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9E097" w14:textId="77777777" w:rsidR="00120648" w:rsidRPr="00EB5B16" w:rsidRDefault="004471C6" w:rsidP="00C67FA8">
      <w:pPr>
        <w:rPr>
          <w:lang w:val="en-150"/>
        </w:rPr>
      </w:pPr>
      <w:bookmarkStart w:id="0" w:name="Portada"/>
      <w:r w:rsidRPr="00EB5B16">
        <w:rPr>
          <w:lang w:val="en-150"/>
        </w:rPr>
        <w:t xml:space="preserve"> </w:t>
      </w:r>
    </w:p>
    <w:p w14:paraId="2499D574" w14:textId="77777777" w:rsidR="00120648" w:rsidRPr="00EB5B16" w:rsidRDefault="00120648" w:rsidP="00C67FA8">
      <w:pPr>
        <w:rPr>
          <w:lang w:val="en-150"/>
        </w:rPr>
      </w:pPr>
    </w:p>
    <w:p w14:paraId="3C9E7964" w14:textId="77777777" w:rsidR="00120648" w:rsidRPr="00EB5B16" w:rsidRDefault="00120648" w:rsidP="00C67FA8">
      <w:pPr>
        <w:rPr>
          <w:lang w:val="en-150"/>
        </w:rPr>
      </w:pPr>
    </w:p>
    <w:p w14:paraId="26A3B849" w14:textId="77777777" w:rsidR="00120648" w:rsidRPr="00EB5B16" w:rsidRDefault="00D73F3B" w:rsidP="00C67FA8">
      <w:pPr>
        <w:pStyle w:val="Figura"/>
        <w:rPr>
          <w:lang w:val="en-150"/>
        </w:rPr>
      </w:pPr>
      <w:r w:rsidRPr="00EB5B16">
        <w:rPr>
          <w:noProof/>
          <w:lang w:val="en-150"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EB5B16" w:rsidRDefault="00120648" w:rsidP="00C67FA8">
      <w:pPr>
        <w:rPr>
          <w:lang w:val="en-150"/>
        </w:rPr>
      </w:pPr>
    </w:p>
    <w:p w14:paraId="7832942F" w14:textId="77777777" w:rsidR="00120648" w:rsidRPr="00EB5B16" w:rsidRDefault="00120648" w:rsidP="00C67FA8">
      <w:pPr>
        <w:pStyle w:val="EEI"/>
        <w:rPr>
          <w:lang w:val="en-150"/>
        </w:rPr>
      </w:pPr>
      <w:r w:rsidRPr="00EB5B16">
        <w:rPr>
          <w:lang w:val="en-150"/>
        </w:rPr>
        <w:t xml:space="preserve">Escola de </w:t>
      </w:r>
      <w:proofErr w:type="spellStart"/>
      <w:r w:rsidRPr="00EB5B16">
        <w:rPr>
          <w:lang w:val="en-150"/>
        </w:rPr>
        <w:t>Enxeñería</w:t>
      </w:r>
      <w:proofErr w:type="spellEnd"/>
      <w:r w:rsidRPr="00EB5B16">
        <w:rPr>
          <w:lang w:val="en-150"/>
        </w:rPr>
        <w:t xml:space="preserve"> Industrial</w:t>
      </w:r>
    </w:p>
    <w:p w14:paraId="476BD86B" w14:textId="77777777" w:rsidR="00120648" w:rsidRPr="00EB5B16" w:rsidRDefault="00120648" w:rsidP="00C67FA8">
      <w:pPr>
        <w:rPr>
          <w:lang w:val="en-150"/>
        </w:rPr>
      </w:pPr>
    </w:p>
    <w:p w14:paraId="0F5A58C4" w14:textId="77777777" w:rsidR="00120648" w:rsidRPr="00EB5B16" w:rsidRDefault="00D73F3B" w:rsidP="00C67FA8">
      <w:pPr>
        <w:rPr>
          <w:lang w:val="en-150"/>
        </w:rPr>
      </w:pPr>
      <w:r w:rsidRPr="00EB5B16">
        <w:rPr>
          <w:noProof/>
          <w:lang w:val="en-150" w:eastAsia="en-US"/>
        </w:rPr>
        <w:drawing>
          <wp:anchor distT="0" distB="0" distL="114300" distR="114300" simplePos="0" relativeHeight="251655680" behindDoc="0" locked="0" layoutInCell="1" allowOverlap="1" wp14:anchorId="3426C3A1" wp14:editId="37E5755A">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EB5B16" w:rsidRDefault="00120648" w:rsidP="00C67FA8">
      <w:pPr>
        <w:rPr>
          <w:lang w:val="en-150"/>
        </w:rPr>
      </w:pPr>
    </w:p>
    <w:p w14:paraId="2161629E" w14:textId="77777777" w:rsidR="00120648" w:rsidRPr="00EB5B16" w:rsidRDefault="00120648" w:rsidP="00C67FA8">
      <w:pPr>
        <w:rPr>
          <w:lang w:val="en-150"/>
        </w:rPr>
      </w:pPr>
    </w:p>
    <w:p w14:paraId="30110BE2" w14:textId="77777777" w:rsidR="00120648" w:rsidRPr="00EB5B16" w:rsidRDefault="00120648" w:rsidP="00C67FA8">
      <w:pPr>
        <w:pStyle w:val="TFG"/>
        <w:rPr>
          <w:lang w:val="en-150"/>
        </w:rPr>
      </w:pPr>
      <w:proofErr w:type="spellStart"/>
      <w:r w:rsidRPr="00EB5B16">
        <w:rPr>
          <w:lang w:val="en-150"/>
        </w:rPr>
        <w:t>Traballo</w:t>
      </w:r>
      <w:proofErr w:type="spellEnd"/>
      <w:r w:rsidRPr="00EB5B16">
        <w:rPr>
          <w:lang w:val="en-150"/>
        </w:rPr>
        <w:t xml:space="preserve"> Fin de </w:t>
      </w:r>
      <w:proofErr w:type="spellStart"/>
      <w:r w:rsidR="00E70A13" w:rsidRPr="00EB5B16">
        <w:rPr>
          <w:lang w:val="en-150"/>
        </w:rPr>
        <w:t>Mestrado</w:t>
      </w:r>
      <w:proofErr w:type="spellEnd"/>
    </w:p>
    <w:p w14:paraId="1901B7B1" w14:textId="77777777" w:rsidR="00120648" w:rsidRPr="00EB5B16" w:rsidRDefault="00120648" w:rsidP="00C67FA8">
      <w:pPr>
        <w:rPr>
          <w:lang w:val="en-150"/>
        </w:rPr>
      </w:pPr>
    </w:p>
    <w:p w14:paraId="71F0CBED" w14:textId="77777777" w:rsidR="00120648" w:rsidRPr="00EB5B16" w:rsidRDefault="00120648" w:rsidP="00C67FA8">
      <w:pPr>
        <w:rPr>
          <w:lang w:val="en-150"/>
        </w:rPr>
      </w:pPr>
    </w:p>
    <w:p w14:paraId="3DCC4001" w14:textId="77777777" w:rsidR="00120648" w:rsidRPr="00EB5B16" w:rsidRDefault="00120648" w:rsidP="00C67FA8">
      <w:pPr>
        <w:rPr>
          <w:lang w:val="en-150"/>
        </w:rPr>
      </w:pPr>
    </w:p>
    <w:p w14:paraId="5FC03868" w14:textId="77777777" w:rsidR="00120648" w:rsidRPr="00EB5B16" w:rsidRDefault="00423CEB" w:rsidP="00C67FA8">
      <w:pPr>
        <w:pStyle w:val="TituloTFG"/>
        <w:rPr>
          <w:lang w:val="en-150"/>
        </w:rPr>
      </w:pPr>
      <w:r w:rsidRPr="00EB5B16">
        <w:rPr>
          <w:lang w:val="en-150"/>
        </w:rPr>
        <w:t xml:space="preserve">Convolutional neural networks for </w:t>
      </w:r>
      <w:r w:rsidR="00C4582C" w:rsidRPr="00EB5B16">
        <w:rPr>
          <w:lang w:val="en-150"/>
        </w:rPr>
        <w:t>object</w:t>
      </w:r>
      <w:r w:rsidRPr="00EB5B16">
        <w:rPr>
          <w:lang w:val="en-150"/>
        </w:rPr>
        <w:t xml:space="preserve"> detection in subterranean environments</w:t>
      </w:r>
    </w:p>
    <w:p w14:paraId="6C40EA03" w14:textId="77777777" w:rsidR="00120648" w:rsidRPr="00EB5B16" w:rsidRDefault="00120648" w:rsidP="00C67FA8">
      <w:pPr>
        <w:rPr>
          <w:lang w:val="en-150"/>
        </w:rPr>
      </w:pPr>
    </w:p>
    <w:p w14:paraId="115E5513" w14:textId="77777777" w:rsidR="00120648" w:rsidRPr="00EB5B16" w:rsidRDefault="00120648" w:rsidP="00C67FA8">
      <w:pPr>
        <w:rPr>
          <w:lang w:val="en-150"/>
        </w:rPr>
      </w:pPr>
    </w:p>
    <w:p w14:paraId="6AF2879A" w14:textId="77777777" w:rsidR="00120648" w:rsidRPr="00EB5B16" w:rsidRDefault="00120648" w:rsidP="00C67FA8">
      <w:pPr>
        <w:rPr>
          <w:lang w:val="en-150"/>
        </w:rPr>
      </w:pPr>
    </w:p>
    <w:p w14:paraId="754906A5" w14:textId="058E4E40" w:rsidR="00120648" w:rsidRPr="00EB5B16" w:rsidRDefault="004471C6" w:rsidP="00C67FA8">
      <w:pPr>
        <w:pStyle w:val="Titulacin"/>
        <w:rPr>
          <w:lang w:val="en-150"/>
        </w:rPr>
      </w:pPr>
      <w:proofErr w:type="spellStart"/>
      <w:r w:rsidRPr="00EB5B16">
        <w:rPr>
          <w:lang w:val="en-150"/>
        </w:rPr>
        <w:t>Mestrado</w:t>
      </w:r>
      <w:proofErr w:type="spellEnd"/>
      <w:r w:rsidRPr="00EB5B16">
        <w:rPr>
          <w:lang w:val="en-150"/>
        </w:rPr>
        <w:t xml:space="preserve"> </w:t>
      </w:r>
      <w:proofErr w:type="spellStart"/>
      <w:r w:rsidR="00120648" w:rsidRPr="00EB5B16">
        <w:rPr>
          <w:lang w:val="en-150"/>
        </w:rPr>
        <w:t>en</w:t>
      </w:r>
      <w:proofErr w:type="spellEnd"/>
      <w:r w:rsidR="00120648" w:rsidRPr="00EB5B16">
        <w:rPr>
          <w:lang w:val="en-150"/>
        </w:rPr>
        <w:t xml:space="preserve"> </w:t>
      </w:r>
      <w:proofErr w:type="spellStart"/>
      <w:r w:rsidR="0086413D" w:rsidRPr="00EB5B16">
        <w:rPr>
          <w:lang w:val="en-150"/>
        </w:rPr>
        <w:t>Enxeñaría</w:t>
      </w:r>
      <w:proofErr w:type="spellEnd"/>
      <w:r w:rsidR="0086413D" w:rsidRPr="00EB5B16">
        <w:rPr>
          <w:lang w:val="en-150"/>
        </w:rPr>
        <w:t xml:space="preserve"> Industrial</w:t>
      </w:r>
    </w:p>
    <w:p w14:paraId="0D90D0C5" w14:textId="77777777" w:rsidR="00120648" w:rsidRPr="00EB5B16" w:rsidRDefault="00120648" w:rsidP="00C67FA8">
      <w:pPr>
        <w:rPr>
          <w:lang w:val="en-150"/>
        </w:rPr>
      </w:pPr>
    </w:p>
    <w:p w14:paraId="07A5CD8B" w14:textId="77777777" w:rsidR="00120648" w:rsidRPr="00EB5B16" w:rsidRDefault="00120648" w:rsidP="00C67FA8">
      <w:pPr>
        <w:rPr>
          <w:lang w:val="en-150"/>
        </w:rPr>
      </w:pPr>
    </w:p>
    <w:p w14:paraId="7ECAF4E8" w14:textId="77777777" w:rsidR="00120648" w:rsidRPr="00EB5B16" w:rsidRDefault="00120648" w:rsidP="00C67FA8">
      <w:pPr>
        <w:rPr>
          <w:lang w:val="en-150"/>
        </w:rPr>
      </w:pPr>
    </w:p>
    <w:p w14:paraId="4B2256F3" w14:textId="77777777" w:rsidR="00120648" w:rsidRPr="00EB5B16" w:rsidRDefault="00120648" w:rsidP="00C67FA8">
      <w:pPr>
        <w:rPr>
          <w:lang w:val="en-150"/>
        </w:rPr>
      </w:pPr>
    </w:p>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EB5B16" w14:paraId="08334078" w14:textId="77777777" w:rsidTr="001F21B0">
        <w:trPr>
          <w:trHeight w:val="420"/>
        </w:trPr>
        <w:tc>
          <w:tcPr>
            <w:tcW w:w="2409" w:type="dxa"/>
          </w:tcPr>
          <w:bookmarkEnd w:id="0"/>
          <w:p w14:paraId="7F6E8D0D" w14:textId="77777777" w:rsidR="00120648" w:rsidRPr="00EB5B16" w:rsidRDefault="00120648" w:rsidP="00C67FA8">
            <w:pPr>
              <w:pStyle w:val="Autores"/>
              <w:rPr>
                <w:lang w:val="en-150"/>
              </w:rPr>
            </w:pPr>
            <w:proofErr w:type="spellStart"/>
            <w:r w:rsidRPr="00EB5B16">
              <w:rPr>
                <w:lang w:val="en-150"/>
              </w:rPr>
              <w:t>Alumno</w:t>
            </w:r>
            <w:proofErr w:type="spellEnd"/>
            <w:r w:rsidRPr="00EB5B16">
              <w:rPr>
                <w:lang w:val="en-150"/>
              </w:rPr>
              <w:t>:</w:t>
            </w:r>
          </w:p>
        </w:tc>
        <w:tc>
          <w:tcPr>
            <w:tcW w:w="5172" w:type="dxa"/>
          </w:tcPr>
          <w:p w14:paraId="4F2637B0" w14:textId="77777777" w:rsidR="00120648" w:rsidRPr="00EB5B16" w:rsidRDefault="00120648" w:rsidP="00C67FA8">
            <w:pPr>
              <w:pStyle w:val="Nomes"/>
              <w:rPr>
                <w:lang w:val="en-150"/>
              </w:rPr>
            </w:pPr>
            <w:bookmarkStart w:id="1" w:name="Nome_Apelidos"/>
            <w:r w:rsidRPr="00EB5B16">
              <w:rPr>
                <w:lang w:val="en-150"/>
              </w:rPr>
              <w:t xml:space="preserve">Nome e </w:t>
            </w:r>
            <w:proofErr w:type="spellStart"/>
            <w:r w:rsidRPr="00EB5B16">
              <w:rPr>
                <w:lang w:val="en-150"/>
              </w:rPr>
              <w:t>Apelidos</w:t>
            </w:r>
            <w:bookmarkEnd w:id="1"/>
            <w:proofErr w:type="spellEnd"/>
          </w:p>
        </w:tc>
      </w:tr>
      <w:tr w:rsidR="00120648" w:rsidRPr="00EB5B16" w14:paraId="56EE9B1E" w14:textId="77777777" w:rsidTr="00E73EAD">
        <w:trPr>
          <w:trHeight w:val="420"/>
        </w:trPr>
        <w:tc>
          <w:tcPr>
            <w:tcW w:w="2409" w:type="dxa"/>
            <w:vAlign w:val="center"/>
          </w:tcPr>
          <w:p w14:paraId="313CF3CB" w14:textId="77777777" w:rsidR="00120648" w:rsidRPr="00EB5B16" w:rsidRDefault="00120648" w:rsidP="00C67FA8">
            <w:pPr>
              <w:pStyle w:val="Autores"/>
              <w:rPr>
                <w:lang w:val="en-150"/>
              </w:rPr>
            </w:pPr>
            <w:proofErr w:type="spellStart"/>
            <w:r w:rsidRPr="00EB5B16">
              <w:rPr>
                <w:lang w:val="en-150"/>
              </w:rPr>
              <w:t>Directores</w:t>
            </w:r>
            <w:proofErr w:type="spellEnd"/>
            <w:r w:rsidRPr="00EB5B16">
              <w:rPr>
                <w:lang w:val="en-150"/>
              </w:rPr>
              <w:t>:</w:t>
            </w:r>
          </w:p>
        </w:tc>
        <w:tc>
          <w:tcPr>
            <w:tcW w:w="5172" w:type="dxa"/>
          </w:tcPr>
          <w:p w14:paraId="0A616F11" w14:textId="77777777" w:rsidR="00120648" w:rsidRPr="00EB5B16" w:rsidRDefault="00120648" w:rsidP="00C67FA8">
            <w:pPr>
              <w:pStyle w:val="Nomes"/>
              <w:rPr>
                <w:lang w:val="en-150"/>
              </w:rPr>
            </w:pPr>
            <w:r w:rsidRPr="00EB5B16">
              <w:rPr>
                <w:lang w:val="en-150"/>
              </w:rPr>
              <w:t xml:space="preserve">Nome e </w:t>
            </w:r>
            <w:proofErr w:type="spellStart"/>
            <w:r w:rsidRPr="00EB5B16">
              <w:rPr>
                <w:lang w:val="en-150"/>
              </w:rPr>
              <w:t>Apelidos</w:t>
            </w:r>
            <w:proofErr w:type="spellEnd"/>
          </w:p>
        </w:tc>
      </w:tr>
      <w:tr w:rsidR="00120648" w:rsidRPr="00EB5B16" w14:paraId="13BCF7C7" w14:textId="77777777" w:rsidTr="00E73EAD">
        <w:trPr>
          <w:trHeight w:val="420"/>
        </w:trPr>
        <w:tc>
          <w:tcPr>
            <w:tcW w:w="2409" w:type="dxa"/>
            <w:vAlign w:val="center"/>
          </w:tcPr>
          <w:p w14:paraId="1AC1B3BB" w14:textId="77777777" w:rsidR="00120648" w:rsidRPr="00EB5B16" w:rsidRDefault="00120648" w:rsidP="00C67FA8">
            <w:pPr>
              <w:pStyle w:val="Autores"/>
              <w:rPr>
                <w:lang w:val="en-150"/>
              </w:rPr>
            </w:pPr>
          </w:p>
        </w:tc>
        <w:tc>
          <w:tcPr>
            <w:tcW w:w="5172" w:type="dxa"/>
          </w:tcPr>
          <w:p w14:paraId="1418BAA5" w14:textId="77777777" w:rsidR="00120648" w:rsidRPr="00EB5B16" w:rsidRDefault="00120648" w:rsidP="00C67FA8">
            <w:pPr>
              <w:pStyle w:val="Nomes"/>
              <w:rPr>
                <w:lang w:val="en-150"/>
              </w:rPr>
            </w:pPr>
            <w:r w:rsidRPr="00EB5B16">
              <w:rPr>
                <w:lang w:val="en-150"/>
              </w:rPr>
              <w:t xml:space="preserve">Nome e </w:t>
            </w:r>
            <w:proofErr w:type="spellStart"/>
            <w:r w:rsidRPr="00EB5B16">
              <w:rPr>
                <w:lang w:val="en-150"/>
              </w:rPr>
              <w:t>Apelidos</w:t>
            </w:r>
            <w:proofErr w:type="spellEnd"/>
          </w:p>
        </w:tc>
      </w:tr>
    </w:tbl>
    <w:p w14:paraId="537A4ABC" w14:textId="77777777" w:rsidR="00120648" w:rsidRPr="00EB5B16" w:rsidRDefault="00120648" w:rsidP="00C67FA8">
      <w:pPr>
        <w:rPr>
          <w:lang w:val="en-150"/>
        </w:rPr>
      </w:pPr>
    </w:p>
    <w:p w14:paraId="33008B72" w14:textId="77777777" w:rsidR="00452B2C" w:rsidRPr="00EB5B16" w:rsidRDefault="00120648" w:rsidP="00C67FA8">
      <w:pPr>
        <w:rPr>
          <w:lang w:val="en-150"/>
        </w:rPr>
      </w:pPr>
      <w:r w:rsidRPr="00EB5B16">
        <w:rPr>
          <w:lang w:val="en-150"/>
        </w:rPr>
        <w:br w:type="page"/>
      </w:r>
      <w:r w:rsidRPr="00EB5B16">
        <w:rPr>
          <w:lang w:val="en-150"/>
        </w:rPr>
        <w:lastRenderedPageBreak/>
        <w:fldChar w:fldCharType="begin"/>
      </w:r>
      <w:r w:rsidRPr="00EB5B16">
        <w:rPr>
          <w:lang w:val="en-150"/>
        </w:rPr>
        <w:instrText xml:space="preserve"> REF Portada \h </w:instrText>
      </w:r>
      <w:r w:rsidRPr="00EB5B16">
        <w:rPr>
          <w:lang w:val="en-150"/>
        </w:rPr>
      </w:r>
      <w:r w:rsidRPr="00EB5B16">
        <w:rPr>
          <w:lang w:val="en-150"/>
        </w:rPr>
        <w:fldChar w:fldCharType="separate"/>
      </w:r>
      <w:r w:rsidR="00452B2C" w:rsidRPr="00EB5B16">
        <w:rPr>
          <w:lang w:val="en-150"/>
        </w:rPr>
        <w:t xml:space="preserve"> </w:t>
      </w:r>
    </w:p>
    <w:p w14:paraId="36F253CE" w14:textId="77777777" w:rsidR="00452B2C" w:rsidRPr="00EB5B16" w:rsidRDefault="00452B2C" w:rsidP="00C67FA8">
      <w:pPr>
        <w:rPr>
          <w:lang w:val="en-150"/>
        </w:rPr>
      </w:pPr>
    </w:p>
    <w:p w14:paraId="0985D2F1" w14:textId="77777777" w:rsidR="00452B2C" w:rsidRPr="00EB5B16" w:rsidRDefault="00452B2C" w:rsidP="00C67FA8">
      <w:pPr>
        <w:rPr>
          <w:lang w:val="en-150"/>
        </w:rPr>
      </w:pPr>
    </w:p>
    <w:p w14:paraId="6DFA1781" w14:textId="77777777" w:rsidR="00452B2C" w:rsidRPr="00EB5B16" w:rsidRDefault="00452B2C" w:rsidP="00C67FA8">
      <w:pPr>
        <w:pStyle w:val="Figura"/>
        <w:rPr>
          <w:lang w:val="en-150"/>
        </w:rPr>
      </w:pPr>
      <w:r w:rsidRPr="00EB5B16">
        <w:rPr>
          <w:noProof/>
          <w:lang w:val="en-150" w:eastAsia="en-US"/>
        </w:rPr>
        <w:drawing>
          <wp:inline distT="0" distB="0" distL="0" distR="0" wp14:anchorId="7CAD0541" wp14:editId="14AF8108">
            <wp:extent cx="2114550" cy="1371600"/>
            <wp:effectExtent l="0" t="0" r="0" b="0"/>
            <wp:docPr id="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2E64934B" w14:textId="77777777" w:rsidR="00452B2C" w:rsidRPr="00EB5B16" w:rsidRDefault="00452B2C" w:rsidP="00C67FA8">
      <w:pPr>
        <w:rPr>
          <w:lang w:val="en-150"/>
        </w:rPr>
      </w:pPr>
    </w:p>
    <w:p w14:paraId="63737F95" w14:textId="77777777" w:rsidR="00452B2C" w:rsidRPr="00EB5B16" w:rsidRDefault="00452B2C" w:rsidP="00C67FA8">
      <w:pPr>
        <w:pStyle w:val="EEI"/>
        <w:rPr>
          <w:lang w:val="en-150"/>
        </w:rPr>
      </w:pPr>
      <w:r w:rsidRPr="00EB5B16">
        <w:rPr>
          <w:lang w:val="en-150"/>
        </w:rPr>
        <w:t xml:space="preserve">Escola de </w:t>
      </w:r>
      <w:proofErr w:type="spellStart"/>
      <w:r w:rsidRPr="00EB5B16">
        <w:rPr>
          <w:lang w:val="en-150"/>
        </w:rPr>
        <w:t>Enxeñería</w:t>
      </w:r>
      <w:proofErr w:type="spellEnd"/>
      <w:r w:rsidRPr="00EB5B16">
        <w:rPr>
          <w:lang w:val="en-150"/>
        </w:rPr>
        <w:t xml:space="preserve"> Industrial</w:t>
      </w:r>
    </w:p>
    <w:p w14:paraId="60F26113" w14:textId="77777777" w:rsidR="00452B2C" w:rsidRPr="00EB5B16" w:rsidRDefault="00452B2C" w:rsidP="00C67FA8">
      <w:pPr>
        <w:rPr>
          <w:lang w:val="en-150"/>
        </w:rPr>
      </w:pPr>
    </w:p>
    <w:p w14:paraId="4D830FF6" w14:textId="77777777" w:rsidR="00452B2C" w:rsidRPr="00EB5B16" w:rsidRDefault="00452B2C" w:rsidP="00C67FA8">
      <w:pPr>
        <w:rPr>
          <w:lang w:val="en-150"/>
        </w:rPr>
      </w:pPr>
    </w:p>
    <w:p w14:paraId="38082616" w14:textId="77777777" w:rsidR="00452B2C" w:rsidRPr="00EB5B16" w:rsidRDefault="00452B2C" w:rsidP="00C67FA8">
      <w:pPr>
        <w:rPr>
          <w:lang w:val="en-150"/>
        </w:rPr>
      </w:pPr>
    </w:p>
    <w:p w14:paraId="2BA9EC0A" w14:textId="77777777" w:rsidR="00452B2C" w:rsidRPr="00EB5B16" w:rsidRDefault="00452B2C" w:rsidP="00C67FA8">
      <w:pPr>
        <w:rPr>
          <w:lang w:val="en-150"/>
        </w:rPr>
      </w:pPr>
    </w:p>
    <w:p w14:paraId="30D11180" w14:textId="77777777" w:rsidR="00452B2C" w:rsidRPr="00EB5B16" w:rsidRDefault="00452B2C" w:rsidP="00C67FA8">
      <w:pPr>
        <w:pStyle w:val="TFG"/>
        <w:rPr>
          <w:lang w:val="en-150"/>
        </w:rPr>
      </w:pPr>
      <w:proofErr w:type="spellStart"/>
      <w:r w:rsidRPr="00EB5B16">
        <w:rPr>
          <w:lang w:val="en-150"/>
        </w:rPr>
        <w:t>Traballo</w:t>
      </w:r>
      <w:proofErr w:type="spellEnd"/>
      <w:r w:rsidRPr="00EB5B16">
        <w:rPr>
          <w:lang w:val="en-150"/>
        </w:rPr>
        <w:t xml:space="preserve"> Fin de </w:t>
      </w:r>
      <w:proofErr w:type="spellStart"/>
      <w:r w:rsidRPr="00EB5B16">
        <w:rPr>
          <w:lang w:val="en-150"/>
        </w:rPr>
        <w:t>Mestrado</w:t>
      </w:r>
      <w:proofErr w:type="spellEnd"/>
    </w:p>
    <w:p w14:paraId="5F993B7B" w14:textId="77777777" w:rsidR="00452B2C" w:rsidRPr="00EB5B16" w:rsidRDefault="00452B2C" w:rsidP="00C67FA8">
      <w:pPr>
        <w:rPr>
          <w:lang w:val="en-150"/>
        </w:rPr>
      </w:pPr>
    </w:p>
    <w:p w14:paraId="148BD1AD" w14:textId="77777777" w:rsidR="00452B2C" w:rsidRPr="00EB5B16" w:rsidRDefault="00452B2C" w:rsidP="00C67FA8">
      <w:pPr>
        <w:rPr>
          <w:lang w:val="en-150"/>
        </w:rPr>
      </w:pPr>
    </w:p>
    <w:p w14:paraId="52F79437" w14:textId="77777777" w:rsidR="00452B2C" w:rsidRPr="00EB5B16" w:rsidRDefault="00452B2C" w:rsidP="00C67FA8">
      <w:pPr>
        <w:rPr>
          <w:lang w:val="en-150"/>
        </w:rPr>
      </w:pPr>
    </w:p>
    <w:p w14:paraId="7EFDEEEC" w14:textId="77777777" w:rsidR="00452B2C" w:rsidRPr="00EB5B16" w:rsidRDefault="00452B2C" w:rsidP="00C67FA8">
      <w:pPr>
        <w:pStyle w:val="TituloTFG"/>
        <w:rPr>
          <w:lang w:val="en-150"/>
        </w:rPr>
      </w:pPr>
      <w:r w:rsidRPr="00EB5B16">
        <w:rPr>
          <w:lang w:val="en-150"/>
        </w:rPr>
        <w:t>Convolutional neural networks for object detection in subterranean environments</w:t>
      </w:r>
    </w:p>
    <w:p w14:paraId="6EC3D7FB" w14:textId="77777777" w:rsidR="00452B2C" w:rsidRPr="00EB5B16" w:rsidRDefault="00452B2C" w:rsidP="00C67FA8">
      <w:pPr>
        <w:rPr>
          <w:lang w:val="en-150"/>
        </w:rPr>
      </w:pPr>
    </w:p>
    <w:p w14:paraId="6A41A8F3" w14:textId="77777777" w:rsidR="00452B2C" w:rsidRPr="00EB5B16" w:rsidRDefault="00452B2C" w:rsidP="00C67FA8">
      <w:pPr>
        <w:rPr>
          <w:lang w:val="en-150"/>
        </w:rPr>
      </w:pPr>
    </w:p>
    <w:p w14:paraId="73FB5A5A" w14:textId="77777777" w:rsidR="00452B2C" w:rsidRPr="00EB5B16" w:rsidRDefault="00452B2C" w:rsidP="00C67FA8">
      <w:pPr>
        <w:rPr>
          <w:lang w:val="en-150"/>
        </w:rPr>
      </w:pPr>
    </w:p>
    <w:p w14:paraId="0CC61400" w14:textId="77777777" w:rsidR="00452B2C" w:rsidRPr="00EB5B16" w:rsidRDefault="00452B2C" w:rsidP="00C67FA8">
      <w:pPr>
        <w:pStyle w:val="Titulacin"/>
        <w:rPr>
          <w:lang w:val="en-150"/>
        </w:rPr>
      </w:pPr>
      <w:proofErr w:type="spellStart"/>
      <w:r w:rsidRPr="00EB5B16">
        <w:rPr>
          <w:lang w:val="en-150"/>
        </w:rPr>
        <w:t>Mestrado</w:t>
      </w:r>
      <w:proofErr w:type="spellEnd"/>
      <w:r w:rsidRPr="00EB5B16">
        <w:rPr>
          <w:lang w:val="en-150"/>
        </w:rPr>
        <w:t xml:space="preserve"> </w:t>
      </w:r>
      <w:proofErr w:type="spellStart"/>
      <w:r w:rsidRPr="00EB5B16">
        <w:rPr>
          <w:lang w:val="en-150"/>
        </w:rPr>
        <w:t>en</w:t>
      </w:r>
      <w:proofErr w:type="spellEnd"/>
      <w:r w:rsidRPr="00EB5B16">
        <w:rPr>
          <w:lang w:val="en-150"/>
        </w:rPr>
        <w:t xml:space="preserve"> </w:t>
      </w:r>
      <w:proofErr w:type="spellStart"/>
      <w:r w:rsidRPr="00EB5B16">
        <w:rPr>
          <w:lang w:val="en-150"/>
        </w:rPr>
        <w:t>Enxeñaría</w:t>
      </w:r>
      <w:proofErr w:type="spellEnd"/>
      <w:r w:rsidRPr="00EB5B16">
        <w:rPr>
          <w:lang w:val="en-150"/>
        </w:rPr>
        <w:t xml:space="preserve"> Industrial</w:t>
      </w:r>
    </w:p>
    <w:p w14:paraId="25FA0DA8" w14:textId="77777777" w:rsidR="00452B2C" w:rsidRPr="00EB5B16" w:rsidRDefault="00452B2C" w:rsidP="00C67FA8">
      <w:pPr>
        <w:rPr>
          <w:lang w:val="en-150"/>
        </w:rPr>
      </w:pPr>
    </w:p>
    <w:p w14:paraId="04EAAEB7" w14:textId="77777777" w:rsidR="00452B2C" w:rsidRPr="00EB5B16" w:rsidRDefault="00452B2C" w:rsidP="00C67FA8">
      <w:pPr>
        <w:rPr>
          <w:lang w:val="en-150"/>
        </w:rPr>
      </w:pPr>
    </w:p>
    <w:p w14:paraId="3A3D5D4D" w14:textId="77777777" w:rsidR="00452B2C" w:rsidRPr="00EB5B16" w:rsidRDefault="00452B2C" w:rsidP="00C67FA8">
      <w:pPr>
        <w:rPr>
          <w:lang w:val="en-150"/>
        </w:rPr>
      </w:pPr>
    </w:p>
    <w:p w14:paraId="5F311D00" w14:textId="77777777" w:rsidR="00452B2C" w:rsidRPr="00EB5B16" w:rsidRDefault="00452B2C" w:rsidP="00C67FA8">
      <w:pPr>
        <w:rPr>
          <w:lang w:val="en-150"/>
        </w:rPr>
      </w:pPr>
    </w:p>
    <w:p w14:paraId="66A84606" w14:textId="77777777" w:rsidR="00120648" w:rsidRPr="00EB5B16" w:rsidRDefault="00120648" w:rsidP="00C67FA8">
      <w:pPr>
        <w:pStyle w:val="Titulacin"/>
        <w:rPr>
          <w:lang w:val="en-150"/>
        </w:rPr>
      </w:pPr>
      <w:r w:rsidRPr="00EB5B16">
        <w:rPr>
          <w:lang w:val="en-150"/>
        </w:rPr>
        <w:fldChar w:fldCharType="end"/>
      </w:r>
      <w:proofErr w:type="spellStart"/>
      <w:r w:rsidRPr="00EB5B16">
        <w:rPr>
          <w:lang w:val="en-150"/>
        </w:rPr>
        <w:t>Documento</w:t>
      </w:r>
      <w:proofErr w:type="spellEnd"/>
    </w:p>
    <w:p w14:paraId="2EC90228" w14:textId="77777777" w:rsidR="006F1748" w:rsidRPr="00EB5B16" w:rsidRDefault="006F1748" w:rsidP="00C67FA8">
      <w:pPr>
        <w:pStyle w:val="Figura"/>
        <w:rPr>
          <w:lang w:val="en-150"/>
        </w:rPr>
      </w:pPr>
    </w:p>
    <w:p w14:paraId="09760633" w14:textId="131E4CB2" w:rsidR="00120648" w:rsidRPr="00EB5B16" w:rsidRDefault="00913BF9" w:rsidP="00C67FA8">
      <w:pPr>
        <w:pStyle w:val="TFG"/>
        <w:rPr>
          <w:lang w:val="en-150"/>
        </w:rPr>
      </w:pPr>
      <w:r w:rsidRPr="00EB5B16">
        <w:rPr>
          <w:lang w:val="en-150"/>
        </w:rPr>
        <w:t>Global index</w:t>
      </w:r>
    </w:p>
    <w:p w14:paraId="0FD882B6" w14:textId="77777777" w:rsidR="00120648" w:rsidRPr="00EB5B16" w:rsidRDefault="00D73F3B" w:rsidP="00C67FA8">
      <w:pPr>
        <w:pStyle w:val="Figura"/>
        <w:rPr>
          <w:lang w:val="en-150"/>
        </w:rPr>
      </w:pPr>
      <w:r w:rsidRPr="00EB5B16">
        <w:rPr>
          <w:noProof/>
          <w:lang w:val="en-150" w:eastAsia="en-US"/>
        </w:rPr>
        <w:drawing>
          <wp:anchor distT="0" distB="0" distL="114300" distR="114300" simplePos="0" relativeHeight="251656192" behindDoc="0" locked="0" layoutInCell="1" allowOverlap="1" wp14:anchorId="3C4E3CCA" wp14:editId="725C704D">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EB5B16" w:rsidRDefault="00120648" w:rsidP="00C67FA8">
      <w:pPr>
        <w:pStyle w:val="Figura"/>
        <w:rPr>
          <w:lang w:val="en-150"/>
        </w:rPr>
        <w:sectPr w:rsidR="00120648" w:rsidRPr="00EB5B16"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3ACA4062" w14:textId="1B4D8C25" w:rsidR="006F1748" w:rsidRPr="00EB5B16" w:rsidRDefault="00631B32" w:rsidP="00913BF9">
      <w:pPr>
        <w:pStyle w:val="Style1-ContidoXeral"/>
        <w:rPr>
          <w:lang w:val="en-150"/>
        </w:rPr>
      </w:pPr>
      <w:r w:rsidRPr="00EB5B16">
        <w:rPr>
          <w:lang w:val="en-150"/>
        </w:rPr>
        <w:lastRenderedPageBreak/>
        <w:t>Global index</w:t>
      </w:r>
    </w:p>
    <w:p w14:paraId="3E2E3E12" w14:textId="6B3246FA" w:rsidR="00C92D75" w:rsidRPr="00EB5B16" w:rsidRDefault="00C92D75" w:rsidP="00C92D75">
      <w:pPr>
        <w:rPr>
          <w:lang w:val="en-150"/>
        </w:rPr>
      </w:pPr>
      <w:r w:rsidRPr="00EB5B16">
        <w:rPr>
          <w:lang w:val="en-150"/>
        </w:rPr>
        <w:t>General index</w:t>
      </w:r>
    </w:p>
    <w:p w14:paraId="02D9DDE9" w14:textId="2914A481" w:rsidR="00C92D75" w:rsidRPr="00EB5B16" w:rsidRDefault="00C92D75" w:rsidP="00C92D75">
      <w:pPr>
        <w:rPr>
          <w:lang w:val="en-150"/>
        </w:rPr>
      </w:pPr>
      <w:r w:rsidRPr="00EB5B16">
        <w:rPr>
          <w:lang w:val="en-150"/>
        </w:rPr>
        <w:t>Abstract</w:t>
      </w:r>
    </w:p>
    <w:p w14:paraId="1C3436D8" w14:textId="36D97770" w:rsidR="00C92D75" w:rsidRPr="00EB5B16" w:rsidRDefault="00C92D75" w:rsidP="00C92D75">
      <w:pPr>
        <w:rPr>
          <w:lang w:val="en-150"/>
        </w:rPr>
      </w:pPr>
      <w:r w:rsidRPr="00EB5B16">
        <w:rPr>
          <w:lang w:val="en-150"/>
        </w:rPr>
        <w:t>Report</w:t>
      </w:r>
    </w:p>
    <w:p w14:paraId="4FC7E552" w14:textId="5CE02D15" w:rsidR="00C92D75" w:rsidRPr="00EB5B16" w:rsidRDefault="00C92D75" w:rsidP="00C92D75">
      <w:pPr>
        <w:rPr>
          <w:lang w:val="en-150"/>
        </w:rPr>
      </w:pPr>
      <w:r w:rsidRPr="00EB5B16">
        <w:rPr>
          <w:lang w:val="en-150"/>
        </w:rPr>
        <w:t>Annex</w:t>
      </w:r>
    </w:p>
    <w:p w14:paraId="22603CE7" w14:textId="77777777" w:rsidR="0026042A" w:rsidRPr="00EB5B16" w:rsidRDefault="00C92D75" w:rsidP="00631B32">
      <w:pPr>
        <w:rPr>
          <w:lang w:val="en-150"/>
        </w:rPr>
      </w:pPr>
      <w:r w:rsidRPr="00EB5B16">
        <w:rPr>
          <w:lang w:val="en-150"/>
        </w:rPr>
        <w:t>Budget</w:t>
      </w:r>
    </w:p>
    <w:p w14:paraId="52C553FA" w14:textId="77777777" w:rsidR="00B60E45" w:rsidRPr="00EB5B16" w:rsidRDefault="00B60E45" w:rsidP="00631B32">
      <w:pPr>
        <w:rPr>
          <w:lang w:val="en-150"/>
        </w:rPr>
      </w:pPr>
    </w:p>
    <w:p w14:paraId="54E22954" w14:textId="610D355E" w:rsidR="00B60E45" w:rsidRPr="00EB5B16" w:rsidRDefault="00B60E45" w:rsidP="00631B32">
      <w:pPr>
        <w:rPr>
          <w:lang w:val="en-150"/>
        </w:rPr>
        <w:sectPr w:rsidR="00B60E45" w:rsidRPr="00EB5B16" w:rsidSect="00C92D75">
          <w:headerReference w:type="even" r:id="rId10"/>
          <w:headerReference w:type="default" r:id="rId11"/>
          <w:footerReference w:type="default" r:id="rId12"/>
          <w:headerReference w:type="first" r:id="rId13"/>
          <w:pgSz w:w="11906" w:h="16838" w:code="9"/>
          <w:pgMar w:top="1276" w:right="851" w:bottom="851" w:left="1701" w:header="720" w:footer="720" w:gutter="0"/>
          <w:pgNumType w:start="1"/>
          <w:cols w:space="720"/>
          <w:docGrid w:linePitch="326"/>
        </w:sectPr>
      </w:pPr>
    </w:p>
    <w:p w14:paraId="10D84B89" w14:textId="77777777" w:rsidR="00452B2C" w:rsidRPr="00EB5B16" w:rsidRDefault="0026042A" w:rsidP="00C67FA8">
      <w:pPr>
        <w:rPr>
          <w:lang w:val="en-150"/>
        </w:rPr>
      </w:pPr>
      <w:r w:rsidRPr="00EB5B16">
        <w:rPr>
          <w:lang w:val="en-150"/>
        </w:rPr>
        <w:lastRenderedPageBreak/>
        <w:fldChar w:fldCharType="begin"/>
      </w:r>
      <w:r w:rsidRPr="00EB5B16">
        <w:rPr>
          <w:lang w:val="en-150"/>
        </w:rPr>
        <w:instrText xml:space="preserve"> REF Portada \h </w:instrText>
      </w:r>
      <w:r w:rsidRPr="00EB5B16">
        <w:rPr>
          <w:lang w:val="en-150"/>
        </w:rPr>
      </w:r>
      <w:r w:rsidRPr="00EB5B16">
        <w:rPr>
          <w:lang w:val="en-150"/>
        </w:rPr>
        <w:fldChar w:fldCharType="separate"/>
      </w:r>
      <w:r w:rsidR="00452B2C" w:rsidRPr="00EB5B16">
        <w:rPr>
          <w:lang w:val="en-150"/>
        </w:rPr>
        <w:t xml:space="preserve"> </w:t>
      </w:r>
    </w:p>
    <w:p w14:paraId="54D6864F" w14:textId="77777777" w:rsidR="00452B2C" w:rsidRPr="00EB5B16" w:rsidRDefault="00452B2C" w:rsidP="00C67FA8">
      <w:pPr>
        <w:rPr>
          <w:lang w:val="en-150"/>
        </w:rPr>
      </w:pPr>
    </w:p>
    <w:p w14:paraId="44EB5FBD" w14:textId="77777777" w:rsidR="00452B2C" w:rsidRPr="00EB5B16" w:rsidRDefault="00452B2C" w:rsidP="00C67FA8">
      <w:pPr>
        <w:rPr>
          <w:lang w:val="en-150"/>
        </w:rPr>
      </w:pPr>
    </w:p>
    <w:p w14:paraId="14C4A3BD" w14:textId="77777777" w:rsidR="00452B2C" w:rsidRPr="00EB5B16" w:rsidRDefault="00452B2C" w:rsidP="00C67FA8">
      <w:pPr>
        <w:pStyle w:val="Figura"/>
        <w:rPr>
          <w:lang w:val="en-150"/>
        </w:rPr>
      </w:pPr>
      <w:r w:rsidRPr="00EB5B16">
        <w:rPr>
          <w:noProof/>
          <w:lang w:val="en-150" w:eastAsia="en-US"/>
        </w:rPr>
        <w:drawing>
          <wp:inline distT="0" distB="0" distL="0" distR="0" wp14:anchorId="2E942F93" wp14:editId="05F1DA8B">
            <wp:extent cx="2114550" cy="1371600"/>
            <wp:effectExtent l="0" t="0" r="0" b="0"/>
            <wp:docPr id="1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56CA477A" w14:textId="77777777" w:rsidR="00452B2C" w:rsidRPr="00EB5B16" w:rsidRDefault="00452B2C" w:rsidP="00C67FA8">
      <w:pPr>
        <w:rPr>
          <w:lang w:val="en-150"/>
        </w:rPr>
      </w:pPr>
    </w:p>
    <w:p w14:paraId="2924E78B" w14:textId="77777777" w:rsidR="00452B2C" w:rsidRPr="00EB5B16" w:rsidRDefault="00452B2C" w:rsidP="00C67FA8">
      <w:pPr>
        <w:pStyle w:val="EEI"/>
        <w:rPr>
          <w:lang w:val="en-150"/>
        </w:rPr>
      </w:pPr>
      <w:r w:rsidRPr="00EB5B16">
        <w:rPr>
          <w:lang w:val="en-150"/>
        </w:rPr>
        <w:t xml:space="preserve">Escola de </w:t>
      </w:r>
      <w:proofErr w:type="spellStart"/>
      <w:r w:rsidRPr="00EB5B16">
        <w:rPr>
          <w:lang w:val="en-150"/>
        </w:rPr>
        <w:t>Enxeñería</w:t>
      </w:r>
      <w:proofErr w:type="spellEnd"/>
      <w:r w:rsidRPr="00EB5B16">
        <w:rPr>
          <w:lang w:val="en-150"/>
        </w:rPr>
        <w:t xml:space="preserve"> Industrial</w:t>
      </w:r>
    </w:p>
    <w:p w14:paraId="07D37945" w14:textId="77777777" w:rsidR="00452B2C" w:rsidRPr="00EB5B16" w:rsidRDefault="00452B2C" w:rsidP="00C67FA8">
      <w:pPr>
        <w:rPr>
          <w:lang w:val="en-150"/>
        </w:rPr>
      </w:pPr>
    </w:p>
    <w:p w14:paraId="56E00144" w14:textId="77777777" w:rsidR="00452B2C" w:rsidRPr="00EB5B16" w:rsidRDefault="00452B2C" w:rsidP="00C67FA8">
      <w:pPr>
        <w:rPr>
          <w:lang w:val="en-150"/>
        </w:rPr>
      </w:pPr>
    </w:p>
    <w:p w14:paraId="6A9D6631" w14:textId="77777777" w:rsidR="00452B2C" w:rsidRPr="00EB5B16" w:rsidRDefault="00452B2C" w:rsidP="00C67FA8">
      <w:pPr>
        <w:rPr>
          <w:lang w:val="en-150"/>
        </w:rPr>
      </w:pPr>
    </w:p>
    <w:p w14:paraId="3366537F" w14:textId="77777777" w:rsidR="00452B2C" w:rsidRPr="00EB5B16" w:rsidRDefault="00452B2C" w:rsidP="00C67FA8">
      <w:pPr>
        <w:rPr>
          <w:lang w:val="en-150"/>
        </w:rPr>
      </w:pPr>
    </w:p>
    <w:p w14:paraId="779E05FA" w14:textId="77777777" w:rsidR="00452B2C" w:rsidRPr="00EB5B16" w:rsidRDefault="00452B2C" w:rsidP="00C67FA8">
      <w:pPr>
        <w:pStyle w:val="TFG"/>
        <w:rPr>
          <w:lang w:val="en-150"/>
        </w:rPr>
      </w:pPr>
      <w:proofErr w:type="spellStart"/>
      <w:r w:rsidRPr="00EB5B16">
        <w:rPr>
          <w:lang w:val="en-150"/>
        </w:rPr>
        <w:t>Traballo</w:t>
      </w:r>
      <w:proofErr w:type="spellEnd"/>
      <w:r w:rsidRPr="00EB5B16">
        <w:rPr>
          <w:lang w:val="en-150"/>
        </w:rPr>
        <w:t xml:space="preserve"> Fin de </w:t>
      </w:r>
      <w:proofErr w:type="spellStart"/>
      <w:r w:rsidRPr="00EB5B16">
        <w:rPr>
          <w:lang w:val="en-150"/>
        </w:rPr>
        <w:t>Mestrado</w:t>
      </w:r>
      <w:proofErr w:type="spellEnd"/>
    </w:p>
    <w:p w14:paraId="045835AB" w14:textId="77777777" w:rsidR="00452B2C" w:rsidRPr="00EB5B16" w:rsidRDefault="00452B2C" w:rsidP="00C67FA8">
      <w:pPr>
        <w:rPr>
          <w:lang w:val="en-150"/>
        </w:rPr>
      </w:pPr>
    </w:p>
    <w:p w14:paraId="470F9FB0" w14:textId="77777777" w:rsidR="00452B2C" w:rsidRPr="00EB5B16" w:rsidRDefault="00452B2C" w:rsidP="00C67FA8">
      <w:pPr>
        <w:rPr>
          <w:lang w:val="en-150"/>
        </w:rPr>
      </w:pPr>
    </w:p>
    <w:p w14:paraId="3D6DF01D" w14:textId="77777777" w:rsidR="00452B2C" w:rsidRPr="00EB5B16" w:rsidRDefault="00452B2C" w:rsidP="00C67FA8">
      <w:pPr>
        <w:rPr>
          <w:lang w:val="en-150"/>
        </w:rPr>
      </w:pPr>
    </w:p>
    <w:p w14:paraId="3DA165D2" w14:textId="77777777" w:rsidR="00452B2C" w:rsidRPr="00EB5B16" w:rsidRDefault="00452B2C" w:rsidP="00C67FA8">
      <w:pPr>
        <w:pStyle w:val="TituloTFG"/>
        <w:rPr>
          <w:lang w:val="en-150"/>
        </w:rPr>
      </w:pPr>
      <w:r w:rsidRPr="00EB5B16">
        <w:rPr>
          <w:lang w:val="en-150"/>
        </w:rPr>
        <w:t>Convolutional neural networks for object detection in subterranean environments</w:t>
      </w:r>
    </w:p>
    <w:p w14:paraId="73CC0898" w14:textId="77777777" w:rsidR="00452B2C" w:rsidRPr="00EB5B16" w:rsidRDefault="00452B2C" w:rsidP="00C67FA8">
      <w:pPr>
        <w:rPr>
          <w:lang w:val="en-150"/>
        </w:rPr>
      </w:pPr>
    </w:p>
    <w:p w14:paraId="7572B137" w14:textId="77777777" w:rsidR="00452B2C" w:rsidRPr="00EB5B16" w:rsidRDefault="00452B2C" w:rsidP="00C67FA8">
      <w:pPr>
        <w:rPr>
          <w:lang w:val="en-150"/>
        </w:rPr>
      </w:pPr>
    </w:p>
    <w:p w14:paraId="4C0590E0" w14:textId="77777777" w:rsidR="00452B2C" w:rsidRPr="00EB5B16" w:rsidRDefault="00452B2C" w:rsidP="00C67FA8">
      <w:pPr>
        <w:rPr>
          <w:lang w:val="en-150"/>
        </w:rPr>
      </w:pPr>
    </w:p>
    <w:p w14:paraId="0C93D1FF" w14:textId="77777777" w:rsidR="00452B2C" w:rsidRPr="00EB5B16" w:rsidRDefault="00452B2C" w:rsidP="00C67FA8">
      <w:pPr>
        <w:pStyle w:val="Titulacin"/>
        <w:rPr>
          <w:lang w:val="en-150"/>
        </w:rPr>
      </w:pPr>
      <w:proofErr w:type="spellStart"/>
      <w:r w:rsidRPr="00EB5B16">
        <w:rPr>
          <w:lang w:val="en-150"/>
        </w:rPr>
        <w:t>Mestrado</w:t>
      </w:r>
      <w:proofErr w:type="spellEnd"/>
      <w:r w:rsidRPr="00EB5B16">
        <w:rPr>
          <w:lang w:val="en-150"/>
        </w:rPr>
        <w:t xml:space="preserve"> </w:t>
      </w:r>
      <w:proofErr w:type="spellStart"/>
      <w:r w:rsidRPr="00EB5B16">
        <w:rPr>
          <w:lang w:val="en-150"/>
        </w:rPr>
        <w:t>en</w:t>
      </w:r>
      <w:proofErr w:type="spellEnd"/>
      <w:r w:rsidRPr="00EB5B16">
        <w:rPr>
          <w:lang w:val="en-150"/>
        </w:rPr>
        <w:t xml:space="preserve"> </w:t>
      </w:r>
      <w:proofErr w:type="spellStart"/>
      <w:r w:rsidRPr="00EB5B16">
        <w:rPr>
          <w:lang w:val="en-150"/>
        </w:rPr>
        <w:t>Enxeñaría</w:t>
      </w:r>
      <w:proofErr w:type="spellEnd"/>
      <w:r w:rsidRPr="00EB5B16">
        <w:rPr>
          <w:lang w:val="en-150"/>
        </w:rPr>
        <w:t xml:space="preserve"> Industrial</w:t>
      </w:r>
    </w:p>
    <w:p w14:paraId="1DEBD757" w14:textId="77777777" w:rsidR="00452B2C" w:rsidRPr="00EB5B16" w:rsidRDefault="00452B2C" w:rsidP="00C67FA8">
      <w:pPr>
        <w:rPr>
          <w:lang w:val="en-150"/>
        </w:rPr>
      </w:pPr>
    </w:p>
    <w:p w14:paraId="7BB0E4D1" w14:textId="77777777" w:rsidR="00452B2C" w:rsidRPr="00EB5B16" w:rsidRDefault="00452B2C" w:rsidP="00C67FA8">
      <w:pPr>
        <w:rPr>
          <w:lang w:val="en-150"/>
        </w:rPr>
      </w:pPr>
    </w:p>
    <w:p w14:paraId="4C471951" w14:textId="77777777" w:rsidR="00452B2C" w:rsidRPr="00EB5B16" w:rsidRDefault="00452B2C" w:rsidP="00C67FA8">
      <w:pPr>
        <w:rPr>
          <w:lang w:val="en-150"/>
        </w:rPr>
      </w:pPr>
    </w:p>
    <w:p w14:paraId="5EA307C6" w14:textId="77777777" w:rsidR="00452B2C" w:rsidRPr="00EB5B16" w:rsidRDefault="00452B2C" w:rsidP="00C67FA8">
      <w:pPr>
        <w:rPr>
          <w:lang w:val="en-150"/>
        </w:rPr>
      </w:pPr>
    </w:p>
    <w:p w14:paraId="3BAD74E4" w14:textId="77777777" w:rsidR="0026042A" w:rsidRPr="00EB5B16" w:rsidRDefault="0026042A" w:rsidP="0026042A">
      <w:pPr>
        <w:pStyle w:val="Titulacin"/>
        <w:rPr>
          <w:lang w:val="en-150"/>
        </w:rPr>
      </w:pPr>
      <w:r w:rsidRPr="00EB5B16">
        <w:rPr>
          <w:lang w:val="en-150"/>
        </w:rPr>
        <w:fldChar w:fldCharType="end"/>
      </w:r>
      <w:proofErr w:type="spellStart"/>
      <w:r w:rsidRPr="00EB5B16">
        <w:rPr>
          <w:lang w:val="en-150"/>
        </w:rPr>
        <w:t>Documento</w:t>
      </w:r>
      <w:proofErr w:type="spellEnd"/>
    </w:p>
    <w:p w14:paraId="086A2C44" w14:textId="77777777" w:rsidR="0026042A" w:rsidRPr="00EB5B16" w:rsidRDefault="0026042A" w:rsidP="0026042A">
      <w:pPr>
        <w:pStyle w:val="Figura"/>
        <w:rPr>
          <w:lang w:val="en-150"/>
        </w:rPr>
      </w:pPr>
    </w:p>
    <w:p w14:paraId="6C30F395" w14:textId="77939C59" w:rsidR="0026042A" w:rsidRPr="00EB5B16" w:rsidRDefault="0026042A" w:rsidP="0026042A">
      <w:pPr>
        <w:pStyle w:val="TFG"/>
        <w:rPr>
          <w:lang w:val="en-150"/>
        </w:rPr>
      </w:pPr>
      <w:r w:rsidRPr="00EB5B16">
        <w:rPr>
          <w:lang w:val="en-150"/>
        </w:rPr>
        <w:t>Abstract</w:t>
      </w:r>
    </w:p>
    <w:p w14:paraId="2CFD94E4" w14:textId="77777777" w:rsidR="0026042A" w:rsidRPr="00EB5B16" w:rsidRDefault="0026042A" w:rsidP="0026042A">
      <w:pPr>
        <w:pStyle w:val="Figura"/>
        <w:rPr>
          <w:lang w:val="en-150"/>
        </w:rPr>
      </w:pPr>
      <w:r w:rsidRPr="00EB5B16">
        <w:rPr>
          <w:noProof/>
          <w:lang w:val="en-150" w:eastAsia="en-US"/>
        </w:rPr>
        <w:drawing>
          <wp:anchor distT="0" distB="0" distL="114300" distR="114300" simplePos="0" relativeHeight="251660288" behindDoc="0" locked="0" layoutInCell="1" allowOverlap="1" wp14:anchorId="2E2E24B7" wp14:editId="40DCB69A">
            <wp:simplePos x="0" y="0"/>
            <wp:positionH relativeFrom="column">
              <wp:posOffset>2049145</wp:posOffset>
            </wp:positionH>
            <wp:positionV relativeFrom="margin">
              <wp:posOffset>8848725</wp:posOffset>
            </wp:positionV>
            <wp:extent cx="1841500" cy="281305"/>
            <wp:effectExtent l="0" t="0" r="6350" b="4445"/>
            <wp:wrapSquare wrapText="bothSides"/>
            <wp:docPr id="1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6D8D6436" w14:textId="570B2FC7" w:rsidR="005304E9" w:rsidRPr="00EB5B16" w:rsidRDefault="005304E9" w:rsidP="005304E9">
      <w:pPr>
        <w:ind w:firstLine="0"/>
        <w:rPr>
          <w:lang w:val="en-150"/>
        </w:rPr>
        <w:sectPr w:rsidR="005304E9" w:rsidRPr="00EB5B16" w:rsidSect="00F206A1">
          <w:headerReference w:type="default" r:id="rId14"/>
          <w:footerReference w:type="default" r:id="rId15"/>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pgNumType w:start="1"/>
          <w:cols w:space="720"/>
          <w:docGrid w:linePitch="326"/>
        </w:sectPr>
      </w:pPr>
    </w:p>
    <w:p w14:paraId="3D6AFD7A" w14:textId="35FB0783" w:rsidR="00F206A1" w:rsidRPr="00EB5B16" w:rsidRDefault="00F206A1" w:rsidP="00F206A1">
      <w:pPr>
        <w:pStyle w:val="Style1-ContidoXeral"/>
        <w:rPr>
          <w:lang w:val="en-150"/>
        </w:rPr>
      </w:pPr>
      <w:r w:rsidRPr="00EB5B16">
        <w:rPr>
          <w:lang w:val="en-150"/>
        </w:rPr>
        <w:lastRenderedPageBreak/>
        <w:t>Abstract</w:t>
      </w:r>
    </w:p>
    <w:p w14:paraId="353487C8" w14:textId="77777777" w:rsidR="005E17F6" w:rsidRPr="00EB5B16" w:rsidRDefault="005E17F6" w:rsidP="008526FA">
      <w:pPr>
        <w:rPr>
          <w:lang w:val="en-150"/>
        </w:rPr>
      </w:pPr>
    </w:p>
    <w:p w14:paraId="64D87217" w14:textId="0B763A3D" w:rsidR="00BB6B0B" w:rsidRPr="00EB5B16" w:rsidRDefault="00BB6B0B" w:rsidP="00BB6B0B">
      <w:pPr>
        <w:rPr>
          <w:lang w:val="en-150"/>
        </w:rPr>
      </w:pPr>
      <w:r w:rsidRPr="00EB5B16">
        <w:rPr>
          <w:lang w:val="en-150"/>
        </w:rPr>
        <w:t xml:space="preserve">This academical project aims to explore the field of applied machine vision by approaching a challenging computer vision problem, consisting on the detection and localization of items within a closed environment modelling </w:t>
      </w:r>
      <w:r w:rsidR="003B3548" w:rsidRPr="00EB5B16">
        <w:rPr>
          <w:lang w:val="en-150"/>
        </w:rPr>
        <w:t>subterranean</w:t>
      </w:r>
      <w:r w:rsidRPr="00EB5B16">
        <w:rPr>
          <w:lang w:val="en-150"/>
        </w:rPr>
        <w:t xml:space="preserve"> settings.</w:t>
      </w:r>
    </w:p>
    <w:p w14:paraId="5512DA12" w14:textId="454339A3" w:rsidR="00991CFF" w:rsidRPr="00EB5B16" w:rsidRDefault="005304E9" w:rsidP="00C1110E">
      <w:pPr>
        <w:rPr>
          <w:lang w:val="en-150"/>
        </w:rPr>
      </w:pPr>
      <w:r w:rsidRPr="00EB5B16">
        <w:rPr>
          <w:lang w:val="en-150"/>
        </w:rPr>
        <w:t xml:space="preserve">Among other risk factors, subterranean environments are characterized by </w:t>
      </w:r>
      <w:r w:rsidR="00015D5C" w:rsidRPr="00EB5B16">
        <w:rPr>
          <w:lang w:val="en-150"/>
        </w:rPr>
        <w:t>lack of natural light</w:t>
      </w:r>
      <w:r w:rsidRPr="00EB5B16">
        <w:rPr>
          <w:lang w:val="en-150"/>
        </w:rPr>
        <w:t>, track roughness and isolation or restriction in space. These hazards vary drastically across domains and can degrade or change over time, often posing too high of a risk for having personnel enter such places. Hence, having unmanned vehicles quickly map, navigate and search underground settings has been a rising interest in the world of robotics</w:t>
      </w:r>
      <w:r w:rsidR="00F57CF7" w:rsidRPr="00EB5B16">
        <w:rPr>
          <w:lang w:val="en-150"/>
        </w:rPr>
        <w:t xml:space="preserve">. </w:t>
      </w:r>
      <w:r w:rsidR="0013280E" w:rsidRPr="00EB5B16">
        <w:rPr>
          <w:lang w:val="en-150"/>
        </w:rPr>
        <w:t>In a normal setting, t</w:t>
      </w:r>
      <w:r w:rsidR="00F57CF7" w:rsidRPr="00EB5B16">
        <w:rPr>
          <w:lang w:val="en-150"/>
        </w:rPr>
        <w:t xml:space="preserve">his type of task is usually </w:t>
      </w:r>
      <w:r w:rsidR="0013280E" w:rsidRPr="00EB5B16">
        <w:rPr>
          <w:lang w:val="en-150"/>
        </w:rPr>
        <w:t>achieved by</w:t>
      </w:r>
      <w:r w:rsidR="007F2415" w:rsidRPr="00EB5B16">
        <w:rPr>
          <w:lang w:val="en-150"/>
        </w:rPr>
        <w:t xml:space="preserve"> a robot or agent equipped with </w:t>
      </w:r>
      <w:r w:rsidR="009906BF" w:rsidRPr="00EB5B16">
        <w:rPr>
          <w:lang w:val="en-150"/>
        </w:rPr>
        <w:t>varied</w:t>
      </w:r>
      <w:r w:rsidR="004B658E" w:rsidRPr="00EB5B16">
        <w:rPr>
          <w:lang w:val="en-150"/>
        </w:rPr>
        <w:t xml:space="preserve"> sensor</w:t>
      </w:r>
      <w:r w:rsidR="009906BF" w:rsidRPr="00EB5B16">
        <w:rPr>
          <w:lang w:val="en-150"/>
        </w:rPr>
        <w:t xml:space="preserve">y, among which GPS is the standard for solving robot localization, which however cannot be used underground. </w:t>
      </w:r>
      <w:r w:rsidR="00ED6FDD" w:rsidRPr="00EB5B16">
        <w:rPr>
          <w:lang w:val="en-150"/>
        </w:rPr>
        <w:t>While t</w:t>
      </w:r>
      <w:r w:rsidR="00E22E22" w:rsidRPr="00EB5B16">
        <w:rPr>
          <w:lang w:val="en-150"/>
        </w:rPr>
        <w:t xml:space="preserve">he combination of </w:t>
      </w:r>
      <w:r w:rsidR="009906BF" w:rsidRPr="00EB5B16">
        <w:rPr>
          <w:lang w:val="en-150"/>
        </w:rPr>
        <w:t>multiple sensors</w:t>
      </w:r>
      <w:r w:rsidR="00ED6FDD" w:rsidRPr="00EB5B16">
        <w:rPr>
          <w:lang w:val="en-150"/>
        </w:rPr>
        <w:t xml:space="preserve"> leads to the most robust</w:t>
      </w:r>
      <w:r w:rsidR="00E22E22" w:rsidRPr="00EB5B16">
        <w:rPr>
          <w:lang w:val="en-150"/>
        </w:rPr>
        <w:t xml:space="preserve"> </w:t>
      </w:r>
      <w:r w:rsidR="00ED6FDD" w:rsidRPr="00EB5B16">
        <w:rPr>
          <w:lang w:val="en-150"/>
        </w:rPr>
        <w:t>results of simultaneous m</w:t>
      </w:r>
      <w:r w:rsidR="00E22E22" w:rsidRPr="00EB5B16">
        <w:rPr>
          <w:lang w:val="en-150"/>
        </w:rPr>
        <w:t>apping, localization and item search</w:t>
      </w:r>
      <w:r w:rsidR="00ED6FDD" w:rsidRPr="00EB5B16">
        <w:rPr>
          <w:lang w:val="en-150"/>
        </w:rPr>
        <w:t xml:space="preserve">, state-of-the-art computer vision techniques </w:t>
      </w:r>
      <w:r w:rsidR="009906BF" w:rsidRPr="00EB5B16">
        <w:rPr>
          <w:lang w:val="en-150"/>
        </w:rPr>
        <w:t xml:space="preserve">of </w:t>
      </w:r>
      <w:r w:rsidR="00ED6FDD" w:rsidRPr="00EB5B16">
        <w:rPr>
          <w:lang w:val="en-150"/>
        </w:rPr>
        <w:t xml:space="preserve">today allow for the solution of all </w:t>
      </w:r>
      <w:r w:rsidR="00991CFF" w:rsidRPr="00EB5B16">
        <w:rPr>
          <w:lang w:val="en-150"/>
        </w:rPr>
        <w:t>these</w:t>
      </w:r>
      <w:r w:rsidR="00ED6FDD" w:rsidRPr="00EB5B16">
        <w:rPr>
          <w:lang w:val="en-150"/>
        </w:rPr>
        <w:t xml:space="preserve"> tasks only on image inpu</w:t>
      </w:r>
      <w:r w:rsidR="009906BF" w:rsidRPr="00EB5B16">
        <w:rPr>
          <w:lang w:val="en-150"/>
        </w:rPr>
        <w:t>t</w:t>
      </w:r>
      <w:r w:rsidR="00B236C4" w:rsidRPr="00EB5B16">
        <w:rPr>
          <w:lang w:val="en-150"/>
        </w:rPr>
        <w:t>, even GPS-free localization.</w:t>
      </w:r>
      <w:r w:rsidR="009906BF" w:rsidRPr="00EB5B16">
        <w:rPr>
          <w:lang w:val="en-150"/>
        </w:rPr>
        <w:t xml:space="preserve"> </w:t>
      </w:r>
    </w:p>
    <w:p w14:paraId="620B161A" w14:textId="2CB80874" w:rsidR="00E8787E" w:rsidRPr="00EB5B16" w:rsidRDefault="00E8787E" w:rsidP="00E8787E">
      <w:pPr>
        <w:rPr>
          <w:lang w:val="en-150"/>
        </w:rPr>
      </w:pPr>
      <w:r w:rsidRPr="00EB5B16">
        <w:rPr>
          <w:lang w:val="en-150"/>
        </w:rPr>
        <w:t>First, several object detection models are researched in order to identify, from image or video data, instances of a certain set of artifacts inside an image. Th</w:t>
      </w:r>
      <w:r w:rsidR="002668EA" w:rsidRPr="00EB5B16">
        <w:rPr>
          <w:lang w:val="en-150"/>
        </w:rPr>
        <w:t xml:space="preserve">is set is </w:t>
      </w:r>
      <w:r w:rsidRPr="00EB5B16">
        <w:rPr>
          <w:lang w:val="en-150"/>
        </w:rPr>
        <w:t xml:space="preserve">extracted from the DARPA Subterranean Challenge (backpack, drill, helmet, rope, survivor and fire extinguisher), meant to represent objects or features of interest that could sensibly appear in subterranean environments during exploration or rescue tasks. </w:t>
      </w:r>
      <w:r w:rsidR="002668EA" w:rsidRPr="00EB5B16">
        <w:rPr>
          <w:lang w:val="en-150"/>
        </w:rPr>
        <w:t>From the proposed DARPA artifacts, those</w:t>
      </w:r>
      <w:r w:rsidRPr="00EB5B16">
        <w:rPr>
          <w:lang w:val="en-150"/>
        </w:rPr>
        <w:t xml:space="preserve"> whose detection is not to be image-based (CO</w:t>
      </w:r>
      <w:r w:rsidRPr="00EB5B16">
        <w:rPr>
          <w:vertAlign w:val="subscript"/>
          <w:lang w:val="en-150"/>
        </w:rPr>
        <w:t>2</w:t>
      </w:r>
      <w:r w:rsidRPr="00EB5B16">
        <w:rPr>
          <w:lang w:val="en-150"/>
        </w:rPr>
        <w:t xml:space="preserve"> leak, vents and smartphone</w:t>
      </w:r>
      <w:r w:rsidR="002668EA" w:rsidRPr="00EB5B16">
        <w:rPr>
          <w:lang w:val="en-150"/>
        </w:rPr>
        <w:t>) are discarded</w:t>
      </w:r>
      <w:r w:rsidRPr="00EB5B16">
        <w:rPr>
          <w:lang w:val="en-150"/>
        </w:rPr>
        <w:t xml:space="preserve">. For these artifacts, both synthetic and real data is produced in order to train and compare a set of state-of-the-art neural </w:t>
      </w:r>
      <w:r w:rsidR="002E36EF" w:rsidRPr="00EB5B16">
        <w:rPr>
          <w:lang w:val="en-150"/>
        </w:rPr>
        <w:t>network-based</w:t>
      </w:r>
      <w:r w:rsidR="002668EA" w:rsidRPr="00EB5B16">
        <w:rPr>
          <w:lang w:val="en-150"/>
        </w:rPr>
        <w:t xml:space="preserve"> object</w:t>
      </w:r>
      <w:r w:rsidRPr="00EB5B16">
        <w:rPr>
          <w:lang w:val="en-150"/>
        </w:rPr>
        <w:t xml:space="preserve"> detectors (YOLO, </w:t>
      </w:r>
      <w:proofErr w:type="spellStart"/>
      <w:r w:rsidRPr="00EB5B16">
        <w:rPr>
          <w:lang w:val="en-150"/>
        </w:rPr>
        <w:t>EfficientDet</w:t>
      </w:r>
      <w:proofErr w:type="spellEnd"/>
      <w:r w:rsidRPr="00EB5B16">
        <w:rPr>
          <w:lang w:val="en-150"/>
        </w:rPr>
        <w:t>) on a case-specific baseline dataset, by means of benchmarking their detection accuracy and inference speed.</w:t>
      </w:r>
    </w:p>
    <w:p w14:paraId="43EB8AED" w14:textId="1AD4B951" w:rsidR="002668EA" w:rsidRPr="00EB5B16" w:rsidRDefault="002668EA" w:rsidP="002668EA">
      <w:pPr>
        <w:rPr>
          <w:lang w:val="en-150"/>
        </w:rPr>
      </w:pPr>
      <w:r w:rsidRPr="00EB5B16">
        <w:rPr>
          <w:lang w:val="en-150"/>
        </w:rPr>
        <w:t xml:space="preserve">Further work attempts to solve agent and item localization in the horizontal plane of a known, mapped environment. </w:t>
      </w:r>
      <w:r w:rsidR="00AE7B97" w:rsidRPr="00EB5B16">
        <w:rPr>
          <w:lang w:val="en-150"/>
        </w:rPr>
        <w:t>L</w:t>
      </w:r>
      <w:r w:rsidRPr="00EB5B16">
        <w:rPr>
          <w:lang w:val="en-150"/>
        </w:rPr>
        <w:t xml:space="preserve">ocalization is </w:t>
      </w:r>
      <w:r w:rsidR="00130ABE" w:rsidRPr="00EB5B16">
        <w:rPr>
          <w:lang w:val="en-150"/>
        </w:rPr>
        <w:t>approached</w:t>
      </w:r>
      <w:r w:rsidRPr="00EB5B16">
        <w:rPr>
          <w:lang w:val="en-150"/>
        </w:rPr>
        <w:t xml:space="preserve"> by a Kalman-filtered fiducial landmark system which provides, from live image feed, filtered estimates of the pose of the agent, experimentally represented by a human-driven camera. The same images are fed to a CNN-based object detector, which finds the position items of interest with respect to the camera. Camera coordinates of these detections are then converted to real-world coordinates, allowing for the construction of a top-view, two-dimensional likelihood map which marks the areas where certain items have been found to be. Finally, software </w:t>
      </w:r>
      <w:r w:rsidR="00B85B33" w:rsidRPr="00EB5B16">
        <w:rPr>
          <w:lang w:val="en-150"/>
        </w:rPr>
        <w:t xml:space="preserve">to support these steps is </w:t>
      </w:r>
      <w:r w:rsidRPr="00EB5B16">
        <w:rPr>
          <w:lang w:val="en-150"/>
        </w:rPr>
        <w:t>design</w:t>
      </w:r>
      <w:r w:rsidR="00B85B33" w:rsidRPr="00EB5B16">
        <w:rPr>
          <w:lang w:val="en-150"/>
        </w:rPr>
        <w:t xml:space="preserve">ed </w:t>
      </w:r>
      <w:r w:rsidRPr="00EB5B16">
        <w:rPr>
          <w:lang w:val="en-150"/>
        </w:rPr>
        <w:t xml:space="preserve">and </w:t>
      </w:r>
      <w:r w:rsidR="00B85B33" w:rsidRPr="00EB5B16">
        <w:rPr>
          <w:lang w:val="en-150"/>
        </w:rPr>
        <w:t>implemented</w:t>
      </w:r>
      <w:r w:rsidRPr="00EB5B16">
        <w:rPr>
          <w:lang w:val="en-150"/>
        </w:rPr>
        <w:t xml:space="preserve"> in a multi-processing parallel pipeline that allows the localization plus item search task to be performed in real time with consumer technology.</w:t>
      </w:r>
    </w:p>
    <w:p w14:paraId="422D61BB" w14:textId="138016DB" w:rsidR="00E8787E" w:rsidRPr="009415FE" w:rsidRDefault="009415FE" w:rsidP="00991CFF">
      <w:pPr>
        <w:rPr>
          <w:lang w:val="en-150"/>
        </w:rPr>
      </w:pPr>
      <w:r>
        <w:rPr>
          <w:lang w:val="en-150"/>
        </w:rPr>
        <w:t>Code and resources are available at [#ref[]].</w:t>
      </w:r>
    </w:p>
    <w:p w14:paraId="7B8EB61A" w14:textId="2CED10D6" w:rsidR="002668EA" w:rsidRPr="00EB5B16" w:rsidRDefault="002668EA" w:rsidP="00991CFF">
      <w:pPr>
        <w:rPr>
          <w:lang w:val="en-150"/>
        </w:rPr>
      </w:pPr>
    </w:p>
    <w:p w14:paraId="495879E7" w14:textId="77777777" w:rsidR="005E17F6" w:rsidRPr="00EB5B16" w:rsidRDefault="005E17F6" w:rsidP="00B85B33">
      <w:pPr>
        <w:ind w:firstLine="0"/>
        <w:rPr>
          <w:lang w:val="en-150"/>
        </w:rPr>
      </w:pPr>
    </w:p>
    <w:p w14:paraId="03173562" w14:textId="77DA645A" w:rsidR="005E17F6" w:rsidRPr="00EB5B16" w:rsidRDefault="00E8787E" w:rsidP="00E8787E">
      <w:pPr>
        <w:tabs>
          <w:tab w:val="left" w:pos="3135"/>
          <w:tab w:val="center" w:pos="4875"/>
        </w:tabs>
        <w:rPr>
          <w:lang w:val="en-150"/>
        </w:rPr>
      </w:pPr>
      <w:r w:rsidRPr="00EB5B16">
        <w:rPr>
          <w:lang w:val="en-150"/>
        </w:rPr>
        <w:tab/>
      </w:r>
      <w:r w:rsidRPr="00EB5B16">
        <w:rPr>
          <w:lang w:val="en-150"/>
        </w:rPr>
        <w:tab/>
      </w:r>
    </w:p>
    <w:p w14:paraId="081DE364" w14:textId="4FF69571" w:rsidR="00E8787E" w:rsidRPr="00EB5B16" w:rsidRDefault="00E8787E" w:rsidP="00E8787E">
      <w:pPr>
        <w:tabs>
          <w:tab w:val="left" w:pos="3135"/>
          <w:tab w:val="center" w:pos="4875"/>
        </w:tabs>
        <w:rPr>
          <w:lang w:val="en-150"/>
        </w:rPr>
        <w:sectPr w:rsidR="00E8787E" w:rsidRPr="00EB5B16" w:rsidSect="00C92D75">
          <w:headerReference w:type="default" r:id="rId16"/>
          <w:footerReference w:type="default" r:id="rId17"/>
          <w:pgSz w:w="11906" w:h="16838" w:code="9"/>
          <w:pgMar w:top="1276" w:right="851" w:bottom="851" w:left="1701" w:header="720" w:footer="720" w:gutter="0"/>
          <w:pgNumType w:start="1"/>
          <w:cols w:space="720"/>
          <w:docGrid w:linePitch="326"/>
        </w:sectPr>
      </w:pPr>
    </w:p>
    <w:p w14:paraId="3F55E175" w14:textId="77777777" w:rsidR="00452B2C" w:rsidRPr="00EB5B16" w:rsidRDefault="00E80409" w:rsidP="00C67FA8">
      <w:pPr>
        <w:rPr>
          <w:lang w:val="en-150"/>
        </w:rPr>
      </w:pPr>
      <w:r w:rsidRPr="00EB5B16">
        <w:rPr>
          <w:lang w:val="en-150"/>
        </w:rPr>
        <w:lastRenderedPageBreak/>
        <w:fldChar w:fldCharType="begin"/>
      </w:r>
      <w:r w:rsidRPr="00EB5B16">
        <w:rPr>
          <w:lang w:val="en-150"/>
        </w:rPr>
        <w:instrText xml:space="preserve"> REF Portada \h </w:instrText>
      </w:r>
      <w:r w:rsidRPr="00EB5B16">
        <w:rPr>
          <w:lang w:val="en-150"/>
        </w:rPr>
      </w:r>
      <w:r w:rsidRPr="00EB5B16">
        <w:rPr>
          <w:lang w:val="en-150"/>
        </w:rPr>
        <w:fldChar w:fldCharType="separate"/>
      </w:r>
      <w:r w:rsidR="00452B2C" w:rsidRPr="00EB5B16">
        <w:rPr>
          <w:lang w:val="en-150"/>
        </w:rPr>
        <w:t xml:space="preserve"> </w:t>
      </w:r>
    </w:p>
    <w:p w14:paraId="5CB71839" w14:textId="77777777" w:rsidR="00452B2C" w:rsidRPr="00EB5B16" w:rsidRDefault="00452B2C" w:rsidP="00C67FA8">
      <w:pPr>
        <w:rPr>
          <w:lang w:val="en-150"/>
        </w:rPr>
      </w:pPr>
    </w:p>
    <w:p w14:paraId="772930EC" w14:textId="77777777" w:rsidR="00452B2C" w:rsidRPr="00EB5B16" w:rsidRDefault="00452B2C" w:rsidP="00C67FA8">
      <w:pPr>
        <w:rPr>
          <w:lang w:val="en-150"/>
        </w:rPr>
      </w:pPr>
    </w:p>
    <w:p w14:paraId="0246D55C" w14:textId="77777777" w:rsidR="00452B2C" w:rsidRPr="00EB5B16" w:rsidRDefault="00452B2C" w:rsidP="00C67FA8">
      <w:pPr>
        <w:pStyle w:val="Figura"/>
        <w:rPr>
          <w:lang w:val="en-150"/>
        </w:rPr>
      </w:pPr>
      <w:r w:rsidRPr="00EB5B16">
        <w:rPr>
          <w:noProof/>
          <w:lang w:val="en-150" w:eastAsia="en-US"/>
        </w:rPr>
        <w:drawing>
          <wp:inline distT="0" distB="0" distL="0" distR="0" wp14:anchorId="618E54D8" wp14:editId="2C59D842">
            <wp:extent cx="2114550" cy="1371600"/>
            <wp:effectExtent l="0" t="0" r="0" b="0"/>
            <wp:docPr id="1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273D534" w14:textId="77777777" w:rsidR="00452B2C" w:rsidRPr="00EB5B16" w:rsidRDefault="00452B2C" w:rsidP="00C67FA8">
      <w:pPr>
        <w:rPr>
          <w:lang w:val="en-150"/>
        </w:rPr>
      </w:pPr>
    </w:p>
    <w:p w14:paraId="60C7213B" w14:textId="77777777" w:rsidR="00452B2C" w:rsidRPr="00EB5B16" w:rsidRDefault="00452B2C" w:rsidP="00C67FA8">
      <w:pPr>
        <w:pStyle w:val="EEI"/>
        <w:rPr>
          <w:lang w:val="en-150"/>
        </w:rPr>
      </w:pPr>
      <w:r w:rsidRPr="00EB5B16">
        <w:rPr>
          <w:lang w:val="en-150"/>
        </w:rPr>
        <w:t xml:space="preserve">Escola de </w:t>
      </w:r>
      <w:proofErr w:type="spellStart"/>
      <w:r w:rsidRPr="00EB5B16">
        <w:rPr>
          <w:lang w:val="en-150"/>
        </w:rPr>
        <w:t>Enxeñería</w:t>
      </w:r>
      <w:proofErr w:type="spellEnd"/>
      <w:r w:rsidRPr="00EB5B16">
        <w:rPr>
          <w:lang w:val="en-150"/>
        </w:rPr>
        <w:t xml:space="preserve"> Industrial</w:t>
      </w:r>
    </w:p>
    <w:p w14:paraId="5252B038" w14:textId="77777777" w:rsidR="00452B2C" w:rsidRPr="00EB5B16" w:rsidRDefault="00452B2C" w:rsidP="00C67FA8">
      <w:pPr>
        <w:rPr>
          <w:lang w:val="en-150"/>
        </w:rPr>
      </w:pPr>
    </w:p>
    <w:p w14:paraId="493F41BD" w14:textId="77777777" w:rsidR="00452B2C" w:rsidRPr="00EB5B16" w:rsidRDefault="00452B2C" w:rsidP="00C67FA8">
      <w:pPr>
        <w:rPr>
          <w:lang w:val="en-150"/>
        </w:rPr>
      </w:pPr>
    </w:p>
    <w:p w14:paraId="1AC9D0FF" w14:textId="77777777" w:rsidR="00452B2C" w:rsidRPr="00EB5B16" w:rsidRDefault="00452B2C" w:rsidP="00C67FA8">
      <w:pPr>
        <w:rPr>
          <w:lang w:val="en-150"/>
        </w:rPr>
      </w:pPr>
    </w:p>
    <w:p w14:paraId="4B63783D" w14:textId="77777777" w:rsidR="00452B2C" w:rsidRPr="00EB5B16" w:rsidRDefault="00452B2C" w:rsidP="00C67FA8">
      <w:pPr>
        <w:rPr>
          <w:lang w:val="en-150"/>
        </w:rPr>
      </w:pPr>
    </w:p>
    <w:p w14:paraId="42089F71" w14:textId="77777777" w:rsidR="00452B2C" w:rsidRPr="00EB5B16" w:rsidRDefault="00452B2C" w:rsidP="00C67FA8">
      <w:pPr>
        <w:pStyle w:val="TFG"/>
        <w:rPr>
          <w:lang w:val="en-150"/>
        </w:rPr>
      </w:pPr>
      <w:proofErr w:type="spellStart"/>
      <w:r w:rsidRPr="00EB5B16">
        <w:rPr>
          <w:lang w:val="en-150"/>
        </w:rPr>
        <w:t>Traballo</w:t>
      </w:r>
      <w:proofErr w:type="spellEnd"/>
      <w:r w:rsidRPr="00EB5B16">
        <w:rPr>
          <w:lang w:val="en-150"/>
        </w:rPr>
        <w:t xml:space="preserve"> Fin de </w:t>
      </w:r>
      <w:proofErr w:type="spellStart"/>
      <w:r w:rsidRPr="00EB5B16">
        <w:rPr>
          <w:lang w:val="en-150"/>
        </w:rPr>
        <w:t>Mestrado</w:t>
      </w:r>
      <w:proofErr w:type="spellEnd"/>
    </w:p>
    <w:p w14:paraId="5FD97F60" w14:textId="77777777" w:rsidR="00452B2C" w:rsidRPr="00EB5B16" w:rsidRDefault="00452B2C" w:rsidP="00C67FA8">
      <w:pPr>
        <w:rPr>
          <w:lang w:val="en-150"/>
        </w:rPr>
      </w:pPr>
    </w:p>
    <w:p w14:paraId="35F87119" w14:textId="77777777" w:rsidR="00452B2C" w:rsidRPr="00EB5B16" w:rsidRDefault="00452B2C" w:rsidP="00C67FA8">
      <w:pPr>
        <w:rPr>
          <w:lang w:val="en-150"/>
        </w:rPr>
      </w:pPr>
    </w:p>
    <w:p w14:paraId="1717A327" w14:textId="77777777" w:rsidR="00452B2C" w:rsidRPr="00EB5B16" w:rsidRDefault="00452B2C" w:rsidP="00C67FA8">
      <w:pPr>
        <w:rPr>
          <w:lang w:val="en-150"/>
        </w:rPr>
      </w:pPr>
    </w:p>
    <w:p w14:paraId="00DAC532" w14:textId="77777777" w:rsidR="00452B2C" w:rsidRPr="00EB5B16" w:rsidRDefault="00452B2C" w:rsidP="00C67FA8">
      <w:pPr>
        <w:pStyle w:val="TituloTFG"/>
        <w:rPr>
          <w:lang w:val="en-150"/>
        </w:rPr>
      </w:pPr>
      <w:r w:rsidRPr="00EB5B16">
        <w:rPr>
          <w:lang w:val="en-150"/>
        </w:rPr>
        <w:t>Convolutional neural networks for object detection in subterranean environments</w:t>
      </w:r>
    </w:p>
    <w:p w14:paraId="63CBC137" w14:textId="77777777" w:rsidR="00452B2C" w:rsidRPr="00EB5B16" w:rsidRDefault="00452B2C" w:rsidP="00C67FA8">
      <w:pPr>
        <w:rPr>
          <w:lang w:val="en-150"/>
        </w:rPr>
      </w:pPr>
    </w:p>
    <w:p w14:paraId="1AC041B6" w14:textId="77777777" w:rsidR="00452B2C" w:rsidRPr="00EB5B16" w:rsidRDefault="00452B2C" w:rsidP="00C67FA8">
      <w:pPr>
        <w:rPr>
          <w:lang w:val="en-150"/>
        </w:rPr>
      </w:pPr>
    </w:p>
    <w:p w14:paraId="5CA5A32E" w14:textId="77777777" w:rsidR="00452B2C" w:rsidRPr="00EB5B16" w:rsidRDefault="00452B2C" w:rsidP="00C67FA8">
      <w:pPr>
        <w:rPr>
          <w:lang w:val="en-150"/>
        </w:rPr>
      </w:pPr>
    </w:p>
    <w:p w14:paraId="5972012A" w14:textId="77777777" w:rsidR="00452B2C" w:rsidRPr="00EB5B16" w:rsidRDefault="00452B2C" w:rsidP="00C67FA8">
      <w:pPr>
        <w:pStyle w:val="Titulacin"/>
        <w:rPr>
          <w:lang w:val="en-150"/>
        </w:rPr>
      </w:pPr>
      <w:proofErr w:type="spellStart"/>
      <w:r w:rsidRPr="00EB5B16">
        <w:rPr>
          <w:lang w:val="en-150"/>
        </w:rPr>
        <w:t>Mestrado</w:t>
      </w:r>
      <w:proofErr w:type="spellEnd"/>
      <w:r w:rsidRPr="00EB5B16">
        <w:rPr>
          <w:lang w:val="en-150"/>
        </w:rPr>
        <w:t xml:space="preserve"> </w:t>
      </w:r>
      <w:proofErr w:type="spellStart"/>
      <w:r w:rsidRPr="00EB5B16">
        <w:rPr>
          <w:lang w:val="en-150"/>
        </w:rPr>
        <w:t>en</w:t>
      </w:r>
      <w:proofErr w:type="spellEnd"/>
      <w:r w:rsidRPr="00EB5B16">
        <w:rPr>
          <w:lang w:val="en-150"/>
        </w:rPr>
        <w:t xml:space="preserve"> </w:t>
      </w:r>
      <w:proofErr w:type="spellStart"/>
      <w:r w:rsidRPr="00EB5B16">
        <w:rPr>
          <w:lang w:val="en-150"/>
        </w:rPr>
        <w:t>Enxeñaría</w:t>
      </w:r>
      <w:proofErr w:type="spellEnd"/>
      <w:r w:rsidRPr="00EB5B16">
        <w:rPr>
          <w:lang w:val="en-150"/>
        </w:rPr>
        <w:t xml:space="preserve"> Industrial</w:t>
      </w:r>
    </w:p>
    <w:p w14:paraId="05A37FDA" w14:textId="77777777" w:rsidR="00452B2C" w:rsidRPr="00EB5B16" w:rsidRDefault="00452B2C" w:rsidP="00C67FA8">
      <w:pPr>
        <w:rPr>
          <w:lang w:val="en-150"/>
        </w:rPr>
      </w:pPr>
    </w:p>
    <w:p w14:paraId="6C6C8EA2" w14:textId="77777777" w:rsidR="00452B2C" w:rsidRPr="00EB5B16" w:rsidRDefault="00452B2C" w:rsidP="00C67FA8">
      <w:pPr>
        <w:rPr>
          <w:lang w:val="en-150"/>
        </w:rPr>
      </w:pPr>
    </w:p>
    <w:p w14:paraId="1BA8BEC9" w14:textId="77777777" w:rsidR="00452B2C" w:rsidRPr="00EB5B16" w:rsidRDefault="00452B2C" w:rsidP="00C67FA8">
      <w:pPr>
        <w:rPr>
          <w:lang w:val="en-150"/>
        </w:rPr>
      </w:pPr>
    </w:p>
    <w:p w14:paraId="33ABE815" w14:textId="77777777" w:rsidR="00452B2C" w:rsidRPr="00EB5B16" w:rsidRDefault="00452B2C" w:rsidP="00C67FA8">
      <w:pPr>
        <w:rPr>
          <w:lang w:val="en-150"/>
        </w:rPr>
      </w:pPr>
    </w:p>
    <w:p w14:paraId="4A5CE714" w14:textId="77777777" w:rsidR="00E80409" w:rsidRPr="00EB5B16" w:rsidRDefault="00E80409" w:rsidP="00E80409">
      <w:pPr>
        <w:pStyle w:val="Titulacin"/>
        <w:rPr>
          <w:lang w:val="en-150"/>
        </w:rPr>
      </w:pPr>
      <w:r w:rsidRPr="00EB5B16">
        <w:rPr>
          <w:lang w:val="en-150"/>
        </w:rPr>
        <w:fldChar w:fldCharType="end"/>
      </w:r>
      <w:proofErr w:type="spellStart"/>
      <w:r w:rsidRPr="00EB5B16">
        <w:rPr>
          <w:lang w:val="en-150"/>
        </w:rPr>
        <w:t>Documento</w:t>
      </w:r>
      <w:proofErr w:type="spellEnd"/>
    </w:p>
    <w:p w14:paraId="6919C048" w14:textId="77777777" w:rsidR="00E80409" w:rsidRPr="00EB5B16" w:rsidRDefault="00E80409" w:rsidP="00E80409">
      <w:pPr>
        <w:pStyle w:val="Figura"/>
        <w:rPr>
          <w:lang w:val="en-150"/>
        </w:rPr>
      </w:pPr>
    </w:p>
    <w:p w14:paraId="1BF27814" w14:textId="053D5273" w:rsidR="00E80409" w:rsidRPr="00EB5B16" w:rsidRDefault="00913BF9" w:rsidP="00E80409">
      <w:pPr>
        <w:pStyle w:val="TFG"/>
        <w:rPr>
          <w:lang w:val="en-150"/>
        </w:rPr>
      </w:pPr>
      <w:r w:rsidRPr="00EB5B16">
        <w:rPr>
          <w:lang w:val="en-150"/>
        </w:rPr>
        <w:t>Report</w:t>
      </w:r>
    </w:p>
    <w:p w14:paraId="3FF55CA6" w14:textId="77777777" w:rsidR="00E80409" w:rsidRPr="00EB5B16" w:rsidRDefault="00E80409" w:rsidP="00E80409">
      <w:pPr>
        <w:pStyle w:val="Figura"/>
        <w:rPr>
          <w:lang w:val="en-150"/>
        </w:rPr>
      </w:pPr>
      <w:r w:rsidRPr="00EB5B16">
        <w:rPr>
          <w:noProof/>
          <w:lang w:val="en-150" w:eastAsia="en-US"/>
        </w:rPr>
        <w:drawing>
          <wp:anchor distT="0" distB="0" distL="114300" distR="114300" simplePos="0" relativeHeight="251658240" behindDoc="0" locked="0" layoutInCell="1" allowOverlap="1" wp14:anchorId="4F3501C6" wp14:editId="2AE80305">
            <wp:simplePos x="0" y="0"/>
            <wp:positionH relativeFrom="column">
              <wp:align>center</wp:align>
            </wp:positionH>
            <wp:positionV relativeFrom="margin">
              <wp:posOffset>9001125</wp:posOffset>
            </wp:positionV>
            <wp:extent cx="1841500" cy="281305"/>
            <wp:effectExtent l="0" t="0" r="0" b="0"/>
            <wp:wrapSquare wrapText="bothSides"/>
            <wp:docPr id="4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5F14298E" w14:textId="71F0F914" w:rsidR="006F1748" w:rsidRPr="00EB5B16" w:rsidRDefault="006F1748" w:rsidP="006F1748">
      <w:pPr>
        <w:rPr>
          <w:lang w:val="en-150"/>
        </w:rPr>
        <w:sectPr w:rsidR="006F1748" w:rsidRPr="00EB5B16" w:rsidSect="0072729A">
          <w:headerReference w:type="default" r:id="rId18"/>
          <w:footerReference w:type="default" r:id="rId19"/>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docGrid w:linePitch="326"/>
        </w:sectPr>
      </w:pPr>
    </w:p>
    <w:p w14:paraId="2D694D79" w14:textId="48DDD529" w:rsidR="00120648" w:rsidRPr="00EB5B16" w:rsidRDefault="0058159A" w:rsidP="00283FC9">
      <w:pPr>
        <w:pStyle w:val="Heading1"/>
        <w:numPr>
          <w:ilvl w:val="0"/>
          <w:numId w:val="0"/>
        </w:numPr>
        <w:ind w:left="431"/>
        <w:rPr>
          <w:lang w:val="en-150"/>
        </w:rPr>
      </w:pPr>
      <w:bookmarkStart w:id="2" w:name="_Toc74572050"/>
      <w:r w:rsidRPr="00EB5B16">
        <w:rPr>
          <w:lang w:val="en-150"/>
        </w:rPr>
        <w:lastRenderedPageBreak/>
        <w:t>Contents</w:t>
      </w:r>
      <w:bookmarkEnd w:id="2"/>
    </w:p>
    <w:p w14:paraId="24673877" w14:textId="61051F65" w:rsidR="00452B2C" w:rsidRDefault="00120648">
      <w:pPr>
        <w:pStyle w:val="TOC1"/>
        <w:tabs>
          <w:tab w:val="right" w:leader="dot" w:pos="9344"/>
        </w:tabs>
        <w:rPr>
          <w:rFonts w:asciiTheme="minorHAnsi" w:eastAsiaTheme="minorEastAsia" w:hAnsiTheme="minorHAnsi" w:cstheme="minorBidi"/>
          <w:noProof/>
          <w:sz w:val="22"/>
          <w:szCs w:val="22"/>
          <w:lang w:val="en-150" w:eastAsia="en-150"/>
        </w:rPr>
      </w:pPr>
      <w:r w:rsidRPr="00EB5B16">
        <w:rPr>
          <w:lang w:val="en-150"/>
        </w:rPr>
        <w:fldChar w:fldCharType="begin"/>
      </w:r>
      <w:r w:rsidRPr="00EB5B16">
        <w:rPr>
          <w:lang w:val="en-150"/>
        </w:rPr>
        <w:instrText xml:space="preserve"> TOC \o "1-3" \h \z \u </w:instrText>
      </w:r>
      <w:r w:rsidRPr="00EB5B16">
        <w:rPr>
          <w:lang w:val="en-150"/>
        </w:rPr>
        <w:fldChar w:fldCharType="separate"/>
      </w:r>
      <w:hyperlink w:anchor="_Toc74572050" w:history="1">
        <w:r w:rsidR="00452B2C" w:rsidRPr="00593214">
          <w:rPr>
            <w:rStyle w:val="Hyperlink"/>
            <w:noProof/>
            <w:lang w:val="en-150"/>
          </w:rPr>
          <w:t>Contents</w:t>
        </w:r>
        <w:r w:rsidR="00452B2C">
          <w:rPr>
            <w:noProof/>
            <w:webHidden/>
          </w:rPr>
          <w:tab/>
        </w:r>
        <w:r w:rsidR="00452B2C">
          <w:rPr>
            <w:noProof/>
            <w:webHidden/>
          </w:rPr>
          <w:fldChar w:fldCharType="begin"/>
        </w:r>
        <w:r w:rsidR="00452B2C">
          <w:rPr>
            <w:noProof/>
            <w:webHidden/>
          </w:rPr>
          <w:instrText xml:space="preserve"> PAGEREF _Toc74572050 \h </w:instrText>
        </w:r>
        <w:r w:rsidR="00452B2C">
          <w:rPr>
            <w:noProof/>
            <w:webHidden/>
          </w:rPr>
        </w:r>
        <w:r w:rsidR="00452B2C">
          <w:rPr>
            <w:noProof/>
            <w:webHidden/>
          </w:rPr>
          <w:fldChar w:fldCharType="separate"/>
        </w:r>
        <w:r w:rsidR="00452B2C">
          <w:rPr>
            <w:noProof/>
            <w:webHidden/>
          </w:rPr>
          <w:t>1</w:t>
        </w:r>
        <w:r w:rsidR="00452B2C">
          <w:rPr>
            <w:noProof/>
            <w:webHidden/>
          </w:rPr>
          <w:fldChar w:fldCharType="end"/>
        </w:r>
      </w:hyperlink>
    </w:p>
    <w:p w14:paraId="26EDE9B3" w14:textId="566063D9"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51" w:history="1">
        <w:r w:rsidR="00452B2C" w:rsidRPr="00593214">
          <w:rPr>
            <w:rStyle w:val="Hyperlink"/>
            <w:noProof/>
            <w:lang w:val="en-150"/>
          </w:rPr>
          <w:t>Figure index</w:t>
        </w:r>
        <w:r w:rsidR="00452B2C">
          <w:rPr>
            <w:noProof/>
            <w:webHidden/>
          </w:rPr>
          <w:tab/>
        </w:r>
        <w:r w:rsidR="00452B2C">
          <w:rPr>
            <w:noProof/>
            <w:webHidden/>
          </w:rPr>
          <w:fldChar w:fldCharType="begin"/>
        </w:r>
        <w:r w:rsidR="00452B2C">
          <w:rPr>
            <w:noProof/>
            <w:webHidden/>
          </w:rPr>
          <w:instrText xml:space="preserve"> PAGEREF _Toc74572051 \h </w:instrText>
        </w:r>
        <w:r w:rsidR="00452B2C">
          <w:rPr>
            <w:noProof/>
            <w:webHidden/>
          </w:rPr>
        </w:r>
        <w:r w:rsidR="00452B2C">
          <w:rPr>
            <w:noProof/>
            <w:webHidden/>
          </w:rPr>
          <w:fldChar w:fldCharType="separate"/>
        </w:r>
        <w:r w:rsidR="00452B2C">
          <w:rPr>
            <w:noProof/>
            <w:webHidden/>
          </w:rPr>
          <w:t>5</w:t>
        </w:r>
        <w:r w:rsidR="00452B2C">
          <w:rPr>
            <w:noProof/>
            <w:webHidden/>
          </w:rPr>
          <w:fldChar w:fldCharType="end"/>
        </w:r>
      </w:hyperlink>
    </w:p>
    <w:p w14:paraId="102B41E9" w14:textId="1D8B67A9"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52" w:history="1">
        <w:r w:rsidR="00452B2C" w:rsidRPr="00593214">
          <w:rPr>
            <w:rStyle w:val="Hyperlink"/>
            <w:noProof/>
            <w:lang w:val="en-150"/>
          </w:rPr>
          <w:t>Table index</w:t>
        </w:r>
        <w:r w:rsidR="00452B2C">
          <w:rPr>
            <w:noProof/>
            <w:webHidden/>
          </w:rPr>
          <w:tab/>
        </w:r>
        <w:r w:rsidR="00452B2C">
          <w:rPr>
            <w:noProof/>
            <w:webHidden/>
          </w:rPr>
          <w:fldChar w:fldCharType="begin"/>
        </w:r>
        <w:r w:rsidR="00452B2C">
          <w:rPr>
            <w:noProof/>
            <w:webHidden/>
          </w:rPr>
          <w:instrText xml:space="preserve"> PAGEREF _Toc74572052 \h </w:instrText>
        </w:r>
        <w:r w:rsidR="00452B2C">
          <w:rPr>
            <w:noProof/>
            <w:webHidden/>
          </w:rPr>
        </w:r>
        <w:r w:rsidR="00452B2C">
          <w:rPr>
            <w:noProof/>
            <w:webHidden/>
          </w:rPr>
          <w:fldChar w:fldCharType="separate"/>
        </w:r>
        <w:r w:rsidR="00452B2C">
          <w:rPr>
            <w:noProof/>
            <w:webHidden/>
          </w:rPr>
          <w:t>8</w:t>
        </w:r>
        <w:r w:rsidR="00452B2C">
          <w:rPr>
            <w:noProof/>
            <w:webHidden/>
          </w:rPr>
          <w:fldChar w:fldCharType="end"/>
        </w:r>
      </w:hyperlink>
    </w:p>
    <w:p w14:paraId="668C3EDD" w14:textId="4B232CDB"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53" w:history="1">
        <w:r w:rsidR="00452B2C" w:rsidRPr="00593214">
          <w:rPr>
            <w:rStyle w:val="Hyperlink"/>
            <w:noProof/>
            <w:lang w:val="en-150"/>
          </w:rPr>
          <w:t>Equation index</w:t>
        </w:r>
        <w:r w:rsidR="00452B2C">
          <w:rPr>
            <w:noProof/>
            <w:webHidden/>
          </w:rPr>
          <w:tab/>
        </w:r>
        <w:r w:rsidR="00452B2C">
          <w:rPr>
            <w:noProof/>
            <w:webHidden/>
          </w:rPr>
          <w:fldChar w:fldCharType="begin"/>
        </w:r>
        <w:r w:rsidR="00452B2C">
          <w:rPr>
            <w:noProof/>
            <w:webHidden/>
          </w:rPr>
          <w:instrText xml:space="preserve"> PAGEREF _Toc74572053 \h </w:instrText>
        </w:r>
        <w:r w:rsidR="00452B2C">
          <w:rPr>
            <w:noProof/>
            <w:webHidden/>
          </w:rPr>
        </w:r>
        <w:r w:rsidR="00452B2C">
          <w:rPr>
            <w:noProof/>
            <w:webHidden/>
          </w:rPr>
          <w:fldChar w:fldCharType="separate"/>
        </w:r>
        <w:r w:rsidR="00452B2C">
          <w:rPr>
            <w:noProof/>
            <w:webHidden/>
          </w:rPr>
          <w:t>9</w:t>
        </w:r>
        <w:r w:rsidR="00452B2C">
          <w:rPr>
            <w:noProof/>
            <w:webHidden/>
          </w:rPr>
          <w:fldChar w:fldCharType="end"/>
        </w:r>
      </w:hyperlink>
    </w:p>
    <w:p w14:paraId="2D549F78" w14:textId="5BEB48D5"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54" w:history="1">
        <w:r w:rsidR="00452B2C" w:rsidRPr="00593214">
          <w:rPr>
            <w:rStyle w:val="Hyperlink"/>
            <w:noProof/>
            <w:lang w:val="en-150"/>
          </w:rPr>
          <w:t>Glossary</w:t>
        </w:r>
        <w:r w:rsidR="00452B2C">
          <w:rPr>
            <w:noProof/>
            <w:webHidden/>
          </w:rPr>
          <w:tab/>
        </w:r>
        <w:r w:rsidR="00452B2C">
          <w:rPr>
            <w:noProof/>
            <w:webHidden/>
          </w:rPr>
          <w:fldChar w:fldCharType="begin"/>
        </w:r>
        <w:r w:rsidR="00452B2C">
          <w:rPr>
            <w:noProof/>
            <w:webHidden/>
          </w:rPr>
          <w:instrText xml:space="preserve"> PAGEREF _Toc74572054 \h </w:instrText>
        </w:r>
        <w:r w:rsidR="00452B2C">
          <w:rPr>
            <w:noProof/>
            <w:webHidden/>
          </w:rPr>
        </w:r>
        <w:r w:rsidR="00452B2C">
          <w:rPr>
            <w:noProof/>
            <w:webHidden/>
          </w:rPr>
          <w:fldChar w:fldCharType="separate"/>
        </w:r>
        <w:r w:rsidR="00452B2C">
          <w:rPr>
            <w:noProof/>
            <w:webHidden/>
          </w:rPr>
          <w:t>11</w:t>
        </w:r>
        <w:r w:rsidR="00452B2C">
          <w:rPr>
            <w:noProof/>
            <w:webHidden/>
          </w:rPr>
          <w:fldChar w:fldCharType="end"/>
        </w:r>
      </w:hyperlink>
    </w:p>
    <w:p w14:paraId="227689C0" w14:textId="2EB14DF5"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55" w:history="1">
        <w:r w:rsidR="00452B2C" w:rsidRPr="00593214">
          <w:rPr>
            <w:rStyle w:val="Hyperlink"/>
            <w:noProof/>
            <w:lang w:val="en-150"/>
          </w:rPr>
          <w:t>1 Introduction</w:t>
        </w:r>
        <w:r w:rsidR="00452B2C">
          <w:rPr>
            <w:noProof/>
            <w:webHidden/>
          </w:rPr>
          <w:tab/>
        </w:r>
        <w:r w:rsidR="00452B2C">
          <w:rPr>
            <w:noProof/>
            <w:webHidden/>
          </w:rPr>
          <w:fldChar w:fldCharType="begin"/>
        </w:r>
        <w:r w:rsidR="00452B2C">
          <w:rPr>
            <w:noProof/>
            <w:webHidden/>
          </w:rPr>
          <w:instrText xml:space="preserve"> PAGEREF _Toc74572055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388F4558" w14:textId="294A8A36"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56" w:history="1">
        <w:r w:rsidR="00452B2C" w:rsidRPr="00593214">
          <w:rPr>
            <w:rStyle w:val="Hyperlink"/>
            <w:noProof/>
            <w:lang w:val="en-150"/>
          </w:rPr>
          <w:t>1.1 Problem definition</w:t>
        </w:r>
        <w:r w:rsidR="00452B2C">
          <w:rPr>
            <w:noProof/>
            <w:webHidden/>
          </w:rPr>
          <w:tab/>
        </w:r>
        <w:r w:rsidR="00452B2C">
          <w:rPr>
            <w:noProof/>
            <w:webHidden/>
          </w:rPr>
          <w:fldChar w:fldCharType="begin"/>
        </w:r>
        <w:r w:rsidR="00452B2C">
          <w:rPr>
            <w:noProof/>
            <w:webHidden/>
          </w:rPr>
          <w:instrText xml:space="preserve"> PAGEREF _Toc74572056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6B641C74" w14:textId="01C47CD7"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57" w:history="1">
        <w:r w:rsidR="00452B2C" w:rsidRPr="00593214">
          <w:rPr>
            <w:rStyle w:val="Hyperlink"/>
            <w:noProof/>
            <w:lang w:val="en-150"/>
          </w:rPr>
          <w:t>1.1.1 Motivation</w:t>
        </w:r>
        <w:r w:rsidR="00452B2C">
          <w:rPr>
            <w:noProof/>
            <w:webHidden/>
          </w:rPr>
          <w:tab/>
        </w:r>
        <w:r w:rsidR="00452B2C">
          <w:rPr>
            <w:noProof/>
            <w:webHidden/>
          </w:rPr>
          <w:fldChar w:fldCharType="begin"/>
        </w:r>
        <w:r w:rsidR="00452B2C">
          <w:rPr>
            <w:noProof/>
            <w:webHidden/>
          </w:rPr>
          <w:instrText xml:space="preserve"> PAGEREF _Toc74572057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7AA48606" w14:textId="750C727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58" w:history="1">
        <w:r w:rsidR="00452B2C" w:rsidRPr="00593214">
          <w:rPr>
            <w:rStyle w:val="Hyperlink"/>
            <w:noProof/>
            <w:lang w:val="en-150"/>
          </w:rPr>
          <w:t>1.1.2 Object detection approach to the DARPA Subterranean Challenge</w:t>
        </w:r>
        <w:r w:rsidR="00452B2C">
          <w:rPr>
            <w:noProof/>
            <w:webHidden/>
          </w:rPr>
          <w:tab/>
        </w:r>
        <w:r w:rsidR="00452B2C">
          <w:rPr>
            <w:noProof/>
            <w:webHidden/>
          </w:rPr>
          <w:fldChar w:fldCharType="begin"/>
        </w:r>
        <w:r w:rsidR="00452B2C">
          <w:rPr>
            <w:noProof/>
            <w:webHidden/>
          </w:rPr>
          <w:instrText xml:space="preserve"> PAGEREF _Toc74572058 \h </w:instrText>
        </w:r>
        <w:r w:rsidR="00452B2C">
          <w:rPr>
            <w:noProof/>
            <w:webHidden/>
          </w:rPr>
        </w:r>
        <w:r w:rsidR="00452B2C">
          <w:rPr>
            <w:noProof/>
            <w:webHidden/>
          </w:rPr>
          <w:fldChar w:fldCharType="separate"/>
        </w:r>
        <w:r w:rsidR="00452B2C">
          <w:rPr>
            <w:noProof/>
            <w:webHidden/>
          </w:rPr>
          <w:t>14</w:t>
        </w:r>
        <w:r w:rsidR="00452B2C">
          <w:rPr>
            <w:noProof/>
            <w:webHidden/>
          </w:rPr>
          <w:fldChar w:fldCharType="end"/>
        </w:r>
      </w:hyperlink>
    </w:p>
    <w:p w14:paraId="14B68600" w14:textId="4A1696CD"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59" w:history="1">
        <w:r w:rsidR="00452B2C" w:rsidRPr="00593214">
          <w:rPr>
            <w:rStyle w:val="Hyperlink"/>
            <w:noProof/>
            <w:lang w:val="en-150"/>
          </w:rPr>
          <w:t>1.1.3 3D reconstruction and object localization</w:t>
        </w:r>
        <w:r w:rsidR="00452B2C">
          <w:rPr>
            <w:noProof/>
            <w:webHidden/>
          </w:rPr>
          <w:tab/>
        </w:r>
        <w:r w:rsidR="00452B2C">
          <w:rPr>
            <w:noProof/>
            <w:webHidden/>
          </w:rPr>
          <w:fldChar w:fldCharType="begin"/>
        </w:r>
        <w:r w:rsidR="00452B2C">
          <w:rPr>
            <w:noProof/>
            <w:webHidden/>
          </w:rPr>
          <w:instrText xml:space="preserve"> PAGEREF _Toc74572059 \h </w:instrText>
        </w:r>
        <w:r w:rsidR="00452B2C">
          <w:rPr>
            <w:noProof/>
            <w:webHidden/>
          </w:rPr>
        </w:r>
        <w:r w:rsidR="00452B2C">
          <w:rPr>
            <w:noProof/>
            <w:webHidden/>
          </w:rPr>
          <w:fldChar w:fldCharType="separate"/>
        </w:r>
        <w:r w:rsidR="00452B2C">
          <w:rPr>
            <w:noProof/>
            <w:webHidden/>
          </w:rPr>
          <w:t>14</w:t>
        </w:r>
        <w:r w:rsidR="00452B2C">
          <w:rPr>
            <w:noProof/>
            <w:webHidden/>
          </w:rPr>
          <w:fldChar w:fldCharType="end"/>
        </w:r>
      </w:hyperlink>
    </w:p>
    <w:p w14:paraId="393F5E2E" w14:textId="2A0E35B6"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60" w:history="1">
        <w:r w:rsidR="00452B2C" w:rsidRPr="00593214">
          <w:rPr>
            <w:rStyle w:val="Hyperlink"/>
            <w:noProof/>
            <w:lang w:val="en-150"/>
          </w:rPr>
          <w:t>1.2 Scope &amp; goals</w:t>
        </w:r>
        <w:r w:rsidR="00452B2C">
          <w:rPr>
            <w:noProof/>
            <w:webHidden/>
          </w:rPr>
          <w:tab/>
        </w:r>
        <w:r w:rsidR="00452B2C">
          <w:rPr>
            <w:noProof/>
            <w:webHidden/>
          </w:rPr>
          <w:fldChar w:fldCharType="begin"/>
        </w:r>
        <w:r w:rsidR="00452B2C">
          <w:rPr>
            <w:noProof/>
            <w:webHidden/>
          </w:rPr>
          <w:instrText xml:space="preserve"> PAGEREF _Toc74572060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4F0CDCAF" w14:textId="76CFA92D"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61" w:history="1">
        <w:r w:rsidR="00452B2C" w:rsidRPr="00593214">
          <w:rPr>
            <w:rStyle w:val="Hyperlink"/>
            <w:noProof/>
            <w:lang w:val="en-150"/>
          </w:rPr>
          <w:t>1.3 Methodology</w:t>
        </w:r>
        <w:r w:rsidR="00452B2C">
          <w:rPr>
            <w:noProof/>
            <w:webHidden/>
          </w:rPr>
          <w:tab/>
        </w:r>
        <w:r w:rsidR="00452B2C">
          <w:rPr>
            <w:noProof/>
            <w:webHidden/>
          </w:rPr>
          <w:fldChar w:fldCharType="begin"/>
        </w:r>
        <w:r w:rsidR="00452B2C">
          <w:rPr>
            <w:noProof/>
            <w:webHidden/>
          </w:rPr>
          <w:instrText xml:space="preserve"> PAGEREF _Toc74572061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3B7AF479" w14:textId="6C131DB8"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62" w:history="1">
        <w:r w:rsidR="00452B2C" w:rsidRPr="00593214">
          <w:rPr>
            <w:rStyle w:val="Hyperlink"/>
            <w:noProof/>
            <w:lang w:val="en-150"/>
          </w:rPr>
          <w:t>1.3.1 Approach</w:t>
        </w:r>
        <w:r w:rsidR="00452B2C">
          <w:rPr>
            <w:noProof/>
            <w:webHidden/>
          </w:rPr>
          <w:tab/>
        </w:r>
        <w:r w:rsidR="00452B2C">
          <w:rPr>
            <w:noProof/>
            <w:webHidden/>
          </w:rPr>
          <w:fldChar w:fldCharType="begin"/>
        </w:r>
        <w:r w:rsidR="00452B2C">
          <w:rPr>
            <w:noProof/>
            <w:webHidden/>
          </w:rPr>
          <w:instrText xml:space="preserve"> PAGEREF _Toc74572062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7701AA0F" w14:textId="410F3B8A"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63" w:history="1">
        <w:r w:rsidR="00452B2C" w:rsidRPr="00593214">
          <w:rPr>
            <w:rStyle w:val="Hyperlink"/>
            <w:noProof/>
            <w:lang w:val="en-150"/>
          </w:rPr>
          <w:t>1.3.2 Enabler tools</w:t>
        </w:r>
        <w:r w:rsidR="00452B2C">
          <w:rPr>
            <w:noProof/>
            <w:webHidden/>
          </w:rPr>
          <w:tab/>
        </w:r>
        <w:r w:rsidR="00452B2C">
          <w:rPr>
            <w:noProof/>
            <w:webHidden/>
          </w:rPr>
          <w:fldChar w:fldCharType="begin"/>
        </w:r>
        <w:r w:rsidR="00452B2C">
          <w:rPr>
            <w:noProof/>
            <w:webHidden/>
          </w:rPr>
          <w:instrText xml:space="preserve"> PAGEREF _Toc74572063 \h </w:instrText>
        </w:r>
        <w:r w:rsidR="00452B2C">
          <w:rPr>
            <w:noProof/>
            <w:webHidden/>
          </w:rPr>
        </w:r>
        <w:r w:rsidR="00452B2C">
          <w:rPr>
            <w:noProof/>
            <w:webHidden/>
          </w:rPr>
          <w:fldChar w:fldCharType="separate"/>
        </w:r>
        <w:r w:rsidR="00452B2C">
          <w:rPr>
            <w:noProof/>
            <w:webHidden/>
          </w:rPr>
          <w:t>16</w:t>
        </w:r>
        <w:r w:rsidR="00452B2C">
          <w:rPr>
            <w:noProof/>
            <w:webHidden/>
          </w:rPr>
          <w:fldChar w:fldCharType="end"/>
        </w:r>
      </w:hyperlink>
    </w:p>
    <w:p w14:paraId="15E5F511" w14:textId="283228C3"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64" w:history="1">
        <w:r w:rsidR="00452B2C" w:rsidRPr="00593214">
          <w:rPr>
            <w:rStyle w:val="Hyperlink"/>
            <w:noProof/>
            <w:lang w:val="en-150"/>
          </w:rPr>
          <w:t>2 Background</w:t>
        </w:r>
        <w:r w:rsidR="00452B2C">
          <w:rPr>
            <w:noProof/>
            <w:webHidden/>
          </w:rPr>
          <w:tab/>
        </w:r>
        <w:r w:rsidR="00452B2C">
          <w:rPr>
            <w:noProof/>
            <w:webHidden/>
          </w:rPr>
          <w:fldChar w:fldCharType="begin"/>
        </w:r>
        <w:r w:rsidR="00452B2C">
          <w:rPr>
            <w:noProof/>
            <w:webHidden/>
          </w:rPr>
          <w:instrText xml:space="preserve"> PAGEREF _Toc74572064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31F74B25" w14:textId="2F44360E"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65" w:history="1">
        <w:r w:rsidR="00452B2C" w:rsidRPr="00593214">
          <w:rPr>
            <w:rStyle w:val="Hyperlink"/>
            <w:noProof/>
            <w:lang w:val="en-150"/>
          </w:rPr>
          <w:t>2.1 Artificial Intelligence</w:t>
        </w:r>
        <w:r w:rsidR="00452B2C">
          <w:rPr>
            <w:noProof/>
            <w:webHidden/>
          </w:rPr>
          <w:tab/>
        </w:r>
        <w:r w:rsidR="00452B2C">
          <w:rPr>
            <w:noProof/>
            <w:webHidden/>
          </w:rPr>
          <w:fldChar w:fldCharType="begin"/>
        </w:r>
        <w:r w:rsidR="00452B2C">
          <w:rPr>
            <w:noProof/>
            <w:webHidden/>
          </w:rPr>
          <w:instrText xml:space="preserve"> PAGEREF _Toc74572065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770A863B" w14:textId="54526462"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66" w:history="1">
        <w:r w:rsidR="00452B2C" w:rsidRPr="00593214">
          <w:rPr>
            <w:rStyle w:val="Hyperlink"/>
            <w:noProof/>
            <w:lang w:val="en-150"/>
          </w:rPr>
          <w:t>2.1.1 Artificial Intelligence</w:t>
        </w:r>
        <w:r w:rsidR="00452B2C">
          <w:rPr>
            <w:noProof/>
            <w:webHidden/>
          </w:rPr>
          <w:tab/>
        </w:r>
        <w:r w:rsidR="00452B2C">
          <w:rPr>
            <w:noProof/>
            <w:webHidden/>
          </w:rPr>
          <w:fldChar w:fldCharType="begin"/>
        </w:r>
        <w:r w:rsidR="00452B2C">
          <w:rPr>
            <w:noProof/>
            <w:webHidden/>
          </w:rPr>
          <w:instrText xml:space="preserve"> PAGEREF _Toc74572066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69CC83AF" w14:textId="0C809325"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67" w:history="1">
        <w:r w:rsidR="00452B2C" w:rsidRPr="00593214">
          <w:rPr>
            <w:rStyle w:val="Hyperlink"/>
            <w:noProof/>
            <w:lang w:val="en-150"/>
          </w:rPr>
          <w:t>2.1.2 Machine Learning</w:t>
        </w:r>
        <w:r w:rsidR="00452B2C">
          <w:rPr>
            <w:noProof/>
            <w:webHidden/>
          </w:rPr>
          <w:tab/>
        </w:r>
        <w:r w:rsidR="00452B2C">
          <w:rPr>
            <w:noProof/>
            <w:webHidden/>
          </w:rPr>
          <w:fldChar w:fldCharType="begin"/>
        </w:r>
        <w:r w:rsidR="00452B2C">
          <w:rPr>
            <w:noProof/>
            <w:webHidden/>
          </w:rPr>
          <w:instrText xml:space="preserve"> PAGEREF _Toc74572067 \h </w:instrText>
        </w:r>
        <w:r w:rsidR="00452B2C">
          <w:rPr>
            <w:noProof/>
            <w:webHidden/>
          </w:rPr>
        </w:r>
        <w:r w:rsidR="00452B2C">
          <w:rPr>
            <w:noProof/>
            <w:webHidden/>
          </w:rPr>
          <w:fldChar w:fldCharType="separate"/>
        </w:r>
        <w:r w:rsidR="00452B2C">
          <w:rPr>
            <w:noProof/>
            <w:webHidden/>
          </w:rPr>
          <w:t>17</w:t>
        </w:r>
        <w:r w:rsidR="00452B2C">
          <w:rPr>
            <w:noProof/>
            <w:webHidden/>
          </w:rPr>
          <w:fldChar w:fldCharType="end"/>
        </w:r>
      </w:hyperlink>
    </w:p>
    <w:p w14:paraId="65E4D352" w14:textId="4FA7101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68" w:history="1">
        <w:r w:rsidR="00452B2C" w:rsidRPr="00593214">
          <w:rPr>
            <w:rStyle w:val="Hyperlink"/>
            <w:noProof/>
            <w:lang w:val="en-150"/>
          </w:rPr>
          <w:t>2.2 Deep learning</w:t>
        </w:r>
        <w:r w:rsidR="00452B2C">
          <w:rPr>
            <w:noProof/>
            <w:webHidden/>
          </w:rPr>
          <w:tab/>
        </w:r>
        <w:r w:rsidR="00452B2C">
          <w:rPr>
            <w:noProof/>
            <w:webHidden/>
          </w:rPr>
          <w:fldChar w:fldCharType="begin"/>
        </w:r>
        <w:r w:rsidR="00452B2C">
          <w:rPr>
            <w:noProof/>
            <w:webHidden/>
          </w:rPr>
          <w:instrText xml:space="preserve"> PAGEREF _Toc74572068 \h </w:instrText>
        </w:r>
        <w:r w:rsidR="00452B2C">
          <w:rPr>
            <w:noProof/>
            <w:webHidden/>
          </w:rPr>
        </w:r>
        <w:r w:rsidR="00452B2C">
          <w:rPr>
            <w:noProof/>
            <w:webHidden/>
          </w:rPr>
          <w:fldChar w:fldCharType="separate"/>
        </w:r>
        <w:r w:rsidR="00452B2C">
          <w:rPr>
            <w:noProof/>
            <w:webHidden/>
          </w:rPr>
          <w:t>18</w:t>
        </w:r>
        <w:r w:rsidR="00452B2C">
          <w:rPr>
            <w:noProof/>
            <w:webHidden/>
          </w:rPr>
          <w:fldChar w:fldCharType="end"/>
        </w:r>
      </w:hyperlink>
    </w:p>
    <w:p w14:paraId="168BEF92" w14:textId="4B23FE13"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69" w:history="1">
        <w:r w:rsidR="00452B2C" w:rsidRPr="00593214">
          <w:rPr>
            <w:rStyle w:val="Hyperlink"/>
            <w:noProof/>
            <w:lang w:val="en-150"/>
          </w:rPr>
          <w:t>2.2.1 The basics of Neural Networks</w:t>
        </w:r>
        <w:r w:rsidR="00452B2C">
          <w:rPr>
            <w:noProof/>
            <w:webHidden/>
          </w:rPr>
          <w:tab/>
        </w:r>
        <w:r w:rsidR="00452B2C">
          <w:rPr>
            <w:noProof/>
            <w:webHidden/>
          </w:rPr>
          <w:fldChar w:fldCharType="begin"/>
        </w:r>
        <w:r w:rsidR="00452B2C">
          <w:rPr>
            <w:noProof/>
            <w:webHidden/>
          </w:rPr>
          <w:instrText xml:space="preserve"> PAGEREF _Toc74572069 \h </w:instrText>
        </w:r>
        <w:r w:rsidR="00452B2C">
          <w:rPr>
            <w:noProof/>
            <w:webHidden/>
          </w:rPr>
        </w:r>
        <w:r w:rsidR="00452B2C">
          <w:rPr>
            <w:noProof/>
            <w:webHidden/>
          </w:rPr>
          <w:fldChar w:fldCharType="separate"/>
        </w:r>
        <w:r w:rsidR="00452B2C">
          <w:rPr>
            <w:noProof/>
            <w:webHidden/>
          </w:rPr>
          <w:t>18</w:t>
        </w:r>
        <w:r w:rsidR="00452B2C">
          <w:rPr>
            <w:noProof/>
            <w:webHidden/>
          </w:rPr>
          <w:fldChar w:fldCharType="end"/>
        </w:r>
      </w:hyperlink>
    </w:p>
    <w:p w14:paraId="11727468" w14:textId="6B12F4F6"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0" w:history="1">
        <w:r w:rsidR="00452B2C" w:rsidRPr="00593214">
          <w:rPr>
            <w:rStyle w:val="Hyperlink"/>
            <w:noProof/>
            <w:lang w:val="en-150"/>
          </w:rPr>
          <w:t>2.2.2 Training a Neural Network. Stochastic gradient descent</w:t>
        </w:r>
        <w:r w:rsidR="00452B2C">
          <w:rPr>
            <w:noProof/>
            <w:webHidden/>
          </w:rPr>
          <w:tab/>
        </w:r>
        <w:r w:rsidR="00452B2C">
          <w:rPr>
            <w:noProof/>
            <w:webHidden/>
          </w:rPr>
          <w:fldChar w:fldCharType="begin"/>
        </w:r>
        <w:r w:rsidR="00452B2C">
          <w:rPr>
            <w:noProof/>
            <w:webHidden/>
          </w:rPr>
          <w:instrText xml:space="preserve"> PAGEREF _Toc74572070 \h </w:instrText>
        </w:r>
        <w:r w:rsidR="00452B2C">
          <w:rPr>
            <w:noProof/>
            <w:webHidden/>
          </w:rPr>
        </w:r>
        <w:r w:rsidR="00452B2C">
          <w:rPr>
            <w:noProof/>
            <w:webHidden/>
          </w:rPr>
          <w:fldChar w:fldCharType="separate"/>
        </w:r>
        <w:r w:rsidR="00452B2C">
          <w:rPr>
            <w:noProof/>
            <w:webHidden/>
          </w:rPr>
          <w:t>21</w:t>
        </w:r>
        <w:r w:rsidR="00452B2C">
          <w:rPr>
            <w:noProof/>
            <w:webHidden/>
          </w:rPr>
          <w:fldChar w:fldCharType="end"/>
        </w:r>
      </w:hyperlink>
    </w:p>
    <w:p w14:paraId="6EE86E61" w14:textId="65B01B38"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1" w:history="1">
        <w:r w:rsidR="00452B2C" w:rsidRPr="00593214">
          <w:rPr>
            <w:rStyle w:val="Hyperlink"/>
            <w:noProof/>
            <w:lang w:val="en-150"/>
          </w:rPr>
          <w:t>2.2.3 Intuitions on activation functions</w:t>
        </w:r>
        <w:r w:rsidR="00452B2C">
          <w:rPr>
            <w:noProof/>
            <w:webHidden/>
          </w:rPr>
          <w:tab/>
        </w:r>
        <w:r w:rsidR="00452B2C">
          <w:rPr>
            <w:noProof/>
            <w:webHidden/>
          </w:rPr>
          <w:fldChar w:fldCharType="begin"/>
        </w:r>
        <w:r w:rsidR="00452B2C">
          <w:rPr>
            <w:noProof/>
            <w:webHidden/>
          </w:rPr>
          <w:instrText xml:space="preserve"> PAGEREF _Toc74572071 \h </w:instrText>
        </w:r>
        <w:r w:rsidR="00452B2C">
          <w:rPr>
            <w:noProof/>
            <w:webHidden/>
          </w:rPr>
        </w:r>
        <w:r w:rsidR="00452B2C">
          <w:rPr>
            <w:noProof/>
            <w:webHidden/>
          </w:rPr>
          <w:fldChar w:fldCharType="separate"/>
        </w:r>
        <w:r w:rsidR="00452B2C">
          <w:rPr>
            <w:noProof/>
            <w:webHidden/>
          </w:rPr>
          <w:t>22</w:t>
        </w:r>
        <w:r w:rsidR="00452B2C">
          <w:rPr>
            <w:noProof/>
            <w:webHidden/>
          </w:rPr>
          <w:fldChar w:fldCharType="end"/>
        </w:r>
      </w:hyperlink>
    </w:p>
    <w:p w14:paraId="65DF6CB5" w14:textId="28D73C21"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2" w:history="1">
        <w:r w:rsidR="00452B2C" w:rsidRPr="00593214">
          <w:rPr>
            <w:rStyle w:val="Hyperlink"/>
            <w:noProof/>
            <w:lang w:val="en-150"/>
          </w:rPr>
          <w:t>2.2.4 Optimization and generalization. Regularization</w:t>
        </w:r>
        <w:r w:rsidR="00452B2C">
          <w:rPr>
            <w:noProof/>
            <w:webHidden/>
          </w:rPr>
          <w:tab/>
        </w:r>
        <w:r w:rsidR="00452B2C">
          <w:rPr>
            <w:noProof/>
            <w:webHidden/>
          </w:rPr>
          <w:fldChar w:fldCharType="begin"/>
        </w:r>
        <w:r w:rsidR="00452B2C">
          <w:rPr>
            <w:noProof/>
            <w:webHidden/>
          </w:rPr>
          <w:instrText xml:space="preserve"> PAGEREF _Toc74572072 \h </w:instrText>
        </w:r>
        <w:r w:rsidR="00452B2C">
          <w:rPr>
            <w:noProof/>
            <w:webHidden/>
          </w:rPr>
        </w:r>
        <w:r w:rsidR="00452B2C">
          <w:rPr>
            <w:noProof/>
            <w:webHidden/>
          </w:rPr>
          <w:fldChar w:fldCharType="separate"/>
        </w:r>
        <w:r w:rsidR="00452B2C">
          <w:rPr>
            <w:noProof/>
            <w:webHidden/>
          </w:rPr>
          <w:t>25</w:t>
        </w:r>
        <w:r w:rsidR="00452B2C">
          <w:rPr>
            <w:noProof/>
            <w:webHidden/>
          </w:rPr>
          <w:fldChar w:fldCharType="end"/>
        </w:r>
      </w:hyperlink>
    </w:p>
    <w:p w14:paraId="475A4421" w14:textId="3BFC75DB"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3" w:history="1">
        <w:r w:rsidR="00452B2C" w:rsidRPr="00593214">
          <w:rPr>
            <w:rStyle w:val="Hyperlink"/>
            <w:noProof/>
            <w:lang w:val="en-150"/>
          </w:rPr>
          <w:t>2.2.5 Deep learning for computer vision</w:t>
        </w:r>
        <w:r w:rsidR="00452B2C">
          <w:rPr>
            <w:noProof/>
            <w:webHidden/>
          </w:rPr>
          <w:tab/>
        </w:r>
        <w:r w:rsidR="00452B2C">
          <w:rPr>
            <w:noProof/>
            <w:webHidden/>
          </w:rPr>
          <w:fldChar w:fldCharType="begin"/>
        </w:r>
        <w:r w:rsidR="00452B2C">
          <w:rPr>
            <w:noProof/>
            <w:webHidden/>
          </w:rPr>
          <w:instrText xml:space="preserve"> PAGEREF _Toc74572073 \h </w:instrText>
        </w:r>
        <w:r w:rsidR="00452B2C">
          <w:rPr>
            <w:noProof/>
            <w:webHidden/>
          </w:rPr>
        </w:r>
        <w:r w:rsidR="00452B2C">
          <w:rPr>
            <w:noProof/>
            <w:webHidden/>
          </w:rPr>
          <w:fldChar w:fldCharType="separate"/>
        </w:r>
        <w:r w:rsidR="00452B2C">
          <w:rPr>
            <w:noProof/>
            <w:webHidden/>
          </w:rPr>
          <w:t>28</w:t>
        </w:r>
        <w:r w:rsidR="00452B2C">
          <w:rPr>
            <w:noProof/>
            <w:webHidden/>
          </w:rPr>
          <w:fldChar w:fldCharType="end"/>
        </w:r>
      </w:hyperlink>
    </w:p>
    <w:p w14:paraId="6CF480CD" w14:textId="25B01D96"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4" w:history="1">
        <w:r w:rsidR="00452B2C" w:rsidRPr="00593214">
          <w:rPr>
            <w:rStyle w:val="Hyperlink"/>
            <w:noProof/>
            <w:lang w:val="en-150"/>
          </w:rPr>
          <w:t>2.2.6 Data augmentation</w:t>
        </w:r>
        <w:r w:rsidR="00452B2C">
          <w:rPr>
            <w:noProof/>
            <w:webHidden/>
          </w:rPr>
          <w:tab/>
        </w:r>
        <w:r w:rsidR="00452B2C">
          <w:rPr>
            <w:noProof/>
            <w:webHidden/>
          </w:rPr>
          <w:fldChar w:fldCharType="begin"/>
        </w:r>
        <w:r w:rsidR="00452B2C">
          <w:rPr>
            <w:noProof/>
            <w:webHidden/>
          </w:rPr>
          <w:instrText xml:space="preserve"> PAGEREF _Toc74572074 \h </w:instrText>
        </w:r>
        <w:r w:rsidR="00452B2C">
          <w:rPr>
            <w:noProof/>
            <w:webHidden/>
          </w:rPr>
        </w:r>
        <w:r w:rsidR="00452B2C">
          <w:rPr>
            <w:noProof/>
            <w:webHidden/>
          </w:rPr>
          <w:fldChar w:fldCharType="separate"/>
        </w:r>
        <w:r w:rsidR="00452B2C">
          <w:rPr>
            <w:noProof/>
            <w:webHidden/>
          </w:rPr>
          <w:t>31</w:t>
        </w:r>
        <w:r w:rsidR="00452B2C">
          <w:rPr>
            <w:noProof/>
            <w:webHidden/>
          </w:rPr>
          <w:fldChar w:fldCharType="end"/>
        </w:r>
      </w:hyperlink>
    </w:p>
    <w:p w14:paraId="7AFE1801" w14:textId="08A107A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5" w:history="1">
        <w:r w:rsidR="00452B2C" w:rsidRPr="00593214">
          <w:rPr>
            <w:rStyle w:val="Hyperlink"/>
            <w:noProof/>
            <w:lang w:val="en-150"/>
          </w:rPr>
          <w:t>2.2.7 Transfer learning. Feature extraction and fine-tuning</w:t>
        </w:r>
        <w:r w:rsidR="00452B2C">
          <w:rPr>
            <w:noProof/>
            <w:webHidden/>
          </w:rPr>
          <w:tab/>
        </w:r>
        <w:r w:rsidR="00452B2C">
          <w:rPr>
            <w:noProof/>
            <w:webHidden/>
          </w:rPr>
          <w:fldChar w:fldCharType="begin"/>
        </w:r>
        <w:r w:rsidR="00452B2C">
          <w:rPr>
            <w:noProof/>
            <w:webHidden/>
          </w:rPr>
          <w:instrText xml:space="preserve"> PAGEREF _Toc74572075 \h </w:instrText>
        </w:r>
        <w:r w:rsidR="00452B2C">
          <w:rPr>
            <w:noProof/>
            <w:webHidden/>
          </w:rPr>
        </w:r>
        <w:r w:rsidR="00452B2C">
          <w:rPr>
            <w:noProof/>
            <w:webHidden/>
          </w:rPr>
          <w:fldChar w:fldCharType="separate"/>
        </w:r>
        <w:r w:rsidR="00452B2C">
          <w:rPr>
            <w:noProof/>
            <w:webHidden/>
          </w:rPr>
          <w:t>32</w:t>
        </w:r>
        <w:r w:rsidR="00452B2C">
          <w:rPr>
            <w:noProof/>
            <w:webHidden/>
          </w:rPr>
          <w:fldChar w:fldCharType="end"/>
        </w:r>
      </w:hyperlink>
    </w:p>
    <w:p w14:paraId="00EBCEFC" w14:textId="545070CA"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6" w:history="1">
        <w:r w:rsidR="00452B2C" w:rsidRPr="00593214">
          <w:rPr>
            <w:rStyle w:val="Hyperlink"/>
            <w:noProof/>
            <w:lang w:val="en-150"/>
          </w:rPr>
          <w:t>2.2.8 Alexnet. Image classification</w:t>
        </w:r>
        <w:r w:rsidR="00452B2C">
          <w:rPr>
            <w:noProof/>
            <w:webHidden/>
          </w:rPr>
          <w:tab/>
        </w:r>
        <w:r w:rsidR="00452B2C">
          <w:rPr>
            <w:noProof/>
            <w:webHidden/>
          </w:rPr>
          <w:fldChar w:fldCharType="begin"/>
        </w:r>
        <w:r w:rsidR="00452B2C">
          <w:rPr>
            <w:noProof/>
            <w:webHidden/>
          </w:rPr>
          <w:instrText xml:space="preserve"> PAGEREF _Toc74572076 \h </w:instrText>
        </w:r>
        <w:r w:rsidR="00452B2C">
          <w:rPr>
            <w:noProof/>
            <w:webHidden/>
          </w:rPr>
        </w:r>
        <w:r w:rsidR="00452B2C">
          <w:rPr>
            <w:noProof/>
            <w:webHidden/>
          </w:rPr>
          <w:fldChar w:fldCharType="separate"/>
        </w:r>
        <w:r w:rsidR="00452B2C">
          <w:rPr>
            <w:noProof/>
            <w:webHidden/>
          </w:rPr>
          <w:t>32</w:t>
        </w:r>
        <w:r w:rsidR="00452B2C">
          <w:rPr>
            <w:noProof/>
            <w:webHidden/>
          </w:rPr>
          <w:fldChar w:fldCharType="end"/>
        </w:r>
      </w:hyperlink>
    </w:p>
    <w:p w14:paraId="71704D52" w14:textId="5E82FD75"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77" w:history="1">
        <w:r w:rsidR="00452B2C" w:rsidRPr="00593214">
          <w:rPr>
            <w:rStyle w:val="Hyperlink"/>
            <w:noProof/>
            <w:lang w:val="en-150"/>
          </w:rPr>
          <w:t>2.3 Object detection</w:t>
        </w:r>
        <w:r w:rsidR="00452B2C">
          <w:rPr>
            <w:noProof/>
            <w:webHidden/>
          </w:rPr>
          <w:tab/>
        </w:r>
        <w:r w:rsidR="00452B2C">
          <w:rPr>
            <w:noProof/>
            <w:webHidden/>
          </w:rPr>
          <w:fldChar w:fldCharType="begin"/>
        </w:r>
        <w:r w:rsidR="00452B2C">
          <w:rPr>
            <w:noProof/>
            <w:webHidden/>
          </w:rPr>
          <w:instrText xml:space="preserve"> PAGEREF _Toc74572077 \h </w:instrText>
        </w:r>
        <w:r w:rsidR="00452B2C">
          <w:rPr>
            <w:noProof/>
            <w:webHidden/>
          </w:rPr>
        </w:r>
        <w:r w:rsidR="00452B2C">
          <w:rPr>
            <w:noProof/>
            <w:webHidden/>
          </w:rPr>
          <w:fldChar w:fldCharType="separate"/>
        </w:r>
        <w:r w:rsidR="00452B2C">
          <w:rPr>
            <w:noProof/>
            <w:webHidden/>
          </w:rPr>
          <w:t>33</w:t>
        </w:r>
        <w:r w:rsidR="00452B2C">
          <w:rPr>
            <w:noProof/>
            <w:webHidden/>
          </w:rPr>
          <w:fldChar w:fldCharType="end"/>
        </w:r>
      </w:hyperlink>
    </w:p>
    <w:p w14:paraId="7C533055" w14:textId="7647970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8" w:history="1">
        <w:r w:rsidR="00452B2C" w:rsidRPr="00593214">
          <w:rPr>
            <w:rStyle w:val="Hyperlink"/>
            <w:noProof/>
            <w:lang w:val="en-150"/>
          </w:rPr>
          <w:t>2.3.1 Introduction</w:t>
        </w:r>
        <w:r w:rsidR="00452B2C">
          <w:rPr>
            <w:noProof/>
            <w:webHidden/>
          </w:rPr>
          <w:tab/>
        </w:r>
        <w:r w:rsidR="00452B2C">
          <w:rPr>
            <w:noProof/>
            <w:webHidden/>
          </w:rPr>
          <w:fldChar w:fldCharType="begin"/>
        </w:r>
        <w:r w:rsidR="00452B2C">
          <w:rPr>
            <w:noProof/>
            <w:webHidden/>
          </w:rPr>
          <w:instrText xml:space="preserve"> PAGEREF _Toc74572078 \h </w:instrText>
        </w:r>
        <w:r w:rsidR="00452B2C">
          <w:rPr>
            <w:noProof/>
            <w:webHidden/>
          </w:rPr>
        </w:r>
        <w:r w:rsidR="00452B2C">
          <w:rPr>
            <w:noProof/>
            <w:webHidden/>
          </w:rPr>
          <w:fldChar w:fldCharType="separate"/>
        </w:r>
        <w:r w:rsidR="00452B2C">
          <w:rPr>
            <w:noProof/>
            <w:webHidden/>
          </w:rPr>
          <w:t>33</w:t>
        </w:r>
        <w:r w:rsidR="00452B2C">
          <w:rPr>
            <w:noProof/>
            <w:webHidden/>
          </w:rPr>
          <w:fldChar w:fldCharType="end"/>
        </w:r>
      </w:hyperlink>
    </w:p>
    <w:p w14:paraId="1E7227B0" w14:textId="720930F3"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79" w:history="1">
        <w:r w:rsidR="00452B2C" w:rsidRPr="00593214">
          <w:rPr>
            <w:rStyle w:val="Hyperlink"/>
            <w:noProof/>
            <w:lang w:val="en-150"/>
          </w:rPr>
          <w:t>2.3.2 Performance measures</w:t>
        </w:r>
        <w:r w:rsidR="00452B2C">
          <w:rPr>
            <w:noProof/>
            <w:webHidden/>
          </w:rPr>
          <w:tab/>
        </w:r>
        <w:r w:rsidR="00452B2C">
          <w:rPr>
            <w:noProof/>
            <w:webHidden/>
          </w:rPr>
          <w:fldChar w:fldCharType="begin"/>
        </w:r>
        <w:r w:rsidR="00452B2C">
          <w:rPr>
            <w:noProof/>
            <w:webHidden/>
          </w:rPr>
          <w:instrText xml:space="preserve"> PAGEREF _Toc74572079 \h </w:instrText>
        </w:r>
        <w:r w:rsidR="00452B2C">
          <w:rPr>
            <w:noProof/>
            <w:webHidden/>
          </w:rPr>
        </w:r>
        <w:r w:rsidR="00452B2C">
          <w:rPr>
            <w:noProof/>
            <w:webHidden/>
          </w:rPr>
          <w:fldChar w:fldCharType="separate"/>
        </w:r>
        <w:r w:rsidR="00452B2C">
          <w:rPr>
            <w:noProof/>
            <w:webHidden/>
          </w:rPr>
          <w:t>35</w:t>
        </w:r>
        <w:r w:rsidR="00452B2C">
          <w:rPr>
            <w:noProof/>
            <w:webHidden/>
          </w:rPr>
          <w:fldChar w:fldCharType="end"/>
        </w:r>
      </w:hyperlink>
    </w:p>
    <w:p w14:paraId="1C6959B1" w14:textId="7BDC6E2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0" w:history="1">
        <w:r w:rsidR="00452B2C" w:rsidRPr="00593214">
          <w:rPr>
            <w:rStyle w:val="Hyperlink"/>
            <w:noProof/>
            <w:lang w:val="en-150"/>
          </w:rPr>
          <w:t>2.3.3 MS COCO metrics</w:t>
        </w:r>
        <w:r w:rsidR="00452B2C">
          <w:rPr>
            <w:noProof/>
            <w:webHidden/>
          </w:rPr>
          <w:tab/>
        </w:r>
        <w:r w:rsidR="00452B2C">
          <w:rPr>
            <w:noProof/>
            <w:webHidden/>
          </w:rPr>
          <w:fldChar w:fldCharType="begin"/>
        </w:r>
        <w:r w:rsidR="00452B2C">
          <w:rPr>
            <w:noProof/>
            <w:webHidden/>
          </w:rPr>
          <w:instrText xml:space="preserve"> PAGEREF _Toc74572080 \h </w:instrText>
        </w:r>
        <w:r w:rsidR="00452B2C">
          <w:rPr>
            <w:noProof/>
            <w:webHidden/>
          </w:rPr>
        </w:r>
        <w:r w:rsidR="00452B2C">
          <w:rPr>
            <w:noProof/>
            <w:webHidden/>
          </w:rPr>
          <w:fldChar w:fldCharType="separate"/>
        </w:r>
        <w:r w:rsidR="00452B2C">
          <w:rPr>
            <w:noProof/>
            <w:webHidden/>
          </w:rPr>
          <w:t>36</w:t>
        </w:r>
        <w:r w:rsidR="00452B2C">
          <w:rPr>
            <w:noProof/>
            <w:webHidden/>
          </w:rPr>
          <w:fldChar w:fldCharType="end"/>
        </w:r>
      </w:hyperlink>
    </w:p>
    <w:p w14:paraId="10A28B1C" w14:textId="692DC992"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81" w:history="1">
        <w:r w:rsidR="00452B2C" w:rsidRPr="00593214">
          <w:rPr>
            <w:rStyle w:val="Hyperlink"/>
            <w:noProof/>
            <w:lang w:val="en-150"/>
          </w:rPr>
          <w:t>2.4 Relevant object detection pipelines</w:t>
        </w:r>
        <w:r w:rsidR="00452B2C">
          <w:rPr>
            <w:noProof/>
            <w:webHidden/>
          </w:rPr>
          <w:tab/>
        </w:r>
        <w:r w:rsidR="00452B2C">
          <w:rPr>
            <w:noProof/>
            <w:webHidden/>
          </w:rPr>
          <w:fldChar w:fldCharType="begin"/>
        </w:r>
        <w:r w:rsidR="00452B2C">
          <w:rPr>
            <w:noProof/>
            <w:webHidden/>
          </w:rPr>
          <w:instrText xml:space="preserve"> PAGEREF _Toc74572081 \h </w:instrText>
        </w:r>
        <w:r w:rsidR="00452B2C">
          <w:rPr>
            <w:noProof/>
            <w:webHidden/>
          </w:rPr>
        </w:r>
        <w:r w:rsidR="00452B2C">
          <w:rPr>
            <w:noProof/>
            <w:webHidden/>
          </w:rPr>
          <w:fldChar w:fldCharType="separate"/>
        </w:r>
        <w:r w:rsidR="00452B2C">
          <w:rPr>
            <w:noProof/>
            <w:webHidden/>
          </w:rPr>
          <w:t>38</w:t>
        </w:r>
        <w:r w:rsidR="00452B2C">
          <w:rPr>
            <w:noProof/>
            <w:webHidden/>
          </w:rPr>
          <w:fldChar w:fldCharType="end"/>
        </w:r>
      </w:hyperlink>
    </w:p>
    <w:p w14:paraId="46BF604D" w14:textId="21D0D2C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2" w:history="1">
        <w:r w:rsidR="00452B2C" w:rsidRPr="00593214">
          <w:rPr>
            <w:rStyle w:val="Hyperlink"/>
            <w:noProof/>
            <w:lang w:val="en-150"/>
          </w:rPr>
          <w:t>2.4.1 R-CNN, Fast R-CNN and Faster R-CNN (2014, 2015, 2015)</w:t>
        </w:r>
        <w:r w:rsidR="00452B2C">
          <w:rPr>
            <w:noProof/>
            <w:webHidden/>
          </w:rPr>
          <w:tab/>
        </w:r>
        <w:r w:rsidR="00452B2C">
          <w:rPr>
            <w:noProof/>
            <w:webHidden/>
          </w:rPr>
          <w:fldChar w:fldCharType="begin"/>
        </w:r>
        <w:r w:rsidR="00452B2C">
          <w:rPr>
            <w:noProof/>
            <w:webHidden/>
          </w:rPr>
          <w:instrText xml:space="preserve"> PAGEREF _Toc74572082 \h </w:instrText>
        </w:r>
        <w:r w:rsidR="00452B2C">
          <w:rPr>
            <w:noProof/>
            <w:webHidden/>
          </w:rPr>
        </w:r>
        <w:r w:rsidR="00452B2C">
          <w:rPr>
            <w:noProof/>
            <w:webHidden/>
          </w:rPr>
          <w:fldChar w:fldCharType="separate"/>
        </w:r>
        <w:r w:rsidR="00452B2C">
          <w:rPr>
            <w:noProof/>
            <w:webHidden/>
          </w:rPr>
          <w:t>38</w:t>
        </w:r>
        <w:r w:rsidR="00452B2C">
          <w:rPr>
            <w:noProof/>
            <w:webHidden/>
          </w:rPr>
          <w:fldChar w:fldCharType="end"/>
        </w:r>
      </w:hyperlink>
    </w:p>
    <w:p w14:paraId="36DE4D7A" w14:textId="7317B5F3"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3" w:history="1">
        <w:r w:rsidR="00452B2C" w:rsidRPr="00593214">
          <w:rPr>
            <w:rStyle w:val="Hyperlink"/>
            <w:noProof/>
            <w:lang w:val="en-150"/>
          </w:rPr>
          <w:t>2.4.2 YOLO (2015)</w:t>
        </w:r>
        <w:r w:rsidR="00452B2C">
          <w:rPr>
            <w:noProof/>
            <w:webHidden/>
          </w:rPr>
          <w:tab/>
        </w:r>
        <w:r w:rsidR="00452B2C">
          <w:rPr>
            <w:noProof/>
            <w:webHidden/>
          </w:rPr>
          <w:fldChar w:fldCharType="begin"/>
        </w:r>
        <w:r w:rsidR="00452B2C">
          <w:rPr>
            <w:noProof/>
            <w:webHidden/>
          </w:rPr>
          <w:instrText xml:space="preserve"> PAGEREF _Toc74572083 \h </w:instrText>
        </w:r>
        <w:r w:rsidR="00452B2C">
          <w:rPr>
            <w:noProof/>
            <w:webHidden/>
          </w:rPr>
        </w:r>
        <w:r w:rsidR="00452B2C">
          <w:rPr>
            <w:noProof/>
            <w:webHidden/>
          </w:rPr>
          <w:fldChar w:fldCharType="separate"/>
        </w:r>
        <w:r w:rsidR="00452B2C">
          <w:rPr>
            <w:noProof/>
            <w:webHidden/>
          </w:rPr>
          <w:t>40</w:t>
        </w:r>
        <w:r w:rsidR="00452B2C">
          <w:rPr>
            <w:noProof/>
            <w:webHidden/>
          </w:rPr>
          <w:fldChar w:fldCharType="end"/>
        </w:r>
      </w:hyperlink>
    </w:p>
    <w:p w14:paraId="094F238E" w14:textId="243F557D"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4" w:history="1">
        <w:r w:rsidR="00452B2C" w:rsidRPr="00593214">
          <w:rPr>
            <w:rStyle w:val="Hyperlink"/>
            <w:noProof/>
            <w:lang w:val="en-150"/>
          </w:rPr>
          <w:t>2.4.3 SSD (2015)</w:t>
        </w:r>
        <w:r w:rsidR="00452B2C">
          <w:rPr>
            <w:noProof/>
            <w:webHidden/>
          </w:rPr>
          <w:tab/>
        </w:r>
        <w:r w:rsidR="00452B2C">
          <w:rPr>
            <w:noProof/>
            <w:webHidden/>
          </w:rPr>
          <w:fldChar w:fldCharType="begin"/>
        </w:r>
        <w:r w:rsidR="00452B2C">
          <w:rPr>
            <w:noProof/>
            <w:webHidden/>
          </w:rPr>
          <w:instrText xml:space="preserve"> PAGEREF _Toc74572084 \h </w:instrText>
        </w:r>
        <w:r w:rsidR="00452B2C">
          <w:rPr>
            <w:noProof/>
            <w:webHidden/>
          </w:rPr>
        </w:r>
        <w:r w:rsidR="00452B2C">
          <w:rPr>
            <w:noProof/>
            <w:webHidden/>
          </w:rPr>
          <w:fldChar w:fldCharType="separate"/>
        </w:r>
        <w:r w:rsidR="00452B2C">
          <w:rPr>
            <w:noProof/>
            <w:webHidden/>
          </w:rPr>
          <w:t>41</w:t>
        </w:r>
        <w:r w:rsidR="00452B2C">
          <w:rPr>
            <w:noProof/>
            <w:webHidden/>
          </w:rPr>
          <w:fldChar w:fldCharType="end"/>
        </w:r>
      </w:hyperlink>
    </w:p>
    <w:p w14:paraId="3C13B715" w14:textId="1BE149B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5" w:history="1">
        <w:r w:rsidR="00452B2C" w:rsidRPr="00593214">
          <w:rPr>
            <w:rStyle w:val="Hyperlink"/>
            <w:noProof/>
            <w:lang w:val="en-150"/>
          </w:rPr>
          <w:t>2.4.4 EfficientDet (2019)</w:t>
        </w:r>
        <w:r w:rsidR="00452B2C">
          <w:rPr>
            <w:noProof/>
            <w:webHidden/>
          </w:rPr>
          <w:tab/>
        </w:r>
        <w:r w:rsidR="00452B2C">
          <w:rPr>
            <w:noProof/>
            <w:webHidden/>
          </w:rPr>
          <w:fldChar w:fldCharType="begin"/>
        </w:r>
        <w:r w:rsidR="00452B2C">
          <w:rPr>
            <w:noProof/>
            <w:webHidden/>
          </w:rPr>
          <w:instrText xml:space="preserve"> PAGEREF _Toc74572085 \h </w:instrText>
        </w:r>
        <w:r w:rsidR="00452B2C">
          <w:rPr>
            <w:noProof/>
            <w:webHidden/>
          </w:rPr>
        </w:r>
        <w:r w:rsidR="00452B2C">
          <w:rPr>
            <w:noProof/>
            <w:webHidden/>
          </w:rPr>
          <w:fldChar w:fldCharType="separate"/>
        </w:r>
        <w:r w:rsidR="00452B2C">
          <w:rPr>
            <w:noProof/>
            <w:webHidden/>
          </w:rPr>
          <w:t>42</w:t>
        </w:r>
        <w:r w:rsidR="00452B2C">
          <w:rPr>
            <w:noProof/>
            <w:webHidden/>
          </w:rPr>
          <w:fldChar w:fldCharType="end"/>
        </w:r>
      </w:hyperlink>
    </w:p>
    <w:p w14:paraId="5B6378D1" w14:textId="403DEE3D"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6" w:history="1">
        <w:r w:rsidR="00452B2C" w:rsidRPr="00593214">
          <w:rPr>
            <w:rStyle w:val="Hyperlink"/>
            <w:noProof/>
            <w:lang w:val="en-150"/>
          </w:rPr>
          <w:t>2.4.5 YOLOv4 (2020)</w:t>
        </w:r>
        <w:r w:rsidR="00452B2C">
          <w:rPr>
            <w:noProof/>
            <w:webHidden/>
          </w:rPr>
          <w:tab/>
        </w:r>
        <w:r w:rsidR="00452B2C">
          <w:rPr>
            <w:noProof/>
            <w:webHidden/>
          </w:rPr>
          <w:fldChar w:fldCharType="begin"/>
        </w:r>
        <w:r w:rsidR="00452B2C">
          <w:rPr>
            <w:noProof/>
            <w:webHidden/>
          </w:rPr>
          <w:instrText xml:space="preserve"> PAGEREF _Toc74572086 \h </w:instrText>
        </w:r>
        <w:r w:rsidR="00452B2C">
          <w:rPr>
            <w:noProof/>
            <w:webHidden/>
          </w:rPr>
        </w:r>
        <w:r w:rsidR="00452B2C">
          <w:rPr>
            <w:noProof/>
            <w:webHidden/>
          </w:rPr>
          <w:fldChar w:fldCharType="separate"/>
        </w:r>
        <w:r w:rsidR="00452B2C">
          <w:rPr>
            <w:noProof/>
            <w:webHidden/>
          </w:rPr>
          <w:t>44</w:t>
        </w:r>
        <w:r w:rsidR="00452B2C">
          <w:rPr>
            <w:noProof/>
            <w:webHidden/>
          </w:rPr>
          <w:fldChar w:fldCharType="end"/>
        </w:r>
      </w:hyperlink>
    </w:p>
    <w:p w14:paraId="121EE21D" w14:textId="06AA88DE"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87" w:history="1">
        <w:r w:rsidR="00452B2C" w:rsidRPr="00593214">
          <w:rPr>
            <w:rStyle w:val="Hyperlink"/>
            <w:noProof/>
            <w:lang w:val="en-150"/>
          </w:rPr>
          <w:t>2.4.6 Scaled YOLOv4 (2020)</w:t>
        </w:r>
        <w:r w:rsidR="00452B2C">
          <w:rPr>
            <w:noProof/>
            <w:webHidden/>
          </w:rPr>
          <w:tab/>
        </w:r>
        <w:r w:rsidR="00452B2C">
          <w:rPr>
            <w:noProof/>
            <w:webHidden/>
          </w:rPr>
          <w:fldChar w:fldCharType="begin"/>
        </w:r>
        <w:r w:rsidR="00452B2C">
          <w:rPr>
            <w:noProof/>
            <w:webHidden/>
          </w:rPr>
          <w:instrText xml:space="preserve"> PAGEREF _Toc74572087 \h </w:instrText>
        </w:r>
        <w:r w:rsidR="00452B2C">
          <w:rPr>
            <w:noProof/>
            <w:webHidden/>
          </w:rPr>
        </w:r>
        <w:r w:rsidR="00452B2C">
          <w:rPr>
            <w:noProof/>
            <w:webHidden/>
          </w:rPr>
          <w:fldChar w:fldCharType="separate"/>
        </w:r>
        <w:r w:rsidR="00452B2C">
          <w:rPr>
            <w:noProof/>
            <w:webHidden/>
          </w:rPr>
          <w:t>46</w:t>
        </w:r>
        <w:r w:rsidR="00452B2C">
          <w:rPr>
            <w:noProof/>
            <w:webHidden/>
          </w:rPr>
          <w:fldChar w:fldCharType="end"/>
        </w:r>
      </w:hyperlink>
    </w:p>
    <w:p w14:paraId="45D5337F" w14:textId="45E4B1F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88" w:history="1">
        <w:r w:rsidR="00452B2C" w:rsidRPr="00593214">
          <w:rPr>
            <w:rStyle w:val="Hyperlink"/>
            <w:noProof/>
            <w:lang w:val="en-150"/>
          </w:rPr>
          <w:t>2.5 Object detection state-of-the-art</w:t>
        </w:r>
        <w:r w:rsidR="00452B2C">
          <w:rPr>
            <w:noProof/>
            <w:webHidden/>
          </w:rPr>
          <w:tab/>
        </w:r>
        <w:r w:rsidR="00452B2C">
          <w:rPr>
            <w:noProof/>
            <w:webHidden/>
          </w:rPr>
          <w:fldChar w:fldCharType="begin"/>
        </w:r>
        <w:r w:rsidR="00452B2C">
          <w:rPr>
            <w:noProof/>
            <w:webHidden/>
          </w:rPr>
          <w:instrText xml:space="preserve"> PAGEREF _Toc74572088 \h </w:instrText>
        </w:r>
        <w:r w:rsidR="00452B2C">
          <w:rPr>
            <w:noProof/>
            <w:webHidden/>
          </w:rPr>
        </w:r>
        <w:r w:rsidR="00452B2C">
          <w:rPr>
            <w:noProof/>
            <w:webHidden/>
          </w:rPr>
          <w:fldChar w:fldCharType="separate"/>
        </w:r>
        <w:r w:rsidR="00452B2C">
          <w:rPr>
            <w:noProof/>
            <w:webHidden/>
          </w:rPr>
          <w:t>47</w:t>
        </w:r>
        <w:r w:rsidR="00452B2C">
          <w:rPr>
            <w:noProof/>
            <w:webHidden/>
          </w:rPr>
          <w:fldChar w:fldCharType="end"/>
        </w:r>
      </w:hyperlink>
    </w:p>
    <w:p w14:paraId="1F257B7C" w14:textId="741D2D3E"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089" w:history="1">
        <w:r w:rsidR="00452B2C" w:rsidRPr="00593214">
          <w:rPr>
            <w:rStyle w:val="Hyperlink"/>
            <w:noProof/>
            <w:lang w:val="en-150"/>
          </w:rPr>
          <w:t>3 Data collection</w:t>
        </w:r>
        <w:r w:rsidR="00452B2C">
          <w:rPr>
            <w:noProof/>
            <w:webHidden/>
          </w:rPr>
          <w:tab/>
        </w:r>
        <w:r w:rsidR="00452B2C">
          <w:rPr>
            <w:noProof/>
            <w:webHidden/>
          </w:rPr>
          <w:fldChar w:fldCharType="begin"/>
        </w:r>
        <w:r w:rsidR="00452B2C">
          <w:rPr>
            <w:noProof/>
            <w:webHidden/>
          </w:rPr>
          <w:instrText xml:space="preserve"> PAGEREF _Toc74572089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7BFF108C" w14:textId="2D54BFFC"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0" w:history="1">
        <w:r w:rsidR="00452B2C" w:rsidRPr="00593214">
          <w:rPr>
            <w:rStyle w:val="Hyperlink"/>
            <w:noProof/>
            <w:lang w:val="en-150"/>
          </w:rPr>
          <w:t>3.1 Introduction</w:t>
        </w:r>
        <w:r w:rsidR="00452B2C">
          <w:rPr>
            <w:noProof/>
            <w:webHidden/>
          </w:rPr>
          <w:tab/>
        </w:r>
        <w:r w:rsidR="00452B2C">
          <w:rPr>
            <w:noProof/>
            <w:webHidden/>
          </w:rPr>
          <w:fldChar w:fldCharType="begin"/>
        </w:r>
        <w:r w:rsidR="00452B2C">
          <w:rPr>
            <w:noProof/>
            <w:webHidden/>
          </w:rPr>
          <w:instrText xml:space="preserve"> PAGEREF _Toc74572090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032AB629" w14:textId="23194F6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91" w:history="1">
        <w:r w:rsidR="00452B2C" w:rsidRPr="00593214">
          <w:rPr>
            <w:rStyle w:val="Hyperlink"/>
            <w:noProof/>
            <w:lang w:val="en-150"/>
          </w:rPr>
          <w:t>3.1.1 Requirements &amp; approach</w:t>
        </w:r>
        <w:r w:rsidR="00452B2C">
          <w:rPr>
            <w:noProof/>
            <w:webHidden/>
          </w:rPr>
          <w:tab/>
        </w:r>
        <w:r w:rsidR="00452B2C">
          <w:rPr>
            <w:noProof/>
            <w:webHidden/>
          </w:rPr>
          <w:fldChar w:fldCharType="begin"/>
        </w:r>
        <w:r w:rsidR="00452B2C">
          <w:rPr>
            <w:noProof/>
            <w:webHidden/>
          </w:rPr>
          <w:instrText xml:space="preserve"> PAGEREF _Toc74572091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189AFA92" w14:textId="213548A2"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92" w:history="1">
        <w:r w:rsidR="00452B2C" w:rsidRPr="00593214">
          <w:rPr>
            <w:rStyle w:val="Hyperlink"/>
            <w:noProof/>
            <w:lang w:val="en-150"/>
          </w:rPr>
          <w:t>3.1.2 Object detection data formats</w:t>
        </w:r>
        <w:r w:rsidR="00452B2C">
          <w:rPr>
            <w:noProof/>
            <w:webHidden/>
          </w:rPr>
          <w:tab/>
        </w:r>
        <w:r w:rsidR="00452B2C">
          <w:rPr>
            <w:noProof/>
            <w:webHidden/>
          </w:rPr>
          <w:fldChar w:fldCharType="begin"/>
        </w:r>
        <w:r w:rsidR="00452B2C">
          <w:rPr>
            <w:noProof/>
            <w:webHidden/>
          </w:rPr>
          <w:instrText xml:space="preserve"> PAGEREF _Toc74572092 \h </w:instrText>
        </w:r>
        <w:r w:rsidR="00452B2C">
          <w:rPr>
            <w:noProof/>
            <w:webHidden/>
          </w:rPr>
        </w:r>
        <w:r w:rsidR="00452B2C">
          <w:rPr>
            <w:noProof/>
            <w:webHidden/>
          </w:rPr>
          <w:fldChar w:fldCharType="separate"/>
        </w:r>
        <w:r w:rsidR="00452B2C">
          <w:rPr>
            <w:noProof/>
            <w:webHidden/>
          </w:rPr>
          <w:t>51</w:t>
        </w:r>
        <w:r w:rsidR="00452B2C">
          <w:rPr>
            <w:noProof/>
            <w:webHidden/>
          </w:rPr>
          <w:fldChar w:fldCharType="end"/>
        </w:r>
      </w:hyperlink>
    </w:p>
    <w:p w14:paraId="0C8B64F2" w14:textId="7A69F5E3"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3" w:history="1">
        <w:r w:rsidR="00452B2C" w:rsidRPr="00593214">
          <w:rPr>
            <w:rStyle w:val="Hyperlink"/>
            <w:noProof/>
            <w:lang w:val="en-150"/>
          </w:rPr>
          <w:t>3.2</w:t>
        </w:r>
        <w:r w:rsidR="00452B2C" w:rsidRPr="00593214">
          <w:rPr>
            <w:rStyle w:val="Hyperlink"/>
            <w:i/>
            <w:noProof/>
            <w:lang w:val="en-150"/>
          </w:rPr>
          <w:t xml:space="preserve"> Cut, Paste and Learn</w:t>
        </w:r>
        <w:r w:rsidR="00452B2C" w:rsidRPr="00593214">
          <w:rPr>
            <w:rStyle w:val="Hyperlink"/>
            <w:noProof/>
            <w:lang w:val="en-150"/>
          </w:rPr>
          <w:t xml:space="preserve"> from virtual models</w:t>
        </w:r>
        <w:r w:rsidR="00452B2C">
          <w:rPr>
            <w:noProof/>
            <w:webHidden/>
          </w:rPr>
          <w:tab/>
        </w:r>
        <w:r w:rsidR="00452B2C">
          <w:rPr>
            <w:noProof/>
            <w:webHidden/>
          </w:rPr>
          <w:fldChar w:fldCharType="begin"/>
        </w:r>
        <w:r w:rsidR="00452B2C">
          <w:rPr>
            <w:noProof/>
            <w:webHidden/>
          </w:rPr>
          <w:instrText xml:space="preserve"> PAGEREF _Toc74572093 \h </w:instrText>
        </w:r>
        <w:r w:rsidR="00452B2C">
          <w:rPr>
            <w:noProof/>
            <w:webHidden/>
          </w:rPr>
        </w:r>
        <w:r w:rsidR="00452B2C">
          <w:rPr>
            <w:noProof/>
            <w:webHidden/>
          </w:rPr>
          <w:fldChar w:fldCharType="separate"/>
        </w:r>
        <w:r w:rsidR="00452B2C">
          <w:rPr>
            <w:noProof/>
            <w:webHidden/>
          </w:rPr>
          <w:t>53</w:t>
        </w:r>
        <w:r w:rsidR="00452B2C">
          <w:rPr>
            <w:noProof/>
            <w:webHidden/>
          </w:rPr>
          <w:fldChar w:fldCharType="end"/>
        </w:r>
      </w:hyperlink>
    </w:p>
    <w:p w14:paraId="5AAC6158" w14:textId="7A89DB27"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4" w:history="1">
        <w:r w:rsidR="00452B2C" w:rsidRPr="00593214">
          <w:rPr>
            <w:rStyle w:val="Hyperlink"/>
            <w:noProof/>
            <w:lang w:val="en-150"/>
          </w:rPr>
          <w:t>3.3 Unity Perception’s SynthDet</w:t>
        </w:r>
        <w:r w:rsidR="00452B2C">
          <w:rPr>
            <w:noProof/>
            <w:webHidden/>
          </w:rPr>
          <w:tab/>
        </w:r>
        <w:r w:rsidR="00452B2C">
          <w:rPr>
            <w:noProof/>
            <w:webHidden/>
          </w:rPr>
          <w:fldChar w:fldCharType="begin"/>
        </w:r>
        <w:r w:rsidR="00452B2C">
          <w:rPr>
            <w:noProof/>
            <w:webHidden/>
          </w:rPr>
          <w:instrText xml:space="preserve"> PAGEREF _Toc74572094 \h </w:instrText>
        </w:r>
        <w:r w:rsidR="00452B2C">
          <w:rPr>
            <w:noProof/>
            <w:webHidden/>
          </w:rPr>
        </w:r>
        <w:r w:rsidR="00452B2C">
          <w:rPr>
            <w:noProof/>
            <w:webHidden/>
          </w:rPr>
          <w:fldChar w:fldCharType="separate"/>
        </w:r>
        <w:r w:rsidR="00452B2C">
          <w:rPr>
            <w:noProof/>
            <w:webHidden/>
          </w:rPr>
          <w:t>55</w:t>
        </w:r>
        <w:r w:rsidR="00452B2C">
          <w:rPr>
            <w:noProof/>
            <w:webHidden/>
          </w:rPr>
          <w:fldChar w:fldCharType="end"/>
        </w:r>
      </w:hyperlink>
    </w:p>
    <w:p w14:paraId="221F471C" w14:textId="7F5607DB"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5" w:history="1">
        <w:r w:rsidR="00452B2C" w:rsidRPr="00593214">
          <w:rPr>
            <w:rStyle w:val="Hyperlink"/>
            <w:noProof/>
            <w:lang w:val="en-150"/>
          </w:rPr>
          <w:t>3.4 Importing data from PST-RGB</w:t>
        </w:r>
        <w:r w:rsidR="00452B2C">
          <w:rPr>
            <w:noProof/>
            <w:webHidden/>
          </w:rPr>
          <w:tab/>
        </w:r>
        <w:r w:rsidR="00452B2C">
          <w:rPr>
            <w:noProof/>
            <w:webHidden/>
          </w:rPr>
          <w:fldChar w:fldCharType="begin"/>
        </w:r>
        <w:r w:rsidR="00452B2C">
          <w:rPr>
            <w:noProof/>
            <w:webHidden/>
          </w:rPr>
          <w:instrText xml:space="preserve"> PAGEREF _Toc74572095 \h </w:instrText>
        </w:r>
        <w:r w:rsidR="00452B2C">
          <w:rPr>
            <w:noProof/>
            <w:webHidden/>
          </w:rPr>
        </w:r>
        <w:r w:rsidR="00452B2C">
          <w:rPr>
            <w:noProof/>
            <w:webHidden/>
          </w:rPr>
          <w:fldChar w:fldCharType="separate"/>
        </w:r>
        <w:r w:rsidR="00452B2C">
          <w:rPr>
            <w:noProof/>
            <w:webHidden/>
          </w:rPr>
          <w:t>60</w:t>
        </w:r>
        <w:r w:rsidR="00452B2C">
          <w:rPr>
            <w:noProof/>
            <w:webHidden/>
          </w:rPr>
          <w:fldChar w:fldCharType="end"/>
        </w:r>
      </w:hyperlink>
    </w:p>
    <w:p w14:paraId="24F7C45B" w14:textId="3F4279E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6" w:history="1">
        <w:r w:rsidR="00452B2C" w:rsidRPr="00593214">
          <w:rPr>
            <w:rStyle w:val="Hyperlink"/>
            <w:noProof/>
            <w:lang w:val="en-150"/>
          </w:rPr>
          <w:t>3.5 Producing real data by taking and labelling pictures</w:t>
        </w:r>
        <w:r w:rsidR="00452B2C">
          <w:rPr>
            <w:noProof/>
            <w:webHidden/>
          </w:rPr>
          <w:tab/>
        </w:r>
        <w:r w:rsidR="00452B2C">
          <w:rPr>
            <w:noProof/>
            <w:webHidden/>
          </w:rPr>
          <w:fldChar w:fldCharType="begin"/>
        </w:r>
        <w:r w:rsidR="00452B2C">
          <w:rPr>
            <w:noProof/>
            <w:webHidden/>
          </w:rPr>
          <w:instrText xml:space="preserve"> PAGEREF _Toc74572096 \h </w:instrText>
        </w:r>
        <w:r w:rsidR="00452B2C">
          <w:rPr>
            <w:noProof/>
            <w:webHidden/>
          </w:rPr>
        </w:r>
        <w:r w:rsidR="00452B2C">
          <w:rPr>
            <w:noProof/>
            <w:webHidden/>
          </w:rPr>
          <w:fldChar w:fldCharType="separate"/>
        </w:r>
        <w:r w:rsidR="00452B2C">
          <w:rPr>
            <w:noProof/>
            <w:webHidden/>
          </w:rPr>
          <w:t>62</w:t>
        </w:r>
        <w:r w:rsidR="00452B2C">
          <w:rPr>
            <w:noProof/>
            <w:webHidden/>
          </w:rPr>
          <w:fldChar w:fldCharType="end"/>
        </w:r>
      </w:hyperlink>
    </w:p>
    <w:p w14:paraId="50349FF7" w14:textId="4A13851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7" w:history="1">
        <w:r w:rsidR="00452B2C" w:rsidRPr="00593214">
          <w:rPr>
            <w:rStyle w:val="Hyperlink"/>
            <w:noProof/>
            <w:lang w:val="en-150"/>
          </w:rPr>
          <w:t>3.6 Performing a split</w:t>
        </w:r>
        <w:r w:rsidR="00452B2C">
          <w:rPr>
            <w:noProof/>
            <w:webHidden/>
          </w:rPr>
          <w:tab/>
        </w:r>
        <w:r w:rsidR="00452B2C">
          <w:rPr>
            <w:noProof/>
            <w:webHidden/>
          </w:rPr>
          <w:fldChar w:fldCharType="begin"/>
        </w:r>
        <w:r w:rsidR="00452B2C">
          <w:rPr>
            <w:noProof/>
            <w:webHidden/>
          </w:rPr>
          <w:instrText xml:space="preserve"> PAGEREF _Toc74572097 \h </w:instrText>
        </w:r>
        <w:r w:rsidR="00452B2C">
          <w:rPr>
            <w:noProof/>
            <w:webHidden/>
          </w:rPr>
        </w:r>
        <w:r w:rsidR="00452B2C">
          <w:rPr>
            <w:noProof/>
            <w:webHidden/>
          </w:rPr>
          <w:fldChar w:fldCharType="separate"/>
        </w:r>
        <w:r w:rsidR="00452B2C">
          <w:rPr>
            <w:noProof/>
            <w:webHidden/>
          </w:rPr>
          <w:t>63</w:t>
        </w:r>
        <w:r w:rsidR="00452B2C">
          <w:rPr>
            <w:noProof/>
            <w:webHidden/>
          </w:rPr>
          <w:fldChar w:fldCharType="end"/>
        </w:r>
      </w:hyperlink>
    </w:p>
    <w:p w14:paraId="0DE99675" w14:textId="41D8B8B9"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098" w:history="1">
        <w:r w:rsidR="00452B2C" w:rsidRPr="00593214">
          <w:rPr>
            <w:rStyle w:val="Hyperlink"/>
            <w:noProof/>
            <w:lang w:val="en-150"/>
          </w:rPr>
          <w:t>3.7 Data collection outputs</w:t>
        </w:r>
        <w:r w:rsidR="00452B2C">
          <w:rPr>
            <w:noProof/>
            <w:webHidden/>
          </w:rPr>
          <w:tab/>
        </w:r>
        <w:r w:rsidR="00452B2C">
          <w:rPr>
            <w:noProof/>
            <w:webHidden/>
          </w:rPr>
          <w:fldChar w:fldCharType="begin"/>
        </w:r>
        <w:r w:rsidR="00452B2C">
          <w:rPr>
            <w:noProof/>
            <w:webHidden/>
          </w:rPr>
          <w:instrText xml:space="preserve"> PAGEREF _Toc74572098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553DC42B" w14:textId="215A9BF0"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099" w:history="1">
        <w:r w:rsidR="00452B2C" w:rsidRPr="00593214">
          <w:rPr>
            <w:rStyle w:val="Hyperlink"/>
            <w:noProof/>
            <w:lang w:val="en-150"/>
          </w:rPr>
          <w:t>3.7.1 The PPU-6 dataset</w:t>
        </w:r>
        <w:r w:rsidR="00452B2C">
          <w:rPr>
            <w:noProof/>
            <w:webHidden/>
          </w:rPr>
          <w:tab/>
        </w:r>
        <w:r w:rsidR="00452B2C">
          <w:rPr>
            <w:noProof/>
            <w:webHidden/>
          </w:rPr>
          <w:fldChar w:fldCharType="begin"/>
        </w:r>
        <w:r w:rsidR="00452B2C">
          <w:rPr>
            <w:noProof/>
            <w:webHidden/>
          </w:rPr>
          <w:instrText xml:space="preserve"> PAGEREF _Toc74572099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3D9B9245" w14:textId="1EED5C25"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0" w:history="1">
        <w:r w:rsidR="00452B2C" w:rsidRPr="00593214">
          <w:rPr>
            <w:rStyle w:val="Hyperlink"/>
            <w:noProof/>
            <w:lang w:val="en-150"/>
          </w:rPr>
          <w:t>3.7.2 The PP-6 dataset</w:t>
        </w:r>
        <w:r w:rsidR="00452B2C">
          <w:rPr>
            <w:noProof/>
            <w:webHidden/>
          </w:rPr>
          <w:tab/>
        </w:r>
        <w:r w:rsidR="00452B2C">
          <w:rPr>
            <w:noProof/>
            <w:webHidden/>
          </w:rPr>
          <w:fldChar w:fldCharType="begin"/>
        </w:r>
        <w:r w:rsidR="00452B2C">
          <w:rPr>
            <w:noProof/>
            <w:webHidden/>
          </w:rPr>
          <w:instrText xml:space="preserve"> PAGEREF _Toc74572100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14472315" w14:textId="1E80A90C"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1" w:history="1">
        <w:r w:rsidR="00452B2C" w:rsidRPr="00593214">
          <w:rPr>
            <w:rStyle w:val="Hyperlink"/>
            <w:noProof/>
            <w:lang w:val="en-150"/>
          </w:rPr>
          <w:t>3.7.3 The unity-6-1000 dataset</w:t>
        </w:r>
        <w:r w:rsidR="00452B2C">
          <w:rPr>
            <w:noProof/>
            <w:webHidden/>
          </w:rPr>
          <w:tab/>
        </w:r>
        <w:r w:rsidR="00452B2C">
          <w:rPr>
            <w:noProof/>
            <w:webHidden/>
          </w:rPr>
          <w:fldChar w:fldCharType="begin"/>
        </w:r>
        <w:r w:rsidR="00452B2C">
          <w:rPr>
            <w:noProof/>
            <w:webHidden/>
          </w:rPr>
          <w:instrText xml:space="preserve"> PAGEREF _Toc74572101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08199115" w14:textId="7B12CB0C"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102" w:history="1">
        <w:r w:rsidR="00452B2C" w:rsidRPr="00593214">
          <w:rPr>
            <w:rStyle w:val="Hyperlink"/>
            <w:noProof/>
            <w:lang w:val="en-150"/>
          </w:rPr>
          <w:t>4 Benchmarking object detectors</w:t>
        </w:r>
        <w:r w:rsidR="00452B2C">
          <w:rPr>
            <w:noProof/>
            <w:webHidden/>
          </w:rPr>
          <w:tab/>
        </w:r>
        <w:r w:rsidR="00452B2C">
          <w:rPr>
            <w:noProof/>
            <w:webHidden/>
          </w:rPr>
          <w:fldChar w:fldCharType="begin"/>
        </w:r>
        <w:r w:rsidR="00452B2C">
          <w:rPr>
            <w:noProof/>
            <w:webHidden/>
          </w:rPr>
          <w:instrText xml:space="preserve"> PAGEREF _Toc74572102 \h </w:instrText>
        </w:r>
        <w:r w:rsidR="00452B2C">
          <w:rPr>
            <w:noProof/>
            <w:webHidden/>
          </w:rPr>
        </w:r>
        <w:r w:rsidR="00452B2C">
          <w:rPr>
            <w:noProof/>
            <w:webHidden/>
          </w:rPr>
          <w:fldChar w:fldCharType="separate"/>
        </w:r>
        <w:r w:rsidR="00452B2C">
          <w:rPr>
            <w:noProof/>
            <w:webHidden/>
          </w:rPr>
          <w:t>66</w:t>
        </w:r>
        <w:r w:rsidR="00452B2C">
          <w:rPr>
            <w:noProof/>
            <w:webHidden/>
          </w:rPr>
          <w:fldChar w:fldCharType="end"/>
        </w:r>
      </w:hyperlink>
    </w:p>
    <w:p w14:paraId="57DF8BCC" w14:textId="5A79FB8B"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03" w:history="1">
        <w:r w:rsidR="00452B2C" w:rsidRPr="00593214">
          <w:rPr>
            <w:rStyle w:val="Hyperlink"/>
            <w:noProof/>
            <w:lang w:val="en-150"/>
          </w:rPr>
          <w:t>4.1 Introduction</w:t>
        </w:r>
        <w:r w:rsidR="00452B2C">
          <w:rPr>
            <w:noProof/>
            <w:webHidden/>
          </w:rPr>
          <w:tab/>
        </w:r>
        <w:r w:rsidR="00452B2C">
          <w:rPr>
            <w:noProof/>
            <w:webHidden/>
          </w:rPr>
          <w:fldChar w:fldCharType="begin"/>
        </w:r>
        <w:r w:rsidR="00452B2C">
          <w:rPr>
            <w:noProof/>
            <w:webHidden/>
          </w:rPr>
          <w:instrText xml:space="preserve"> PAGEREF _Toc74572103 \h </w:instrText>
        </w:r>
        <w:r w:rsidR="00452B2C">
          <w:rPr>
            <w:noProof/>
            <w:webHidden/>
          </w:rPr>
        </w:r>
        <w:r w:rsidR="00452B2C">
          <w:rPr>
            <w:noProof/>
            <w:webHidden/>
          </w:rPr>
          <w:fldChar w:fldCharType="separate"/>
        </w:r>
        <w:r w:rsidR="00452B2C">
          <w:rPr>
            <w:noProof/>
            <w:webHidden/>
          </w:rPr>
          <w:t>66</w:t>
        </w:r>
        <w:r w:rsidR="00452B2C">
          <w:rPr>
            <w:noProof/>
            <w:webHidden/>
          </w:rPr>
          <w:fldChar w:fldCharType="end"/>
        </w:r>
      </w:hyperlink>
    </w:p>
    <w:p w14:paraId="360301A7" w14:textId="37ABD63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4" w:history="1">
        <w:r w:rsidR="00452B2C" w:rsidRPr="00593214">
          <w:rPr>
            <w:rStyle w:val="Hyperlink"/>
            <w:noProof/>
            <w:lang w:val="en-150"/>
          </w:rPr>
          <w:t>4.1.1 Requirements and approach</w:t>
        </w:r>
        <w:r w:rsidR="00452B2C">
          <w:rPr>
            <w:noProof/>
            <w:webHidden/>
          </w:rPr>
          <w:tab/>
        </w:r>
        <w:r w:rsidR="00452B2C">
          <w:rPr>
            <w:noProof/>
            <w:webHidden/>
          </w:rPr>
          <w:fldChar w:fldCharType="begin"/>
        </w:r>
        <w:r w:rsidR="00452B2C">
          <w:rPr>
            <w:noProof/>
            <w:webHidden/>
          </w:rPr>
          <w:instrText xml:space="preserve"> PAGEREF _Toc74572104 \h </w:instrText>
        </w:r>
        <w:r w:rsidR="00452B2C">
          <w:rPr>
            <w:noProof/>
            <w:webHidden/>
          </w:rPr>
        </w:r>
        <w:r w:rsidR="00452B2C">
          <w:rPr>
            <w:noProof/>
            <w:webHidden/>
          </w:rPr>
          <w:fldChar w:fldCharType="separate"/>
        </w:r>
        <w:r w:rsidR="00452B2C">
          <w:rPr>
            <w:noProof/>
            <w:webHidden/>
          </w:rPr>
          <w:t>66</w:t>
        </w:r>
        <w:r w:rsidR="00452B2C">
          <w:rPr>
            <w:noProof/>
            <w:webHidden/>
          </w:rPr>
          <w:fldChar w:fldCharType="end"/>
        </w:r>
      </w:hyperlink>
    </w:p>
    <w:p w14:paraId="2C6336C4" w14:textId="3B1534B8"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05" w:history="1">
        <w:r w:rsidR="00452B2C" w:rsidRPr="00593214">
          <w:rPr>
            <w:rStyle w:val="Hyperlink"/>
            <w:noProof/>
            <w:lang w:val="en-150"/>
          </w:rPr>
          <w:t>4.2 Experimental setup</w:t>
        </w:r>
        <w:r w:rsidR="00452B2C">
          <w:rPr>
            <w:noProof/>
            <w:webHidden/>
          </w:rPr>
          <w:tab/>
        </w:r>
        <w:r w:rsidR="00452B2C">
          <w:rPr>
            <w:noProof/>
            <w:webHidden/>
          </w:rPr>
          <w:fldChar w:fldCharType="begin"/>
        </w:r>
        <w:r w:rsidR="00452B2C">
          <w:rPr>
            <w:noProof/>
            <w:webHidden/>
          </w:rPr>
          <w:instrText xml:space="preserve"> PAGEREF _Toc74572105 \h </w:instrText>
        </w:r>
        <w:r w:rsidR="00452B2C">
          <w:rPr>
            <w:noProof/>
            <w:webHidden/>
          </w:rPr>
        </w:r>
        <w:r w:rsidR="00452B2C">
          <w:rPr>
            <w:noProof/>
            <w:webHidden/>
          </w:rPr>
          <w:fldChar w:fldCharType="separate"/>
        </w:r>
        <w:r w:rsidR="00452B2C">
          <w:rPr>
            <w:noProof/>
            <w:webHidden/>
          </w:rPr>
          <w:t>67</w:t>
        </w:r>
        <w:r w:rsidR="00452B2C">
          <w:rPr>
            <w:noProof/>
            <w:webHidden/>
          </w:rPr>
          <w:fldChar w:fldCharType="end"/>
        </w:r>
      </w:hyperlink>
    </w:p>
    <w:p w14:paraId="7538C189" w14:textId="666AD6E3"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6" w:history="1">
        <w:r w:rsidR="00452B2C" w:rsidRPr="00593214">
          <w:rPr>
            <w:rStyle w:val="Hyperlink"/>
            <w:noProof/>
            <w:lang w:val="en-150"/>
          </w:rPr>
          <w:t>4.2.1 Model selection</w:t>
        </w:r>
        <w:r w:rsidR="00452B2C">
          <w:rPr>
            <w:noProof/>
            <w:webHidden/>
          </w:rPr>
          <w:tab/>
        </w:r>
        <w:r w:rsidR="00452B2C">
          <w:rPr>
            <w:noProof/>
            <w:webHidden/>
          </w:rPr>
          <w:fldChar w:fldCharType="begin"/>
        </w:r>
        <w:r w:rsidR="00452B2C">
          <w:rPr>
            <w:noProof/>
            <w:webHidden/>
          </w:rPr>
          <w:instrText xml:space="preserve"> PAGEREF _Toc74572106 \h </w:instrText>
        </w:r>
        <w:r w:rsidR="00452B2C">
          <w:rPr>
            <w:noProof/>
            <w:webHidden/>
          </w:rPr>
        </w:r>
        <w:r w:rsidR="00452B2C">
          <w:rPr>
            <w:noProof/>
            <w:webHidden/>
          </w:rPr>
          <w:fldChar w:fldCharType="separate"/>
        </w:r>
        <w:r w:rsidR="00452B2C">
          <w:rPr>
            <w:noProof/>
            <w:webHidden/>
          </w:rPr>
          <w:t>67</w:t>
        </w:r>
        <w:r w:rsidR="00452B2C">
          <w:rPr>
            <w:noProof/>
            <w:webHidden/>
          </w:rPr>
          <w:fldChar w:fldCharType="end"/>
        </w:r>
      </w:hyperlink>
    </w:p>
    <w:p w14:paraId="1D6597C9" w14:textId="64627580"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7" w:history="1">
        <w:r w:rsidR="00452B2C" w:rsidRPr="00593214">
          <w:rPr>
            <w:rStyle w:val="Hyperlink"/>
            <w:noProof/>
            <w:lang w:val="en-150"/>
          </w:rPr>
          <w:t>4.2.2 Practical insights on darknet</w:t>
        </w:r>
        <w:r w:rsidR="00452B2C">
          <w:rPr>
            <w:noProof/>
            <w:webHidden/>
          </w:rPr>
          <w:tab/>
        </w:r>
        <w:r w:rsidR="00452B2C">
          <w:rPr>
            <w:noProof/>
            <w:webHidden/>
          </w:rPr>
          <w:fldChar w:fldCharType="begin"/>
        </w:r>
        <w:r w:rsidR="00452B2C">
          <w:rPr>
            <w:noProof/>
            <w:webHidden/>
          </w:rPr>
          <w:instrText xml:space="preserve"> PAGEREF _Toc74572107 \h </w:instrText>
        </w:r>
        <w:r w:rsidR="00452B2C">
          <w:rPr>
            <w:noProof/>
            <w:webHidden/>
          </w:rPr>
        </w:r>
        <w:r w:rsidR="00452B2C">
          <w:rPr>
            <w:noProof/>
            <w:webHidden/>
          </w:rPr>
          <w:fldChar w:fldCharType="separate"/>
        </w:r>
        <w:r w:rsidR="00452B2C">
          <w:rPr>
            <w:noProof/>
            <w:webHidden/>
          </w:rPr>
          <w:t>69</w:t>
        </w:r>
        <w:r w:rsidR="00452B2C">
          <w:rPr>
            <w:noProof/>
            <w:webHidden/>
          </w:rPr>
          <w:fldChar w:fldCharType="end"/>
        </w:r>
      </w:hyperlink>
    </w:p>
    <w:p w14:paraId="5D7CCCF7" w14:textId="6B1FCE30"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8" w:history="1">
        <w:r w:rsidR="00452B2C" w:rsidRPr="00593214">
          <w:rPr>
            <w:rStyle w:val="Hyperlink"/>
            <w:noProof/>
            <w:lang w:val="en-150"/>
          </w:rPr>
          <w:t>4.2.3 Practical insights on google-automl</w:t>
        </w:r>
        <w:r w:rsidR="00452B2C">
          <w:rPr>
            <w:noProof/>
            <w:webHidden/>
          </w:rPr>
          <w:tab/>
        </w:r>
        <w:r w:rsidR="00452B2C">
          <w:rPr>
            <w:noProof/>
            <w:webHidden/>
          </w:rPr>
          <w:fldChar w:fldCharType="begin"/>
        </w:r>
        <w:r w:rsidR="00452B2C">
          <w:rPr>
            <w:noProof/>
            <w:webHidden/>
          </w:rPr>
          <w:instrText xml:space="preserve"> PAGEREF _Toc74572108 \h </w:instrText>
        </w:r>
        <w:r w:rsidR="00452B2C">
          <w:rPr>
            <w:noProof/>
            <w:webHidden/>
          </w:rPr>
        </w:r>
        <w:r w:rsidR="00452B2C">
          <w:rPr>
            <w:noProof/>
            <w:webHidden/>
          </w:rPr>
          <w:fldChar w:fldCharType="separate"/>
        </w:r>
        <w:r w:rsidR="00452B2C">
          <w:rPr>
            <w:noProof/>
            <w:webHidden/>
          </w:rPr>
          <w:t>70</w:t>
        </w:r>
        <w:r w:rsidR="00452B2C">
          <w:rPr>
            <w:noProof/>
            <w:webHidden/>
          </w:rPr>
          <w:fldChar w:fldCharType="end"/>
        </w:r>
      </w:hyperlink>
    </w:p>
    <w:p w14:paraId="17CFFC7F" w14:textId="6989264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09" w:history="1">
        <w:r w:rsidR="00452B2C" w:rsidRPr="00593214">
          <w:rPr>
            <w:rStyle w:val="Hyperlink"/>
            <w:noProof/>
            <w:lang w:val="en-150"/>
          </w:rPr>
          <w:t>4.2.4 Machine specifications</w:t>
        </w:r>
        <w:r w:rsidR="00452B2C">
          <w:rPr>
            <w:noProof/>
            <w:webHidden/>
          </w:rPr>
          <w:tab/>
        </w:r>
        <w:r w:rsidR="00452B2C">
          <w:rPr>
            <w:noProof/>
            <w:webHidden/>
          </w:rPr>
          <w:fldChar w:fldCharType="begin"/>
        </w:r>
        <w:r w:rsidR="00452B2C">
          <w:rPr>
            <w:noProof/>
            <w:webHidden/>
          </w:rPr>
          <w:instrText xml:space="preserve"> PAGEREF _Toc74572109 \h </w:instrText>
        </w:r>
        <w:r w:rsidR="00452B2C">
          <w:rPr>
            <w:noProof/>
            <w:webHidden/>
          </w:rPr>
        </w:r>
        <w:r w:rsidR="00452B2C">
          <w:rPr>
            <w:noProof/>
            <w:webHidden/>
          </w:rPr>
          <w:fldChar w:fldCharType="separate"/>
        </w:r>
        <w:r w:rsidR="00452B2C">
          <w:rPr>
            <w:noProof/>
            <w:webHidden/>
          </w:rPr>
          <w:t>70</w:t>
        </w:r>
        <w:r w:rsidR="00452B2C">
          <w:rPr>
            <w:noProof/>
            <w:webHidden/>
          </w:rPr>
          <w:fldChar w:fldCharType="end"/>
        </w:r>
      </w:hyperlink>
    </w:p>
    <w:p w14:paraId="211642AB" w14:textId="1AAF1B5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0" w:history="1">
        <w:r w:rsidR="00452B2C" w:rsidRPr="00593214">
          <w:rPr>
            <w:rStyle w:val="Hyperlink"/>
            <w:noProof/>
            <w:lang w:val="en-150"/>
          </w:rPr>
          <w:t>4.2.5 Training and evaluation in practice</w:t>
        </w:r>
        <w:r w:rsidR="00452B2C">
          <w:rPr>
            <w:noProof/>
            <w:webHidden/>
          </w:rPr>
          <w:tab/>
        </w:r>
        <w:r w:rsidR="00452B2C">
          <w:rPr>
            <w:noProof/>
            <w:webHidden/>
          </w:rPr>
          <w:fldChar w:fldCharType="begin"/>
        </w:r>
        <w:r w:rsidR="00452B2C">
          <w:rPr>
            <w:noProof/>
            <w:webHidden/>
          </w:rPr>
          <w:instrText xml:space="preserve"> PAGEREF _Toc74572110 \h </w:instrText>
        </w:r>
        <w:r w:rsidR="00452B2C">
          <w:rPr>
            <w:noProof/>
            <w:webHidden/>
          </w:rPr>
        </w:r>
        <w:r w:rsidR="00452B2C">
          <w:rPr>
            <w:noProof/>
            <w:webHidden/>
          </w:rPr>
          <w:fldChar w:fldCharType="separate"/>
        </w:r>
        <w:r w:rsidR="00452B2C">
          <w:rPr>
            <w:noProof/>
            <w:webHidden/>
          </w:rPr>
          <w:t>72</w:t>
        </w:r>
        <w:r w:rsidR="00452B2C">
          <w:rPr>
            <w:noProof/>
            <w:webHidden/>
          </w:rPr>
          <w:fldChar w:fldCharType="end"/>
        </w:r>
      </w:hyperlink>
    </w:p>
    <w:p w14:paraId="6E086C3D" w14:textId="0B6D98F2"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11" w:history="1">
        <w:r w:rsidR="00452B2C" w:rsidRPr="00593214">
          <w:rPr>
            <w:rStyle w:val="Hyperlink"/>
            <w:noProof/>
            <w:lang w:val="en-150"/>
          </w:rPr>
          <w:t>4.3 Detector benchmarking</w:t>
        </w:r>
        <w:r w:rsidR="00452B2C">
          <w:rPr>
            <w:noProof/>
            <w:webHidden/>
          </w:rPr>
          <w:tab/>
        </w:r>
        <w:r w:rsidR="00452B2C">
          <w:rPr>
            <w:noProof/>
            <w:webHidden/>
          </w:rPr>
          <w:fldChar w:fldCharType="begin"/>
        </w:r>
        <w:r w:rsidR="00452B2C">
          <w:rPr>
            <w:noProof/>
            <w:webHidden/>
          </w:rPr>
          <w:instrText xml:space="preserve"> PAGEREF _Toc74572111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542D635C" w14:textId="4E991A70"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2" w:history="1">
        <w:r w:rsidR="00452B2C" w:rsidRPr="00593214">
          <w:rPr>
            <w:rStyle w:val="Hyperlink"/>
            <w:noProof/>
            <w:lang w:val="en-150"/>
          </w:rPr>
          <w:t>4.3.1 Benchmarking strategy</w:t>
        </w:r>
        <w:r w:rsidR="00452B2C">
          <w:rPr>
            <w:noProof/>
            <w:webHidden/>
          </w:rPr>
          <w:tab/>
        </w:r>
        <w:r w:rsidR="00452B2C">
          <w:rPr>
            <w:noProof/>
            <w:webHidden/>
          </w:rPr>
          <w:fldChar w:fldCharType="begin"/>
        </w:r>
        <w:r w:rsidR="00452B2C">
          <w:rPr>
            <w:noProof/>
            <w:webHidden/>
          </w:rPr>
          <w:instrText xml:space="preserve"> PAGEREF _Toc74572112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6C499C5B" w14:textId="6D960476"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3" w:history="1">
        <w:r w:rsidR="00452B2C" w:rsidRPr="00593214">
          <w:rPr>
            <w:rStyle w:val="Hyperlink"/>
            <w:noProof/>
            <w:lang w:val="en-150"/>
          </w:rPr>
          <w:t>4.3.2 Stage 1. Default training on PPU-6</w:t>
        </w:r>
        <w:r w:rsidR="00452B2C">
          <w:rPr>
            <w:noProof/>
            <w:webHidden/>
          </w:rPr>
          <w:tab/>
        </w:r>
        <w:r w:rsidR="00452B2C">
          <w:rPr>
            <w:noProof/>
            <w:webHidden/>
          </w:rPr>
          <w:fldChar w:fldCharType="begin"/>
        </w:r>
        <w:r w:rsidR="00452B2C">
          <w:rPr>
            <w:noProof/>
            <w:webHidden/>
          </w:rPr>
          <w:instrText xml:space="preserve"> PAGEREF _Toc74572113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5F004A64" w14:textId="35911236"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4" w:history="1">
        <w:r w:rsidR="00452B2C" w:rsidRPr="00593214">
          <w:rPr>
            <w:rStyle w:val="Hyperlink"/>
            <w:noProof/>
            <w:lang w:val="en-150"/>
          </w:rPr>
          <w:t>4.3.3 Stage 2. Default training on PP-6</w:t>
        </w:r>
        <w:r w:rsidR="00452B2C">
          <w:rPr>
            <w:noProof/>
            <w:webHidden/>
          </w:rPr>
          <w:tab/>
        </w:r>
        <w:r w:rsidR="00452B2C">
          <w:rPr>
            <w:noProof/>
            <w:webHidden/>
          </w:rPr>
          <w:fldChar w:fldCharType="begin"/>
        </w:r>
        <w:r w:rsidR="00452B2C">
          <w:rPr>
            <w:noProof/>
            <w:webHidden/>
          </w:rPr>
          <w:instrText xml:space="preserve"> PAGEREF _Toc74572114 \h </w:instrText>
        </w:r>
        <w:r w:rsidR="00452B2C">
          <w:rPr>
            <w:noProof/>
            <w:webHidden/>
          </w:rPr>
        </w:r>
        <w:r w:rsidR="00452B2C">
          <w:rPr>
            <w:noProof/>
            <w:webHidden/>
          </w:rPr>
          <w:fldChar w:fldCharType="separate"/>
        </w:r>
        <w:r w:rsidR="00452B2C">
          <w:rPr>
            <w:noProof/>
            <w:webHidden/>
          </w:rPr>
          <w:t>79</w:t>
        </w:r>
        <w:r w:rsidR="00452B2C">
          <w:rPr>
            <w:noProof/>
            <w:webHidden/>
          </w:rPr>
          <w:fldChar w:fldCharType="end"/>
        </w:r>
      </w:hyperlink>
    </w:p>
    <w:p w14:paraId="2932B792" w14:textId="1D6E545C"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5" w:history="1">
        <w:r w:rsidR="00452B2C" w:rsidRPr="00593214">
          <w:rPr>
            <w:rStyle w:val="Hyperlink"/>
            <w:noProof/>
            <w:lang w:val="en-150"/>
          </w:rPr>
          <w:t>4.3.4 Stage 3. Customized anchors on PP-6</w:t>
        </w:r>
        <w:r w:rsidR="00452B2C">
          <w:rPr>
            <w:noProof/>
            <w:webHidden/>
          </w:rPr>
          <w:tab/>
        </w:r>
        <w:r w:rsidR="00452B2C">
          <w:rPr>
            <w:noProof/>
            <w:webHidden/>
          </w:rPr>
          <w:fldChar w:fldCharType="begin"/>
        </w:r>
        <w:r w:rsidR="00452B2C">
          <w:rPr>
            <w:noProof/>
            <w:webHidden/>
          </w:rPr>
          <w:instrText xml:space="preserve"> PAGEREF _Toc74572115 \h </w:instrText>
        </w:r>
        <w:r w:rsidR="00452B2C">
          <w:rPr>
            <w:noProof/>
            <w:webHidden/>
          </w:rPr>
        </w:r>
        <w:r w:rsidR="00452B2C">
          <w:rPr>
            <w:noProof/>
            <w:webHidden/>
          </w:rPr>
          <w:fldChar w:fldCharType="separate"/>
        </w:r>
        <w:r w:rsidR="00452B2C">
          <w:rPr>
            <w:noProof/>
            <w:webHidden/>
          </w:rPr>
          <w:t>85</w:t>
        </w:r>
        <w:r w:rsidR="00452B2C">
          <w:rPr>
            <w:noProof/>
            <w:webHidden/>
          </w:rPr>
          <w:fldChar w:fldCharType="end"/>
        </w:r>
      </w:hyperlink>
    </w:p>
    <w:p w14:paraId="19B91C55" w14:textId="678BC213"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16" w:history="1">
        <w:r w:rsidR="00452B2C" w:rsidRPr="00593214">
          <w:rPr>
            <w:rStyle w:val="Hyperlink"/>
            <w:noProof/>
            <w:lang w:val="en-150"/>
          </w:rPr>
          <w:t>4.4 Results</w:t>
        </w:r>
        <w:r w:rsidR="00452B2C">
          <w:rPr>
            <w:noProof/>
            <w:webHidden/>
          </w:rPr>
          <w:tab/>
        </w:r>
        <w:r w:rsidR="00452B2C">
          <w:rPr>
            <w:noProof/>
            <w:webHidden/>
          </w:rPr>
          <w:fldChar w:fldCharType="begin"/>
        </w:r>
        <w:r w:rsidR="00452B2C">
          <w:rPr>
            <w:noProof/>
            <w:webHidden/>
          </w:rPr>
          <w:instrText xml:space="preserve"> PAGEREF _Toc74572116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6D809682" w14:textId="7E0C242A"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7" w:history="1">
        <w:r w:rsidR="00452B2C" w:rsidRPr="00593214">
          <w:rPr>
            <w:rStyle w:val="Hyperlink"/>
            <w:noProof/>
            <w:lang w:val="en-150"/>
          </w:rPr>
          <w:t>4.4.1 Benchmarking results</w:t>
        </w:r>
        <w:r w:rsidR="00452B2C">
          <w:rPr>
            <w:noProof/>
            <w:webHidden/>
          </w:rPr>
          <w:tab/>
        </w:r>
        <w:r w:rsidR="00452B2C">
          <w:rPr>
            <w:noProof/>
            <w:webHidden/>
          </w:rPr>
          <w:fldChar w:fldCharType="begin"/>
        </w:r>
        <w:r w:rsidR="00452B2C">
          <w:rPr>
            <w:noProof/>
            <w:webHidden/>
          </w:rPr>
          <w:instrText xml:space="preserve"> PAGEREF _Toc74572117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791AEAD1" w14:textId="0584257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18" w:history="1">
        <w:r w:rsidR="00452B2C" w:rsidRPr="00593214">
          <w:rPr>
            <w:rStyle w:val="Hyperlink"/>
            <w:noProof/>
            <w:lang w:val="en-150"/>
          </w:rPr>
          <w:t>4.4.2 Best detector proposal</w:t>
        </w:r>
        <w:r w:rsidR="00452B2C">
          <w:rPr>
            <w:noProof/>
            <w:webHidden/>
          </w:rPr>
          <w:tab/>
        </w:r>
        <w:r w:rsidR="00452B2C">
          <w:rPr>
            <w:noProof/>
            <w:webHidden/>
          </w:rPr>
          <w:fldChar w:fldCharType="begin"/>
        </w:r>
        <w:r w:rsidR="00452B2C">
          <w:rPr>
            <w:noProof/>
            <w:webHidden/>
          </w:rPr>
          <w:instrText xml:space="preserve"> PAGEREF _Toc74572118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18AF3BDB" w14:textId="70178885"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119" w:history="1">
        <w:r w:rsidR="00452B2C" w:rsidRPr="00593214">
          <w:rPr>
            <w:rStyle w:val="Hyperlink"/>
            <w:noProof/>
            <w:lang w:val="en-150"/>
          </w:rPr>
          <w:t>5 Towards item localization</w:t>
        </w:r>
        <w:r w:rsidR="00452B2C">
          <w:rPr>
            <w:noProof/>
            <w:webHidden/>
          </w:rPr>
          <w:tab/>
        </w:r>
        <w:r w:rsidR="00452B2C">
          <w:rPr>
            <w:noProof/>
            <w:webHidden/>
          </w:rPr>
          <w:fldChar w:fldCharType="begin"/>
        </w:r>
        <w:r w:rsidR="00452B2C">
          <w:rPr>
            <w:noProof/>
            <w:webHidden/>
          </w:rPr>
          <w:instrText xml:space="preserve"> PAGEREF _Toc74572119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1597F1A4" w14:textId="0C608EE7"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20" w:history="1">
        <w:r w:rsidR="00452B2C" w:rsidRPr="00593214">
          <w:rPr>
            <w:rStyle w:val="Hyperlink"/>
            <w:noProof/>
            <w:lang w:val="en-150"/>
          </w:rPr>
          <w:t>5.1 Introduction</w:t>
        </w:r>
        <w:r w:rsidR="00452B2C">
          <w:rPr>
            <w:noProof/>
            <w:webHidden/>
          </w:rPr>
          <w:tab/>
        </w:r>
        <w:r w:rsidR="00452B2C">
          <w:rPr>
            <w:noProof/>
            <w:webHidden/>
          </w:rPr>
          <w:fldChar w:fldCharType="begin"/>
        </w:r>
        <w:r w:rsidR="00452B2C">
          <w:rPr>
            <w:noProof/>
            <w:webHidden/>
          </w:rPr>
          <w:instrText xml:space="preserve"> PAGEREF _Toc74572120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011DD315" w14:textId="36D65D0F"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1" w:history="1">
        <w:r w:rsidR="00452B2C" w:rsidRPr="00593214">
          <w:rPr>
            <w:rStyle w:val="Hyperlink"/>
            <w:noProof/>
            <w:lang w:val="en-150"/>
          </w:rPr>
          <w:t>5.1.1 Requirements and approach</w:t>
        </w:r>
        <w:r w:rsidR="00452B2C">
          <w:rPr>
            <w:noProof/>
            <w:webHidden/>
          </w:rPr>
          <w:tab/>
        </w:r>
        <w:r w:rsidR="00452B2C">
          <w:rPr>
            <w:noProof/>
            <w:webHidden/>
          </w:rPr>
          <w:fldChar w:fldCharType="begin"/>
        </w:r>
        <w:r w:rsidR="00452B2C">
          <w:rPr>
            <w:noProof/>
            <w:webHidden/>
          </w:rPr>
          <w:instrText xml:space="preserve"> PAGEREF _Toc74572121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70379070" w14:textId="647F3357"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2" w:history="1">
        <w:r w:rsidR="00452B2C" w:rsidRPr="00593214">
          <w:rPr>
            <w:rStyle w:val="Hyperlink"/>
            <w:noProof/>
            <w:lang w:val="en-150"/>
          </w:rPr>
          <w:t>5.1.2 Experimental setup</w:t>
        </w:r>
        <w:r w:rsidR="00452B2C">
          <w:rPr>
            <w:noProof/>
            <w:webHidden/>
          </w:rPr>
          <w:tab/>
        </w:r>
        <w:r w:rsidR="00452B2C">
          <w:rPr>
            <w:noProof/>
            <w:webHidden/>
          </w:rPr>
          <w:fldChar w:fldCharType="begin"/>
        </w:r>
        <w:r w:rsidR="00452B2C">
          <w:rPr>
            <w:noProof/>
            <w:webHidden/>
          </w:rPr>
          <w:instrText xml:space="preserve"> PAGEREF _Toc74572122 \h </w:instrText>
        </w:r>
        <w:r w:rsidR="00452B2C">
          <w:rPr>
            <w:noProof/>
            <w:webHidden/>
          </w:rPr>
        </w:r>
        <w:r w:rsidR="00452B2C">
          <w:rPr>
            <w:noProof/>
            <w:webHidden/>
          </w:rPr>
          <w:fldChar w:fldCharType="separate"/>
        </w:r>
        <w:r w:rsidR="00452B2C">
          <w:rPr>
            <w:noProof/>
            <w:webHidden/>
          </w:rPr>
          <w:t>88</w:t>
        </w:r>
        <w:r w:rsidR="00452B2C">
          <w:rPr>
            <w:noProof/>
            <w:webHidden/>
          </w:rPr>
          <w:fldChar w:fldCharType="end"/>
        </w:r>
      </w:hyperlink>
    </w:p>
    <w:p w14:paraId="1EAD014A" w14:textId="485397D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23" w:history="1">
        <w:r w:rsidR="00452B2C" w:rsidRPr="00593214">
          <w:rPr>
            <w:rStyle w:val="Hyperlink"/>
            <w:noProof/>
            <w:lang w:val="en-150"/>
          </w:rPr>
          <w:t>5.2 The localization problem</w:t>
        </w:r>
        <w:r w:rsidR="00452B2C">
          <w:rPr>
            <w:noProof/>
            <w:webHidden/>
          </w:rPr>
          <w:tab/>
        </w:r>
        <w:r w:rsidR="00452B2C">
          <w:rPr>
            <w:noProof/>
            <w:webHidden/>
          </w:rPr>
          <w:fldChar w:fldCharType="begin"/>
        </w:r>
        <w:r w:rsidR="00452B2C">
          <w:rPr>
            <w:noProof/>
            <w:webHidden/>
          </w:rPr>
          <w:instrText xml:space="preserve"> PAGEREF _Toc74572123 \h </w:instrText>
        </w:r>
        <w:r w:rsidR="00452B2C">
          <w:rPr>
            <w:noProof/>
            <w:webHidden/>
          </w:rPr>
        </w:r>
        <w:r w:rsidR="00452B2C">
          <w:rPr>
            <w:noProof/>
            <w:webHidden/>
          </w:rPr>
          <w:fldChar w:fldCharType="separate"/>
        </w:r>
        <w:r w:rsidR="00452B2C">
          <w:rPr>
            <w:noProof/>
            <w:webHidden/>
          </w:rPr>
          <w:t>89</w:t>
        </w:r>
        <w:r w:rsidR="00452B2C">
          <w:rPr>
            <w:noProof/>
            <w:webHidden/>
          </w:rPr>
          <w:fldChar w:fldCharType="end"/>
        </w:r>
      </w:hyperlink>
    </w:p>
    <w:p w14:paraId="6E1748C6" w14:textId="02C97EA1"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4" w:history="1">
        <w:r w:rsidR="00452B2C" w:rsidRPr="00593214">
          <w:rPr>
            <w:rStyle w:val="Hyperlink"/>
            <w:noProof/>
            <w:lang w:val="en-150"/>
          </w:rPr>
          <w:t>5.2.1 Localization in underground settings</w:t>
        </w:r>
        <w:r w:rsidR="00452B2C">
          <w:rPr>
            <w:noProof/>
            <w:webHidden/>
          </w:rPr>
          <w:tab/>
        </w:r>
        <w:r w:rsidR="00452B2C">
          <w:rPr>
            <w:noProof/>
            <w:webHidden/>
          </w:rPr>
          <w:fldChar w:fldCharType="begin"/>
        </w:r>
        <w:r w:rsidR="00452B2C">
          <w:rPr>
            <w:noProof/>
            <w:webHidden/>
          </w:rPr>
          <w:instrText xml:space="preserve"> PAGEREF _Toc74572124 \h </w:instrText>
        </w:r>
        <w:r w:rsidR="00452B2C">
          <w:rPr>
            <w:noProof/>
            <w:webHidden/>
          </w:rPr>
        </w:r>
        <w:r w:rsidR="00452B2C">
          <w:rPr>
            <w:noProof/>
            <w:webHidden/>
          </w:rPr>
          <w:fldChar w:fldCharType="separate"/>
        </w:r>
        <w:r w:rsidR="00452B2C">
          <w:rPr>
            <w:noProof/>
            <w:webHidden/>
          </w:rPr>
          <w:t>89</w:t>
        </w:r>
        <w:r w:rsidR="00452B2C">
          <w:rPr>
            <w:noProof/>
            <w:webHidden/>
          </w:rPr>
          <w:fldChar w:fldCharType="end"/>
        </w:r>
      </w:hyperlink>
    </w:p>
    <w:p w14:paraId="0E4FCC6B" w14:textId="644D5875"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5" w:history="1">
        <w:r w:rsidR="00452B2C" w:rsidRPr="00593214">
          <w:rPr>
            <w:rStyle w:val="Hyperlink"/>
            <w:noProof/>
            <w:lang w:val="en-150"/>
          </w:rPr>
          <w:t>5.2.2 Pose algebra</w:t>
        </w:r>
        <w:r w:rsidR="00452B2C">
          <w:rPr>
            <w:noProof/>
            <w:webHidden/>
          </w:rPr>
          <w:tab/>
        </w:r>
        <w:r w:rsidR="00452B2C">
          <w:rPr>
            <w:noProof/>
            <w:webHidden/>
          </w:rPr>
          <w:fldChar w:fldCharType="begin"/>
        </w:r>
        <w:r w:rsidR="00452B2C">
          <w:rPr>
            <w:noProof/>
            <w:webHidden/>
          </w:rPr>
          <w:instrText xml:space="preserve"> PAGEREF _Toc74572125 \h </w:instrText>
        </w:r>
        <w:r w:rsidR="00452B2C">
          <w:rPr>
            <w:noProof/>
            <w:webHidden/>
          </w:rPr>
        </w:r>
        <w:r w:rsidR="00452B2C">
          <w:rPr>
            <w:noProof/>
            <w:webHidden/>
          </w:rPr>
          <w:fldChar w:fldCharType="separate"/>
        </w:r>
        <w:r w:rsidR="00452B2C">
          <w:rPr>
            <w:noProof/>
            <w:webHidden/>
          </w:rPr>
          <w:t>92</w:t>
        </w:r>
        <w:r w:rsidR="00452B2C">
          <w:rPr>
            <w:noProof/>
            <w:webHidden/>
          </w:rPr>
          <w:fldChar w:fldCharType="end"/>
        </w:r>
      </w:hyperlink>
    </w:p>
    <w:p w14:paraId="2661DB59" w14:textId="08B2A76A"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6" w:history="1">
        <w:r w:rsidR="00452B2C" w:rsidRPr="00593214">
          <w:rPr>
            <w:rStyle w:val="Hyperlink"/>
            <w:noProof/>
            <w:lang w:val="en-150"/>
          </w:rPr>
          <w:t>5.2.3 State space models and Kalman filters</w:t>
        </w:r>
        <w:r w:rsidR="00452B2C">
          <w:rPr>
            <w:noProof/>
            <w:webHidden/>
          </w:rPr>
          <w:tab/>
        </w:r>
        <w:r w:rsidR="00452B2C">
          <w:rPr>
            <w:noProof/>
            <w:webHidden/>
          </w:rPr>
          <w:fldChar w:fldCharType="begin"/>
        </w:r>
        <w:r w:rsidR="00452B2C">
          <w:rPr>
            <w:noProof/>
            <w:webHidden/>
          </w:rPr>
          <w:instrText xml:space="preserve"> PAGEREF _Toc74572126 \h </w:instrText>
        </w:r>
        <w:r w:rsidR="00452B2C">
          <w:rPr>
            <w:noProof/>
            <w:webHidden/>
          </w:rPr>
        </w:r>
        <w:r w:rsidR="00452B2C">
          <w:rPr>
            <w:noProof/>
            <w:webHidden/>
          </w:rPr>
          <w:fldChar w:fldCharType="separate"/>
        </w:r>
        <w:r w:rsidR="00452B2C">
          <w:rPr>
            <w:noProof/>
            <w:webHidden/>
          </w:rPr>
          <w:t>94</w:t>
        </w:r>
        <w:r w:rsidR="00452B2C">
          <w:rPr>
            <w:noProof/>
            <w:webHidden/>
          </w:rPr>
          <w:fldChar w:fldCharType="end"/>
        </w:r>
      </w:hyperlink>
    </w:p>
    <w:p w14:paraId="13289AD5" w14:textId="7AB243AF"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7" w:history="1">
        <w:r w:rsidR="00452B2C" w:rsidRPr="00593214">
          <w:rPr>
            <w:rStyle w:val="Hyperlink"/>
            <w:noProof/>
            <w:lang w:val="en-150"/>
          </w:rPr>
          <w:t>5.2.4 The pinhole camera model</w:t>
        </w:r>
        <w:r w:rsidR="00452B2C">
          <w:rPr>
            <w:noProof/>
            <w:webHidden/>
          </w:rPr>
          <w:tab/>
        </w:r>
        <w:r w:rsidR="00452B2C">
          <w:rPr>
            <w:noProof/>
            <w:webHidden/>
          </w:rPr>
          <w:fldChar w:fldCharType="begin"/>
        </w:r>
        <w:r w:rsidR="00452B2C">
          <w:rPr>
            <w:noProof/>
            <w:webHidden/>
          </w:rPr>
          <w:instrText xml:space="preserve"> PAGEREF _Toc74572127 \h </w:instrText>
        </w:r>
        <w:r w:rsidR="00452B2C">
          <w:rPr>
            <w:noProof/>
            <w:webHidden/>
          </w:rPr>
        </w:r>
        <w:r w:rsidR="00452B2C">
          <w:rPr>
            <w:noProof/>
            <w:webHidden/>
          </w:rPr>
          <w:fldChar w:fldCharType="separate"/>
        </w:r>
        <w:r w:rsidR="00452B2C">
          <w:rPr>
            <w:noProof/>
            <w:webHidden/>
          </w:rPr>
          <w:t>96</w:t>
        </w:r>
        <w:r w:rsidR="00452B2C">
          <w:rPr>
            <w:noProof/>
            <w:webHidden/>
          </w:rPr>
          <w:fldChar w:fldCharType="end"/>
        </w:r>
      </w:hyperlink>
    </w:p>
    <w:p w14:paraId="17C8AB62" w14:textId="3566B03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28" w:history="1">
        <w:r w:rsidR="00452B2C" w:rsidRPr="00593214">
          <w:rPr>
            <w:rStyle w:val="Hyperlink"/>
            <w:noProof/>
            <w:lang w:val="en-150"/>
          </w:rPr>
          <w:t>5.2.5 Camera calibration</w:t>
        </w:r>
        <w:r w:rsidR="00452B2C">
          <w:rPr>
            <w:noProof/>
            <w:webHidden/>
          </w:rPr>
          <w:tab/>
        </w:r>
        <w:r w:rsidR="00452B2C">
          <w:rPr>
            <w:noProof/>
            <w:webHidden/>
          </w:rPr>
          <w:fldChar w:fldCharType="begin"/>
        </w:r>
        <w:r w:rsidR="00452B2C">
          <w:rPr>
            <w:noProof/>
            <w:webHidden/>
          </w:rPr>
          <w:instrText xml:space="preserve"> PAGEREF _Toc74572128 \h </w:instrText>
        </w:r>
        <w:r w:rsidR="00452B2C">
          <w:rPr>
            <w:noProof/>
            <w:webHidden/>
          </w:rPr>
        </w:r>
        <w:r w:rsidR="00452B2C">
          <w:rPr>
            <w:noProof/>
            <w:webHidden/>
          </w:rPr>
          <w:fldChar w:fldCharType="separate"/>
        </w:r>
        <w:r w:rsidR="00452B2C">
          <w:rPr>
            <w:noProof/>
            <w:webHidden/>
          </w:rPr>
          <w:t>98</w:t>
        </w:r>
        <w:r w:rsidR="00452B2C">
          <w:rPr>
            <w:noProof/>
            <w:webHidden/>
          </w:rPr>
          <w:fldChar w:fldCharType="end"/>
        </w:r>
      </w:hyperlink>
    </w:p>
    <w:p w14:paraId="08638574" w14:textId="73D61507"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29" w:history="1">
        <w:r w:rsidR="00452B2C" w:rsidRPr="00593214">
          <w:rPr>
            <w:rStyle w:val="Hyperlink"/>
            <w:noProof/>
            <w:lang w:val="en-150"/>
          </w:rPr>
          <w:t>5.3 Camera pose estimation with ArUco markers</w:t>
        </w:r>
        <w:r w:rsidR="00452B2C">
          <w:rPr>
            <w:noProof/>
            <w:webHidden/>
          </w:rPr>
          <w:tab/>
        </w:r>
        <w:r w:rsidR="00452B2C">
          <w:rPr>
            <w:noProof/>
            <w:webHidden/>
          </w:rPr>
          <w:fldChar w:fldCharType="begin"/>
        </w:r>
        <w:r w:rsidR="00452B2C">
          <w:rPr>
            <w:noProof/>
            <w:webHidden/>
          </w:rPr>
          <w:instrText xml:space="preserve"> PAGEREF _Toc74572129 \h </w:instrText>
        </w:r>
        <w:r w:rsidR="00452B2C">
          <w:rPr>
            <w:noProof/>
            <w:webHidden/>
          </w:rPr>
        </w:r>
        <w:r w:rsidR="00452B2C">
          <w:rPr>
            <w:noProof/>
            <w:webHidden/>
          </w:rPr>
          <w:fldChar w:fldCharType="separate"/>
        </w:r>
        <w:r w:rsidR="00452B2C">
          <w:rPr>
            <w:noProof/>
            <w:webHidden/>
          </w:rPr>
          <w:t>99</w:t>
        </w:r>
        <w:r w:rsidR="00452B2C">
          <w:rPr>
            <w:noProof/>
            <w:webHidden/>
          </w:rPr>
          <w:fldChar w:fldCharType="end"/>
        </w:r>
      </w:hyperlink>
    </w:p>
    <w:p w14:paraId="6D03651E" w14:textId="196CC0E8"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0" w:history="1">
        <w:r w:rsidR="00452B2C" w:rsidRPr="00593214">
          <w:rPr>
            <w:rStyle w:val="Hyperlink"/>
            <w:noProof/>
            <w:lang w:val="en-150"/>
          </w:rPr>
          <w:t>5.3.1 Finding the pose of ArUco markers with respect to the camera</w:t>
        </w:r>
        <w:r w:rsidR="00452B2C">
          <w:rPr>
            <w:noProof/>
            <w:webHidden/>
          </w:rPr>
          <w:tab/>
        </w:r>
        <w:r w:rsidR="00452B2C">
          <w:rPr>
            <w:noProof/>
            <w:webHidden/>
          </w:rPr>
          <w:fldChar w:fldCharType="begin"/>
        </w:r>
        <w:r w:rsidR="00452B2C">
          <w:rPr>
            <w:noProof/>
            <w:webHidden/>
          </w:rPr>
          <w:instrText xml:space="preserve"> PAGEREF _Toc74572130 \h </w:instrText>
        </w:r>
        <w:r w:rsidR="00452B2C">
          <w:rPr>
            <w:noProof/>
            <w:webHidden/>
          </w:rPr>
        </w:r>
        <w:r w:rsidR="00452B2C">
          <w:rPr>
            <w:noProof/>
            <w:webHidden/>
          </w:rPr>
          <w:fldChar w:fldCharType="separate"/>
        </w:r>
        <w:r w:rsidR="00452B2C">
          <w:rPr>
            <w:noProof/>
            <w:webHidden/>
          </w:rPr>
          <w:t>99</w:t>
        </w:r>
        <w:r w:rsidR="00452B2C">
          <w:rPr>
            <w:noProof/>
            <w:webHidden/>
          </w:rPr>
          <w:fldChar w:fldCharType="end"/>
        </w:r>
      </w:hyperlink>
    </w:p>
    <w:p w14:paraId="364B0FA8" w14:textId="749FBE87"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1" w:history="1">
        <w:r w:rsidR="00452B2C" w:rsidRPr="00593214">
          <w:rPr>
            <w:rStyle w:val="Hyperlink"/>
            <w:noProof/>
            <w:lang w:val="en-150"/>
          </w:rPr>
          <w:t>5.3.2 Finding the pose of the camera with respect to an ArUco marker</w:t>
        </w:r>
        <w:r w:rsidR="00452B2C">
          <w:rPr>
            <w:noProof/>
            <w:webHidden/>
          </w:rPr>
          <w:tab/>
        </w:r>
        <w:r w:rsidR="00452B2C">
          <w:rPr>
            <w:noProof/>
            <w:webHidden/>
          </w:rPr>
          <w:fldChar w:fldCharType="begin"/>
        </w:r>
        <w:r w:rsidR="00452B2C">
          <w:rPr>
            <w:noProof/>
            <w:webHidden/>
          </w:rPr>
          <w:instrText xml:space="preserve"> PAGEREF _Toc74572131 \h </w:instrText>
        </w:r>
        <w:r w:rsidR="00452B2C">
          <w:rPr>
            <w:noProof/>
            <w:webHidden/>
          </w:rPr>
        </w:r>
        <w:r w:rsidR="00452B2C">
          <w:rPr>
            <w:noProof/>
            <w:webHidden/>
          </w:rPr>
          <w:fldChar w:fldCharType="separate"/>
        </w:r>
        <w:r w:rsidR="00452B2C">
          <w:rPr>
            <w:noProof/>
            <w:webHidden/>
          </w:rPr>
          <w:t>100</w:t>
        </w:r>
        <w:r w:rsidR="00452B2C">
          <w:rPr>
            <w:noProof/>
            <w:webHidden/>
          </w:rPr>
          <w:fldChar w:fldCharType="end"/>
        </w:r>
      </w:hyperlink>
    </w:p>
    <w:p w14:paraId="78A47F43" w14:textId="63C82A15"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2" w:history="1">
        <w:r w:rsidR="00452B2C" w:rsidRPr="00593214">
          <w:rPr>
            <w:rStyle w:val="Hyperlink"/>
            <w:noProof/>
            <w:lang w:val="en-150"/>
          </w:rPr>
          <w:t>5.3.3 Two-dimensional ArUco marker layout</w:t>
        </w:r>
        <w:r w:rsidR="00452B2C">
          <w:rPr>
            <w:noProof/>
            <w:webHidden/>
          </w:rPr>
          <w:tab/>
        </w:r>
        <w:r w:rsidR="00452B2C">
          <w:rPr>
            <w:noProof/>
            <w:webHidden/>
          </w:rPr>
          <w:fldChar w:fldCharType="begin"/>
        </w:r>
        <w:r w:rsidR="00452B2C">
          <w:rPr>
            <w:noProof/>
            <w:webHidden/>
          </w:rPr>
          <w:instrText xml:space="preserve"> PAGEREF _Toc74572132 \h </w:instrText>
        </w:r>
        <w:r w:rsidR="00452B2C">
          <w:rPr>
            <w:noProof/>
            <w:webHidden/>
          </w:rPr>
        </w:r>
        <w:r w:rsidR="00452B2C">
          <w:rPr>
            <w:noProof/>
            <w:webHidden/>
          </w:rPr>
          <w:fldChar w:fldCharType="separate"/>
        </w:r>
        <w:r w:rsidR="00452B2C">
          <w:rPr>
            <w:noProof/>
            <w:webHidden/>
          </w:rPr>
          <w:t>100</w:t>
        </w:r>
        <w:r w:rsidR="00452B2C">
          <w:rPr>
            <w:noProof/>
            <w:webHidden/>
          </w:rPr>
          <w:fldChar w:fldCharType="end"/>
        </w:r>
      </w:hyperlink>
    </w:p>
    <w:p w14:paraId="59B3285F" w14:textId="6F97175C"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33" w:history="1">
        <w:r w:rsidR="00452B2C" w:rsidRPr="00593214">
          <w:rPr>
            <w:rStyle w:val="Hyperlink"/>
            <w:noProof/>
            <w:lang w:val="en-150"/>
          </w:rPr>
          <w:t>5.4 Improving pose estimation with Kalman filters</w:t>
        </w:r>
        <w:r w:rsidR="00452B2C">
          <w:rPr>
            <w:noProof/>
            <w:webHidden/>
          </w:rPr>
          <w:tab/>
        </w:r>
        <w:r w:rsidR="00452B2C">
          <w:rPr>
            <w:noProof/>
            <w:webHidden/>
          </w:rPr>
          <w:fldChar w:fldCharType="begin"/>
        </w:r>
        <w:r w:rsidR="00452B2C">
          <w:rPr>
            <w:noProof/>
            <w:webHidden/>
          </w:rPr>
          <w:instrText xml:space="preserve"> PAGEREF _Toc74572133 \h </w:instrText>
        </w:r>
        <w:r w:rsidR="00452B2C">
          <w:rPr>
            <w:noProof/>
            <w:webHidden/>
          </w:rPr>
        </w:r>
        <w:r w:rsidR="00452B2C">
          <w:rPr>
            <w:noProof/>
            <w:webHidden/>
          </w:rPr>
          <w:fldChar w:fldCharType="separate"/>
        </w:r>
        <w:r w:rsidR="00452B2C">
          <w:rPr>
            <w:noProof/>
            <w:webHidden/>
          </w:rPr>
          <w:t>102</w:t>
        </w:r>
        <w:r w:rsidR="00452B2C">
          <w:rPr>
            <w:noProof/>
            <w:webHidden/>
          </w:rPr>
          <w:fldChar w:fldCharType="end"/>
        </w:r>
      </w:hyperlink>
    </w:p>
    <w:p w14:paraId="4920A83E" w14:textId="5E07E33B"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4" w:history="1">
        <w:r w:rsidR="00452B2C" w:rsidRPr="00593214">
          <w:rPr>
            <w:rStyle w:val="Hyperlink"/>
            <w:noProof/>
            <w:lang w:val="en-150"/>
          </w:rPr>
          <w:t>5.4.1 Disturbance analysis and previous considerations</w:t>
        </w:r>
        <w:r w:rsidR="00452B2C">
          <w:rPr>
            <w:noProof/>
            <w:webHidden/>
          </w:rPr>
          <w:tab/>
        </w:r>
        <w:r w:rsidR="00452B2C">
          <w:rPr>
            <w:noProof/>
            <w:webHidden/>
          </w:rPr>
          <w:fldChar w:fldCharType="begin"/>
        </w:r>
        <w:r w:rsidR="00452B2C">
          <w:rPr>
            <w:noProof/>
            <w:webHidden/>
          </w:rPr>
          <w:instrText xml:space="preserve"> PAGEREF _Toc74572134 \h </w:instrText>
        </w:r>
        <w:r w:rsidR="00452B2C">
          <w:rPr>
            <w:noProof/>
            <w:webHidden/>
          </w:rPr>
        </w:r>
        <w:r w:rsidR="00452B2C">
          <w:rPr>
            <w:noProof/>
            <w:webHidden/>
          </w:rPr>
          <w:fldChar w:fldCharType="separate"/>
        </w:r>
        <w:r w:rsidR="00452B2C">
          <w:rPr>
            <w:noProof/>
            <w:webHidden/>
          </w:rPr>
          <w:t>102</w:t>
        </w:r>
        <w:r w:rsidR="00452B2C">
          <w:rPr>
            <w:noProof/>
            <w:webHidden/>
          </w:rPr>
          <w:fldChar w:fldCharType="end"/>
        </w:r>
      </w:hyperlink>
    </w:p>
    <w:p w14:paraId="04E3234D" w14:textId="6120D55F"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5" w:history="1">
        <w:r w:rsidR="00452B2C" w:rsidRPr="00593214">
          <w:rPr>
            <w:rStyle w:val="Hyperlink"/>
            <w:noProof/>
            <w:lang w:val="en-150"/>
          </w:rPr>
          <w:t>5.4.2 Denoising ArUco marker poses</w:t>
        </w:r>
        <w:r w:rsidR="00452B2C">
          <w:rPr>
            <w:noProof/>
            <w:webHidden/>
          </w:rPr>
          <w:tab/>
        </w:r>
        <w:r w:rsidR="00452B2C">
          <w:rPr>
            <w:noProof/>
            <w:webHidden/>
          </w:rPr>
          <w:fldChar w:fldCharType="begin"/>
        </w:r>
        <w:r w:rsidR="00452B2C">
          <w:rPr>
            <w:noProof/>
            <w:webHidden/>
          </w:rPr>
          <w:instrText xml:space="preserve"> PAGEREF _Toc74572135 \h </w:instrText>
        </w:r>
        <w:r w:rsidR="00452B2C">
          <w:rPr>
            <w:noProof/>
            <w:webHidden/>
          </w:rPr>
        </w:r>
        <w:r w:rsidR="00452B2C">
          <w:rPr>
            <w:noProof/>
            <w:webHidden/>
          </w:rPr>
          <w:fldChar w:fldCharType="separate"/>
        </w:r>
        <w:r w:rsidR="00452B2C">
          <w:rPr>
            <w:noProof/>
            <w:webHidden/>
          </w:rPr>
          <w:t>104</w:t>
        </w:r>
        <w:r w:rsidR="00452B2C">
          <w:rPr>
            <w:noProof/>
            <w:webHidden/>
          </w:rPr>
          <w:fldChar w:fldCharType="end"/>
        </w:r>
      </w:hyperlink>
    </w:p>
    <w:p w14:paraId="18CDED1C" w14:textId="44032386"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6" w:history="1">
        <w:r w:rsidR="00452B2C" w:rsidRPr="00593214">
          <w:rPr>
            <w:rStyle w:val="Hyperlink"/>
            <w:noProof/>
            <w:lang w:val="en-150"/>
          </w:rPr>
          <w:t>5.4.3 Multi-ArUco pose estimation</w:t>
        </w:r>
        <w:r w:rsidR="00452B2C">
          <w:rPr>
            <w:noProof/>
            <w:webHidden/>
          </w:rPr>
          <w:tab/>
        </w:r>
        <w:r w:rsidR="00452B2C">
          <w:rPr>
            <w:noProof/>
            <w:webHidden/>
          </w:rPr>
          <w:fldChar w:fldCharType="begin"/>
        </w:r>
        <w:r w:rsidR="00452B2C">
          <w:rPr>
            <w:noProof/>
            <w:webHidden/>
          </w:rPr>
          <w:instrText xml:space="preserve"> PAGEREF _Toc74572136 \h </w:instrText>
        </w:r>
        <w:r w:rsidR="00452B2C">
          <w:rPr>
            <w:noProof/>
            <w:webHidden/>
          </w:rPr>
        </w:r>
        <w:r w:rsidR="00452B2C">
          <w:rPr>
            <w:noProof/>
            <w:webHidden/>
          </w:rPr>
          <w:fldChar w:fldCharType="separate"/>
        </w:r>
        <w:r w:rsidR="00452B2C">
          <w:rPr>
            <w:noProof/>
            <w:webHidden/>
          </w:rPr>
          <w:t>106</w:t>
        </w:r>
        <w:r w:rsidR="00452B2C">
          <w:rPr>
            <w:noProof/>
            <w:webHidden/>
          </w:rPr>
          <w:fldChar w:fldCharType="end"/>
        </w:r>
      </w:hyperlink>
    </w:p>
    <w:p w14:paraId="2F0DFE20" w14:textId="2A3A073A"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7" w:history="1">
        <w:r w:rsidR="00452B2C" w:rsidRPr="00593214">
          <w:rPr>
            <w:rStyle w:val="Hyperlink"/>
            <w:noProof/>
            <w:lang w:val="en-150"/>
          </w:rPr>
          <w:t>5.4.4 Addressing the non-linearity of angle predictions</w:t>
        </w:r>
        <w:r w:rsidR="00452B2C">
          <w:rPr>
            <w:noProof/>
            <w:webHidden/>
          </w:rPr>
          <w:tab/>
        </w:r>
        <w:r w:rsidR="00452B2C">
          <w:rPr>
            <w:noProof/>
            <w:webHidden/>
          </w:rPr>
          <w:fldChar w:fldCharType="begin"/>
        </w:r>
        <w:r w:rsidR="00452B2C">
          <w:rPr>
            <w:noProof/>
            <w:webHidden/>
          </w:rPr>
          <w:instrText xml:space="preserve"> PAGEREF _Toc74572137 \h </w:instrText>
        </w:r>
        <w:r w:rsidR="00452B2C">
          <w:rPr>
            <w:noProof/>
            <w:webHidden/>
          </w:rPr>
        </w:r>
        <w:r w:rsidR="00452B2C">
          <w:rPr>
            <w:noProof/>
            <w:webHidden/>
          </w:rPr>
          <w:fldChar w:fldCharType="separate"/>
        </w:r>
        <w:r w:rsidR="00452B2C">
          <w:rPr>
            <w:noProof/>
            <w:webHidden/>
          </w:rPr>
          <w:t>109</w:t>
        </w:r>
        <w:r w:rsidR="00452B2C">
          <w:rPr>
            <w:noProof/>
            <w:webHidden/>
          </w:rPr>
          <w:fldChar w:fldCharType="end"/>
        </w:r>
      </w:hyperlink>
    </w:p>
    <w:p w14:paraId="46DAD8E2" w14:textId="143A3D75"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38" w:history="1">
        <w:r w:rsidR="00452B2C" w:rsidRPr="00593214">
          <w:rPr>
            <w:rStyle w:val="Hyperlink"/>
            <w:noProof/>
            <w:lang w:val="en-150"/>
          </w:rPr>
          <w:t>5.5 Item localization against camera coordinate frame</w:t>
        </w:r>
        <w:r w:rsidR="00452B2C">
          <w:rPr>
            <w:noProof/>
            <w:webHidden/>
          </w:rPr>
          <w:tab/>
        </w:r>
        <w:r w:rsidR="00452B2C">
          <w:rPr>
            <w:noProof/>
            <w:webHidden/>
          </w:rPr>
          <w:fldChar w:fldCharType="begin"/>
        </w:r>
        <w:r w:rsidR="00452B2C">
          <w:rPr>
            <w:noProof/>
            <w:webHidden/>
          </w:rPr>
          <w:instrText xml:space="preserve"> PAGEREF _Toc74572138 \h </w:instrText>
        </w:r>
        <w:r w:rsidR="00452B2C">
          <w:rPr>
            <w:noProof/>
            <w:webHidden/>
          </w:rPr>
        </w:r>
        <w:r w:rsidR="00452B2C">
          <w:rPr>
            <w:noProof/>
            <w:webHidden/>
          </w:rPr>
          <w:fldChar w:fldCharType="separate"/>
        </w:r>
        <w:r w:rsidR="00452B2C">
          <w:rPr>
            <w:noProof/>
            <w:webHidden/>
          </w:rPr>
          <w:t>111</w:t>
        </w:r>
        <w:r w:rsidR="00452B2C">
          <w:rPr>
            <w:noProof/>
            <w:webHidden/>
          </w:rPr>
          <w:fldChar w:fldCharType="end"/>
        </w:r>
      </w:hyperlink>
    </w:p>
    <w:p w14:paraId="54BF25F9" w14:textId="30A4FDAE"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39" w:history="1">
        <w:r w:rsidR="00452B2C" w:rsidRPr="00593214">
          <w:rPr>
            <w:rStyle w:val="Hyperlink"/>
            <w:noProof/>
            <w:lang w:val="en-150"/>
          </w:rPr>
          <w:t>5.5.1 Estimating item position</w:t>
        </w:r>
        <w:r w:rsidR="00452B2C">
          <w:rPr>
            <w:noProof/>
            <w:webHidden/>
          </w:rPr>
          <w:tab/>
        </w:r>
        <w:r w:rsidR="00452B2C">
          <w:rPr>
            <w:noProof/>
            <w:webHidden/>
          </w:rPr>
          <w:fldChar w:fldCharType="begin"/>
        </w:r>
        <w:r w:rsidR="00452B2C">
          <w:rPr>
            <w:noProof/>
            <w:webHidden/>
          </w:rPr>
          <w:instrText xml:space="preserve"> PAGEREF _Toc74572139 \h </w:instrText>
        </w:r>
        <w:r w:rsidR="00452B2C">
          <w:rPr>
            <w:noProof/>
            <w:webHidden/>
          </w:rPr>
        </w:r>
        <w:r w:rsidR="00452B2C">
          <w:rPr>
            <w:noProof/>
            <w:webHidden/>
          </w:rPr>
          <w:fldChar w:fldCharType="separate"/>
        </w:r>
        <w:r w:rsidR="00452B2C">
          <w:rPr>
            <w:noProof/>
            <w:webHidden/>
          </w:rPr>
          <w:t>111</w:t>
        </w:r>
        <w:r w:rsidR="00452B2C">
          <w:rPr>
            <w:noProof/>
            <w:webHidden/>
          </w:rPr>
          <w:fldChar w:fldCharType="end"/>
        </w:r>
      </w:hyperlink>
    </w:p>
    <w:p w14:paraId="4420B36C" w14:textId="1BAB7A7D"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40" w:history="1">
        <w:r w:rsidR="00452B2C" w:rsidRPr="00593214">
          <w:rPr>
            <w:rStyle w:val="Hyperlink"/>
            <w:noProof/>
            <w:lang w:val="en-150"/>
          </w:rPr>
          <w:t>5.5.2 In-line object detection</w:t>
        </w:r>
        <w:r w:rsidR="00452B2C">
          <w:rPr>
            <w:noProof/>
            <w:webHidden/>
          </w:rPr>
          <w:tab/>
        </w:r>
        <w:r w:rsidR="00452B2C">
          <w:rPr>
            <w:noProof/>
            <w:webHidden/>
          </w:rPr>
          <w:fldChar w:fldCharType="begin"/>
        </w:r>
        <w:r w:rsidR="00452B2C">
          <w:rPr>
            <w:noProof/>
            <w:webHidden/>
          </w:rPr>
          <w:instrText xml:space="preserve"> PAGEREF _Toc74572140 \h </w:instrText>
        </w:r>
        <w:r w:rsidR="00452B2C">
          <w:rPr>
            <w:noProof/>
            <w:webHidden/>
          </w:rPr>
        </w:r>
        <w:r w:rsidR="00452B2C">
          <w:rPr>
            <w:noProof/>
            <w:webHidden/>
          </w:rPr>
          <w:fldChar w:fldCharType="separate"/>
        </w:r>
        <w:r w:rsidR="00452B2C">
          <w:rPr>
            <w:noProof/>
            <w:webHidden/>
          </w:rPr>
          <w:t>112</w:t>
        </w:r>
        <w:r w:rsidR="00452B2C">
          <w:rPr>
            <w:noProof/>
            <w:webHidden/>
          </w:rPr>
          <w:fldChar w:fldCharType="end"/>
        </w:r>
      </w:hyperlink>
    </w:p>
    <w:p w14:paraId="35901AA4" w14:textId="1DAEFA37"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41" w:history="1">
        <w:r w:rsidR="00452B2C" w:rsidRPr="00593214">
          <w:rPr>
            <w:rStyle w:val="Hyperlink"/>
            <w:noProof/>
            <w:lang w:val="en-150"/>
          </w:rPr>
          <w:t>5.6 Item localization against real-world references</w:t>
        </w:r>
        <w:r w:rsidR="00452B2C">
          <w:rPr>
            <w:noProof/>
            <w:webHidden/>
          </w:rPr>
          <w:tab/>
        </w:r>
        <w:r w:rsidR="00452B2C">
          <w:rPr>
            <w:noProof/>
            <w:webHidden/>
          </w:rPr>
          <w:fldChar w:fldCharType="begin"/>
        </w:r>
        <w:r w:rsidR="00452B2C">
          <w:rPr>
            <w:noProof/>
            <w:webHidden/>
          </w:rPr>
          <w:instrText xml:space="preserve"> PAGEREF _Toc74572141 \h </w:instrText>
        </w:r>
        <w:r w:rsidR="00452B2C">
          <w:rPr>
            <w:noProof/>
            <w:webHidden/>
          </w:rPr>
        </w:r>
        <w:r w:rsidR="00452B2C">
          <w:rPr>
            <w:noProof/>
            <w:webHidden/>
          </w:rPr>
          <w:fldChar w:fldCharType="separate"/>
        </w:r>
        <w:r w:rsidR="00452B2C">
          <w:rPr>
            <w:noProof/>
            <w:webHidden/>
          </w:rPr>
          <w:t>113</w:t>
        </w:r>
        <w:r w:rsidR="00452B2C">
          <w:rPr>
            <w:noProof/>
            <w:webHidden/>
          </w:rPr>
          <w:fldChar w:fldCharType="end"/>
        </w:r>
      </w:hyperlink>
    </w:p>
    <w:p w14:paraId="745AC856" w14:textId="29B2155E"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42" w:history="1">
        <w:r w:rsidR="00452B2C" w:rsidRPr="00593214">
          <w:rPr>
            <w:rStyle w:val="Hyperlink"/>
            <w:noProof/>
            <w:lang w:val="en-150"/>
          </w:rPr>
          <w:t>5.6.1 2D mapping as means of localization</w:t>
        </w:r>
        <w:r w:rsidR="00452B2C">
          <w:rPr>
            <w:noProof/>
            <w:webHidden/>
          </w:rPr>
          <w:tab/>
        </w:r>
        <w:r w:rsidR="00452B2C">
          <w:rPr>
            <w:noProof/>
            <w:webHidden/>
          </w:rPr>
          <w:fldChar w:fldCharType="begin"/>
        </w:r>
        <w:r w:rsidR="00452B2C">
          <w:rPr>
            <w:noProof/>
            <w:webHidden/>
          </w:rPr>
          <w:instrText xml:space="preserve"> PAGEREF _Toc74572142 \h </w:instrText>
        </w:r>
        <w:r w:rsidR="00452B2C">
          <w:rPr>
            <w:noProof/>
            <w:webHidden/>
          </w:rPr>
        </w:r>
        <w:r w:rsidR="00452B2C">
          <w:rPr>
            <w:noProof/>
            <w:webHidden/>
          </w:rPr>
          <w:fldChar w:fldCharType="separate"/>
        </w:r>
        <w:r w:rsidR="00452B2C">
          <w:rPr>
            <w:noProof/>
            <w:webHidden/>
          </w:rPr>
          <w:t>113</w:t>
        </w:r>
        <w:r w:rsidR="00452B2C">
          <w:rPr>
            <w:noProof/>
            <w:webHidden/>
          </w:rPr>
          <w:fldChar w:fldCharType="end"/>
        </w:r>
      </w:hyperlink>
    </w:p>
    <w:p w14:paraId="59C48560" w14:textId="64826E4B"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43" w:history="1">
        <w:r w:rsidR="00452B2C" w:rsidRPr="00593214">
          <w:rPr>
            <w:rStyle w:val="Hyperlink"/>
            <w:noProof/>
            <w:lang w:val="en-150"/>
          </w:rPr>
          <w:t>5.6.2 Likelihood maps, field of view and memory</w:t>
        </w:r>
        <w:r w:rsidR="00452B2C">
          <w:rPr>
            <w:noProof/>
            <w:webHidden/>
          </w:rPr>
          <w:tab/>
        </w:r>
        <w:r w:rsidR="00452B2C">
          <w:rPr>
            <w:noProof/>
            <w:webHidden/>
          </w:rPr>
          <w:fldChar w:fldCharType="begin"/>
        </w:r>
        <w:r w:rsidR="00452B2C">
          <w:rPr>
            <w:noProof/>
            <w:webHidden/>
          </w:rPr>
          <w:instrText xml:space="preserve"> PAGEREF _Toc74572143 \h </w:instrText>
        </w:r>
        <w:r w:rsidR="00452B2C">
          <w:rPr>
            <w:noProof/>
            <w:webHidden/>
          </w:rPr>
        </w:r>
        <w:r w:rsidR="00452B2C">
          <w:rPr>
            <w:noProof/>
            <w:webHidden/>
          </w:rPr>
          <w:fldChar w:fldCharType="separate"/>
        </w:r>
        <w:r w:rsidR="00452B2C">
          <w:rPr>
            <w:noProof/>
            <w:webHidden/>
          </w:rPr>
          <w:t>113</w:t>
        </w:r>
        <w:r w:rsidR="00452B2C">
          <w:rPr>
            <w:noProof/>
            <w:webHidden/>
          </w:rPr>
          <w:fldChar w:fldCharType="end"/>
        </w:r>
      </w:hyperlink>
    </w:p>
    <w:p w14:paraId="633D90B6" w14:textId="4F888C8F"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144" w:history="1">
        <w:r w:rsidR="00452B2C" w:rsidRPr="00593214">
          <w:rPr>
            <w:rStyle w:val="Hyperlink"/>
            <w:noProof/>
            <w:lang w:val="en-150"/>
          </w:rPr>
          <w:t>6</w:t>
        </w:r>
        <w:r w:rsidR="00452B2C" w:rsidRPr="00593214">
          <w:rPr>
            <w:rStyle w:val="Hyperlink"/>
            <w:noProof/>
          </w:rPr>
          <w:t xml:space="preserve"> Vision</w:t>
        </w:r>
        <w:r w:rsidR="00452B2C" w:rsidRPr="00593214">
          <w:rPr>
            <w:rStyle w:val="Hyperlink"/>
            <w:noProof/>
            <w:lang w:val="en-150"/>
          </w:rPr>
          <w:t>-based item localization pipeline</w:t>
        </w:r>
        <w:r w:rsidR="00452B2C">
          <w:rPr>
            <w:noProof/>
            <w:webHidden/>
          </w:rPr>
          <w:tab/>
        </w:r>
        <w:r w:rsidR="00452B2C">
          <w:rPr>
            <w:noProof/>
            <w:webHidden/>
          </w:rPr>
          <w:fldChar w:fldCharType="begin"/>
        </w:r>
        <w:r w:rsidR="00452B2C">
          <w:rPr>
            <w:noProof/>
            <w:webHidden/>
          </w:rPr>
          <w:instrText xml:space="preserve"> PAGEREF _Toc74572144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4BE571FB" w14:textId="5E8D741C"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45" w:history="1">
        <w:r w:rsidR="00452B2C" w:rsidRPr="00593214">
          <w:rPr>
            <w:rStyle w:val="Hyperlink"/>
            <w:noProof/>
            <w:lang w:val="en-150"/>
          </w:rPr>
          <w:t>6.1 Introduction</w:t>
        </w:r>
        <w:r w:rsidR="00452B2C">
          <w:rPr>
            <w:noProof/>
            <w:webHidden/>
          </w:rPr>
          <w:tab/>
        </w:r>
        <w:r w:rsidR="00452B2C">
          <w:rPr>
            <w:noProof/>
            <w:webHidden/>
          </w:rPr>
          <w:fldChar w:fldCharType="begin"/>
        </w:r>
        <w:r w:rsidR="00452B2C">
          <w:rPr>
            <w:noProof/>
            <w:webHidden/>
          </w:rPr>
          <w:instrText xml:space="preserve"> PAGEREF _Toc74572145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3C52782F" w14:textId="7BB97B1B"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46" w:history="1">
        <w:r w:rsidR="00452B2C" w:rsidRPr="00593214">
          <w:rPr>
            <w:rStyle w:val="Hyperlink"/>
            <w:noProof/>
            <w:lang w:val="en-150"/>
          </w:rPr>
          <w:t>6.1.1 Requirements and approach</w:t>
        </w:r>
        <w:r w:rsidR="00452B2C">
          <w:rPr>
            <w:noProof/>
            <w:webHidden/>
          </w:rPr>
          <w:tab/>
        </w:r>
        <w:r w:rsidR="00452B2C">
          <w:rPr>
            <w:noProof/>
            <w:webHidden/>
          </w:rPr>
          <w:fldChar w:fldCharType="begin"/>
        </w:r>
        <w:r w:rsidR="00452B2C">
          <w:rPr>
            <w:noProof/>
            <w:webHidden/>
          </w:rPr>
          <w:instrText xml:space="preserve"> PAGEREF _Toc74572146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42D98049" w14:textId="42370A2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47" w:history="1">
        <w:r w:rsidR="00452B2C" w:rsidRPr="00593214">
          <w:rPr>
            <w:rStyle w:val="Hyperlink"/>
            <w:noProof/>
            <w:lang w:val="en-150"/>
          </w:rPr>
          <w:t>6.1.2 Computational issues</w:t>
        </w:r>
        <w:r w:rsidR="00452B2C">
          <w:rPr>
            <w:noProof/>
            <w:webHidden/>
          </w:rPr>
          <w:tab/>
        </w:r>
        <w:r w:rsidR="00452B2C">
          <w:rPr>
            <w:noProof/>
            <w:webHidden/>
          </w:rPr>
          <w:fldChar w:fldCharType="begin"/>
        </w:r>
        <w:r w:rsidR="00452B2C">
          <w:rPr>
            <w:noProof/>
            <w:webHidden/>
          </w:rPr>
          <w:instrText xml:space="preserve"> PAGEREF _Toc74572147 \h </w:instrText>
        </w:r>
        <w:r w:rsidR="00452B2C">
          <w:rPr>
            <w:noProof/>
            <w:webHidden/>
          </w:rPr>
        </w:r>
        <w:r w:rsidR="00452B2C">
          <w:rPr>
            <w:noProof/>
            <w:webHidden/>
          </w:rPr>
          <w:fldChar w:fldCharType="separate"/>
        </w:r>
        <w:r w:rsidR="00452B2C">
          <w:rPr>
            <w:noProof/>
            <w:webHidden/>
          </w:rPr>
          <w:t>117</w:t>
        </w:r>
        <w:r w:rsidR="00452B2C">
          <w:rPr>
            <w:noProof/>
            <w:webHidden/>
          </w:rPr>
          <w:fldChar w:fldCharType="end"/>
        </w:r>
      </w:hyperlink>
    </w:p>
    <w:p w14:paraId="2D1B48DD" w14:textId="7465B82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48" w:history="1">
        <w:r w:rsidR="00452B2C" w:rsidRPr="00593214">
          <w:rPr>
            <w:rStyle w:val="Hyperlink"/>
            <w:noProof/>
            <w:lang w:val="en-150"/>
          </w:rPr>
          <w:t>6.2 Pipeline overview</w:t>
        </w:r>
        <w:r w:rsidR="00452B2C">
          <w:rPr>
            <w:noProof/>
            <w:webHidden/>
          </w:rPr>
          <w:tab/>
        </w:r>
        <w:r w:rsidR="00452B2C">
          <w:rPr>
            <w:noProof/>
            <w:webHidden/>
          </w:rPr>
          <w:fldChar w:fldCharType="begin"/>
        </w:r>
        <w:r w:rsidR="00452B2C">
          <w:rPr>
            <w:noProof/>
            <w:webHidden/>
          </w:rPr>
          <w:instrText xml:space="preserve"> PAGEREF _Toc74572148 \h </w:instrText>
        </w:r>
        <w:r w:rsidR="00452B2C">
          <w:rPr>
            <w:noProof/>
            <w:webHidden/>
          </w:rPr>
        </w:r>
        <w:r w:rsidR="00452B2C">
          <w:rPr>
            <w:noProof/>
            <w:webHidden/>
          </w:rPr>
          <w:fldChar w:fldCharType="separate"/>
        </w:r>
        <w:r w:rsidR="00452B2C">
          <w:rPr>
            <w:noProof/>
            <w:webHidden/>
          </w:rPr>
          <w:t>118</w:t>
        </w:r>
        <w:r w:rsidR="00452B2C">
          <w:rPr>
            <w:noProof/>
            <w:webHidden/>
          </w:rPr>
          <w:fldChar w:fldCharType="end"/>
        </w:r>
      </w:hyperlink>
    </w:p>
    <w:p w14:paraId="0AC6FFAF" w14:textId="4C3F0C1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49" w:history="1">
        <w:r w:rsidR="00452B2C" w:rsidRPr="00593214">
          <w:rPr>
            <w:rStyle w:val="Hyperlink"/>
            <w:noProof/>
            <w:lang w:val="en-150"/>
          </w:rPr>
          <w:t>6.2.1 Sequential approach</w:t>
        </w:r>
        <w:r w:rsidR="00452B2C">
          <w:rPr>
            <w:noProof/>
            <w:webHidden/>
          </w:rPr>
          <w:tab/>
        </w:r>
        <w:r w:rsidR="00452B2C">
          <w:rPr>
            <w:noProof/>
            <w:webHidden/>
          </w:rPr>
          <w:fldChar w:fldCharType="begin"/>
        </w:r>
        <w:r w:rsidR="00452B2C">
          <w:rPr>
            <w:noProof/>
            <w:webHidden/>
          </w:rPr>
          <w:instrText xml:space="preserve"> PAGEREF _Toc74572149 \h </w:instrText>
        </w:r>
        <w:r w:rsidR="00452B2C">
          <w:rPr>
            <w:noProof/>
            <w:webHidden/>
          </w:rPr>
        </w:r>
        <w:r w:rsidR="00452B2C">
          <w:rPr>
            <w:noProof/>
            <w:webHidden/>
          </w:rPr>
          <w:fldChar w:fldCharType="separate"/>
        </w:r>
        <w:r w:rsidR="00452B2C">
          <w:rPr>
            <w:noProof/>
            <w:webHidden/>
          </w:rPr>
          <w:t>118</w:t>
        </w:r>
        <w:r w:rsidR="00452B2C">
          <w:rPr>
            <w:noProof/>
            <w:webHidden/>
          </w:rPr>
          <w:fldChar w:fldCharType="end"/>
        </w:r>
      </w:hyperlink>
    </w:p>
    <w:p w14:paraId="0F4B954C" w14:textId="4089F0AE"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0" w:history="1">
        <w:r w:rsidR="00452B2C" w:rsidRPr="00593214">
          <w:rPr>
            <w:rStyle w:val="Hyperlink"/>
            <w:noProof/>
            <w:lang w:val="en-150"/>
          </w:rPr>
          <w:t>6.2.2 Parallelized approach</w:t>
        </w:r>
        <w:r w:rsidR="00452B2C">
          <w:rPr>
            <w:noProof/>
            <w:webHidden/>
          </w:rPr>
          <w:tab/>
        </w:r>
        <w:r w:rsidR="00452B2C">
          <w:rPr>
            <w:noProof/>
            <w:webHidden/>
          </w:rPr>
          <w:fldChar w:fldCharType="begin"/>
        </w:r>
        <w:r w:rsidR="00452B2C">
          <w:rPr>
            <w:noProof/>
            <w:webHidden/>
          </w:rPr>
          <w:instrText xml:space="preserve"> PAGEREF _Toc74572150 \h </w:instrText>
        </w:r>
        <w:r w:rsidR="00452B2C">
          <w:rPr>
            <w:noProof/>
            <w:webHidden/>
          </w:rPr>
        </w:r>
        <w:r w:rsidR="00452B2C">
          <w:rPr>
            <w:noProof/>
            <w:webHidden/>
          </w:rPr>
          <w:fldChar w:fldCharType="separate"/>
        </w:r>
        <w:r w:rsidR="00452B2C">
          <w:rPr>
            <w:noProof/>
            <w:webHidden/>
          </w:rPr>
          <w:t>119</w:t>
        </w:r>
        <w:r w:rsidR="00452B2C">
          <w:rPr>
            <w:noProof/>
            <w:webHidden/>
          </w:rPr>
          <w:fldChar w:fldCharType="end"/>
        </w:r>
      </w:hyperlink>
    </w:p>
    <w:p w14:paraId="61AB4B57" w14:textId="659DC7D0"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51" w:history="1">
        <w:r w:rsidR="00452B2C" w:rsidRPr="00593214">
          <w:rPr>
            <w:rStyle w:val="Hyperlink"/>
            <w:noProof/>
            <w:lang w:val="en-150"/>
          </w:rPr>
          <w:t>6.3 Module-specific implementation aspects</w:t>
        </w:r>
        <w:r w:rsidR="00452B2C">
          <w:rPr>
            <w:noProof/>
            <w:webHidden/>
          </w:rPr>
          <w:tab/>
        </w:r>
        <w:r w:rsidR="00452B2C">
          <w:rPr>
            <w:noProof/>
            <w:webHidden/>
          </w:rPr>
          <w:fldChar w:fldCharType="begin"/>
        </w:r>
        <w:r w:rsidR="00452B2C">
          <w:rPr>
            <w:noProof/>
            <w:webHidden/>
          </w:rPr>
          <w:instrText xml:space="preserve"> PAGEREF _Toc74572151 \h </w:instrText>
        </w:r>
        <w:r w:rsidR="00452B2C">
          <w:rPr>
            <w:noProof/>
            <w:webHidden/>
          </w:rPr>
        </w:r>
        <w:r w:rsidR="00452B2C">
          <w:rPr>
            <w:noProof/>
            <w:webHidden/>
          </w:rPr>
          <w:fldChar w:fldCharType="separate"/>
        </w:r>
        <w:r w:rsidR="00452B2C">
          <w:rPr>
            <w:noProof/>
            <w:webHidden/>
          </w:rPr>
          <w:t>121</w:t>
        </w:r>
        <w:r w:rsidR="00452B2C">
          <w:rPr>
            <w:noProof/>
            <w:webHidden/>
          </w:rPr>
          <w:fldChar w:fldCharType="end"/>
        </w:r>
      </w:hyperlink>
    </w:p>
    <w:p w14:paraId="0376346E" w14:textId="0D1317CF"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2" w:history="1">
        <w:r w:rsidR="00452B2C" w:rsidRPr="00593214">
          <w:rPr>
            <w:rStyle w:val="Hyperlink"/>
            <w:noProof/>
            <w:lang w:val="en-150"/>
          </w:rPr>
          <w:t>6.3.1 Process 0. Image capture &amp; undistort</w:t>
        </w:r>
        <w:r w:rsidR="00452B2C">
          <w:rPr>
            <w:noProof/>
            <w:webHidden/>
          </w:rPr>
          <w:tab/>
        </w:r>
        <w:r w:rsidR="00452B2C">
          <w:rPr>
            <w:noProof/>
            <w:webHidden/>
          </w:rPr>
          <w:fldChar w:fldCharType="begin"/>
        </w:r>
        <w:r w:rsidR="00452B2C">
          <w:rPr>
            <w:noProof/>
            <w:webHidden/>
          </w:rPr>
          <w:instrText xml:space="preserve"> PAGEREF _Toc74572152 \h </w:instrText>
        </w:r>
        <w:r w:rsidR="00452B2C">
          <w:rPr>
            <w:noProof/>
            <w:webHidden/>
          </w:rPr>
        </w:r>
        <w:r w:rsidR="00452B2C">
          <w:rPr>
            <w:noProof/>
            <w:webHidden/>
          </w:rPr>
          <w:fldChar w:fldCharType="separate"/>
        </w:r>
        <w:r w:rsidR="00452B2C">
          <w:rPr>
            <w:noProof/>
            <w:webHidden/>
          </w:rPr>
          <w:t>121</w:t>
        </w:r>
        <w:r w:rsidR="00452B2C">
          <w:rPr>
            <w:noProof/>
            <w:webHidden/>
          </w:rPr>
          <w:fldChar w:fldCharType="end"/>
        </w:r>
      </w:hyperlink>
    </w:p>
    <w:p w14:paraId="68C6220C" w14:textId="588806E4"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3" w:history="1">
        <w:r w:rsidR="00452B2C" w:rsidRPr="00593214">
          <w:rPr>
            <w:rStyle w:val="Hyperlink"/>
            <w:noProof/>
            <w:lang w:val="en-150"/>
          </w:rPr>
          <w:t>6.3.2 Process 1. Camera pose estimation</w:t>
        </w:r>
        <w:r w:rsidR="00452B2C">
          <w:rPr>
            <w:noProof/>
            <w:webHidden/>
          </w:rPr>
          <w:tab/>
        </w:r>
        <w:r w:rsidR="00452B2C">
          <w:rPr>
            <w:noProof/>
            <w:webHidden/>
          </w:rPr>
          <w:fldChar w:fldCharType="begin"/>
        </w:r>
        <w:r w:rsidR="00452B2C">
          <w:rPr>
            <w:noProof/>
            <w:webHidden/>
          </w:rPr>
          <w:instrText xml:space="preserve"> PAGEREF _Toc74572153 \h </w:instrText>
        </w:r>
        <w:r w:rsidR="00452B2C">
          <w:rPr>
            <w:noProof/>
            <w:webHidden/>
          </w:rPr>
        </w:r>
        <w:r w:rsidR="00452B2C">
          <w:rPr>
            <w:noProof/>
            <w:webHidden/>
          </w:rPr>
          <w:fldChar w:fldCharType="separate"/>
        </w:r>
        <w:r w:rsidR="00452B2C">
          <w:rPr>
            <w:noProof/>
            <w:webHidden/>
          </w:rPr>
          <w:t>121</w:t>
        </w:r>
        <w:r w:rsidR="00452B2C">
          <w:rPr>
            <w:noProof/>
            <w:webHidden/>
          </w:rPr>
          <w:fldChar w:fldCharType="end"/>
        </w:r>
      </w:hyperlink>
    </w:p>
    <w:p w14:paraId="14150825" w14:textId="526368DA"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4" w:history="1">
        <w:r w:rsidR="00452B2C" w:rsidRPr="00593214">
          <w:rPr>
            <w:rStyle w:val="Hyperlink"/>
            <w:noProof/>
            <w:lang w:val="en-150"/>
          </w:rPr>
          <w:t>6.3.3 Process 2. Pose Kalman filtering</w:t>
        </w:r>
        <w:r w:rsidR="00452B2C">
          <w:rPr>
            <w:noProof/>
            <w:webHidden/>
          </w:rPr>
          <w:tab/>
        </w:r>
        <w:r w:rsidR="00452B2C">
          <w:rPr>
            <w:noProof/>
            <w:webHidden/>
          </w:rPr>
          <w:fldChar w:fldCharType="begin"/>
        </w:r>
        <w:r w:rsidR="00452B2C">
          <w:rPr>
            <w:noProof/>
            <w:webHidden/>
          </w:rPr>
          <w:instrText xml:space="preserve"> PAGEREF _Toc74572154 \h </w:instrText>
        </w:r>
        <w:r w:rsidR="00452B2C">
          <w:rPr>
            <w:noProof/>
            <w:webHidden/>
          </w:rPr>
        </w:r>
        <w:r w:rsidR="00452B2C">
          <w:rPr>
            <w:noProof/>
            <w:webHidden/>
          </w:rPr>
          <w:fldChar w:fldCharType="separate"/>
        </w:r>
        <w:r w:rsidR="00452B2C">
          <w:rPr>
            <w:noProof/>
            <w:webHidden/>
          </w:rPr>
          <w:t>122</w:t>
        </w:r>
        <w:r w:rsidR="00452B2C">
          <w:rPr>
            <w:noProof/>
            <w:webHidden/>
          </w:rPr>
          <w:fldChar w:fldCharType="end"/>
        </w:r>
      </w:hyperlink>
    </w:p>
    <w:p w14:paraId="05E6287F" w14:textId="22066A25"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5" w:history="1">
        <w:r w:rsidR="00452B2C" w:rsidRPr="00593214">
          <w:rPr>
            <w:rStyle w:val="Hyperlink"/>
            <w:noProof/>
            <w:lang w:val="en-150"/>
          </w:rPr>
          <w:t>6.3.4 Process 3. Object detection with darknet</w:t>
        </w:r>
        <w:r w:rsidR="00452B2C">
          <w:rPr>
            <w:noProof/>
            <w:webHidden/>
          </w:rPr>
          <w:tab/>
        </w:r>
        <w:r w:rsidR="00452B2C">
          <w:rPr>
            <w:noProof/>
            <w:webHidden/>
          </w:rPr>
          <w:fldChar w:fldCharType="begin"/>
        </w:r>
        <w:r w:rsidR="00452B2C">
          <w:rPr>
            <w:noProof/>
            <w:webHidden/>
          </w:rPr>
          <w:instrText xml:space="preserve"> PAGEREF _Toc74572155 \h </w:instrText>
        </w:r>
        <w:r w:rsidR="00452B2C">
          <w:rPr>
            <w:noProof/>
            <w:webHidden/>
          </w:rPr>
        </w:r>
        <w:r w:rsidR="00452B2C">
          <w:rPr>
            <w:noProof/>
            <w:webHidden/>
          </w:rPr>
          <w:fldChar w:fldCharType="separate"/>
        </w:r>
        <w:r w:rsidR="00452B2C">
          <w:rPr>
            <w:noProof/>
            <w:webHidden/>
          </w:rPr>
          <w:t>122</w:t>
        </w:r>
        <w:r w:rsidR="00452B2C">
          <w:rPr>
            <w:noProof/>
            <w:webHidden/>
          </w:rPr>
          <w:fldChar w:fldCharType="end"/>
        </w:r>
      </w:hyperlink>
    </w:p>
    <w:p w14:paraId="69AC3453" w14:textId="4658DEA8"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6" w:history="1">
        <w:r w:rsidR="00452B2C" w:rsidRPr="00593214">
          <w:rPr>
            <w:rStyle w:val="Hyperlink"/>
            <w:noProof/>
            <w:lang w:val="en-150"/>
          </w:rPr>
          <w:t>6.3.5 Process 4. 2D reconstruction</w:t>
        </w:r>
        <w:r w:rsidR="00452B2C">
          <w:rPr>
            <w:noProof/>
            <w:webHidden/>
          </w:rPr>
          <w:tab/>
        </w:r>
        <w:r w:rsidR="00452B2C">
          <w:rPr>
            <w:noProof/>
            <w:webHidden/>
          </w:rPr>
          <w:fldChar w:fldCharType="begin"/>
        </w:r>
        <w:r w:rsidR="00452B2C">
          <w:rPr>
            <w:noProof/>
            <w:webHidden/>
          </w:rPr>
          <w:instrText xml:space="preserve"> PAGEREF _Toc74572156 \h </w:instrText>
        </w:r>
        <w:r w:rsidR="00452B2C">
          <w:rPr>
            <w:noProof/>
            <w:webHidden/>
          </w:rPr>
        </w:r>
        <w:r w:rsidR="00452B2C">
          <w:rPr>
            <w:noProof/>
            <w:webHidden/>
          </w:rPr>
          <w:fldChar w:fldCharType="separate"/>
        </w:r>
        <w:r w:rsidR="00452B2C">
          <w:rPr>
            <w:noProof/>
            <w:webHidden/>
          </w:rPr>
          <w:t>123</w:t>
        </w:r>
        <w:r w:rsidR="00452B2C">
          <w:rPr>
            <w:noProof/>
            <w:webHidden/>
          </w:rPr>
          <w:fldChar w:fldCharType="end"/>
        </w:r>
      </w:hyperlink>
    </w:p>
    <w:p w14:paraId="0E604A18" w14:textId="4F3BE9AF"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7" w:history="1">
        <w:r w:rsidR="00452B2C" w:rsidRPr="00593214">
          <w:rPr>
            <w:rStyle w:val="Hyperlink"/>
            <w:noProof/>
            <w:lang w:val="en-150"/>
          </w:rPr>
          <w:t>6.3.6 Process 5. World mapper</w:t>
        </w:r>
        <w:r w:rsidR="00452B2C">
          <w:rPr>
            <w:noProof/>
            <w:webHidden/>
          </w:rPr>
          <w:tab/>
        </w:r>
        <w:r w:rsidR="00452B2C">
          <w:rPr>
            <w:noProof/>
            <w:webHidden/>
          </w:rPr>
          <w:fldChar w:fldCharType="begin"/>
        </w:r>
        <w:r w:rsidR="00452B2C">
          <w:rPr>
            <w:noProof/>
            <w:webHidden/>
          </w:rPr>
          <w:instrText xml:space="preserve"> PAGEREF _Toc74572157 \h </w:instrText>
        </w:r>
        <w:r w:rsidR="00452B2C">
          <w:rPr>
            <w:noProof/>
            <w:webHidden/>
          </w:rPr>
        </w:r>
        <w:r w:rsidR="00452B2C">
          <w:rPr>
            <w:noProof/>
            <w:webHidden/>
          </w:rPr>
          <w:fldChar w:fldCharType="separate"/>
        </w:r>
        <w:r w:rsidR="00452B2C">
          <w:rPr>
            <w:noProof/>
            <w:webHidden/>
          </w:rPr>
          <w:t>123</w:t>
        </w:r>
        <w:r w:rsidR="00452B2C">
          <w:rPr>
            <w:noProof/>
            <w:webHidden/>
          </w:rPr>
          <w:fldChar w:fldCharType="end"/>
        </w:r>
      </w:hyperlink>
    </w:p>
    <w:p w14:paraId="1F072A73" w14:textId="64B1A422"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58" w:history="1">
        <w:r w:rsidR="00452B2C" w:rsidRPr="00593214">
          <w:rPr>
            <w:rStyle w:val="Hyperlink"/>
            <w:noProof/>
            <w:lang w:val="en-150"/>
          </w:rPr>
          <w:t>6.4 Demonstration</w:t>
        </w:r>
        <w:r w:rsidR="00452B2C">
          <w:rPr>
            <w:noProof/>
            <w:webHidden/>
          </w:rPr>
          <w:tab/>
        </w:r>
        <w:r w:rsidR="00452B2C">
          <w:rPr>
            <w:noProof/>
            <w:webHidden/>
          </w:rPr>
          <w:fldChar w:fldCharType="begin"/>
        </w:r>
        <w:r w:rsidR="00452B2C">
          <w:rPr>
            <w:noProof/>
            <w:webHidden/>
          </w:rPr>
          <w:instrText xml:space="preserve"> PAGEREF _Toc74572158 \h </w:instrText>
        </w:r>
        <w:r w:rsidR="00452B2C">
          <w:rPr>
            <w:noProof/>
            <w:webHidden/>
          </w:rPr>
        </w:r>
        <w:r w:rsidR="00452B2C">
          <w:rPr>
            <w:noProof/>
            <w:webHidden/>
          </w:rPr>
          <w:fldChar w:fldCharType="separate"/>
        </w:r>
        <w:r w:rsidR="00452B2C">
          <w:rPr>
            <w:noProof/>
            <w:webHidden/>
          </w:rPr>
          <w:t>126</w:t>
        </w:r>
        <w:r w:rsidR="00452B2C">
          <w:rPr>
            <w:noProof/>
            <w:webHidden/>
          </w:rPr>
          <w:fldChar w:fldCharType="end"/>
        </w:r>
      </w:hyperlink>
    </w:p>
    <w:p w14:paraId="70F44C4D" w14:textId="5A612FF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59" w:history="1">
        <w:r w:rsidR="00452B2C" w:rsidRPr="00593214">
          <w:rPr>
            <w:rStyle w:val="Hyperlink"/>
            <w:noProof/>
            <w:lang w:val="en-150"/>
          </w:rPr>
          <w:t>6.4.1 Experimental setup</w:t>
        </w:r>
        <w:r w:rsidR="00452B2C">
          <w:rPr>
            <w:noProof/>
            <w:webHidden/>
          </w:rPr>
          <w:tab/>
        </w:r>
        <w:r w:rsidR="00452B2C">
          <w:rPr>
            <w:noProof/>
            <w:webHidden/>
          </w:rPr>
          <w:fldChar w:fldCharType="begin"/>
        </w:r>
        <w:r w:rsidR="00452B2C">
          <w:rPr>
            <w:noProof/>
            <w:webHidden/>
          </w:rPr>
          <w:instrText xml:space="preserve"> PAGEREF _Toc74572159 \h </w:instrText>
        </w:r>
        <w:r w:rsidR="00452B2C">
          <w:rPr>
            <w:noProof/>
            <w:webHidden/>
          </w:rPr>
        </w:r>
        <w:r w:rsidR="00452B2C">
          <w:rPr>
            <w:noProof/>
            <w:webHidden/>
          </w:rPr>
          <w:fldChar w:fldCharType="separate"/>
        </w:r>
        <w:r w:rsidR="00452B2C">
          <w:rPr>
            <w:noProof/>
            <w:webHidden/>
          </w:rPr>
          <w:t>126</w:t>
        </w:r>
        <w:r w:rsidR="00452B2C">
          <w:rPr>
            <w:noProof/>
            <w:webHidden/>
          </w:rPr>
          <w:fldChar w:fldCharType="end"/>
        </w:r>
      </w:hyperlink>
    </w:p>
    <w:p w14:paraId="67200D99" w14:textId="57E6586C"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60" w:history="1">
        <w:r w:rsidR="00452B2C" w:rsidRPr="00593214">
          <w:rPr>
            <w:rStyle w:val="Hyperlink"/>
            <w:noProof/>
            <w:lang w:val="en-150"/>
          </w:rPr>
          <w:t>6.4.2 Live tests on House living room map</w:t>
        </w:r>
        <w:r w:rsidR="00452B2C">
          <w:rPr>
            <w:noProof/>
            <w:webHidden/>
          </w:rPr>
          <w:tab/>
        </w:r>
        <w:r w:rsidR="00452B2C">
          <w:rPr>
            <w:noProof/>
            <w:webHidden/>
          </w:rPr>
          <w:fldChar w:fldCharType="begin"/>
        </w:r>
        <w:r w:rsidR="00452B2C">
          <w:rPr>
            <w:noProof/>
            <w:webHidden/>
          </w:rPr>
          <w:instrText xml:space="preserve"> PAGEREF _Toc74572160 \h </w:instrText>
        </w:r>
        <w:r w:rsidR="00452B2C">
          <w:rPr>
            <w:noProof/>
            <w:webHidden/>
          </w:rPr>
        </w:r>
        <w:r w:rsidR="00452B2C">
          <w:rPr>
            <w:noProof/>
            <w:webHidden/>
          </w:rPr>
          <w:fldChar w:fldCharType="separate"/>
        </w:r>
        <w:r w:rsidR="00452B2C">
          <w:rPr>
            <w:noProof/>
            <w:webHidden/>
          </w:rPr>
          <w:t>127</w:t>
        </w:r>
        <w:r w:rsidR="00452B2C">
          <w:rPr>
            <w:noProof/>
            <w:webHidden/>
          </w:rPr>
          <w:fldChar w:fldCharType="end"/>
        </w:r>
      </w:hyperlink>
    </w:p>
    <w:p w14:paraId="53B68883" w14:textId="21706716"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161" w:history="1">
        <w:r w:rsidR="00452B2C" w:rsidRPr="00593214">
          <w:rPr>
            <w:rStyle w:val="Hyperlink"/>
            <w:noProof/>
            <w:lang w:val="en-150"/>
          </w:rPr>
          <w:t>7 Discussion</w:t>
        </w:r>
        <w:r w:rsidR="00452B2C">
          <w:rPr>
            <w:noProof/>
            <w:webHidden/>
          </w:rPr>
          <w:tab/>
        </w:r>
        <w:r w:rsidR="00452B2C">
          <w:rPr>
            <w:noProof/>
            <w:webHidden/>
          </w:rPr>
          <w:fldChar w:fldCharType="begin"/>
        </w:r>
        <w:r w:rsidR="00452B2C">
          <w:rPr>
            <w:noProof/>
            <w:webHidden/>
          </w:rPr>
          <w:instrText xml:space="preserve"> PAGEREF _Toc74572161 \h </w:instrText>
        </w:r>
        <w:r w:rsidR="00452B2C">
          <w:rPr>
            <w:noProof/>
            <w:webHidden/>
          </w:rPr>
        </w:r>
        <w:r w:rsidR="00452B2C">
          <w:rPr>
            <w:noProof/>
            <w:webHidden/>
          </w:rPr>
          <w:fldChar w:fldCharType="separate"/>
        </w:r>
        <w:r w:rsidR="00452B2C">
          <w:rPr>
            <w:noProof/>
            <w:webHidden/>
          </w:rPr>
          <w:t>132</w:t>
        </w:r>
        <w:r w:rsidR="00452B2C">
          <w:rPr>
            <w:noProof/>
            <w:webHidden/>
          </w:rPr>
          <w:fldChar w:fldCharType="end"/>
        </w:r>
      </w:hyperlink>
    </w:p>
    <w:p w14:paraId="1C9FF2F1" w14:textId="79004AD1"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62" w:history="1">
        <w:r w:rsidR="00452B2C" w:rsidRPr="00593214">
          <w:rPr>
            <w:rStyle w:val="Hyperlink"/>
            <w:noProof/>
            <w:lang w:val="en-150"/>
          </w:rPr>
          <w:t>7.1 Object detector benchmarking</w:t>
        </w:r>
        <w:r w:rsidR="00452B2C">
          <w:rPr>
            <w:noProof/>
            <w:webHidden/>
          </w:rPr>
          <w:tab/>
        </w:r>
        <w:r w:rsidR="00452B2C">
          <w:rPr>
            <w:noProof/>
            <w:webHidden/>
          </w:rPr>
          <w:fldChar w:fldCharType="begin"/>
        </w:r>
        <w:r w:rsidR="00452B2C">
          <w:rPr>
            <w:noProof/>
            <w:webHidden/>
          </w:rPr>
          <w:instrText xml:space="preserve"> PAGEREF _Toc74572162 \h </w:instrText>
        </w:r>
        <w:r w:rsidR="00452B2C">
          <w:rPr>
            <w:noProof/>
            <w:webHidden/>
          </w:rPr>
        </w:r>
        <w:r w:rsidR="00452B2C">
          <w:rPr>
            <w:noProof/>
            <w:webHidden/>
          </w:rPr>
          <w:fldChar w:fldCharType="separate"/>
        </w:r>
        <w:r w:rsidR="00452B2C">
          <w:rPr>
            <w:noProof/>
            <w:webHidden/>
          </w:rPr>
          <w:t>132</w:t>
        </w:r>
        <w:r w:rsidR="00452B2C">
          <w:rPr>
            <w:noProof/>
            <w:webHidden/>
          </w:rPr>
          <w:fldChar w:fldCharType="end"/>
        </w:r>
      </w:hyperlink>
    </w:p>
    <w:p w14:paraId="3F37C9DD" w14:textId="040CC779"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63" w:history="1">
        <w:r w:rsidR="00452B2C" w:rsidRPr="00593214">
          <w:rPr>
            <w:rStyle w:val="Hyperlink"/>
            <w:noProof/>
            <w:lang w:val="en-150"/>
          </w:rPr>
          <w:t>7.2 Towards item localization</w:t>
        </w:r>
        <w:r w:rsidR="00452B2C">
          <w:rPr>
            <w:noProof/>
            <w:webHidden/>
          </w:rPr>
          <w:tab/>
        </w:r>
        <w:r w:rsidR="00452B2C">
          <w:rPr>
            <w:noProof/>
            <w:webHidden/>
          </w:rPr>
          <w:fldChar w:fldCharType="begin"/>
        </w:r>
        <w:r w:rsidR="00452B2C">
          <w:rPr>
            <w:noProof/>
            <w:webHidden/>
          </w:rPr>
          <w:instrText xml:space="preserve"> PAGEREF _Toc74572163 \h </w:instrText>
        </w:r>
        <w:r w:rsidR="00452B2C">
          <w:rPr>
            <w:noProof/>
            <w:webHidden/>
          </w:rPr>
        </w:r>
        <w:r w:rsidR="00452B2C">
          <w:rPr>
            <w:noProof/>
            <w:webHidden/>
          </w:rPr>
          <w:fldChar w:fldCharType="separate"/>
        </w:r>
        <w:r w:rsidR="00452B2C">
          <w:rPr>
            <w:noProof/>
            <w:webHidden/>
          </w:rPr>
          <w:t>132</w:t>
        </w:r>
        <w:r w:rsidR="00452B2C">
          <w:rPr>
            <w:noProof/>
            <w:webHidden/>
          </w:rPr>
          <w:fldChar w:fldCharType="end"/>
        </w:r>
      </w:hyperlink>
    </w:p>
    <w:p w14:paraId="5A47F39B" w14:textId="5F0AD486"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64" w:history="1">
        <w:r w:rsidR="00452B2C" w:rsidRPr="00593214">
          <w:rPr>
            <w:rStyle w:val="Hyperlink"/>
            <w:noProof/>
            <w:lang w:val="en-150"/>
          </w:rPr>
          <w:t>7.3 Conclusion</w:t>
        </w:r>
        <w:r w:rsidR="00452B2C">
          <w:rPr>
            <w:noProof/>
            <w:webHidden/>
          </w:rPr>
          <w:tab/>
        </w:r>
        <w:r w:rsidR="00452B2C">
          <w:rPr>
            <w:noProof/>
            <w:webHidden/>
          </w:rPr>
          <w:fldChar w:fldCharType="begin"/>
        </w:r>
        <w:r w:rsidR="00452B2C">
          <w:rPr>
            <w:noProof/>
            <w:webHidden/>
          </w:rPr>
          <w:instrText xml:space="preserve"> PAGEREF _Toc74572164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155976B9" w14:textId="02730D9A"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65" w:history="1">
        <w:r w:rsidR="00452B2C" w:rsidRPr="00593214">
          <w:rPr>
            <w:rStyle w:val="Hyperlink"/>
            <w:noProof/>
            <w:lang w:val="en-150"/>
          </w:rPr>
          <w:t>7.4 Goal response</w:t>
        </w:r>
        <w:r w:rsidR="00452B2C">
          <w:rPr>
            <w:noProof/>
            <w:webHidden/>
          </w:rPr>
          <w:tab/>
        </w:r>
        <w:r w:rsidR="00452B2C">
          <w:rPr>
            <w:noProof/>
            <w:webHidden/>
          </w:rPr>
          <w:fldChar w:fldCharType="begin"/>
        </w:r>
        <w:r w:rsidR="00452B2C">
          <w:rPr>
            <w:noProof/>
            <w:webHidden/>
          </w:rPr>
          <w:instrText xml:space="preserve"> PAGEREF _Toc74572165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242C62E3" w14:textId="233FFC44"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66" w:history="1">
        <w:r w:rsidR="00452B2C" w:rsidRPr="00593214">
          <w:rPr>
            <w:rStyle w:val="Hyperlink"/>
            <w:noProof/>
            <w:lang w:val="en-150"/>
          </w:rPr>
          <w:t>7.5 Further work</w:t>
        </w:r>
        <w:r w:rsidR="00452B2C">
          <w:rPr>
            <w:noProof/>
            <w:webHidden/>
          </w:rPr>
          <w:tab/>
        </w:r>
        <w:r w:rsidR="00452B2C">
          <w:rPr>
            <w:noProof/>
            <w:webHidden/>
          </w:rPr>
          <w:fldChar w:fldCharType="begin"/>
        </w:r>
        <w:r w:rsidR="00452B2C">
          <w:rPr>
            <w:noProof/>
            <w:webHidden/>
          </w:rPr>
          <w:instrText xml:space="preserve"> PAGEREF _Toc74572166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55DA6379" w14:textId="6496BCBC" w:rsidR="00452B2C" w:rsidRDefault="00A952ED">
      <w:pPr>
        <w:pStyle w:val="TOC2"/>
        <w:tabs>
          <w:tab w:val="right" w:leader="dot" w:pos="9344"/>
        </w:tabs>
        <w:rPr>
          <w:rFonts w:asciiTheme="minorHAnsi" w:eastAsiaTheme="minorEastAsia" w:hAnsiTheme="minorHAnsi" w:cstheme="minorBidi"/>
          <w:noProof/>
          <w:sz w:val="22"/>
          <w:szCs w:val="22"/>
          <w:lang w:val="en-150" w:eastAsia="en-150"/>
        </w:rPr>
      </w:pPr>
      <w:hyperlink w:anchor="_Toc74572167" w:history="1">
        <w:r w:rsidR="00452B2C" w:rsidRPr="00593214">
          <w:rPr>
            <w:rStyle w:val="Hyperlink"/>
            <w:noProof/>
            <w:lang w:val="en-150"/>
          </w:rPr>
          <w:t>7.6 Further work: Sensor fusion for blind pose estimation</w:t>
        </w:r>
        <w:r w:rsidR="00452B2C">
          <w:rPr>
            <w:noProof/>
            <w:webHidden/>
          </w:rPr>
          <w:tab/>
        </w:r>
        <w:r w:rsidR="00452B2C">
          <w:rPr>
            <w:noProof/>
            <w:webHidden/>
          </w:rPr>
          <w:fldChar w:fldCharType="begin"/>
        </w:r>
        <w:r w:rsidR="00452B2C">
          <w:rPr>
            <w:noProof/>
            <w:webHidden/>
          </w:rPr>
          <w:instrText xml:space="preserve"> PAGEREF _Toc74572167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3626FDF6" w14:textId="2E203EE9"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68" w:history="1">
        <w:r w:rsidR="00452B2C" w:rsidRPr="00593214">
          <w:rPr>
            <w:rStyle w:val="Hyperlink"/>
            <w:noProof/>
            <w:lang w:val="en-150"/>
          </w:rPr>
          <w:t>7.6.1 Introduction</w:t>
        </w:r>
        <w:r w:rsidR="00452B2C">
          <w:rPr>
            <w:noProof/>
            <w:webHidden/>
          </w:rPr>
          <w:tab/>
        </w:r>
        <w:r w:rsidR="00452B2C">
          <w:rPr>
            <w:noProof/>
            <w:webHidden/>
          </w:rPr>
          <w:fldChar w:fldCharType="begin"/>
        </w:r>
        <w:r w:rsidR="00452B2C">
          <w:rPr>
            <w:noProof/>
            <w:webHidden/>
          </w:rPr>
          <w:instrText xml:space="preserve"> PAGEREF _Toc74572168 \h </w:instrText>
        </w:r>
        <w:r w:rsidR="00452B2C">
          <w:rPr>
            <w:noProof/>
            <w:webHidden/>
          </w:rPr>
        </w:r>
        <w:r w:rsidR="00452B2C">
          <w:rPr>
            <w:noProof/>
            <w:webHidden/>
          </w:rPr>
          <w:fldChar w:fldCharType="separate"/>
        </w:r>
        <w:r w:rsidR="00452B2C">
          <w:rPr>
            <w:noProof/>
            <w:webHidden/>
          </w:rPr>
          <w:t>133</w:t>
        </w:r>
        <w:r w:rsidR="00452B2C">
          <w:rPr>
            <w:noProof/>
            <w:webHidden/>
          </w:rPr>
          <w:fldChar w:fldCharType="end"/>
        </w:r>
      </w:hyperlink>
    </w:p>
    <w:p w14:paraId="10E99A84" w14:textId="2B142518" w:rsidR="00452B2C" w:rsidRDefault="00A952ED">
      <w:pPr>
        <w:pStyle w:val="TOC3"/>
        <w:tabs>
          <w:tab w:val="right" w:leader="dot" w:pos="9344"/>
        </w:tabs>
        <w:rPr>
          <w:rFonts w:asciiTheme="minorHAnsi" w:eastAsiaTheme="minorEastAsia" w:hAnsiTheme="minorHAnsi" w:cstheme="minorBidi"/>
          <w:noProof/>
          <w:sz w:val="22"/>
          <w:szCs w:val="22"/>
          <w:lang w:val="en-150" w:eastAsia="en-150"/>
        </w:rPr>
      </w:pPr>
      <w:hyperlink w:anchor="_Toc74572169" w:history="1">
        <w:r w:rsidR="00452B2C" w:rsidRPr="00593214">
          <w:rPr>
            <w:rStyle w:val="Hyperlink"/>
            <w:noProof/>
            <w:lang w:val="en-150"/>
          </w:rPr>
          <w:t>7.6.2 Concept layout</w:t>
        </w:r>
        <w:r w:rsidR="00452B2C">
          <w:rPr>
            <w:noProof/>
            <w:webHidden/>
          </w:rPr>
          <w:tab/>
        </w:r>
        <w:r w:rsidR="00452B2C">
          <w:rPr>
            <w:noProof/>
            <w:webHidden/>
          </w:rPr>
          <w:fldChar w:fldCharType="begin"/>
        </w:r>
        <w:r w:rsidR="00452B2C">
          <w:rPr>
            <w:noProof/>
            <w:webHidden/>
          </w:rPr>
          <w:instrText xml:space="preserve"> PAGEREF _Toc74572169 \h </w:instrText>
        </w:r>
        <w:r w:rsidR="00452B2C">
          <w:rPr>
            <w:noProof/>
            <w:webHidden/>
          </w:rPr>
        </w:r>
        <w:r w:rsidR="00452B2C">
          <w:rPr>
            <w:noProof/>
            <w:webHidden/>
          </w:rPr>
          <w:fldChar w:fldCharType="separate"/>
        </w:r>
        <w:r w:rsidR="00452B2C">
          <w:rPr>
            <w:noProof/>
            <w:webHidden/>
          </w:rPr>
          <w:t>134</w:t>
        </w:r>
        <w:r w:rsidR="00452B2C">
          <w:rPr>
            <w:noProof/>
            <w:webHidden/>
          </w:rPr>
          <w:fldChar w:fldCharType="end"/>
        </w:r>
      </w:hyperlink>
    </w:p>
    <w:p w14:paraId="6CD96CC1" w14:textId="246AC814"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170" w:history="1">
        <w:r w:rsidR="00452B2C" w:rsidRPr="00593214">
          <w:rPr>
            <w:rStyle w:val="Hyperlink"/>
            <w:noProof/>
            <w:lang w:val="en-150"/>
          </w:rPr>
          <w:t>8 References</w:t>
        </w:r>
        <w:r w:rsidR="00452B2C">
          <w:rPr>
            <w:noProof/>
            <w:webHidden/>
          </w:rPr>
          <w:tab/>
        </w:r>
        <w:r w:rsidR="00452B2C">
          <w:rPr>
            <w:noProof/>
            <w:webHidden/>
          </w:rPr>
          <w:fldChar w:fldCharType="begin"/>
        </w:r>
        <w:r w:rsidR="00452B2C">
          <w:rPr>
            <w:noProof/>
            <w:webHidden/>
          </w:rPr>
          <w:instrText xml:space="preserve"> PAGEREF _Toc74572170 \h </w:instrText>
        </w:r>
        <w:r w:rsidR="00452B2C">
          <w:rPr>
            <w:noProof/>
            <w:webHidden/>
          </w:rPr>
        </w:r>
        <w:r w:rsidR="00452B2C">
          <w:rPr>
            <w:noProof/>
            <w:webHidden/>
          </w:rPr>
          <w:fldChar w:fldCharType="separate"/>
        </w:r>
        <w:r w:rsidR="00452B2C">
          <w:rPr>
            <w:noProof/>
            <w:webHidden/>
          </w:rPr>
          <w:t>137</w:t>
        </w:r>
        <w:r w:rsidR="00452B2C">
          <w:rPr>
            <w:noProof/>
            <w:webHidden/>
          </w:rPr>
          <w:fldChar w:fldCharType="end"/>
        </w:r>
      </w:hyperlink>
    </w:p>
    <w:p w14:paraId="6C2E07CB" w14:textId="76196CF8" w:rsidR="00452B2C" w:rsidRDefault="00A952ED">
      <w:pPr>
        <w:pStyle w:val="TOC1"/>
        <w:tabs>
          <w:tab w:val="right" w:leader="dot" w:pos="9344"/>
        </w:tabs>
        <w:rPr>
          <w:rFonts w:asciiTheme="minorHAnsi" w:eastAsiaTheme="minorEastAsia" w:hAnsiTheme="minorHAnsi" w:cstheme="minorBidi"/>
          <w:noProof/>
          <w:sz w:val="22"/>
          <w:szCs w:val="22"/>
          <w:lang w:val="en-150" w:eastAsia="en-150"/>
        </w:rPr>
      </w:pPr>
      <w:hyperlink w:anchor="_Toc74572171" w:history="1">
        <w:r w:rsidR="00452B2C" w:rsidRPr="00593214">
          <w:rPr>
            <w:rStyle w:val="Hyperlink"/>
            <w:noProof/>
            <w:lang w:val="en-150"/>
          </w:rPr>
          <w:t>9 TO DO</w:t>
        </w:r>
        <w:r w:rsidR="00452B2C">
          <w:rPr>
            <w:noProof/>
            <w:webHidden/>
          </w:rPr>
          <w:tab/>
        </w:r>
        <w:r w:rsidR="00452B2C">
          <w:rPr>
            <w:noProof/>
            <w:webHidden/>
          </w:rPr>
          <w:fldChar w:fldCharType="begin"/>
        </w:r>
        <w:r w:rsidR="00452B2C">
          <w:rPr>
            <w:noProof/>
            <w:webHidden/>
          </w:rPr>
          <w:instrText xml:space="preserve"> PAGEREF _Toc74572171 \h </w:instrText>
        </w:r>
        <w:r w:rsidR="00452B2C">
          <w:rPr>
            <w:noProof/>
            <w:webHidden/>
          </w:rPr>
        </w:r>
        <w:r w:rsidR="00452B2C">
          <w:rPr>
            <w:noProof/>
            <w:webHidden/>
          </w:rPr>
          <w:fldChar w:fldCharType="separate"/>
        </w:r>
        <w:r w:rsidR="00452B2C">
          <w:rPr>
            <w:noProof/>
            <w:webHidden/>
          </w:rPr>
          <w:t>142</w:t>
        </w:r>
        <w:r w:rsidR="00452B2C">
          <w:rPr>
            <w:noProof/>
            <w:webHidden/>
          </w:rPr>
          <w:fldChar w:fldCharType="end"/>
        </w:r>
      </w:hyperlink>
    </w:p>
    <w:p w14:paraId="11338D2E" w14:textId="3CEDF54D" w:rsidR="00EA47CC" w:rsidRPr="00EB5B16" w:rsidRDefault="00120648" w:rsidP="00B278E1">
      <w:pPr>
        <w:ind w:firstLine="0"/>
        <w:rPr>
          <w:lang w:val="en-150"/>
        </w:rPr>
      </w:pPr>
      <w:r w:rsidRPr="00EB5B16">
        <w:rPr>
          <w:lang w:val="en-150"/>
        </w:rPr>
        <w:fldChar w:fldCharType="end"/>
      </w:r>
    </w:p>
    <w:p w14:paraId="01BBD337" w14:textId="77777777" w:rsidR="0058159A" w:rsidRPr="00EB5B16" w:rsidRDefault="0058159A" w:rsidP="0063679C">
      <w:pPr>
        <w:pStyle w:val="Heading1"/>
        <w:numPr>
          <w:ilvl w:val="0"/>
          <w:numId w:val="0"/>
        </w:numPr>
        <w:rPr>
          <w:lang w:val="en-150"/>
        </w:rPr>
      </w:pPr>
      <w:bookmarkStart w:id="3" w:name="_Toc74572051"/>
      <w:r w:rsidRPr="00EB5B16">
        <w:rPr>
          <w:lang w:val="en-150"/>
        </w:rPr>
        <w:lastRenderedPageBreak/>
        <w:t>Figure index</w:t>
      </w:r>
      <w:bookmarkEnd w:id="3"/>
    </w:p>
    <w:p w14:paraId="62F13197" w14:textId="6C69798D" w:rsidR="00452B2C" w:rsidRDefault="008558E6">
      <w:pPr>
        <w:pStyle w:val="TableofFigures"/>
        <w:tabs>
          <w:tab w:val="right" w:leader="dot" w:pos="9344"/>
        </w:tabs>
        <w:rPr>
          <w:rFonts w:asciiTheme="minorHAnsi" w:eastAsiaTheme="minorEastAsia" w:hAnsiTheme="minorHAnsi" w:cstheme="minorBidi"/>
          <w:noProof/>
          <w:sz w:val="22"/>
          <w:szCs w:val="22"/>
          <w:lang w:val="en-150" w:eastAsia="en-150"/>
        </w:rPr>
      </w:pPr>
      <w:r w:rsidRPr="00EB5B16">
        <w:rPr>
          <w:b/>
          <w:smallCaps/>
          <w:color w:val="0094E0"/>
          <w:sz w:val="32"/>
          <w:lang w:val="en-150"/>
        </w:rPr>
        <w:fldChar w:fldCharType="begin"/>
      </w:r>
      <w:r w:rsidRPr="00EB5B16">
        <w:rPr>
          <w:b/>
          <w:smallCaps/>
          <w:color w:val="0094E0"/>
          <w:sz w:val="32"/>
          <w:lang w:val="en-150"/>
        </w:rPr>
        <w:instrText xml:space="preserve"> TOC \h \z \c "Figure" </w:instrText>
      </w:r>
      <w:r w:rsidRPr="00EB5B16">
        <w:rPr>
          <w:b/>
          <w:smallCaps/>
          <w:color w:val="0094E0"/>
          <w:sz w:val="32"/>
          <w:lang w:val="en-150"/>
        </w:rPr>
        <w:fldChar w:fldCharType="separate"/>
      </w:r>
      <w:hyperlink w:anchor="_Toc74572172" w:history="1">
        <w:r w:rsidR="00452B2C" w:rsidRPr="00BF5AE8">
          <w:rPr>
            <w:rStyle w:val="Hyperlink"/>
            <w:noProof/>
            <w:lang w:val="en-150"/>
          </w:rPr>
          <w:t>Figure 1: A classical robotic architecture</w:t>
        </w:r>
        <w:r w:rsidR="00452B2C">
          <w:rPr>
            <w:noProof/>
            <w:webHidden/>
          </w:rPr>
          <w:tab/>
        </w:r>
        <w:r w:rsidR="00452B2C">
          <w:rPr>
            <w:noProof/>
            <w:webHidden/>
          </w:rPr>
          <w:fldChar w:fldCharType="begin"/>
        </w:r>
        <w:r w:rsidR="00452B2C">
          <w:rPr>
            <w:noProof/>
            <w:webHidden/>
          </w:rPr>
          <w:instrText xml:space="preserve"> PAGEREF _Toc74572172 \h </w:instrText>
        </w:r>
        <w:r w:rsidR="00452B2C">
          <w:rPr>
            <w:noProof/>
            <w:webHidden/>
          </w:rPr>
        </w:r>
        <w:r w:rsidR="00452B2C">
          <w:rPr>
            <w:noProof/>
            <w:webHidden/>
          </w:rPr>
          <w:fldChar w:fldCharType="separate"/>
        </w:r>
        <w:r w:rsidR="00452B2C">
          <w:rPr>
            <w:noProof/>
            <w:webHidden/>
          </w:rPr>
          <w:t>12</w:t>
        </w:r>
        <w:r w:rsidR="00452B2C">
          <w:rPr>
            <w:noProof/>
            <w:webHidden/>
          </w:rPr>
          <w:fldChar w:fldCharType="end"/>
        </w:r>
      </w:hyperlink>
    </w:p>
    <w:p w14:paraId="5A086B95" w14:textId="164B3DE2"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3" w:history="1">
        <w:r w:rsidR="00452B2C" w:rsidRPr="00BF5AE8">
          <w:rPr>
            <w:rStyle w:val="Hyperlink"/>
            <w:noProof/>
            <w:lang w:val="en-150"/>
          </w:rPr>
          <w:t>Figure 2: An example perception layer for an item search task</w:t>
        </w:r>
        <w:r w:rsidR="00452B2C">
          <w:rPr>
            <w:noProof/>
            <w:webHidden/>
          </w:rPr>
          <w:tab/>
        </w:r>
        <w:r w:rsidR="00452B2C">
          <w:rPr>
            <w:noProof/>
            <w:webHidden/>
          </w:rPr>
          <w:fldChar w:fldCharType="begin"/>
        </w:r>
        <w:r w:rsidR="00452B2C">
          <w:rPr>
            <w:noProof/>
            <w:webHidden/>
          </w:rPr>
          <w:instrText xml:space="preserve"> PAGEREF _Toc74572173 \h </w:instrText>
        </w:r>
        <w:r w:rsidR="00452B2C">
          <w:rPr>
            <w:noProof/>
            <w:webHidden/>
          </w:rPr>
        </w:r>
        <w:r w:rsidR="00452B2C">
          <w:rPr>
            <w:noProof/>
            <w:webHidden/>
          </w:rPr>
          <w:fldChar w:fldCharType="separate"/>
        </w:r>
        <w:r w:rsidR="00452B2C">
          <w:rPr>
            <w:noProof/>
            <w:webHidden/>
          </w:rPr>
          <w:t>13</w:t>
        </w:r>
        <w:r w:rsidR="00452B2C">
          <w:rPr>
            <w:noProof/>
            <w:webHidden/>
          </w:rPr>
          <w:fldChar w:fldCharType="end"/>
        </w:r>
      </w:hyperlink>
    </w:p>
    <w:p w14:paraId="10142B64" w14:textId="37566826"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4" w:history="1">
        <w:r w:rsidR="00452B2C" w:rsidRPr="00BF5AE8">
          <w:rPr>
            <w:rStyle w:val="Hyperlink"/>
            <w:noProof/>
            <w:lang w:val="en-150"/>
          </w:rPr>
          <w:t>Figure 3: The perceptron</w:t>
        </w:r>
        <w:r w:rsidR="00452B2C">
          <w:rPr>
            <w:noProof/>
            <w:webHidden/>
          </w:rPr>
          <w:tab/>
        </w:r>
        <w:r w:rsidR="00452B2C">
          <w:rPr>
            <w:noProof/>
            <w:webHidden/>
          </w:rPr>
          <w:fldChar w:fldCharType="begin"/>
        </w:r>
        <w:r w:rsidR="00452B2C">
          <w:rPr>
            <w:noProof/>
            <w:webHidden/>
          </w:rPr>
          <w:instrText xml:space="preserve"> PAGEREF _Toc74572174 \h </w:instrText>
        </w:r>
        <w:r w:rsidR="00452B2C">
          <w:rPr>
            <w:noProof/>
            <w:webHidden/>
          </w:rPr>
        </w:r>
        <w:r w:rsidR="00452B2C">
          <w:rPr>
            <w:noProof/>
            <w:webHidden/>
          </w:rPr>
          <w:fldChar w:fldCharType="separate"/>
        </w:r>
        <w:r w:rsidR="00452B2C">
          <w:rPr>
            <w:noProof/>
            <w:webHidden/>
          </w:rPr>
          <w:t>19</w:t>
        </w:r>
        <w:r w:rsidR="00452B2C">
          <w:rPr>
            <w:noProof/>
            <w:webHidden/>
          </w:rPr>
          <w:fldChar w:fldCharType="end"/>
        </w:r>
      </w:hyperlink>
    </w:p>
    <w:p w14:paraId="70D16342" w14:textId="2A9F605E"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5" w:history="1">
        <w:r w:rsidR="00452B2C" w:rsidRPr="00BF5AE8">
          <w:rPr>
            <w:rStyle w:val="Hyperlink"/>
            <w:noProof/>
            <w:lang w:val="en-150"/>
          </w:rPr>
          <w:t>Figure 4: A very simple ANN architecture</w:t>
        </w:r>
        <w:r w:rsidR="00452B2C">
          <w:rPr>
            <w:noProof/>
            <w:webHidden/>
          </w:rPr>
          <w:tab/>
        </w:r>
        <w:r w:rsidR="00452B2C">
          <w:rPr>
            <w:noProof/>
            <w:webHidden/>
          </w:rPr>
          <w:fldChar w:fldCharType="begin"/>
        </w:r>
        <w:r w:rsidR="00452B2C">
          <w:rPr>
            <w:noProof/>
            <w:webHidden/>
          </w:rPr>
          <w:instrText xml:space="preserve"> PAGEREF _Toc74572175 \h </w:instrText>
        </w:r>
        <w:r w:rsidR="00452B2C">
          <w:rPr>
            <w:noProof/>
            <w:webHidden/>
          </w:rPr>
        </w:r>
        <w:r w:rsidR="00452B2C">
          <w:rPr>
            <w:noProof/>
            <w:webHidden/>
          </w:rPr>
          <w:fldChar w:fldCharType="separate"/>
        </w:r>
        <w:r w:rsidR="00452B2C">
          <w:rPr>
            <w:noProof/>
            <w:webHidden/>
          </w:rPr>
          <w:t>20</w:t>
        </w:r>
        <w:r w:rsidR="00452B2C">
          <w:rPr>
            <w:noProof/>
            <w:webHidden/>
          </w:rPr>
          <w:fldChar w:fldCharType="end"/>
        </w:r>
      </w:hyperlink>
    </w:p>
    <w:p w14:paraId="2BD9C334" w14:textId="6FB6584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6" w:history="1">
        <w:r w:rsidR="00452B2C" w:rsidRPr="00BF5AE8">
          <w:rPr>
            <w:rStyle w:val="Hyperlink"/>
            <w:noProof/>
            <w:lang w:val="en-150"/>
          </w:rPr>
          <w:t>Figure 5: Single-dimensional loss during training</w:t>
        </w:r>
        <w:r w:rsidR="00452B2C">
          <w:rPr>
            <w:noProof/>
            <w:webHidden/>
          </w:rPr>
          <w:tab/>
        </w:r>
        <w:r w:rsidR="00452B2C">
          <w:rPr>
            <w:noProof/>
            <w:webHidden/>
          </w:rPr>
          <w:fldChar w:fldCharType="begin"/>
        </w:r>
        <w:r w:rsidR="00452B2C">
          <w:rPr>
            <w:noProof/>
            <w:webHidden/>
          </w:rPr>
          <w:instrText xml:space="preserve"> PAGEREF _Toc74572176 \h </w:instrText>
        </w:r>
        <w:r w:rsidR="00452B2C">
          <w:rPr>
            <w:noProof/>
            <w:webHidden/>
          </w:rPr>
        </w:r>
        <w:r w:rsidR="00452B2C">
          <w:rPr>
            <w:noProof/>
            <w:webHidden/>
          </w:rPr>
          <w:fldChar w:fldCharType="separate"/>
        </w:r>
        <w:r w:rsidR="00452B2C">
          <w:rPr>
            <w:noProof/>
            <w:webHidden/>
          </w:rPr>
          <w:t>22</w:t>
        </w:r>
        <w:r w:rsidR="00452B2C">
          <w:rPr>
            <w:noProof/>
            <w:webHidden/>
          </w:rPr>
          <w:fldChar w:fldCharType="end"/>
        </w:r>
      </w:hyperlink>
    </w:p>
    <w:p w14:paraId="5C226ED7" w14:textId="388FAB6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7" w:history="1">
        <w:r w:rsidR="00452B2C" w:rsidRPr="00BF5AE8">
          <w:rPr>
            <w:rStyle w:val="Hyperlink"/>
            <w:noProof/>
            <w:lang w:val="en-150"/>
          </w:rPr>
          <w:t>Figure 6: Backpropagation illustrated</w:t>
        </w:r>
        <w:r w:rsidR="00452B2C">
          <w:rPr>
            <w:noProof/>
            <w:webHidden/>
          </w:rPr>
          <w:tab/>
        </w:r>
        <w:r w:rsidR="00452B2C">
          <w:rPr>
            <w:noProof/>
            <w:webHidden/>
          </w:rPr>
          <w:fldChar w:fldCharType="begin"/>
        </w:r>
        <w:r w:rsidR="00452B2C">
          <w:rPr>
            <w:noProof/>
            <w:webHidden/>
          </w:rPr>
          <w:instrText xml:space="preserve"> PAGEREF _Toc74572177 \h </w:instrText>
        </w:r>
        <w:r w:rsidR="00452B2C">
          <w:rPr>
            <w:noProof/>
            <w:webHidden/>
          </w:rPr>
        </w:r>
        <w:r w:rsidR="00452B2C">
          <w:rPr>
            <w:noProof/>
            <w:webHidden/>
          </w:rPr>
          <w:fldChar w:fldCharType="separate"/>
        </w:r>
        <w:r w:rsidR="00452B2C">
          <w:rPr>
            <w:noProof/>
            <w:webHidden/>
          </w:rPr>
          <w:t>23</w:t>
        </w:r>
        <w:r w:rsidR="00452B2C">
          <w:rPr>
            <w:noProof/>
            <w:webHidden/>
          </w:rPr>
          <w:fldChar w:fldCharType="end"/>
        </w:r>
      </w:hyperlink>
    </w:p>
    <w:p w14:paraId="30031CDA" w14:textId="572C541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8" w:history="1">
        <w:r w:rsidR="00452B2C" w:rsidRPr="00BF5AE8">
          <w:rPr>
            <w:rStyle w:val="Hyperlink"/>
            <w:noProof/>
            <w:lang w:val="en-150"/>
          </w:rPr>
          <w:t>Figure 7: Metrics of interest during the training of a neural network</w:t>
        </w:r>
        <w:r w:rsidR="00452B2C">
          <w:rPr>
            <w:noProof/>
            <w:webHidden/>
          </w:rPr>
          <w:tab/>
        </w:r>
        <w:r w:rsidR="00452B2C">
          <w:rPr>
            <w:noProof/>
            <w:webHidden/>
          </w:rPr>
          <w:fldChar w:fldCharType="begin"/>
        </w:r>
        <w:r w:rsidR="00452B2C">
          <w:rPr>
            <w:noProof/>
            <w:webHidden/>
          </w:rPr>
          <w:instrText xml:space="preserve"> PAGEREF _Toc74572178 \h </w:instrText>
        </w:r>
        <w:r w:rsidR="00452B2C">
          <w:rPr>
            <w:noProof/>
            <w:webHidden/>
          </w:rPr>
        </w:r>
        <w:r w:rsidR="00452B2C">
          <w:rPr>
            <w:noProof/>
            <w:webHidden/>
          </w:rPr>
          <w:fldChar w:fldCharType="separate"/>
        </w:r>
        <w:r w:rsidR="00452B2C">
          <w:rPr>
            <w:noProof/>
            <w:webHidden/>
          </w:rPr>
          <w:t>26</w:t>
        </w:r>
        <w:r w:rsidR="00452B2C">
          <w:rPr>
            <w:noProof/>
            <w:webHidden/>
          </w:rPr>
          <w:fldChar w:fldCharType="end"/>
        </w:r>
      </w:hyperlink>
    </w:p>
    <w:p w14:paraId="02769C82" w14:textId="224FACFE"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79" w:history="1">
        <w:r w:rsidR="00452B2C" w:rsidRPr="00BF5AE8">
          <w:rPr>
            <w:rStyle w:val="Hyperlink"/>
            <w:noProof/>
            <w:lang w:val="en-150"/>
          </w:rPr>
          <w:t>Figure 8: RGB channel decomposition of an image</w:t>
        </w:r>
        <w:r w:rsidR="00452B2C">
          <w:rPr>
            <w:noProof/>
            <w:webHidden/>
          </w:rPr>
          <w:tab/>
        </w:r>
        <w:r w:rsidR="00452B2C">
          <w:rPr>
            <w:noProof/>
            <w:webHidden/>
          </w:rPr>
          <w:fldChar w:fldCharType="begin"/>
        </w:r>
        <w:r w:rsidR="00452B2C">
          <w:rPr>
            <w:noProof/>
            <w:webHidden/>
          </w:rPr>
          <w:instrText xml:space="preserve"> PAGEREF _Toc74572179 \h </w:instrText>
        </w:r>
        <w:r w:rsidR="00452B2C">
          <w:rPr>
            <w:noProof/>
            <w:webHidden/>
          </w:rPr>
        </w:r>
        <w:r w:rsidR="00452B2C">
          <w:rPr>
            <w:noProof/>
            <w:webHidden/>
          </w:rPr>
          <w:fldChar w:fldCharType="separate"/>
        </w:r>
        <w:r w:rsidR="00452B2C">
          <w:rPr>
            <w:noProof/>
            <w:webHidden/>
          </w:rPr>
          <w:t>28</w:t>
        </w:r>
        <w:r w:rsidR="00452B2C">
          <w:rPr>
            <w:noProof/>
            <w:webHidden/>
          </w:rPr>
          <w:fldChar w:fldCharType="end"/>
        </w:r>
      </w:hyperlink>
    </w:p>
    <w:p w14:paraId="1B5EDB61" w14:textId="4FB1C90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0" w:history="1">
        <w:r w:rsidR="00452B2C" w:rsidRPr="00BF5AE8">
          <w:rPr>
            <w:rStyle w:val="Hyperlink"/>
            <w:noProof/>
            <w:lang w:val="en-150"/>
          </w:rPr>
          <w:t>Figure 9: A simple numerical example of 2D convolution</w:t>
        </w:r>
        <w:r w:rsidR="00452B2C">
          <w:rPr>
            <w:noProof/>
            <w:webHidden/>
          </w:rPr>
          <w:tab/>
        </w:r>
        <w:r w:rsidR="00452B2C">
          <w:rPr>
            <w:noProof/>
            <w:webHidden/>
          </w:rPr>
          <w:fldChar w:fldCharType="begin"/>
        </w:r>
        <w:r w:rsidR="00452B2C">
          <w:rPr>
            <w:noProof/>
            <w:webHidden/>
          </w:rPr>
          <w:instrText xml:space="preserve"> PAGEREF _Toc74572180 \h </w:instrText>
        </w:r>
        <w:r w:rsidR="00452B2C">
          <w:rPr>
            <w:noProof/>
            <w:webHidden/>
          </w:rPr>
        </w:r>
        <w:r w:rsidR="00452B2C">
          <w:rPr>
            <w:noProof/>
            <w:webHidden/>
          </w:rPr>
          <w:fldChar w:fldCharType="separate"/>
        </w:r>
        <w:r w:rsidR="00452B2C">
          <w:rPr>
            <w:noProof/>
            <w:webHidden/>
          </w:rPr>
          <w:t>29</w:t>
        </w:r>
        <w:r w:rsidR="00452B2C">
          <w:rPr>
            <w:noProof/>
            <w:webHidden/>
          </w:rPr>
          <w:fldChar w:fldCharType="end"/>
        </w:r>
      </w:hyperlink>
    </w:p>
    <w:p w14:paraId="2112DBE7" w14:textId="2028756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1" w:history="1">
        <w:r w:rsidR="00452B2C" w:rsidRPr="00BF5AE8">
          <w:rPr>
            <w:rStyle w:val="Hyperlink"/>
            <w:noProof/>
            <w:lang w:val="en-150"/>
          </w:rPr>
          <w:t>Figure 10: A simple visual example of 2D convolution</w:t>
        </w:r>
        <w:r w:rsidR="00452B2C">
          <w:rPr>
            <w:noProof/>
            <w:webHidden/>
          </w:rPr>
          <w:tab/>
        </w:r>
        <w:r w:rsidR="00452B2C">
          <w:rPr>
            <w:noProof/>
            <w:webHidden/>
          </w:rPr>
          <w:fldChar w:fldCharType="begin"/>
        </w:r>
        <w:r w:rsidR="00452B2C">
          <w:rPr>
            <w:noProof/>
            <w:webHidden/>
          </w:rPr>
          <w:instrText xml:space="preserve"> PAGEREF _Toc74572181 \h </w:instrText>
        </w:r>
        <w:r w:rsidR="00452B2C">
          <w:rPr>
            <w:noProof/>
            <w:webHidden/>
          </w:rPr>
        </w:r>
        <w:r w:rsidR="00452B2C">
          <w:rPr>
            <w:noProof/>
            <w:webHidden/>
          </w:rPr>
          <w:fldChar w:fldCharType="separate"/>
        </w:r>
        <w:r w:rsidR="00452B2C">
          <w:rPr>
            <w:noProof/>
            <w:webHidden/>
          </w:rPr>
          <w:t>30</w:t>
        </w:r>
        <w:r w:rsidR="00452B2C">
          <w:rPr>
            <w:noProof/>
            <w:webHidden/>
          </w:rPr>
          <w:fldChar w:fldCharType="end"/>
        </w:r>
      </w:hyperlink>
    </w:p>
    <w:p w14:paraId="6B8AF838" w14:textId="7CE723A5"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2" w:history="1">
        <w:r w:rsidR="00452B2C" w:rsidRPr="00BF5AE8">
          <w:rPr>
            <w:rStyle w:val="Hyperlink"/>
            <w:noProof/>
            <w:lang w:val="en-150"/>
          </w:rPr>
          <w:t>Figure 11: Examples of image augmentation by warping and mirroring</w:t>
        </w:r>
        <w:r w:rsidR="00452B2C">
          <w:rPr>
            <w:noProof/>
            <w:webHidden/>
          </w:rPr>
          <w:tab/>
        </w:r>
        <w:r w:rsidR="00452B2C">
          <w:rPr>
            <w:noProof/>
            <w:webHidden/>
          </w:rPr>
          <w:fldChar w:fldCharType="begin"/>
        </w:r>
        <w:r w:rsidR="00452B2C">
          <w:rPr>
            <w:noProof/>
            <w:webHidden/>
          </w:rPr>
          <w:instrText xml:space="preserve"> PAGEREF _Toc74572182 \h </w:instrText>
        </w:r>
        <w:r w:rsidR="00452B2C">
          <w:rPr>
            <w:noProof/>
            <w:webHidden/>
          </w:rPr>
        </w:r>
        <w:r w:rsidR="00452B2C">
          <w:rPr>
            <w:noProof/>
            <w:webHidden/>
          </w:rPr>
          <w:fldChar w:fldCharType="separate"/>
        </w:r>
        <w:r w:rsidR="00452B2C">
          <w:rPr>
            <w:noProof/>
            <w:webHidden/>
          </w:rPr>
          <w:t>31</w:t>
        </w:r>
        <w:r w:rsidR="00452B2C">
          <w:rPr>
            <w:noProof/>
            <w:webHidden/>
          </w:rPr>
          <w:fldChar w:fldCharType="end"/>
        </w:r>
      </w:hyperlink>
    </w:p>
    <w:p w14:paraId="4D616B3D" w14:textId="31D9776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3" w:history="1">
        <w:r w:rsidR="00452B2C" w:rsidRPr="00BF5AE8">
          <w:rPr>
            <w:rStyle w:val="Hyperlink"/>
            <w:noProof/>
            <w:lang w:val="en-150"/>
          </w:rPr>
          <w:t>Figure 12: Architecture of the image classifier Alexnet</w:t>
        </w:r>
        <w:r w:rsidR="00452B2C">
          <w:rPr>
            <w:noProof/>
            <w:webHidden/>
          </w:rPr>
          <w:tab/>
        </w:r>
        <w:r w:rsidR="00452B2C">
          <w:rPr>
            <w:noProof/>
            <w:webHidden/>
          </w:rPr>
          <w:fldChar w:fldCharType="begin"/>
        </w:r>
        <w:r w:rsidR="00452B2C">
          <w:rPr>
            <w:noProof/>
            <w:webHidden/>
          </w:rPr>
          <w:instrText xml:space="preserve"> PAGEREF _Toc74572183 \h </w:instrText>
        </w:r>
        <w:r w:rsidR="00452B2C">
          <w:rPr>
            <w:noProof/>
            <w:webHidden/>
          </w:rPr>
        </w:r>
        <w:r w:rsidR="00452B2C">
          <w:rPr>
            <w:noProof/>
            <w:webHidden/>
          </w:rPr>
          <w:fldChar w:fldCharType="separate"/>
        </w:r>
        <w:r w:rsidR="00452B2C">
          <w:rPr>
            <w:noProof/>
            <w:webHidden/>
          </w:rPr>
          <w:t>33</w:t>
        </w:r>
        <w:r w:rsidR="00452B2C">
          <w:rPr>
            <w:noProof/>
            <w:webHidden/>
          </w:rPr>
          <w:fldChar w:fldCharType="end"/>
        </w:r>
      </w:hyperlink>
    </w:p>
    <w:p w14:paraId="2D5BD668" w14:textId="493474C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4" w:history="1">
        <w:r w:rsidR="00452B2C" w:rsidRPr="00BF5AE8">
          <w:rPr>
            <w:rStyle w:val="Hyperlink"/>
            <w:noProof/>
            <w:lang w:val="en-150"/>
          </w:rPr>
          <w:t>Figure 13: Showcase image of object detection with EfficientDet</w:t>
        </w:r>
        <w:r w:rsidR="00452B2C">
          <w:rPr>
            <w:noProof/>
            <w:webHidden/>
          </w:rPr>
          <w:tab/>
        </w:r>
        <w:r w:rsidR="00452B2C">
          <w:rPr>
            <w:noProof/>
            <w:webHidden/>
          </w:rPr>
          <w:fldChar w:fldCharType="begin"/>
        </w:r>
        <w:r w:rsidR="00452B2C">
          <w:rPr>
            <w:noProof/>
            <w:webHidden/>
          </w:rPr>
          <w:instrText xml:space="preserve"> PAGEREF _Toc74572184 \h </w:instrText>
        </w:r>
        <w:r w:rsidR="00452B2C">
          <w:rPr>
            <w:noProof/>
            <w:webHidden/>
          </w:rPr>
        </w:r>
        <w:r w:rsidR="00452B2C">
          <w:rPr>
            <w:noProof/>
            <w:webHidden/>
          </w:rPr>
          <w:fldChar w:fldCharType="separate"/>
        </w:r>
        <w:r w:rsidR="00452B2C">
          <w:rPr>
            <w:noProof/>
            <w:webHidden/>
          </w:rPr>
          <w:t>34</w:t>
        </w:r>
        <w:r w:rsidR="00452B2C">
          <w:rPr>
            <w:noProof/>
            <w:webHidden/>
          </w:rPr>
          <w:fldChar w:fldCharType="end"/>
        </w:r>
      </w:hyperlink>
    </w:p>
    <w:p w14:paraId="373D260E" w14:textId="51AD74A3"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5" w:history="1">
        <w:r w:rsidR="00452B2C" w:rsidRPr="00BF5AE8">
          <w:rPr>
            <w:rStyle w:val="Hyperlink"/>
            <w:noProof/>
            <w:lang w:val="en-150"/>
          </w:rPr>
          <w:t>Figure 14: Jaccard Index or intersection over union</w:t>
        </w:r>
        <w:r w:rsidR="00452B2C">
          <w:rPr>
            <w:noProof/>
            <w:webHidden/>
          </w:rPr>
          <w:tab/>
        </w:r>
        <w:r w:rsidR="00452B2C">
          <w:rPr>
            <w:noProof/>
            <w:webHidden/>
          </w:rPr>
          <w:fldChar w:fldCharType="begin"/>
        </w:r>
        <w:r w:rsidR="00452B2C">
          <w:rPr>
            <w:noProof/>
            <w:webHidden/>
          </w:rPr>
          <w:instrText xml:space="preserve"> PAGEREF _Toc74572185 \h </w:instrText>
        </w:r>
        <w:r w:rsidR="00452B2C">
          <w:rPr>
            <w:noProof/>
            <w:webHidden/>
          </w:rPr>
        </w:r>
        <w:r w:rsidR="00452B2C">
          <w:rPr>
            <w:noProof/>
            <w:webHidden/>
          </w:rPr>
          <w:fldChar w:fldCharType="separate"/>
        </w:r>
        <w:r w:rsidR="00452B2C">
          <w:rPr>
            <w:noProof/>
            <w:webHidden/>
          </w:rPr>
          <w:t>36</w:t>
        </w:r>
        <w:r w:rsidR="00452B2C">
          <w:rPr>
            <w:noProof/>
            <w:webHidden/>
          </w:rPr>
          <w:fldChar w:fldCharType="end"/>
        </w:r>
      </w:hyperlink>
    </w:p>
    <w:p w14:paraId="3FE9AB7F" w14:textId="3BFE1F4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6" w:history="1">
        <w:r w:rsidR="00452B2C" w:rsidRPr="00BF5AE8">
          <w:rPr>
            <w:rStyle w:val="Hyperlink"/>
            <w:noProof/>
            <w:lang w:val="en-150"/>
          </w:rPr>
          <w:t>Figure 15: MS COCO challenge official metrics</w:t>
        </w:r>
        <w:r w:rsidR="00452B2C">
          <w:rPr>
            <w:noProof/>
            <w:webHidden/>
          </w:rPr>
          <w:tab/>
        </w:r>
        <w:r w:rsidR="00452B2C">
          <w:rPr>
            <w:noProof/>
            <w:webHidden/>
          </w:rPr>
          <w:fldChar w:fldCharType="begin"/>
        </w:r>
        <w:r w:rsidR="00452B2C">
          <w:rPr>
            <w:noProof/>
            <w:webHidden/>
          </w:rPr>
          <w:instrText xml:space="preserve"> PAGEREF _Toc74572186 \h </w:instrText>
        </w:r>
        <w:r w:rsidR="00452B2C">
          <w:rPr>
            <w:noProof/>
            <w:webHidden/>
          </w:rPr>
        </w:r>
        <w:r w:rsidR="00452B2C">
          <w:rPr>
            <w:noProof/>
            <w:webHidden/>
          </w:rPr>
          <w:fldChar w:fldCharType="separate"/>
        </w:r>
        <w:r w:rsidR="00452B2C">
          <w:rPr>
            <w:noProof/>
            <w:webHidden/>
          </w:rPr>
          <w:t>37</w:t>
        </w:r>
        <w:r w:rsidR="00452B2C">
          <w:rPr>
            <w:noProof/>
            <w:webHidden/>
          </w:rPr>
          <w:fldChar w:fldCharType="end"/>
        </w:r>
      </w:hyperlink>
    </w:p>
    <w:p w14:paraId="0264FAC3" w14:textId="4F3F60F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7" w:history="1">
        <w:r w:rsidR="00452B2C" w:rsidRPr="00BF5AE8">
          <w:rPr>
            <w:rStyle w:val="Hyperlink"/>
            <w:noProof/>
            <w:lang w:val="en-150"/>
          </w:rPr>
          <w:t>Figure 16: Overview of the object detectors R-CNN, Fast R-CNN and Faster R-CNN</w:t>
        </w:r>
        <w:r w:rsidR="00452B2C">
          <w:rPr>
            <w:noProof/>
            <w:webHidden/>
          </w:rPr>
          <w:tab/>
        </w:r>
        <w:r w:rsidR="00452B2C">
          <w:rPr>
            <w:noProof/>
            <w:webHidden/>
          </w:rPr>
          <w:fldChar w:fldCharType="begin"/>
        </w:r>
        <w:r w:rsidR="00452B2C">
          <w:rPr>
            <w:noProof/>
            <w:webHidden/>
          </w:rPr>
          <w:instrText xml:space="preserve"> PAGEREF _Toc74572187 \h </w:instrText>
        </w:r>
        <w:r w:rsidR="00452B2C">
          <w:rPr>
            <w:noProof/>
            <w:webHidden/>
          </w:rPr>
        </w:r>
        <w:r w:rsidR="00452B2C">
          <w:rPr>
            <w:noProof/>
            <w:webHidden/>
          </w:rPr>
          <w:fldChar w:fldCharType="separate"/>
        </w:r>
        <w:r w:rsidR="00452B2C">
          <w:rPr>
            <w:noProof/>
            <w:webHidden/>
          </w:rPr>
          <w:t>39</w:t>
        </w:r>
        <w:r w:rsidR="00452B2C">
          <w:rPr>
            <w:noProof/>
            <w:webHidden/>
          </w:rPr>
          <w:fldChar w:fldCharType="end"/>
        </w:r>
      </w:hyperlink>
    </w:p>
    <w:p w14:paraId="76F4B339" w14:textId="53B97A9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8" w:history="1">
        <w:r w:rsidR="00452B2C" w:rsidRPr="00BF5AE8">
          <w:rPr>
            <w:rStyle w:val="Hyperlink"/>
            <w:noProof/>
            <w:lang w:val="en-150"/>
          </w:rPr>
          <w:t>Figure 17: Overview of the object detector YOLO</w:t>
        </w:r>
        <w:r w:rsidR="00452B2C">
          <w:rPr>
            <w:noProof/>
            <w:webHidden/>
          </w:rPr>
          <w:tab/>
        </w:r>
        <w:r w:rsidR="00452B2C">
          <w:rPr>
            <w:noProof/>
            <w:webHidden/>
          </w:rPr>
          <w:fldChar w:fldCharType="begin"/>
        </w:r>
        <w:r w:rsidR="00452B2C">
          <w:rPr>
            <w:noProof/>
            <w:webHidden/>
          </w:rPr>
          <w:instrText xml:space="preserve"> PAGEREF _Toc74572188 \h </w:instrText>
        </w:r>
        <w:r w:rsidR="00452B2C">
          <w:rPr>
            <w:noProof/>
            <w:webHidden/>
          </w:rPr>
        </w:r>
        <w:r w:rsidR="00452B2C">
          <w:rPr>
            <w:noProof/>
            <w:webHidden/>
          </w:rPr>
          <w:fldChar w:fldCharType="separate"/>
        </w:r>
        <w:r w:rsidR="00452B2C">
          <w:rPr>
            <w:noProof/>
            <w:webHidden/>
          </w:rPr>
          <w:t>40</w:t>
        </w:r>
        <w:r w:rsidR="00452B2C">
          <w:rPr>
            <w:noProof/>
            <w:webHidden/>
          </w:rPr>
          <w:fldChar w:fldCharType="end"/>
        </w:r>
      </w:hyperlink>
    </w:p>
    <w:p w14:paraId="248C8E3E" w14:textId="6E5A5F6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89" w:history="1">
        <w:r w:rsidR="00452B2C" w:rsidRPr="00BF5AE8">
          <w:rPr>
            <w:rStyle w:val="Hyperlink"/>
            <w:noProof/>
            <w:lang w:val="en-150"/>
          </w:rPr>
          <w:t>Figure 18: Overview and architecture of the object detector SSD</w:t>
        </w:r>
        <w:r w:rsidR="00452B2C">
          <w:rPr>
            <w:noProof/>
            <w:webHidden/>
          </w:rPr>
          <w:tab/>
        </w:r>
        <w:r w:rsidR="00452B2C">
          <w:rPr>
            <w:noProof/>
            <w:webHidden/>
          </w:rPr>
          <w:fldChar w:fldCharType="begin"/>
        </w:r>
        <w:r w:rsidR="00452B2C">
          <w:rPr>
            <w:noProof/>
            <w:webHidden/>
          </w:rPr>
          <w:instrText xml:space="preserve"> PAGEREF _Toc74572189 \h </w:instrText>
        </w:r>
        <w:r w:rsidR="00452B2C">
          <w:rPr>
            <w:noProof/>
            <w:webHidden/>
          </w:rPr>
        </w:r>
        <w:r w:rsidR="00452B2C">
          <w:rPr>
            <w:noProof/>
            <w:webHidden/>
          </w:rPr>
          <w:fldChar w:fldCharType="separate"/>
        </w:r>
        <w:r w:rsidR="00452B2C">
          <w:rPr>
            <w:noProof/>
            <w:webHidden/>
          </w:rPr>
          <w:t>42</w:t>
        </w:r>
        <w:r w:rsidR="00452B2C">
          <w:rPr>
            <w:noProof/>
            <w:webHidden/>
          </w:rPr>
          <w:fldChar w:fldCharType="end"/>
        </w:r>
      </w:hyperlink>
    </w:p>
    <w:p w14:paraId="3F39A6BB" w14:textId="37FDB88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0" w:history="1">
        <w:r w:rsidR="00452B2C" w:rsidRPr="00BF5AE8">
          <w:rPr>
            <w:rStyle w:val="Hyperlink"/>
            <w:noProof/>
            <w:lang w:val="en-150"/>
          </w:rPr>
          <w:t>Figure 19: Architecture of the detector EfficientDet</w:t>
        </w:r>
        <w:r w:rsidR="00452B2C">
          <w:rPr>
            <w:noProof/>
            <w:webHidden/>
          </w:rPr>
          <w:tab/>
        </w:r>
        <w:r w:rsidR="00452B2C">
          <w:rPr>
            <w:noProof/>
            <w:webHidden/>
          </w:rPr>
          <w:fldChar w:fldCharType="begin"/>
        </w:r>
        <w:r w:rsidR="00452B2C">
          <w:rPr>
            <w:noProof/>
            <w:webHidden/>
          </w:rPr>
          <w:instrText xml:space="preserve"> PAGEREF _Toc74572190 \h </w:instrText>
        </w:r>
        <w:r w:rsidR="00452B2C">
          <w:rPr>
            <w:noProof/>
            <w:webHidden/>
          </w:rPr>
        </w:r>
        <w:r w:rsidR="00452B2C">
          <w:rPr>
            <w:noProof/>
            <w:webHidden/>
          </w:rPr>
          <w:fldChar w:fldCharType="separate"/>
        </w:r>
        <w:r w:rsidR="00452B2C">
          <w:rPr>
            <w:noProof/>
            <w:webHidden/>
          </w:rPr>
          <w:t>43</w:t>
        </w:r>
        <w:r w:rsidR="00452B2C">
          <w:rPr>
            <w:noProof/>
            <w:webHidden/>
          </w:rPr>
          <w:fldChar w:fldCharType="end"/>
        </w:r>
      </w:hyperlink>
    </w:p>
    <w:p w14:paraId="21BE3558" w14:textId="0AC1F06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1" w:history="1">
        <w:r w:rsidR="00452B2C" w:rsidRPr="00BF5AE8">
          <w:rPr>
            <w:rStyle w:val="Hyperlink"/>
            <w:noProof/>
            <w:lang w:val="en-150"/>
          </w:rPr>
          <w:t>Figure 20: Scaling configurations for the detector family EfficientDet D0-D7</w:t>
        </w:r>
        <w:r w:rsidR="00452B2C">
          <w:rPr>
            <w:noProof/>
            <w:webHidden/>
          </w:rPr>
          <w:tab/>
        </w:r>
        <w:r w:rsidR="00452B2C">
          <w:rPr>
            <w:noProof/>
            <w:webHidden/>
          </w:rPr>
          <w:fldChar w:fldCharType="begin"/>
        </w:r>
        <w:r w:rsidR="00452B2C">
          <w:rPr>
            <w:noProof/>
            <w:webHidden/>
          </w:rPr>
          <w:instrText xml:space="preserve"> PAGEREF _Toc74572191 \h </w:instrText>
        </w:r>
        <w:r w:rsidR="00452B2C">
          <w:rPr>
            <w:noProof/>
            <w:webHidden/>
          </w:rPr>
        </w:r>
        <w:r w:rsidR="00452B2C">
          <w:rPr>
            <w:noProof/>
            <w:webHidden/>
          </w:rPr>
          <w:fldChar w:fldCharType="separate"/>
        </w:r>
        <w:r w:rsidR="00452B2C">
          <w:rPr>
            <w:noProof/>
            <w:webHidden/>
          </w:rPr>
          <w:t>44</w:t>
        </w:r>
        <w:r w:rsidR="00452B2C">
          <w:rPr>
            <w:noProof/>
            <w:webHidden/>
          </w:rPr>
          <w:fldChar w:fldCharType="end"/>
        </w:r>
      </w:hyperlink>
    </w:p>
    <w:p w14:paraId="1911298B" w14:textId="3BC0CFD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2" w:history="1">
        <w:r w:rsidR="00452B2C" w:rsidRPr="00BF5AE8">
          <w:rPr>
            <w:rStyle w:val="Hyperlink"/>
            <w:noProof/>
            <w:lang w:val="en-150"/>
          </w:rPr>
          <w:t>Figure 21: Generic object detection structure stated for the definition YOLOv4</w:t>
        </w:r>
        <w:r w:rsidR="00452B2C">
          <w:rPr>
            <w:noProof/>
            <w:webHidden/>
          </w:rPr>
          <w:tab/>
        </w:r>
        <w:r w:rsidR="00452B2C">
          <w:rPr>
            <w:noProof/>
            <w:webHidden/>
          </w:rPr>
          <w:fldChar w:fldCharType="begin"/>
        </w:r>
        <w:r w:rsidR="00452B2C">
          <w:rPr>
            <w:noProof/>
            <w:webHidden/>
          </w:rPr>
          <w:instrText xml:space="preserve"> PAGEREF _Toc74572192 \h </w:instrText>
        </w:r>
        <w:r w:rsidR="00452B2C">
          <w:rPr>
            <w:noProof/>
            <w:webHidden/>
          </w:rPr>
        </w:r>
        <w:r w:rsidR="00452B2C">
          <w:rPr>
            <w:noProof/>
            <w:webHidden/>
          </w:rPr>
          <w:fldChar w:fldCharType="separate"/>
        </w:r>
        <w:r w:rsidR="00452B2C">
          <w:rPr>
            <w:noProof/>
            <w:webHidden/>
          </w:rPr>
          <w:t>45</w:t>
        </w:r>
        <w:r w:rsidR="00452B2C">
          <w:rPr>
            <w:noProof/>
            <w:webHidden/>
          </w:rPr>
          <w:fldChar w:fldCharType="end"/>
        </w:r>
      </w:hyperlink>
    </w:p>
    <w:p w14:paraId="4273724B" w14:textId="47A99CA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3" w:history="1">
        <w:r w:rsidR="00452B2C" w:rsidRPr="00BF5AE8">
          <w:rPr>
            <w:rStyle w:val="Hyperlink"/>
            <w:noProof/>
            <w:lang w:val="en-150"/>
          </w:rPr>
          <w:t>Figure 22: Architecture of the detector YOLOv3</w:t>
        </w:r>
        <w:r w:rsidR="00452B2C">
          <w:rPr>
            <w:noProof/>
            <w:webHidden/>
          </w:rPr>
          <w:tab/>
        </w:r>
        <w:r w:rsidR="00452B2C">
          <w:rPr>
            <w:noProof/>
            <w:webHidden/>
          </w:rPr>
          <w:fldChar w:fldCharType="begin"/>
        </w:r>
        <w:r w:rsidR="00452B2C">
          <w:rPr>
            <w:noProof/>
            <w:webHidden/>
          </w:rPr>
          <w:instrText xml:space="preserve"> PAGEREF _Toc74572193 \h </w:instrText>
        </w:r>
        <w:r w:rsidR="00452B2C">
          <w:rPr>
            <w:noProof/>
            <w:webHidden/>
          </w:rPr>
        </w:r>
        <w:r w:rsidR="00452B2C">
          <w:rPr>
            <w:noProof/>
            <w:webHidden/>
          </w:rPr>
          <w:fldChar w:fldCharType="separate"/>
        </w:r>
        <w:r w:rsidR="00452B2C">
          <w:rPr>
            <w:noProof/>
            <w:webHidden/>
          </w:rPr>
          <w:t>46</w:t>
        </w:r>
        <w:r w:rsidR="00452B2C">
          <w:rPr>
            <w:noProof/>
            <w:webHidden/>
          </w:rPr>
          <w:fldChar w:fldCharType="end"/>
        </w:r>
      </w:hyperlink>
    </w:p>
    <w:p w14:paraId="61F474F2" w14:textId="5317F075"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4" w:history="1">
        <w:r w:rsidR="00452B2C" w:rsidRPr="00BF5AE8">
          <w:rPr>
            <w:rStyle w:val="Hyperlink"/>
            <w:noProof/>
            <w:lang w:val="en-150"/>
          </w:rPr>
          <w:t>Figure 23: State of the art of different object detectors in MS COCO dataset I</w:t>
        </w:r>
        <w:r w:rsidR="00452B2C">
          <w:rPr>
            <w:noProof/>
            <w:webHidden/>
          </w:rPr>
          <w:tab/>
        </w:r>
        <w:r w:rsidR="00452B2C">
          <w:rPr>
            <w:noProof/>
            <w:webHidden/>
          </w:rPr>
          <w:fldChar w:fldCharType="begin"/>
        </w:r>
        <w:r w:rsidR="00452B2C">
          <w:rPr>
            <w:noProof/>
            <w:webHidden/>
          </w:rPr>
          <w:instrText xml:space="preserve"> PAGEREF _Toc74572194 \h </w:instrText>
        </w:r>
        <w:r w:rsidR="00452B2C">
          <w:rPr>
            <w:noProof/>
            <w:webHidden/>
          </w:rPr>
        </w:r>
        <w:r w:rsidR="00452B2C">
          <w:rPr>
            <w:noProof/>
            <w:webHidden/>
          </w:rPr>
          <w:fldChar w:fldCharType="separate"/>
        </w:r>
        <w:r w:rsidR="00452B2C">
          <w:rPr>
            <w:noProof/>
            <w:webHidden/>
          </w:rPr>
          <w:t>47</w:t>
        </w:r>
        <w:r w:rsidR="00452B2C">
          <w:rPr>
            <w:noProof/>
            <w:webHidden/>
          </w:rPr>
          <w:fldChar w:fldCharType="end"/>
        </w:r>
      </w:hyperlink>
    </w:p>
    <w:p w14:paraId="7A374F9D" w14:textId="755B162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5" w:history="1">
        <w:r w:rsidR="00452B2C" w:rsidRPr="00BF5AE8">
          <w:rPr>
            <w:rStyle w:val="Hyperlink"/>
            <w:noProof/>
            <w:lang w:val="en-150"/>
          </w:rPr>
          <w:t>Figure 24: State of the art of different object detectors in MS COCO dataset II</w:t>
        </w:r>
        <w:r w:rsidR="00452B2C">
          <w:rPr>
            <w:noProof/>
            <w:webHidden/>
          </w:rPr>
          <w:tab/>
        </w:r>
        <w:r w:rsidR="00452B2C">
          <w:rPr>
            <w:noProof/>
            <w:webHidden/>
          </w:rPr>
          <w:fldChar w:fldCharType="begin"/>
        </w:r>
        <w:r w:rsidR="00452B2C">
          <w:rPr>
            <w:noProof/>
            <w:webHidden/>
          </w:rPr>
          <w:instrText xml:space="preserve"> PAGEREF _Toc74572195 \h </w:instrText>
        </w:r>
        <w:r w:rsidR="00452B2C">
          <w:rPr>
            <w:noProof/>
            <w:webHidden/>
          </w:rPr>
        </w:r>
        <w:r w:rsidR="00452B2C">
          <w:rPr>
            <w:noProof/>
            <w:webHidden/>
          </w:rPr>
          <w:fldChar w:fldCharType="separate"/>
        </w:r>
        <w:r w:rsidR="00452B2C">
          <w:rPr>
            <w:noProof/>
            <w:webHidden/>
          </w:rPr>
          <w:t>48</w:t>
        </w:r>
        <w:r w:rsidR="00452B2C">
          <w:rPr>
            <w:noProof/>
            <w:webHidden/>
          </w:rPr>
          <w:fldChar w:fldCharType="end"/>
        </w:r>
      </w:hyperlink>
    </w:p>
    <w:p w14:paraId="36F622DC" w14:textId="7620D47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6" w:history="1">
        <w:r w:rsidR="00452B2C" w:rsidRPr="00BF5AE8">
          <w:rPr>
            <w:rStyle w:val="Hyperlink"/>
            <w:noProof/>
            <w:lang w:val="en-150"/>
          </w:rPr>
          <w:t>Figure 25: Progressively richer feature maps from left to right</w:t>
        </w:r>
        <w:r w:rsidR="00452B2C">
          <w:rPr>
            <w:noProof/>
            <w:webHidden/>
          </w:rPr>
          <w:tab/>
        </w:r>
        <w:r w:rsidR="00452B2C">
          <w:rPr>
            <w:noProof/>
            <w:webHidden/>
          </w:rPr>
          <w:fldChar w:fldCharType="begin"/>
        </w:r>
        <w:r w:rsidR="00452B2C">
          <w:rPr>
            <w:noProof/>
            <w:webHidden/>
          </w:rPr>
          <w:instrText xml:space="preserve"> PAGEREF _Toc74572196 \h </w:instrText>
        </w:r>
        <w:r w:rsidR="00452B2C">
          <w:rPr>
            <w:noProof/>
            <w:webHidden/>
          </w:rPr>
        </w:r>
        <w:r w:rsidR="00452B2C">
          <w:rPr>
            <w:noProof/>
            <w:webHidden/>
          </w:rPr>
          <w:fldChar w:fldCharType="separate"/>
        </w:r>
        <w:r w:rsidR="00452B2C">
          <w:rPr>
            <w:noProof/>
            <w:webHidden/>
          </w:rPr>
          <w:t>49</w:t>
        </w:r>
        <w:r w:rsidR="00452B2C">
          <w:rPr>
            <w:noProof/>
            <w:webHidden/>
          </w:rPr>
          <w:fldChar w:fldCharType="end"/>
        </w:r>
      </w:hyperlink>
    </w:p>
    <w:p w14:paraId="1BA43042" w14:textId="340440E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7" w:history="1">
        <w:r w:rsidR="00452B2C" w:rsidRPr="00BF5AE8">
          <w:rPr>
            <w:rStyle w:val="Hyperlink"/>
            <w:noProof/>
            <w:lang w:val="en-150"/>
          </w:rPr>
          <w:t>Figure 26: Faster R-CNN inferring some detections on the game GTA:V</w:t>
        </w:r>
        <w:r w:rsidR="00452B2C">
          <w:rPr>
            <w:noProof/>
            <w:webHidden/>
          </w:rPr>
          <w:tab/>
        </w:r>
        <w:r w:rsidR="00452B2C">
          <w:rPr>
            <w:noProof/>
            <w:webHidden/>
          </w:rPr>
          <w:fldChar w:fldCharType="begin"/>
        </w:r>
        <w:r w:rsidR="00452B2C">
          <w:rPr>
            <w:noProof/>
            <w:webHidden/>
          </w:rPr>
          <w:instrText xml:space="preserve"> PAGEREF _Toc74572197 \h </w:instrText>
        </w:r>
        <w:r w:rsidR="00452B2C">
          <w:rPr>
            <w:noProof/>
            <w:webHidden/>
          </w:rPr>
        </w:r>
        <w:r w:rsidR="00452B2C">
          <w:rPr>
            <w:noProof/>
            <w:webHidden/>
          </w:rPr>
          <w:fldChar w:fldCharType="separate"/>
        </w:r>
        <w:r w:rsidR="00452B2C">
          <w:rPr>
            <w:noProof/>
            <w:webHidden/>
          </w:rPr>
          <w:t>50</w:t>
        </w:r>
        <w:r w:rsidR="00452B2C">
          <w:rPr>
            <w:noProof/>
            <w:webHidden/>
          </w:rPr>
          <w:fldChar w:fldCharType="end"/>
        </w:r>
      </w:hyperlink>
    </w:p>
    <w:p w14:paraId="04DC21C2" w14:textId="5D8C514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8" w:history="1">
        <w:r w:rsidR="00452B2C" w:rsidRPr="00BF5AE8">
          <w:rPr>
            <w:rStyle w:val="Hyperlink"/>
            <w:noProof/>
            <w:lang w:val="en-150"/>
          </w:rPr>
          <w:t xml:space="preserve">Figure 27: Data collection </w:t>
        </w:r>
        <w:r w:rsidR="00452B2C" w:rsidRPr="00BF5AE8">
          <w:rPr>
            <w:rStyle w:val="Hyperlink"/>
            <w:noProof/>
            <w:lang w:val="en-US"/>
          </w:rPr>
          <w:t>strategy</w:t>
        </w:r>
        <w:r w:rsidR="00452B2C" w:rsidRPr="00BF5AE8">
          <w:rPr>
            <w:rStyle w:val="Hyperlink"/>
            <w:noProof/>
            <w:lang w:val="en-150"/>
          </w:rPr>
          <w:t xml:space="preserve"> followed in this work</w:t>
        </w:r>
        <w:r w:rsidR="00452B2C">
          <w:rPr>
            <w:noProof/>
            <w:webHidden/>
          </w:rPr>
          <w:tab/>
        </w:r>
        <w:r w:rsidR="00452B2C">
          <w:rPr>
            <w:noProof/>
            <w:webHidden/>
          </w:rPr>
          <w:fldChar w:fldCharType="begin"/>
        </w:r>
        <w:r w:rsidR="00452B2C">
          <w:rPr>
            <w:noProof/>
            <w:webHidden/>
          </w:rPr>
          <w:instrText xml:space="preserve"> PAGEREF _Toc74572198 \h </w:instrText>
        </w:r>
        <w:r w:rsidR="00452B2C">
          <w:rPr>
            <w:noProof/>
            <w:webHidden/>
          </w:rPr>
        </w:r>
        <w:r w:rsidR="00452B2C">
          <w:rPr>
            <w:noProof/>
            <w:webHidden/>
          </w:rPr>
          <w:fldChar w:fldCharType="separate"/>
        </w:r>
        <w:r w:rsidR="00452B2C">
          <w:rPr>
            <w:noProof/>
            <w:webHidden/>
          </w:rPr>
          <w:t>51</w:t>
        </w:r>
        <w:r w:rsidR="00452B2C">
          <w:rPr>
            <w:noProof/>
            <w:webHidden/>
          </w:rPr>
          <w:fldChar w:fldCharType="end"/>
        </w:r>
      </w:hyperlink>
    </w:p>
    <w:p w14:paraId="0C07B16C" w14:textId="269E87A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199" w:history="1">
        <w:r w:rsidR="00452B2C" w:rsidRPr="00BF5AE8">
          <w:rPr>
            <w:rStyle w:val="Hyperlink"/>
            <w:noProof/>
            <w:lang w:val="en-150"/>
          </w:rPr>
          <w:t>Figure 28: Full example of a YOLO annotated picture</w:t>
        </w:r>
        <w:r w:rsidR="00452B2C">
          <w:rPr>
            <w:noProof/>
            <w:webHidden/>
          </w:rPr>
          <w:tab/>
        </w:r>
        <w:r w:rsidR="00452B2C">
          <w:rPr>
            <w:noProof/>
            <w:webHidden/>
          </w:rPr>
          <w:fldChar w:fldCharType="begin"/>
        </w:r>
        <w:r w:rsidR="00452B2C">
          <w:rPr>
            <w:noProof/>
            <w:webHidden/>
          </w:rPr>
          <w:instrText xml:space="preserve"> PAGEREF _Toc74572199 \h </w:instrText>
        </w:r>
        <w:r w:rsidR="00452B2C">
          <w:rPr>
            <w:noProof/>
            <w:webHidden/>
          </w:rPr>
        </w:r>
        <w:r w:rsidR="00452B2C">
          <w:rPr>
            <w:noProof/>
            <w:webHidden/>
          </w:rPr>
          <w:fldChar w:fldCharType="separate"/>
        </w:r>
        <w:r w:rsidR="00452B2C">
          <w:rPr>
            <w:noProof/>
            <w:webHidden/>
          </w:rPr>
          <w:t>52</w:t>
        </w:r>
        <w:r w:rsidR="00452B2C">
          <w:rPr>
            <w:noProof/>
            <w:webHidden/>
          </w:rPr>
          <w:fldChar w:fldCharType="end"/>
        </w:r>
      </w:hyperlink>
    </w:p>
    <w:p w14:paraId="1E2E3A94" w14:textId="00CF630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0" w:history="1">
        <w:r w:rsidR="00452B2C" w:rsidRPr="00BF5AE8">
          <w:rPr>
            <w:rStyle w:val="Hyperlink"/>
            <w:noProof/>
            <w:lang w:val="en-150"/>
          </w:rPr>
          <w:t>Figure 29: MS COCO annotations for the picture in Figure 28</w:t>
        </w:r>
        <w:r w:rsidR="00452B2C">
          <w:rPr>
            <w:noProof/>
            <w:webHidden/>
          </w:rPr>
          <w:tab/>
        </w:r>
        <w:r w:rsidR="00452B2C">
          <w:rPr>
            <w:noProof/>
            <w:webHidden/>
          </w:rPr>
          <w:fldChar w:fldCharType="begin"/>
        </w:r>
        <w:r w:rsidR="00452B2C">
          <w:rPr>
            <w:noProof/>
            <w:webHidden/>
          </w:rPr>
          <w:instrText xml:space="preserve"> PAGEREF _Toc74572200 \h </w:instrText>
        </w:r>
        <w:r w:rsidR="00452B2C">
          <w:rPr>
            <w:noProof/>
            <w:webHidden/>
          </w:rPr>
        </w:r>
        <w:r w:rsidR="00452B2C">
          <w:rPr>
            <w:noProof/>
            <w:webHidden/>
          </w:rPr>
          <w:fldChar w:fldCharType="separate"/>
        </w:r>
        <w:r w:rsidR="00452B2C">
          <w:rPr>
            <w:noProof/>
            <w:webHidden/>
          </w:rPr>
          <w:t>53</w:t>
        </w:r>
        <w:r w:rsidR="00452B2C">
          <w:rPr>
            <w:noProof/>
            <w:webHidden/>
          </w:rPr>
          <w:fldChar w:fldCharType="end"/>
        </w:r>
      </w:hyperlink>
    </w:p>
    <w:p w14:paraId="6E89F809" w14:textId="0515CEEE"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1" w:history="1">
        <w:r w:rsidR="00452B2C" w:rsidRPr="00BF5AE8">
          <w:rPr>
            <w:rStyle w:val="Hyperlink"/>
            <w:noProof/>
            <w:lang w:val="en-150"/>
          </w:rPr>
          <w:t xml:space="preserve">Figure 30: </w:t>
        </w:r>
        <w:r w:rsidR="00452B2C" w:rsidRPr="00BF5AE8">
          <w:rPr>
            <w:rStyle w:val="Hyperlink"/>
            <w:i/>
            <w:noProof/>
            <w:lang w:val="en-150"/>
          </w:rPr>
          <w:t xml:space="preserve">Cut, Paste and Learn </w:t>
        </w:r>
        <w:r w:rsidR="00452B2C" w:rsidRPr="00BF5AE8">
          <w:rPr>
            <w:rStyle w:val="Hyperlink"/>
            <w:noProof/>
            <w:lang w:val="en-150"/>
          </w:rPr>
          <w:t>overview</w:t>
        </w:r>
        <w:r w:rsidR="00452B2C">
          <w:rPr>
            <w:noProof/>
            <w:webHidden/>
          </w:rPr>
          <w:tab/>
        </w:r>
        <w:r w:rsidR="00452B2C">
          <w:rPr>
            <w:noProof/>
            <w:webHidden/>
          </w:rPr>
          <w:fldChar w:fldCharType="begin"/>
        </w:r>
        <w:r w:rsidR="00452B2C">
          <w:rPr>
            <w:noProof/>
            <w:webHidden/>
          </w:rPr>
          <w:instrText xml:space="preserve"> PAGEREF _Toc74572201 \h </w:instrText>
        </w:r>
        <w:r w:rsidR="00452B2C">
          <w:rPr>
            <w:noProof/>
            <w:webHidden/>
          </w:rPr>
        </w:r>
        <w:r w:rsidR="00452B2C">
          <w:rPr>
            <w:noProof/>
            <w:webHidden/>
          </w:rPr>
          <w:fldChar w:fldCharType="separate"/>
        </w:r>
        <w:r w:rsidR="00452B2C">
          <w:rPr>
            <w:noProof/>
            <w:webHidden/>
          </w:rPr>
          <w:t>54</w:t>
        </w:r>
        <w:r w:rsidR="00452B2C">
          <w:rPr>
            <w:noProof/>
            <w:webHidden/>
          </w:rPr>
          <w:fldChar w:fldCharType="end"/>
        </w:r>
      </w:hyperlink>
    </w:p>
    <w:p w14:paraId="3DFD5AEB" w14:textId="42759EA9"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2" w:history="1">
        <w:r w:rsidR="00452B2C" w:rsidRPr="00BF5AE8">
          <w:rPr>
            <w:rStyle w:val="Hyperlink"/>
            <w:noProof/>
            <w:lang w:val="en-150"/>
          </w:rPr>
          <w:t xml:space="preserve">Figure 31: </w:t>
        </w:r>
        <w:r w:rsidR="00452B2C" w:rsidRPr="00BF5AE8">
          <w:rPr>
            <w:rStyle w:val="Hyperlink"/>
            <w:i/>
            <w:noProof/>
            <w:lang w:val="en-150"/>
          </w:rPr>
          <w:t xml:space="preserve">Cut, Paste and Learn </w:t>
        </w:r>
        <w:r w:rsidR="00452B2C" w:rsidRPr="00BF5AE8">
          <w:rPr>
            <w:rStyle w:val="Hyperlink"/>
            <w:noProof/>
            <w:lang w:val="en-150"/>
          </w:rPr>
          <w:t>concept applied to synthetic DARPA artifact models</w:t>
        </w:r>
        <w:r w:rsidR="00452B2C">
          <w:rPr>
            <w:noProof/>
            <w:webHidden/>
          </w:rPr>
          <w:tab/>
        </w:r>
        <w:r w:rsidR="00452B2C">
          <w:rPr>
            <w:noProof/>
            <w:webHidden/>
          </w:rPr>
          <w:fldChar w:fldCharType="begin"/>
        </w:r>
        <w:r w:rsidR="00452B2C">
          <w:rPr>
            <w:noProof/>
            <w:webHidden/>
          </w:rPr>
          <w:instrText xml:space="preserve"> PAGEREF _Toc74572202 \h </w:instrText>
        </w:r>
        <w:r w:rsidR="00452B2C">
          <w:rPr>
            <w:noProof/>
            <w:webHidden/>
          </w:rPr>
        </w:r>
        <w:r w:rsidR="00452B2C">
          <w:rPr>
            <w:noProof/>
            <w:webHidden/>
          </w:rPr>
          <w:fldChar w:fldCharType="separate"/>
        </w:r>
        <w:r w:rsidR="00452B2C">
          <w:rPr>
            <w:noProof/>
            <w:webHidden/>
          </w:rPr>
          <w:t>55</w:t>
        </w:r>
        <w:r w:rsidR="00452B2C">
          <w:rPr>
            <w:noProof/>
            <w:webHidden/>
          </w:rPr>
          <w:fldChar w:fldCharType="end"/>
        </w:r>
      </w:hyperlink>
    </w:p>
    <w:p w14:paraId="3B95C7B5" w14:textId="488995B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3" w:history="1">
        <w:r w:rsidR="00452B2C" w:rsidRPr="00BF5AE8">
          <w:rPr>
            <w:rStyle w:val="Hyperlink"/>
            <w:noProof/>
            <w:lang w:val="en-150"/>
          </w:rPr>
          <w:t>Figure 32: Synthetic data generation pipeline used in [44]</w:t>
        </w:r>
        <w:r w:rsidR="00452B2C">
          <w:rPr>
            <w:noProof/>
            <w:webHidden/>
          </w:rPr>
          <w:tab/>
        </w:r>
        <w:r w:rsidR="00452B2C">
          <w:rPr>
            <w:noProof/>
            <w:webHidden/>
          </w:rPr>
          <w:fldChar w:fldCharType="begin"/>
        </w:r>
        <w:r w:rsidR="00452B2C">
          <w:rPr>
            <w:noProof/>
            <w:webHidden/>
          </w:rPr>
          <w:instrText xml:space="preserve"> PAGEREF _Toc74572203 \h </w:instrText>
        </w:r>
        <w:r w:rsidR="00452B2C">
          <w:rPr>
            <w:noProof/>
            <w:webHidden/>
          </w:rPr>
        </w:r>
        <w:r w:rsidR="00452B2C">
          <w:rPr>
            <w:noProof/>
            <w:webHidden/>
          </w:rPr>
          <w:fldChar w:fldCharType="separate"/>
        </w:r>
        <w:r w:rsidR="00452B2C">
          <w:rPr>
            <w:noProof/>
            <w:webHidden/>
          </w:rPr>
          <w:t>56</w:t>
        </w:r>
        <w:r w:rsidR="00452B2C">
          <w:rPr>
            <w:noProof/>
            <w:webHidden/>
          </w:rPr>
          <w:fldChar w:fldCharType="end"/>
        </w:r>
      </w:hyperlink>
    </w:p>
    <w:p w14:paraId="7C1B3887" w14:textId="654D456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4" w:history="1">
        <w:r w:rsidR="00452B2C" w:rsidRPr="00BF5AE8">
          <w:rPr>
            <w:rStyle w:val="Hyperlink"/>
            <w:noProof/>
            <w:lang w:val="en-150"/>
          </w:rPr>
          <w:t>Figure 33: SynthDet virtual setup: camera, light, foreground items and background clutter</w:t>
        </w:r>
        <w:r w:rsidR="00452B2C">
          <w:rPr>
            <w:noProof/>
            <w:webHidden/>
          </w:rPr>
          <w:tab/>
        </w:r>
        <w:r w:rsidR="00452B2C">
          <w:rPr>
            <w:noProof/>
            <w:webHidden/>
          </w:rPr>
          <w:fldChar w:fldCharType="begin"/>
        </w:r>
        <w:r w:rsidR="00452B2C">
          <w:rPr>
            <w:noProof/>
            <w:webHidden/>
          </w:rPr>
          <w:instrText xml:space="preserve"> PAGEREF _Toc74572204 \h </w:instrText>
        </w:r>
        <w:r w:rsidR="00452B2C">
          <w:rPr>
            <w:noProof/>
            <w:webHidden/>
          </w:rPr>
        </w:r>
        <w:r w:rsidR="00452B2C">
          <w:rPr>
            <w:noProof/>
            <w:webHidden/>
          </w:rPr>
          <w:fldChar w:fldCharType="separate"/>
        </w:r>
        <w:r w:rsidR="00452B2C">
          <w:rPr>
            <w:noProof/>
            <w:webHidden/>
          </w:rPr>
          <w:t>57</w:t>
        </w:r>
        <w:r w:rsidR="00452B2C">
          <w:rPr>
            <w:noProof/>
            <w:webHidden/>
          </w:rPr>
          <w:fldChar w:fldCharType="end"/>
        </w:r>
      </w:hyperlink>
    </w:p>
    <w:p w14:paraId="3B5481B6" w14:textId="761AEC71"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5" w:history="1">
        <w:r w:rsidR="00452B2C" w:rsidRPr="00BF5AE8">
          <w:rPr>
            <w:rStyle w:val="Hyperlink"/>
            <w:noProof/>
            <w:lang w:val="en-150"/>
          </w:rPr>
          <w:t>Figure 34: SynthDet output for the setup displayed in Figure 33</w:t>
        </w:r>
        <w:r w:rsidR="00452B2C">
          <w:rPr>
            <w:noProof/>
            <w:webHidden/>
          </w:rPr>
          <w:tab/>
        </w:r>
        <w:r w:rsidR="00452B2C">
          <w:rPr>
            <w:noProof/>
            <w:webHidden/>
          </w:rPr>
          <w:fldChar w:fldCharType="begin"/>
        </w:r>
        <w:r w:rsidR="00452B2C">
          <w:rPr>
            <w:noProof/>
            <w:webHidden/>
          </w:rPr>
          <w:instrText xml:space="preserve"> PAGEREF _Toc74572205 \h </w:instrText>
        </w:r>
        <w:r w:rsidR="00452B2C">
          <w:rPr>
            <w:noProof/>
            <w:webHidden/>
          </w:rPr>
        </w:r>
        <w:r w:rsidR="00452B2C">
          <w:rPr>
            <w:noProof/>
            <w:webHidden/>
          </w:rPr>
          <w:fldChar w:fldCharType="separate"/>
        </w:r>
        <w:r w:rsidR="00452B2C">
          <w:rPr>
            <w:noProof/>
            <w:webHidden/>
          </w:rPr>
          <w:t>57</w:t>
        </w:r>
        <w:r w:rsidR="00452B2C">
          <w:rPr>
            <w:noProof/>
            <w:webHidden/>
          </w:rPr>
          <w:fldChar w:fldCharType="end"/>
        </w:r>
      </w:hyperlink>
    </w:p>
    <w:p w14:paraId="340107E6" w14:textId="73DE41D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6" w:history="1">
        <w:r w:rsidR="00452B2C" w:rsidRPr="00BF5AE8">
          <w:rPr>
            <w:rStyle w:val="Hyperlink"/>
            <w:noProof/>
            <w:lang w:val="en-150"/>
          </w:rPr>
          <w:t>Figure 35: Ignition Robotics model issues after being imported into Unity</w:t>
        </w:r>
        <w:r w:rsidR="00452B2C">
          <w:rPr>
            <w:noProof/>
            <w:webHidden/>
          </w:rPr>
          <w:tab/>
        </w:r>
        <w:r w:rsidR="00452B2C">
          <w:rPr>
            <w:noProof/>
            <w:webHidden/>
          </w:rPr>
          <w:fldChar w:fldCharType="begin"/>
        </w:r>
        <w:r w:rsidR="00452B2C">
          <w:rPr>
            <w:noProof/>
            <w:webHidden/>
          </w:rPr>
          <w:instrText xml:space="preserve"> PAGEREF _Toc74572206 \h </w:instrText>
        </w:r>
        <w:r w:rsidR="00452B2C">
          <w:rPr>
            <w:noProof/>
            <w:webHidden/>
          </w:rPr>
        </w:r>
        <w:r w:rsidR="00452B2C">
          <w:rPr>
            <w:noProof/>
            <w:webHidden/>
          </w:rPr>
          <w:fldChar w:fldCharType="separate"/>
        </w:r>
        <w:r w:rsidR="00452B2C">
          <w:rPr>
            <w:noProof/>
            <w:webHidden/>
          </w:rPr>
          <w:t>59</w:t>
        </w:r>
        <w:r w:rsidR="00452B2C">
          <w:rPr>
            <w:noProof/>
            <w:webHidden/>
          </w:rPr>
          <w:fldChar w:fldCharType="end"/>
        </w:r>
      </w:hyperlink>
    </w:p>
    <w:p w14:paraId="2698C1CC" w14:textId="48800512"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7" w:history="1">
        <w:r w:rsidR="00452B2C" w:rsidRPr="00BF5AE8">
          <w:rPr>
            <w:rStyle w:val="Hyperlink"/>
            <w:noProof/>
            <w:lang w:val="en-150"/>
          </w:rPr>
          <w:t>Figure 36: PST-RGB dataset sample</w:t>
        </w:r>
        <w:r w:rsidR="00452B2C">
          <w:rPr>
            <w:noProof/>
            <w:webHidden/>
          </w:rPr>
          <w:tab/>
        </w:r>
        <w:r w:rsidR="00452B2C">
          <w:rPr>
            <w:noProof/>
            <w:webHidden/>
          </w:rPr>
          <w:fldChar w:fldCharType="begin"/>
        </w:r>
        <w:r w:rsidR="00452B2C">
          <w:rPr>
            <w:noProof/>
            <w:webHidden/>
          </w:rPr>
          <w:instrText xml:space="preserve"> PAGEREF _Toc74572207 \h </w:instrText>
        </w:r>
        <w:r w:rsidR="00452B2C">
          <w:rPr>
            <w:noProof/>
            <w:webHidden/>
          </w:rPr>
        </w:r>
        <w:r w:rsidR="00452B2C">
          <w:rPr>
            <w:noProof/>
            <w:webHidden/>
          </w:rPr>
          <w:fldChar w:fldCharType="separate"/>
        </w:r>
        <w:r w:rsidR="00452B2C">
          <w:rPr>
            <w:noProof/>
            <w:webHidden/>
          </w:rPr>
          <w:t>60</w:t>
        </w:r>
        <w:r w:rsidR="00452B2C">
          <w:rPr>
            <w:noProof/>
            <w:webHidden/>
          </w:rPr>
          <w:fldChar w:fldCharType="end"/>
        </w:r>
      </w:hyperlink>
    </w:p>
    <w:p w14:paraId="4D4F6E46" w14:textId="3884BA3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8" w:history="1">
        <w:r w:rsidR="00452B2C" w:rsidRPr="00BF5AE8">
          <w:rPr>
            <w:rStyle w:val="Hyperlink"/>
            <w:noProof/>
            <w:lang w:val="en-150"/>
          </w:rPr>
          <w:t>Figure 37: Detail of the annotation tool Yolo Mark</w:t>
        </w:r>
        <w:r w:rsidR="00452B2C">
          <w:rPr>
            <w:noProof/>
            <w:webHidden/>
          </w:rPr>
          <w:tab/>
        </w:r>
        <w:r w:rsidR="00452B2C">
          <w:rPr>
            <w:noProof/>
            <w:webHidden/>
          </w:rPr>
          <w:fldChar w:fldCharType="begin"/>
        </w:r>
        <w:r w:rsidR="00452B2C">
          <w:rPr>
            <w:noProof/>
            <w:webHidden/>
          </w:rPr>
          <w:instrText xml:space="preserve"> PAGEREF _Toc74572208 \h </w:instrText>
        </w:r>
        <w:r w:rsidR="00452B2C">
          <w:rPr>
            <w:noProof/>
            <w:webHidden/>
          </w:rPr>
        </w:r>
        <w:r w:rsidR="00452B2C">
          <w:rPr>
            <w:noProof/>
            <w:webHidden/>
          </w:rPr>
          <w:fldChar w:fldCharType="separate"/>
        </w:r>
        <w:r w:rsidR="00452B2C">
          <w:rPr>
            <w:noProof/>
            <w:webHidden/>
          </w:rPr>
          <w:t>62</w:t>
        </w:r>
        <w:r w:rsidR="00452B2C">
          <w:rPr>
            <w:noProof/>
            <w:webHidden/>
          </w:rPr>
          <w:fldChar w:fldCharType="end"/>
        </w:r>
      </w:hyperlink>
    </w:p>
    <w:p w14:paraId="7B4651FC" w14:textId="5DAAC4D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09" w:history="1">
        <w:r w:rsidR="00452B2C" w:rsidRPr="00BF5AE8">
          <w:rPr>
            <w:rStyle w:val="Hyperlink"/>
            <w:noProof/>
            <w:lang w:val="en-150"/>
          </w:rPr>
          <w:t>Figure 38: Overview of the split monitor tool usage</w:t>
        </w:r>
        <w:r w:rsidR="00452B2C">
          <w:rPr>
            <w:noProof/>
            <w:webHidden/>
          </w:rPr>
          <w:tab/>
        </w:r>
        <w:r w:rsidR="00452B2C">
          <w:rPr>
            <w:noProof/>
            <w:webHidden/>
          </w:rPr>
          <w:fldChar w:fldCharType="begin"/>
        </w:r>
        <w:r w:rsidR="00452B2C">
          <w:rPr>
            <w:noProof/>
            <w:webHidden/>
          </w:rPr>
          <w:instrText xml:space="preserve"> PAGEREF _Toc74572209 \h </w:instrText>
        </w:r>
        <w:r w:rsidR="00452B2C">
          <w:rPr>
            <w:noProof/>
            <w:webHidden/>
          </w:rPr>
        </w:r>
        <w:r w:rsidR="00452B2C">
          <w:rPr>
            <w:noProof/>
            <w:webHidden/>
          </w:rPr>
          <w:fldChar w:fldCharType="separate"/>
        </w:r>
        <w:r w:rsidR="00452B2C">
          <w:rPr>
            <w:noProof/>
            <w:webHidden/>
          </w:rPr>
          <w:t>63</w:t>
        </w:r>
        <w:r w:rsidR="00452B2C">
          <w:rPr>
            <w:noProof/>
            <w:webHidden/>
          </w:rPr>
          <w:fldChar w:fldCharType="end"/>
        </w:r>
      </w:hyperlink>
    </w:p>
    <w:p w14:paraId="53C43997" w14:textId="69DC397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0" w:history="1">
        <w:r w:rsidR="00452B2C" w:rsidRPr="00BF5AE8">
          <w:rPr>
            <w:rStyle w:val="Hyperlink"/>
            <w:noProof/>
            <w:lang w:val="en-150"/>
          </w:rPr>
          <w:t>Figure 39: Number of pictures and instances of each item in the PPU-6 splits</w:t>
        </w:r>
        <w:r w:rsidR="00452B2C">
          <w:rPr>
            <w:noProof/>
            <w:webHidden/>
          </w:rPr>
          <w:tab/>
        </w:r>
        <w:r w:rsidR="00452B2C">
          <w:rPr>
            <w:noProof/>
            <w:webHidden/>
          </w:rPr>
          <w:fldChar w:fldCharType="begin"/>
        </w:r>
        <w:r w:rsidR="00452B2C">
          <w:rPr>
            <w:noProof/>
            <w:webHidden/>
          </w:rPr>
          <w:instrText xml:space="preserve"> PAGEREF _Toc74572210 \h </w:instrText>
        </w:r>
        <w:r w:rsidR="00452B2C">
          <w:rPr>
            <w:noProof/>
            <w:webHidden/>
          </w:rPr>
        </w:r>
        <w:r w:rsidR="00452B2C">
          <w:rPr>
            <w:noProof/>
            <w:webHidden/>
          </w:rPr>
          <w:fldChar w:fldCharType="separate"/>
        </w:r>
        <w:r w:rsidR="00452B2C">
          <w:rPr>
            <w:noProof/>
            <w:webHidden/>
          </w:rPr>
          <w:t>64</w:t>
        </w:r>
        <w:r w:rsidR="00452B2C">
          <w:rPr>
            <w:noProof/>
            <w:webHidden/>
          </w:rPr>
          <w:fldChar w:fldCharType="end"/>
        </w:r>
      </w:hyperlink>
    </w:p>
    <w:p w14:paraId="29E2383D" w14:textId="03F8CF6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1" w:history="1">
        <w:r w:rsidR="00452B2C" w:rsidRPr="00BF5AE8">
          <w:rPr>
            <w:rStyle w:val="Hyperlink"/>
            <w:noProof/>
            <w:lang w:val="en-150"/>
          </w:rPr>
          <w:t>Figure 40: PPU-6 dataset showcase, each column showing pictures of a different source</w:t>
        </w:r>
        <w:r w:rsidR="00452B2C">
          <w:rPr>
            <w:noProof/>
            <w:webHidden/>
          </w:rPr>
          <w:tab/>
        </w:r>
        <w:r w:rsidR="00452B2C">
          <w:rPr>
            <w:noProof/>
            <w:webHidden/>
          </w:rPr>
          <w:fldChar w:fldCharType="begin"/>
        </w:r>
        <w:r w:rsidR="00452B2C">
          <w:rPr>
            <w:noProof/>
            <w:webHidden/>
          </w:rPr>
          <w:instrText xml:space="preserve"> PAGEREF _Toc74572211 \h </w:instrText>
        </w:r>
        <w:r w:rsidR="00452B2C">
          <w:rPr>
            <w:noProof/>
            <w:webHidden/>
          </w:rPr>
        </w:r>
        <w:r w:rsidR="00452B2C">
          <w:rPr>
            <w:noProof/>
            <w:webHidden/>
          </w:rPr>
          <w:fldChar w:fldCharType="separate"/>
        </w:r>
        <w:r w:rsidR="00452B2C">
          <w:rPr>
            <w:noProof/>
            <w:webHidden/>
          </w:rPr>
          <w:t>65</w:t>
        </w:r>
        <w:r w:rsidR="00452B2C">
          <w:rPr>
            <w:noProof/>
            <w:webHidden/>
          </w:rPr>
          <w:fldChar w:fldCharType="end"/>
        </w:r>
      </w:hyperlink>
    </w:p>
    <w:p w14:paraId="66944297" w14:textId="2DF9151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2" w:history="1">
        <w:r w:rsidR="00452B2C" w:rsidRPr="00BF5AE8">
          <w:rPr>
            <w:rStyle w:val="Hyperlink"/>
            <w:noProof/>
            <w:lang w:val="en-150"/>
          </w:rPr>
          <w:t>Figure 41: State-of-the-art object detection models on the MS COCO dataset.</w:t>
        </w:r>
        <w:r w:rsidR="00452B2C">
          <w:rPr>
            <w:noProof/>
            <w:webHidden/>
          </w:rPr>
          <w:tab/>
        </w:r>
        <w:r w:rsidR="00452B2C">
          <w:rPr>
            <w:noProof/>
            <w:webHidden/>
          </w:rPr>
          <w:fldChar w:fldCharType="begin"/>
        </w:r>
        <w:r w:rsidR="00452B2C">
          <w:rPr>
            <w:noProof/>
            <w:webHidden/>
          </w:rPr>
          <w:instrText xml:space="preserve"> PAGEREF _Toc74572212 \h </w:instrText>
        </w:r>
        <w:r w:rsidR="00452B2C">
          <w:rPr>
            <w:noProof/>
            <w:webHidden/>
          </w:rPr>
        </w:r>
        <w:r w:rsidR="00452B2C">
          <w:rPr>
            <w:noProof/>
            <w:webHidden/>
          </w:rPr>
          <w:fldChar w:fldCharType="separate"/>
        </w:r>
        <w:r w:rsidR="00452B2C">
          <w:rPr>
            <w:noProof/>
            <w:webHidden/>
          </w:rPr>
          <w:t>68</w:t>
        </w:r>
        <w:r w:rsidR="00452B2C">
          <w:rPr>
            <w:noProof/>
            <w:webHidden/>
          </w:rPr>
          <w:fldChar w:fldCharType="end"/>
        </w:r>
      </w:hyperlink>
    </w:p>
    <w:p w14:paraId="60CB912A" w14:textId="04AC6C96"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3" w:history="1">
        <w:r w:rsidR="00452B2C" w:rsidRPr="00BF5AE8">
          <w:rPr>
            <w:rStyle w:val="Hyperlink"/>
            <w:noProof/>
            <w:lang w:val="en-150"/>
          </w:rPr>
          <w:t>Figure 42: Local machine specifications</w:t>
        </w:r>
        <w:r w:rsidR="00452B2C">
          <w:rPr>
            <w:noProof/>
            <w:webHidden/>
          </w:rPr>
          <w:tab/>
        </w:r>
        <w:r w:rsidR="00452B2C">
          <w:rPr>
            <w:noProof/>
            <w:webHidden/>
          </w:rPr>
          <w:fldChar w:fldCharType="begin"/>
        </w:r>
        <w:r w:rsidR="00452B2C">
          <w:rPr>
            <w:noProof/>
            <w:webHidden/>
          </w:rPr>
          <w:instrText xml:space="preserve"> PAGEREF _Toc74572213 \h </w:instrText>
        </w:r>
        <w:r w:rsidR="00452B2C">
          <w:rPr>
            <w:noProof/>
            <w:webHidden/>
          </w:rPr>
        </w:r>
        <w:r w:rsidR="00452B2C">
          <w:rPr>
            <w:noProof/>
            <w:webHidden/>
          </w:rPr>
          <w:fldChar w:fldCharType="separate"/>
        </w:r>
        <w:r w:rsidR="00452B2C">
          <w:rPr>
            <w:noProof/>
            <w:webHidden/>
          </w:rPr>
          <w:t>71</w:t>
        </w:r>
        <w:r w:rsidR="00452B2C">
          <w:rPr>
            <w:noProof/>
            <w:webHidden/>
          </w:rPr>
          <w:fldChar w:fldCharType="end"/>
        </w:r>
      </w:hyperlink>
    </w:p>
    <w:p w14:paraId="7C8CF130" w14:textId="0B73407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4" w:history="1">
        <w:r w:rsidR="00452B2C" w:rsidRPr="00BF5AE8">
          <w:rPr>
            <w:rStyle w:val="Hyperlink"/>
            <w:noProof/>
            <w:lang w:val="en-150"/>
          </w:rPr>
          <w:t>Figure 43: Training and evaluation roadmap</w:t>
        </w:r>
        <w:r w:rsidR="00452B2C">
          <w:rPr>
            <w:noProof/>
            <w:webHidden/>
          </w:rPr>
          <w:tab/>
        </w:r>
        <w:r w:rsidR="00452B2C">
          <w:rPr>
            <w:noProof/>
            <w:webHidden/>
          </w:rPr>
          <w:fldChar w:fldCharType="begin"/>
        </w:r>
        <w:r w:rsidR="00452B2C">
          <w:rPr>
            <w:noProof/>
            <w:webHidden/>
          </w:rPr>
          <w:instrText xml:space="preserve"> PAGEREF _Toc74572214 \h </w:instrText>
        </w:r>
        <w:r w:rsidR="00452B2C">
          <w:rPr>
            <w:noProof/>
            <w:webHidden/>
          </w:rPr>
        </w:r>
        <w:r w:rsidR="00452B2C">
          <w:rPr>
            <w:noProof/>
            <w:webHidden/>
          </w:rPr>
          <w:fldChar w:fldCharType="separate"/>
        </w:r>
        <w:r w:rsidR="00452B2C">
          <w:rPr>
            <w:noProof/>
            <w:webHidden/>
          </w:rPr>
          <w:t>73</w:t>
        </w:r>
        <w:r w:rsidR="00452B2C">
          <w:rPr>
            <w:noProof/>
            <w:webHidden/>
          </w:rPr>
          <w:fldChar w:fldCharType="end"/>
        </w:r>
      </w:hyperlink>
    </w:p>
    <w:p w14:paraId="460DC515" w14:textId="2D457941"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5" w:history="1">
        <w:r w:rsidR="00452B2C" w:rsidRPr="00BF5AE8">
          <w:rPr>
            <w:rStyle w:val="Hyperlink"/>
            <w:noProof/>
            <w:lang w:val="en-150"/>
          </w:rPr>
          <w:t>Figure 44: Stage 1. Loss and mAP during training for YOLOv4-tiny</w:t>
        </w:r>
        <w:r w:rsidR="00452B2C">
          <w:rPr>
            <w:noProof/>
            <w:webHidden/>
          </w:rPr>
          <w:tab/>
        </w:r>
        <w:r w:rsidR="00452B2C">
          <w:rPr>
            <w:noProof/>
            <w:webHidden/>
          </w:rPr>
          <w:fldChar w:fldCharType="begin"/>
        </w:r>
        <w:r w:rsidR="00452B2C">
          <w:rPr>
            <w:noProof/>
            <w:webHidden/>
          </w:rPr>
          <w:instrText xml:space="preserve"> PAGEREF _Toc74572215 \h </w:instrText>
        </w:r>
        <w:r w:rsidR="00452B2C">
          <w:rPr>
            <w:noProof/>
            <w:webHidden/>
          </w:rPr>
        </w:r>
        <w:r w:rsidR="00452B2C">
          <w:rPr>
            <w:noProof/>
            <w:webHidden/>
          </w:rPr>
          <w:fldChar w:fldCharType="separate"/>
        </w:r>
        <w:r w:rsidR="00452B2C">
          <w:rPr>
            <w:noProof/>
            <w:webHidden/>
          </w:rPr>
          <w:t>74</w:t>
        </w:r>
        <w:r w:rsidR="00452B2C">
          <w:rPr>
            <w:noProof/>
            <w:webHidden/>
          </w:rPr>
          <w:fldChar w:fldCharType="end"/>
        </w:r>
      </w:hyperlink>
    </w:p>
    <w:p w14:paraId="194EA035" w14:textId="48B9745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6" w:history="1">
        <w:r w:rsidR="00452B2C" w:rsidRPr="00BF5AE8">
          <w:rPr>
            <w:rStyle w:val="Hyperlink"/>
            <w:noProof/>
            <w:lang w:val="en-150"/>
          </w:rPr>
          <w:t>Figure 45: Stage 1. Loss and mAP during training for YOLOv4-tiny-3l</w:t>
        </w:r>
        <w:r w:rsidR="00452B2C">
          <w:rPr>
            <w:noProof/>
            <w:webHidden/>
          </w:rPr>
          <w:tab/>
        </w:r>
        <w:r w:rsidR="00452B2C">
          <w:rPr>
            <w:noProof/>
            <w:webHidden/>
          </w:rPr>
          <w:fldChar w:fldCharType="begin"/>
        </w:r>
        <w:r w:rsidR="00452B2C">
          <w:rPr>
            <w:noProof/>
            <w:webHidden/>
          </w:rPr>
          <w:instrText xml:space="preserve"> PAGEREF _Toc74572216 \h </w:instrText>
        </w:r>
        <w:r w:rsidR="00452B2C">
          <w:rPr>
            <w:noProof/>
            <w:webHidden/>
          </w:rPr>
        </w:r>
        <w:r w:rsidR="00452B2C">
          <w:rPr>
            <w:noProof/>
            <w:webHidden/>
          </w:rPr>
          <w:fldChar w:fldCharType="separate"/>
        </w:r>
        <w:r w:rsidR="00452B2C">
          <w:rPr>
            <w:noProof/>
            <w:webHidden/>
          </w:rPr>
          <w:t>75</w:t>
        </w:r>
        <w:r w:rsidR="00452B2C">
          <w:rPr>
            <w:noProof/>
            <w:webHidden/>
          </w:rPr>
          <w:fldChar w:fldCharType="end"/>
        </w:r>
      </w:hyperlink>
    </w:p>
    <w:p w14:paraId="7864C21B" w14:textId="331C8EDE"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7" w:history="1">
        <w:r w:rsidR="00452B2C" w:rsidRPr="00BF5AE8">
          <w:rPr>
            <w:rStyle w:val="Hyperlink"/>
            <w:noProof/>
            <w:lang w:val="en-150"/>
          </w:rPr>
          <w:t>Figure 46: Stage 1. Loss and mAP during training for YOLOv4</w:t>
        </w:r>
        <w:r w:rsidR="00452B2C">
          <w:rPr>
            <w:noProof/>
            <w:webHidden/>
          </w:rPr>
          <w:tab/>
        </w:r>
        <w:r w:rsidR="00452B2C">
          <w:rPr>
            <w:noProof/>
            <w:webHidden/>
          </w:rPr>
          <w:fldChar w:fldCharType="begin"/>
        </w:r>
        <w:r w:rsidR="00452B2C">
          <w:rPr>
            <w:noProof/>
            <w:webHidden/>
          </w:rPr>
          <w:instrText xml:space="preserve"> PAGEREF _Toc74572217 \h </w:instrText>
        </w:r>
        <w:r w:rsidR="00452B2C">
          <w:rPr>
            <w:noProof/>
            <w:webHidden/>
          </w:rPr>
        </w:r>
        <w:r w:rsidR="00452B2C">
          <w:rPr>
            <w:noProof/>
            <w:webHidden/>
          </w:rPr>
          <w:fldChar w:fldCharType="separate"/>
        </w:r>
        <w:r w:rsidR="00452B2C">
          <w:rPr>
            <w:noProof/>
            <w:webHidden/>
          </w:rPr>
          <w:t>75</w:t>
        </w:r>
        <w:r w:rsidR="00452B2C">
          <w:rPr>
            <w:noProof/>
            <w:webHidden/>
          </w:rPr>
          <w:fldChar w:fldCharType="end"/>
        </w:r>
      </w:hyperlink>
    </w:p>
    <w:p w14:paraId="4C777022" w14:textId="4F4DFA7E"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8" w:history="1">
        <w:r w:rsidR="00452B2C" w:rsidRPr="00BF5AE8">
          <w:rPr>
            <w:rStyle w:val="Hyperlink"/>
            <w:noProof/>
            <w:lang w:val="en-150"/>
          </w:rPr>
          <w:t>Figure 47: Stage 1. Loss and mAP during training for YOLOv4-CSP</w:t>
        </w:r>
        <w:r w:rsidR="00452B2C">
          <w:rPr>
            <w:noProof/>
            <w:webHidden/>
          </w:rPr>
          <w:tab/>
        </w:r>
        <w:r w:rsidR="00452B2C">
          <w:rPr>
            <w:noProof/>
            <w:webHidden/>
          </w:rPr>
          <w:fldChar w:fldCharType="begin"/>
        </w:r>
        <w:r w:rsidR="00452B2C">
          <w:rPr>
            <w:noProof/>
            <w:webHidden/>
          </w:rPr>
          <w:instrText xml:space="preserve"> PAGEREF _Toc74572218 \h </w:instrText>
        </w:r>
        <w:r w:rsidR="00452B2C">
          <w:rPr>
            <w:noProof/>
            <w:webHidden/>
          </w:rPr>
        </w:r>
        <w:r w:rsidR="00452B2C">
          <w:rPr>
            <w:noProof/>
            <w:webHidden/>
          </w:rPr>
          <w:fldChar w:fldCharType="separate"/>
        </w:r>
        <w:r w:rsidR="00452B2C">
          <w:rPr>
            <w:noProof/>
            <w:webHidden/>
          </w:rPr>
          <w:t>76</w:t>
        </w:r>
        <w:r w:rsidR="00452B2C">
          <w:rPr>
            <w:noProof/>
            <w:webHidden/>
          </w:rPr>
          <w:fldChar w:fldCharType="end"/>
        </w:r>
      </w:hyperlink>
    </w:p>
    <w:p w14:paraId="1D15989A" w14:textId="4747B9E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19" w:history="1">
        <w:r w:rsidR="00452B2C" w:rsidRPr="00BF5AE8">
          <w:rPr>
            <w:rStyle w:val="Hyperlink"/>
            <w:noProof/>
            <w:lang w:val="en-150"/>
          </w:rPr>
          <w:t>Figure 48: Stage 1. Loss and mAP during training for YOLOv4x-mish</w:t>
        </w:r>
        <w:r w:rsidR="00452B2C">
          <w:rPr>
            <w:noProof/>
            <w:webHidden/>
          </w:rPr>
          <w:tab/>
        </w:r>
        <w:r w:rsidR="00452B2C">
          <w:rPr>
            <w:noProof/>
            <w:webHidden/>
          </w:rPr>
          <w:fldChar w:fldCharType="begin"/>
        </w:r>
        <w:r w:rsidR="00452B2C">
          <w:rPr>
            <w:noProof/>
            <w:webHidden/>
          </w:rPr>
          <w:instrText xml:space="preserve"> PAGEREF _Toc74572219 \h </w:instrText>
        </w:r>
        <w:r w:rsidR="00452B2C">
          <w:rPr>
            <w:noProof/>
            <w:webHidden/>
          </w:rPr>
        </w:r>
        <w:r w:rsidR="00452B2C">
          <w:rPr>
            <w:noProof/>
            <w:webHidden/>
          </w:rPr>
          <w:fldChar w:fldCharType="separate"/>
        </w:r>
        <w:r w:rsidR="00452B2C">
          <w:rPr>
            <w:noProof/>
            <w:webHidden/>
          </w:rPr>
          <w:t>76</w:t>
        </w:r>
        <w:r w:rsidR="00452B2C">
          <w:rPr>
            <w:noProof/>
            <w:webHidden/>
          </w:rPr>
          <w:fldChar w:fldCharType="end"/>
        </w:r>
      </w:hyperlink>
    </w:p>
    <w:p w14:paraId="608C1406" w14:textId="108A245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0" w:history="1">
        <w:r w:rsidR="00452B2C" w:rsidRPr="00BF5AE8">
          <w:rPr>
            <w:rStyle w:val="Hyperlink"/>
            <w:noProof/>
            <w:lang w:val="en-150"/>
          </w:rPr>
          <w:t>Figure 49: Stage 1. AP metrics during training for EfficientDet-D0</w:t>
        </w:r>
        <w:r w:rsidR="00452B2C">
          <w:rPr>
            <w:noProof/>
            <w:webHidden/>
          </w:rPr>
          <w:tab/>
        </w:r>
        <w:r w:rsidR="00452B2C">
          <w:rPr>
            <w:noProof/>
            <w:webHidden/>
          </w:rPr>
          <w:fldChar w:fldCharType="begin"/>
        </w:r>
        <w:r w:rsidR="00452B2C">
          <w:rPr>
            <w:noProof/>
            <w:webHidden/>
          </w:rPr>
          <w:instrText xml:space="preserve"> PAGEREF _Toc74572220 \h </w:instrText>
        </w:r>
        <w:r w:rsidR="00452B2C">
          <w:rPr>
            <w:noProof/>
            <w:webHidden/>
          </w:rPr>
        </w:r>
        <w:r w:rsidR="00452B2C">
          <w:rPr>
            <w:noProof/>
            <w:webHidden/>
          </w:rPr>
          <w:fldChar w:fldCharType="separate"/>
        </w:r>
        <w:r w:rsidR="00452B2C">
          <w:rPr>
            <w:noProof/>
            <w:webHidden/>
          </w:rPr>
          <w:t>77</w:t>
        </w:r>
        <w:r w:rsidR="00452B2C">
          <w:rPr>
            <w:noProof/>
            <w:webHidden/>
          </w:rPr>
          <w:fldChar w:fldCharType="end"/>
        </w:r>
      </w:hyperlink>
    </w:p>
    <w:p w14:paraId="78E92057" w14:textId="4A688C45"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1" w:history="1">
        <w:r w:rsidR="00452B2C" w:rsidRPr="00BF5AE8">
          <w:rPr>
            <w:rStyle w:val="Hyperlink"/>
            <w:noProof/>
            <w:lang w:val="en-150"/>
          </w:rPr>
          <w:t>Figure 50: Stage 1. AP metrics during training for EfficientDet-D1</w:t>
        </w:r>
        <w:r w:rsidR="00452B2C">
          <w:rPr>
            <w:noProof/>
            <w:webHidden/>
          </w:rPr>
          <w:tab/>
        </w:r>
        <w:r w:rsidR="00452B2C">
          <w:rPr>
            <w:noProof/>
            <w:webHidden/>
          </w:rPr>
          <w:fldChar w:fldCharType="begin"/>
        </w:r>
        <w:r w:rsidR="00452B2C">
          <w:rPr>
            <w:noProof/>
            <w:webHidden/>
          </w:rPr>
          <w:instrText xml:space="preserve"> PAGEREF _Toc74572221 \h </w:instrText>
        </w:r>
        <w:r w:rsidR="00452B2C">
          <w:rPr>
            <w:noProof/>
            <w:webHidden/>
          </w:rPr>
        </w:r>
        <w:r w:rsidR="00452B2C">
          <w:rPr>
            <w:noProof/>
            <w:webHidden/>
          </w:rPr>
          <w:fldChar w:fldCharType="separate"/>
        </w:r>
        <w:r w:rsidR="00452B2C">
          <w:rPr>
            <w:noProof/>
            <w:webHidden/>
          </w:rPr>
          <w:t>77</w:t>
        </w:r>
        <w:r w:rsidR="00452B2C">
          <w:rPr>
            <w:noProof/>
            <w:webHidden/>
          </w:rPr>
          <w:fldChar w:fldCharType="end"/>
        </w:r>
      </w:hyperlink>
    </w:p>
    <w:p w14:paraId="228A949B" w14:textId="45BD79A2"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2" w:history="1">
        <w:r w:rsidR="00452B2C" w:rsidRPr="00BF5AE8">
          <w:rPr>
            <w:rStyle w:val="Hyperlink"/>
            <w:noProof/>
            <w:lang w:val="en-150"/>
          </w:rPr>
          <w:t>Figure 51: Stage 1 benchmarking results on the PPU-6 dataset</w:t>
        </w:r>
        <w:r w:rsidR="00452B2C">
          <w:rPr>
            <w:noProof/>
            <w:webHidden/>
          </w:rPr>
          <w:tab/>
        </w:r>
        <w:r w:rsidR="00452B2C">
          <w:rPr>
            <w:noProof/>
            <w:webHidden/>
          </w:rPr>
          <w:fldChar w:fldCharType="begin"/>
        </w:r>
        <w:r w:rsidR="00452B2C">
          <w:rPr>
            <w:noProof/>
            <w:webHidden/>
          </w:rPr>
          <w:instrText xml:space="preserve"> PAGEREF _Toc74572222 \h </w:instrText>
        </w:r>
        <w:r w:rsidR="00452B2C">
          <w:rPr>
            <w:noProof/>
            <w:webHidden/>
          </w:rPr>
        </w:r>
        <w:r w:rsidR="00452B2C">
          <w:rPr>
            <w:noProof/>
            <w:webHidden/>
          </w:rPr>
          <w:fldChar w:fldCharType="separate"/>
        </w:r>
        <w:r w:rsidR="00452B2C">
          <w:rPr>
            <w:noProof/>
            <w:webHidden/>
          </w:rPr>
          <w:t>79</w:t>
        </w:r>
        <w:r w:rsidR="00452B2C">
          <w:rPr>
            <w:noProof/>
            <w:webHidden/>
          </w:rPr>
          <w:fldChar w:fldCharType="end"/>
        </w:r>
      </w:hyperlink>
    </w:p>
    <w:p w14:paraId="3973C079" w14:textId="5D387505"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3" w:history="1">
        <w:r w:rsidR="00452B2C" w:rsidRPr="00BF5AE8">
          <w:rPr>
            <w:rStyle w:val="Hyperlink"/>
            <w:noProof/>
            <w:lang w:val="en-150"/>
          </w:rPr>
          <w:t>Figure 52: Stage 2. Loss and mAP during training for YOLOv4-tiny</w:t>
        </w:r>
        <w:r w:rsidR="00452B2C">
          <w:rPr>
            <w:noProof/>
            <w:webHidden/>
          </w:rPr>
          <w:tab/>
        </w:r>
        <w:r w:rsidR="00452B2C">
          <w:rPr>
            <w:noProof/>
            <w:webHidden/>
          </w:rPr>
          <w:fldChar w:fldCharType="begin"/>
        </w:r>
        <w:r w:rsidR="00452B2C">
          <w:rPr>
            <w:noProof/>
            <w:webHidden/>
          </w:rPr>
          <w:instrText xml:space="preserve"> PAGEREF _Toc74572223 \h </w:instrText>
        </w:r>
        <w:r w:rsidR="00452B2C">
          <w:rPr>
            <w:noProof/>
            <w:webHidden/>
          </w:rPr>
        </w:r>
        <w:r w:rsidR="00452B2C">
          <w:rPr>
            <w:noProof/>
            <w:webHidden/>
          </w:rPr>
          <w:fldChar w:fldCharType="separate"/>
        </w:r>
        <w:r w:rsidR="00452B2C">
          <w:rPr>
            <w:noProof/>
            <w:webHidden/>
          </w:rPr>
          <w:t>80</w:t>
        </w:r>
        <w:r w:rsidR="00452B2C">
          <w:rPr>
            <w:noProof/>
            <w:webHidden/>
          </w:rPr>
          <w:fldChar w:fldCharType="end"/>
        </w:r>
      </w:hyperlink>
    </w:p>
    <w:p w14:paraId="28ABA458" w14:textId="798DF49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4" w:history="1">
        <w:r w:rsidR="00452B2C" w:rsidRPr="00BF5AE8">
          <w:rPr>
            <w:rStyle w:val="Hyperlink"/>
            <w:noProof/>
            <w:lang w:val="en-150"/>
          </w:rPr>
          <w:t>Figure 53: Stage 2. Loss and mAP during training for YOLOv4-tiny-3l</w:t>
        </w:r>
        <w:r w:rsidR="00452B2C">
          <w:rPr>
            <w:noProof/>
            <w:webHidden/>
          </w:rPr>
          <w:tab/>
        </w:r>
        <w:r w:rsidR="00452B2C">
          <w:rPr>
            <w:noProof/>
            <w:webHidden/>
          </w:rPr>
          <w:fldChar w:fldCharType="begin"/>
        </w:r>
        <w:r w:rsidR="00452B2C">
          <w:rPr>
            <w:noProof/>
            <w:webHidden/>
          </w:rPr>
          <w:instrText xml:space="preserve"> PAGEREF _Toc74572224 \h </w:instrText>
        </w:r>
        <w:r w:rsidR="00452B2C">
          <w:rPr>
            <w:noProof/>
            <w:webHidden/>
          </w:rPr>
        </w:r>
        <w:r w:rsidR="00452B2C">
          <w:rPr>
            <w:noProof/>
            <w:webHidden/>
          </w:rPr>
          <w:fldChar w:fldCharType="separate"/>
        </w:r>
        <w:r w:rsidR="00452B2C">
          <w:rPr>
            <w:noProof/>
            <w:webHidden/>
          </w:rPr>
          <w:t>80</w:t>
        </w:r>
        <w:r w:rsidR="00452B2C">
          <w:rPr>
            <w:noProof/>
            <w:webHidden/>
          </w:rPr>
          <w:fldChar w:fldCharType="end"/>
        </w:r>
      </w:hyperlink>
    </w:p>
    <w:p w14:paraId="5BCC9B42" w14:textId="7FE1C586"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5" w:history="1">
        <w:r w:rsidR="00452B2C" w:rsidRPr="00BF5AE8">
          <w:rPr>
            <w:rStyle w:val="Hyperlink"/>
            <w:noProof/>
            <w:lang w:val="en-150"/>
          </w:rPr>
          <w:t>Figure 54: Stage 2. Loss and mAP during training for YOLOv4</w:t>
        </w:r>
        <w:r w:rsidR="00452B2C">
          <w:rPr>
            <w:noProof/>
            <w:webHidden/>
          </w:rPr>
          <w:tab/>
        </w:r>
        <w:r w:rsidR="00452B2C">
          <w:rPr>
            <w:noProof/>
            <w:webHidden/>
          </w:rPr>
          <w:fldChar w:fldCharType="begin"/>
        </w:r>
        <w:r w:rsidR="00452B2C">
          <w:rPr>
            <w:noProof/>
            <w:webHidden/>
          </w:rPr>
          <w:instrText xml:space="preserve"> PAGEREF _Toc74572225 \h </w:instrText>
        </w:r>
        <w:r w:rsidR="00452B2C">
          <w:rPr>
            <w:noProof/>
            <w:webHidden/>
          </w:rPr>
        </w:r>
        <w:r w:rsidR="00452B2C">
          <w:rPr>
            <w:noProof/>
            <w:webHidden/>
          </w:rPr>
          <w:fldChar w:fldCharType="separate"/>
        </w:r>
        <w:r w:rsidR="00452B2C">
          <w:rPr>
            <w:noProof/>
            <w:webHidden/>
          </w:rPr>
          <w:t>81</w:t>
        </w:r>
        <w:r w:rsidR="00452B2C">
          <w:rPr>
            <w:noProof/>
            <w:webHidden/>
          </w:rPr>
          <w:fldChar w:fldCharType="end"/>
        </w:r>
      </w:hyperlink>
    </w:p>
    <w:p w14:paraId="536D2444" w14:textId="2ED6587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6" w:history="1">
        <w:r w:rsidR="00452B2C" w:rsidRPr="00BF5AE8">
          <w:rPr>
            <w:rStyle w:val="Hyperlink"/>
            <w:noProof/>
            <w:lang w:val="en-150"/>
          </w:rPr>
          <w:t>Figure 55: Stage 2. Loss and mAP during training for YOLOv4-CSP</w:t>
        </w:r>
        <w:r w:rsidR="00452B2C">
          <w:rPr>
            <w:noProof/>
            <w:webHidden/>
          </w:rPr>
          <w:tab/>
        </w:r>
        <w:r w:rsidR="00452B2C">
          <w:rPr>
            <w:noProof/>
            <w:webHidden/>
          </w:rPr>
          <w:fldChar w:fldCharType="begin"/>
        </w:r>
        <w:r w:rsidR="00452B2C">
          <w:rPr>
            <w:noProof/>
            <w:webHidden/>
          </w:rPr>
          <w:instrText xml:space="preserve"> PAGEREF _Toc74572226 \h </w:instrText>
        </w:r>
        <w:r w:rsidR="00452B2C">
          <w:rPr>
            <w:noProof/>
            <w:webHidden/>
          </w:rPr>
        </w:r>
        <w:r w:rsidR="00452B2C">
          <w:rPr>
            <w:noProof/>
            <w:webHidden/>
          </w:rPr>
          <w:fldChar w:fldCharType="separate"/>
        </w:r>
        <w:r w:rsidR="00452B2C">
          <w:rPr>
            <w:noProof/>
            <w:webHidden/>
          </w:rPr>
          <w:t>81</w:t>
        </w:r>
        <w:r w:rsidR="00452B2C">
          <w:rPr>
            <w:noProof/>
            <w:webHidden/>
          </w:rPr>
          <w:fldChar w:fldCharType="end"/>
        </w:r>
      </w:hyperlink>
    </w:p>
    <w:p w14:paraId="1D15371F" w14:textId="01CA9352"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7" w:history="1">
        <w:r w:rsidR="00452B2C" w:rsidRPr="00BF5AE8">
          <w:rPr>
            <w:rStyle w:val="Hyperlink"/>
            <w:noProof/>
            <w:lang w:val="en-150"/>
          </w:rPr>
          <w:t>Figure 56: Stage 2.1 benchmarking results on the PP-6 dataset</w:t>
        </w:r>
        <w:r w:rsidR="00452B2C">
          <w:rPr>
            <w:noProof/>
            <w:webHidden/>
          </w:rPr>
          <w:tab/>
        </w:r>
        <w:r w:rsidR="00452B2C">
          <w:rPr>
            <w:noProof/>
            <w:webHidden/>
          </w:rPr>
          <w:fldChar w:fldCharType="begin"/>
        </w:r>
        <w:r w:rsidR="00452B2C">
          <w:rPr>
            <w:noProof/>
            <w:webHidden/>
          </w:rPr>
          <w:instrText xml:space="preserve"> PAGEREF _Toc74572227 \h </w:instrText>
        </w:r>
        <w:r w:rsidR="00452B2C">
          <w:rPr>
            <w:noProof/>
            <w:webHidden/>
          </w:rPr>
        </w:r>
        <w:r w:rsidR="00452B2C">
          <w:rPr>
            <w:noProof/>
            <w:webHidden/>
          </w:rPr>
          <w:fldChar w:fldCharType="separate"/>
        </w:r>
        <w:r w:rsidR="00452B2C">
          <w:rPr>
            <w:noProof/>
            <w:webHidden/>
          </w:rPr>
          <w:t>83</w:t>
        </w:r>
        <w:r w:rsidR="00452B2C">
          <w:rPr>
            <w:noProof/>
            <w:webHidden/>
          </w:rPr>
          <w:fldChar w:fldCharType="end"/>
        </w:r>
      </w:hyperlink>
    </w:p>
    <w:p w14:paraId="51F061C0" w14:textId="3DD3409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8" w:history="1">
        <w:r w:rsidR="00452B2C" w:rsidRPr="00BF5AE8">
          <w:rPr>
            <w:rStyle w:val="Hyperlink"/>
            <w:noProof/>
            <w:lang w:val="en-150"/>
          </w:rPr>
          <w:t>Figure 57: Stage 2.2 benchmarking results on the PP-6 dataset</w:t>
        </w:r>
        <w:r w:rsidR="00452B2C">
          <w:rPr>
            <w:noProof/>
            <w:webHidden/>
          </w:rPr>
          <w:tab/>
        </w:r>
        <w:r w:rsidR="00452B2C">
          <w:rPr>
            <w:noProof/>
            <w:webHidden/>
          </w:rPr>
          <w:fldChar w:fldCharType="begin"/>
        </w:r>
        <w:r w:rsidR="00452B2C">
          <w:rPr>
            <w:noProof/>
            <w:webHidden/>
          </w:rPr>
          <w:instrText xml:space="preserve"> PAGEREF _Toc74572228 \h </w:instrText>
        </w:r>
        <w:r w:rsidR="00452B2C">
          <w:rPr>
            <w:noProof/>
            <w:webHidden/>
          </w:rPr>
        </w:r>
        <w:r w:rsidR="00452B2C">
          <w:rPr>
            <w:noProof/>
            <w:webHidden/>
          </w:rPr>
          <w:fldChar w:fldCharType="separate"/>
        </w:r>
        <w:r w:rsidR="00452B2C">
          <w:rPr>
            <w:noProof/>
            <w:webHidden/>
          </w:rPr>
          <w:t>84</w:t>
        </w:r>
        <w:r w:rsidR="00452B2C">
          <w:rPr>
            <w:noProof/>
            <w:webHidden/>
          </w:rPr>
          <w:fldChar w:fldCharType="end"/>
        </w:r>
      </w:hyperlink>
    </w:p>
    <w:p w14:paraId="0DE2D327" w14:textId="21816222"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29" w:history="1">
        <w:r w:rsidR="00452B2C" w:rsidRPr="00BF5AE8">
          <w:rPr>
            <w:rStyle w:val="Hyperlink"/>
            <w:noProof/>
            <w:lang w:val="en-150"/>
          </w:rPr>
          <w:t>Figure 58: Stage 2.3 benchmarking results on the PP-6 dataset</w:t>
        </w:r>
        <w:r w:rsidR="00452B2C">
          <w:rPr>
            <w:noProof/>
            <w:webHidden/>
          </w:rPr>
          <w:tab/>
        </w:r>
        <w:r w:rsidR="00452B2C">
          <w:rPr>
            <w:noProof/>
            <w:webHidden/>
          </w:rPr>
          <w:fldChar w:fldCharType="begin"/>
        </w:r>
        <w:r w:rsidR="00452B2C">
          <w:rPr>
            <w:noProof/>
            <w:webHidden/>
          </w:rPr>
          <w:instrText xml:space="preserve"> PAGEREF _Toc74572229 \h </w:instrText>
        </w:r>
        <w:r w:rsidR="00452B2C">
          <w:rPr>
            <w:noProof/>
            <w:webHidden/>
          </w:rPr>
        </w:r>
        <w:r w:rsidR="00452B2C">
          <w:rPr>
            <w:noProof/>
            <w:webHidden/>
          </w:rPr>
          <w:fldChar w:fldCharType="separate"/>
        </w:r>
        <w:r w:rsidR="00452B2C">
          <w:rPr>
            <w:noProof/>
            <w:webHidden/>
          </w:rPr>
          <w:t>84</w:t>
        </w:r>
        <w:r w:rsidR="00452B2C">
          <w:rPr>
            <w:noProof/>
            <w:webHidden/>
          </w:rPr>
          <w:fldChar w:fldCharType="end"/>
        </w:r>
      </w:hyperlink>
    </w:p>
    <w:p w14:paraId="51CB2ED2" w14:textId="4175C97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0" w:history="1">
        <w:r w:rsidR="00452B2C" w:rsidRPr="00BF5AE8">
          <w:rPr>
            <w:rStyle w:val="Hyperlink"/>
            <w:noProof/>
            <w:lang w:val="en-150"/>
          </w:rPr>
          <w:t>Figure 59: Stage 3 benchmarking results on the PPU-6 dataset</w:t>
        </w:r>
        <w:r w:rsidR="00452B2C">
          <w:rPr>
            <w:noProof/>
            <w:webHidden/>
          </w:rPr>
          <w:tab/>
        </w:r>
        <w:r w:rsidR="00452B2C">
          <w:rPr>
            <w:noProof/>
            <w:webHidden/>
          </w:rPr>
          <w:fldChar w:fldCharType="begin"/>
        </w:r>
        <w:r w:rsidR="00452B2C">
          <w:rPr>
            <w:noProof/>
            <w:webHidden/>
          </w:rPr>
          <w:instrText xml:space="preserve"> PAGEREF _Toc74572230 \h </w:instrText>
        </w:r>
        <w:r w:rsidR="00452B2C">
          <w:rPr>
            <w:noProof/>
            <w:webHidden/>
          </w:rPr>
        </w:r>
        <w:r w:rsidR="00452B2C">
          <w:rPr>
            <w:noProof/>
            <w:webHidden/>
          </w:rPr>
          <w:fldChar w:fldCharType="separate"/>
        </w:r>
        <w:r w:rsidR="00452B2C">
          <w:rPr>
            <w:noProof/>
            <w:webHidden/>
          </w:rPr>
          <w:t>85</w:t>
        </w:r>
        <w:r w:rsidR="00452B2C">
          <w:rPr>
            <w:noProof/>
            <w:webHidden/>
          </w:rPr>
          <w:fldChar w:fldCharType="end"/>
        </w:r>
      </w:hyperlink>
    </w:p>
    <w:p w14:paraId="7AD01C35" w14:textId="18BFBA2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1" w:history="1">
        <w:r w:rsidR="00452B2C" w:rsidRPr="00BF5AE8">
          <w:rPr>
            <w:rStyle w:val="Hyperlink"/>
            <w:noProof/>
            <w:lang w:val="en-150"/>
          </w:rPr>
          <w:t>Figure 60: Stage 3. Loss and mAP during training for YOLOv4-tiny</w:t>
        </w:r>
        <w:r w:rsidR="00452B2C">
          <w:rPr>
            <w:noProof/>
            <w:webHidden/>
          </w:rPr>
          <w:tab/>
        </w:r>
        <w:r w:rsidR="00452B2C">
          <w:rPr>
            <w:noProof/>
            <w:webHidden/>
          </w:rPr>
          <w:fldChar w:fldCharType="begin"/>
        </w:r>
        <w:r w:rsidR="00452B2C">
          <w:rPr>
            <w:noProof/>
            <w:webHidden/>
          </w:rPr>
          <w:instrText xml:space="preserve"> PAGEREF _Toc74572231 \h </w:instrText>
        </w:r>
        <w:r w:rsidR="00452B2C">
          <w:rPr>
            <w:noProof/>
            <w:webHidden/>
          </w:rPr>
        </w:r>
        <w:r w:rsidR="00452B2C">
          <w:rPr>
            <w:noProof/>
            <w:webHidden/>
          </w:rPr>
          <w:fldChar w:fldCharType="separate"/>
        </w:r>
        <w:r w:rsidR="00452B2C">
          <w:rPr>
            <w:noProof/>
            <w:webHidden/>
          </w:rPr>
          <w:t>86</w:t>
        </w:r>
        <w:r w:rsidR="00452B2C">
          <w:rPr>
            <w:noProof/>
            <w:webHidden/>
          </w:rPr>
          <w:fldChar w:fldCharType="end"/>
        </w:r>
      </w:hyperlink>
    </w:p>
    <w:p w14:paraId="1CD70901" w14:textId="0F78325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2" w:history="1">
        <w:r w:rsidR="00452B2C" w:rsidRPr="00BF5AE8">
          <w:rPr>
            <w:rStyle w:val="Hyperlink"/>
            <w:noProof/>
            <w:lang w:val="en-150"/>
          </w:rPr>
          <w:t>Figure 61: Stage 3. Loss and mAP during training for YOLOv4-tiny-3l</w:t>
        </w:r>
        <w:r w:rsidR="00452B2C">
          <w:rPr>
            <w:noProof/>
            <w:webHidden/>
          </w:rPr>
          <w:tab/>
        </w:r>
        <w:r w:rsidR="00452B2C">
          <w:rPr>
            <w:noProof/>
            <w:webHidden/>
          </w:rPr>
          <w:fldChar w:fldCharType="begin"/>
        </w:r>
        <w:r w:rsidR="00452B2C">
          <w:rPr>
            <w:noProof/>
            <w:webHidden/>
          </w:rPr>
          <w:instrText xml:space="preserve"> PAGEREF _Toc74572232 \h </w:instrText>
        </w:r>
        <w:r w:rsidR="00452B2C">
          <w:rPr>
            <w:noProof/>
            <w:webHidden/>
          </w:rPr>
        </w:r>
        <w:r w:rsidR="00452B2C">
          <w:rPr>
            <w:noProof/>
            <w:webHidden/>
          </w:rPr>
          <w:fldChar w:fldCharType="separate"/>
        </w:r>
        <w:r w:rsidR="00452B2C">
          <w:rPr>
            <w:noProof/>
            <w:webHidden/>
          </w:rPr>
          <w:t>86</w:t>
        </w:r>
        <w:r w:rsidR="00452B2C">
          <w:rPr>
            <w:noProof/>
            <w:webHidden/>
          </w:rPr>
          <w:fldChar w:fldCharType="end"/>
        </w:r>
      </w:hyperlink>
    </w:p>
    <w:p w14:paraId="008126A3" w14:textId="3A2AA0DE"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3" w:history="1">
        <w:r w:rsidR="00452B2C" w:rsidRPr="00BF5AE8">
          <w:rPr>
            <w:rStyle w:val="Hyperlink"/>
            <w:noProof/>
            <w:lang w:val="en-150"/>
          </w:rPr>
          <w:t>Figure 62: Likelihood of an agents’s true position expressed as a PDF</w:t>
        </w:r>
        <w:r w:rsidR="00452B2C">
          <w:rPr>
            <w:noProof/>
            <w:webHidden/>
          </w:rPr>
          <w:tab/>
        </w:r>
        <w:r w:rsidR="00452B2C">
          <w:rPr>
            <w:noProof/>
            <w:webHidden/>
          </w:rPr>
          <w:fldChar w:fldCharType="begin"/>
        </w:r>
        <w:r w:rsidR="00452B2C">
          <w:rPr>
            <w:noProof/>
            <w:webHidden/>
          </w:rPr>
          <w:instrText xml:space="preserve"> PAGEREF _Toc74572233 \h </w:instrText>
        </w:r>
        <w:r w:rsidR="00452B2C">
          <w:rPr>
            <w:noProof/>
            <w:webHidden/>
          </w:rPr>
        </w:r>
        <w:r w:rsidR="00452B2C">
          <w:rPr>
            <w:noProof/>
            <w:webHidden/>
          </w:rPr>
          <w:fldChar w:fldCharType="separate"/>
        </w:r>
        <w:r w:rsidR="00452B2C">
          <w:rPr>
            <w:noProof/>
            <w:webHidden/>
          </w:rPr>
          <w:t>90</w:t>
        </w:r>
        <w:r w:rsidR="00452B2C">
          <w:rPr>
            <w:noProof/>
            <w:webHidden/>
          </w:rPr>
          <w:fldChar w:fldCharType="end"/>
        </w:r>
      </w:hyperlink>
    </w:p>
    <w:p w14:paraId="75B3E253" w14:textId="683FCE1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4" w:history="1">
        <w:r w:rsidR="00452B2C" w:rsidRPr="00BF5AE8">
          <w:rPr>
            <w:rStyle w:val="Hyperlink"/>
            <w:noProof/>
            <w:lang w:val="en-150"/>
          </w:rPr>
          <w:t>Figure 63: Some examples of ArUco markers 0 &amp; 1 from different dictionaries</w:t>
        </w:r>
        <w:r w:rsidR="00452B2C">
          <w:rPr>
            <w:noProof/>
            <w:webHidden/>
          </w:rPr>
          <w:tab/>
        </w:r>
        <w:r w:rsidR="00452B2C">
          <w:rPr>
            <w:noProof/>
            <w:webHidden/>
          </w:rPr>
          <w:fldChar w:fldCharType="begin"/>
        </w:r>
        <w:r w:rsidR="00452B2C">
          <w:rPr>
            <w:noProof/>
            <w:webHidden/>
          </w:rPr>
          <w:instrText xml:space="preserve"> PAGEREF _Toc74572234 \h </w:instrText>
        </w:r>
        <w:r w:rsidR="00452B2C">
          <w:rPr>
            <w:noProof/>
            <w:webHidden/>
          </w:rPr>
        </w:r>
        <w:r w:rsidR="00452B2C">
          <w:rPr>
            <w:noProof/>
            <w:webHidden/>
          </w:rPr>
          <w:fldChar w:fldCharType="separate"/>
        </w:r>
        <w:r w:rsidR="00452B2C">
          <w:rPr>
            <w:noProof/>
            <w:webHidden/>
          </w:rPr>
          <w:t>91</w:t>
        </w:r>
        <w:r w:rsidR="00452B2C">
          <w:rPr>
            <w:noProof/>
            <w:webHidden/>
          </w:rPr>
          <w:fldChar w:fldCharType="end"/>
        </w:r>
      </w:hyperlink>
    </w:p>
    <w:p w14:paraId="10FE8351" w14:textId="4DEB011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5" w:history="1">
        <w:r w:rsidR="00452B2C" w:rsidRPr="00BF5AE8">
          <w:rPr>
            <w:rStyle w:val="Hyperlink"/>
            <w:noProof/>
            <w:lang w:val="en-150"/>
          </w:rPr>
          <w:t>Figure 64: Multiple 3-dimensional coordinate frames and relative poses</w:t>
        </w:r>
        <w:r w:rsidR="00452B2C">
          <w:rPr>
            <w:noProof/>
            <w:webHidden/>
          </w:rPr>
          <w:tab/>
        </w:r>
        <w:r w:rsidR="00452B2C">
          <w:rPr>
            <w:noProof/>
            <w:webHidden/>
          </w:rPr>
          <w:fldChar w:fldCharType="begin"/>
        </w:r>
        <w:r w:rsidR="00452B2C">
          <w:rPr>
            <w:noProof/>
            <w:webHidden/>
          </w:rPr>
          <w:instrText xml:space="preserve"> PAGEREF _Toc74572235 \h </w:instrText>
        </w:r>
        <w:r w:rsidR="00452B2C">
          <w:rPr>
            <w:noProof/>
            <w:webHidden/>
          </w:rPr>
        </w:r>
        <w:r w:rsidR="00452B2C">
          <w:rPr>
            <w:noProof/>
            <w:webHidden/>
          </w:rPr>
          <w:fldChar w:fldCharType="separate"/>
        </w:r>
        <w:r w:rsidR="00452B2C">
          <w:rPr>
            <w:noProof/>
            <w:webHidden/>
          </w:rPr>
          <w:t>92</w:t>
        </w:r>
        <w:r w:rsidR="00452B2C">
          <w:rPr>
            <w:noProof/>
            <w:webHidden/>
          </w:rPr>
          <w:fldChar w:fldCharType="end"/>
        </w:r>
      </w:hyperlink>
    </w:p>
    <w:p w14:paraId="0F006E81" w14:textId="0909783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6" w:history="1">
        <w:r w:rsidR="00452B2C" w:rsidRPr="00BF5AE8">
          <w:rPr>
            <w:rStyle w:val="Hyperlink"/>
            <w:noProof/>
            <w:lang w:val="en-150"/>
          </w:rPr>
          <w:t>Figure 65: Example coordinate change in the cartesian plane</w:t>
        </w:r>
        <w:r w:rsidR="00452B2C">
          <w:rPr>
            <w:noProof/>
            <w:webHidden/>
          </w:rPr>
          <w:tab/>
        </w:r>
        <w:r w:rsidR="00452B2C">
          <w:rPr>
            <w:noProof/>
            <w:webHidden/>
          </w:rPr>
          <w:fldChar w:fldCharType="begin"/>
        </w:r>
        <w:r w:rsidR="00452B2C">
          <w:rPr>
            <w:noProof/>
            <w:webHidden/>
          </w:rPr>
          <w:instrText xml:space="preserve"> PAGEREF _Toc74572236 \h </w:instrText>
        </w:r>
        <w:r w:rsidR="00452B2C">
          <w:rPr>
            <w:noProof/>
            <w:webHidden/>
          </w:rPr>
        </w:r>
        <w:r w:rsidR="00452B2C">
          <w:rPr>
            <w:noProof/>
            <w:webHidden/>
          </w:rPr>
          <w:fldChar w:fldCharType="separate"/>
        </w:r>
        <w:r w:rsidR="00452B2C">
          <w:rPr>
            <w:noProof/>
            <w:webHidden/>
          </w:rPr>
          <w:t>93</w:t>
        </w:r>
        <w:r w:rsidR="00452B2C">
          <w:rPr>
            <w:noProof/>
            <w:webHidden/>
          </w:rPr>
          <w:fldChar w:fldCharType="end"/>
        </w:r>
      </w:hyperlink>
    </w:p>
    <w:p w14:paraId="1E9C078F" w14:textId="325C867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7" w:history="1">
        <w:r w:rsidR="00452B2C" w:rsidRPr="00BF5AE8">
          <w:rPr>
            <w:rStyle w:val="Hyperlink"/>
            <w:noProof/>
            <w:lang w:val="en-150"/>
          </w:rPr>
          <w:t>Figure 66: The pinhole camera model</w:t>
        </w:r>
        <w:r w:rsidR="00452B2C">
          <w:rPr>
            <w:noProof/>
            <w:webHidden/>
          </w:rPr>
          <w:tab/>
        </w:r>
        <w:r w:rsidR="00452B2C">
          <w:rPr>
            <w:noProof/>
            <w:webHidden/>
          </w:rPr>
          <w:fldChar w:fldCharType="begin"/>
        </w:r>
        <w:r w:rsidR="00452B2C">
          <w:rPr>
            <w:noProof/>
            <w:webHidden/>
          </w:rPr>
          <w:instrText xml:space="preserve"> PAGEREF _Toc74572237 \h </w:instrText>
        </w:r>
        <w:r w:rsidR="00452B2C">
          <w:rPr>
            <w:noProof/>
            <w:webHidden/>
          </w:rPr>
        </w:r>
        <w:r w:rsidR="00452B2C">
          <w:rPr>
            <w:noProof/>
            <w:webHidden/>
          </w:rPr>
          <w:fldChar w:fldCharType="separate"/>
        </w:r>
        <w:r w:rsidR="00452B2C">
          <w:rPr>
            <w:noProof/>
            <w:webHidden/>
          </w:rPr>
          <w:t>96</w:t>
        </w:r>
        <w:r w:rsidR="00452B2C">
          <w:rPr>
            <w:noProof/>
            <w:webHidden/>
          </w:rPr>
          <w:fldChar w:fldCharType="end"/>
        </w:r>
      </w:hyperlink>
    </w:p>
    <w:p w14:paraId="62DAB15E" w14:textId="2479B67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8" w:history="1">
        <w:r w:rsidR="00452B2C" w:rsidRPr="00BF5AE8">
          <w:rPr>
            <w:rStyle w:val="Hyperlink"/>
            <w:noProof/>
            <w:lang w:val="en-150"/>
          </w:rPr>
          <w:t>Figure 67: Tangential and radial distortions in images</w:t>
        </w:r>
        <w:r w:rsidR="00452B2C">
          <w:rPr>
            <w:noProof/>
            <w:webHidden/>
          </w:rPr>
          <w:tab/>
        </w:r>
        <w:r w:rsidR="00452B2C">
          <w:rPr>
            <w:noProof/>
            <w:webHidden/>
          </w:rPr>
          <w:fldChar w:fldCharType="begin"/>
        </w:r>
        <w:r w:rsidR="00452B2C">
          <w:rPr>
            <w:noProof/>
            <w:webHidden/>
          </w:rPr>
          <w:instrText xml:space="preserve"> PAGEREF _Toc74572238 \h </w:instrText>
        </w:r>
        <w:r w:rsidR="00452B2C">
          <w:rPr>
            <w:noProof/>
            <w:webHidden/>
          </w:rPr>
        </w:r>
        <w:r w:rsidR="00452B2C">
          <w:rPr>
            <w:noProof/>
            <w:webHidden/>
          </w:rPr>
          <w:fldChar w:fldCharType="separate"/>
        </w:r>
        <w:r w:rsidR="00452B2C">
          <w:rPr>
            <w:noProof/>
            <w:webHidden/>
          </w:rPr>
          <w:t>98</w:t>
        </w:r>
        <w:r w:rsidR="00452B2C">
          <w:rPr>
            <w:noProof/>
            <w:webHidden/>
          </w:rPr>
          <w:fldChar w:fldCharType="end"/>
        </w:r>
      </w:hyperlink>
    </w:p>
    <w:p w14:paraId="7AD35ABB" w14:textId="1741B3A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39" w:history="1">
        <w:r w:rsidR="00452B2C" w:rsidRPr="00BF5AE8">
          <w:rPr>
            <w:rStyle w:val="Hyperlink"/>
            <w:noProof/>
            <w:lang w:val="en-150"/>
          </w:rPr>
          <w:t>Figure 68: Example ChArUco pattern</w:t>
        </w:r>
        <w:r w:rsidR="00452B2C">
          <w:rPr>
            <w:noProof/>
            <w:webHidden/>
          </w:rPr>
          <w:tab/>
        </w:r>
        <w:r w:rsidR="00452B2C">
          <w:rPr>
            <w:noProof/>
            <w:webHidden/>
          </w:rPr>
          <w:fldChar w:fldCharType="begin"/>
        </w:r>
        <w:r w:rsidR="00452B2C">
          <w:rPr>
            <w:noProof/>
            <w:webHidden/>
          </w:rPr>
          <w:instrText xml:space="preserve"> PAGEREF _Toc74572239 \h </w:instrText>
        </w:r>
        <w:r w:rsidR="00452B2C">
          <w:rPr>
            <w:noProof/>
            <w:webHidden/>
          </w:rPr>
        </w:r>
        <w:r w:rsidR="00452B2C">
          <w:rPr>
            <w:noProof/>
            <w:webHidden/>
          </w:rPr>
          <w:fldChar w:fldCharType="separate"/>
        </w:r>
        <w:r w:rsidR="00452B2C">
          <w:rPr>
            <w:noProof/>
            <w:webHidden/>
          </w:rPr>
          <w:t>99</w:t>
        </w:r>
        <w:r w:rsidR="00452B2C">
          <w:rPr>
            <w:noProof/>
            <w:webHidden/>
          </w:rPr>
          <w:fldChar w:fldCharType="end"/>
        </w:r>
      </w:hyperlink>
    </w:p>
    <w:p w14:paraId="194CB43E" w14:textId="02CC7931"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0" w:history="1">
        <w:r w:rsidR="00452B2C" w:rsidRPr="00BF5AE8">
          <w:rPr>
            <w:rStyle w:val="Hyperlink"/>
            <w:noProof/>
            <w:lang w:val="en-150"/>
          </w:rPr>
          <w:t>Figure 69: Detection of ArUco markers</w:t>
        </w:r>
        <w:r w:rsidR="00452B2C">
          <w:rPr>
            <w:noProof/>
            <w:webHidden/>
          </w:rPr>
          <w:tab/>
        </w:r>
        <w:r w:rsidR="00452B2C">
          <w:rPr>
            <w:noProof/>
            <w:webHidden/>
          </w:rPr>
          <w:fldChar w:fldCharType="begin"/>
        </w:r>
        <w:r w:rsidR="00452B2C">
          <w:rPr>
            <w:noProof/>
            <w:webHidden/>
          </w:rPr>
          <w:instrText xml:space="preserve"> PAGEREF _Toc74572240 \h </w:instrText>
        </w:r>
        <w:r w:rsidR="00452B2C">
          <w:rPr>
            <w:noProof/>
            <w:webHidden/>
          </w:rPr>
        </w:r>
        <w:r w:rsidR="00452B2C">
          <w:rPr>
            <w:noProof/>
            <w:webHidden/>
          </w:rPr>
          <w:fldChar w:fldCharType="separate"/>
        </w:r>
        <w:r w:rsidR="00452B2C">
          <w:rPr>
            <w:noProof/>
            <w:webHidden/>
          </w:rPr>
          <w:t>101</w:t>
        </w:r>
        <w:r w:rsidR="00452B2C">
          <w:rPr>
            <w:noProof/>
            <w:webHidden/>
          </w:rPr>
          <w:fldChar w:fldCharType="end"/>
        </w:r>
      </w:hyperlink>
    </w:p>
    <w:p w14:paraId="2EAB6F30" w14:textId="4DD82B0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1" w:history="1">
        <w:r w:rsidR="00452B2C" w:rsidRPr="00BF5AE8">
          <w:rPr>
            <w:rStyle w:val="Hyperlink"/>
            <w:noProof/>
            <w:lang w:val="en-150"/>
          </w:rPr>
          <w:t>Figure 70: Setup for obtaining the measurement noise profile of fiducial pose estimation</w:t>
        </w:r>
        <w:r w:rsidR="00452B2C">
          <w:rPr>
            <w:noProof/>
            <w:webHidden/>
          </w:rPr>
          <w:tab/>
        </w:r>
        <w:r w:rsidR="00452B2C">
          <w:rPr>
            <w:noProof/>
            <w:webHidden/>
          </w:rPr>
          <w:fldChar w:fldCharType="begin"/>
        </w:r>
        <w:r w:rsidR="00452B2C">
          <w:rPr>
            <w:noProof/>
            <w:webHidden/>
          </w:rPr>
          <w:instrText xml:space="preserve"> PAGEREF _Toc74572241 \h </w:instrText>
        </w:r>
        <w:r w:rsidR="00452B2C">
          <w:rPr>
            <w:noProof/>
            <w:webHidden/>
          </w:rPr>
        </w:r>
        <w:r w:rsidR="00452B2C">
          <w:rPr>
            <w:noProof/>
            <w:webHidden/>
          </w:rPr>
          <w:fldChar w:fldCharType="separate"/>
        </w:r>
        <w:r w:rsidR="00452B2C">
          <w:rPr>
            <w:noProof/>
            <w:webHidden/>
          </w:rPr>
          <w:t>102</w:t>
        </w:r>
        <w:r w:rsidR="00452B2C">
          <w:rPr>
            <w:noProof/>
            <w:webHidden/>
          </w:rPr>
          <w:fldChar w:fldCharType="end"/>
        </w:r>
      </w:hyperlink>
    </w:p>
    <w:p w14:paraId="01D554EA" w14:textId="127ECF45"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2" w:history="1">
        <w:r w:rsidR="00452B2C" w:rsidRPr="00BF5AE8">
          <w:rPr>
            <w:rStyle w:val="Hyperlink"/>
            <w:noProof/>
            <w:lang w:val="en-150"/>
          </w:rPr>
          <w:t>Figure 71: Time series and histogram of a static position measured with ArUco markers</w:t>
        </w:r>
        <w:r w:rsidR="00452B2C">
          <w:rPr>
            <w:noProof/>
            <w:webHidden/>
          </w:rPr>
          <w:tab/>
        </w:r>
        <w:r w:rsidR="00452B2C">
          <w:rPr>
            <w:noProof/>
            <w:webHidden/>
          </w:rPr>
          <w:fldChar w:fldCharType="begin"/>
        </w:r>
        <w:r w:rsidR="00452B2C">
          <w:rPr>
            <w:noProof/>
            <w:webHidden/>
          </w:rPr>
          <w:instrText xml:space="preserve"> PAGEREF _Toc74572242 \h </w:instrText>
        </w:r>
        <w:r w:rsidR="00452B2C">
          <w:rPr>
            <w:noProof/>
            <w:webHidden/>
          </w:rPr>
        </w:r>
        <w:r w:rsidR="00452B2C">
          <w:rPr>
            <w:noProof/>
            <w:webHidden/>
          </w:rPr>
          <w:fldChar w:fldCharType="separate"/>
        </w:r>
        <w:r w:rsidR="00452B2C">
          <w:rPr>
            <w:noProof/>
            <w:webHidden/>
          </w:rPr>
          <w:t>103</w:t>
        </w:r>
        <w:r w:rsidR="00452B2C">
          <w:rPr>
            <w:noProof/>
            <w:webHidden/>
          </w:rPr>
          <w:fldChar w:fldCharType="end"/>
        </w:r>
      </w:hyperlink>
    </w:p>
    <w:p w14:paraId="70274BA1" w14:textId="5D76521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3" w:history="1">
        <w:r w:rsidR="00452B2C" w:rsidRPr="00BF5AE8">
          <w:rPr>
            <w:rStyle w:val="Hyperlink"/>
            <w:noProof/>
            <w:lang w:val="en-150"/>
          </w:rPr>
          <w:t>Figure 72: Dummy schematic towards the ArUco localization state space representation</w:t>
        </w:r>
        <w:r w:rsidR="00452B2C">
          <w:rPr>
            <w:noProof/>
            <w:webHidden/>
          </w:rPr>
          <w:tab/>
        </w:r>
        <w:r w:rsidR="00452B2C">
          <w:rPr>
            <w:noProof/>
            <w:webHidden/>
          </w:rPr>
          <w:fldChar w:fldCharType="begin"/>
        </w:r>
        <w:r w:rsidR="00452B2C">
          <w:rPr>
            <w:noProof/>
            <w:webHidden/>
          </w:rPr>
          <w:instrText xml:space="preserve"> PAGEREF _Toc74572243 \h </w:instrText>
        </w:r>
        <w:r w:rsidR="00452B2C">
          <w:rPr>
            <w:noProof/>
            <w:webHidden/>
          </w:rPr>
        </w:r>
        <w:r w:rsidR="00452B2C">
          <w:rPr>
            <w:noProof/>
            <w:webHidden/>
          </w:rPr>
          <w:fldChar w:fldCharType="separate"/>
        </w:r>
        <w:r w:rsidR="00452B2C">
          <w:rPr>
            <w:noProof/>
            <w:webHidden/>
          </w:rPr>
          <w:t>104</w:t>
        </w:r>
        <w:r w:rsidR="00452B2C">
          <w:rPr>
            <w:noProof/>
            <w:webHidden/>
          </w:rPr>
          <w:fldChar w:fldCharType="end"/>
        </w:r>
      </w:hyperlink>
    </w:p>
    <w:p w14:paraId="2E8D494A" w14:textId="54CA9CD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4" w:history="1">
        <w:r w:rsidR="00452B2C" w:rsidRPr="00BF5AE8">
          <w:rPr>
            <w:rStyle w:val="Hyperlink"/>
            <w:noProof/>
            <w:lang w:val="en-150"/>
          </w:rPr>
          <w:t>Figure 73: Raw and Kalman filtered pose signals obtained from a single ArUco marker</w:t>
        </w:r>
        <w:r w:rsidR="00452B2C">
          <w:rPr>
            <w:noProof/>
            <w:webHidden/>
          </w:rPr>
          <w:tab/>
        </w:r>
        <w:r w:rsidR="00452B2C">
          <w:rPr>
            <w:noProof/>
            <w:webHidden/>
          </w:rPr>
          <w:fldChar w:fldCharType="begin"/>
        </w:r>
        <w:r w:rsidR="00452B2C">
          <w:rPr>
            <w:noProof/>
            <w:webHidden/>
          </w:rPr>
          <w:instrText xml:space="preserve"> PAGEREF _Toc74572244 \h </w:instrText>
        </w:r>
        <w:r w:rsidR="00452B2C">
          <w:rPr>
            <w:noProof/>
            <w:webHidden/>
          </w:rPr>
        </w:r>
        <w:r w:rsidR="00452B2C">
          <w:rPr>
            <w:noProof/>
            <w:webHidden/>
          </w:rPr>
          <w:fldChar w:fldCharType="separate"/>
        </w:r>
        <w:r w:rsidR="00452B2C">
          <w:rPr>
            <w:noProof/>
            <w:webHidden/>
          </w:rPr>
          <w:t>105</w:t>
        </w:r>
        <w:r w:rsidR="00452B2C">
          <w:rPr>
            <w:noProof/>
            <w:webHidden/>
          </w:rPr>
          <w:fldChar w:fldCharType="end"/>
        </w:r>
      </w:hyperlink>
    </w:p>
    <w:p w14:paraId="7D4178B7" w14:textId="3CBE79E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5" w:history="1">
        <w:r w:rsidR="00452B2C" w:rsidRPr="00BF5AE8">
          <w:rPr>
            <w:rStyle w:val="Hyperlink"/>
            <w:noProof/>
            <w:lang w:val="en-150"/>
          </w:rPr>
          <w:t>Figure 74:  Schematic of the ArUco layout used to test the broadcastable Kalman filter</w:t>
        </w:r>
        <w:r w:rsidR="00452B2C">
          <w:rPr>
            <w:noProof/>
            <w:webHidden/>
          </w:rPr>
          <w:tab/>
        </w:r>
        <w:r w:rsidR="00452B2C">
          <w:rPr>
            <w:noProof/>
            <w:webHidden/>
          </w:rPr>
          <w:fldChar w:fldCharType="begin"/>
        </w:r>
        <w:r w:rsidR="00452B2C">
          <w:rPr>
            <w:noProof/>
            <w:webHidden/>
          </w:rPr>
          <w:instrText xml:space="preserve"> PAGEREF _Toc74572245 \h </w:instrText>
        </w:r>
        <w:r w:rsidR="00452B2C">
          <w:rPr>
            <w:noProof/>
            <w:webHidden/>
          </w:rPr>
        </w:r>
        <w:r w:rsidR="00452B2C">
          <w:rPr>
            <w:noProof/>
            <w:webHidden/>
          </w:rPr>
          <w:fldChar w:fldCharType="separate"/>
        </w:r>
        <w:r w:rsidR="00452B2C">
          <w:rPr>
            <w:noProof/>
            <w:webHidden/>
          </w:rPr>
          <w:t>108</w:t>
        </w:r>
        <w:r w:rsidR="00452B2C">
          <w:rPr>
            <w:noProof/>
            <w:webHidden/>
          </w:rPr>
          <w:fldChar w:fldCharType="end"/>
        </w:r>
      </w:hyperlink>
    </w:p>
    <w:p w14:paraId="53C106B4" w14:textId="0DE8AFC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6" w:history="1">
        <w:r w:rsidR="00452B2C" w:rsidRPr="00BF5AE8">
          <w:rPr>
            <w:rStyle w:val="Hyperlink"/>
            <w:noProof/>
            <w:lang w:val="en-150"/>
          </w:rPr>
          <w:t>Figure 75: Overview of the ArUco layout used to test the broadcastable Kalman filter</w:t>
        </w:r>
        <w:r w:rsidR="00452B2C">
          <w:rPr>
            <w:noProof/>
            <w:webHidden/>
          </w:rPr>
          <w:tab/>
        </w:r>
        <w:r w:rsidR="00452B2C">
          <w:rPr>
            <w:noProof/>
            <w:webHidden/>
          </w:rPr>
          <w:fldChar w:fldCharType="begin"/>
        </w:r>
        <w:r w:rsidR="00452B2C">
          <w:rPr>
            <w:noProof/>
            <w:webHidden/>
          </w:rPr>
          <w:instrText xml:space="preserve"> PAGEREF _Toc74572246 \h </w:instrText>
        </w:r>
        <w:r w:rsidR="00452B2C">
          <w:rPr>
            <w:noProof/>
            <w:webHidden/>
          </w:rPr>
        </w:r>
        <w:r w:rsidR="00452B2C">
          <w:rPr>
            <w:noProof/>
            <w:webHidden/>
          </w:rPr>
          <w:fldChar w:fldCharType="separate"/>
        </w:r>
        <w:r w:rsidR="00452B2C">
          <w:rPr>
            <w:noProof/>
            <w:webHidden/>
          </w:rPr>
          <w:t>108</w:t>
        </w:r>
        <w:r w:rsidR="00452B2C">
          <w:rPr>
            <w:noProof/>
            <w:webHidden/>
          </w:rPr>
          <w:fldChar w:fldCharType="end"/>
        </w:r>
      </w:hyperlink>
    </w:p>
    <w:p w14:paraId="2F2B1BE8" w14:textId="1FB8810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7" w:history="1">
        <w:r w:rsidR="00452B2C" w:rsidRPr="00BF5AE8">
          <w:rPr>
            <w:rStyle w:val="Hyperlink"/>
            <w:noProof/>
            <w:lang w:val="en-150"/>
          </w:rPr>
          <w:t>Figure 76:  Issues with Kalman weighted average in different angle representations</w:t>
        </w:r>
        <w:r w:rsidR="00452B2C">
          <w:rPr>
            <w:noProof/>
            <w:webHidden/>
          </w:rPr>
          <w:tab/>
        </w:r>
        <w:r w:rsidR="00452B2C">
          <w:rPr>
            <w:noProof/>
            <w:webHidden/>
          </w:rPr>
          <w:fldChar w:fldCharType="begin"/>
        </w:r>
        <w:r w:rsidR="00452B2C">
          <w:rPr>
            <w:noProof/>
            <w:webHidden/>
          </w:rPr>
          <w:instrText xml:space="preserve"> PAGEREF _Toc74572247 \h </w:instrText>
        </w:r>
        <w:r w:rsidR="00452B2C">
          <w:rPr>
            <w:noProof/>
            <w:webHidden/>
          </w:rPr>
        </w:r>
        <w:r w:rsidR="00452B2C">
          <w:rPr>
            <w:noProof/>
            <w:webHidden/>
          </w:rPr>
          <w:fldChar w:fldCharType="separate"/>
        </w:r>
        <w:r w:rsidR="00452B2C">
          <w:rPr>
            <w:noProof/>
            <w:webHidden/>
          </w:rPr>
          <w:t>110</w:t>
        </w:r>
        <w:r w:rsidR="00452B2C">
          <w:rPr>
            <w:noProof/>
            <w:webHidden/>
          </w:rPr>
          <w:fldChar w:fldCharType="end"/>
        </w:r>
      </w:hyperlink>
    </w:p>
    <w:p w14:paraId="23DA5811" w14:textId="3E1251C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8" w:history="1">
        <w:r w:rsidR="00452B2C" w:rsidRPr="00BF5AE8">
          <w:rPr>
            <w:rStyle w:val="Hyperlink"/>
            <w:noProof/>
            <w:lang w:val="en-150"/>
          </w:rPr>
          <w:t>Figure 77:  Finding an item’s position known its width with the pinhole camera model</w:t>
        </w:r>
        <w:r w:rsidR="00452B2C">
          <w:rPr>
            <w:noProof/>
            <w:webHidden/>
          </w:rPr>
          <w:tab/>
        </w:r>
        <w:r w:rsidR="00452B2C">
          <w:rPr>
            <w:noProof/>
            <w:webHidden/>
          </w:rPr>
          <w:fldChar w:fldCharType="begin"/>
        </w:r>
        <w:r w:rsidR="00452B2C">
          <w:rPr>
            <w:noProof/>
            <w:webHidden/>
          </w:rPr>
          <w:instrText xml:space="preserve"> PAGEREF _Toc74572248 \h </w:instrText>
        </w:r>
        <w:r w:rsidR="00452B2C">
          <w:rPr>
            <w:noProof/>
            <w:webHidden/>
          </w:rPr>
        </w:r>
        <w:r w:rsidR="00452B2C">
          <w:rPr>
            <w:noProof/>
            <w:webHidden/>
          </w:rPr>
          <w:fldChar w:fldCharType="separate"/>
        </w:r>
        <w:r w:rsidR="00452B2C">
          <w:rPr>
            <w:noProof/>
            <w:webHidden/>
          </w:rPr>
          <w:t>111</w:t>
        </w:r>
        <w:r w:rsidR="00452B2C">
          <w:rPr>
            <w:noProof/>
            <w:webHidden/>
          </w:rPr>
          <w:fldChar w:fldCharType="end"/>
        </w:r>
      </w:hyperlink>
    </w:p>
    <w:p w14:paraId="0A715447" w14:textId="6BEC960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49" w:history="1">
        <w:r w:rsidR="00452B2C" w:rsidRPr="00BF5AE8">
          <w:rPr>
            <w:rStyle w:val="Hyperlink"/>
            <w:noProof/>
            <w:lang w:val="en-150"/>
          </w:rPr>
          <w:t>Figure 78: Intuitions behind the likelihood map concept. Discretization and cell size</w:t>
        </w:r>
        <w:r w:rsidR="00452B2C">
          <w:rPr>
            <w:noProof/>
            <w:webHidden/>
          </w:rPr>
          <w:tab/>
        </w:r>
        <w:r w:rsidR="00452B2C">
          <w:rPr>
            <w:noProof/>
            <w:webHidden/>
          </w:rPr>
          <w:fldChar w:fldCharType="begin"/>
        </w:r>
        <w:r w:rsidR="00452B2C">
          <w:rPr>
            <w:noProof/>
            <w:webHidden/>
          </w:rPr>
          <w:instrText xml:space="preserve"> PAGEREF _Toc74572249 \h </w:instrText>
        </w:r>
        <w:r w:rsidR="00452B2C">
          <w:rPr>
            <w:noProof/>
            <w:webHidden/>
          </w:rPr>
        </w:r>
        <w:r w:rsidR="00452B2C">
          <w:rPr>
            <w:noProof/>
            <w:webHidden/>
          </w:rPr>
          <w:fldChar w:fldCharType="separate"/>
        </w:r>
        <w:r w:rsidR="00452B2C">
          <w:rPr>
            <w:noProof/>
            <w:webHidden/>
          </w:rPr>
          <w:t>114</w:t>
        </w:r>
        <w:r w:rsidR="00452B2C">
          <w:rPr>
            <w:noProof/>
            <w:webHidden/>
          </w:rPr>
          <w:fldChar w:fldCharType="end"/>
        </w:r>
      </w:hyperlink>
    </w:p>
    <w:p w14:paraId="38BAE1F0" w14:textId="761C7DC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0" w:history="1">
        <w:r w:rsidR="00452B2C" w:rsidRPr="00BF5AE8">
          <w:rPr>
            <w:rStyle w:val="Hyperlink"/>
            <w:noProof/>
            <w:lang w:val="en-150"/>
          </w:rPr>
          <w:t>Figure 79: Intuitions behind the likelihood map concept. Appearance and disappearance</w:t>
        </w:r>
        <w:r w:rsidR="00452B2C">
          <w:rPr>
            <w:noProof/>
            <w:webHidden/>
          </w:rPr>
          <w:tab/>
        </w:r>
        <w:r w:rsidR="00452B2C">
          <w:rPr>
            <w:noProof/>
            <w:webHidden/>
          </w:rPr>
          <w:fldChar w:fldCharType="begin"/>
        </w:r>
        <w:r w:rsidR="00452B2C">
          <w:rPr>
            <w:noProof/>
            <w:webHidden/>
          </w:rPr>
          <w:instrText xml:space="preserve"> PAGEREF _Toc74572250 \h </w:instrText>
        </w:r>
        <w:r w:rsidR="00452B2C">
          <w:rPr>
            <w:noProof/>
            <w:webHidden/>
          </w:rPr>
        </w:r>
        <w:r w:rsidR="00452B2C">
          <w:rPr>
            <w:noProof/>
            <w:webHidden/>
          </w:rPr>
          <w:fldChar w:fldCharType="separate"/>
        </w:r>
        <w:r w:rsidR="00452B2C">
          <w:rPr>
            <w:noProof/>
            <w:webHidden/>
          </w:rPr>
          <w:t>116</w:t>
        </w:r>
        <w:r w:rsidR="00452B2C">
          <w:rPr>
            <w:noProof/>
            <w:webHidden/>
          </w:rPr>
          <w:fldChar w:fldCharType="end"/>
        </w:r>
      </w:hyperlink>
    </w:p>
    <w:p w14:paraId="747A8C3A" w14:textId="047F8D5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1" w:history="1">
        <w:r w:rsidR="00452B2C" w:rsidRPr="00BF5AE8">
          <w:rPr>
            <w:rStyle w:val="Hyperlink"/>
            <w:noProof/>
            <w:lang w:val="en-150"/>
          </w:rPr>
          <w:t>Figure 80: Visual perception layer for item localization. Sequential approach</w:t>
        </w:r>
        <w:r w:rsidR="00452B2C">
          <w:rPr>
            <w:noProof/>
            <w:webHidden/>
          </w:rPr>
          <w:tab/>
        </w:r>
        <w:r w:rsidR="00452B2C">
          <w:rPr>
            <w:noProof/>
            <w:webHidden/>
          </w:rPr>
          <w:fldChar w:fldCharType="begin"/>
        </w:r>
        <w:r w:rsidR="00452B2C">
          <w:rPr>
            <w:noProof/>
            <w:webHidden/>
          </w:rPr>
          <w:instrText xml:space="preserve"> PAGEREF _Toc74572251 \h </w:instrText>
        </w:r>
        <w:r w:rsidR="00452B2C">
          <w:rPr>
            <w:noProof/>
            <w:webHidden/>
          </w:rPr>
        </w:r>
        <w:r w:rsidR="00452B2C">
          <w:rPr>
            <w:noProof/>
            <w:webHidden/>
          </w:rPr>
          <w:fldChar w:fldCharType="separate"/>
        </w:r>
        <w:r w:rsidR="00452B2C">
          <w:rPr>
            <w:noProof/>
            <w:webHidden/>
          </w:rPr>
          <w:t>119</w:t>
        </w:r>
        <w:r w:rsidR="00452B2C">
          <w:rPr>
            <w:noProof/>
            <w:webHidden/>
          </w:rPr>
          <w:fldChar w:fldCharType="end"/>
        </w:r>
      </w:hyperlink>
    </w:p>
    <w:p w14:paraId="1C627752" w14:textId="6A5FA28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2" w:history="1">
        <w:r w:rsidR="00452B2C" w:rsidRPr="00BF5AE8">
          <w:rPr>
            <w:rStyle w:val="Hyperlink"/>
            <w:noProof/>
            <w:lang w:val="en-150"/>
          </w:rPr>
          <w:t>Figure 81: Visual perception layer for item localization. Parallelized approach</w:t>
        </w:r>
        <w:r w:rsidR="00452B2C">
          <w:rPr>
            <w:noProof/>
            <w:webHidden/>
          </w:rPr>
          <w:tab/>
        </w:r>
        <w:r w:rsidR="00452B2C">
          <w:rPr>
            <w:noProof/>
            <w:webHidden/>
          </w:rPr>
          <w:fldChar w:fldCharType="begin"/>
        </w:r>
        <w:r w:rsidR="00452B2C">
          <w:rPr>
            <w:noProof/>
            <w:webHidden/>
          </w:rPr>
          <w:instrText xml:space="preserve"> PAGEREF _Toc74572252 \h </w:instrText>
        </w:r>
        <w:r w:rsidR="00452B2C">
          <w:rPr>
            <w:noProof/>
            <w:webHidden/>
          </w:rPr>
        </w:r>
        <w:r w:rsidR="00452B2C">
          <w:rPr>
            <w:noProof/>
            <w:webHidden/>
          </w:rPr>
          <w:fldChar w:fldCharType="separate"/>
        </w:r>
        <w:r w:rsidR="00452B2C">
          <w:rPr>
            <w:noProof/>
            <w:webHidden/>
          </w:rPr>
          <w:t>120</w:t>
        </w:r>
        <w:r w:rsidR="00452B2C">
          <w:rPr>
            <w:noProof/>
            <w:webHidden/>
          </w:rPr>
          <w:fldChar w:fldCharType="end"/>
        </w:r>
      </w:hyperlink>
    </w:p>
    <w:p w14:paraId="08884E26" w14:textId="531522B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3" w:history="1">
        <w:r w:rsidR="00452B2C" w:rsidRPr="00BF5AE8">
          <w:rPr>
            <w:rStyle w:val="Hyperlink"/>
            <w:noProof/>
            <w:lang w:val="en-150"/>
          </w:rPr>
          <w:t>Figure 82: Frame consistency modifications towards straightforward pose composition</w:t>
        </w:r>
        <w:r w:rsidR="00452B2C">
          <w:rPr>
            <w:noProof/>
            <w:webHidden/>
          </w:rPr>
          <w:tab/>
        </w:r>
        <w:r w:rsidR="00452B2C">
          <w:rPr>
            <w:noProof/>
            <w:webHidden/>
          </w:rPr>
          <w:fldChar w:fldCharType="begin"/>
        </w:r>
        <w:r w:rsidR="00452B2C">
          <w:rPr>
            <w:noProof/>
            <w:webHidden/>
          </w:rPr>
          <w:instrText xml:space="preserve"> PAGEREF _Toc74572253 \h </w:instrText>
        </w:r>
        <w:r w:rsidR="00452B2C">
          <w:rPr>
            <w:noProof/>
            <w:webHidden/>
          </w:rPr>
        </w:r>
        <w:r w:rsidR="00452B2C">
          <w:rPr>
            <w:noProof/>
            <w:webHidden/>
          </w:rPr>
          <w:fldChar w:fldCharType="separate"/>
        </w:r>
        <w:r w:rsidR="00452B2C">
          <w:rPr>
            <w:noProof/>
            <w:webHidden/>
          </w:rPr>
          <w:t>125</w:t>
        </w:r>
        <w:r w:rsidR="00452B2C">
          <w:rPr>
            <w:noProof/>
            <w:webHidden/>
          </w:rPr>
          <w:fldChar w:fldCharType="end"/>
        </w:r>
      </w:hyperlink>
    </w:p>
    <w:p w14:paraId="702AB49C" w14:textId="0B3D86F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4" w:history="1">
        <w:r w:rsidR="00452B2C" w:rsidRPr="00BF5AE8">
          <w:rPr>
            <w:rStyle w:val="Hyperlink"/>
            <w:noProof/>
            <w:lang w:val="en-150"/>
          </w:rPr>
          <w:t>Figure 83: House living room map ArUco layout</w:t>
        </w:r>
        <w:r w:rsidR="00452B2C">
          <w:rPr>
            <w:noProof/>
            <w:webHidden/>
          </w:rPr>
          <w:tab/>
        </w:r>
        <w:r w:rsidR="00452B2C">
          <w:rPr>
            <w:noProof/>
            <w:webHidden/>
          </w:rPr>
          <w:fldChar w:fldCharType="begin"/>
        </w:r>
        <w:r w:rsidR="00452B2C">
          <w:rPr>
            <w:noProof/>
            <w:webHidden/>
          </w:rPr>
          <w:instrText xml:space="preserve"> PAGEREF _Toc74572254 \h </w:instrText>
        </w:r>
        <w:r w:rsidR="00452B2C">
          <w:rPr>
            <w:noProof/>
            <w:webHidden/>
          </w:rPr>
        </w:r>
        <w:r w:rsidR="00452B2C">
          <w:rPr>
            <w:noProof/>
            <w:webHidden/>
          </w:rPr>
          <w:fldChar w:fldCharType="separate"/>
        </w:r>
        <w:r w:rsidR="00452B2C">
          <w:rPr>
            <w:noProof/>
            <w:webHidden/>
          </w:rPr>
          <w:t>126</w:t>
        </w:r>
        <w:r w:rsidR="00452B2C">
          <w:rPr>
            <w:noProof/>
            <w:webHidden/>
          </w:rPr>
          <w:fldChar w:fldCharType="end"/>
        </w:r>
      </w:hyperlink>
    </w:p>
    <w:p w14:paraId="315FB657" w14:textId="74375F13"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5" w:history="1">
        <w:r w:rsidR="00452B2C" w:rsidRPr="00BF5AE8">
          <w:rPr>
            <w:rStyle w:val="Hyperlink"/>
            <w:noProof/>
            <w:lang w:val="en-150"/>
          </w:rPr>
          <w:t>Figure 84: Demonstration: localization of bottles within the house living room map I</w:t>
        </w:r>
        <w:r w:rsidR="00452B2C">
          <w:rPr>
            <w:noProof/>
            <w:webHidden/>
          </w:rPr>
          <w:tab/>
        </w:r>
        <w:r w:rsidR="00452B2C">
          <w:rPr>
            <w:noProof/>
            <w:webHidden/>
          </w:rPr>
          <w:fldChar w:fldCharType="begin"/>
        </w:r>
        <w:r w:rsidR="00452B2C">
          <w:rPr>
            <w:noProof/>
            <w:webHidden/>
          </w:rPr>
          <w:instrText xml:space="preserve"> PAGEREF _Toc74572255 \h </w:instrText>
        </w:r>
        <w:r w:rsidR="00452B2C">
          <w:rPr>
            <w:noProof/>
            <w:webHidden/>
          </w:rPr>
        </w:r>
        <w:r w:rsidR="00452B2C">
          <w:rPr>
            <w:noProof/>
            <w:webHidden/>
          </w:rPr>
          <w:fldChar w:fldCharType="separate"/>
        </w:r>
        <w:r w:rsidR="00452B2C">
          <w:rPr>
            <w:noProof/>
            <w:webHidden/>
          </w:rPr>
          <w:t>128</w:t>
        </w:r>
        <w:r w:rsidR="00452B2C">
          <w:rPr>
            <w:noProof/>
            <w:webHidden/>
          </w:rPr>
          <w:fldChar w:fldCharType="end"/>
        </w:r>
      </w:hyperlink>
    </w:p>
    <w:p w14:paraId="3FE2F036" w14:textId="7E335E21"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6" w:history="1">
        <w:r w:rsidR="00452B2C" w:rsidRPr="00BF5AE8">
          <w:rPr>
            <w:rStyle w:val="Hyperlink"/>
            <w:noProof/>
            <w:lang w:val="en-150"/>
          </w:rPr>
          <w:t>Figure 85: Demonstration: localization of bottles within the house living room map II</w:t>
        </w:r>
        <w:r w:rsidR="00452B2C">
          <w:rPr>
            <w:noProof/>
            <w:webHidden/>
          </w:rPr>
          <w:tab/>
        </w:r>
        <w:r w:rsidR="00452B2C">
          <w:rPr>
            <w:noProof/>
            <w:webHidden/>
          </w:rPr>
          <w:fldChar w:fldCharType="begin"/>
        </w:r>
        <w:r w:rsidR="00452B2C">
          <w:rPr>
            <w:noProof/>
            <w:webHidden/>
          </w:rPr>
          <w:instrText xml:space="preserve"> PAGEREF _Toc74572256 \h </w:instrText>
        </w:r>
        <w:r w:rsidR="00452B2C">
          <w:rPr>
            <w:noProof/>
            <w:webHidden/>
          </w:rPr>
        </w:r>
        <w:r w:rsidR="00452B2C">
          <w:rPr>
            <w:noProof/>
            <w:webHidden/>
          </w:rPr>
          <w:fldChar w:fldCharType="separate"/>
        </w:r>
        <w:r w:rsidR="00452B2C">
          <w:rPr>
            <w:noProof/>
            <w:webHidden/>
          </w:rPr>
          <w:t>128</w:t>
        </w:r>
        <w:r w:rsidR="00452B2C">
          <w:rPr>
            <w:noProof/>
            <w:webHidden/>
          </w:rPr>
          <w:fldChar w:fldCharType="end"/>
        </w:r>
      </w:hyperlink>
    </w:p>
    <w:p w14:paraId="002621D6" w14:textId="42A88AD2"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7" w:history="1">
        <w:r w:rsidR="00452B2C" w:rsidRPr="00BF5AE8">
          <w:rPr>
            <w:rStyle w:val="Hyperlink"/>
            <w:noProof/>
            <w:lang w:val="en-150"/>
          </w:rPr>
          <w:t>Figure 86: Demonstration: localization of bottles within the house living room map III</w:t>
        </w:r>
        <w:r w:rsidR="00452B2C">
          <w:rPr>
            <w:noProof/>
            <w:webHidden/>
          </w:rPr>
          <w:tab/>
        </w:r>
        <w:r w:rsidR="00452B2C">
          <w:rPr>
            <w:noProof/>
            <w:webHidden/>
          </w:rPr>
          <w:fldChar w:fldCharType="begin"/>
        </w:r>
        <w:r w:rsidR="00452B2C">
          <w:rPr>
            <w:noProof/>
            <w:webHidden/>
          </w:rPr>
          <w:instrText xml:space="preserve"> PAGEREF _Toc74572257 \h </w:instrText>
        </w:r>
        <w:r w:rsidR="00452B2C">
          <w:rPr>
            <w:noProof/>
            <w:webHidden/>
          </w:rPr>
        </w:r>
        <w:r w:rsidR="00452B2C">
          <w:rPr>
            <w:noProof/>
            <w:webHidden/>
          </w:rPr>
          <w:fldChar w:fldCharType="separate"/>
        </w:r>
        <w:r w:rsidR="00452B2C">
          <w:rPr>
            <w:noProof/>
            <w:webHidden/>
          </w:rPr>
          <w:t>129</w:t>
        </w:r>
        <w:r w:rsidR="00452B2C">
          <w:rPr>
            <w:noProof/>
            <w:webHidden/>
          </w:rPr>
          <w:fldChar w:fldCharType="end"/>
        </w:r>
      </w:hyperlink>
    </w:p>
    <w:p w14:paraId="51ECB687" w14:textId="6291A233"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8" w:history="1">
        <w:r w:rsidR="00452B2C" w:rsidRPr="00BF5AE8">
          <w:rPr>
            <w:rStyle w:val="Hyperlink"/>
            <w:noProof/>
            <w:lang w:val="en-150"/>
          </w:rPr>
          <w:t>Figure 87: Demonstration: localization of bottles within the house living room map IV</w:t>
        </w:r>
        <w:r w:rsidR="00452B2C">
          <w:rPr>
            <w:noProof/>
            <w:webHidden/>
          </w:rPr>
          <w:tab/>
        </w:r>
        <w:r w:rsidR="00452B2C">
          <w:rPr>
            <w:noProof/>
            <w:webHidden/>
          </w:rPr>
          <w:fldChar w:fldCharType="begin"/>
        </w:r>
        <w:r w:rsidR="00452B2C">
          <w:rPr>
            <w:noProof/>
            <w:webHidden/>
          </w:rPr>
          <w:instrText xml:space="preserve"> PAGEREF _Toc74572258 \h </w:instrText>
        </w:r>
        <w:r w:rsidR="00452B2C">
          <w:rPr>
            <w:noProof/>
            <w:webHidden/>
          </w:rPr>
        </w:r>
        <w:r w:rsidR="00452B2C">
          <w:rPr>
            <w:noProof/>
            <w:webHidden/>
          </w:rPr>
          <w:fldChar w:fldCharType="separate"/>
        </w:r>
        <w:r w:rsidR="00452B2C">
          <w:rPr>
            <w:noProof/>
            <w:webHidden/>
          </w:rPr>
          <w:t>129</w:t>
        </w:r>
        <w:r w:rsidR="00452B2C">
          <w:rPr>
            <w:noProof/>
            <w:webHidden/>
          </w:rPr>
          <w:fldChar w:fldCharType="end"/>
        </w:r>
      </w:hyperlink>
    </w:p>
    <w:p w14:paraId="01234432" w14:textId="58C03B0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59" w:history="1">
        <w:r w:rsidR="00452B2C" w:rsidRPr="00BF5AE8">
          <w:rPr>
            <w:rStyle w:val="Hyperlink"/>
            <w:noProof/>
            <w:lang w:val="en-150"/>
          </w:rPr>
          <w:t>Figure 88: Demonstration: localization of bottles within the house living room map V</w:t>
        </w:r>
        <w:r w:rsidR="00452B2C">
          <w:rPr>
            <w:noProof/>
            <w:webHidden/>
          </w:rPr>
          <w:tab/>
        </w:r>
        <w:r w:rsidR="00452B2C">
          <w:rPr>
            <w:noProof/>
            <w:webHidden/>
          </w:rPr>
          <w:fldChar w:fldCharType="begin"/>
        </w:r>
        <w:r w:rsidR="00452B2C">
          <w:rPr>
            <w:noProof/>
            <w:webHidden/>
          </w:rPr>
          <w:instrText xml:space="preserve"> PAGEREF _Toc74572259 \h </w:instrText>
        </w:r>
        <w:r w:rsidR="00452B2C">
          <w:rPr>
            <w:noProof/>
            <w:webHidden/>
          </w:rPr>
        </w:r>
        <w:r w:rsidR="00452B2C">
          <w:rPr>
            <w:noProof/>
            <w:webHidden/>
          </w:rPr>
          <w:fldChar w:fldCharType="separate"/>
        </w:r>
        <w:r w:rsidR="00452B2C">
          <w:rPr>
            <w:noProof/>
            <w:webHidden/>
          </w:rPr>
          <w:t>130</w:t>
        </w:r>
        <w:r w:rsidR="00452B2C">
          <w:rPr>
            <w:noProof/>
            <w:webHidden/>
          </w:rPr>
          <w:fldChar w:fldCharType="end"/>
        </w:r>
      </w:hyperlink>
    </w:p>
    <w:p w14:paraId="40FBEA49" w14:textId="46160049"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0" w:history="1">
        <w:r w:rsidR="00452B2C" w:rsidRPr="00BF5AE8">
          <w:rPr>
            <w:rStyle w:val="Hyperlink"/>
            <w:noProof/>
            <w:lang w:val="en-150"/>
          </w:rPr>
          <w:t>Figure 89: Demonstration: localization of bottles within the house living room map VI</w:t>
        </w:r>
        <w:r w:rsidR="00452B2C">
          <w:rPr>
            <w:noProof/>
            <w:webHidden/>
          </w:rPr>
          <w:tab/>
        </w:r>
        <w:r w:rsidR="00452B2C">
          <w:rPr>
            <w:noProof/>
            <w:webHidden/>
          </w:rPr>
          <w:fldChar w:fldCharType="begin"/>
        </w:r>
        <w:r w:rsidR="00452B2C">
          <w:rPr>
            <w:noProof/>
            <w:webHidden/>
          </w:rPr>
          <w:instrText xml:space="preserve"> PAGEREF _Toc74572260 \h </w:instrText>
        </w:r>
        <w:r w:rsidR="00452B2C">
          <w:rPr>
            <w:noProof/>
            <w:webHidden/>
          </w:rPr>
        </w:r>
        <w:r w:rsidR="00452B2C">
          <w:rPr>
            <w:noProof/>
            <w:webHidden/>
          </w:rPr>
          <w:fldChar w:fldCharType="separate"/>
        </w:r>
        <w:r w:rsidR="00452B2C">
          <w:rPr>
            <w:noProof/>
            <w:webHidden/>
          </w:rPr>
          <w:t>130</w:t>
        </w:r>
        <w:r w:rsidR="00452B2C">
          <w:rPr>
            <w:noProof/>
            <w:webHidden/>
          </w:rPr>
          <w:fldChar w:fldCharType="end"/>
        </w:r>
      </w:hyperlink>
    </w:p>
    <w:p w14:paraId="1B57CE3C" w14:textId="4C62E4F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1" w:history="1">
        <w:r w:rsidR="00452B2C" w:rsidRPr="00BF5AE8">
          <w:rPr>
            <w:rStyle w:val="Hyperlink"/>
            <w:noProof/>
            <w:lang w:val="en-150"/>
          </w:rPr>
          <w:t>Figure 90: Demonstration: localization of bottles within the house living room map VII</w:t>
        </w:r>
        <w:r w:rsidR="00452B2C">
          <w:rPr>
            <w:noProof/>
            <w:webHidden/>
          </w:rPr>
          <w:tab/>
        </w:r>
        <w:r w:rsidR="00452B2C">
          <w:rPr>
            <w:noProof/>
            <w:webHidden/>
          </w:rPr>
          <w:fldChar w:fldCharType="begin"/>
        </w:r>
        <w:r w:rsidR="00452B2C">
          <w:rPr>
            <w:noProof/>
            <w:webHidden/>
          </w:rPr>
          <w:instrText xml:space="preserve"> PAGEREF _Toc74572261 \h </w:instrText>
        </w:r>
        <w:r w:rsidR="00452B2C">
          <w:rPr>
            <w:noProof/>
            <w:webHidden/>
          </w:rPr>
        </w:r>
        <w:r w:rsidR="00452B2C">
          <w:rPr>
            <w:noProof/>
            <w:webHidden/>
          </w:rPr>
          <w:fldChar w:fldCharType="separate"/>
        </w:r>
        <w:r w:rsidR="00452B2C">
          <w:rPr>
            <w:noProof/>
            <w:webHidden/>
          </w:rPr>
          <w:t>131</w:t>
        </w:r>
        <w:r w:rsidR="00452B2C">
          <w:rPr>
            <w:noProof/>
            <w:webHidden/>
          </w:rPr>
          <w:fldChar w:fldCharType="end"/>
        </w:r>
      </w:hyperlink>
    </w:p>
    <w:p w14:paraId="128F9F54" w14:textId="16E9D76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2" w:history="1">
        <w:r w:rsidR="00452B2C" w:rsidRPr="00BF5AE8">
          <w:rPr>
            <w:rStyle w:val="Hyperlink"/>
            <w:noProof/>
            <w:lang w:val="en-150"/>
          </w:rPr>
          <w:t>Figure 91: Demonstration: localization of bottles within the house living room map VIII</w:t>
        </w:r>
        <w:r w:rsidR="00452B2C">
          <w:rPr>
            <w:noProof/>
            <w:webHidden/>
          </w:rPr>
          <w:tab/>
        </w:r>
        <w:r w:rsidR="00452B2C">
          <w:rPr>
            <w:noProof/>
            <w:webHidden/>
          </w:rPr>
          <w:fldChar w:fldCharType="begin"/>
        </w:r>
        <w:r w:rsidR="00452B2C">
          <w:rPr>
            <w:noProof/>
            <w:webHidden/>
          </w:rPr>
          <w:instrText xml:space="preserve"> PAGEREF _Toc74572262 \h </w:instrText>
        </w:r>
        <w:r w:rsidR="00452B2C">
          <w:rPr>
            <w:noProof/>
            <w:webHidden/>
          </w:rPr>
        </w:r>
        <w:r w:rsidR="00452B2C">
          <w:rPr>
            <w:noProof/>
            <w:webHidden/>
          </w:rPr>
          <w:fldChar w:fldCharType="separate"/>
        </w:r>
        <w:r w:rsidR="00452B2C">
          <w:rPr>
            <w:noProof/>
            <w:webHidden/>
          </w:rPr>
          <w:t>131</w:t>
        </w:r>
        <w:r w:rsidR="00452B2C">
          <w:rPr>
            <w:noProof/>
            <w:webHidden/>
          </w:rPr>
          <w:fldChar w:fldCharType="end"/>
        </w:r>
      </w:hyperlink>
    </w:p>
    <w:p w14:paraId="1DA28C9F" w14:textId="2AE01097" w:rsidR="0058159A" w:rsidRPr="00EB5B16" w:rsidRDefault="008558E6">
      <w:pPr>
        <w:spacing w:before="0" w:line="240" w:lineRule="auto"/>
        <w:ind w:firstLine="0"/>
        <w:jc w:val="left"/>
        <w:rPr>
          <w:b/>
          <w:smallCaps/>
          <w:color w:val="0094E0"/>
          <w:sz w:val="32"/>
          <w:lang w:val="en-150"/>
        </w:rPr>
      </w:pPr>
      <w:r w:rsidRPr="00EB5B16">
        <w:rPr>
          <w:b/>
          <w:smallCaps/>
          <w:color w:val="0094E0"/>
          <w:sz w:val="32"/>
          <w:lang w:val="en-150"/>
        </w:rPr>
        <w:fldChar w:fldCharType="end"/>
      </w:r>
    </w:p>
    <w:p w14:paraId="7FF9669C" w14:textId="24913F3C" w:rsidR="0058159A" w:rsidRPr="00EB5B16" w:rsidRDefault="0058159A" w:rsidP="0063679C">
      <w:pPr>
        <w:pStyle w:val="Heading1"/>
        <w:numPr>
          <w:ilvl w:val="0"/>
          <w:numId w:val="0"/>
        </w:numPr>
        <w:ind w:left="431"/>
        <w:rPr>
          <w:lang w:val="en-150"/>
        </w:rPr>
      </w:pPr>
      <w:bookmarkStart w:id="4" w:name="_Toc74572052"/>
      <w:r w:rsidRPr="00EB5B16">
        <w:rPr>
          <w:lang w:val="en-150"/>
        </w:rPr>
        <w:lastRenderedPageBreak/>
        <w:t>Table index</w:t>
      </w:r>
      <w:bookmarkEnd w:id="4"/>
    </w:p>
    <w:p w14:paraId="19FC924D" w14:textId="6E9EA3ED" w:rsidR="00452B2C" w:rsidRDefault="008558E6">
      <w:pPr>
        <w:pStyle w:val="TableofFigures"/>
        <w:tabs>
          <w:tab w:val="right" w:leader="dot" w:pos="9344"/>
        </w:tabs>
        <w:rPr>
          <w:rFonts w:asciiTheme="minorHAnsi" w:eastAsiaTheme="minorEastAsia" w:hAnsiTheme="minorHAnsi" w:cstheme="minorBidi"/>
          <w:noProof/>
          <w:sz w:val="22"/>
          <w:szCs w:val="22"/>
          <w:lang w:val="en-150" w:eastAsia="en-150"/>
        </w:rPr>
      </w:pPr>
      <w:r w:rsidRPr="00EB5B16">
        <w:rPr>
          <w:lang w:val="en-150"/>
        </w:rPr>
        <w:fldChar w:fldCharType="begin"/>
      </w:r>
      <w:r w:rsidRPr="00EB5B16">
        <w:rPr>
          <w:lang w:val="en-150"/>
        </w:rPr>
        <w:instrText xml:space="preserve"> TOC \h \z \c "Table" </w:instrText>
      </w:r>
      <w:r w:rsidRPr="00EB5B16">
        <w:rPr>
          <w:lang w:val="en-150"/>
        </w:rPr>
        <w:fldChar w:fldCharType="separate"/>
      </w:r>
      <w:hyperlink w:anchor="_Toc74572263" w:history="1">
        <w:r w:rsidR="00452B2C" w:rsidRPr="001A568B">
          <w:rPr>
            <w:rStyle w:val="Hyperlink"/>
            <w:noProof/>
            <w:lang w:val="en-150"/>
          </w:rPr>
          <w:t>Table 1: DARPA SubT Artifact Detection Challenge artifacts</w:t>
        </w:r>
        <w:r w:rsidR="00452B2C">
          <w:rPr>
            <w:noProof/>
            <w:webHidden/>
          </w:rPr>
          <w:tab/>
        </w:r>
        <w:r w:rsidR="00452B2C">
          <w:rPr>
            <w:noProof/>
            <w:webHidden/>
          </w:rPr>
          <w:fldChar w:fldCharType="begin"/>
        </w:r>
        <w:r w:rsidR="00452B2C">
          <w:rPr>
            <w:noProof/>
            <w:webHidden/>
          </w:rPr>
          <w:instrText xml:space="preserve"> PAGEREF _Toc74572263 \h </w:instrText>
        </w:r>
        <w:r w:rsidR="00452B2C">
          <w:rPr>
            <w:noProof/>
            <w:webHidden/>
          </w:rPr>
        </w:r>
        <w:r w:rsidR="00452B2C">
          <w:rPr>
            <w:noProof/>
            <w:webHidden/>
          </w:rPr>
          <w:fldChar w:fldCharType="separate"/>
        </w:r>
        <w:r w:rsidR="00452B2C">
          <w:rPr>
            <w:noProof/>
            <w:webHidden/>
          </w:rPr>
          <w:t>15</w:t>
        </w:r>
        <w:r w:rsidR="00452B2C">
          <w:rPr>
            <w:noProof/>
            <w:webHidden/>
          </w:rPr>
          <w:fldChar w:fldCharType="end"/>
        </w:r>
      </w:hyperlink>
    </w:p>
    <w:p w14:paraId="09856293" w14:textId="6A62189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4" w:history="1">
        <w:r w:rsidR="00452B2C" w:rsidRPr="001A568B">
          <w:rPr>
            <w:rStyle w:val="Hyperlink"/>
            <w:noProof/>
            <w:lang w:val="en-150"/>
          </w:rPr>
          <w:t>Table 2: Common activation functions</w:t>
        </w:r>
        <w:r w:rsidR="00452B2C">
          <w:rPr>
            <w:noProof/>
            <w:webHidden/>
          </w:rPr>
          <w:tab/>
        </w:r>
        <w:r w:rsidR="00452B2C">
          <w:rPr>
            <w:noProof/>
            <w:webHidden/>
          </w:rPr>
          <w:fldChar w:fldCharType="begin"/>
        </w:r>
        <w:r w:rsidR="00452B2C">
          <w:rPr>
            <w:noProof/>
            <w:webHidden/>
          </w:rPr>
          <w:instrText xml:space="preserve"> PAGEREF _Toc74572264 \h </w:instrText>
        </w:r>
        <w:r w:rsidR="00452B2C">
          <w:rPr>
            <w:noProof/>
            <w:webHidden/>
          </w:rPr>
        </w:r>
        <w:r w:rsidR="00452B2C">
          <w:rPr>
            <w:noProof/>
            <w:webHidden/>
          </w:rPr>
          <w:fldChar w:fldCharType="separate"/>
        </w:r>
        <w:r w:rsidR="00452B2C">
          <w:rPr>
            <w:noProof/>
            <w:webHidden/>
          </w:rPr>
          <w:t>23</w:t>
        </w:r>
        <w:r w:rsidR="00452B2C">
          <w:rPr>
            <w:noProof/>
            <w:webHidden/>
          </w:rPr>
          <w:fldChar w:fldCharType="end"/>
        </w:r>
      </w:hyperlink>
    </w:p>
    <w:p w14:paraId="5D2369A2" w14:textId="4C707E9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5" w:history="1">
        <w:r w:rsidR="00452B2C" w:rsidRPr="001A568B">
          <w:rPr>
            <w:rStyle w:val="Hyperlink"/>
            <w:noProof/>
            <w:lang w:val="en-150"/>
          </w:rPr>
          <w:t>Table 3: Models selected for benchmarking</w:t>
        </w:r>
        <w:r w:rsidR="00452B2C">
          <w:rPr>
            <w:noProof/>
            <w:webHidden/>
          </w:rPr>
          <w:tab/>
        </w:r>
        <w:r w:rsidR="00452B2C">
          <w:rPr>
            <w:noProof/>
            <w:webHidden/>
          </w:rPr>
          <w:fldChar w:fldCharType="begin"/>
        </w:r>
        <w:r w:rsidR="00452B2C">
          <w:rPr>
            <w:noProof/>
            <w:webHidden/>
          </w:rPr>
          <w:instrText xml:space="preserve"> PAGEREF _Toc74572265 \h </w:instrText>
        </w:r>
        <w:r w:rsidR="00452B2C">
          <w:rPr>
            <w:noProof/>
            <w:webHidden/>
          </w:rPr>
        </w:r>
        <w:r w:rsidR="00452B2C">
          <w:rPr>
            <w:noProof/>
            <w:webHidden/>
          </w:rPr>
          <w:fldChar w:fldCharType="separate"/>
        </w:r>
        <w:r w:rsidR="00452B2C">
          <w:rPr>
            <w:noProof/>
            <w:webHidden/>
          </w:rPr>
          <w:t>67</w:t>
        </w:r>
        <w:r w:rsidR="00452B2C">
          <w:rPr>
            <w:noProof/>
            <w:webHidden/>
          </w:rPr>
          <w:fldChar w:fldCharType="end"/>
        </w:r>
      </w:hyperlink>
    </w:p>
    <w:p w14:paraId="32984997" w14:textId="37035BB0"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6" w:history="1">
        <w:r w:rsidR="00452B2C" w:rsidRPr="001A568B">
          <w:rPr>
            <w:rStyle w:val="Hyperlink"/>
            <w:noProof/>
            <w:lang w:val="en-150"/>
          </w:rPr>
          <w:t>Table 4: Training times of darknet models on GTX 1060-mobile</w:t>
        </w:r>
        <w:r w:rsidR="00452B2C">
          <w:rPr>
            <w:noProof/>
            <w:webHidden/>
          </w:rPr>
          <w:tab/>
        </w:r>
        <w:r w:rsidR="00452B2C">
          <w:rPr>
            <w:noProof/>
            <w:webHidden/>
          </w:rPr>
          <w:fldChar w:fldCharType="begin"/>
        </w:r>
        <w:r w:rsidR="00452B2C">
          <w:rPr>
            <w:noProof/>
            <w:webHidden/>
          </w:rPr>
          <w:instrText xml:space="preserve"> PAGEREF _Toc74572266 \h </w:instrText>
        </w:r>
        <w:r w:rsidR="00452B2C">
          <w:rPr>
            <w:noProof/>
            <w:webHidden/>
          </w:rPr>
        </w:r>
        <w:r w:rsidR="00452B2C">
          <w:rPr>
            <w:noProof/>
            <w:webHidden/>
          </w:rPr>
          <w:fldChar w:fldCharType="separate"/>
        </w:r>
        <w:r w:rsidR="00452B2C">
          <w:rPr>
            <w:noProof/>
            <w:webHidden/>
          </w:rPr>
          <w:t>82</w:t>
        </w:r>
        <w:r w:rsidR="00452B2C">
          <w:rPr>
            <w:noProof/>
            <w:webHidden/>
          </w:rPr>
          <w:fldChar w:fldCharType="end"/>
        </w:r>
      </w:hyperlink>
    </w:p>
    <w:p w14:paraId="174BE240" w14:textId="1C5B3459"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67" w:history="1">
        <w:r w:rsidR="00452B2C" w:rsidRPr="001A568B">
          <w:rPr>
            <w:rStyle w:val="Hyperlink"/>
            <w:noProof/>
            <w:lang w:val="en-150"/>
          </w:rPr>
          <w:t>Table 5: Object detector benchmarking on the PPU-6 dataset</w:t>
        </w:r>
        <w:r w:rsidR="00452B2C">
          <w:rPr>
            <w:noProof/>
            <w:webHidden/>
          </w:rPr>
          <w:tab/>
        </w:r>
        <w:r w:rsidR="00452B2C">
          <w:rPr>
            <w:noProof/>
            <w:webHidden/>
          </w:rPr>
          <w:fldChar w:fldCharType="begin"/>
        </w:r>
        <w:r w:rsidR="00452B2C">
          <w:rPr>
            <w:noProof/>
            <w:webHidden/>
          </w:rPr>
          <w:instrText xml:space="preserve"> PAGEREF _Toc74572267 \h </w:instrText>
        </w:r>
        <w:r w:rsidR="00452B2C">
          <w:rPr>
            <w:noProof/>
            <w:webHidden/>
          </w:rPr>
        </w:r>
        <w:r w:rsidR="00452B2C">
          <w:rPr>
            <w:noProof/>
            <w:webHidden/>
          </w:rPr>
          <w:fldChar w:fldCharType="separate"/>
        </w:r>
        <w:r w:rsidR="00452B2C">
          <w:rPr>
            <w:noProof/>
            <w:webHidden/>
          </w:rPr>
          <w:t>87</w:t>
        </w:r>
        <w:r w:rsidR="00452B2C">
          <w:rPr>
            <w:noProof/>
            <w:webHidden/>
          </w:rPr>
          <w:fldChar w:fldCharType="end"/>
        </w:r>
      </w:hyperlink>
    </w:p>
    <w:p w14:paraId="7333A43B" w14:textId="55337429" w:rsidR="008558E6" w:rsidRPr="00EB5B16" w:rsidRDefault="008558E6" w:rsidP="008558E6">
      <w:pPr>
        <w:rPr>
          <w:lang w:val="en-150"/>
        </w:rPr>
      </w:pPr>
      <w:r w:rsidRPr="00EB5B16">
        <w:rPr>
          <w:lang w:val="en-150"/>
        </w:rPr>
        <w:fldChar w:fldCharType="end"/>
      </w:r>
    </w:p>
    <w:p w14:paraId="75C0BAD4" w14:textId="61210DE3" w:rsidR="00893A66" w:rsidRDefault="00893A66" w:rsidP="00893A66">
      <w:pPr>
        <w:pStyle w:val="Heading1"/>
        <w:numPr>
          <w:ilvl w:val="0"/>
          <w:numId w:val="0"/>
        </w:numPr>
        <w:ind w:left="431"/>
        <w:rPr>
          <w:lang w:val="en-150"/>
        </w:rPr>
      </w:pPr>
      <w:bookmarkStart w:id="5" w:name="_Toc74572053"/>
      <w:r>
        <w:rPr>
          <w:lang w:val="en-150"/>
        </w:rPr>
        <w:lastRenderedPageBreak/>
        <w:t>Equation</w:t>
      </w:r>
      <w:r w:rsidRPr="00EB5B16">
        <w:rPr>
          <w:lang w:val="en-150"/>
        </w:rPr>
        <w:t xml:space="preserve"> index</w:t>
      </w:r>
      <w:bookmarkEnd w:id="5"/>
    </w:p>
    <w:p w14:paraId="06A94BE2" w14:textId="77777777" w:rsidR="00C57F2D" w:rsidRDefault="00C57F2D">
      <w:pPr>
        <w:pStyle w:val="TableofFigures"/>
        <w:tabs>
          <w:tab w:val="right" w:leader="dot" w:pos="9344"/>
        </w:tabs>
        <w:rPr>
          <w:lang w:val="en-150"/>
        </w:rPr>
      </w:pPr>
    </w:p>
    <w:p w14:paraId="5FAA577E" w14:textId="0C07BCCC" w:rsidR="00452B2C" w:rsidRDefault="00C57F2D">
      <w:pPr>
        <w:pStyle w:val="TableofFigures"/>
        <w:tabs>
          <w:tab w:val="right" w:leader="dot" w:pos="9344"/>
        </w:tabs>
        <w:rPr>
          <w:rFonts w:asciiTheme="minorHAnsi" w:eastAsiaTheme="minorEastAsia" w:hAnsiTheme="minorHAnsi" w:cstheme="minorBidi"/>
          <w:noProof/>
          <w:sz w:val="22"/>
          <w:szCs w:val="22"/>
          <w:lang w:val="en-150" w:eastAsia="en-150"/>
        </w:rPr>
      </w:pPr>
      <w:r>
        <w:rPr>
          <w:lang w:val="en-150"/>
        </w:rPr>
        <w:fldChar w:fldCharType="begin"/>
      </w:r>
      <w:r>
        <w:rPr>
          <w:lang w:val="en-150"/>
        </w:rPr>
        <w:instrText xml:space="preserve"> TOC \h \z \c "Equation" </w:instrText>
      </w:r>
      <w:r>
        <w:rPr>
          <w:lang w:val="en-150"/>
        </w:rPr>
        <w:fldChar w:fldCharType="separate"/>
      </w:r>
      <w:hyperlink w:anchor="_Toc74572291" w:history="1">
        <w:r w:rsidR="00452B2C" w:rsidRPr="00513B4B">
          <w:rPr>
            <w:rStyle w:val="Hyperlink"/>
            <w:noProof/>
            <w:lang w:val="en-150"/>
          </w:rPr>
          <w:t>(</w:t>
        </w:r>
        <w:r w:rsidR="00452B2C" w:rsidRPr="00513B4B">
          <w:rPr>
            <w:rStyle w:val="Hyperlink"/>
            <w:noProof/>
          </w:rPr>
          <w:t>1</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1 \h </w:instrText>
        </w:r>
        <w:r w:rsidR="00452B2C">
          <w:rPr>
            <w:noProof/>
            <w:webHidden/>
          </w:rPr>
        </w:r>
        <w:r w:rsidR="00452B2C">
          <w:rPr>
            <w:noProof/>
            <w:webHidden/>
          </w:rPr>
          <w:fldChar w:fldCharType="separate"/>
        </w:r>
        <w:r w:rsidR="00452B2C">
          <w:rPr>
            <w:noProof/>
            <w:webHidden/>
          </w:rPr>
          <w:t>19</w:t>
        </w:r>
        <w:r w:rsidR="00452B2C">
          <w:rPr>
            <w:noProof/>
            <w:webHidden/>
          </w:rPr>
          <w:fldChar w:fldCharType="end"/>
        </w:r>
      </w:hyperlink>
    </w:p>
    <w:p w14:paraId="24EB5437" w14:textId="133673B6"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2" w:history="1">
        <w:r w:rsidR="00452B2C" w:rsidRPr="00513B4B">
          <w:rPr>
            <w:rStyle w:val="Hyperlink"/>
            <w:noProof/>
            <w:lang w:val="en-150"/>
          </w:rPr>
          <w:t>(</w:t>
        </w:r>
        <w:r w:rsidR="00452B2C" w:rsidRPr="00513B4B">
          <w:rPr>
            <w:rStyle w:val="Hyperlink"/>
            <w:noProof/>
          </w:rPr>
          <w:t>2</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2 \h </w:instrText>
        </w:r>
        <w:r w:rsidR="00452B2C">
          <w:rPr>
            <w:noProof/>
            <w:webHidden/>
          </w:rPr>
        </w:r>
        <w:r w:rsidR="00452B2C">
          <w:rPr>
            <w:noProof/>
            <w:webHidden/>
          </w:rPr>
          <w:fldChar w:fldCharType="separate"/>
        </w:r>
        <w:r w:rsidR="00452B2C">
          <w:rPr>
            <w:noProof/>
            <w:webHidden/>
          </w:rPr>
          <w:t>20</w:t>
        </w:r>
        <w:r w:rsidR="00452B2C">
          <w:rPr>
            <w:noProof/>
            <w:webHidden/>
          </w:rPr>
          <w:fldChar w:fldCharType="end"/>
        </w:r>
      </w:hyperlink>
    </w:p>
    <w:p w14:paraId="730A9AD8" w14:textId="1D34998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3" w:history="1">
        <w:r w:rsidR="00452B2C" w:rsidRPr="00513B4B">
          <w:rPr>
            <w:rStyle w:val="Hyperlink"/>
            <w:noProof/>
            <w:lang w:val="en-150"/>
          </w:rPr>
          <w:t>(</w:t>
        </w:r>
        <w:r w:rsidR="00452B2C" w:rsidRPr="00513B4B">
          <w:rPr>
            <w:rStyle w:val="Hyperlink"/>
            <w:noProof/>
          </w:rPr>
          <w:t>3</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3 \h </w:instrText>
        </w:r>
        <w:r w:rsidR="00452B2C">
          <w:rPr>
            <w:noProof/>
            <w:webHidden/>
          </w:rPr>
        </w:r>
        <w:r w:rsidR="00452B2C">
          <w:rPr>
            <w:noProof/>
            <w:webHidden/>
          </w:rPr>
          <w:fldChar w:fldCharType="separate"/>
        </w:r>
        <w:r w:rsidR="00452B2C">
          <w:rPr>
            <w:noProof/>
            <w:webHidden/>
          </w:rPr>
          <w:t>21</w:t>
        </w:r>
        <w:r w:rsidR="00452B2C">
          <w:rPr>
            <w:noProof/>
            <w:webHidden/>
          </w:rPr>
          <w:fldChar w:fldCharType="end"/>
        </w:r>
      </w:hyperlink>
    </w:p>
    <w:p w14:paraId="78E33AA4" w14:textId="3D8CC3FC"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4" w:history="1">
        <w:r w:rsidR="00452B2C" w:rsidRPr="00513B4B">
          <w:rPr>
            <w:rStyle w:val="Hyperlink"/>
            <w:noProof/>
            <w:lang w:val="en-150"/>
          </w:rPr>
          <w:t>(</w:t>
        </w:r>
        <w:r w:rsidR="00452B2C" w:rsidRPr="00513B4B">
          <w:rPr>
            <w:rStyle w:val="Hyperlink"/>
            <w:noProof/>
          </w:rPr>
          <w:t>4</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4 \h </w:instrText>
        </w:r>
        <w:r w:rsidR="00452B2C">
          <w:rPr>
            <w:noProof/>
            <w:webHidden/>
          </w:rPr>
        </w:r>
        <w:r w:rsidR="00452B2C">
          <w:rPr>
            <w:noProof/>
            <w:webHidden/>
          </w:rPr>
          <w:fldChar w:fldCharType="separate"/>
        </w:r>
        <w:r w:rsidR="00452B2C">
          <w:rPr>
            <w:noProof/>
            <w:webHidden/>
          </w:rPr>
          <w:t>29</w:t>
        </w:r>
        <w:r w:rsidR="00452B2C">
          <w:rPr>
            <w:noProof/>
            <w:webHidden/>
          </w:rPr>
          <w:fldChar w:fldCharType="end"/>
        </w:r>
      </w:hyperlink>
    </w:p>
    <w:p w14:paraId="404D8E41" w14:textId="5FDF37B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5" w:history="1">
        <w:r w:rsidR="00452B2C" w:rsidRPr="00513B4B">
          <w:rPr>
            <w:rStyle w:val="Hyperlink"/>
            <w:noProof/>
            <w:lang w:val="en-150"/>
          </w:rPr>
          <w:t>(</w:t>
        </w:r>
        <w:r w:rsidR="00452B2C" w:rsidRPr="00513B4B">
          <w:rPr>
            <w:rStyle w:val="Hyperlink"/>
            <w:noProof/>
          </w:rPr>
          <w:t>5</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5 \h </w:instrText>
        </w:r>
        <w:r w:rsidR="00452B2C">
          <w:rPr>
            <w:noProof/>
            <w:webHidden/>
          </w:rPr>
        </w:r>
        <w:r w:rsidR="00452B2C">
          <w:rPr>
            <w:noProof/>
            <w:webHidden/>
          </w:rPr>
          <w:fldChar w:fldCharType="separate"/>
        </w:r>
        <w:r w:rsidR="00452B2C">
          <w:rPr>
            <w:noProof/>
            <w:webHidden/>
          </w:rPr>
          <w:t>30</w:t>
        </w:r>
        <w:r w:rsidR="00452B2C">
          <w:rPr>
            <w:noProof/>
            <w:webHidden/>
          </w:rPr>
          <w:fldChar w:fldCharType="end"/>
        </w:r>
      </w:hyperlink>
    </w:p>
    <w:p w14:paraId="7A572402" w14:textId="6117470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6" w:history="1">
        <w:r w:rsidR="00452B2C" w:rsidRPr="00513B4B">
          <w:rPr>
            <w:rStyle w:val="Hyperlink"/>
            <w:noProof/>
            <w:lang w:val="en-150"/>
          </w:rPr>
          <w:t>(</w:t>
        </w:r>
        <w:r w:rsidR="00452B2C" w:rsidRPr="00513B4B">
          <w:rPr>
            <w:rStyle w:val="Hyperlink"/>
            <w:noProof/>
          </w:rPr>
          <w:t>6</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6 \h </w:instrText>
        </w:r>
        <w:r w:rsidR="00452B2C">
          <w:rPr>
            <w:noProof/>
            <w:webHidden/>
          </w:rPr>
        </w:r>
        <w:r w:rsidR="00452B2C">
          <w:rPr>
            <w:noProof/>
            <w:webHidden/>
          </w:rPr>
          <w:fldChar w:fldCharType="separate"/>
        </w:r>
        <w:r w:rsidR="00452B2C">
          <w:rPr>
            <w:noProof/>
            <w:webHidden/>
          </w:rPr>
          <w:t>35</w:t>
        </w:r>
        <w:r w:rsidR="00452B2C">
          <w:rPr>
            <w:noProof/>
            <w:webHidden/>
          </w:rPr>
          <w:fldChar w:fldCharType="end"/>
        </w:r>
      </w:hyperlink>
    </w:p>
    <w:p w14:paraId="7C0D5D1B" w14:textId="198346E4"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7" w:history="1">
        <w:r w:rsidR="00452B2C" w:rsidRPr="00513B4B">
          <w:rPr>
            <w:rStyle w:val="Hyperlink"/>
            <w:noProof/>
            <w:lang w:val="en-150"/>
          </w:rPr>
          <w:t>(</w:t>
        </w:r>
        <w:r w:rsidR="00452B2C" w:rsidRPr="00513B4B">
          <w:rPr>
            <w:rStyle w:val="Hyperlink"/>
            <w:noProof/>
          </w:rPr>
          <w:t>7</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7 \h </w:instrText>
        </w:r>
        <w:r w:rsidR="00452B2C">
          <w:rPr>
            <w:noProof/>
            <w:webHidden/>
          </w:rPr>
        </w:r>
        <w:r w:rsidR="00452B2C">
          <w:rPr>
            <w:noProof/>
            <w:webHidden/>
          </w:rPr>
          <w:fldChar w:fldCharType="separate"/>
        </w:r>
        <w:r w:rsidR="00452B2C">
          <w:rPr>
            <w:noProof/>
            <w:webHidden/>
          </w:rPr>
          <w:t>37</w:t>
        </w:r>
        <w:r w:rsidR="00452B2C">
          <w:rPr>
            <w:noProof/>
            <w:webHidden/>
          </w:rPr>
          <w:fldChar w:fldCharType="end"/>
        </w:r>
      </w:hyperlink>
    </w:p>
    <w:p w14:paraId="27B9C2BB" w14:textId="6D5993EB"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8" w:history="1">
        <w:r w:rsidR="00452B2C" w:rsidRPr="00513B4B">
          <w:rPr>
            <w:rStyle w:val="Hyperlink"/>
            <w:noProof/>
            <w:lang w:val="en-150"/>
          </w:rPr>
          <w:t>(</w:t>
        </w:r>
        <w:r w:rsidR="00452B2C" w:rsidRPr="00513B4B">
          <w:rPr>
            <w:rStyle w:val="Hyperlink"/>
            <w:noProof/>
          </w:rPr>
          <w:t>8</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8 \h </w:instrText>
        </w:r>
        <w:r w:rsidR="00452B2C">
          <w:rPr>
            <w:noProof/>
            <w:webHidden/>
          </w:rPr>
        </w:r>
        <w:r w:rsidR="00452B2C">
          <w:rPr>
            <w:noProof/>
            <w:webHidden/>
          </w:rPr>
          <w:fldChar w:fldCharType="separate"/>
        </w:r>
        <w:r w:rsidR="00452B2C">
          <w:rPr>
            <w:noProof/>
            <w:webHidden/>
          </w:rPr>
          <w:t>93</w:t>
        </w:r>
        <w:r w:rsidR="00452B2C">
          <w:rPr>
            <w:noProof/>
            <w:webHidden/>
          </w:rPr>
          <w:fldChar w:fldCharType="end"/>
        </w:r>
      </w:hyperlink>
    </w:p>
    <w:p w14:paraId="1C704565" w14:textId="4C4DD3F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299" w:history="1">
        <w:r w:rsidR="00452B2C" w:rsidRPr="00513B4B">
          <w:rPr>
            <w:rStyle w:val="Hyperlink"/>
            <w:noProof/>
            <w:lang w:val="en-150"/>
          </w:rPr>
          <w:t>(</w:t>
        </w:r>
        <w:r w:rsidR="00452B2C" w:rsidRPr="00513B4B">
          <w:rPr>
            <w:rStyle w:val="Hyperlink"/>
            <w:noProof/>
          </w:rPr>
          <w:t>9</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299 \h </w:instrText>
        </w:r>
        <w:r w:rsidR="00452B2C">
          <w:rPr>
            <w:noProof/>
            <w:webHidden/>
          </w:rPr>
        </w:r>
        <w:r w:rsidR="00452B2C">
          <w:rPr>
            <w:noProof/>
            <w:webHidden/>
          </w:rPr>
          <w:fldChar w:fldCharType="separate"/>
        </w:r>
        <w:r w:rsidR="00452B2C">
          <w:rPr>
            <w:noProof/>
            <w:webHidden/>
          </w:rPr>
          <w:t>94</w:t>
        </w:r>
        <w:r w:rsidR="00452B2C">
          <w:rPr>
            <w:noProof/>
            <w:webHidden/>
          </w:rPr>
          <w:fldChar w:fldCharType="end"/>
        </w:r>
      </w:hyperlink>
    </w:p>
    <w:p w14:paraId="1A22F5C8" w14:textId="3FDF7483"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0" w:history="1">
        <w:r w:rsidR="00452B2C" w:rsidRPr="00513B4B">
          <w:rPr>
            <w:rStyle w:val="Hyperlink"/>
            <w:noProof/>
            <w:lang w:val="en-150"/>
          </w:rPr>
          <w:t>(</w:t>
        </w:r>
        <w:r w:rsidR="00452B2C" w:rsidRPr="00513B4B">
          <w:rPr>
            <w:rStyle w:val="Hyperlink"/>
            <w:noProof/>
          </w:rPr>
          <w:t>10</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0 \h </w:instrText>
        </w:r>
        <w:r w:rsidR="00452B2C">
          <w:rPr>
            <w:noProof/>
            <w:webHidden/>
          </w:rPr>
        </w:r>
        <w:r w:rsidR="00452B2C">
          <w:rPr>
            <w:noProof/>
            <w:webHidden/>
          </w:rPr>
          <w:fldChar w:fldCharType="separate"/>
        </w:r>
        <w:r w:rsidR="00452B2C">
          <w:rPr>
            <w:noProof/>
            <w:webHidden/>
          </w:rPr>
          <w:t>94</w:t>
        </w:r>
        <w:r w:rsidR="00452B2C">
          <w:rPr>
            <w:noProof/>
            <w:webHidden/>
          </w:rPr>
          <w:fldChar w:fldCharType="end"/>
        </w:r>
      </w:hyperlink>
    </w:p>
    <w:p w14:paraId="4A3BB513" w14:textId="5A1E103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1" w:history="1">
        <w:r w:rsidR="00452B2C" w:rsidRPr="00513B4B">
          <w:rPr>
            <w:rStyle w:val="Hyperlink"/>
            <w:noProof/>
            <w:lang w:val="en-150"/>
          </w:rPr>
          <w:t>(</w:t>
        </w:r>
        <w:r w:rsidR="00452B2C" w:rsidRPr="00513B4B">
          <w:rPr>
            <w:rStyle w:val="Hyperlink"/>
            <w:noProof/>
          </w:rPr>
          <w:t>11</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1 \h </w:instrText>
        </w:r>
        <w:r w:rsidR="00452B2C">
          <w:rPr>
            <w:noProof/>
            <w:webHidden/>
          </w:rPr>
        </w:r>
        <w:r w:rsidR="00452B2C">
          <w:rPr>
            <w:noProof/>
            <w:webHidden/>
          </w:rPr>
          <w:fldChar w:fldCharType="separate"/>
        </w:r>
        <w:r w:rsidR="00452B2C">
          <w:rPr>
            <w:noProof/>
            <w:webHidden/>
          </w:rPr>
          <w:t>95</w:t>
        </w:r>
        <w:r w:rsidR="00452B2C">
          <w:rPr>
            <w:noProof/>
            <w:webHidden/>
          </w:rPr>
          <w:fldChar w:fldCharType="end"/>
        </w:r>
      </w:hyperlink>
    </w:p>
    <w:p w14:paraId="6F9E7550" w14:textId="58D48B1D"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2" w:history="1">
        <w:r w:rsidR="00452B2C" w:rsidRPr="00513B4B">
          <w:rPr>
            <w:rStyle w:val="Hyperlink"/>
            <w:noProof/>
            <w:lang w:val="en-150"/>
          </w:rPr>
          <w:t>(</w:t>
        </w:r>
        <w:r w:rsidR="00452B2C" w:rsidRPr="00513B4B">
          <w:rPr>
            <w:rStyle w:val="Hyperlink"/>
            <w:noProof/>
          </w:rPr>
          <w:t>12</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2 \h </w:instrText>
        </w:r>
        <w:r w:rsidR="00452B2C">
          <w:rPr>
            <w:noProof/>
            <w:webHidden/>
          </w:rPr>
        </w:r>
        <w:r w:rsidR="00452B2C">
          <w:rPr>
            <w:noProof/>
            <w:webHidden/>
          </w:rPr>
          <w:fldChar w:fldCharType="separate"/>
        </w:r>
        <w:r w:rsidR="00452B2C">
          <w:rPr>
            <w:noProof/>
            <w:webHidden/>
          </w:rPr>
          <w:t>96</w:t>
        </w:r>
        <w:r w:rsidR="00452B2C">
          <w:rPr>
            <w:noProof/>
            <w:webHidden/>
          </w:rPr>
          <w:fldChar w:fldCharType="end"/>
        </w:r>
      </w:hyperlink>
    </w:p>
    <w:p w14:paraId="2D076EFB" w14:textId="7A18B70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3" w:history="1">
        <w:r w:rsidR="00452B2C" w:rsidRPr="00513B4B">
          <w:rPr>
            <w:rStyle w:val="Hyperlink"/>
            <w:noProof/>
            <w:lang w:val="en-150"/>
          </w:rPr>
          <w:t>(</w:t>
        </w:r>
        <w:r w:rsidR="00452B2C" w:rsidRPr="00513B4B">
          <w:rPr>
            <w:rStyle w:val="Hyperlink"/>
            <w:noProof/>
          </w:rPr>
          <w:t>13</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3 \h </w:instrText>
        </w:r>
        <w:r w:rsidR="00452B2C">
          <w:rPr>
            <w:noProof/>
            <w:webHidden/>
          </w:rPr>
        </w:r>
        <w:r w:rsidR="00452B2C">
          <w:rPr>
            <w:noProof/>
            <w:webHidden/>
          </w:rPr>
          <w:fldChar w:fldCharType="separate"/>
        </w:r>
        <w:r w:rsidR="00452B2C">
          <w:rPr>
            <w:noProof/>
            <w:webHidden/>
          </w:rPr>
          <w:t>97</w:t>
        </w:r>
        <w:r w:rsidR="00452B2C">
          <w:rPr>
            <w:noProof/>
            <w:webHidden/>
          </w:rPr>
          <w:fldChar w:fldCharType="end"/>
        </w:r>
      </w:hyperlink>
    </w:p>
    <w:p w14:paraId="113962D6" w14:textId="550AF0A3"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4" w:history="1">
        <w:r w:rsidR="00452B2C" w:rsidRPr="00513B4B">
          <w:rPr>
            <w:rStyle w:val="Hyperlink"/>
            <w:noProof/>
            <w:lang w:val="en-150"/>
          </w:rPr>
          <w:t>(</w:t>
        </w:r>
        <w:r w:rsidR="00452B2C" w:rsidRPr="00513B4B">
          <w:rPr>
            <w:rStyle w:val="Hyperlink"/>
            <w:noProof/>
          </w:rPr>
          <w:t>14</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4 \h </w:instrText>
        </w:r>
        <w:r w:rsidR="00452B2C">
          <w:rPr>
            <w:noProof/>
            <w:webHidden/>
          </w:rPr>
        </w:r>
        <w:r w:rsidR="00452B2C">
          <w:rPr>
            <w:noProof/>
            <w:webHidden/>
          </w:rPr>
          <w:fldChar w:fldCharType="separate"/>
        </w:r>
        <w:r w:rsidR="00452B2C">
          <w:rPr>
            <w:noProof/>
            <w:webHidden/>
          </w:rPr>
          <w:t>97</w:t>
        </w:r>
        <w:r w:rsidR="00452B2C">
          <w:rPr>
            <w:noProof/>
            <w:webHidden/>
          </w:rPr>
          <w:fldChar w:fldCharType="end"/>
        </w:r>
      </w:hyperlink>
    </w:p>
    <w:p w14:paraId="61916270" w14:textId="24841BA5"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5" w:history="1">
        <w:r w:rsidR="00452B2C" w:rsidRPr="00513B4B">
          <w:rPr>
            <w:rStyle w:val="Hyperlink"/>
            <w:noProof/>
            <w:lang w:val="en-150"/>
          </w:rPr>
          <w:t>(</w:t>
        </w:r>
        <w:r w:rsidR="00452B2C" w:rsidRPr="00513B4B">
          <w:rPr>
            <w:rStyle w:val="Hyperlink"/>
            <w:noProof/>
          </w:rPr>
          <w:t>15</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5 \h </w:instrText>
        </w:r>
        <w:r w:rsidR="00452B2C">
          <w:rPr>
            <w:noProof/>
            <w:webHidden/>
          </w:rPr>
        </w:r>
        <w:r w:rsidR="00452B2C">
          <w:rPr>
            <w:noProof/>
            <w:webHidden/>
          </w:rPr>
          <w:fldChar w:fldCharType="separate"/>
        </w:r>
        <w:r w:rsidR="00452B2C">
          <w:rPr>
            <w:noProof/>
            <w:webHidden/>
          </w:rPr>
          <w:t>100</w:t>
        </w:r>
        <w:r w:rsidR="00452B2C">
          <w:rPr>
            <w:noProof/>
            <w:webHidden/>
          </w:rPr>
          <w:fldChar w:fldCharType="end"/>
        </w:r>
      </w:hyperlink>
    </w:p>
    <w:p w14:paraId="217A5375" w14:textId="31FE2E5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6" w:history="1">
        <w:r w:rsidR="00452B2C" w:rsidRPr="00513B4B">
          <w:rPr>
            <w:rStyle w:val="Hyperlink"/>
            <w:noProof/>
            <w:lang w:val="en-150"/>
          </w:rPr>
          <w:t>(</w:t>
        </w:r>
        <w:r w:rsidR="00452B2C" w:rsidRPr="00513B4B">
          <w:rPr>
            <w:rStyle w:val="Hyperlink"/>
            <w:noProof/>
          </w:rPr>
          <w:t>16</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6 \h </w:instrText>
        </w:r>
        <w:r w:rsidR="00452B2C">
          <w:rPr>
            <w:noProof/>
            <w:webHidden/>
          </w:rPr>
        </w:r>
        <w:r w:rsidR="00452B2C">
          <w:rPr>
            <w:noProof/>
            <w:webHidden/>
          </w:rPr>
          <w:fldChar w:fldCharType="separate"/>
        </w:r>
        <w:r w:rsidR="00452B2C">
          <w:rPr>
            <w:noProof/>
            <w:webHidden/>
          </w:rPr>
          <w:t>105</w:t>
        </w:r>
        <w:r w:rsidR="00452B2C">
          <w:rPr>
            <w:noProof/>
            <w:webHidden/>
          </w:rPr>
          <w:fldChar w:fldCharType="end"/>
        </w:r>
      </w:hyperlink>
    </w:p>
    <w:p w14:paraId="6CE07124" w14:textId="04567E48"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7" w:history="1">
        <w:r w:rsidR="00452B2C" w:rsidRPr="00513B4B">
          <w:rPr>
            <w:rStyle w:val="Hyperlink"/>
            <w:noProof/>
            <w:lang w:val="en-150"/>
          </w:rPr>
          <w:t>(</w:t>
        </w:r>
        <w:r w:rsidR="00452B2C" w:rsidRPr="00513B4B">
          <w:rPr>
            <w:rStyle w:val="Hyperlink"/>
            <w:noProof/>
          </w:rPr>
          <w:t>17</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7 \h </w:instrText>
        </w:r>
        <w:r w:rsidR="00452B2C">
          <w:rPr>
            <w:noProof/>
            <w:webHidden/>
          </w:rPr>
        </w:r>
        <w:r w:rsidR="00452B2C">
          <w:rPr>
            <w:noProof/>
            <w:webHidden/>
          </w:rPr>
          <w:fldChar w:fldCharType="separate"/>
        </w:r>
        <w:r w:rsidR="00452B2C">
          <w:rPr>
            <w:noProof/>
            <w:webHidden/>
          </w:rPr>
          <w:t>106</w:t>
        </w:r>
        <w:r w:rsidR="00452B2C">
          <w:rPr>
            <w:noProof/>
            <w:webHidden/>
          </w:rPr>
          <w:fldChar w:fldCharType="end"/>
        </w:r>
      </w:hyperlink>
    </w:p>
    <w:p w14:paraId="79615069" w14:textId="4A8EA77F"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8" w:history="1">
        <w:r w:rsidR="00452B2C" w:rsidRPr="00513B4B">
          <w:rPr>
            <w:rStyle w:val="Hyperlink"/>
            <w:noProof/>
            <w:lang w:val="en-150"/>
          </w:rPr>
          <w:t>(</w:t>
        </w:r>
        <w:r w:rsidR="00452B2C" w:rsidRPr="00513B4B">
          <w:rPr>
            <w:rStyle w:val="Hyperlink"/>
            <w:noProof/>
          </w:rPr>
          <w:t>18</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8 \h </w:instrText>
        </w:r>
        <w:r w:rsidR="00452B2C">
          <w:rPr>
            <w:noProof/>
            <w:webHidden/>
          </w:rPr>
        </w:r>
        <w:r w:rsidR="00452B2C">
          <w:rPr>
            <w:noProof/>
            <w:webHidden/>
          </w:rPr>
          <w:fldChar w:fldCharType="separate"/>
        </w:r>
        <w:r w:rsidR="00452B2C">
          <w:rPr>
            <w:noProof/>
            <w:webHidden/>
          </w:rPr>
          <w:t>107</w:t>
        </w:r>
        <w:r w:rsidR="00452B2C">
          <w:rPr>
            <w:noProof/>
            <w:webHidden/>
          </w:rPr>
          <w:fldChar w:fldCharType="end"/>
        </w:r>
      </w:hyperlink>
    </w:p>
    <w:p w14:paraId="2556C05C" w14:textId="137A6DF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09" w:history="1">
        <w:r w:rsidR="00452B2C" w:rsidRPr="00513B4B">
          <w:rPr>
            <w:rStyle w:val="Hyperlink"/>
            <w:noProof/>
            <w:lang w:val="en-150"/>
          </w:rPr>
          <w:t>(</w:t>
        </w:r>
        <w:r w:rsidR="00452B2C" w:rsidRPr="00513B4B">
          <w:rPr>
            <w:rStyle w:val="Hyperlink"/>
            <w:noProof/>
          </w:rPr>
          <w:t>19</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09 \h </w:instrText>
        </w:r>
        <w:r w:rsidR="00452B2C">
          <w:rPr>
            <w:noProof/>
            <w:webHidden/>
          </w:rPr>
        </w:r>
        <w:r w:rsidR="00452B2C">
          <w:rPr>
            <w:noProof/>
            <w:webHidden/>
          </w:rPr>
          <w:fldChar w:fldCharType="separate"/>
        </w:r>
        <w:r w:rsidR="00452B2C">
          <w:rPr>
            <w:noProof/>
            <w:webHidden/>
          </w:rPr>
          <w:t>109</w:t>
        </w:r>
        <w:r w:rsidR="00452B2C">
          <w:rPr>
            <w:noProof/>
            <w:webHidden/>
          </w:rPr>
          <w:fldChar w:fldCharType="end"/>
        </w:r>
      </w:hyperlink>
    </w:p>
    <w:p w14:paraId="0C1E58C6" w14:textId="48EE5946"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10" w:history="1">
        <w:r w:rsidR="00452B2C" w:rsidRPr="00513B4B">
          <w:rPr>
            <w:rStyle w:val="Hyperlink"/>
            <w:noProof/>
            <w:lang w:val="en-150"/>
          </w:rPr>
          <w:t>(</w:t>
        </w:r>
        <w:r w:rsidR="00452B2C" w:rsidRPr="00513B4B">
          <w:rPr>
            <w:rStyle w:val="Hyperlink"/>
            <w:noProof/>
          </w:rPr>
          <w:t>20</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10 \h </w:instrText>
        </w:r>
        <w:r w:rsidR="00452B2C">
          <w:rPr>
            <w:noProof/>
            <w:webHidden/>
          </w:rPr>
        </w:r>
        <w:r w:rsidR="00452B2C">
          <w:rPr>
            <w:noProof/>
            <w:webHidden/>
          </w:rPr>
          <w:fldChar w:fldCharType="separate"/>
        </w:r>
        <w:r w:rsidR="00452B2C">
          <w:rPr>
            <w:noProof/>
            <w:webHidden/>
          </w:rPr>
          <w:t>110</w:t>
        </w:r>
        <w:r w:rsidR="00452B2C">
          <w:rPr>
            <w:noProof/>
            <w:webHidden/>
          </w:rPr>
          <w:fldChar w:fldCharType="end"/>
        </w:r>
      </w:hyperlink>
    </w:p>
    <w:p w14:paraId="0340651F" w14:textId="703CE34A"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11" w:history="1">
        <w:r w:rsidR="00452B2C" w:rsidRPr="00513B4B">
          <w:rPr>
            <w:rStyle w:val="Hyperlink"/>
            <w:noProof/>
            <w:lang w:val="en-150"/>
          </w:rPr>
          <w:t>(21.a)</w:t>
        </w:r>
        <w:r w:rsidR="00452B2C">
          <w:rPr>
            <w:noProof/>
            <w:webHidden/>
          </w:rPr>
          <w:tab/>
        </w:r>
        <w:r w:rsidR="00452B2C">
          <w:rPr>
            <w:noProof/>
            <w:webHidden/>
          </w:rPr>
          <w:fldChar w:fldCharType="begin"/>
        </w:r>
        <w:r w:rsidR="00452B2C">
          <w:rPr>
            <w:noProof/>
            <w:webHidden/>
          </w:rPr>
          <w:instrText xml:space="preserve"> PAGEREF _Toc74572311 \h </w:instrText>
        </w:r>
        <w:r w:rsidR="00452B2C">
          <w:rPr>
            <w:noProof/>
            <w:webHidden/>
          </w:rPr>
        </w:r>
        <w:r w:rsidR="00452B2C">
          <w:rPr>
            <w:noProof/>
            <w:webHidden/>
          </w:rPr>
          <w:fldChar w:fldCharType="separate"/>
        </w:r>
        <w:r w:rsidR="00452B2C">
          <w:rPr>
            <w:noProof/>
            <w:webHidden/>
          </w:rPr>
          <w:t>112</w:t>
        </w:r>
        <w:r w:rsidR="00452B2C">
          <w:rPr>
            <w:noProof/>
            <w:webHidden/>
          </w:rPr>
          <w:fldChar w:fldCharType="end"/>
        </w:r>
      </w:hyperlink>
    </w:p>
    <w:p w14:paraId="58740AC9" w14:textId="33FA84D1"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12" w:history="1">
        <w:r w:rsidR="00452B2C" w:rsidRPr="00513B4B">
          <w:rPr>
            <w:rStyle w:val="Hyperlink"/>
            <w:noProof/>
            <w:lang w:val="en-150"/>
          </w:rPr>
          <w:t>(</w:t>
        </w:r>
        <w:r w:rsidR="00452B2C" w:rsidRPr="00513B4B">
          <w:rPr>
            <w:rStyle w:val="Hyperlink"/>
            <w:noProof/>
          </w:rPr>
          <w:t>22</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12 \h </w:instrText>
        </w:r>
        <w:r w:rsidR="00452B2C">
          <w:rPr>
            <w:noProof/>
            <w:webHidden/>
          </w:rPr>
        </w:r>
        <w:r w:rsidR="00452B2C">
          <w:rPr>
            <w:noProof/>
            <w:webHidden/>
          </w:rPr>
          <w:fldChar w:fldCharType="separate"/>
        </w:r>
        <w:r w:rsidR="00452B2C">
          <w:rPr>
            <w:noProof/>
            <w:webHidden/>
          </w:rPr>
          <w:t>115</w:t>
        </w:r>
        <w:r w:rsidR="00452B2C">
          <w:rPr>
            <w:noProof/>
            <w:webHidden/>
          </w:rPr>
          <w:fldChar w:fldCharType="end"/>
        </w:r>
      </w:hyperlink>
    </w:p>
    <w:p w14:paraId="76CEA785" w14:textId="2DCC35B7" w:rsidR="00452B2C" w:rsidRDefault="00A952ED">
      <w:pPr>
        <w:pStyle w:val="TableofFigures"/>
        <w:tabs>
          <w:tab w:val="right" w:leader="dot" w:pos="9344"/>
        </w:tabs>
        <w:rPr>
          <w:rFonts w:asciiTheme="minorHAnsi" w:eastAsiaTheme="minorEastAsia" w:hAnsiTheme="minorHAnsi" w:cstheme="minorBidi"/>
          <w:noProof/>
          <w:sz w:val="22"/>
          <w:szCs w:val="22"/>
          <w:lang w:val="en-150" w:eastAsia="en-150"/>
        </w:rPr>
      </w:pPr>
      <w:hyperlink w:anchor="_Toc74572313" w:history="1">
        <w:r w:rsidR="00452B2C" w:rsidRPr="00513B4B">
          <w:rPr>
            <w:rStyle w:val="Hyperlink"/>
            <w:noProof/>
            <w:lang w:val="en-150"/>
          </w:rPr>
          <w:t>(</w:t>
        </w:r>
        <w:r w:rsidR="00452B2C" w:rsidRPr="00513B4B">
          <w:rPr>
            <w:rStyle w:val="Hyperlink"/>
            <w:noProof/>
          </w:rPr>
          <w:t>23</w:t>
        </w:r>
        <w:r w:rsidR="00452B2C" w:rsidRPr="00513B4B">
          <w:rPr>
            <w:rStyle w:val="Hyperlink"/>
            <w:noProof/>
            <w:lang w:val="en-150"/>
          </w:rPr>
          <w:t>)</w:t>
        </w:r>
        <w:r w:rsidR="00452B2C">
          <w:rPr>
            <w:noProof/>
            <w:webHidden/>
          </w:rPr>
          <w:tab/>
        </w:r>
        <w:r w:rsidR="00452B2C">
          <w:rPr>
            <w:noProof/>
            <w:webHidden/>
          </w:rPr>
          <w:fldChar w:fldCharType="begin"/>
        </w:r>
        <w:r w:rsidR="00452B2C">
          <w:rPr>
            <w:noProof/>
            <w:webHidden/>
          </w:rPr>
          <w:instrText xml:space="preserve"> PAGEREF _Toc74572313 \h </w:instrText>
        </w:r>
        <w:r w:rsidR="00452B2C">
          <w:rPr>
            <w:noProof/>
            <w:webHidden/>
          </w:rPr>
        </w:r>
        <w:r w:rsidR="00452B2C">
          <w:rPr>
            <w:noProof/>
            <w:webHidden/>
          </w:rPr>
          <w:fldChar w:fldCharType="separate"/>
        </w:r>
        <w:r w:rsidR="00452B2C">
          <w:rPr>
            <w:noProof/>
            <w:webHidden/>
          </w:rPr>
          <w:t>124</w:t>
        </w:r>
        <w:r w:rsidR="00452B2C">
          <w:rPr>
            <w:noProof/>
            <w:webHidden/>
          </w:rPr>
          <w:fldChar w:fldCharType="end"/>
        </w:r>
      </w:hyperlink>
    </w:p>
    <w:p w14:paraId="11574A02" w14:textId="70FD9CBD" w:rsidR="00C57F2D" w:rsidRDefault="00C57F2D">
      <w:pPr>
        <w:pStyle w:val="TableofFigures"/>
        <w:tabs>
          <w:tab w:val="right" w:leader="dot" w:pos="9344"/>
        </w:tabs>
        <w:rPr>
          <w:lang w:val="en-150"/>
        </w:rPr>
      </w:pPr>
      <w:r>
        <w:rPr>
          <w:lang w:val="en-150"/>
        </w:rPr>
        <w:fldChar w:fldCharType="end"/>
      </w:r>
    </w:p>
    <w:p w14:paraId="24B61702" w14:textId="77777777" w:rsidR="00C57F2D" w:rsidRDefault="00C57F2D">
      <w:pPr>
        <w:pStyle w:val="TableofFigures"/>
        <w:tabs>
          <w:tab w:val="right" w:leader="dot" w:pos="9344"/>
        </w:tabs>
        <w:rPr>
          <w:lang w:val="en-150"/>
        </w:rPr>
      </w:pPr>
    </w:p>
    <w:p w14:paraId="4C38B817" w14:textId="77777777" w:rsidR="00C57F2D" w:rsidRDefault="00C57F2D">
      <w:pPr>
        <w:pStyle w:val="TableofFigures"/>
        <w:tabs>
          <w:tab w:val="right" w:leader="dot" w:pos="9344"/>
        </w:tabs>
        <w:rPr>
          <w:lang w:val="en-150"/>
        </w:rPr>
      </w:pPr>
    </w:p>
    <w:p w14:paraId="5D015451" w14:textId="77777777" w:rsidR="00C57F2D" w:rsidRDefault="00C57F2D">
      <w:pPr>
        <w:pStyle w:val="TableofFigures"/>
        <w:tabs>
          <w:tab w:val="right" w:leader="dot" w:pos="9344"/>
        </w:tabs>
        <w:rPr>
          <w:lang w:val="en-150"/>
        </w:rPr>
      </w:pPr>
    </w:p>
    <w:p w14:paraId="565798E8" w14:textId="77777777" w:rsidR="00C57F2D" w:rsidRDefault="00C57F2D">
      <w:pPr>
        <w:spacing w:before="0" w:line="240" w:lineRule="auto"/>
        <w:ind w:firstLine="0"/>
        <w:jc w:val="left"/>
        <w:rPr>
          <w:lang w:val="en-150"/>
        </w:rPr>
      </w:pPr>
      <w:r>
        <w:rPr>
          <w:lang w:val="en-150"/>
        </w:rPr>
        <w:br w:type="page"/>
      </w:r>
    </w:p>
    <w:p w14:paraId="6E5C8C10" w14:textId="77777777" w:rsidR="00C57F2D" w:rsidRDefault="00C57F2D">
      <w:pPr>
        <w:pStyle w:val="TableofFigures"/>
        <w:tabs>
          <w:tab w:val="right" w:leader="dot" w:pos="9344"/>
        </w:tabs>
        <w:rPr>
          <w:lang w:val="en-150"/>
        </w:rPr>
      </w:pPr>
    </w:p>
    <w:p w14:paraId="5C84F8BD" w14:textId="7A27FB56" w:rsidR="00060AF2" w:rsidRPr="00060AF2" w:rsidRDefault="00060AF2">
      <w:pPr>
        <w:pStyle w:val="TableofFigures"/>
        <w:tabs>
          <w:tab w:val="right" w:leader="dot" w:pos="9344"/>
        </w:tabs>
        <w:rPr>
          <w:lang w:val="en-150"/>
        </w:rPr>
      </w:pPr>
      <w:r>
        <w:rPr>
          <w:lang w:val="en-150"/>
        </w:rPr>
        <w:t xml:space="preserve">Equation </w:t>
      </w:r>
      <w:r w:rsidRPr="00060AF2">
        <w:rPr>
          <w:lang w:val="en-150"/>
        </w:rPr>
        <w:t>1:</w:t>
      </w:r>
      <w:r w:rsidR="00452B2C">
        <w:rPr>
          <w:lang w:val="en-150"/>
        </w:rPr>
        <w:t xml:space="preserve"> Dense ANN single-layer model</w:t>
      </w:r>
      <w:r w:rsidRPr="00060AF2">
        <w:rPr>
          <w:webHidden/>
          <w:lang w:val="en-150"/>
        </w:rPr>
        <w:tab/>
        <w:t>18</w:t>
      </w:r>
    </w:p>
    <w:p w14:paraId="7447440C" w14:textId="30CF074F" w:rsidR="00060AF2" w:rsidRPr="00060AF2" w:rsidRDefault="00060AF2">
      <w:pPr>
        <w:pStyle w:val="TableofFigures"/>
        <w:tabs>
          <w:tab w:val="right" w:leader="dot" w:pos="9344"/>
        </w:tabs>
        <w:rPr>
          <w:lang w:val="en-150"/>
        </w:rPr>
      </w:pPr>
      <w:r>
        <w:rPr>
          <w:lang w:val="en-150"/>
        </w:rPr>
        <w:t xml:space="preserve">Equation </w:t>
      </w:r>
      <w:r w:rsidRPr="00060AF2">
        <w:rPr>
          <w:lang w:val="en-150"/>
        </w:rPr>
        <w:t>2:</w:t>
      </w:r>
      <w:r w:rsidR="00452B2C">
        <w:rPr>
          <w:lang w:val="en-150"/>
        </w:rPr>
        <w:t xml:space="preserve"> Dense ANN two-layer model</w:t>
      </w:r>
      <w:r w:rsidRPr="00060AF2">
        <w:rPr>
          <w:webHidden/>
          <w:lang w:val="en-150"/>
        </w:rPr>
        <w:tab/>
        <w:t>19</w:t>
      </w:r>
    </w:p>
    <w:p w14:paraId="6D0A74F2" w14:textId="45C2E564" w:rsidR="00060AF2" w:rsidRPr="00060AF2" w:rsidRDefault="00060AF2">
      <w:pPr>
        <w:pStyle w:val="TableofFigures"/>
        <w:tabs>
          <w:tab w:val="right" w:leader="dot" w:pos="9344"/>
        </w:tabs>
        <w:rPr>
          <w:lang w:val="en-150"/>
        </w:rPr>
      </w:pPr>
      <w:r>
        <w:rPr>
          <w:lang w:val="en-150"/>
        </w:rPr>
        <w:t xml:space="preserve">Equation </w:t>
      </w:r>
      <w:r w:rsidRPr="00060AF2">
        <w:rPr>
          <w:lang w:val="en-150"/>
        </w:rPr>
        <w:t>3:</w:t>
      </w:r>
      <w:r w:rsidR="00452B2C">
        <w:rPr>
          <w:lang w:val="en-150"/>
        </w:rPr>
        <w:t xml:space="preserve"> Weight update in stochastic gradient descent</w:t>
      </w:r>
      <w:r w:rsidRPr="00060AF2">
        <w:rPr>
          <w:webHidden/>
          <w:lang w:val="en-150"/>
        </w:rPr>
        <w:tab/>
        <w:t>20</w:t>
      </w:r>
    </w:p>
    <w:p w14:paraId="45355A08" w14:textId="1B5BC3B7" w:rsidR="00060AF2" w:rsidRPr="00060AF2" w:rsidRDefault="00060AF2">
      <w:pPr>
        <w:pStyle w:val="TableofFigures"/>
        <w:tabs>
          <w:tab w:val="right" w:leader="dot" w:pos="9344"/>
        </w:tabs>
        <w:rPr>
          <w:lang w:val="en-150"/>
        </w:rPr>
      </w:pPr>
      <w:r>
        <w:rPr>
          <w:lang w:val="en-150"/>
        </w:rPr>
        <w:t xml:space="preserve">Equation </w:t>
      </w:r>
      <w:r w:rsidRPr="00060AF2">
        <w:rPr>
          <w:lang w:val="en-150"/>
        </w:rPr>
        <w:t>4:</w:t>
      </w:r>
      <w:r w:rsidR="00452B2C">
        <w:rPr>
          <w:lang w:val="en-150"/>
        </w:rPr>
        <w:t xml:space="preserve"> Discrete 2D convolution</w:t>
      </w:r>
      <w:r w:rsidRPr="00060AF2">
        <w:rPr>
          <w:webHidden/>
          <w:lang w:val="en-150"/>
        </w:rPr>
        <w:tab/>
        <w:t>23</w:t>
      </w:r>
    </w:p>
    <w:p w14:paraId="2ACBB0F6" w14:textId="5C574A32" w:rsidR="00060AF2" w:rsidRPr="00060AF2" w:rsidRDefault="00060AF2">
      <w:pPr>
        <w:pStyle w:val="TableofFigures"/>
        <w:tabs>
          <w:tab w:val="right" w:leader="dot" w:pos="9344"/>
        </w:tabs>
        <w:rPr>
          <w:lang w:val="en-150"/>
        </w:rPr>
      </w:pPr>
      <w:r>
        <w:rPr>
          <w:lang w:val="en-150"/>
        </w:rPr>
        <w:t xml:space="preserve">Equation </w:t>
      </w:r>
      <w:r w:rsidRPr="00060AF2">
        <w:rPr>
          <w:lang w:val="en-150"/>
        </w:rPr>
        <w:t>5:</w:t>
      </w:r>
      <w:r w:rsidR="00452B2C">
        <w:rPr>
          <w:lang w:val="en-150"/>
        </w:rPr>
        <w:t xml:space="preserve"> Change in the number of features after 2</w:t>
      </w:r>
      <w:r w:rsidR="00252DDE">
        <w:rPr>
          <w:u w:val="double"/>
          <w:lang w:val="en-150"/>
        </w:rPr>
        <w:t>D</w:t>
      </w:r>
      <w:r w:rsidR="00452B2C">
        <w:rPr>
          <w:lang w:val="en-150"/>
        </w:rPr>
        <w:t xml:space="preserve"> convolution</w:t>
      </w:r>
      <w:r w:rsidRPr="00060AF2">
        <w:rPr>
          <w:webHidden/>
          <w:lang w:val="en-150"/>
        </w:rPr>
        <w:tab/>
        <w:t>28</w:t>
      </w:r>
    </w:p>
    <w:p w14:paraId="63508EDA" w14:textId="57F6724C" w:rsidR="00060AF2" w:rsidRPr="00060AF2" w:rsidRDefault="00060AF2">
      <w:pPr>
        <w:pStyle w:val="TableofFigures"/>
        <w:tabs>
          <w:tab w:val="right" w:leader="dot" w:pos="9344"/>
        </w:tabs>
        <w:rPr>
          <w:lang w:val="en-150"/>
        </w:rPr>
      </w:pPr>
      <w:r>
        <w:rPr>
          <w:lang w:val="en-150"/>
        </w:rPr>
        <w:t xml:space="preserve">Equation </w:t>
      </w:r>
      <w:r w:rsidRPr="00060AF2">
        <w:rPr>
          <w:lang w:val="en-150"/>
        </w:rPr>
        <w:t>6:</w:t>
      </w:r>
      <w:r w:rsidR="00452B2C">
        <w:rPr>
          <w:lang w:val="en-150"/>
        </w:rPr>
        <w:t xml:space="preserve"> Definition of the Precision-Recall curve in vector notation</w:t>
      </w:r>
      <w:r w:rsidRPr="00060AF2">
        <w:rPr>
          <w:webHidden/>
          <w:lang w:val="en-150"/>
        </w:rPr>
        <w:tab/>
        <w:t>29</w:t>
      </w:r>
    </w:p>
    <w:p w14:paraId="248537F5" w14:textId="2BB5BAC4" w:rsidR="00060AF2" w:rsidRPr="00060AF2" w:rsidRDefault="00060AF2">
      <w:pPr>
        <w:pStyle w:val="TableofFigures"/>
        <w:tabs>
          <w:tab w:val="right" w:leader="dot" w:pos="9344"/>
        </w:tabs>
        <w:rPr>
          <w:lang w:val="en-150"/>
        </w:rPr>
      </w:pPr>
      <w:r>
        <w:rPr>
          <w:lang w:val="en-150"/>
        </w:rPr>
        <w:t xml:space="preserve">Equation </w:t>
      </w:r>
      <w:r w:rsidRPr="00060AF2">
        <w:rPr>
          <w:lang w:val="en-150"/>
        </w:rPr>
        <w:t>7:</w:t>
      </w:r>
      <w:r w:rsidR="00452B2C">
        <w:rPr>
          <w:lang w:val="en-150"/>
        </w:rPr>
        <w:t xml:space="preserve"> Definition of the mean average precision or </w:t>
      </w:r>
      <w:proofErr w:type="spellStart"/>
      <w:r w:rsidR="00452B2C">
        <w:rPr>
          <w:lang w:val="en-150"/>
        </w:rPr>
        <w:t>mAP</w:t>
      </w:r>
      <w:proofErr w:type="spellEnd"/>
      <w:r w:rsidRPr="00060AF2">
        <w:rPr>
          <w:webHidden/>
          <w:lang w:val="en-150"/>
        </w:rPr>
        <w:tab/>
        <w:t>34</w:t>
      </w:r>
    </w:p>
    <w:p w14:paraId="25C08806" w14:textId="4C2DD9F7" w:rsidR="00060AF2" w:rsidRPr="00060AF2" w:rsidRDefault="00060AF2">
      <w:pPr>
        <w:pStyle w:val="TableofFigures"/>
        <w:tabs>
          <w:tab w:val="right" w:leader="dot" w:pos="9344"/>
        </w:tabs>
        <w:rPr>
          <w:lang w:val="en-150"/>
        </w:rPr>
      </w:pPr>
      <w:r>
        <w:rPr>
          <w:lang w:val="en-150"/>
        </w:rPr>
        <w:t xml:space="preserve">Equation </w:t>
      </w:r>
      <w:r w:rsidRPr="00060AF2">
        <w:rPr>
          <w:lang w:val="en-150"/>
        </w:rPr>
        <w:t>8:</w:t>
      </w:r>
      <w:r w:rsidR="00452B2C">
        <w:rPr>
          <w:lang w:val="en-150"/>
        </w:rPr>
        <w:t xml:space="preserve"> Coordinate homogeneous transformation in 2D</w:t>
      </w:r>
      <w:r w:rsidRPr="00060AF2">
        <w:rPr>
          <w:webHidden/>
          <w:lang w:val="en-150"/>
        </w:rPr>
        <w:tab/>
        <w:t>36</w:t>
      </w:r>
    </w:p>
    <w:p w14:paraId="662F15BC" w14:textId="178B558E" w:rsidR="00060AF2" w:rsidRPr="00060AF2" w:rsidRDefault="00060AF2">
      <w:pPr>
        <w:pStyle w:val="TableofFigures"/>
        <w:tabs>
          <w:tab w:val="right" w:leader="dot" w:pos="9344"/>
        </w:tabs>
        <w:rPr>
          <w:lang w:val="en-150"/>
        </w:rPr>
      </w:pPr>
      <w:r>
        <w:rPr>
          <w:lang w:val="en-150"/>
        </w:rPr>
        <w:t xml:space="preserve">Equation </w:t>
      </w:r>
      <w:r w:rsidRPr="00060AF2">
        <w:rPr>
          <w:lang w:val="en-150"/>
        </w:rPr>
        <w:t>9:</w:t>
      </w:r>
      <w:r w:rsidR="00452B2C" w:rsidRPr="00452B2C">
        <w:rPr>
          <w:lang w:val="en-150"/>
        </w:rPr>
        <w:t xml:space="preserve"> </w:t>
      </w:r>
      <w:r w:rsidR="00452B2C">
        <w:rPr>
          <w:lang w:val="en-150"/>
        </w:rPr>
        <w:t>Coordinate homogeneous transformation in 3D</w:t>
      </w:r>
      <w:r w:rsidRPr="00060AF2">
        <w:rPr>
          <w:webHidden/>
          <w:lang w:val="en-150"/>
        </w:rPr>
        <w:tab/>
        <w:t>93</w:t>
      </w:r>
    </w:p>
    <w:p w14:paraId="3761B90B" w14:textId="041F2A83" w:rsidR="00060AF2" w:rsidRPr="00060AF2" w:rsidRDefault="00060AF2">
      <w:pPr>
        <w:pStyle w:val="TableofFigures"/>
        <w:tabs>
          <w:tab w:val="right" w:leader="dot" w:pos="9344"/>
        </w:tabs>
        <w:rPr>
          <w:lang w:val="en-150"/>
        </w:rPr>
      </w:pPr>
      <w:r>
        <w:rPr>
          <w:lang w:val="en-150"/>
        </w:rPr>
        <w:t xml:space="preserve">Equation </w:t>
      </w:r>
      <w:r w:rsidRPr="00060AF2">
        <w:rPr>
          <w:lang w:val="en-150"/>
        </w:rPr>
        <w:t>10:</w:t>
      </w:r>
      <w:r w:rsidR="00452B2C">
        <w:rPr>
          <w:lang w:val="en-150"/>
        </w:rPr>
        <w:t xml:space="preserve"> Generic state space representation of a linear system</w:t>
      </w:r>
      <w:r w:rsidRPr="00060AF2">
        <w:rPr>
          <w:webHidden/>
          <w:lang w:val="en-150"/>
        </w:rPr>
        <w:tab/>
        <w:t>94</w:t>
      </w:r>
    </w:p>
    <w:p w14:paraId="3B04BC7A" w14:textId="6109B381" w:rsidR="00060AF2" w:rsidRPr="00060AF2" w:rsidRDefault="00060AF2">
      <w:pPr>
        <w:pStyle w:val="TableofFigures"/>
        <w:tabs>
          <w:tab w:val="right" w:leader="dot" w:pos="9344"/>
        </w:tabs>
        <w:rPr>
          <w:lang w:val="en-150"/>
        </w:rPr>
      </w:pPr>
      <w:r>
        <w:rPr>
          <w:lang w:val="en-150"/>
        </w:rPr>
        <w:t xml:space="preserve">Equation </w:t>
      </w:r>
      <w:r w:rsidRPr="00060AF2">
        <w:rPr>
          <w:lang w:val="en-150"/>
        </w:rPr>
        <w:t>11:</w:t>
      </w:r>
      <w:r w:rsidR="00452B2C">
        <w:rPr>
          <w:lang w:val="en-150"/>
        </w:rPr>
        <w:t xml:space="preserve"> Linear Kalman filter</w:t>
      </w:r>
      <w:r w:rsidRPr="00060AF2">
        <w:rPr>
          <w:webHidden/>
          <w:lang w:val="en-150"/>
        </w:rPr>
        <w:tab/>
        <w:t>94</w:t>
      </w:r>
    </w:p>
    <w:p w14:paraId="3FBF7A39" w14:textId="054EF6B2" w:rsidR="00060AF2" w:rsidRPr="00060AF2" w:rsidRDefault="00060AF2">
      <w:pPr>
        <w:pStyle w:val="TableofFigures"/>
        <w:tabs>
          <w:tab w:val="right" w:leader="dot" w:pos="9344"/>
        </w:tabs>
        <w:rPr>
          <w:lang w:val="en-150"/>
        </w:rPr>
      </w:pPr>
      <w:r>
        <w:rPr>
          <w:lang w:val="en-150"/>
        </w:rPr>
        <w:t xml:space="preserve">Equation </w:t>
      </w:r>
      <w:r w:rsidRPr="00060AF2">
        <w:rPr>
          <w:lang w:val="en-150"/>
        </w:rPr>
        <w:t>12:</w:t>
      </w:r>
      <w:r w:rsidR="00452B2C">
        <w:rPr>
          <w:lang w:val="en-150"/>
        </w:rPr>
        <w:t xml:space="preserve"> Undistorted 3D reconstruction with pinhole camera model</w:t>
      </w:r>
      <w:r w:rsidR="003021E8">
        <w:rPr>
          <w:lang w:val="en-150"/>
        </w:rPr>
        <w:t xml:space="preserve"> I</w:t>
      </w:r>
      <w:r w:rsidRPr="00060AF2">
        <w:rPr>
          <w:webHidden/>
          <w:lang w:val="en-150"/>
        </w:rPr>
        <w:tab/>
        <w:t>95</w:t>
      </w:r>
    </w:p>
    <w:p w14:paraId="2FC0B7BF" w14:textId="591492C2" w:rsidR="00060AF2" w:rsidRPr="00060AF2" w:rsidRDefault="00060AF2">
      <w:pPr>
        <w:pStyle w:val="TableofFigures"/>
        <w:tabs>
          <w:tab w:val="right" w:leader="dot" w:pos="9344"/>
        </w:tabs>
        <w:rPr>
          <w:lang w:val="en-150"/>
        </w:rPr>
      </w:pPr>
      <w:r>
        <w:rPr>
          <w:lang w:val="en-150"/>
        </w:rPr>
        <w:t xml:space="preserve">Equation </w:t>
      </w:r>
      <w:r w:rsidRPr="00060AF2">
        <w:rPr>
          <w:lang w:val="en-150"/>
        </w:rPr>
        <w:t>13:</w:t>
      </w:r>
      <w:r w:rsidR="00452B2C">
        <w:rPr>
          <w:lang w:val="en-150"/>
        </w:rPr>
        <w:t xml:space="preserve"> Undistorted 3D reconstruction </w:t>
      </w:r>
      <w:r w:rsidR="003021E8">
        <w:rPr>
          <w:lang w:val="en-150"/>
        </w:rPr>
        <w:t>with p</w:t>
      </w:r>
      <w:r w:rsidR="00452B2C">
        <w:rPr>
          <w:lang w:val="en-150"/>
        </w:rPr>
        <w:t>inhole camera model</w:t>
      </w:r>
      <w:r w:rsidR="003021E8">
        <w:rPr>
          <w:lang w:val="en-150"/>
        </w:rPr>
        <w:t xml:space="preserve"> II</w:t>
      </w:r>
      <w:r w:rsidRPr="00060AF2">
        <w:rPr>
          <w:webHidden/>
          <w:lang w:val="en-150"/>
        </w:rPr>
        <w:tab/>
        <w:t>96</w:t>
      </w:r>
    </w:p>
    <w:p w14:paraId="0F55E877" w14:textId="683F2252" w:rsidR="00060AF2" w:rsidRPr="00060AF2" w:rsidRDefault="00060AF2">
      <w:pPr>
        <w:pStyle w:val="TableofFigures"/>
        <w:tabs>
          <w:tab w:val="right" w:leader="dot" w:pos="9344"/>
        </w:tabs>
        <w:rPr>
          <w:lang w:val="en-150"/>
        </w:rPr>
      </w:pPr>
      <w:r>
        <w:rPr>
          <w:lang w:val="en-150"/>
        </w:rPr>
        <w:t xml:space="preserve">Equation </w:t>
      </w:r>
      <w:r w:rsidRPr="00060AF2">
        <w:rPr>
          <w:lang w:val="en-150"/>
        </w:rPr>
        <w:t>14:</w:t>
      </w:r>
      <w:r w:rsidR="003021E8">
        <w:rPr>
          <w:lang w:val="en-150"/>
        </w:rPr>
        <w:t xml:space="preserve"> Distorted 3D reconstruction with pinhole camera model.</w:t>
      </w:r>
      <w:r w:rsidRPr="00060AF2">
        <w:rPr>
          <w:webHidden/>
          <w:lang w:val="en-150"/>
        </w:rPr>
        <w:tab/>
        <w:t>97</w:t>
      </w:r>
    </w:p>
    <w:p w14:paraId="6DC3DB0B" w14:textId="36732BCF" w:rsidR="00060AF2" w:rsidRPr="00060AF2" w:rsidRDefault="00060AF2">
      <w:pPr>
        <w:pStyle w:val="TableofFigures"/>
        <w:tabs>
          <w:tab w:val="right" w:leader="dot" w:pos="9344"/>
        </w:tabs>
        <w:rPr>
          <w:lang w:val="en-150"/>
        </w:rPr>
      </w:pPr>
      <w:r>
        <w:rPr>
          <w:lang w:val="en-150"/>
        </w:rPr>
        <w:t xml:space="preserve">Equation </w:t>
      </w:r>
      <w:r w:rsidRPr="00060AF2">
        <w:rPr>
          <w:lang w:val="en-150"/>
        </w:rPr>
        <w:t>15:</w:t>
      </w:r>
      <w:r w:rsidR="003021E8">
        <w:rPr>
          <w:lang w:val="en-150"/>
        </w:rPr>
        <w:t xml:space="preserve"> Pose of camera </w:t>
      </w:r>
      <w:proofErr w:type="spellStart"/>
      <w:r w:rsidR="003021E8">
        <w:rPr>
          <w:lang w:val="en-150"/>
        </w:rPr>
        <w:t>w.r.</w:t>
      </w:r>
      <w:proofErr w:type="spellEnd"/>
      <w:r w:rsidR="003021E8">
        <w:rPr>
          <w:lang w:val="en-150"/>
        </w:rPr>
        <w:t xml:space="preserve"> </w:t>
      </w:r>
      <w:proofErr w:type="spellStart"/>
      <w:r w:rsidR="003021E8">
        <w:rPr>
          <w:lang w:val="en-150"/>
        </w:rPr>
        <w:t>ArUco</w:t>
      </w:r>
      <w:proofErr w:type="spellEnd"/>
      <w:r w:rsidR="003021E8">
        <w:rPr>
          <w:lang w:val="en-150"/>
        </w:rPr>
        <w:t xml:space="preserve"> from pose of </w:t>
      </w:r>
      <w:proofErr w:type="spellStart"/>
      <w:r w:rsidR="003021E8">
        <w:rPr>
          <w:lang w:val="en-150"/>
        </w:rPr>
        <w:t>ArUco</w:t>
      </w:r>
      <w:proofErr w:type="spellEnd"/>
      <w:r w:rsidR="003021E8">
        <w:rPr>
          <w:lang w:val="en-150"/>
        </w:rPr>
        <w:t xml:space="preserve"> </w:t>
      </w:r>
      <w:proofErr w:type="spellStart"/>
      <w:r w:rsidR="003021E8">
        <w:rPr>
          <w:lang w:val="en-150"/>
        </w:rPr>
        <w:t>w.r.</w:t>
      </w:r>
      <w:proofErr w:type="spellEnd"/>
      <w:r w:rsidR="003021E8">
        <w:rPr>
          <w:lang w:val="en-150"/>
        </w:rPr>
        <w:t xml:space="preserve"> camera</w:t>
      </w:r>
      <w:r w:rsidRPr="00060AF2">
        <w:rPr>
          <w:webHidden/>
          <w:lang w:val="en-150"/>
        </w:rPr>
        <w:tab/>
        <w:t>97</w:t>
      </w:r>
    </w:p>
    <w:p w14:paraId="0DB72F95" w14:textId="65AE9C2E" w:rsidR="00060AF2" w:rsidRPr="00060AF2" w:rsidRDefault="00060AF2">
      <w:pPr>
        <w:pStyle w:val="TableofFigures"/>
        <w:tabs>
          <w:tab w:val="right" w:leader="dot" w:pos="9344"/>
        </w:tabs>
        <w:rPr>
          <w:lang w:val="en-150"/>
        </w:rPr>
      </w:pPr>
      <w:r>
        <w:rPr>
          <w:lang w:val="en-150"/>
        </w:rPr>
        <w:t xml:space="preserve">Equation </w:t>
      </w:r>
      <w:r w:rsidRPr="00060AF2">
        <w:rPr>
          <w:lang w:val="en-150"/>
        </w:rPr>
        <w:t>16:</w:t>
      </w:r>
      <w:r w:rsidR="003C3240">
        <w:rPr>
          <w:lang w:val="en-150"/>
        </w:rPr>
        <w:t xml:space="preserve"> State space model for single-</w:t>
      </w:r>
      <w:proofErr w:type="spellStart"/>
      <w:r w:rsidR="003C3240">
        <w:rPr>
          <w:lang w:val="en-150"/>
        </w:rPr>
        <w:t>ArUco</w:t>
      </w:r>
      <w:proofErr w:type="spellEnd"/>
      <w:r w:rsidR="003C3240" w:rsidRPr="003C3240">
        <w:rPr>
          <w:lang w:val="en-150"/>
        </w:rPr>
        <w:t xml:space="preserve"> </w:t>
      </w:r>
      <w:r w:rsidR="003C3240">
        <w:rPr>
          <w:lang w:val="en-150"/>
        </w:rPr>
        <w:t>horizontal pose estimation</w:t>
      </w:r>
      <w:r w:rsidRPr="00060AF2">
        <w:rPr>
          <w:webHidden/>
          <w:lang w:val="en-150"/>
        </w:rPr>
        <w:tab/>
        <w:t>100</w:t>
      </w:r>
    </w:p>
    <w:p w14:paraId="47A920E6" w14:textId="4D5352A4" w:rsidR="00060AF2" w:rsidRPr="00060AF2" w:rsidRDefault="00060AF2">
      <w:pPr>
        <w:pStyle w:val="TableofFigures"/>
        <w:tabs>
          <w:tab w:val="right" w:leader="dot" w:pos="9344"/>
        </w:tabs>
        <w:rPr>
          <w:lang w:val="en-150"/>
        </w:rPr>
      </w:pPr>
      <w:r>
        <w:rPr>
          <w:lang w:val="en-150"/>
        </w:rPr>
        <w:t xml:space="preserve">Equation </w:t>
      </w:r>
      <w:r w:rsidRPr="00060AF2">
        <w:rPr>
          <w:lang w:val="en-150"/>
        </w:rPr>
        <w:t>17:</w:t>
      </w:r>
      <w:r w:rsidR="003C3240" w:rsidRPr="003C3240">
        <w:rPr>
          <w:lang w:val="en-150"/>
        </w:rPr>
        <w:t xml:space="preserve"> </w:t>
      </w:r>
      <w:r w:rsidR="003C3240">
        <w:rPr>
          <w:lang w:val="en-150"/>
        </w:rPr>
        <w:t>State space model for double-</w:t>
      </w:r>
      <w:proofErr w:type="spellStart"/>
      <w:r w:rsidR="003C3240">
        <w:rPr>
          <w:lang w:val="en-150"/>
        </w:rPr>
        <w:t>ArUco</w:t>
      </w:r>
      <w:proofErr w:type="spellEnd"/>
      <w:r w:rsidR="003C3240" w:rsidRPr="003C3240">
        <w:rPr>
          <w:lang w:val="en-150"/>
        </w:rPr>
        <w:t xml:space="preserve"> </w:t>
      </w:r>
      <w:r w:rsidR="003C3240">
        <w:rPr>
          <w:lang w:val="en-150"/>
        </w:rPr>
        <w:t>horizontal pose estimation</w:t>
      </w:r>
      <w:r w:rsidRPr="00060AF2">
        <w:rPr>
          <w:webHidden/>
          <w:lang w:val="en-150"/>
        </w:rPr>
        <w:tab/>
        <w:t>105</w:t>
      </w:r>
    </w:p>
    <w:p w14:paraId="3E5FF31E" w14:textId="69253D66" w:rsidR="00060AF2" w:rsidRPr="00060AF2" w:rsidRDefault="00060AF2">
      <w:pPr>
        <w:pStyle w:val="TableofFigures"/>
        <w:tabs>
          <w:tab w:val="right" w:leader="dot" w:pos="9344"/>
        </w:tabs>
        <w:rPr>
          <w:lang w:val="en-150"/>
        </w:rPr>
      </w:pPr>
      <w:r>
        <w:rPr>
          <w:lang w:val="en-150"/>
        </w:rPr>
        <w:t xml:space="preserve">Equation </w:t>
      </w:r>
      <w:r w:rsidRPr="00060AF2">
        <w:rPr>
          <w:lang w:val="en-150"/>
        </w:rPr>
        <w:t>18:</w:t>
      </w:r>
      <w:r w:rsidR="003C3240" w:rsidRPr="003C3240">
        <w:rPr>
          <w:lang w:val="en-150"/>
        </w:rPr>
        <w:t xml:space="preserve"> </w:t>
      </w:r>
      <w:r w:rsidR="003C3240">
        <w:rPr>
          <w:lang w:val="en-150"/>
        </w:rPr>
        <w:t>Broadcasting the Kalman gain towards a size-varying Kalman filter</w:t>
      </w:r>
      <w:r w:rsidRPr="00060AF2">
        <w:rPr>
          <w:webHidden/>
          <w:lang w:val="en-150"/>
        </w:rPr>
        <w:tab/>
        <w:t>106</w:t>
      </w:r>
    </w:p>
    <w:p w14:paraId="01FE9E65" w14:textId="64BF57FA" w:rsidR="00060AF2" w:rsidRPr="00060AF2" w:rsidRDefault="00060AF2">
      <w:pPr>
        <w:pStyle w:val="TableofFigures"/>
        <w:tabs>
          <w:tab w:val="right" w:leader="dot" w:pos="9344"/>
        </w:tabs>
        <w:rPr>
          <w:lang w:val="en-150"/>
        </w:rPr>
      </w:pPr>
      <w:r>
        <w:rPr>
          <w:lang w:val="en-150"/>
        </w:rPr>
        <w:t xml:space="preserve">Equation </w:t>
      </w:r>
      <w:r w:rsidRPr="00060AF2">
        <w:rPr>
          <w:lang w:val="en-150"/>
        </w:rPr>
        <w:t>19:</w:t>
      </w:r>
      <w:r w:rsidR="003C3240" w:rsidRPr="003C3240">
        <w:rPr>
          <w:lang w:val="en-150"/>
        </w:rPr>
        <w:t xml:space="preserve"> </w:t>
      </w:r>
      <w:r w:rsidR="003C3240">
        <w:rPr>
          <w:lang w:val="en-150"/>
        </w:rPr>
        <w:t>State space model for multi-</w:t>
      </w:r>
      <w:proofErr w:type="spellStart"/>
      <w:r w:rsidR="003C3240">
        <w:rPr>
          <w:lang w:val="en-150"/>
        </w:rPr>
        <w:t>ArUco</w:t>
      </w:r>
      <w:proofErr w:type="spellEnd"/>
      <w:r w:rsidR="003C3240">
        <w:rPr>
          <w:lang w:val="en-150"/>
        </w:rPr>
        <w:t xml:space="preserve"> horizontal pose estimation</w:t>
      </w:r>
      <w:r w:rsidRPr="00060AF2">
        <w:rPr>
          <w:webHidden/>
          <w:lang w:val="en-150"/>
        </w:rPr>
        <w:tab/>
        <w:t>107</w:t>
      </w:r>
    </w:p>
    <w:p w14:paraId="200F29AA" w14:textId="14E0B3CD" w:rsidR="00060AF2" w:rsidRPr="00060AF2" w:rsidRDefault="00060AF2">
      <w:pPr>
        <w:pStyle w:val="TableofFigures"/>
        <w:tabs>
          <w:tab w:val="right" w:leader="dot" w:pos="9344"/>
        </w:tabs>
        <w:rPr>
          <w:lang w:val="en-150"/>
        </w:rPr>
      </w:pPr>
      <w:r>
        <w:rPr>
          <w:lang w:val="en-150"/>
        </w:rPr>
        <w:t xml:space="preserve">Equation </w:t>
      </w:r>
      <w:r w:rsidRPr="00060AF2">
        <w:rPr>
          <w:lang w:val="en-150"/>
        </w:rPr>
        <w:t>20:</w:t>
      </w:r>
      <w:r w:rsidR="003C3240" w:rsidRPr="003C3240">
        <w:rPr>
          <w:lang w:val="en-150"/>
        </w:rPr>
        <w:t xml:space="preserve"> </w:t>
      </w:r>
      <w:r w:rsidR="003C3240">
        <w:rPr>
          <w:lang w:val="en-150"/>
        </w:rPr>
        <w:t xml:space="preserve">State space model for </w:t>
      </w:r>
      <m:oMath>
        <m:r>
          <m:rPr>
            <m:sty m:val="p"/>
          </m:rPr>
          <w:rPr>
            <w:rFonts w:ascii="Cambria Math" w:hAnsi="Cambria Math"/>
            <w:lang w:val="en-150"/>
          </w:rPr>
          <m:t>360</m:t>
        </m:r>
        <m:r>
          <w:rPr>
            <w:rFonts w:ascii="Cambria Math" w:hAnsi="Cambria Math"/>
            <w:color w:val="222222"/>
            <w:shd w:val="clear" w:color="auto" w:fill="FFFFFF"/>
            <w:lang w:val="en-150"/>
          </w:rPr>
          <m:t>°</m:t>
        </m:r>
      </m:oMath>
      <w:r w:rsidR="003C3240">
        <w:rPr>
          <w:lang w:val="en-150"/>
        </w:rPr>
        <w:t xml:space="preserve"> multi-ArUco horizontal pose filtering</w:t>
      </w:r>
      <w:r w:rsidRPr="00060AF2">
        <w:rPr>
          <w:webHidden/>
          <w:lang w:val="en-150"/>
        </w:rPr>
        <w:tab/>
        <w:t>109</w:t>
      </w:r>
    </w:p>
    <w:p w14:paraId="00BE0F3E" w14:textId="702298A6" w:rsidR="00060AF2" w:rsidRPr="00060AF2" w:rsidRDefault="00060AF2">
      <w:pPr>
        <w:pStyle w:val="TableofFigures"/>
        <w:tabs>
          <w:tab w:val="right" w:leader="dot" w:pos="9344"/>
        </w:tabs>
        <w:rPr>
          <w:lang w:val="en-150"/>
        </w:rPr>
      </w:pPr>
      <w:r>
        <w:rPr>
          <w:lang w:val="en-150"/>
        </w:rPr>
        <w:t xml:space="preserve">Equation </w:t>
      </w:r>
      <w:r w:rsidRPr="00060AF2">
        <w:rPr>
          <w:lang w:val="en-150"/>
        </w:rPr>
        <w:t>21:</w:t>
      </w:r>
      <w:r w:rsidR="003C3240">
        <w:rPr>
          <w:lang w:val="en-150"/>
        </w:rPr>
        <w:t xml:space="preserve"> Width-based 2D reconstruction for the localization of items</w:t>
      </w:r>
      <w:r w:rsidRPr="00060AF2">
        <w:rPr>
          <w:webHidden/>
          <w:lang w:val="en-150"/>
        </w:rPr>
        <w:tab/>
        <w:t>110</w:t>
      </w:r>
    </w:p>
    <w:p w14:paraId="165B75A6" w14:textId="377DADD2" w:rsidR="00060AF2" w:rsidRPr="00060AF2" w:rsidRDefault="00060AF2">
      <w:pPr>
        <w:pStyle w:val="TableofFigures"/>
        <w:tabs>
          <w:tab w:val="right" w:leader="dot" w:pos="9344"/>
        </w:tabs>
        <w:rPr>
          <w:lang w:val="en-150"/>
        </w:rPr>
      </w:pPr>
      <w:r>
        <w:rPr>
          <w:lang w:val="en-150"/>
        </w:rPr>
        <w:t xml:space="preserve">Equation </w:t>
      </w:r>
      <w:r w:rsidRPr="00060AF2">
        <w:rPr>
          <w:lang w:val="en-150"/>
        </w:rPr>
        <w:t>22:</w:t>
      </w:r>
      <w:r w:rsidR="003C3240">
        <w:rPr>
          <w:lang w:val="en-150"/>
        </w:rPr>
        <w:t xml:space="preserve"> Likelihood map difference equation</w:t>
      </w:r>
      <w:r w:rsidRPr="00060AF2">
        <w:rPr>
          <w:webHidden/>
          <w:lang w:val="en-150"/>
        </w:rPr>
        <w:tab/>
        <w:t>112</w:t>
      </w:r>
    </w:p>
    <w:p w14:paraId="4DBD16A7" w14:textId="46E06EB9" w:rsidR="00060AF2" w:rsidRPr="00060AF2" w:rsidRDefault="00060AF2">
      <w:pPr>
        <w:pStyle w:val="TableofFigures"/>
        <w:tabs>
          <w:tab w:val="right" w:leader="dot" w:pos="9344"/>
        </w:tabs>
        <w:rPr>
          <w:lang w:val="en-150"/>
        </w:rPr>
      </w:pPr>
      <w:r>
        <w:rPr>
          <w:lang w:val="en-150"/>
        </w:rPr>
        <w:t xml:space="preserve">Equation </w:t>
      </w:r>
      <w:r w:rsidRPr="00060AF2">
        <w:rPr>
          <w:lang w:val="en-150"/>
        </w:rPr>
        <w:t>23:</w:t>
      </w:r>
      <w:r w:rsidR="003C3240">
        <w:rPr>
          <w:lang w:val="en-150"/>
        </w:rPr>
        <w:t xml:space="preserve"> Straightforward homogeneous transformation from camera to map frame</w:t>
      </w:r>
      <w:r w:rsidRPr="00060AF2">
        <w:rPr>
          <w:webHidden/>
          <w:lang w:val="en-150"/>
        </w:rPr>
        <w:tab/>
        <w:t>115</w:t>
      </w:r>
    </w:p>
    <w:p w14:paraId="4C1EAEE8" w14:textId="712F683A" w:rsidR="00C92C76" w:rsidRDefault="00C92C76" w:rsidP="00C92C76">
      <w:pPr>
        <w:rPr>
          <w:lang w:val="en-150"/>
        </w:rPr>
      </w:pPr>
    </w:p>
    <w:p w14:paraId="40E96509" w14:textId="77777777" w:rsidR="00C92C76" w:rsidRPr="00C92C76" w:rsidRDefault="00C92C76" w:rsidP="00C92C76">
      <w:pPr>
        <w:rPr>
          <w:lang w:val="en-150"/>
        </w:rPr>
      </w:pPr>
    </w:p>
    <w:p w14:paraId="25BBA918" w14:textId="77777777" w:rsidR="00EA47CC" w:rsidRPr="00EB5B16" w:rsidRDefault="00EA47CC" w:rsidP="00C67FA8">
      <w:pPr>
        <w:pStyle w:val="Heading1"/>
        <w:rPr>
          <w:lang w:val="en-150"/>
        </w:rPr>
      </w:pPr>
      <w:bookmarkStart w:id="6" w:name="_Toc74572055"/>
      <w:r w:rsidRPr="00EB5B16">
        <w:rPr>
          <w:lang w:val="en-150"/>
        </w:rPr>
        <w:lastRenderedPageBreak/>
        <w:t>Introduction</w:t>
      </w:r>
      <w:bookmarkEnd w:id="6"/>
    </w:p>
    <w:p w14:paraId="2B52BC23" w14:textId="77777777" w:rsidR="00205583" w:rsidRPr="00EB5B16" w:rsidRDefault="00F71B2F" w:rsidP="003B58E4">
      <w:pPr>
        <w:pStyle w:val="Heading2"/>
        <w:rPr>
          <w:lang w:val="en-150"/>
        </w:rPr>
      </w:pPr>
      <w:bookmarkStart w:id="7" w:name="_Toc74572056"/>
      <w:r w:rsidRPr="00EB5B16">
        <w:rPr>
          <w:lang w:val="en-150"/>
        </w:rPr>
        <w:t>Problem definition</w:t>
      </w:r>
      <w:bookmarkEnd w:id="7"/>
    </w:p>
    <w:p w14:paraId="200849F5" w14:textId="77777777" w:rsidR="00F71B2F" w:rsidRPr="00EB5B16" w:rsidRDefault="00F71B2F" w:rsidP="00F71B2F">
      <w:pPr>
        <w:pStyle w:val="Heading3"/>
        <w:rPr>
          <w:lang w:val="en-150"/>
        </w:rPr>
      </w:pPr>
      <w:bookmarkStart w:id="8" w:name="_Toc74572057"/>
      <w:r w:rsidRPr="00EB5B16">
        <w:rPr>
          <w:lang w:val="en-150"/>
        </w:rPr>
        <w:t>Motivation</w:t>
      </w:r>
      <w:bookmarkEnd w:id="8"/>
    </w:p>
    <w:p w14:paraId="3A795B0F" w14:textId="187DCDF9" w:rsidR="004F55A9" w:rsidRPr="00EB5B16" w:rsidRDefault="004F55A9" w:rsidP="004F55A9">
      <w:pPr>
        <w:rPr>
          <w:lang w:val="en-150"/>
        </w:rPr>
      </w:pPr>
      <w:r w:rsidRPr="00EB5B16">
        <w:rPr>
          <w:lang w:val="en-150"/>
        </w:rPr>
        <w:t xml:space="preserve">This academical project aims to explore the field of applied machine vision by approaching a challenging computer vision problem, consisting on the detection and localization of items within a </w:t>
      </w:r>
      <w:r w:rsidR="00C922C3" w:rsidRPr="00EB5B16">
        <w:rPr>
          <w:lang w:val="en-150"/>
        </w:rPr>
        <w:t xml:space="preserve">closed </w:t>
      </w:r>
      <w:r w:rsidRPr="00EB5B16">
        <w:rPr>
          <w:lang w:val="en-150"/>
        </w:rPr>
        <w:t>environment.</w:t>
      </w:r>
    </w:p>
    <w:p w14:paraId="0E8DD4FF" w14:textId="247CEA7C" w:rsidR="00AA10A5" w:rsidRPr="00EB5B16" w:rsidRDefault="002056E4" w:rsidP="00552D76">
      <w:pPr>
        <w:rPr>
          <w:lang w:val="en-150"/>
        </w:rPr>
      </w:pPr>
      <w:r w:rsidRPr="00EB5B16">
        <w:rPr>
          <w:lang w:val="en-150"/>
        </w:rPr>
        <w:t xml:space="preserve">Within the current state-of-the-art research in the field of robotics, autonomous </w:t>
      </w:r>
      <w:r w:rsidR="003813AA" w:rsidRPr="00EB5B16">
        <w:rPr>
          <w:lang w:val="en-150"/>
        </w:rPr>
        <w:t xml:space="preserve">navigation, mapping and </w:t>
      </w:r>
      <w:r w:rsidR="00AA10A5" w:rsidRPr="00EB5B16">
        <w:rPr>
          <w:lang w:val="en-150"/>
        </w:rPr>
        <w:t xml:space="preserve">item </w:t>
      </w:r>
      <w:r w:rsidR="003813AA" w:rsidRPr="00EB5B16">
        <w:rPr>
          <w:lang w:val="en-150"/>
        </w:rPr>
        <w:t>search in underground settings has been a rising interest.</w:t>
      </w:r>
      <w:r w:rsidR="00CB5B21" w:rsidRPr="00EB5B16">
        <w:rPr>
          <w:lang w:val="en-150"/>
        </w:rPr>
        <w:t xml:space="preserve"> S</w:t>
      </w:r>
      <w:r w:rsidR="003813AA" w:rsidRPr="00EB5B16">
        <w:rPr>
          <w:lang w:val="en-150"/>
        </w:rPr>
        <w:t>ubterranean</w:t>
      </w:r>
      <w:r w:rsidR="00293371" w:rsidRPr="00EB5B16">
        <w:rPr>
          <w:lang w:val="en-150"/>
        </w:rPr>
        <w:t xml:space="preserve"> </w:t>
      </w:r>
      <w:r w:rsidR="003813AA" w:rsidRPr="00EB5B16">
        <w:rPr>
          <w:lang w:val="en-150"/>
        </w:rPr>
        <w:t>environments are characterized by lack of natural light, track roughness and isolation or restriction in space</w:t>
      </w:r>
      <w:r w:rsidR="00CB5B21" w:rsidRPr="00EB5B16">
        <w:rPr>
          <w:lang w:val="en-150"/>
        </w:rPr>
        <w:t>, among others</w:t>
      </w:r>
      <w:r w:rsidR="003813AA" w:rsidRPr="00EB5B16">
        <w:rPr>
          <w:lang w:val="en-150"/>
        </w:rPr>
        <w:t>. These hazards vary drastically across domains and can degrade or change over time, often posing too high of a risk for having</w:t>
      </w:r>
      <w:r w:rsidR="00DE2892" w:rsidRPr="00EB5B16">
        <w:rPr>
          <w:lang w:val="en-150"/>
        </w:rPr>
        <w:t xml:space="preserve"> human</w:t>
      </w:r>
      <w:r w:rsidR="003813AA" w:rsidRPr="00EB5B16">
        <w:rPr>
          <w:lang w:val="en-150"/>
        </w:rPr>
        <w:t xml:space="preserve"> personnel enter such places. </w:t>
      </w:r>
    </w:p>
    <w:p w14:paraId="621F1DF4" w14:textId="31865DB9" w:rsidR="00702E59" w:rsidRPr="00EB5B16" w:rsidRDefault="00AA10A5" w:rsidP="00CC0B4C">
      <w:pPr>
        <w:rPr>
          <w:lang w:val="en-150"/>
        </w:rPr>
      </w:pPr>
      <w:r w:rsidRPr="00EB5B16">
        <w:rPr>
          <w:lang w:val="en-150"/>
        </w:rPr>
        <w:t>A robot</w:t>
      </w:r>
      <w:r w:rsidRPr="00EB5B16">
        <w:rPr>
          <w:i/>
          <w:iCs/>
          <w:lang w:val="en-150"/>
        </w:rPr>
        <w:t xml:space="preserve"> </w:t>
      </w:r>
      <w:r w:rsidRPr="00EB5B16">
        <w:rPr>
          <w:lang w:val="en-150"/>
        </w:rPr>
        <w:t xml:space="preserve">is a </w:t>
      </w:r>
      <w:bookmarkStart w:id="9" w:name="_Hlk74499602"/>
      <w:r w:rsidRPr="00EB5B16">
        <w:rPr>
          <w:lang w:val="en-150"/>
        </w:rPr>
        <w:t xml:space="preserve">goal-oriented machine that can sense, plan and act autonomously </w:t>
      </w:r>
      <w:bookmarkEnd w:id="9"/>
      <w:r w:rsidR="007301CA" w:rsidRPr="00EB5B16">
        <w:rPr>
          <w:lang w:val="en-150"/>
        </w:rPr>
        <w:fldChar w:fldCharType="begin" w:fldLock="1"/>
      </w:r>
      <w:r w:rsidR="00D46F62" w:rsidRPr="00EB5B16">
        <w:rPr>
          <w:lang w:val="en-150"/>
        </w:rPr>
        <w:instrText>ADDIN CSL_CITATION {"citationItems":[{"id":"ITEM-1","itemData":{"author":[{"dropping-particle":"","family":"Nikolakopoulos","given":"George","non-dropping-particle":"","parse-names":false,"suffix":""}],"id":"ITEM-1","issued":{"date-parts":[["2020"]]},"publisher-place":"Luleå","title":"R7010E Robotics Lp2 H20","type":"speech"},"uris":["http://www.mendeley.com/documents/?uuid=a3bcfcff-88fd-44c0-9f26-6c0bf28ae9bb"]}],"mendeley":{"formattedCitation":"[1]","plainTextFormattedCitation":"[1]","previouslyFormattedCitation":"[1]"},"properties":{"noteIndex":0},"schema":"https://github.com/citation-style-language/schema/raw/master/csl-citation.json"}</w:instrText>
      </w:r>
      <w:r w:rsidR="007301CA" w:rsidRPr="00EB5B16">
        <w:rPr>
          <w:lang w:val="en-150"/>
        </w:rPr>
        <w:fldChar w:fldCharType="separate"/>
      </w:r>
      <w:r w:rsidR="007301CA" w:rsidRPr="00EB5B16">
        <w:rPr>
          <w:noProof/>
          <w:lang w:val="en-150"/>
        </w:rPr>
        <w:t>[1]</w:t>
      </w:r>
      <w:r w:rsidR="007301CA" w:rsidRPr="00EB5B16">
        <w:rPr>
          <w:lang w:val="en-150"/>
        </w:rPr>
        <w:fldChar w:fldCharType="end"/>
      </w:r>
      <w:r w:rsidRPr="00EB5B16">
        <w:rPr>
          <w:lang w:val="en-150"/>
        </w:rPr>
        <w:t xml:space="preserve">. The design of a robot application must answer a series of questions: where the robot is, what is its surrounding environment, where should the robot go, etc. A classical robotic architecture is depicted on </w:t>
      </w:r>
      <w:r w:rsidR="004E6AB0" w:rsidRPr="00EB5B16">
        <w:rPr>
          <w:lang w:val="en-150"/>
        </w:rPr>
        <w:fldChar w:fldCharType="begin"/>
      </w:r>
      <w:r w:rsidR="004E6AB0" w:rsidRPr="00EB5B16">
        <w:rPr>
          <w:lang w:val="en-150"/>
        </w:rPr>
        <w:instrText xml:space="preserve"> REF _Ref74519919 \h </w:instrText>
      </w:r>
      <w:r w:rsidR="004E6AB0" w:rsidRPr="00EB5B16">
        <w:rPr>
          <w:lang w:val="en-150"/>
        </w:rPr>
      </w:r>
      <w:r w:rsidR="004E6AB0" w:rsidRPr="00EB5B16">
        <w:rPr>
          <w:lang w:val="en-150"/>
        </w:rPr>
        <w:fldChar w:fldCharType="separate"/>
      </w:r>
      <w:r w:rsidR="00452B2C" w:rsidRPr="00EB5B16">
        <w:rPr>
          <w:lang w:val="en-150"/>
        </w:rPr>
        <w:t xml:space="preserve">Figure </w:t>
      </w:r>
      <w:r w:rsidR="00452B2C">
        <w:rPr>
          <w:noProof/>
          <w:lang w:val="en-150"/>
        </w:rPr>
        <w:t>1</w:t>
      </w:r>
      <w:r w:rsidR="004E6AB0" w:rsidRPr="00EB5B16">
        <w:rPr>
          <w:lang w:val="en-150"/>
        </w:rPr>
        <w:fldChar w:fldCharType="end"/>
      </w:r>
      <w:r w:rsidR="00CC0B4C" w:rsidRPr="00EB5B16">
        <w:rPr>
          <w:lang w:val="en-150"/>
        </w:rPr>
        <w:t>, where the</w:t>
      </w:r>
      <w:r w:rsidR="00702E59" w:rsidRPr="00EB5B16">
        <w:rPr>
          <w:lang w:val="en-150"/>
        </w:rPr>
        <w:t xml:space="preserve"> relationship between the</w:t>
      </w:r>
      <w:r w:rsidR="00CC0B4C" w:rsidRPr="00EB5B16">
        <w:rPr>
          <w:lang w:val="en-150"/>
        </w:rPr>
        <w:t xml:space="preserve"> different tasks a robot </w:t>
      </w:r>
      <w:r w:rsidR="00702E59" w:rsidRPr="00EB5B16">
        <w:rPr>
          <w:lang w:val="en-150"/>
        </w:rPr>
        <w:t>needs to perform is shown. The perception layer of a generic robot device performing autonomous navigation, mapping and item search tasks is usually composed of:</w:t>
      </w:r>
    </w:p>
    <w:p w14:paraId="3B88D4F2" w14:textId="3D9F94A2" w:rsidR="00702E59" w:rsidRPr="00EB5B16" w:rsidRDefault="00702E59" w:rsidP="00EB693E">
      <w:pPr>
        <w:pStyle w:val="ListParagraph"/>
        <w:numPr>
          <w:ilvl w:val="0"/>
          <w:numId w:val="92"/>
        </w:numPr>
        <w:tabs>
          <w:tab w:val="left" w:pos="2977"/>
        </w:tabs>
        <w:rPr>
          <w:lang w:val="en-150"/>
        </w:rPr>
      </w:pPr>
      <w:r w:rsidRPr="00EB5B16">
        <w:rPr>
          <w:b/>
          <w:bCs/>
          <w:lang w:val="en-150"/>
        </w:rPr>
        <w:t>Item localization</w:t>
      </w:r>
      <w:r w:rsidRPr="00EB5B16">
        <w:rPr>
          <w:lang w:val="en-150"/>
        </w:rPr>
        <w:t>: Usually based on vision, sound or radio signals.</w:t>
      </w:r>
    </w:p>
    <w:p w14:paraId="1E8AF3D3" w14:textId="6EB40780" w:rsidR="00702E59" w:rsidRPr="00EB5B16" w:rsidRDefault="00702E59" w:rsidP="00EB693E">
      <w:pPr>
        <w:pStyle w:val="ListParagraph"/>
        <w:numPr>
          <w:ilvl w:val="0"/>
          <w:numId w:val="92"/>
        </w:numPr>
        <w:tabs>
          <w:tab w:val="left" w:pos="2977"/>
        </w:tabs>
        <w:rPr>
          <w:lang w:val="en-150"/>
        </w:rPr>
      </w:pPr>
      <w:r w:rsidRPr="00EB5B16">
        <w:rPr>
          <w:b/>
          <w:bCs/>
          <w:lang w:val="en-150"/>
        </w:rPr>
        <w:t>Mapping</w:t>
      </w:r>
      <w:r w:rsidRPr="00EB5B16">
        <w:rPr>
          <w:lang w:val="en-150"/>
        </w:rPr>
        <w:t>: Commonly performed with LiDAR.</w:t>
      </w:r>
    </w:p>
    <w:p w14:paraId="759A0336" w14:textId="5AFD913A" w:rsidR="00702E59" w:rsidRPr="00EB5B16" w:rsidRDefault="00702E59" w:rsidP="00EB693E">
      <w:pPr>
        <w:pStyle w:val="ListParagraph"/>
        <w:numPr>
          <w:ilvl w:val="0"/>
          <w:numId w:val="92"/>
        </w:numPr>
        <w:tabs>
          <w:tab w:val="left" w:pos="2977"/>
        </w:tabs>
        <w:spacing w:after="240"/>
        <w:rPr>
          <w:lang w:val="en-150"/>
        </w:rPr>
      </w:pPr>
      <w:r w:rsidRPr="00EB5B16">
        <w:rPr>
          <w:b/>
          <w:bCs/>
          <w:lang w:val="en-150"/>
        </w:rPr>
        <w:t>Localization</w:t>
      </w:r>
      <w:r w:rsidRPr="00EB5B16">
        <w:rPr>
          <w:lang w:val="en-150"/>
        </w:rPr>
        <w:t xml:space="preserve">: Generally achieved with global positioning systems </w:t>
      </w:r>
      <w:r w:rsidR="00EF1D91" w:rsidRPr="00EB5B16">
        <w:rPr>
          <w:lang w:val="en-150"/>
        </w:rPr>
        <w:t>(outdoors only)</w:t>
      </w:r>
      <w:r w:rsidRPr="00EB5B16">
        <w:rPr>
          <w:lang w:val="en-150"/>
        </w:rPr>
        <w:t>.</w:t>
      </w:r>
    </w:p>
    <w:p w14:paraId="6F31DC1A" w14:textId="77777777" w:rsidR="00921F4D" w:rsidRPr="00EB5B16" w:rsidRDefault="00EF1D91" w:rsidP="004F55A9">
      <w:pPr>
        <w:spacing w:after="240"/>
        <w:rPr>
          <w:lang w:val="en-150"/>
        </w:rPr>
      </w:pPr>
      <w:r w:rsidRPr="00EB5B16">
        <w:rPr>
          <w:lang w:val="en-150"/>
        </w:rPr>
        <w:t xml:space="preserve">While the proper combination of these techniques leads to the most robust results of simultaneous mapping, localization and item search, state-of-the-art computer vision techniques today allow for the solution of all these tasks only on image input. </w:t>
      </w:r>
    </w:p>
    <w:p w14:paraId="17D15C6B" w14:textId="77777777" w:rsidR="008558E6" w:rsidRPr="00EB5B16" w:rsidRDefault="00702E59" w:rsidP="008558E6">
      <w:pPr>
        <w:keepNext/>
        <w:ind w:firstLine="0"/>
        <w:jc w:val="center"/>
        <w:rPr>
          <w:lang w:val="en-150"/>
        </w:rPr>
      </w:pPr>
      <w:r w:rsidRPr="00EB5B16">
        <w:rPr>
          <w:noProof/>
          <w:lang w:val="en-150"/>
        </w:rPr>
        <w:drawing>
          <wp:inline distT="0" distB="0" distL="0" distR="0" wp14:anchorId="35DD0DA2" wp14:editId="0188CE33">
            <wp:extent cx="5759450" cy="1867343"/>
            <wp:effectExtent l="57150" t="57150" r="88900" b="952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448" b="12783"/>
                    <a:stretch/>
                  </pic:blipFill>
                  <pic:spPr bwMode="auto">
                    <a:xfrm>
                      <a:off x="0" y="0"/>
                      <a:ext cx="5760000" cy="1867521"/>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11F1B04" w14:textId="13CFC75C" w:rsidR="00702E59" w:rsidRPr="00EB5B16" w:rsidRDefault="008558E6" w:rsidP="008558E6">
      <w:pPr>
        <w:pStyle w:val="Caption"/>
        <w:spacing w:after="0"/>
        <w:rPr>
          <w:lang w:val="en-150"/>
        </w:rPr>
      </w:pPr>
      <w:bookmarkStart w:id="10" w:name="_Ref74519919"/>
      <w:bookmarkStart w:id="11" w:name="_Toc7457217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w:t>
      </w:r>
      <w:r w:rsidRPr="00EB5B16">
        <w:rPr>
          <w:lang w:val="en-150"/>
        </w:rPr>
        <w:fldChar w:fldCharType="end"/>
      </w:r>
      <w:bookmarkEnd w:id="10"/>
      <w:r w:rsidR="00702E59" w:rsidRPr="00EB5B16">
        <w:rPr>
          <w:lang w:val="en-150"/>
        </w:rPr>
        <w:t>: A classical robotic architecture</w:t>
      </w:r>
      <w:bookmarkEnd w:id="11"/>
    </w:p>
    <w:p w14:paraId="215C0C6C" w14:textId="0A8F1E3B" w:rsidR="00702E59" w:rsidRPr="00EB5B16" w:rsidRDefault="00702E59" w:rsidP="00702E59">
      <w:pPr>
        <w:pStyle w:val="Caption"/>
        <w:ind w:firstLine="0"/>
        <w:rPr>
          <w:lang w:val="en-150"/>
        </w:rPr>
      </w:pPr>
      <w:r w:rsidRPr="00EB5B16">
        <w:rPr>
          <w:lang w:val="en-150"/>
        </w:rPr>
        <w:t xml:space="preserve">Source: </w:t>
      </w:r>
      <w:r w:rsidR="007301CA" w:rsidRPr="00EB5B16">
        <w:rPr>
          <w:lang w:val="en-150"/>
        </w:rPr>
        <w:fldChar w:fldCharType="begin" w:fldLock="1"/>
      </w:r>
      <w:r w:rsidR="00D46F62" w:rsidRPr="00EB5B16">
        <w:rPr>
          <w:lang w:val="en-150"/>
        </w:rPr>
        <w:instrText>ADDIN CSL_CITATION {"citationItems":[{"id":"ITEM-1","itemData":{"author":[{"dropping-particle":"","family":"Nikolakopoulos","given":"George","non-dropping-particle":"","parse-names":false,"suffix":""}],"id":"ITEM-1","issued":{"date-parts":[["2020"]]},"publisher-place":"Luleå","title":"R7010E Robotics Lp2 H20","type":"speech"},"uris":["http://www.mendeley.com/documents/?uuid=a3bcfcff-88fd-44c0-9f26-6c0bf28ae9bb"]}],"mendeley":{"formattedCitation":"[1]","plainTextFormattedCitation":"[1]","previouslyFormattedCitation":"[1]"},"properties":{"noteIndex":0},"schema":"https://github.com/citation-style-language/schema/raw/master/csl-citation.json"}</w:instrText>
      </w:r>
      <w:r w:rsidR="007301CA" w:rsidRPr="00EB5B16">
        <w:rPr>
          <w:lang w:val="en-150"/>
        </w:rPr>
        <w:fldChar w:fldCharType="separate"/>
      </w:r>
      <w:r w:rsidR="007301CA" w:rsidRPr="00EB5B16">
        <w:rPr>
          <w:noProof/>
          <w:lang w:val="en-150"/>
        </w:rPr>
        <w:t>[1]</w:t>
      </w:r>
      <w:r w:rsidR="007301CA" w:rsidRPr="00EB5B16">
        <w:rPr>
          <w:lang w:val="en-150"/>
        </w:rPr>
        <w:fldChar w:fldCharType="end"/>
      </w:r>
    </w:p>
    <w:p w14:paraId="56E15FFF" w14:textId="6539FCA0" w:rsidR="00374B2A" w:rsidRPr="00EB5B16" w:rsidRDefault="0007157B" w:rsidP="00374B2A">
      <w:pPr>
        <w:ind w:firstLine="0"/>
        <w:jc w:val="center"/>
        <w:rPr>
          <w:lang w:val="en-150"/>
        </w:rPr>
      </w:pPr>
      <w:r w:rsidRPr="00EB5B16">
        <w:rPr>
          <w:noProof/>
          <w:lang w:val="en-150"/>
        </w:rPr>
        <w:lastRenderedPageBreak/>
        <w:drawing>
          <wp:inline distT="0" distB="0" distL="0" distR="0" wp14:anchorId="7C9D6CA0" wp14:editId="328C9D4A">
            <wp:extent cx="5573678" cy="2522277"/>
            <wp:effectExtent l="57150" t="57150" r="103505" b="876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96097" cy="253242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CCEE14D" w14:textId="3B5FF5AE" w:rsidR="00374B2A" w:rsidRPr="00EB5B16" w:rsidRDefault="008558E6" w:rsidP="00374B2A">
      <w:pPr>
        <w:pStyle w:val="Caption"/>
        <w:spacing w:after="0"/>
        <w:ind w:firstLine="0"/>
        <w:rPr>
          <w:lang w:val="en-150"/>
        </w:rPr>
      </w:pPr>
      <w:bookmarkStart w:id="12" w:name="_Ref74519929"/>
      <w:bookmarkStart w:id="13" w:name="_Toc7457217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w:t>
      </w:r>
      <w:r w:rsidRPr="00EB5B16">
        <w:rPr>
          <w:lang w:val="en-150"/>
        </w:rPr>
        <w:fldChar w:fldCharType="end"/>
      </w:r>
      <w:bookmarkEnd w:id="12"/>
      <w:r w:rsidR="00374B2A" w:rsidRPr="00EB5B16">
        <w:rPr>
          <w:lang w:val="en-150"/>
        </w:rPr>
        <w:t>: A</w:t>
      </w:r>
      <w:r w:rsidR="007B5F94" w:rsidRPr="00EB5B16">
        <w:rPr>
          <w:lang w:val="en-150"/>
        </w:rPr>
        <w:t>n example</w:t>
      </w:r>
      <w:r w:rsidR="00374B2A" w:rsidRPr="00EB5B16">
        <w:rPr>
          <w:lang w:val="en-150"/>
        </w:rPr>
        <w:t xml:space="preserve"> perception layer for an item search</w:t>
      </w:r>
      <w:r w:rsidR="007B5F94" w:rsidRPr="00EB5B16">
        <w:rPr>
          <w:lang w:val="en-150"/>
        </w:rPr>
        <w:t xml:space="preserve"> task</w:t>
      </w:r>
      <w:bookmarkEnd w:id="13"/>
    </w:p>
    <w:p w14:paraId="77A5FD71" w14:textId="4AE726B7" w:rsidR="00374B2A" w:rsidRPr="00EB5B16" w:rsidRDefault="00374B2A" w:rsidP="00374B2A">
      <w:pPr>
        <w:pStyle w:val="Caption"/>
        <w:ind w:firstLine="0"/>
        <w:rPr>
          <w:lang w:val="en-150"/>
        </w:rPr>
      </w:pPr>
      <w:r w:rsidRPr="00EB5B16">
        <w:rPr>
          <w:lang w:val="en-150"/>
        </w:rPr>
        <w:t xml:space="preserve">Source: </w:t>
      </w:r>
      <w:r w:rsidR="00D46F62" w:rsidRPr="00EB5B16">
        <w:rPr>
          <w:lang w:val="en-150"/>
        </w:rPr>
        <w:t>Self-made</w:t>
      </w:r>
    </w:p>
    <w:p w14:paraId="5916E4F0" w14:textId="3F06FBFB" w:rsidR="004F55A9" w:rsidRPr="00EB5B16" w:rsidRDefault="004F55A9" w:rsidP="004F55A9">
      <w:pPr>
        <w:rPr>
          <w:lang w:val="en-150"/>
        </w:rPr>
      </w:pPr>
      <w:r w:rsidRPr="00EB5B16">
        <w:rPr>
          <w:lang w:val="en-150"/>
        </w:rPr>
        <w:t>A pure computer-vision based approach for item search is of interest mostly in terms of research. Underground, vision localization provides a viable alternative to GPS, while it is true that one of its major pitfalls is the limitation of light. While some vision techniques, specially those based on pixel gradients, are robust even if light is scarce, a minimum amount is still required for vision techniques to perform properly.</w:t>
      </w:r>
    </w:p>
    <w:p w14:paraId="0B8210E6" w14:textId="0E9143BD" w:rsidR="004F55A9" w:rsidRPr="00EB5B16" w:rsidRDefault="00164FBF" w:rsidP="004F55A9">
      <w:pPr>
        <w:rPr>
          <w:lang w:val="en-150"/>
        </w:rPr>
      </w:pPr>
      <w:r w:rsidRPr="00EB5B16">
        <w:rPr>
          <w:lang w:val="en-150"/>
        </w:rPr>
        <w:t xml:space="preserve">An example perception layer for approaching the problem of item </w:t>
      </w:r>
      <w:r w:rsidR="00374B2A" w:rsidRPr="00EB5B16">
        <w:rPr>
          <w:lang w:val="en-150"/>
        </w:rPr>
        <w:t>search</w:t>
      </w:r>
      <w:r w:rsidRPr="00EB5B16">
        <w:rPr>
          <w:lang w:val="en-150"/>
        </w:rPr>
        <w:t xml:space="preserve"> in a mapped </w:t>
      </w:r>
      <w:r w:rsidR="0035269B" w:rsidRPr="00EB5B16">
        <w:rPr>
          <w:lang w:val="en-150"/>
        </w:rPr>
        <w:t xml:space="preserve">underground </w:t>
      </w:r>
      <w:r w:rsidRPr="00EB5B16">
        <w:rPr>
          <w:lang w:val="en-150"/>
        </w:rPr>
        <w:t xml:space="preserve">environment can be exploded, as shown in </w:t>
      </w:r>
      <w:r w:rsidR="004E6AB0" w:rsidRPr="00EB5B16">
        <w:rPr>
          <w:lang w:val="en-150"/>
        </w:rPr>
        <w:fldChar w:fldCharType="begin"/>
      </w:r>
      <w:r w:rsidR="004E6AB0" w:rsidRPr="00EB5B16">
        <w:rPr>
          <w:lang w:val="en-150"/>
        </w:rPr>
        <w:instrText xml:space="preserve"> REF _Ref74519929 \h </w:instrText>
      </w:r>
      <w:r w:rsidR="004E6AB0" w:rsidRPr="00EB5B16">
        <w:rPr>
          <w:lang w:val="en-150"/>
        </w:rPr>
      </w:r>
      <w:r w:rsidR="004E6AB0" w:rsidRPr="00EB5B16">
        <w:rPr>
          <w:lang w:val="en-150"/>
        </w:rPr>
        <w:fldChar w:fldCharType="separate"/>
      </w:r>
      <w:r w:rsidR="00452B2C" w:rsidRPr="00EB5B16">
        <w:rPr>
          <w:lang w:val="en-150"/>
        </w:rPr>
        <w:t xml:space="preserve">Figure </w:t>
      </w:r>
      <w:r w:rsidR="00452B2C">
        <w:rPr>
          <w:noProof/>
          <w:lang w:val="en-150"/>
        </w:rPr>
        <w:t>2</w:t>
      </w:r>
      <w:r w:rsidR="004E6AB0" w:rsidRPr="00EB5B16">
        <w:rPr>
          <w:lang w:val="en-150"/>
        </w:rPr>
        <w:fldChar w:fldCharType="end"/>
      </w:r>
      <w:r w:rsidRPr="00EB5B16">
        <w:rPr>
          <w:lang w:val="en-150"/>
        </w:rPr>
        <w:t xml:space="preserve">, </w:t>
      </w:r>
      <w:r w:rsidR="00754975" w:rsidRPr="00EB5B16">
        <w:rPr>
          <w:lang w:val="en-150"/>
        </w:rPr>
        <w:t>in the following tasks</w:t>
      </w:r>
      <w:r w:rsidRPr="00EB5B16">
        <w:rPr>
          <w:lang w:val="en-150"/>
        </w:rPr>
        <w:t>:</w:t>
      </w:r>
    </w:p>
    <w:p w14:paraId="32E2EBA8" w14:textId="09FB43F1" w:rsidR="00164FBF" w:rsidRPr="00EB5B16" w:rsidRDefault="00164FBF" w:rsidP="00EB693E">
      <w:pPr>
        <w:pStyle w:val="ListParagraph"/>
        <w:numPr>
          <w:ilvl w:val="0"/>
          <w:numId w:val="93"/>
        </w:numPr>
        <w:rPr>
          <w:lang w:val="en-150"/>
        </w:rPr>
      </w:pPr>
      <w:r w:rsidRPr="00EB5B16">
        <w:rPr>
          <w:b/>
          <w:bCs/>
          <w:lang w:val="en-150"/>
        </w:rPr>
        <w:t>Localization</w:t>
      </w:r>
      <w:r w:rsidRPr="00EB5B16">
        <w:rPr>
          <w:lang w:val="en-150"/>
        </w:rPr>
        <w:t>: The problem of identifying the robot’s pose with respect to a reference coordinate frame.</w:t>
      </w:r>
      <w:r w:rsidR="00754975" w:rsidRPr="00EB5B16">
        <w:rPr>
          <w:lang w:val="en-150"/>
        </w:rPr>
        <w:t xml:space="preserve"> A common visual localization procedure is dead reckoning with fiducial markers as landmarks.</w:t>
      </w:r>
    </w:p>
    <w:p w14:paraId="5DE2C993" w14:textId="326445FB" w:rsidR="00164FBF" w:rsidRPr="00EB5B16" w:rsidRDefault="00164FBF" w:rsidP="00EB693E">
      <w:pPr>
        <w:pStyle w:val="ListParagraph"/>
        <w:numPr>
          <w:ilvl w:val="0"/>
          <w:numId w:val="93"/>
        </w:numPr>
        <w:rPr>
          <w:lang w:val="en-150"/>
        </w:rPr>
      </w:pPr>
      <w:r w:rsidRPr="00EB5B16">
        <w:rPr>
          <w:b/>
          <w:bCs/>
          <w:lang w:val="en-150"/>
        </w:rPr>
        <w:t>Object localization</w:t>
      </w:r>
      <w:r w:rsidRPr="00EB5B16">
        <w:rPr>
          <w:lang w:val="en-150"/>
        </w:rPr>
        <w:t xml:space="preserve">: The problem of identifying the position of items. In a vision approach, this position is usually obtained with respect to the camera (mounted on the robot) and thus requires the localization problem to be solved to map items to absolute coordinates. </w:t>
      </w:r>
      <w:r w:rsidR="00754975" w:rsidRPr="00EB5B16">
        <w:rPr>
          <w:lang w:val="en-150"/>
        </w:rPr>
        <w:t>Object localization can, again, be exploded in:</w:t>
      </w:r>
    </w:p>
    <w:p w14:paraId="4BDD8F84" w14:textId="1438DE94" w:rsidR="00754975" w:rsidRPr="00EB5B16" w:rsidRDefault="00754975" w:rsidP="00EB693E">
      <w:pPr>
        <w:pStyle w:val="ListParagraph"/>
        <w:numPr>
          <w:ilvl w:val="1"/>
          <w:numId w:val="93"/>
        </w:numPr>
        <w:rPr>
          <w:lang w:val="en-150"/>
        </w:rPr>
      </w:pPr>
      <w:r w:rsidRPr="00EB5B16">
        <w:rPr>
          <w:b/>
          <w:bCs/>
          <w:lang w:val="en-150"/>
        </w:rPr>
        <w:t>Object detection</w:t>
      </w:r>
      <w:r w:rsidRPr="00EB5B16">
        <w:rPr>
          <w:lang w:val="en-150"/>
        </w:rPr>
        <w:t>: Which is typically performed via object detection pipelines based on convolutional neural networks. Object detection consists on finding objects in 2D images and drawing square bounding boxes around them.</w:t>
      </w:r>
    </w:p>
    <w:p w14:paraId="0AC44A65" w14:textId="0D862445" w:rsidR="00754975" w:rsidRPr="00EB5B16" w:rsidRDefault="00754975" w:rsidP="00EB693E">
      <w:pPr>
        <w:pStyle w:val="ListParagraph"/>
        <w:numPr>
          <w:ilvl w:val="1"/>
          <w:numId w:val="93"/>
        </w:numPr>
        <w:spacing w:after="240"/>
        <w:rPr>
          <w:lang w:val="en-150"/>
        </w:rPr>
      </w:pPr>
      <w:r w:rsidRPr="00EB5B16">
        <w:rPr>
          <w:b/>
          <w:bCs/>
          <w:lang w:val="en-150"/>
        </w:rPr>
        <w:t>3D reconstruction</w:t>
      </w:r>
      <w:r w:rsidRPr="00EB5B16">
        <w:rPr>
          <w:lang w:val="en-150"/>
        </w:rPr>
        <w:t>: Which consists on linking the pixel-level information within an image to real world coordinates. In this case, mapping the bounding boxes obtained by object detection to real world locations.</w:t>
      </w:r>
    </w:p>
    <w:p w14:paraId="650BC285" w14:textId="1413BDF1" w:rsidR="00BE6DBE" w:rsidRPr="00EB5B16" w:rsidRDefault="00DE7140" w:rsidP="00552D76">
      <w:pPr>
        <w:rPr>
          <w:lang w:val="en-150"/>
        </w:rPr>
      </w:pPr>
      <w:r w:rsidRPr="00EB5B16">
        <w:rPr>
          <w:lang w:val="en-150"/>
        </w:rPr>
        <w:t>While</w:t>
      </w:r>
      <w:r w:rsidR="00C1110E" w:rsidRPr="00EB5B16">
        <w:rPr>
          <w:lang w:val="en-150"/>
        </w:rPr>
        <w:t xml:space="preserve"> deep learning models for</w:t>
      </w:r>
      <w:r w:rsidRPr="00EB5B16">
        <w:rPr>
          <w:lang w:val="en-150"/>
        </w:rPr>
        <w:t xml:space="preserve"> integrated visual object localization are just starting to </w:t>
      </w:r>
      <w:r w:rsidR="006B73F8" w:rsidRPr="00EB5B16">
        <w:rPr>
          <w:lang w:val="en-150"/>
        </w:rPr>
        <w:t>appear</w:t>
      </w:r>
      <w:r w:rsidRPr="00EB5B16">
        <w:rPr>
          <w:lang w:val="en-150"/>
        </w:rPr>
        <w:t xml:space="preserve"> </w:t>
      </w:r>
      <w:r w:rsidR="00D46F62" w:rsidRPr="00EB5B16">
        <w:rPr>
          <w:lang w:val="en-150"/>
        </w:rPr>
        <w:fldChar w:fldCharType="begin" w:fldLock="1"/>
      </w:r>
      <w:r w:rsidR="00D46F62" w:rsidRPr="00EB5B16">
        <w:rPr>
          <w:lang w:val="en-150"/>
        </w:rPr>
        <w:instrText>ADDIN CSL_CITATION {"citationItems":[{"id":"ITEM-1","itemData":{"ISSN":"23318422","abstract":"Monocular multi-object detection and localization in 3D space has been proven to be a challenging task. The MoNet3D algorithm is a novel and effective framework that can predict the 3D position of each object in a monocular image and draw a 3D bounding box for each object. The MoNet3D method incorporates prior knowledge of the spatial geometric correlation of neighbouring objects into the deep neural network training process to improve the accuracy of 3D object localization. Experiments on the KITTI dataset show that the accuracy for predicting the depth and horizontal coordinates of objects in 3D space can reach 96.25% and 94.74%, respectively. Moreover, the method can realize the real-time image processing at 27.85 FPS, showing promising potential for embedded advanced driving-assistance system applications. Our code is publicly available at https://github.com/CQUlearningsystemgroup/ YicongPeng.","author":[{"dropping-particle":"","family":"Zhou","given":"Xichuan","non-dropping-particle":"","parse-names":false,"suffix":""},{"dropping-particle":"","family":"Peng","given":"Yicong","non-dropping-particle":"","parse-names":false,"suffix":""},{"dropping-particle":"","family":"Long","given":"Chunqiao","non-dropping-particle":"","parse-names":false,"suffix":""},{"dropping-particle":"","family":"Ren","given":"Fengbo","non-dropping-particle":"","parse-names":false,"suffix":""},{"dropping-particle":"","family":"Shi","given":"Cong","non-dropping-particle":"","parse-names":false,"suffix":""}],"container-title":"arXiv","id":"ITEM-1","issued":{"date-parts":[["2020"]]},"title":"MoNet3D: Towards Accurate Monocular 3D Object Localization in Real Time","type":"article-journal"},"uris":["http://www.mendeley.com/documents/?uuid=6b84263f-70ba-4437-a94f-f01c83250cc5"]}],"mendeley":{"formattedCitation":"[2]","plainTextFormattedCitation":"[2]","previouslyFormattedCitation":"[2]"},"properties":{"noteIndex":0},"schema":"https://github.com/citation-style-language/schema/raw/master/csl-citation.json"}</w:instrText>
      </w:r>
      <w:r w:rsidR="00D46F62" w:rsidRPr="00EB5B16">
        <w:rPr>
          <w:lang w:val="en-150"/>
        </w:rPr>
        <w:fldChar w:fldCharType="separate"/>
      </w:r>
      <w:r w:rsidR="00D46F62" w:rsidRPr="00EB5B16">
        <w:rPr>
          <w:noProof/>
          <w:lang w:val="en-150"/>
        </w:rPr>
        <w:t>[2]</w:t>
      </w:r>
      <w:r w:rsidR="00D46F62" w:rsidRPr="00EB5B16">
        <w:rPr>
          <w:lang w:val="en-150"/>
        </w:rPr>
        <w:fldChar w:fldCharType="end"/>
      </w:r>
      <w:r w:rsidRPr="00EB5B16">
        <w:rPr>
          <w:lang w:val="en-150"/>
        </w:rPr>
        <w:t>, they share strong roots with the recent yet slightly older field of object detection. Convolutional object detection pipelines have led the state of the art of detecting items in images and video for the past years and suppose an advanced topic within the field of deep learning. It is found adequate for this academical work to explore these detection models instead of leaping for an integrated approach</w:t>
      </w:r>
      <w:r w:rsidR="00BE6DBE" w:rsidRPr="00EB5B16">
        <w:rPr>
          <w:lang w:val="en-150"/>
        </w:rPr>
        <w:t xml:space="preserve">, which would also require the craft of </w:t>
      </w:r>
      <w:r w:rsidR="00475894" w:rsidRPr="00EB5B16">
        <w:rPr>
          <w:lang w:val="en-150"/>
        </w:rPr>
        <w:t xml:space="preserve">novel </w:t>
      </w:r>
      <w:r w:rsidR="00BE6DBE" w:rsidRPr="00EB5B16">
        <w:rPr>
          <w:lang w:val="en-150"/>
        </w:rPr>
        <w:t>highly complex data</w:t>
      </w:r>
      <w:r w:rsidRPr="00EB5B16">
        <w:rPr>
          <w:lang w:val="en-150"/>
        </w:rPr>
        <w:t xml:space="preserve">. </w:t>
      </w:r>
    </w:p>
    <w:p w14:paraId="72246049" w14:textId="1565B226" w:rsidR="0084777E" w:rsidRPr="00EB5B16" w:rsidRDefault="002614D5" w:rsidP="0084777E">
      <w:pPr>
        <w:pStyle w:val="Heading3"/>
        <w:rPr>
          <w:lang w:val="en-150"/>
        </w:rPr>
      </w:pPr>
      <w:bookmarkStart w:id="14" w:name="_Toc74572058"/>
      <w:r w:rsidRPr="00EB5B16">
        <w:rPr>
          <w:lang w:val="en-150"/>
        </w:rPr>
        <w:lastRenderedPageBreak/>
        <w:t xml:space="preserve">Object detection </w:t>
      </w:r>
      <w:r w:rsidR="008C69F9" w:rsidRPr="00EB5B16">
        <w:rPr>
          <w:lang w:val="en-150"/>
        </w:rPr>
        <w:t xml:space="preserve">approach to </w:t>
      </w:r>
      <w:r w:rsidRPr="00EB5B16">
        <w:rPr>
          <w:lang w:val="en-150"/>
        </w:rPr>
        <w:t xml:space="preserve">the </w:t>
      </w:r>
      <w:r w:rsidR="0084777E" w:rsidRPr="00EB5B16">
        <w:rPr>
          <w:lang w:val="en-150"/>
        </w:rPr>
        <w:t>DARPA Subterranean Challenge</w:t>
      </w:r>
      <w:bookmarkEnd w:id="14"/>
    </w:p>
    <w:p w14:paraId="788EC58E" w14:textId="55EC77B0" w:rsidR="00552D76" w:rsidRPr="00EB5B16" w:rsidRDefault="008C69F9" w:rsidP="008C69F9">
      <w:pPr>
        <w:rPr>
          <w:lang w:val="en-150"/>
        </w:rPr>
      </w:pPr>
      <w:r w:rsidRPr="00EB5B16">
        <w:rPr>
          <w:lang w:val="en-150"/>
        </w:rPr>
        <w:t>Towards approaching a real, domain-specific problem within object detection, this work address</w:t>
      </w:r>
      <w:r w:rsidR="00C1110E" w:rsidRPr="00EB5B16">
        <w:rPr>
          <w:lang w:val="en-150"/>
        </w:rPr>
        <w:t>es</w:t>
      </w:r>
      <w:r w:rsidRPr="00EB5B16">
        <w:rPr>
          <w:lang w:val="en-150"/>
        </w:rPr>
        <w:t xml:space="preserve"> the research and comparison of various state-of-the-art object detection models for a relaxed realization of the </w:t>
      </w:r>
      <w:r w:rsidR="00552D76" w:rsidRPr="00EB5B16">
        <w:rPr>
          <w:lang w:val="en-150"/>
        </w:rPr>
        <w:t>DARPA Subterranean Challenge</w:t>
      </w:r>
      <w:r w:rsidR="0084777E" w:rsidRPr="00EB5B16">
        <w:rPr>
          <w:lang w:val="en-150"/>
        </w:rPr>
        <w:t>.</w:t>
      </w:r>
      <w:r w:rsidR="0085526E" w:rsidRPr="00EB5B16">
        <w:rPr>
          <w:lang w:val="en-150"/>
        </w:rPr>
        <w:t xml:space="preserve"> </w:t>
      </w:r>
    </w:p>
    <w:p w14:paraId="183DCE4D" w14:textId="5C3EB3B7" w:rsidR="00552D76" w:rsidRPr="00EB5B16" w:rsidRDefault="00552D76" w:rsidP="00552D76">
      <w:pPr>
        <w:rPr>
          <w:lang w:val="en-150"/>
        </w:rPr>
      </w:pPr>
      <w:r w:rsidRPr="00EB5B16">
        <w:rPr>
          <w:lang w:val="en-150"/>
        </w:rPr>
        <w:t>The DARPA Subterranean Challenge</w:t>
      </w:r>
      <w:r w:rsidR="00D46F62" w:rsidRPr="00EB5B16">
        <w:rPr>
          <w:lang w:val="en-150"/>
        </w:rPr>
        <w:t xml:space="preserve"> </w:t>
      </w:r>
      <w:r w:rsidR="00D46F62" w:rsidRPr="00EB5B16">
        <w:rPr>
          <w:lang w:val="en-150"/>
        </w:rPr>
        <w:fldChar w:fldCharType="begin" w:fldLock="1"/>
      </w:r>
      <w:r w:rsidR="00265D76" w:rsidRPr="00EB5B16">
        <w:rPr>
          <w:lang w:val="en-150"/>
        </w:rPr>
        <w:instrText>ADDIN CSL_CITATION {"citationItems":[{"id":"ITEM-1","itemData":{"URL":"https://www.subtchallenge.com/resources/SubT_Cave_Artifacts_Specification.pdf","accessed":{"date-parts":[["2021","4","14"]]},"id":"ITEM-1","issued":{"date-parts":[["0"]]},"title":"(No Title)","type":"webpage"},"uris":["http://www.mendeley.com/documents/?uuid=2edbda90-b94e-3e01-9f4f-d4d50336d45c"]}],"mendeley":{"formattedCitation":"[3]","plainTextFormattedCitation":"[3]","previouslyFormattedCitation":"[3]"},"properties":{"noteIndex":0},"schema":"https://github.com/citation-style-language/schema/raw/master/csl-citation.json"}</w:instrText>
      </w:r>
      <w:r w:rsidR="00D46F62" w:rsidRPr="00EB5B16">
        <w:rPr>
          <w:lang w:val="en-150"/>
        </w:rPr>
        <w:fldChar w:fldCharType="separate"/>
      </w:r>
      <w:r w:rsidR="00D46F62" w:rsidRPr="00EB5B16">
        <w:rPr>
          <w:noProof/>
          <w:lang w:val="en-150"/>
        </w:rPr>
        <w:t>[3]</w:t>
      </w:r>
      <w:r w:rsidR="00D46F62" w:rsidRPr="00EB5B16">
        <w:rPr>
          <w:lang w:val="en-150"/>
        </w:rPr>
        <w:fldChar w:fldCharType="end"/>
      </w:r>
      <w:r w:rsidRPr="00EB5B16">
        <w:rPr>
          <w:lang w:val="en-150"/>
        </w:rPr>
        <w:t xml:space="preserve"> aims for the localization of various artifacts in subterranean (</w:t>
      </w:r>
      <w:proofErr w:type="spellStart"/>
      <w:r w:rsidRPr="00EB5B16">
        <w:rPr>
          <w:lang w:val="en-150"/>
        </w:rPr>
        <w:t>subT</w:t>
      </w:r>
      <w:proofErr w:type="spellEnd"/>
      <w:r w:rsidRPr="00EB5B16">
        <w:rPr>
          <w:lang w:val="en-150"/>
        </w:rPr>
        <w:t xml:space="preserve">) environments by unmanned vehicles. Towards this challenge, the term </w:t>
      </w:r>
      <w:r w:rsidRPr="00EB5B16">
        <w:rPr>
          <w:i/>
          <w:lang w:val="en-150"/>
        </w:rPr>
        <w:t>artifact</w:t>
      </w:r>
      <w:r w:rsidRPr="00EB5B16">
        <w:rPr>
          <w:lang w:val="en-150"/>
        </w:rPr>
        <w:t xml:space="preserve"> references elements of interest that can reasonably be found in such places, and are divided in four different categories, depending on the nature of the </w:t>
      </w:r>
      <w:proofErr w:type="spellStart"/>
      <w:r w:rsidRPr="00EB5B16">
        <w:rPr>
          <w:lang w:val="en-150"/>
        </w:rPr>
        <w:t>subT</w:t>
      </w:r>
      <w:proofErr w:type="spellEnd"/>
      <w:r w:rsidRPr="00EB5B16">
        <w:rPr>
          <w:lang w:val="en-150"/>
        </w:rPr>
        <w:t xml:space="preserve"> environment they might appear: tunnel, cave, urban or common to all of them. Each of these artifacts has a specific interest in </w:t>
      </w:r>
      <w:proofErr w:type="spellStart"/>
      <w:r w:rsidRPr="00EB5B16">
        <w:rPr>
          <w:lang w:val="en-150"/>
        </w:rPr>
        <w:t>subT</w:t>
      </w:r>
      <w:proofErr w:type="spellEnd"/>
      <w:r w:rsidRPr="00EB5B16">
        <w:rPr>
          <w:lang w:val="en-150"/>
        </w:rPr>
        <w:t xml:space="preserve"> exploration, so that its finding would provide relevant information under high-risk situations in unpredictable and dangerous </w:t>
      </w:r>
      <w:proofErr w:type="spellStart"/>
      <w:r w:rsidRPr="00EB5B16">
        <w:rPr>
          <w:lang w:val="en-150"/>
        </w:rPr>
        <w:t>subT</w:t>
      </w:r>
      <w:proofErr w:type="spellEnd"/>
      <w:r w:rsidRPr="00EB5B16">
        <w:rPr>
          <w:lang w:val="en-150"/>
        </w:rPr>
        <w:t xml:space="preserve"> spaces.</w:t>
      </w:r>
    </w:p>
    <w:p w14:paraId="1620213D" w14:textId="77777777" w:rsidR="00552D76" w:rsidRPr="00EB5B16" w:rsidRDefault="00552D76" w:rsidP="00552D76">
      <w:pPr>
        <w:rPr>
          <w:lang w:val="en-150"/>
        </w:rPr>
      </w:pPr>
      <w:r w:rsidRPr="00EB5B16">
        <w:rPr>
          <w:lang w:val="en-150"/>
        </w:rPr>
        <w:t xml:space="preserve">The DARPA </w:t>
      </w:r>
      <w:proofErr w:type="spellStart"/>
      <w:r w:rsidRPr="00EB5B16">
        <w:rPr>
          <w:lang w:val="en-150"/>
        </w:rPr>
        <w:t>SubT</w:t>
      </w:r>
      <w:proofErr w:type="spellEnd"/>
      <w:r w:rsidRPr="00EB5B16">
        <w:rPr>
          <w:lang w:val="en-150"/>
        </w:rPr>
        <w:t xml:space="preserve"> Challenge is directed towards both simulation environments and real-life circuits. Official virtual circuits have been modelled for running in common robotics simulators such as </w:t>
      </w:r>
      <w:r w:rsidRPr="00EB5B16">
        <w:rPr>
          <w:i/>
          <w:lang w:val="en-150"/>
        </w:rPr>
        <w:t>Gazebo</w:t>
      </w:r>
      <w:r w:rsidRPr="00EB5B16">
        <w:rPr>
          <w:lang w:val="en-150"/>
        </w:rP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1EA21A28" w14:textId="374DF3C1" w:rsidR="0084777E" w:rsidRPr="00EB5B16" w:rsidRDefault="00552D76" w:rsidP="0084777E">
      <w:pPr>
        <w:rPr>
          <w:lang w:val="en-150"/>
        </w:rPr>
      </w:pPr>
      <w:r w:rsidRPr="00EB5B16">
        <w:rPr>
          <w:lang w:val="en-150"/>
        </w:rPr>
        <w:t xml:space="preserve">The artifacts to be detected towards the </w:t>
      </w:r>
      <w:proofErr w:type="spellStart"/>
      <w:r w:rsidRPr="00EB5B16">
        <w:rPr>
          <w:lang w:val="en-150"/>
        </w:rPr>
        <w:t>SubT</w:t>
      </w:r>
      <w:proofErr w:type="spellEnd"/>
      <w:r w:rsidRPr="00EB5B16">
        <w:rPr>
          <w:lang w:val="en-150"/>
        </w:rPr>
        <w:t xml:space="preserve"> Challenge</w:t>
      </w:r>
      <w:r w:rsidR="00E2448E" w:rsidRPr="00EB5B16">
        <w:rPr>
          <w:lang w:val="en-150"/>
        </w:rPr>
        <w:t xml:space="preserve"> </w:t>
      </w:r>
      <w:r w:rsidRPr="00EB5B16">
        <w:rPr>
          <w:lang w:val="en-150"/>
        </w:rPr>
        <w:t xml:space="preserve"> are outlined in </w:t>
      </w:r>
      <w:r w:rsidR="004E6AB0" w:rsidRPr="00EB5B16">
        <w:rPr>
          <w:lang w:val="en-150"/>
        </w:rPr>
        <w:fldChar w:fldCharType="begin"/>
      </w:r>
      <w:r w:rsidR="004E6AB0" w:rsidRPr="00EB5B16">
        <w:rPr>
          <w:lang w:val="en-150"/>
        </w:rPr>
        <w:instrText xml:space="preserve"> REF _Ref74520068 \h </w:instrText>
      </w:r>
      <w:r w:rsidR="004E6AB0" w:rsidRPr="00EB5B16">
        <w:rPr>
          <w:lang w:val="en-150"/>
        </w:rPr>
      </w:r>
      <w:r w:rsidR="004E6AB0" w:rsidRPr="00EB5B16">
        <w:rPr>
          <w:lang w:val="en-150"/>
        </w:rPr>
        <w:fldChar w:fldCharType="separate"/>
      </w:r>
      <w:r w:rsidR="00452B2C" w:rsidRPr="00EB5B16">
        <w:rPr>
          <w:lang w:val="en-150"/>
        </w:rPr>
        <w:t xml:space="preserve">Table </w:t>
      </w:r>
      <w:r w:rsidR="00452B2C">
        <w:rPr>
          <w:noProof/>
          <w:lang w:val="en-150"/>
        </w:rPr>
        <w:t>1</w:t>
      </w:r>
      <w:r w:rsidR="004E6AB0" w:rsidRPr="00EB5B16">
        <w:rPr>
          <w:lang w:val="en-150"/>
        </w:rPr>
        <w:fldChar w:fldCharType="end"/>
      </w:r>
      <w:r w:rsidRPr="00EB5B16">
        <w:rPr>
          <w:lang w:val="en-150"/>
        </w:rPr>
        <w:t>.</w:t>
      </w:r>
      <w:r w:rsidR="00D87272" w:rsidRPr="00EB5B16">
        <w:rPr>
          <w:lang w:val="en-150"/>
        </w:rPr>
        <w:t xml:space="preserve"> </w:t>
      </w:r>
      <w:r w:rsidR="0084777E" w:rsidRPr="00EB5B16">
        <w:rPr>
          <w:lang w:val="en-150"/>
        </w:rPr>
        <w:t xml:space="preserve">As stated in </w:t>
      </w:r>
      <w:r w:rsidR="000C2AF7" w:rsidRPr="00EB5B16">
        <w:rPr>
          <w:lang w:val="en-150"/>
        </w:rPr>
        <w:fldChar w:fldCharType="begin" w:fldLock="1"/>
      </w:r>
      <w:r w:rsidR="00265D76" w:rsidRPr="00EB5B16">
        <w:rPr>
          <w:lang w:val="en-150"/>
        </w:rPr>
        <w:instrText>ADDIN CSL_CITATION {"citationItems":[{"id":"ITEM-1","itemData":{"URL":"https://www.subtchallenge.com/resources/SubT_Cave_Artifacts_Specification.pdf","accessed":{"date-parts":[["2021","4","14"]]},"id":"ITEM-1","issued":{"date-parts":[["0"]]},"title":"(No Title)","type":"webpage"},"uris":["http://www.mendeley.com/documents/?uuid=2edbda90-b94e-3e01-9f4f-d4d50336d45c"]}],"mendeley":{"formattedCitation":"[3]","plainTextFormattedCitation":"[3]","previouslyFormattedCitation":"[3]"},"properties":{"noteIndex":0},"schema":"https://github.com/citation-style-language/schema/raw/master/csl-citation.json"}</w:instrText>
      </w:r>
      <w:r w:rsidR="000C2AF7" w:rsidRPr="00EB5B16">
        <w:rPr>
          <w:lang w:val="en-150"/>
        </w:rPr>
        <w:fldChar w:fldCharType="separate"/>
      </w:r>
      <w:r w:rsidR="000C2AF7" w:rsidRPr="00EB5B16">
        <w:rPr>
          <w:noProof/>
          <w:lang w:val="en-150"/>
        </w:rPr>
        <w:t>[3]</w:t>
      </w:r>
      <w:r w:rsidR="000C2AF7" w:rsidRPr="00EB5B16">
        <w:rPr>
          <w:lang w:val="en-150"/>
        </w:rPr>
        <w:fldChar w:fldCharType="end"/>
      </w:r>
      <w:r w:rsidR="0084777E" w:rsidRPr="00EB5B16">
        <w:rPr>
          <w:lang w:val="en-150"/>
        </w:rPr>
        <w:t>, not all items are supposed to be detected</w:t>
      </w:r>
      <w:r w:rsidR="006B73F8" w:rsidRPr="00EB5B16">
        <w:rPr>
          <w:lang w:val="en-150"/>
        </w:rPr>
        <w:t xml:space="preserve"> visually, but by the usage of different sensory</w:t>
      </w:r>
      <w:r w:rsidR="0084777E" w:rsidRPr="00EB5B16">
        <w:rPr>
          <w:lang w:val="en-150"/>
        </w:rPr>
        <w:t>. By only using a camera, the detection of the following items show</w:t>
      </w:r>
      <w:r w:rsidR="00D87272" w:rsidRPr="00EB5B16">
        <w:rPr>
          <w:lang w:val="en-150"/>
        </w:rPr>
        <w:t>s</w:t>
      </w:r>
      <w:r w:rsidR="0084777E" w:rsidRPr="00EB5B16">
        <w:rPr>
          <w:lang w:val="en-150"/>
        </w:rPr>
        <w:t xml:space="preserve"> </w:t>
      </w:r>
      <w:r w:rsidR="00D87272" w:rsidRPr="00EB5B16">
        <w:rPr>
          <w:lang w:val="en-150"/>
        </w:rPr>
        <w:t>specific</w:t>
      </w:r>
      <w:r w:rsidR="0084777E" w:rsidRPr="00EB5B16">
        <w:rPr>
          <w:lang w:val="en-150"/>
        </w:rPr>
        <w:t xml:space="preserve"> difficulties</w:t>
      </w:r>
      <w:r w:rsidR="006B73F8" w:rsidRPr="00EB5B16">
        <w:rPr>
          <w:lang w:val="en-150"/>
        </w:rPr>
        <w:t>, and thus their detection is removed from this work</w:t>
      </w:r>
      <w:r w:rsidR="00EA5626" w:rsidRPr="00EB5B16">
        <w:rPr>
          <w:lang w:val="en-150"/>
        </w:rPr>
        <w:t>’</w:t>
      </w:r>
      <w:r w:rsidR="006B73F8" w:rsidRPr="00EB5B16">
        <w:rPr>
          <w:lang w:val="en-150"/>
        </w:rPr>
        <w:t>s scope</w:t>
      </w:r>
      <w:r w:rsidR="0084777E" w:rsidRPr="00EB5B16">
        <w:rPr>
          <w:lang w:val="en-150"/>
        </w:rPr>
        <w:t>:</w:t>
      </w:r>
    </w:p>
    <w:p w14:paraId="4BD2407B" w14:textId="094270ED" w:rsidR="0084777E" w:rsidRPr="00EB5B16" w:rsidRDefault="0084777E" w:rsidP="00EB693E">
      <w:pPr>
        <w:pStyle w:val="ListParagraph"/>
        <w:numPr>
          <w:ilvl w:val="0"/>
          <w:numId w:val="71"/>
        </w:numPr>
        <w:rPr>
          <w:lang w:val="en-150"/>
        </w:rPr>
      </w:pPr>
      <w:r w:rsidRPr="00EB5B16">
        <w:rPr>
          <w:b/>
          <w:bCs/>
          <w:lang w:val="en-150"/>
        </w:rPr>
        <w:t>CO</w:t>
      </w:r>
      <w:r w:rsidRPr="00EB5B16">
        <w:rPr>
          <w:b/>
          <w:bCs/>
          <w:vertAlign w:val="subscript"/>
          <w:lang w:val="en-150"/>
        </w:rPr>
        <w:t>2</w:t>
      </w:r>
      <w:r w:rsidRPr="00EB5B16">
        <w:rPr>
          <w:b/>
          <w:bCs/>
          <w:lang w:val="en-150"/>
        </w:rPr>
        <w:t xml:space="preserve"> </w:t>
      </w:r>
      <w:r w:rsidR="006B73F8" w:rsidRPr="00EB5B16">
        <w:rPr>
          <w:b/>
          <w:bCs/>
          <w:lang w:val="en-150"/>
        </w:rPr>
        <w:t>mist</w:t>
      </w:r>
      <w:r w:rsidRPr="00EB5B16">
        <w:rPr>
          <w:lang w:val="en-150"/>
        </w:rPr>
        <w:t xml:space="preserve">: </w:t>
      </w:r>
      <w:r w:rsidR="00DD742C" w:rsidRPr="00EB5B16">
        <w:rPr>
          <w:lang w:val="en-150"/>
        </w:rPr>
        <w:t>F</w:t>
      </w:r>
      <w:r w:rsidRPr="00EB5B16">
        <w:rPr>
          <w:lang w:val="en-150"/>
        </w:rPr>
        <w:t>or which a gas detector is needed.</w:t>
      </w:r>
    </w:p>
    <w:p w14:paraId="5C008141" w14:textId="77777777" w:rsidR="0084777E" w:rsidRPr="00EB5B16" w:rsidRDefault="00DD742C" w:rsidP="00EB693E">
      <w:pPr>
        <w:pStyle w:val="ListParagraph"/>
        <w:numPr>
          <w:ilvl w:val="0"/>
          <w:numId w:val="71"/>
        </w:numPr>
        <w:rPr>
          <w:lang w:val="en-150"/>
        </w:rPr>
      </w:pPr>
      <w:r w:rsidRPr="00EB5B16">
        <w:rPr>
          <w:b/>
          <w:bCs/>
          <w:lang w:val="en-150"/>
        </w:rPr>
        <w:t>Vent ducts</w:t>
      </w:r>
      <w:r w:rsidRPr="00EB5B16">
        <w:rPr>
          <w:lang w:val="en-150"/>
        </w:rPr>
        <w:t>: E</w:t>
      </w:r>
      <w:r w:rsidR="0084777E" w:rsidRPr="00EB5B16">
        <w:rPr>
          <w:lang w:val="en-150"/>
        </w:rPr>
        <w:t>xpected to be different in any new deployment environment.</w:t>
      </w:r>
    </w:p>
    <w:p w14:paraId="1A6B7AE6" w14:textId="62522F9B" w:rsidR="0084777E" w:rsidRPr="00EB5B16" w:rsidRDefault="0084777E" w:rsidP="00EB693E">
      <w:pPr>
        <w:pStyle w:val="ListParagraph"/>
        <w:numPr>
          <w:ilvl w:val="0"/>
          <w:numId w:val="71"/>
        </w:numPr>
        <w:spacing w:after="240"/>
        <w:rPr>
          <w:lang w:val="en-150"/>
        </w:rPr>
      </w:pPr>
      <w:r w:rsidRPr="00EB5B16">
        <w:rPr>
          <w:b/>
          <w:bCs/>
          <w:lang w:val="en-150"/>
        </w:rPr>
        <w:t>Cell phone</w:t>
      </w:r>
      <w:r w:rsidRPr="00EB5B16">
        <w:rPr>
          <w:lang w:val="en-150"/>
        </w:rPr>
        <w:t xml:space="preserve">: </w:t>
      </w:r>
      <w:r w:rsidR="00DD742C" w:rsidRPr="00EB5B16">
        <w:rPr>
          <w:lang w:val="en-150"/>
        </w:rPr>
        <w:t>W</w:t>
      </w:r>
      <w:r w:rsidRPr="00EB5B16">
        <w:rPr>
          <w:lang w:val="en-150"/>
        </w:rPr>
        <w:t>hich is supposed to be playing audio while emitting Wi-F</w:t>
      </w:r>
      <w:r w:rsidR="005D20AB" w:rsidRPr="00EB5B16">
        <w:rPr>
          <w:lang w:val="en-150"/>
        </w:rPr>
        <w:t>i</w:t>
      </w:r>
      <w:r w:rsidRPr="00EB5B16">
        <w:rPr>
          <w:lang w:val="en-150"/>
        </w:rPr>
        <w:t xml:space="preserve"> and Bluetooth signal. While its detection could be performed with only a camera, its small size and the arbitrary </w:t>
      </w:r>
      <w:proofErr w:type="spellStart"/>
      <w:r w:rsidRPr="00EB5B16">
        <w:rPr>
          <w:lang w:val="en-150"/>
        </w:rPr>
        <w:t>color</w:t>
      </w:r>
      <w:proofErr w:type="spellEnd"/>
      <w:r w:rsidRPr="00EB5B16">
        <w:rPr>
          <w:lang w:val="en-150"/>
        </w:rPr>
        <w:t xml:space="preserve"> pattern of its screen make its detection challenging.</w:t>
      </w:r>
    </w:p>
    <w:p w14:paraId="532B095D" w14:textId="577FD187" w:rsidR="00475894" w:rsidRPr="00EB5B16" w:rsidRDefault="00DD742C" w:rsidP="009C201E">
      <w:pPr>
        <w:rPr>
          <w:lang w:val="en-150"/>
        </w:rPr>
      </w:pPr>
      <w:r w:rsidRPr="00EB5B16">
        <w:rPr>
          <w:lang w:val="en-150"/>
        </w:rPr>
        <w:t>The detection for the rest of the items is to be approached as neural</w:t>
      </w:r>
      <w:r w:rsidR="005D20AB" w:rsidRPr="00EB5B16">
        <w:rPr>
          <w:lang w:val="en-150"/>
        </w:rPr>
        <w:t xml:space="preserve"> </w:t>
      </w:r>
      <w:r w:rsidRPr="00EB5B16">
        <w:rPr>
          <w:lang w:val="en-150"/>
        </w:rPr>
        <w:t>network based object detection problem from image data, by using the very DARPA artifacts as training samples</w:t>
      </w:r>
      <w:r w:rsidR="009C201E" w:rsidRPr="00EB5B16">
        <w:rPr>
          <w:lang w:val="en-150"/>
        </w:rPr>
        <w:t>. T</w:t>
      </w:r>
      <w:r w:rsidR="00475894" w:rsidRPr="00EB5B16">
        <w:rPr>
          <w:lang w:val="en-150"/>
        </w:rPr>
        <w:t>he completion of this stage is of research interest, its desired a priori outcomes being:</w:t>
      </w:r>
    </w:p>
    <w:p w14:paraId="39EFBA2A" w14:textId="183C1203" w:rsidR="00475894" w:rsidRPr="00EB5B16" w:rsidRDefault="00475894" w:rsidP="00EB693E">
      <w:pPr>
        <w:pStyle w:val="ListParagraph"/>
        <w:numPr>
          <w:ilvl w:val="0"/>
          <w:numId w:val="94"/>
        </w:numPr>
        <w:rPr>
          <w:lang w:val="en-150"/>
        </w:rPr>
      </w:pPr>
      <w:r w:rsidRPr="00EB5B16">
        <w:rPr>
          <w:lang w:val="en-150"/>
        </w:rPr>
        <w:t>A representative dataset for object detection with the artifacts of this challenge.</w:t>
      </w:r>
    </w:p>
    <w:p w14:paraId="1BFCAE96" w14:textId="08FE94E6" w:rsidR="00475894" w:rsidRPr="00EB5B16" w:rsidRDefault="00475894" w:rsidP="00EB693E">
      <w:pPr>
        <w:pStyle w:val="ListParagraph"/>
        <w:numPr>
          <w:ilvl w:val="0"/>
          <w:numId w:val="94"/>
        </w:numPr>
        <w:spacing w:after="240"/>
        <w:rPr>
          <w:lang w:val="en-150"/>
        </w:rPr>
      </w:pPr>
      <w:r w:rsidRPr="00EB5B16">
        <w:rPr>
          <w:lang w:val="en-150"/>
        </w:rPr>
        <w:t>A precision-speed benchmarking for a domain-specific 6-class detection problem.</w:t>
      </w:r>
    </w:p>
    <w:p w14:paraId="1B60328D" w14:textId="2B9095A6" w:rsidR="0084777E" w:rsidRPr="00EB5B16" w:rsidRDefault="00AA70DB" w:rsidP="0084777E">
      <w:pPr>
        <w:pStyle w:val="Heading3"/>
        <w:rPr>
          <w:lang w:val="en-150"/>
        </w:rPr>
      </w:pPr>
      <w:bookmarkStart w:id="15" w:name="_Toc74572059"/>
      <w:r w:rsidRPr="00EB5B16">
        <w:rPr>
          <w:lang w:val="en-150"/>
        </w:rPr>
        <w:t>3D reconstruction and object localization</w:t>
      </w:r>
      <w:bookmarkEnd w:id="15"/>
      <w:r w:rsidRPr="00EB5B16">
        <w:rPr>
          <w:lang w:val="en-150"/>
        </w:rPr>
        <w:t xml:space="preserve"> </w:t>
      </w:r>
    </w:p>
    <w:p w14:paraId="2C8355DB" w14:textId="34C769E9" w:rsidR="002066BF" w:rsidRPr="00EB5B16" w:rsidRDefault="00C515F1" w:rsidP="002066BF">
      <w:pPr>
        <w:rPr>
          <w:lang w:val="en-150"/>
        </w:rPr>
      </w:pPr>
      <w:r w:rsidRPr="00EB5B16">
        <w:rPr>
          <w:lang w:val="en-150"/>
        </w:rPr>
        <w:t>From the detection outcomes of a suitable object detection mode</w:t>
      </w:r>
      <w:r w:rsidR="002066BF" w:rsidRPr="00EB5B16">
        <w:rPr>
          <w:lang w:val="en-150"/>
        </w:rPr>
        <w:t>l</w:t>
      </w:r>
      <w:r w:rsidRPr="00EB5B16">
        <w:rPr>
          <w:lang w:val="en-150"/>
        </w:rPr>
        <w:t xml:space="preserve">, to be defined after the detector benchmarking, it is desired to </w:t>
      </w:r>
      <w:r w:rsidR="00175C4E" w:rsidRPr="00EB5B16">
        <w:rPr>
          <w:lang w:val="en-150"/>
        </w:rPr>
        <w:t>design</w:t>
      </w:r>
      <w:r w:rsidRPr="00EB5B16">
        <w:rPr>
          <w:lang w:val="en-150"/>
        </w:rPr>
        <w:t xml:space="preserve"> the rest of the</w:t>
      </w:r>
      <w:r w:rsidR="00175C4E" w:rsidRPr="00EB5B16">
        <w:rPr>
          <w:lang w:val="en-150"/>
        </w:rPr>
        <w:t xml:space="preserve"> visual</w:t>
      </w:r>
      <w:r w:rsidRPr="00EB5B16">
        <w:rPr>
          <w:lang w:val="en-150"/>
        </w:rPr>
        <w:t xml:space="preserve"> perception </w:t>
      </w:r>
      <w:r w:rsidR="005D20AB" w:rsidRPr="00EB5B16">
        <w:rPr>
          <w:lang w:val="en-150"/>
        </w:rPr>
        <w:t>layer</w:t>
      </w:r>
      <w:r w:rsidRPr="00EB5B16">
        <w:rPr>
          <w:lang w:val="en-150"/>
        </w:rPr>
        <w:t xml:space="preserve"> so that items can be located in a given, mapped environment. This pipeline is to be </w:t>
      </w:r>
      <w:r w:rsidR="002066BF" w:rsidRPr="00EB5B16">
        <w:rPr>
          <w:lang w:val="en-150"/>
        </w:rPr>
        <w:t xml:space="preserve">case and </w:t>
      </w:r>
      <w:r w:rsidRPr="00EB5B16">
        <w:rPr>
          <w:lang w:val="en-150"/>
        </w:rPr>
        <w:t>agent</w:t>
      </w:r>
      <w:r w:rsidR="009C201E" w:rsidRPr="00EB5B16">
        <w:rPr>
          <w:lang w:val="en-150"/>
        </w:rPr>
        <w:t xml:space="preserve"> </w:t>
      </w:r>
      <w:r w:rsidRPr="00EB5B16">
        <w:rPr>
          <w:lang w:val="en-150"/>
        </w:rPr>
        <w:t xml:space="preserve">agnostic, meaning that </w:t>
      </w:r>
      <w:r w:rsidR="002066BF" w:rsidRPr="00EB5B16">
        <w:rPr>
          <w:lang w:val="en-150"/>
        </w:rPr>
        <w:t xml:space="preserve">it will comprise arbitrary object localization without regard to the rest of the robotic architecture (depicted in </w:t>
      </w:r>
      <w:r w:rsidR="004E6AB0" w:rsidRPr="00EB5B16">
        <w:rPr>
          <w:lang w:val="en-150"/>
        </w:rPr>
        <w:fldChar w:fldCharType="begin"/>
      </w:r>
      <w:r w:rsidR="004E6AB0" w:rsidRPr="00EB5B16">
        <w:rPr>
          <w:lang w:val="en-150"/>
        </w:rPr>
        <w:instrText xml:space="preserve"> REF _Ref74519919 \h </w:instrText>
      </w:r>
      <w:r w:rsidR="004E6AB0" w:rsidRPr="00EB5B16">
        <w:rPr>
          <w:lang w:val="en-150"/>
        </w:rPr>
      </w:r>
      <w:r w:rsidR="004E6AB0" w:rsidRPr="00EB5B16">
        <w:rPr>
          <w:lang w:val="en-150"/>
        </w:rPr>
        <w:fldChar w:fldCharType="separate"/>
      </w:r>
      <w:r w:rsidR="00452B2C" w:rsidRPr="00EB5B16">
        <w:rPr>
          <w:lang w:val="en-150"/>
        </w:rPr>
        <w:t xml:space="preserve">Figure </w:t>
      </w:r>
      <w:r w:rsidR="00452B2C">
        <w:rPr>
          <w:noProof/>
          <w:lang w:val="en-150"/>
        </w:rPr>
        <w:t>1</w:t>
      </w:r>
      <w:r w:rsidR="004E6AB0" w:rsidRPr="00EB5B16">
        <w:rPr>
          <w:lang w:val="en-150"/>
        </w:rPr>
        <w:fldChar w:fldCharType="end"/>
      </w:r>
      <w:r w:rsidR="002066BF" w:rsidRPr="00EB5B16">
        <w:rPr>
          <w:lang w:val="en-150"/>
        </w:rPr>
        <w:t>) or the set of items to be detected.</w:t>
      </w:r>
      <w:r w:rsidR="00175C4E" w:rsidRPr="00EB5B16">
        <w:rPr>
          <w:lang w:val="en-150"/>
        </w:rPr>
        <w:t xml:space="preserve"> As stated, agent localization and 3D reconstruction will be component tasks within this </w:t>
      </w:r>
      <w:r w:rsidR="005D20AB" w:rsidRPr="00EB5B16">
        <w:rPr>
          <w:lang w:val="en-150"/>
        </w:rPr>
        <w:t>layer</w:t>
      </w:r>
      <w:r w:rsidR="00175C4E" w:rsidRPr="00EB5B16">
        <w:rPr>
          <w:lang w:val="en-150"/>
        </w:rPr>
        <w:t xml:space="preserve">. </w:t>
      </w:r>
    </w:p>
    <w:p w14:paraId="254F5DCB" w14:textId="2B9F1FC9" w:rsidR="002066BF" w:rsidRPr="00EB5B16" w:rsidRDefault="002066BF" w:rsidP="00DD742C">
      <w:pPr>
        <w:rPr>
          <w:lang w:val="en-150"/>
        </w:rPr>
      </w:pPr>
      <w:r w:rsidRPr="00EB5B16">
        <w:rPr>
          <w:lang w:val="en-150"/>
        </w:rPr>
        <w:t>A particular way to perform this localization</w:t>
      </w:r>
      <w:r w:rsidR="00175C4E" w:rsidRPr="00EB5B16">
        <w:rPr>
          <w:lang w:val="en-150"/>
        </w:rPr>
        <w:t xml:space="preserve">, as well as </w:t>
      </w:r>
      <w:r w:rsidR="005D20AB" w:rsidRPr="00EB5B16">
        <w:rPr>
          <w:lang w:val="en-150"/>
        </w:rPr>
        <w:t xml:space="preserve">its </w:t>
      </w:r>
      <w:r w:rsidRPr="00EB5B16">
        <w:rPr>
          <w:lang w:val="en-150"/>
        </w:rPr>
        <w:t>expected outcome</w:t>
      </w:r>
      <w:r w:rsidR="00175C4E" w:rsidRPr="00EB5B16">
        <w:rPr>
          <w:lang w:val="en-150"/>
        </w:rPr>
        <w:t>,</w:t>
      </w:r>
      <w:r w:rsidRPr="00EB5B16">
        <w:rPr>
          <w:lang w:val="en-150"/>
        </w:rPr>
        <w:t xml:space="preserve"> are not defined a priori but expected to be found by research and experimentation.</w:t>
      </w:r>
    </w:p>
    <w:p w14:paraId="32F49E4F" w14:textId="40D9632F" w:rsidR="00F85BCF" w:rsidRPr="00EB5B16" w:rsidRDefault="008558E6" w:rsidP="008558E6">
      <w:pPr>
        <w:pStyle w:val="Caption"/>
        <w:spacing w:after="0"/>
        <w:rPr>
          <w:lang w:val="en-150"/>
        </w:rPr>
      </w:pPr>
      <w:bookmarkStart w:id="16" w:name="_Ref74520068"/>
      <w:bookmarkStart w:id="17" w:name="_Toc74572263"/>
      <w:r w:rsidRPr="00EB5B16">
        <w:rPr>
          <w:lang w:val="en-150"/>
        </w:rPr>
        <w:lastRenderedPageBreak/>
        <w:t xml:space="preserve">Table </w:t>
      </w:r>
      <w:r w:rsidRPr="00EB5B16">
        <w:rPr>
          <w:lang w:val="en-150"/>
        </w:rPr>
        <w:fldChar w:fldCharType="begin"/>
      </w:r>
      <w:r w:rsidRPr="00EB5B16">
        <w:rPr>
          <w:lang w:val="en-150"/>
        </w:rPr>
        <w:instrText xml:space="preserve"> SEQ Table \* ARABIC </w:instrText>
      </w:r>
      <w:r w:rsidRPr="00EB5B16">
        <w:rPr>
          <w:lang w:val="en-150"/>
        </w:rPr>
        <w:fldChar w:fldCharType="separate"/>
      </w:r>
      <w:r w:rsidR="00452B2C">
        <w:rPr>
          <w:noProof/>
          <w:lang w:val="en-150"/>
        </w:rPr>
        <w:t>1</w:t>
      </w:r>
      <w:r w:rsidRPr="00EB5B16">
        <w:rPr>
          <w:lang w:val="en-150"/>
        </w:rPr>
        <w:fldChar w:fldCharType="end"/>
      </w:r>
      <w:bookmarkEnd w:id="16"/>
      <w:r w:rsidR="00F85BCF" w:rsidRPr="00EB5B16">
        <w:rPr>
          <w:lang w:val="en-150"/>
        </w:rPr>
        <w:t xml:space="preserve">: DARPA </w:t>
      </w:r>
      <w:proofErr w:type="spellStart"/>
      <w:r w:rsidR="00F85BCF" w:rsidRPr="00EB5B16">
        <w:rPr>
          <w:lang w:val="en-150"/>
        </w:rPr>
        <w:t>SubT</w:t>
      </w:r>
      <w:proofErr w:type="spellEnd"/>
      <w:r w:rsidR="00F85BCF" w:rsidRPr="00EB5B16">
        <w:rPr>
          <w:lang w:val="en-150"/>
        </w:rPr>
        <w:t xml:space="preserve"> Artifact Detection Challenge artifacts</w:t>
      </w:r>
      <w:bookmarkEnd w:id="17"/>
    </w:p>
    <w:tbl>
      <w:tblPr>
        <w:tblStyle w:val="TableGrid"/>
        <w:tblW w:w="9257" w:type="dxa"/>
        <w:jc w:val="center"/>
        <w:tblLayout w:type="fixed"/>
        <w:tblLook w:val="04A0" w:firstRow="1" w:lastRow="0" w:firstColumn="1" w:lastColumn="0" w:noHBand="0" w:noVBand="1"/>
      </w:tblPr>
      <w:tblGrid>
        <w:gridCol w:w="1476"/>
        <w:gridCol w:w="1950"/>
        <w:gridCol w:w="5831"/>
      </w:tblGrid>
      <w:tr w:rsidR="00F85BCF" w:rsidRPr="00EB5B16" w14:paraId="7676D566" w14:textId="77777777" w:rsidTr="00F85BCF">
        <w:trPr>
          <w:trHeight w:val="567"/>
          <w:jc w:val="center"/>
        </w:trPr>
        <w:tc>
          <w:tcPr>
            <w:tcW w:w="1476" w:type="dxa"/>
            <w:vAlign w:val="center"/>
          </w:tcPr>
          <w:p w14:paraId="6D6A13FD" w14:textId="77777777" w:rsidR="00F85BCF" w:rsidRPr="00EB5B16" w:rsidRDefault="00F85BCF" w:rsidP="00F85BCF">
            <w:pPr>
              <w:ind w:firstLine="0"/>
              <w:jc w:val="left"/>
              <w:rPr>
                <w:b/>
                <w:lang w:val="en-150"/>
              </w:rPr>
            </w:pPr>
            <w:r w:rsidRPr="00EB5B16">
              <w:rPr>
                <w:b/>
                <w:lang w:val="en-150"/>
              </w:rPr>
              <w:t>Name</w:t>
            </w:r>
          </w:p>
        </w:tc>
        <w:tc>
          <w:tcPr>
            <w:tcW w:w="1950" w:type="dxa"/>
            <w:vAlign w:val="center"/>
          </w:tcPr>
          <w:p w14:paraId="198DC234" w14:textId="77777777" w:rsidR="00F85BCF" w:rsidRPr="00EB5B16" w:rsidRDefault="00F85BCF" w:rsidP="00F85BCF">
            <w:pPr>
              <w:ind w:left="-136" w:firstLine="0"/>
              <w:jc w:val="center"/>
              <w:rPr>
                <w:b/>
                <w:lang w:val="en-150"/>
              </w:rPr>
            </w:pPr>
            <w:r w:rsidRPr="00EB5B16">
              <w:rPr>
                <w:b/>
                <w:lang w:val="en-150"/>
              </w:rPr>
              <w:t>Image</w:t>
            </w:r>
          </w:p>
        </w:tc>
        <w:tc>
          <w:tcPr>
            <w:tcW w:w="5831" w:type="dxa"/>
            <w:vAlign w:val="center"/>
          </w:tcPr>
          <w:p w14:paraId="6E6010F1" w14:textId="77777777" w:rsidR="00F85BCF" w:rsidRPr="00EB5B16" w:rsidRDefault="00F85BCF" w:rsidP="00F85BCF">
            <w:pPr>
              <w:ind w:firstLine="0"/>
              <w:jc w:val="center"/>
              <w:rPr>
                <w:b/>
                <w:lang w:val="en-150"/>
              </w:rPr>
            </w:pPr>
            <w:r w:rsidRPr="00EB5B16">
              <w:rPr>
                <w:b/>
                <w:lang w:val="en-150"/>
              </w:rPr>
              <w:t>Description</w:t>
            </w:r>
          </w:p>
        </w:tc>
      </w:tr>
      <w:tr w:rsidR="00F85BCF" w:rsidRPr="00EB5B16" w14:paraId="6C62AFA2" w14:textId="77777777" w:rsidTr="00F85BCF">
        <w:trPr>
          <w:trHeight w:val="1304"/>
          <w:jc w:val="center"/>
        </w:trPr>
        <w:tc>
          <w:tcPr>
            <w:tcW w:w="1476" w:type="dxa"/>
          </w:tcPr>
          <w:p w14:paraId="47E5A0F7" w14:textId="77777777" w:rsidR="00F85BCF" w:rsidRPr="00EB5B16" w:rsidRDefault="00F85BCF" w:rsidP="00552D76">
            <w:pPr>
              <w:ind w:firstLine="0"/>
              <w:rPr>
                <w:lang w:val="en-150"/>
              </w:rPr>
            </w:pPr>
            <w:r w:rsidRPr="00EB5B16">
              <w:rPr>
                <w:lang w:val="en-150"/>
              </w:rPr>
              <w:t>Survivor</w:t>
            </w:r>
          </w:p>
        </w:tc>
        <w:tc>
          <w:tcPr>
            <w:tcW w:w="1950" w:type="dxa"/>
          </w:tcPr>
          <w:p w14:paraId="4F5D07C2"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3CF67F34" wp14:editId="04EAC0BC">
                  <wp:extent cx="672773" cy="792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72773" cy="792000"/>
                          </a:xfrm>
                          <a:prstGeom prst="rect">
                            <a:avLst/>
                          </a:prstGeom>
                        </pic:spPr>
                      </pic:pic>
                    </a:graphicData>
                  </a:graphic>
                </wp:inline>
              </w:drawing>
            </w:r>
          </w:p>
        </w:tc>
        <w:tc>
          <w:tcPr>
            <w:tcW w:w="5831" w:type="dxa"/>
          </w:tcPr>
          <w:p w14:paraId="3EFF8A1F" w14:textId="77777777" w:rsidR="00F85BCF" w:rsidRPr="00EB5B16" w:rsidRDefault="00F85BCF" w:rsidP="00552D76">
            <w:pPr>
              <w:ind w:firstLine="0"/>
              <w:rPr>
                <w:lang w:val="en-150"/>
              </w:rPr>
            </w:pPr>
            <w:r w:rsidRPr="00EB5B16">
              <w:rPr>
                <w:lang w:val="en-150"/>
              </w:rPr>
              <w:t xml:space="preserve">Represented by a 180cm high thermal </w:t>
            </w:r>
            <w:proofErr w:type="spellStart"/>
            <w:r w:rsidRPr="00EB5B16">
              <w:rPr>
                <w:lang w:val="en-150"/>
              </w:rPr>
              <w:t>mannekin</w:t>
            </w:r>
            <w:proofErr w:type="spellEnd"/>
            <w:r w:rsidRPr="00EB5B16">
              <w:rPr>
                <w:lang w:val="en-150"/>
              </w:rPr>
              <w:t xml:space="preserve"> wearing a high-visibility jacket.</w:t>
            </w:r>
          </w:p>
        </w:tc>
      </w:tr>
      <w:tr w:rsidR="00F85BCF" w:rsidRPr="00EB5B16" w14:paraId="71CE8082" w14:textId="77777777" w:rsidTr="00F85BCF">
        <w:trPr>
          <w:trHeight w:val="1304"/>
          <w:jc w:val="center"/>
        </w:trPr>
        <w:tc>
          <w:tcPr>
            <w:tcW w:w="1476" w:type="dxa"/>
          </w:tcPr>
          <w:p w14:paraId="20F8DB08" w14:textId="77777777" w:rsidR="00F85BCF" w:rsidRPr="00EB5B16" w:rsidRDefault="00F85BCF" w:rsidP="00552D76">
            <w:pPr>
              <w:ind w:firstLine="0"/>
              <w:rPr>
                <w:lang w:val="en-150"/>
              </w:rPr>
            </w:pPr>
            <w:r w:rsidRPr="00EB5B16">
              <w:rPr>
                <w:lang w:val="en-150"/>
              </w:rPr>
              <w:t>Cell phone</w:t>
            </w:r>
          </w:p>
        </w:tc>
        <w:tc>
          <w:tcPr>
            <w:tcW w:w="1950" w:type="dxa"/>
          </w:tcPr>
          <w:p w14:paraId="05F77B15"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1AD4938D" wp14:editId="206D6345">
                  <wp:extent cx="715846" cy="79200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15846" cy="792000"/>
                          </a:xfrm>
                          <a:prstGeom prst="rect">
                            <a:avLst/>
                          </a:prstGeom>
                        </pic:spPr>
                      </pic:pic>
                    </a:graphicData>
                  </a:graphic>
                </wp:inline>
              </w:drawing>
            </w:r>
          </w:p>
        </w:tc>
        <w:tc>
          <w:tcPr>
            <w:tcW w:w="5831" w:type="dxa"/>
          </w:tcPr>
          <w:p w14:paraId="02397873" w14:textId="77777777" w:rsidR="00F85BCF" w:rsidRPr="00EB5B16" w:rsidRDefault="00F85BCF" w:rsidP="00552D76">
            <w:pPr>
              <w:ind w:firstLine="0"/>
              <w:rPr>
                <w:lang w:val="en-150"/>
              </w:rPr>
            </w:pPr>
            <w:r w:rsidRPr="00EB5B16">
              <w:rPr>
                <w:lang w:val="en-150"/>
              </w:rPr>
              <w:t xml:space="preserve">Defined to be a Samsung Galaxy J8 </w:t>
            </w:r>
            <w:proofErr w:type="spellStart"/>
            <w:r w:rsidRPr="00EB5B16">
              <w:rPr>
                <w:lang w:val="en-150"/>
              </w:rPr>
              <w:t>smarthphone</w:t>
            </w:r>
            <w:proofErr w:type="spellEnd"/>
            <w:r w:rsidRPr="00EB5B16">
              <w:rPr>
                <w:lang w:val="en-150"/>
              </w:rPr>
              <w:t xml:space="preserve"> that will be playing full-screen video with audio during the scored run, screen visible pointing outwards. Meant to represent traces of human activity.</w:t>
            </w:r>
          </w:p>
        </w:tc>
      </w:tr>
      <w:tr w:rsidR="00F85BCF" w:rsidRPr="00EB5B16" w14:paraId="1B2790E2" w14:textId="77777777" w:rsidTr="00F85BCF">
        <w:trPr>
          <w:trHeight w:val="1304"/>
          <w:jc w:val="center"/>
        </w:trPr>
        <w:tc>
          <w:tcPr>
            <w:tcW w:w="1476" w:type="dxa"/>
          </w:tcPr>
          <w:p w14:paraId="1A24E5EE" w14:textId="77777777" w:rsidR="00F85BCF" w:rsidRPr="00EB5B16" w:rsidRDefault="00F85BCF" w:rsidP="00552D76">
            <w:pPr>
              <w:ind w:firstLine="0"/>
              <w:rPr>
                <w:lang w:val="en-150"/>
              </w:rPr>
            </w:pPr>
            <w:r w:rsidRPr="00EB5B16">
              <w:rPr>
                <w:lang w:val="en-150"/>
              </w:rPr>
              <w:t>Backpack</w:t>
            </w:r>
          </w:p>
        </w:tc>
        <w:tc>
          <w:tcPr>
            <w:tcW w:w="1950" w:type="dxa"/>
          </w:tcPr>
          <w:p w14:paraId="149598D5"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2AB12FB1" wp14:editId="5A4FE8E6">
                  <wp:extent cx="546592" cy="792000"/>
                  <wp:effectExtent l="0" t="0" r="635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6592" cy="792000"/>
                          </a:xfrm>
                          <a:prstGeom prst="rect">
                            <a:avLst/>
                          </a:prstGeom>
                        </pic:spPr>
                      </pic:pic>
                    </a:graphicData>
                  </a:graphic>
                </wp:inline>
              </w:drawing>
            </w:r>
          </w:p>
        </w:tc>
        <w:tc>
          <w:tcPr>
            <w:tcW w:w="5831" w:type="dxa"/>
          </w:tcPr>
          <w:p w14:paraId="4A14CDCA" w14:textId="77777777" w:rsidR="00F85BCF" w:rsidRPr="00EB5B16" w:rsidRDefault="00F85BCF" w:rsidP="00552D76">
            <w:pPr>
              <w:ind w:firstLine="0"/>
              <w:rPr>
                <w:lang w:val="en-150"/>
              </w:rPr>
            </w:pPr>
            <w:r w:rsidRPr="00EB5B16">
              <w:rPr>
                <w:lang w:val="en-150"/>
              </w:rPr>
              <w:t xml:space="preserve">Red Tape </w:t>
            </w:r>
            <w:proofErr w:type="spellStart"/>
            <w:r w:rsidRPr="00EB5B16">
              <w:rPr>
                <w:lang w:val="en-150"/>
              </w:rPr>
              <w:t>color</w:t>
            </w:r>
            <w:proofErr w:type="spellEnd"/>
            <w:r w:rsidRPr="00EB5B16">
              <w:rPr>
                <w:lang w:val="en-150"/>
              </w:rPr>
              <w:t xml:space="preserve"> </w:t>
            </w:r>
            <w:proofErr w:type="spellStart"/>
            <w:r w:rsidRPr="00EB5B16">
              <w:rPr>
                <w:lang w:val="en-150"/>
              </w:rPr>
              <w:t>JanSport</w:t>
            </w:r>
            <w:proofErr w:type="spellEnd"/>
            <w:r w:rsidRPr="00EB5B16">
              <w:rPr>
                <w:lang w:val="en-150"/>
              </w:rPr>
              <w:t xml:space="preserve">  Big Student Backpack, with red front and black back. Meant to represent traces of human activity.</w:t>
            </w:r>
          </w:p>
        </w:tc>
      </w:tr>
      <w:tr w:rsidR="00F85BCF" w:rsidRPr="00EB5B16" w14:paraId="2BF41213" w14:textId="77777777" w:rsidTr="00F85BCF">
        <w:trPr>
          <w:trHeight w:val="1304"/>
          <w:jc w:val="center"/>
        </w:trPr>
        <w:tc>
          <w:tcPr>
            <w:tcW w:w="1476" w:type="dxa"/>
          </w:tcPr>
          <w:p w14:paraId="57EDE10D" w14:textId="77777777" w:rsidR="00F85BCF" w:rsidRPr="00EB5B16" w:rsidRDefault="00F85BCF" w:rsidP="00552D76">
            <w:pPr>
              <w:ind w:firstLine="0"/>
              <w:rPr>
                <w:lang w:val="en-150"/>
              </w:rPr>
            </w:pPr>
            <w:r w:rsidRPr="00EB5B16">
              <w:rPr>
                <w:lang w:val="en-150"/>
              </w:rPr>
              <w:t>Drill</w:t>
            </w:r>
          </w:p>
        </w:tc>
        <w:tc>
          <w:tcPr>
            <w:tcW w:w="1950" w:type="dxa"/>
          </w:tcPr>
          <w:p w14:paraId="5BDF9D57"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3479F462" wp14:editId="11802567">
                  <wp:extent cx="797534" cy="792000"/>
                  <wp:effectExtent l="0" t="0" r="317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797534" cy="792000"/>
                          </a:xfrm>
                          <a:prstGeom prst="rect">
                            <a:avLst/>
                          </a:prstGeom>
                        </pic:spPr>
                      </pic:pic>
                    </a:graphicData>
                  </a:graphic>
                </wp:inline>
              </w:drawing>
            </w:r>
          </w:p>
        </w:tc>
        <w:tc>
          <w:tcPr>
            <w:tcW w:w="5831" w:type="dxa"/>
          </w:tcPr>
          <w:p w14:paraId="2CA408D8" w14:textId="77777777" w:rsidR="00F85BCF" w:rsidRPr="00EB5B16" w:rsidRDefault="00F85BCF" w:rsidP="00552D76">
            <w:pPr>
              <w:ind w:firstLine="0"/>
              <w:rPr>
                <w:lang w:val="en-150"/>
              </w:rPr>
            </w:pPr>
            <w:r w:rsidRPr="00EB5B16">
              <w:rPr>
                <w:lang w:val="en-150"/>
              </w:rPr>
              <w:t xml:space="preserve">Cordless </w:t>
            </w:r>
            <w:proofErr w:type="spellStart"/>
            <w:r w:rsidRPr="00EB5B16">
              <w:rPr>
                <w:lang w:val="en-150"/>
              </w:rPr>
              <w:t>Black&amp;Decker</w:t>
            </w:r>
            <w:proofErr w:type="spellEnd"/>
            <w:r w:rsidRPr="00EB5B16">
              <w:rPr>
                <w:lang w:val="en-150"/>
              </w:rPr>
              <w:t xml:space="preserve"> orange drill with battery attached. Meant to represent sets of manual or powered hand tools that may be present in the </w:t>
            </w:r>
            <w:proofErr w:type="spellStart"/>
            <w:r w:rsidRPr="00EB5B16">
              <w:rPr>
                <w:lang w:val="en-150"/>
              </w:rPr>
              <w:t>subT</w:t>
            </w:r>
            <w:proofErr w:type="spellEnd"/>
            <w:r w:rsidRPr="00EB5B16">
              <w:rPr>
                <w:lang w:val="en-150"/>
              </w:rPr>
              <w:t xml:space="preserve"> environment.</w:t>
            </w:r>
          </w:p>
        </w:tc>
      </w:tr>
      <w:tr w:rsidR="00F85BCF" w:rsidRPr="00EB5B16" w14:paraId="69A2A015" w14:textId="77777777" w:rsidTr="00F85BCF">
        <w:trPr>
          <w:trHeight w:val="1304"/>
          <w:jc w:val="center"/>
        </w:trPr>
        <w:tc>
          <w:tcPr>
            <w:tcW w:w="1476" w:type="dxa"/>
          </w:tcPr>
          <w:p w14:paraId="4D6620F1" w14:textId="77777777" w:rsidR="00F85BCF" w:rsidRPr="00EB5B16" w:rsidRDefault="00F85BCF" w:rsidP="00552D76">
            <w:pPr>
              <w:ind w:firstLine="0"/>
              <w:rPr>
                <w:lang w:val="en-150"/>
              </w:rPr>
            </w:pPr>
            <w:r w:rsidRPr="00EB5B16">
              <w:rPr>
                <w:lang w:val="en-150"/>
              </w:rPr>
              <w:t>Fire extinguisher</w:t>
            </w:r>
          </w:p>
        </w:tc>
        <w:tc>
          <w:tcPr>
            <w:tcW w:w="1950" w:type="dxa"/>
          </w:tcPr>
          <w:p w14:paraId="620AA6AC"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521FC7D2" wp14:editId="453C4407">
                  <wp:extent cx="650852" cy="792000"/>
                  <wp:effectExtent l="0" t="0" r="0"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8307"/>
                          <a:stretch/>
                        </pic:blipFill>
                        <pic:spPr bwMode="auto">
                          <a:xfrm>
                            <a:off x="0" y="0"/>
                            <a:ext cx="650852" cy="792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Pr="00EB5B16" w:rsidRDefault="00F85BCF" w:rsidP="00552D76">
            <w:pPr>
              <w:ind w:firstLine="0"/>
              <w:rPr>
                <w:lang w:val="en-150"/>
              </w:rPr>
            </w:pPr>
            <w:r w:rsidRPr="00EB5B16">
              <w:rPr>
                <w:lang w:val="en-150"/>
              </w:rPr>
              <w:t>Hand-held red fire extinguisher with black hose. Meant to give hints about the location of general emergency gear in tunnels.</w:t>
            </w:r>
          </w:p>
        </w:tc>
      </w:tr>
      <w:tr w:rsidR="00F85BCF" w:rsidRPr="00EB5B16" w14:paraId="455A3085" w14:textId="77777777" w:rsidTr="00F85BCF">
        <w:trPr>
          <w:trHeight w:val="1304"/>
          <w:jc w:val="center"/>
        </w:trPr>
        <w:tc>
          <w:tcPr>
            <w:tcW w:w="1476" w:type="dxa"/>
          </w:tcPr>
          <w:p w14:paraId="1EE439EC" w14:textId="77777777" w:rsidR="00F85BCF" w:rsidRPr="00EB5B16" w:rsidRDefault="00F85BCF" w:rsidP="00F85BCF">
            <w:pPr>
              <w:ind w:firstLine="0"/>
              <w:rPr>
                <w:lang w:val="en-150"/>
              </w:rPr>
            </w:pPr>
            <w:r w:rsidRPr="00EB5B16">
              <w:rPr>
                <w:lang w:val="en-150"/>
              </w:rPr>
              <w:t>Vent duct</w:t>
            </w:r>
          </w:p>
        </w:tc>
        <w:tc>
          <w:tcPr>
            <w:tcW w:w="1950" w:type="dxa"/>
          </w:tcPr>
          <w:p w14:paraId="348EC29D"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767840B4" wp14:editId="053048D1">
                  <wp:extent cx="728889" cy="792000"/>
                  <wp:effectExtent l="0" t="0" r="0"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3933" b="2808"/>
                          <a:stretch/>
                        </pic:blipFill>
                        <pic:spPr bwMode="auto">
                          <a:xfrm>
                            <a:off x="0" y="0"/>
                            <a:ext cx="728889" cy="792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3DF3334" w:rsidR="00F85BCF" w:rsidRPr="00EB5B16" w:rsidRDefault="00F85BCF" w:rsidP="00F85BCF">
            <w:pPr>
              <w:ind w:firstLine="0"/>
              <w:rPr>
                <w:lang w:val="en-150"/>
              </w:rPr>
            </w:pPr>
            <w:r w:rsidRPr="00EB5B16">
              <w:rPr>
                <w:lang w:val="en-150"/>
              </w:rPr>
              <w:t>Typical supply of fresh air that may identify places where the air quality is superior and provide hints to possible escape routes to the surface.</w:t>
            </w:r>
          </w:p>
        </w:tc>
      </w:tr>
      <w:tr w:rsidR="00F85BCF" w:rsidRPr="00EB5B16" w14:paraId="3CFA3C1B" w14:textId="77777777" w:rsidTr="00F85BCF">
        <w:trPr>
          <w:trHeight w:val="1304"/>
          <w:jc w:val="center"/>
        </w:trPr>
        <w:tc>
          <w:tcPr>
            <w:tcW w:w="1476" w:type="dxa"/>
          </w:tcPr>
          <w:p w14:paraId="300440EC" w14:textId="77777777" w:rsidR="00F85BCF" w:rsidRPr="00EB5B16" w:rsidRDefault="00F85BCF" w:rsidP="00F85BCF">
            <w:pPr>
              <w:ind w:firstLine="0"/>
              <w:rPr>
                <w:lang w:val="en-150"/>
              </w:rPr>
            </w:pPr>
            <w:r w:rsidRPr="00EB5B16">
              <w:rPr>
                <w:lang w:val="en-150"/>
              </w:rPr>
              <w:t>Helmet</w:t>
            </w:r>
          </w:p>
        </w:tc>
        <w:tc>
          <w:tcPr>
            <w:tcW w:w="1950" w:type="dxa"/>
          </w:tcPr>
          <w:p w14:paraId="2E3B7913"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713585F7" wp14:editId="7FD3679E">
                  <wp:extent cx="893827" cy="792000"/>
                  <wp:effectExtent l="0" t="0" r="190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893827" cy="792000"/>
                          </a:xfrm>
                          <a:prstGeom prst="rect">
                            <a:avLst/>
                          </a:prstGeom>
                        </pic:spPr>
                      </pic:pic>
                    </a:graphicData>
                  </a:graphic>
                </wp:inline>
              </w:drawing>
            </w:r>
          </w:p>
        </w:tc>
        <w:tc>
          <w:tcPr>
            <w:tcW w:w="5831" w:type="dxa"/>
          </w:tcPr>
          <w:p w14:paraId="3AA0917D" w14:textId="77777777" w:rsidR="00F85BCF" w:rsidRPr="00EB5B16" w:rsidRDefault="00F85BCF" w:rsidP="00F85BCF">
            <w:pPr>
              <w:ind w:firstLine="0"/>
              <w:rPr>
                <w:lang w:val="en-150"/>
              </w:rPr>
            </w:pPr>
            <w:r w:rsidRPr="00EB5B16">
              <w:rPr>
                <w:lang w:val="en-150"/>
              </w:rPr>
              <w:t>White caving helmet with attached headlamp. Meant to represent traces of human activity.</w:t>
            </w:r>
          </w:p>
        </w:tc>
      </w:tr>
      <w:tr w:rsidR="00F85BCF" w:rsidRPr="00EB5B16" w14:paraId="61C728B0" w14:textId="77777777" w:rsidTr="00F85BCF">
        <w:trPr>
          <w:trHeight w:val="1304"/>
          <w:jc w:val="center"/>
        </w:trPr>
        <w:tc>
          <w:tcPr>
            <w:tcW w:w="1476" w:type="dxa"/>
          </w:tcPr>
          <w:p w14:paraId="66E0AD86" w14:textId="77777777" w:rsidR="00F85BCF" w:rsidRPr="00EB5B16" w:rsidRDefault="00F85BCF" w:rsidP="00F85BCF">
            <w:pPr>
              <w:ind w:firstLine="0"/>
              <w:rPr>
                <w:lang w:val="en-150"/>
              </w:rPr>
            </w:pPr>
            <w:r w:rsidRPr="00EB5B16">
              <w:rPr>
                <w:lang w:val="en-150"/>
              </w:rPr>
              <w:t>Rope</w:t>
            </w:r>
          </w:p>
        </w:tc>
        <w:tc>
          <w:tcPr>
            <w:tcW w:w="1950" w:type="dxa"/>
          </w:tcPr>
          <w:p w14:paraId="546DE617" w14:textId="77777777" w:rsidR="00F85BCF" w:rsidRPr="00EB5B16" w:rsidRDefault="00F85BCF" w:rsidP="00F85BCF">
            <w:pPr>
              <w:ind w:left="-136" w:firstLine="0"/>
              <w:jc w:val="center"/>
              <w:rPr>
                <w:lang w:val="en-150"/>
              </w:rPr>
            </w:pPr>
            <w:r w:rsidRPr="00EB5B16">
              <w:rPr>
                <w:noProof/>
                <w:lang w:val="en-150" w:eastAsia="en-US"/>
              </w:rPr>
              <w:drawing>
                <wp:inline distT="0" distB="0" distL="0" distR="0" wp14:anchorId="0591D9CA" wp14:editId="14F58DF6">
                  <wp:extent cx="921460" cy="792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17311" b="-11282"/>
                          <a:stretch/>
                        </pic:blipFill>
                        <pic:spPr bwMode="auto">
                          <a:xfrm>
                            <a:off x="0" y="0"/>
                            <a:ext cx="921460" cy="792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Pr="00EB5B16" w:rsidRDefault="00F85BCF" w:rsidP="00F85BCF">
            <w:pPr>
              <w:ind w:firstLine="0"/>
              <w:rPr>
                <w:lang w:val="en-150"/>
              </w:rPr>
            </w:pPr>
            <w:r w:rsidRPr="00EB5B16">
              <w:rPr>
                <w:lang w:val="en-150"/>
              </w:rPr>
              <w:t>Coil of blue rope. Meant to represent traces of human activity and possible vertical passages.</w:t>
            </w:r>
          </w:p>
        </w:tc>
      </w:tr>
      <w:tr w:rsidR="00F85BCF" w:rsidRPr="00EB5B16" w14:paraId="69D2D366" w14:textId="77777777" w:rsidTr="009C201E">
        <w:trPr>
          <w:trHeight w:val="1304"/>
          <w:jc w:val="center"/>
        </w:trPr>
        <w:tc>
          <w:tcPr>
            <w:tcW w:w="1476" w:type="dxa"/>
          </w:tcPr>
          <w:p w14:paraId="3070DBEE" w14:textId="77777777" w:rsidR="00F85BCF" w:rsidRPr="00EB5B16" w:rsidRDefault="00F85BCF" w:rsidP="00552D76">
            <w:pPr>
              <w:ind w:firstLine="0"/>
              <w:rPr>
                <w:lang w:val="en-150"/>
              </w:rPr>
            </w:pPr>
            <w:r w:rsidRPr="00EB5B16">
              <w:rPr>
                <w:lang w:val="en-150"/>
              </w:rPr>
              <w:t>Gas</w:t>
            </w:r>
          </w:p>
        </w:tc>
        <w:tc>
          <w:tcPr>
            <w:tcW w:w="1950" w:type="dxa"/>
          </w:tcPr>
          <w:p w14:paraId="74B1F3D4" w14:textId="1ADE7BE1" w:rsidR="00F85BCF" w:rsidRPr="00EB5B16" w:rsidRDefault="009C201E" w:rsidP="00F85BCF">
            <w:pPr>
              <w:ind w:left="-136" w:firstLine="0"/>
              <w:jc w:val="center"/>
              <w:rPr>
                <w:lang w:val="en-150"/>
              </w:rPr>
            </w:pPr>
            <w:r w:rsidRPr="00EB5B16">
              <w:rPr>
                <w:noProof/>
                <w:lang w:val="en-150"/>
              </w:rPr>
              <w:drawing>
                <wp:inline distT="0" distB="0" distL="0" distR="0" wp14:anchorId="64432CDF" wp14:editId="5F108498">
                  <wp:extent cx="1366082" cy="82800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66082" cy="828000"/>
                          </a:xfrm>
                          <a:prstGeom prst="rect">
                            <a:avLst/>
                          </a:prstGeom>
                        </pic:spPr>
                      </pic:pic>
                    </a:graphicData>
                  </a:graphic>
                </wp:inline>
              </w:drawing>
            </w:r>
          </w:p>
        </w:tc>
        <w:tc>
          <w:tcPr>
            <w:tcW w:w="5831" w:type="dxa"/>
          </w:tcPr>
          <w:p w14:paraId="69E3F8F6" w14:textId="77777777" w:rsidR="00F85BCF" w:rsidRPr="00EB5B16" w:rsidRDefault="00F85BCF" w:rsidP="00552D76">
            <w:pPr>
              <w:ind w:firstLine="0"/>
              <w:rPr>
                <w:lang w:val="en-150"/>
              </w:rPr>
            </w:pPr>
            <w:r w:rsidRPr="00EB5B16">
              <w:rPr>
                <w:lang w:val="en-150"/>
              </w:rPr>
              <w:t>A CO</w:t>
            </w:r>
            <w:r w:rsidRPr="00EB5B16">
              <w:rPr>
                <w:vertAlign w:val="subscript"/>
                <w:lang w:val="en-150"/>
              </w:rPr>
              <w:t>2</w:t>
            </w:r>
            <w:r w:rsidRPr="00EB5B16">
              <w:rPr>
                <w:lang w:val="en-150"/>
              </w:rPr>
              <w:t xml:space="preserve"> </w:t>
            </w:r>
            <w:proofErr w:type="spellStart"/>
            <w:r w:rsidRPr="00EB5B16">
              <w:rPr>
                <w:lang w:val="en-150"/>
              </w:rPr>
              <w:t>emmitter</w:t>
            </w:r>
            <w:proofErr w:type="spellEnd"/>
            <w:r w:rsidRPr="00EB5B16">
              <w:rPr>
                <w:lang w:val="en-150"/>
              </w:rPr>
              <w:t xml:space="preserve"> device that simulates a range of hazardous air quality conditions.</w:t>
            </w:r>
          </w:p>
        </w:tc>
      </w:tr>
    </w:tbl>
    <w:p w14:paraId="5804EEAF" w14:textId="0D72743D" w:rsidR="00F85BCF" w:rsidRPr="00EB5B16" w:rsidRDefault="00F85BCF" w:rsidP="00F85BCF">
      <w:pPr>
        <w:pStyle w:val="Caption"/>
        <w:ind w:firstLine="0"/>
        <w:rPr>
          <w:lang w:val="en-150"/>
        </w:rPr>
      </w:pPr>
      <w:r w:rsidRPr="00EB5B16">
        <w:rPr>
          <w:lang w:val="en-150"/>
        </w:rPr>
        <w:t xml:space="preserve">Source: </w:t>
      </w:r>
      <w:r w:rsidR="000C2AF7" w:rsidRPr="00EB5B16">
        <w:rPr>
          <w:lang w:val="en-150"/>
        </w:rPr>
        <w:fldChar w:fldCharType="begin" w:fldLock="1"/>
      </w:r>
      <w:r w:rsidR="00265D76" w:rsidRPr="00EB5B16">
        <w:rPr>
          <w:lang w:val="en-150"/>
        </w:rPr>
        <w:instrText>ADDIN CSL_CITATION {"citationItems":[{"id":"ITEM-1","itemData":{"URL":"https://www.subtchallenge.com/resources/SubT_Cave_Artifacts_Specification.pdf","accessed":{"date-parts":[["2021","4","14"]]},"id":"ITEM-1","issued":{"date-parts":[["0"]]},"title":"(No Title)","type":"webpage"},"uris":["http://www.mendeley.com/documents/?uuid=2edbda90-b94e-3e01-9f4f-d4d50336d45c"]}],"mendeley":{"formattedCitation":"[3]","plainTextFormattedCitation":"[3]","previouslyFormattedCitation":"[3]"},"properties":{"noteIndex":0},"schema":"https://github.com/citation-style-language/schema/raw/master/csl-citation.json"}</w:instrText>
      </w:r>
      <w:r w:rsidR="000C2AF7" w:rsidRPr="00EB5B16">
        <w:rPr>
          <w:lang w:val="en-150"/>
        </w:rPr>
        <w:fldChar w:fldCharType="separate"/>
      </w:r>
      <w:r w:rsidR="000C2AF7" w:rsidRPr="00EB5B16">
        <w:rPr>
          <w:noProof/>
          <w:lang w:val="en-150"/>
        </w:rPr>
        <w:t>[3]</w:t>
      </w:r>
      <w:r w:rsidR="000C2AF7" w:rsidRPr="00EB5B16">
        <w:rPr>
          <w:lang w:val="en-150"/>
        </w:rPr>
        <w:fldChar w:fldCharType="end"/>
      </w:r>
    </w:p>
    <w:p w14:paraId="5045885D" w14:textId="67973F7A" w:rsidR="00EA47CC" w:rsidRPr="00EB5B16" w:rsidRDefault="00EA47CC" w:rsidP="00C67FA8">
      <w:pPr>
        <w:pStyle w:val="Heading2"/>
        <w:rPr>
          <w:lang w:val="en-150"/>
        </w:rPr>
      </w:pPr>
      <w:bookmarkStart w:id="18" w:name="_Toc74572060"/>
      <w:r w:rsidRPr="00EB5B16">
        <w:rPr>
          <w:lang w:val="en-150"/>
        </w:rPr>
        <w:lastRenderedPageBreak/>
        <w:t>Scope &amp; goals</w:t>
      </w:r>
      <w:bookmarkEnd w:id="18"/>
    </w:p>
    <w:p w14:paraId="0BCFD2B5" w14:textId="3ED32EFD" w:rsidR="00E537BB" w:rsidRPr="00EB5B16" w:rsidRDefault="00DF428C" w:rsidP="00E537BB">
      <w:pPr>
        <w:spacing w:after="240"/>
        <w:jc w:val="left"/>
        <w:rPr>
          <w:lang w:val="en-150"/>
        </w:rPr>
      </w:pPr>
      <w:r w:rsidRPr="00EB5B16">
        <w:rPr>
          <w:lang w:val="en-150"/>
        </w:rPr>
        <w:t xml:space="preserve">The main goals of this project are </w:t>
      </w:r>
      <w:r w:rsidR="00F71B2F" w:rsidRPr="00EB5B16">
        <w:rPr>
          <w:lang w:val="en-150"/>
        </w:rPr>
        <w:t xml:space="preserve">stated </w:t>
      </w:r>
      <w:r w:rsidRPr="00EB5B16">
        <w:rPr>
          <w:lang w:val="en-150"/>
        </w:rPr>
        <w:t>as follows:</w:t>
      </w:r>
    </w:p>
    <w:p w14:paraId="7E6A64DE" w14:textId="198D7430" w:rsidR="00F22C99" w:rsidRPr="00EB5B16" w:rsidRDefault="00F22C99" w:rsidP="00F22C99">
      <w:pPr>
        <w:ind w:left="2127" w:hanging="1701"/>
        <w:rPr>
          <w:b/>
          <w:bCs/>
          <w:lang w:val="en-150"/>
        </w:rPr>
      </w:pPr>
      <w:r w:rsidRPr="00EB5B16">
        <w:rPr>
          <w:b/>
          <w:bCs/>
          <w:lang w:val="en-150"/>
        </w:rPr>
        <w:t xml:space="preserve"> I. Approach </w:t>
      </w:r>
      <w:r w:rsidR="00691018" w:rsidRPr="00EB5B16">
        <w:rPr>
          <w:b/>
          <w:bCs/>
          <w:lang w:val="en-150"/>
        </w:rPr>
        <w:t xml:space="preserve">the </w:t>
      </w:r>
      <w:r w:rsidRPr="00EB5B16">
        <w:rPr>
          <w:b/>
          <w:bCs/>
          <w:lang w:val="en-150"/>
        </w:rPr>
        <w:t>DARPA Subterranean challenge</w:t>
      </w:r>
      <w:r w:rsidR="00691018" w:rsidRPr="00EB5B16">
        <w:rPr>
          <w:b/>
          <w:bCs/>
          <w:lang w:val="en-150"/>
        </w:rPr>
        <w:t xml:space="preserve"> under a object detection approach</w:t>
      </w:r>
      <w:r w:rsidRPr="00EB5B16">
        <w:rPr>
          <w:b/>
          <w:bCs/>
          <w:lang w:val="en-150"/>
        </w:rPr>
        <w:t>:</w:t>
      </w:r>
    </w:p>
    <w:p w14:paraId="18D75D13" w14:textId="77777777" w:rsidR="00DF428C" w:rsidRPr="00EB5B16" w:rsidRDefault="00DF428C" w:rsidP="00791B97">
      <w:pPr>
        <w:pStyle w:val="ListParagraph"/>
        <w:numPr>
          <w:ilvl w:val="0"/>
          <w:numId w:val="6"/>
        </w:numPr>
        <w:rPr>
          <w:lang w:val="en-150"/>
        </w:rPr>
      </w:pPr>
      <w:r w:rsidRPr="00EB5B16">
        <w:rPr>
          <w:lang w:val="en-150"/>
        </w:rPr>
        <w:t xml:space="preserve">Build a representative </w:t>
      </w:r>
      <w:r w:rsidR="00F71B2F" w:rsidRPr="00EB5B16">
        <w:rPr>
          <w:lang w:val="en-150"/>
        </w:rPr>
        <w:t xml:space="preserve">baseline </w:t>
      </w:r>
      <w:r w:rsidRPr="00EB5B16">
        <w:rPr>
          <w:lang w:val="en-150"/>
        </w:rPr>
        <w:t xml:space="preserve">dataset for the </w:t>
      </w:r>
      <w:proofErr w:type="spellStart"/>
      <w:r w:rsidRPr="00EB5B16">
        <w:rPr>
          <w:lang w:val="en-150"/>
        </w:rPr>
        <w:t>obejcts</w:t>
      </w:r>
      <w:proofErr w:type="spellEnd"/>
      <w:r w:rsidRPr="00EB5B16">
        <w:rPr>
          <w:lang w:val="en-150"/>
        </w:rPr>
        <w:t xml:space="preserve"> to be detected by means of gather</w:t>
      </w:r>
      <w:r w:rsidR="00F71B2F" w:rsidRPr="00EB5B16">
        <w:rPr>
          <w:lang w:val="en-150"/>
        </w:rPr>
        <w:t>ing existing/</w:t>
      </w:r>
      <w:r w:rsidRPr="00EB5B16">
        <w:rPr>
          <w:lang w:val="en-150"/>
        </w:rPr>
        <w:t>generating new data.</w:t>
      </w:r>
    </w:p>
    <w:p w14:paraId="191A5B73" w14:textId="77777777" w:rsidR="00DF428C" w:rsidRPr="00EB5B16" w:rsidRDefault="0084777E" w:rsidP="00791B97">
      <w:pPr>
        <w:pStyle w:val="ListParagraph"/>
        <w:numPr>
          <w:ilvl w:val="0"/>
          <w:numId w:val="6"/>
        </w:numPr>
        <w:spacing w:after="240"/>
        <w:rPr>
          <w:lang w:val="en-150"/>
        </w:rPr>
      </w:pPr>
      <w:r w:rsidRPr="00EB5B16">
        <w:rPr>
          <w:lang w:val="en-150"/>
        </w:rPr>
        <w:t>Experimentally c</w:t>
      </w:r>
      <w:r w:rsidR="00DF428C" w:rsidRPr="00EB5B16">
        <w:rPr>
          <w:lang w:val="en-150"/>
        </w:rPr>
        <w:t>ompare several state-of-the-art object detection models</w:t>
      </w:r>
      <w:r w:rsidR="00F71B2F" w:rsidRPr="00EB5B16">
        <w:rPr>
          <w:lang w:val="en-150"/>
        </w:rPr>
        <w:t xml:space="preserve"> for the created baseline dataset</w:t>
      </w:r>
      <w:r w:rsidR="00DF428C" w:rsidRPr="00EB5B16">
        <w:rPr>
          <w:lang w:val="en-150"/>
        </w:rPr>
        <w:t xml:space="preserve"> and discuss their performance in this particular application.</w:t>
      </w:r>
    </w:p>
    <w:p w14:paraId="23331170" w14:textId="78633C99" w:rsidR="00776C82" w:rsidRPr="00EB5B16" w:rsidRDefault="00F22C99" w:rsidP="00F22C99">
      <w:pPr>
        <w:ind w:firstLine="426"/>
        <w:rPr>
          <w:b/>
          <w:bCs/>
          <w:lang w:val="en-150"/>
        </w:rPr>
      </w:pPr>
      <w:r w:rsidRPr="00EB5B16">
        <w:rPr>
          <w:b/>
          <w:bCs/>
          <w:lang w:val="en-150"/>
        </w:rPr>
        <w:t xml:space="preserve">II. </w:t>
      </w:r>
      <w:proofErr w:type="spellStart"/>
      <w:r w:rsidRPr="00EB5B16">
        <w:rPr>
          <w:b/>
          <w:bCs/>
          <w:lang w:val="en-150"/>
        </w:rPr>
        <w:t>Desing</w:t>
      </w:r>
      <w:proofErr w:type="spellEnd"/>
      <w:r w:rsidRPr="00EB5B16">
        <w:rPr>
          <w:b/>
          <w:bCs/>
          <w:lang w:val="en-150"/>
        </w:rPr>
        <w:t xml:space="preserve"> a perception layer built around an object detector for item localization:</w:t>
      </w:r>
    </w:p>
    <w:p w14:paraId="529B254E" w14:textId="716DA14B" w:rsidR="00516197" w:rsidRPr="00EB5B16" w:rsidRDefault="00691018" w:rsidP="006167A4">
      <w:pPr>
        <w:pStyle w:val="ListParagraph"/>
        <w:numPr>
          <w:ilvl w:val="0"/>
          <w:numId w:val="6"/>
        </w:numPr>
        <w:rPr>
          <w:lang w:val="en-150"/>
        </w:rPr>
      </w:pPr>
      <w:r w:rsidRPr="00EB5B16">
        <w:rPr>
          <w:lang w:val="en-150"/>
        </w:rPr>
        <w:t>Study</w:t>
      </w:r>
      <w:r w:rsidR="00B346C1" w:rsidRPr="00EB5B16">
        <w:rPr>
          <w:lang w:val="en-150"/>
        </w:rPr>
        <w:t xml:space="preserve"> the localization problem of a vision device in an underground setting</w:t>
      </w:r>
      <w:r w:rsidR="0001028F" w:rsidRPr="00EB5B16">
        <w:rPr>
          <w:lang w:val="en-150"/>
        </w:rPr>
        <w:t xml:space="preserve"> and achieve</w:t>
      </w:r>
      <w:r w:rsidR="00516197" w:rsidRPr="00EB5B16">
        <w:rPr>
          <w:lang w:val="en-150"/>
        </w:rPr>
        <w:t xml:space="preserve"> camera localization</w:t>
      </w:r>
      <w:r w:rsidR="0001028F" w:rsidRPr="00EB5B16">
        <w:rPr>
          <w:lang w:val="en-150"/>
        </w:rPr>
        <w:t xml:space="preserve"> based on a fiducial marker system.</w:t>
      </w:r>
    </w:p>
    <w:p w14:paraId="5156AA64" w14:textId="4C458E5D" w:rsidR="00FF6DA3" w:rsidRPr="00EB5B16" w:rsidRDefault="00B346C1" w:rsidP="00FF6DA3">
      <w:pPr>
        <w:pStyle w:val="ListParagraph"/>
        <w:numPr>
          <w:ilvl w:val="0"/>
          <w:numId w:val="6"/>
        </w:numPr>
        <w:spacing w:after="240"/>
        <w:rPr>
          <w:lang w:val="en-150"/>
        </w:rPr>
      </w:pPr>
      <w:r w:rsidRPr="00EB5B16">
        <w:rPr>
          <w:lang w:val="en-150"/>
        </w:rPr>
        <w:t xml:space="preserve">Develop a </w:t>
      </w:r>
      <w:r w:rsidR="00691018" w:rsidRPr="00EB5B16">
        <w:rPr>
          <w:lang w:val="en-150"/>
        </w:rPr>
        <w:t xml:space="preserve">perception </w:t>
      </w:r>
      <w:r w:rsidRPr="00EB5B16">
        <w:rPr>
          <w:lang w:val="en-150"/>
        </w:rPr>
        <w:t xml:space="preserve">pipeline for </w:t>
      </w:r>
      <w:r w:rsidR="00691018" w:rsidRPr="00EB5B16">
        <w:rPr>
          <w:lang w:val="en-150"/>
        </w:rPr>
        <w:t>item localization</w:t>
      </w:r>
      <w:r w:rsidRPr="00EB5B16">
        <w:rPr>
          <w:lang w:val="en-150"/>
        </w:rPr>
        <w:t xml:space="preserve"> in a </w:t>
      </w:r>
      <w:r w:rsidR="00691018" w:rsidRPr="00EB5B16">
        <w:rPr>
          <w:lang w:val="en-150"/>
        </w:rPr>
        <w:t>mapped</w:t>
      </w:r>
      <w:r w:rsidRPr="00EB5B16">
        <w:rPr>
          <w:lang w:val="en-150"/>
        </w:rPr>
        <w:t xml:space="preserve"> </w:t>
      </w:r>
      <w:r w:rsidR="00691018" w:rsidRPr="00EB5B16">
        <w:rPr>
          <w:lang w:val="en-150"/>
        </w:rPr>
        <w:t xml:space="preserve">indoors </w:t>
      </w:r>
      <w:r w:rsidRPr="00EB5B16">
        <w:rPr>
          <w:lang w:val="en-150"/>
        </w:rPr>
        <w:t xml:space="preserve">real </w:t>
      </w:r>
      <w:proofErr w:type="spellStart"/>
      <w:r w:rsidRPr="00EB5B16">
        <w:rPr>
          <w:lang w:val="en-150"/>
        </w:rPr>
        <w:t>envionment</w:t>
      </w:r>
      <w:proofErr w:type="spellEnd"/>
      <w:r w:rsidR="00691018" w:rsidRPr="00EB5B16">
        <w:rPr>
          <w:lang w:val="en-150"/>
        </w:rPr>
        <w:t xml:space="preserve"> for an agent receiving visual input from a single camera.</w:t>
      </w:r>
    </w:p>
    <w:p w14:paraId="237374C2" w14:textId="77777777" w:rsidR="00FF6DA3" w:rsidRPr="00EB5B16" w:rsidRDefault="00FF6DA3" w:rsidP="00FF6DA3">
      <w:pPr>
        <w:pStyle w:val="ListParagraph"/>
        <w:spacing w:after="240"/>
        <w:ind w:left="1117" w:firstLine="0"/>
        <w:rPr>
          <w:lang w:val="en-150"/>
        </w:rPr>
      </w:pPr>
    </w:p>
    <w:p w14:paraId="0C006520" w14:textId="74478C39" w:rsidR="0010333C" w:rsidRPr="00EB5B16" w:rsidRDefault="0010333C" w:rsidP="00205583">
      <w:pPr>
        <w:pStyle w:val="Heading2"/>
        <w:rPr>
          <w:lang w:val="en-150"/>
        </w:rPr>
      </w:pPr>
      <w:bookmarkStart w:id="19" w:name="_Toc74572061"/>
      <w:r w:rsidRPr="00EB5B16">
        <w:rPr>
          <w:lang w:val="en-150"/>
        </w:rPr>
        <w:t>Methodology</w:t>
      </w:r>
      <w:bookmarkEnd w:id="19"/>
    </w:p>
    <w:p w14:paraId="0B1D30B9" w14:textId="2DD48880" w:rsidR="00270D6F" w:rsidRDefault="00270D6F" w:rsidP="00270D6F">
      <w:pPr>
        <w:pStyle w:val="Heading3"/>
        <w:rPr>
          <w:lang w:val="en-150"/>
        </w:rPr>
      </w:pPr>
      <w:bookmarkStart w:id="20" w:name="_Toc74572062"/>
      <w:bookmarkStart w:id="21" w:name="_Toc74572063"/>
      <w:r w:rsidRPr="00EB5B16">
        <w:rPr>
          <w:lang w:val="en-150"/>
        </w:rPr>
        <w:t>Approach</w:t>
      </w:r>
      <w:bookmarkEnd w:id="20"/>
    </w:p>
    <w:p w14:paraId="4D85646D" w14:textId="7CF8DD31" w:rsidR="00270D6F" w:rsidRPr="00270D6F" w:rsidRDefault="00270D6F" w:rsidP="00270D6F">
      <w:pPr>
        <w:pStyle w:val="Heading3"/>
        <w:rPr>
          <w:lang w:val="en-150"/>
        </w:rPr>
      </w:pPr>
      <w:r>
        <w:rPr>
          <w:lang w:val="en-US"/>
        </w:rPr>
        <w:t xml:space="preserve">Time </w:t>
      </w:r>
    </w:p>
    <w:p w14:paraId="2E44D89D" w14:textId="4A643AF8" w:rsidR="00D87272" w:rsidRPr="00EB5B16" w:rsidRDefault="00FF6DA3" w:rsidP="00270D6F">
      <w:pPr>
        <w:pStyle w:val="Heading2"/>
        <w:rPr>
          <w:lang w:val="en-150"/>
        </w:rPr>
      </w:pPr>
      <w:r w:rsidRPr="00EB5B16">
        <w:rPr>
          <w:lang w:val="en-150"/>
        </w:rPr>
        <w:t>Enabler to</w:t>
      </w:r>
      <w:r w:rsidR="00691018" w:rsidRPr="00EB5B16">
        <w:rPr>
          <w:lang w:val="en-150"/>
        </w:rPr>
        <w:t>ols</w:t>
      </w:r>
      <w:bookmarkEnd w:id="21"/>
    </w:p>
    <w:p w14:paraId="2CA55930" w14:textId="77777777" w:rsidR="00FF6DA3" w:rsidRPr="00EB5B16" w:rsidRDefault="00FF6DA3" w:rsidP="00FF6DA3">
      <w:pPr>
        <w:rPr>
          <w:lang w:val="en-150"/>
        </w:rPr>
      </w:pPr>
      <w:r w:rsidRPr="00EB5B16">
        <w:rPr>
          <w:lang w:val="en-150"/>
        </w:rPr>
        <w:t>Deep Learning libraries</w:t>
      </w:r>
    </w:p>
    <w:p w14:paraId="5E5B637F" w14:textId="77777777" w:rsidR="00FF6DA3" w:rsidRPr="00EB5B16" w:rsidRDefault="00FF6DA3" w:rsidP="00FF6DA3">
      <w:pPr>
        <w:rPr>
          <w:lang w:val="en-150"/>
        </w:rPr>
      </w:pPr>
      <w:r w:rsidRPr="00EB5B16">
        <w:rPr>
          <w:lang w:val="en-150"/>
        </w:rPr>
        <w:t>Python 3</w:t>
      </w:r>
    </w:p>
    <w:p w14:paraId="7304EFE7" w14:textId="77777777" w:rsidR="00FF6DA3" w:rsidRPr="00EB5B16" w:rsidRDefault="00FF6DA3" w:rsidP="00FF6DA3">
      <w:pPr>
        <w:rPr>
          <w:lang w:val="en-150"/>
        </w:rPr>
      </w:pPr>
      <w:proofErr w:type="spellStart"/>
      <w:r w:rsidRPr="00EB5B16">
        <w:rPr>
          <w:lang w:val="en-150"/>
        </w:rPr>
        <w:t>Jupyter</w:t>
      </w:r>
      <w:proofErr w:type="spellEnd"/>
      <w:r w:rsidRPr="00EB5B16">
        <w:rPr>
          <w:lang w:val="en-150"/>
        </w:rPr>
        <w:t xml:space="preserve"> notebooks and Google </w:t>
      </w:r>
      <w:proofErr w:type="spellStart"/>
      <w:r w:rsidRPr="00EB5B16">
        <w:rPr>
          <w:lang w:val="en-150"/>
        </w:rPr>
        <w:t>Colab</w:t>
      </w:r>
      <w:proofErr w:type="spellEnd"/>
    </w:p>
    <w:p w14:paraId="1F7458EC" w14:textId="77777777" w:rsidR="00FF6DA3" w:rsidRPr="00EB5B16" w:rsidRDefault="00FF6DA3" w:rsidP="00FF6DA3">
      <w:pPr>
        <w:rPr>
          <w:lang w:val="en-150"/>
        </w:rPr>
      </w:pPr>
      <w:r w:rsidRPr="00EB5B16">
        <w:rPr>
          <w:lang w:val="en-150"/>
        </w:rPr>
        <w:t>Bash</w:t>
      </w:r>
    </w:p>
    <w:p w14:paraId="4D840DB5" w14:textId="77777777" w:rsidR="00FF6DA3" w:rsidRPr="00EB5B16" w:rsidRDefault="00FF6DA3" w:rsidP="00FF6DA3">
      <w:pPr>
        <w:rPr>
          <w:lang w:val="en-150"/>
        </w:rPr>
      </w:pPr>
      <w:proofErr w:type="spellStart"/>
      <w:r w:rsidRPr="00EB5B16">
        <w:rPr>
          <w:lang w:val="en-150"/>
        </w:rPr>
        <w:t>Unitys</w:t>
      </w:r>
      <w:proofErr w:type="spellEnd"/>
    </w:p>
    <w:p w14:paraId="5E0EA687" w14:textId="77777777" w:rsidR="00FF6DA3" w:rsidRPr="00EB5B16" w:rsidRDefault="00FF6DA3" w:rsidP="00FF6DA3">
      <w:pPr>
        <w:rPr>
          <w:lang w:val="en-150"/>
        </w:rPr>
      </w:pPr>
      <w:r w:rsidRPr="00EB5B16">
        <w:rPr>
          <w:lang w:val="en-150"/>
        </w:rPr>
        <w:t>Cv2</w:t>
      </w:r>
    </w:p>
    <w:p w14:paraId="26DDCCAD" w14:textId="77777777" w:rsidR="00FF6DA3" w:rsidRPr="00EB5B16" w:rsidRDefault="00FF6DA3" w:rsidP="00FF6DA3">
      <w:pPr>
        <w:rPr>
          <w:lang w:val="en-150"/>
        </w:rPr>
      </w:pPr>
    </w:p>
    <w:p w14:paraId="03FAAEC5" w14:textId="77777777" w:rsidR="00EA47CC" w:rsidRPr="00EB5B16" w:rsidRDefault="00EA47CC" w:rsidP="00C67FA8">
      <w:pPr>
        <w:rPr>
          <w:lang w:val="en-150"/>
        </w:rPr>
      </w:pPr>
    </w:p>
    <w:p w14:paraId="430F7B7B" w14:textId="77777777" w:rsidR="00120648" w:rsidRPr="00EB5B16" w:rsidRDefault="00DF428C" w:rsidP="00C67FA8">
      <w:pPr>
        <w:pStyle w:val="Heading1"/>
        <w:rPr>
          <w:lang w:val="en-150"/>
        </w:rPr>
      </w:pPr>
      <w:bookmarkStart w:id="22" w:name="_Toc74572064"/>
      <w:r w:rsidRPr="00EB5B16">
        <w:rPr>
          <w:lang w:val="en-150"/>
        </w:rPr>
        <w:lastRenderedPageBreak/>
        <w:t>Background</w:t>
      </w:r>
      <w:bookmarkEnd w:id="22"/>
    </w:p>
    <w:p w14:paraId="4400F533" w14:textId="77777777" w:rsidR="00120648" w:rsidRPr="00EB5B16" w:rsidRDefault="00FF4106" w:rsidP="00C67FA8">
      <w:pPr>
        <w:pStyle w:val="Heading2"/>
        <w:rPr>
          <w:lang w:val="en-150"/>
        </w:rPr>
      </w:pPr>
      <w:bookmarkStart w:id="23" w:name="_Toc74572065"/>
      <w:r w:rsidRPr="00EB5B16">
        <w:rPr>
          <w:lang w:val="en-150"/>
        </w:rPr>
        <w:t>Artificial Intelligence</w:t>
      </w:r>
      <w:bookmarkEnd w:id="23"/>
    </w:p>
    <w:p w14:paraId="73CB855C" w14:textId="77777777" w:rsidR="00B622CE" w:rsidRPr="00EB5B16" w:rsidRDefault="00D07369" w:rsidP="00C67FA8">
      <w:pPr>
        <w:pStyle w:val="Heading3"/>
        <w:rPr>
          <w:lang w:val="en-150"/>
        </w:rPr>
      </w:pPr>
      <w:bookmarkStart w:id="24" w:name="_Toc74572066"/>
      <w:r w:rsidRPr="00EB5B16">
        <w:rPr>
          <w:lang w:val="en-150"/>
        </w:rPr>
        <w:t>Artificial Intelligence</w:t>
      </w:r>
      <w:bookmarkEnd w:id="24"/>
    </w:p>
    <w:p w14:paraId="61C80079" w14:textId="177DFE32" w:rsidR="002966A0" w:rsidRPr="00EB5B16" w:rsidRDefault="00B622CE" w:rsidP="00C67FA8">
      <w:pPr>
        <w:rPr>
          <w:lang w:val="en-150"/>
        </w:rPr>
      </w:pPr>
      <w:r w:rsidRPr="00EB5B16">
        <w:rPr>
          <w:lang w:val="en-150"/>
        </w:rPr>
        <w:t xml:space="preserve">Artificial intelligence is </w:t>
      </w:r>
      <w:r w:rsidR="007A417C" w:rsidRPr="00EB5B16">
        <w:rPr>
          <w:lang w:val="en-150"/>
        </w:rPr>
        <w:t>the “effort to automate intellectual tasks normally performed by humans</w:t>
      </w:r>
      <w:r w:rsidR="00AB1B7F" w:rsidRPr="00EB5B16">
        <w:rPr>
          <w:lang w:val="en-150"/>
        </w:rPr>
        <w:t xml:space="preserve">” </w:t>
      </w:r>
      <w:r w:rsidR="004B0DC8"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val="en-150"/>
        </w:rPr>
        <w:fldChar w:fldCharType="separate"/>
      </w:r>
      <w:r w:rsidR="00D46F62" w:rsidRPr="00EB5B16">
        <w:rPr>
          <w:noProof/>
          <w:lang w:val="en-150"/>
        </w:rPr>
        <w:t>[4]</w:t>
      </w:r>
      <w:r w:rsidR="004B0DC8" w:rsidRPr="00EB5B16">
        <w:rPr>
          <w:lang w:val="en-150"/>
        </w:rPr>
        <w:fldChar w:fldCharType="end"/>
      </w:r>
      <w:r w:rsidR="00AB1B7F" w:rsidRPr="00EB5B16">
        <w:rPr>
          <w:lang w:val="en-150"/>
        </w:rPr>
        <w:t>, and i</w:t>
      </w:r>
      <w:r w:rsidR="007A417C" w:rsidRPr="00EB5B16">
        <w:rPr>
          <w:lang w:val="en-150"/>
        </w:rPr>
        <w:t>s in itself a loose concept that does</w:t>
      </w:r>
      <w:r w:rsidR="00AB1B7F" w:rsidRPr="00EB5B16">
        <w:rPr>
          <w:lang w:val="en-150"/>
        </w:rPr>
        <w:t xml:space="preserve"> not</w:t>
      </w:r>
      <w:r w:rsidR="007A417C" w:rsidRPr="00EB5B16">
        <w:rPr>
          <w:lang w:val="en-150"/>
        </w:rPr>
        <w:t xml:space="preserve"> </w:t>
      </w:r>
      <w:r w:rsidR="002966A0" w:rsidRPr="00EB5B16">
        <w:rPr>
          <w:lang w:val="en-150"/>
        </w:rPr>
        <w:t>particularly define a specific approach for solving real problems. Rather, it is a collection of solutions that try to have a machine make decisions similar to those that humans would.</w:t>
      </w:r>
      <w:r w:rsidR="00C67FA8" w:rsidRPr="00EB5B16">
        <w:rPr>
          <w:lang w:val="en-150"/>
        </w:rPr>
        <w:t xml:space="preserve"> </w:t>
      </w:r>
      <w:r w:rsidR="002966A0" w:rsidRPr="00EB5B16">
        <w:rPr>
          <w:lang w:val="en-150"/>
        </w:rPr>
        <w:t xml:space="preserve">The author F. Chollet proposes </w:t>
      </w:r>
      <w:r w:rsidR="00C67FA8" w:rsidRPr="00EB5B16">
        <w:rPr>
          <w:lang w:val="en-150"/>
        </w:rPr>
        <w:t xml:space="preserve">what can be interpreted as </w:t>
      </w:r>
      <w:r w:rsidR="002966A0" w:rsidRPr="00EB5B16">
        <w:rPr>
          <w:lang w:val="en-150"/>
        </w:rPr>
        <w:t>a simple yet not exhaustive branching of Artificial Intelligence by defining the terms Machine Learning and Symbolic AI in</w:t>
      </w:r>
      <w:r w:rsidR="004B0DC8" w:rsidRPr="00EB5B16">
        <w:rPr>
          <w:lang w:val="en-150"/>
        </w:rPr>
        <w:t xml:space="preserve"> </w:t>
      </w:r>
      <w:r w:rsidR="004B0DC8"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val="en-150"/>
        </w:rPr>
        <w:fldChar w:fldCharType="separate"/>
      </w:r>
      <w:r w:rsidR="00D46F62" w:rsidRPr="00EB5B16">
        <w:rPr>
          <w:noProof/>
          <w:lang w:val="en-150"/>
        </w:rPr>
        <w:t>[4]</w:t>
      </w:r>
      <w:r w:rsidR="004B0DC8" w:rsidRPr="00EB5B16">
        <w:rPr>
          <w:lang w:val="en-150"/>
        </w:rPr>
        <w:fldChar w:fldCharType="end"/>
      </w:r>
      <w:r w:rsidR="00C67FA8" w:rsidRPr="00EB5B16">
        <w:rPr>
          <w:lang w:val="en-150"/>
        </w:rPr>
        <w:t>:</w:t>
      </w:r>
    </w:p>
    <w:p w14:paraId="50C70B15" w14:textId="56E3C448" w:rsidR="00C67FA8" w:rsidRPr="00EB5B16" w:rsidRDefault="00C67FA8" w:rsidP="00791B97">
      <w:pPr>
        <w:pStyle w:val="ListParagraph"/>
        <w:numPr>
          <w:ilvl w:val="0"/>
          <w:numId w:val="2"/>
        </w:numPr>
        <w:rPr>
          <w:lang w:val="en-150"/>
        </w:rPr>
      </w:pPr>
      <w:r w:rsidRPr="00EB5B16">
        <w:rPr>
          <w:lang w:val="en-150"/>
        </w:rPr>
        <w:t xml:space="preserve">Symbolic AI is an approach based on sets of hand-crafted rules that a machine would verify for solving a given problem. A great example of this approach are </w:t>
      </w:r>
      <w:r w:rsidR="000044C5" w:rsidRPr="00EB5B16">
        <w:rPr>
          <w:lang w:val="en-150"/>
        </w:rPr>
        <w:t>c</w:t>
      </w:r>
      <w:r w:rsidRPr="00EB5B16">
        <w:rPr>
          <w:lang w:val="en-150"/>
        </w:rPr>
        <w:t>hess bots, which decide on what move to make by simul</w:t>
      </w:r>
      <w:r w:rsidR="001063E4" w:rsidRPr="00EB5B16">
        <w:rPr>
          <w:lang w:val="en-150"/>
        </w:rPr>
        <w:t xml:space="preserve">ating every possible </w:t>
      </w:r>
      <w:r w:rsidRPr="00EB5B16">
        <w:rPr>
          <w:lang w:val="en-150"/>
        </w:rPr>
        <w:t>choice and then actually making the one that produce</w:t>
      </w:r>
      <w:r w:rsidR="00BC52C5" w:rsidRPr="00EB5B16">
        <w:rPr>
          <w:lang w:val="en-150"/>
        </w:rPr>
        <w:t>s</w:t>
      </w:r>
      <w:r w:rsidRPr="00EB5B16">
        <w:rPr>
          <w:lang w:val="en-150"/>
        </w:rPr>
        <w:t xml:space="preserve"> the best simulated outcome. There is a programmer involved that has to write the rules that define these simulations: how can the pieces move, the rewards of killing each of the enemy pieces</w:t>
      </w:r>
      <w:r w:rsidR="001063E4" w:rsidRPr="00EB5B16">
        <w:rPr>
          <w:lang w:val="en-150"/>
        </w:rPr>
        <w:t xml:space="preserve">, </w:t>
      </w:r>
      <w:r w:rsidR="00547B8E" w:rsidRPr="00EB5B16">
        <w:rPr>
          <w:lang w:val="en-150"/>
        </w:rPr>
        <w:t>etc</w:t>
      </w:r>
      <w:r w:rsidR="00BC52C5" w:rsidRPr="00EB5B16">
        <w:rPr>
          <w:lang w:val="en-150"/>
        </w:rPr>
        <w:t>. In the end, the machine is only able to replicate the scenarios that his designer has considered.</w:t>
      </w:r>
    </w:p>
    <w:p w14:paraId="7F00F865" w14:textId="69AF0056" w:rsidR="00C74568" w:rsidRPr="00EB5B16" w:rsidRDefault="00C67FA8" w:rsidP="00791B97">
      <w:pPr>
        <w:pStyle w:val="ListParagraph"/>
        <w:numPr>
          <w:ilvl w:val="0"/>
          <w:numId w:val="2"/>
        </w:numPr>
        <w:spacing w:after="240"/>
        <w:rPr>
          <w:lang w:val="en-150"/>
        </w:rPr>
      </w:pPr>
      <w:r w:rsidRPr="00EB5B16">
        <w:rPr>
          <w:lang w:val="en-150"/>
        </w:rPr>
        <w:t>Machine Learning techniques do not rely on hand-crafted rules and instead try to infer models that fit to some example data. Compared to symbolic AI, they need little human</w:t>
      </w:r>
      <w:r w:rsidR="00BC52C5" w:rsidRPr="00EB5B16">
        <w:rPr>
          <w:lang w:val="en-150"/>
        </w:rPr>
        <w:t xml:space="preserve"> input and are able to adapt and learn features from data. While they require less cognitive effort in their design, machine learning applications are heavily dependent on the quality and representativeness of the data they are fed.</w:t>
      </w:r>
      <w:r w:rsidR="00413FCC" w:rsidRPr="00EB5B16">
        <w:rPr>
          <w:lang w:val="en-150"/>
        </w:rPr>
        <w:t xml:space="preserve"> W</w:t>
      </w:r>
      <w:r w:rsidR="006C67F2" w:rsidRPr="00EB5B16">
        <w:rPr>
          <w:lang w:val="en-150"/>
        </w:rPr>
        <w:t>ith the current</w:t>
      </w:r>
      <w:r w:rsidR="00413FCC" w:rsidRPr="00EB5B16">
        <w:rPr>
          <w:lang w:val="en-150"/>
        </w:rPr>
        <w:t>ly</w:t>
      </w:r>
      <w:r w:rsidR="006C67F2" w:rsidRPr="00EB5B16">
        <w:rPr>
          <w:lang w:val="en-150"/>
        </w:rPr>
        <w:t xml:space="preserve"> available computing power and </w:t>
      </w:r>
      <w:proofErr w:type="spellStart"/>
      <w:r w:rsidR="006C67F2" w:rsidRPr="00EB5B16">
        <w:rPr>
          <w:lang w:val="en-150"/>
        </w:rPr>
        <w:t>accesibility</w:t>
      </w:r>
      <w:proofErr w:type="spellEnd"/>
      <w:r w:rsidR="006C67F2" w:rsidRPr="00EB5B16">
        <w:rPr>
          <w:lang w:val="en-150"/>
        </w:rPr>
        <w:t xml:space="preserve"> to data sources, </w:t>
      </w:r>
      <w:r w:rsidR="00BA3D02" w:rsidRPr="00EB5B16">
        <w:rPr>
          <w:lang w:val="en-150"/>
        </w:rPr>
        <w:t>m</w:t>
      </w:r>
      <w:r w:rsidR="006C67F2" w:rsidRPr="00EB5B16">
        <w:rPr>
          <w:lang w:val="en-150"/>
        </w:rPr>
        <w:t xml:space="preserve">achine </w:t>
      </w:r>
      <w:r w:rsidR="00BA3D02" w:rsidRPr="00EB5B16">
        <w:rPr>
          <w:lang w:val="en-150"/>
        </w:rPr>
        <w:t>l</w:t>
      </w:r>
      <w:r w:rsidR="006C67F2" w:rsidRPr="00EB5B16">
        <w:rPr>
          <w:lang w:val="en-150"/>
        </w:rPr>
        <w:t>earning techniques have become p</w:t>
      </w:r>
      <w:r w:rsidR="00413FCC" w:rsidRPr="00EB5B16">
        <w:rPr>
          <w:lang w:val="en-150"/>
        </w:rPr>
        <w:t>redominant in the context of AI nowadays.</w:t>
      </w:r>
    </w:p>
    <w:p w14:paraId="63463DBD" w14:textId="77777777" w:rsidR="00B622CE" w:rsidRPr="00EB5B16" w:rsidRDefault="002966A0" w:rsidP="00C67FA8">
      <w:pPr>
        <w:pStyle w:val="Heading3"/>
        <w:rPr>
          <w:lang w:val="en-150"/>
        </w:rPr>
      </w:pPr>
      <w:bookmarkStart w:id="25" w:name="_Toc74572067"/>
      <w:r w:rsidRPr="00EB5B16">
        <w:rPr>
          <w:lang w:val="en-150"/>
        </w:rPr>
        <w:t>Machine Learning</w:t>
      </w:r>
      <w:bookmarkEnd w:id="25"/>
    </w:p>
    <w:p w14:paraId="18BB7007" w14:textId="394F99B5" w:rsidR="00FA4CCA" w:rsidRPr="00EB5B16" w:rsidRDefault="005C2743" w:rsidP="00FA4CCA">
      <w:pPr>
        <w:rPr>
          <w:lang w:val="en-150"/>
        </w:rPr>
      </w:pPr>
      <w:r w:rsidRPr="00EB5B16">
        <w:rPr>
          <w:lang w:val="en-150"/>
        </w:rPr>
        <w:t xml:space="preserve">Machine </w:t>
      </w:r>
      <w:r w:rsidR="00BA3D02" w:rsidRPr="00EB5B16">
        <w:rPr>
          <w:lang w:val="en-150"/>
        </w:rPr>
        <w:t>l</w:t>
      </w:r>
      <w:r w:rsidRPr="00EB5B16">
        <w:rPr>
          <w:lang w:val="en-150"/>
        </w:rPr>
        <w:t xml:space="preserve">earning </w:t>
      </w:r>
      <w:r w:rsidR="00BA3D02" w:rsidRPr="00EB5B16">
        <w:rPr>
          <w:lang w:val="en-150"/>
        </w:rPr>
        <w:t xml:space="preserve">(ML) </w:t>
      </w:r>
      <w:r w:rsidRPr="00EB5B16">
        <w:rPr>
          <w:lang w:val="en-150"/>
        </w:rPr>
        <w:t>comprises a set of techniques or algorithms that attempt to solve specific tasks</w:t>
      </w:r>
      <w:r w:rsidR="0013068C" w:rsidRPr="00EB5B16">
        <w:rPr>
          <w:lang w:val="en-150"/>
        </w:rPr>
        <w:t xml:space="preserve"> from sets of data</w:t>
      </w:r>
      <w:r w:rsidRPr="00EB5B16">
        <w:rPr>
          <w:lang w:val="en-150"/>
        </w:rPr>
        <w:t>.</w:t>
      </w:r>
      <w:r w:rsidR="00A30D82" w:rsidRPr="00EB5B16">
        <w:rPr>
          <w:lang w:val="en-150"/>
        </w:rPr>
        <w:t xml:space="preserve"> </w:t>
      </w:r>
      <w:r w:rsidR="00FA4CCA" w:rsidRPr="00EB5B16">
        <w:rPr>
          <w:lang w:val="en-150"/>
        </w:rPr>
        <w:t>A</w:t>
      </w:r>
      <w:r w:rsidR="00A30D82" w:rsidRPr="00EB5B16">
        <w:rPr>
          <w:lang w:val="en-150"/>
        </w:rPr>
        <w:t xml:space="preserve"> </w:t>
      </w:r>
      <w:r w:rsidR="00FA4CCA" w:rsidRPr="00EB5B16">
        <w:rPr>
          <w:lang w:val="en-150"/>
        </w:rPr>
        <w:t>typical</w:t>
      </w:r>
      <w:r w:rsidR="00A30D82" w:rsidRPr="00EB5B16">
        <w:rPr>
          <w:lang w:val="en-150"/>
        </w:rPr>
        <w:t xml:space="preserve"> machine learning </w:t>
      </w:r>
      <w:r w:rsidR="00FA4CCA" w:rsidRPr="00EB5B16">
        <w:rPr>
          <w:lang w:val="en-150"/>
        </w:rPr>
        <w:t xml:space="preserve">solution </w:t>
      </w:r>
      <w:r w:rsidR="00A30D82" w:rsidRPr="00EB5B16">
        <w:rPr>
          <w:lang w:val="en-150"/>
        </w:rPr>
        <w:t xml:space="preserve">is </w:t>
      </w:r>
      <w:r w:rsidR="00AE0539" w:rsidRPr="00EB5B16">
        <w:rPr>
          <w:lang w:val="en-150"/>
        </w:rPr>
        <w:t>usually</w:t>
      </w:r>
      <w:r w:rsidR="00A30D82" w:rsidRPr="00EB5B16">
        <w:rPr>
          <w:lang w:val="en-150"/>
        </w:rPr>
        <w:t xml:space="preserve"> </w:t>
      </w:r>
      <w:r w:rsidR="00FA4CCA" w:rsidRPr="00EB5B16">
        <w:rPr>
          <w:lang w:val="en-150"/>
        </w:rPr>
        <w:t>implemented</w:t>
      </w:r>
      <w:r w:rsidR="00A30D82" w:rsidRPr="00EB5B16">
        <w:rPr>
          <w:lang w:val="en-150"/>
        </w:rPr>
        <w:t xml:space="preserve"> in multi-stage data-processing pipelines </w:t>
      </w:r>
      <w:r w:rsidR="001063E4" w:rsidRPr="00EB5B16">
        <w:rPr>
          <w:lang w:val="en-150"/>
        </w:rPr>
        <w:t xml:space="preserve">sometimes </w:t>
      </w:r>
      <w:r w:rsidR="00A30D82" w:rsidRPr="00EB5B16">
        <w:rPr>
          <w:lang w:val="en-150"/>
        </w:rPr>
        <w:t>combining different</w:t>
      </w:r>
      <w:r w:rsidR="00FA4CCA" w:rsidRPr="00EB5B16">
        <w:rPr>
          <w:lang w:val="en-150"/>
        </w:rPr>
        <w:t xml:space="preserve"> ML</w:t>
      </w:r>
      <w:r w:rsidR="00A30D82" w:rsidRPr="00EB5B16">
        <w:rPr>
          <w:lang w:val="en-150"/>
        </w:rPr>
        <w:t xml:space="preserve"> models</w:t>
      </w:r>
      <w:r w:rsidR="00FA4CCA" w:rsidRPr="00EB5B16">
        <w:rPr>
          <w:lang w:val="en-150"/>
        </w:rPr>
        <w:t xml:space="preserve"> or algorithms</w:t>
      </w:r>
      <w:r w:rsidR="00A30D82" w:rsidRPr="00EB5B16">
        <w:rPr>
          <w:lang w:val="en-150"/>
        </w:rPr>
        <w:t xml:space="preserve">, in such a way that input data is </w:t>
      </w:r>
      <w:proofErr w:type="spellStart"/>
      <w:r w:rsidR="00A30D82" w:rsidRPr="00EB5B16">
        <w:rPr>
          <w:lang w:val="en-150"/>
        </w:rPr>
        <w:t>succesively</w:t>
      </w:r>
      <w:proofErr w:type="spellEnd"/>
      <w:r w:rsidR="00A30D82" w:rsidRPr="00EB5B16">
        <w:rPr>
          <w:lang w:val="en-150"/>
        </w:rPr>
        <w:t xml:space="preserve"> transformed into representations that are more represe</w:t>
      </w:r>
      <w:r w:rsidR="00FA4CCA" w:rsidRPr="00EB5B16">
        <w:rPr>
          <w:lang w:val="en-150"/>
        </w:rPr>
        <w:t>ntative to the problem at hand</w:t>
      </w:r>
      <w:r w:rsidR="00AE0539" w:rsidRPr="00EB5B16">
        <w:rPr>
          <w:lang w:val="en-150"/>
        </w:rPr>
        <w:t xml:space="preserve"> until these serve to provide an output</w:t>
      </w:r>
      <w:r w:rsidR="00FA4CCA" w:rsidRPr="00EB5B16">
        <w:rPr>
          <w:lang w:val="en-150"/>
        </w:rPr>
        <w:t xml:space="preserve">. </w:t>
      </w:r>
      <w:r w:rsidR="0063679C" w:rsidRPr="00EB5B16">
        <w:rPr>
          <w:lang w:val="en-150"/>
        </w:rPr>
        <w:t>Typically, machine learning solutions live in two states: development and deployment.</w:t>
      </w:r>
    </w:p>
    <w:p w14:paraId="69C57363" w14:textId="26BCD300" w:rsidR="0063679C" w:rsidRPr="00EB5B16" w:rsidRDefault="0063679C" w:rsidP="00FA4CCA">
      <w:pPr>
        <w:rPr>
          <w:lang w:val="en-150"/>
        </w:rPr>
      </w:pPr>
      <w:r w:rsidRPr="00EB5B16">
        <w:rPr>
          <w:lang w:val="en-150"/>
        </w:rPr>
        <w:t xml:space="preserve">Development comprises the design and implementation of the stages of data processing, </w:t>
      </w:r>
      <w:r w:rsidR="00FA4CCA" w:rsidRPr="00EB5B16">
        <w:rPr>
          <w:lang w:val="en-150"/>
        </w:rPr>
        <w:t xml:space="preserve">model </w:t>
      </w:r>
      <w:r w:rsidRPr="00EB5B16">
        <w:rPr>
          <w:lang w:val="en-150"/>
        </w:rPr>
        <w:t xml:space="preserve">training and validation of a machine learning </w:t>
      </w:r>
      <w:r w:rsidR="00A6432F" w:rsidRPr="00EB5B16">
        <w:rPr>
          <w:lang w:val="en-150"/>
        </w:rPr>
        <w:t>application</w:t>
      </w:r>
      <w:r w:rsidRPr="00EB5B16">
        <w:rPr>
          <w:lang w:val="en-150"/>
        </w:rPr>
        <w:t>.</w:t>
      </w:r>
      <w:r w:rsidR="00FE5930" w:rsidRPr="00EB5B16">
        <w:rPr>
          <w:lang w:val="en-150"/>
        </w:rPr>
        <w:t xml:space="preserve"> ML models can be trained, tested and validated yet within a development context.</w:t>
      </w:r>
      <w:r w:rsidRPr="00EB5B16">
        <w:rPr>
          <w:lang w:val="en-150"/>
        </w:rPr>
        <w:t xml:space="preserve"> Deployment starts once the algorithm has been tested with an acceptable performance as outcome, and the machine learning </w:t>
      </w:r>
      <w:r w:rsidR="00EF101D" w:rsidRPr="00EB5B16">
        <w:rPr>
          <w:lang w:val="en-150"/>
        </w:rPr>
        <w:t>solution</w:t>
      </w:r>
      <w:r w:rsidRPr="00EB5B16">
        <w:rPr>
          <w:lang w:val="en-150"/>
        </w:rPr>
        <w:t xml:space="preserve"> is used to fulfill the practical </w:t>
      </w:r>
      <w:r w:rsidR="00FA4CCA" w:rsidRPr="00EB5B16">
        <w:rPr>
          <w:lang w:val="en-150"/>
        </w:rPr>
        <w:t xml:space="preserve">application it was designed for, </w:t>
      </w:r>
      <w:r w:rsidR="001063E4" w:rsidRPr="00EB5B16">
        <w:rPr>
          <w:lang w:val="en-150"/>
        </w:rPr>
        <w:t>usually</w:t>
      </w:r>
      <w:r w:rsidRPr="00EB5B16">
        <w:rPr>
          <w:lang w:val="en-150"/>
        </w:rPr>
        <w:t xml:space="preserve"> remain</w:t>
      </w:r>
      <w:r w:rsidR="00FA4CCA" w:rsidRPr="00EB5B16">
        <w:rPr>
          <w:lang w:val="en-150"/>
        </w:rPr>
        <w:t xml:space="preserve">ing stationary </w:t>
      </w:r>
      <w:r w:rsidR="001063E4" w:rsidRPr="00EB5B16">
        <w:rPr>
          <w:lang w:val="en-150"/>
        </w:rPr>
        <w:t>over time.</w:t>
      </w:r>
    </w:p>
    <w:p w14:paraId="56E89BAB" w14:textId="77777777" w:rsidR="00FA30D4" w:rsidRPr="00EB5B16" w:rsidRDefault="00FA30D4" w:rsidP="00FA30D4">
      <w:pPr>
        <w:rPr>
          <w:lang w:val="en-150"/>
        </w:rPr>
      </w:pPr>
      <w:r w:rsidRPr="00EB5B16">
        <w:rPr>
          <w:lang w:val="en-150"/>
        </w:rPr>
        <w:lastRenderedPageBreak/>
        <w:t xml:space="preserve">Since machine learning consists on inferring data-processing rules to generate an algorithm from some example data, </w:t>
      </w:r>
      <w:r w:rsidR="00A30D82" w:rsidRPr="00EB5B16">
        <w:rPr>
          <w:lang w:val="en-150"/>
        </w:rPr>
        <w:t>a single machine learning model is composed of three basic</w:t>
      </w:r>
      <w:r w:rsidRPr="00EB5B16">
        <w:rPr>
          <w:lang w:val="en-150"/>
        </w:rPr>
        <w:t xml:space="preserve"> elements. For providing an example, let’s imagine an Image classification task:</w:t>
      </w:r>
    </w:p>
    <w:p w14:paraId="34A8CEE1" w14:textId="77777777" w:rsidR="00FA30D4" w:rsidRPr="00EB5B16" w:rsidRDefault="00FA30D4" w:rsidP="00EB693E">
      <w:pPr>
        <w:pStyle w:val="ListParagraph"/>
        <w:numPr>
          <w:ilvl w:val="0"/>
          <w:numId w:val="35"/>
        </w:numPr>
        <w:rPr>
          <w:lang w:val="en-150"/>
        </w:rPr>
      </w:pPr>
      <w:r w:rsidRPr="00EB5B16">
        <w:rPr>
          <w:lang w:val="en-150"/>
        </w:rPr>
        <w:t xml:space="preserve">Input data samples: </w:t>
      </w:r>
      <w:r w:rsidR="00A30D82" w:rsidRPr="00EB5B16">
        <w:rPr>
          <w:lang w:val="en-150"/>
        </w:rPr>
        <w:t xml:space="preserve"> Which </w:t>
      </w:r>
      <w:r w:rsidR="00D07369" w:rsidRPr="00EB5B16">
        <w:rPr>
          <w:lang w:val="en-150"/>
        </w:rPr>
        <w:t xml:space="preserve">are to be representative of what the trained algorithm will receive </w:t>
      </w:r>
      <w:r w:rsidR="00A30D82" w:rsidRPr="00EB5B16">
        <w:rPr>
          <w:lang w:val="en-150"/>
        </w:rPr>
        <w:t xml:space="preserve">as input </w:t>
      </w:r>
      <w:r w:rsidR="00D07369" w:rsidRPr="00EB5B16">
        <w:rPr>
          <w:lang w:val="en-150"/>
        </w:rPr>
        <w:t>once deployed, since a machine learning algorithm can only “learn” from the data</w:t>
      </w:r>
      <w:r w:rsidR="001063E4" w:rsidRPr="00EB5B16">
        <w:rPr>
          <w:lang w:val="en-150"/>
        </w:rPr>
        <w:t xml:space="preserve"> that</w:t>
      </w:r>
      <w:r w:rsidR="00D07369" w:rsidRPr="00EB5B16">
        <w:rPr>
          <w:lang w:val="en-150"/>
        </w:rPr>
        <w:t xml:space="preserve"> it is shown.</w:t>
      </w:r>
      <w:r w:rsidR="00A30D82" w:rsidRPr="00EB5B16">
        <w:rPr>
          <w:lang w:val="en-150"/>
        </w:rPr>
        <w:t xml:space="preserve"> An example of input data are pictures of </w:t>
      </w:r>
      <w:r w:rsidR="00A6432F" w:rsidRPr="00EB5B16">
        <w:rPr>
          <w:lang w:val="en-150"/>
        </w:rPr>
        <w:t xml:space="preserve">either </w:t>
      </w:r>
      <w:r w:rsidR="00A30D82" w:rsidRPr="00EB5B16">
        <w:rPr>
          <w:lang w:val="en-150"/>
        </w:rPr>
        <w:t xml:space="preserve">dogs </w:t>
      </w:r>
      <w:r w:rsidR="00A6432F" w:rsidRPr="00EB5B16">
        <w:rPr>
          <w:lang w:val="en-150"/>
        </w:rPr>
        <w:t>or</w:t>
      </w:r>
      <w:r w:rsidR="00A30D82" w:rsidRPr="00EB5B16">
        <w:rPr>
          <w:lang w:val="en-150"/>
        </w:rPr>
        <w:t xml:space="preserve"> cats.</w:t>
      </w:r>
    </w:p>
    <w:p w14:paraId="4B156CD2" w14:textId="77777777" w:rsidR="00FA30D4" w:rsidRPr="00EB5B16" w:rsidRDefault="00FA30D4" w:rsidP="00EB693E">
      <w:pPr>
        <w:pStyle w:val="ListParagraph"/>
        <w:numPr>
          <w:ilvl w:val="0"/>
          <w:numId w:val="35"/>
        </w:numPr>
        <w:rPr>
          <w:lang w:val="en-150"/>
        </w:rPr>
      </w:pPr>
      <w:r w:rsidRPr="00EB5B16">
        <w:rPr>
          <w:lang w:val="en-150"/>
        </w:rPr>
        <w:t xml:space="preserve">Output data samples: Labels that correspond to </w:t>
      </w:r>
      <w:r w:rsidR="00A30D82" w:rsidRPr="00EB5B16">
        <w:rPr>
          <w:lang w:val="en-150"/>
        </w:rPr>
        <w:t xml:space="preserve">the desired output for a given input </w:t>
      </w:r>
      <w:r w:rsidRPr="00EB5B16">
        <w:rPr>
          <w:lang w:val="en-150"/>
        </w:rPr>
        <w:t>and define the ground-truth</w:t>
      </w:r>
      <w:r w:rsidR="00A30D82" w:rsidRPr="00EB5B16">
        <w:rPr>
          <w:lang w:val="en-150"/>
        </w:rPr>
        <w:t xml:space="preserve">, for example </w:t>
      </w:r>
      <w:r w:rsidR="00A6432F" w:rsidRPr="00EB5B16">
        <w:rPr>
          <w:lang w:val="en-150"/>
        </w:rPr>
        <w:t xml:space="preserve">a numeric variable indicating </w:t>
      </w:r>
      <w:r w:rsidRPr="00EB5B16">
        <w:rPr>
          <w:lang w:val="en-150"/>
        </w:rPr>
        <w:t xml:space="preserve">whether </w:t>
      </w:r>
      <w:r w:rsidR="00A30D82" w:rsidRPr="00EB5B16">
        <w:rPr>
          <w:lang w:val="en-150"/>
        </w:rPr>
        <w:t>a</w:t>
      </w:r>
      <w:r w:rsidRPr="00EB5B16">
        <w:rPr>
          <w:lang w:val="en-150"/>
        </w:rPr>
        <w:t xml:space="preserve"> picture contains a dog or a cat. </w:t>
      </w:r>
    </w:p>
    <w:p w14:paraId="0FFCA163" w14:textId="77777777" w:rsidR="00FA30D4" w:rsidRPr="00EB5B16" w:rsidRDefault="00FA30D4" w:rsidP="00EB693E">
      <w:pPr>
        <w:pStyle w:val="ListParagraph"/>
        <w:numPr>
          <w:ilvl w:val="0"/>
          <w:numId w:val="35"/>
        </w:numPr>
        <w:spacing w:after="240"/>
        <w:rPr>
          <w:lang w:val="en-150"/>
        </w:rPr>
      </w:pPr>
      <w:r w:rsidRPr="00EB5B16">
        <w:rPr>
          <w:lang w:val="en-150"/>
        </w:rPr>
        <w:t xml:space="preserve">A performance measure for evaluating the algorithm: </w:t>
      </w:r>
      <w:r w:rsidR="00A30D82" w:rsidRPr="00EB5B16">
        <w:rPr>
          <w:lang w:val="en-150"/>
        </w:rPr>
        <w:t>U</w:t>
      </w:r>
      <w:r w:rsidRPr="00EB5B16">
        <w:rPr>
          <w:lang w:val="en-150"/>
        </w:rPr>
        <w:t xml:space="preserve">sually called </w:t>
      </w:r>
      <w:r w:rsidRPr="00EB5B16">
        <w:rPr>
          <w:i/>
          <w:lang w:val="en-150"/>
        </w:rPr>
        <w:t>loss function</w:t>
      </w:r>
      <w:r w:rsidR="00D07369" w:rsidRPr="00EB5B16">
        <w:rPr>
          <w:i/>
          <w:lang w:val="en-150"/>
        </w:rPr>
        <w:t xml:space="preserve">, </w:t>
      </w:r>
      <w:r w:rsidR="00D07369" w:rsidRPr="00EB5B16">
        <w:rPr>
          <w:lang w:val="en-150"/>
        </w:rPr>
        <w:t>for</w:t>
      </w:r>
      <w:r w:rsidR="00D07369" w:rsidRPr="00EB5B16">
        <w:rPr>
          <w:i/>
          <w:lang w:val="en-150"/>
        </w:rPr>
        <w:t xml:space="preserve"> </w:t>
      </w:r>
      <w:r w:rsidR="00D07369" w:rsidRPr="00EB5B16">
        <w:rPr>
          <w:lang w:val="en-150"/>
        </w:rPr>
        <w:t xml:space="preserve">which typically minimum values correspond to best performance of the algorithm or model. Based on the value of the </w:t>
      </w:r>
      <w:r w:rsidR="00D07369" w:rsidRPr="00EB5B16">
        <w:rPr>
          <w:i/>
          <w:lang w:val="en-150"/>
        </w:rPr>
        <w:t>loss</w:t>
      </w:r>
      <w:r w:rsidR="00D07369" w:rsidRPr="00EB5B16">
        <w:rPr>
          <w:lang w:val="en-150"/>
        </w:rPr>
        <w:t>, the algorithm adjusts its parameters so that it will hopefully improve its performance on the next iteration.</w:t>
      </w:r>
      <w:r w:rsidR="00A30D82" w:rsidRPr="00EB5B16">
        <w:rPr>
          <w:lang w:val="en-150"/>
        </w:rPr>
        <w:t xml:space="preserve"> For image classification, a performance measure could be the number of </w:t>
      </w:r>
      <w:proofErr w:type="spellStart"/>
      <w:r w:rsidR="00A30D82" w:rsidRPr="00EB5B16">
        <w:rPr>
          <w:lang w:val="en-150"/>
        </w:rPr>
        <w:t>missclassifications</w:t>
      </w:r>
      <w:proofErr w:type="spellEnd"/>
      <w:r w:rsidR="00A30D82" w:rsidRPr="00EB5B16">
        <w:rPr>
          <w:lang w:val="en-150"/>
        </w:rPr>
        <w:t xml:space="preserve"> for a set of 100 samples.</w:t>
      </w:r>
    </w:p>
    <w:p w14:paraId="69C8186C" w14:textId="033887AE" w:rsidR="00D07369" w:rsidRPr="00EB5B16" w:rsidRDefault="00D07369" w:rsidP="00D07369">
      <w:pPr>
        <w:rPr>
          <w:lang w:val="en-150"/>
        </w:rPr>
      </w:pPr>
      <w:r w:rsidRPr="00EB5B16">
        <w:rPr>
          <w:lang w:val="en-150"/>
        </w:rPr>
        <w:t>According to their dependence on data, machine learning models can generally be classified in the following categories</w:t>
      </w:r>
      <w:r w:rsidR="004B0DC8" w:rsidRPr="00EB5B16">
        <w:rPr>
          <w:lang w:val="en-150"/>
        </w:rPr>
        <w:t xml:space="preserve"> </w:t>
      </w:r>
      <w:r w:rsidR="004B0DC8"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val="en-150"/>
        </w:rPr>
        <w:fldChar w:fldCharType="separate"/>
      </w:r>
      <w:r w:rsidR="00D46F62" w:rsidRPr="00EB5B16">
        <w:rPr>
          <w:noProof/>
          <w:lang w:val="en-150"/>
        </w:rPr>
        <w:t>[4]</w:t>
      </w:r>
      <w:r w:rsidR="004B0DC8" w:rsidRPr="00EB5B16">
        <w:rPr>
          <w:lang w:val="en-150"/>
        </w:rPr>
        <w:fldChar w:fldCharType="end"/>
      </w:r>
      <w:r w:rsidRPr="00EB5B16">
        <w:rPr>
          <w:lang w:val="en-150"/>
        </w:rPr>
        <w:t>:</w:t>
      </w:r>
    </w:p>
    <w:p w14:paraId="3C5DCFAF" w14:textId="77777777" w:rsidR="00D07369" w:rsidRPr="00EB5B16" w:rsidRDefault="00D07369" w:rsidP="00791B97">
      <w:pPr>
        <w:pStyle w:val="ListParagraph"/>
        <w:numPr>
          <w:ilvl w:val="0"/>
          <w:numId w:val="3"/>
        </w:numPr>
        <w:rPr>
          <w:lang w:val="en-150"/>
        </w:rPr>
      </w:pPr>
      <w:r w:rsidRPr="00EB5B16">
        <w:rPr>
          <w:lang w:val="en-150"/>
        </w:rP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Pr="00EB5B16" w:rsidRDefault="00D07369" w:rsidP="00791B97">
      <w:pPr>
        <w:pStyle w:val="ListParagraph"/>
        <w:numPr>
          <w:ilvl w:val="1"/>
          <w:numId w:val="3"/>
        </w:numPr>
        <w:rPr>
          <w:lang w:val="en-150"/>
        </w:rPr>
      </w:pPr>
      <w:r w:rsidRPr="00EB5B16">
        <w:rPr>
          <w:lang w:val="en-150"/>
        </w:rPr>
        <w:t>Classification: where a discrete category is to be assigned to a piece of data.</w:t>
      </w:r>
    </w:p>
    <w:p w14:paraId="5ECBD478" w14:textId="77777777" w:rsidR="00D07369" w:rsidRPr="00EB5B16" w:rsidRDefault="00D07369" w:rsidP="00791B97">
      <w:pPr>
        <w:pStyle w:val="ListParagraph"/>
        <w:numPr>
          <w:ilvl w:val="1"/>
          <w:numId w:val="3"/>
        </w:numPr>
        <w:spacing w:after="240"/>
        <w:rPr>
          <w:lang w:val="en-150"/>
        </w:rPr>
      </w:pPr>
      <w:r w:rsidRPr="00EB5B16">
        <w:rPr>
          <w:lang w:val="en-150"/>
        </w:rPr>
        <w:t>Regression: where a continuous numerical value is to be assigned to a piece of data.</w:t>
      </w:r>
    </w:p>
    <w:p w14:paraId="4CA2F083" w14:textId="77777777" w:rsidR="00D07369" w:rsidRPr="00EB5B16" w:rsidRDefault="00D07369" w:rsidP="00791B97">
      <w:pPr>
        <w:pStyle w:val="ListParagraph"/>
        <w:numPr>
          <w:ilvl w:val="0"/>
          <w:numId w:val="3"/>
        </w:numPr>
        <w:rPr>
          <w:lang w:val="en-150"/>
        </w:rPr>
      </w:pPr>
      <w:r w:rsidRPr="00EB5B16">
        <w:rPr>
          <w:lang w:val="en-150"/>
        </w:rPr>
        <w:t>Unsupervised learning: where the model is used to find useful transformations of the input data, without requiring examples for the desired model output.</w:t>
      </w:r>
    </w:p>
    <w:p w14:paraId="21F1A12A" w14:textId="77777777" w:rsidR="00D07369" w:rsidRPr="00EB5B16" w:rsidRDefault="00D07369" w:rsidP="00791B97">
      <w:pPr>
        <w:pStyle w:val="ListParagraph"/>
        <w:numPr>
          <w:ilvl w:val="1"/>
          <w:numId w:val="3"/>
        </w:numPr>
        <w:rPr>
          <w:lang w:val="en-150"/>
        </w:rPr>
      </w:pPr>
      <w:r w:rsidRPr="00EB5B16">
        <w:rPr>
          <w:lang w:val="en-150"/>
        </w:rPr>
        <w:t xml:space="preserve">Clustering: which is used to group batches of samples showing a common </w:t>
      </w:r>
      <w:proofErr w:type="spellStart"/>
      <w:r w:rsidRPr="00EB5B16">
        <w:rPr>
          <w:lang w:val="en-150"/>
        </w:rPr>
        <w:t>behavior</w:t>
      </w:r>
      <w:proofErr w:type="spellEnd"/>
      <w:r w:rsidRPr="00EB5B16">
        <w:rPr>
          <w:lang w:val="en-150"/>
        </w:rPr>
        <w:t>.</w:t>
      </w:r>
    </w:p>
    <w:p w14:paraId="4DC09E5A" w14:textId="77777777" w:rsidR="00D07369" w:rsidRPr="00EB5B16" w:rsidRDefault="00D07369" w:rsidP="00791B97">
      <w:pPr>
        <w:pStyle w:val="ListParagraph"/>
        <w:numPr>
          <w:ilvl w:val="1"/>
          <w:numId w:val="3"/>
        </w:numPr>
        <w:rPr>
          <w:lang w:val="en-150"/>
        </w:rPr>
      </w:pPr>
      <w:r w:rsidRPr="00EB5B16">
        <w:rPr>
          <w:lang w:val="en-150"/>
        </w:rPr>
        <w:t>Dimensionality reduction: which is used to compress data into newer, smaller representations that still retain useful information.</w:t>
      </w:r>
    </w:p>
    <w:p w14:paraId="7187B138" w14:textId="77777777" w:rsidR="00A6432F" w:rsidRPr="00EB5B16" w:rsidRDefault="00D07369" w:rsidP="00791B97">
      <w:pPr>
        <w:pStyle w:val="ListParagraph"/>
        <w:numPr>
          <w:ilvl w:val="0"/>
          <w:numId w:val="3"/>
        </w:numPr>
        <w:spacing w:after="240"/>
        <w:rPr>
          <w:lang w:val="en-150"/>
        </w:rPr>
      </w:pPr>
      <w:r w:rsidRPr="00EB5B16">
        <w:rPr>
          <w:lang w:val="en-150"/>
        </w:rPr>
        <w:t>Reinforcement learning: where an agent is expected to perform an action and, based on its performance, receives feedback on how to adapt its behaviour.</w:t>
      </w:r>
    </w:p>
    <w:p w14:paraId="7DA698F7" w14:textId="77777777" w:rsidR="00FF4106" w:rsidRPr="00EB5B16" w:rsidRDefault="00FF4106" w:rsidP="00C67FA8">
      <w:pPr>
        <w:pStyle w:val="Heading2"/>
        <w:rPr>
          <w:lang w:val="en-150"/>
        </w:rPr>
      </w:pPr>
      <w:bookmarkStart w:id="26" w:name="_Toc74572068"/>
      <w:r w:rsidRPr="00EB5B16">
        <w:rPr>
          <w:lang w:val="en-150"/>
        </w:rPr>
        <w:t>Deep learning</w:t>
      </w:r>
      <w:bookmarkEnd w:id="26"/>
    </w:p>
    <w:p w14:paraId="7B474406" w14:textId="77777777" w:rsidR="00FF4106" w:rsidRPr="00EB5B16" w:rsidRDefault="00B622CE" w:rsidP="00C67FA8">
      <w:pPr>
        <w:pStyle w:val="Heading3"/>
        <w:rPr>
          <w:lang w:val="en-150"/>
        </w:rPr>
      </w:pPr>
      <w:bookmarkStart w:id="27" w:name="_Toc74572069"/>
      <w:r w:rsidRPr="00EB5B16">
        <w:rPr>
          <w:lang w:val="en-150"/>
        </w:rPr>
        <w:t>The</w:t>
      </w:r>
      <w:r w:rsidR="006C3A8A" w:rsidRPr="00EB5B16">
        <w:rPr>
          <w:lang w:val="en-150"/>
        </w:rPr>
        <w:t xml:space="preserve"> </w:t>
      </w:r>
      <w:r w:rsidRPr="00EB5B16">
        <w:rPr>
          <w:lang w:val="en-150"/>
        </w:rPr>
        <w:t xml:space="preserve">basics of </w:t>
      </w:r>
      <w:r w:rsidR="00FF4106" w:rsidRPr="00EB5B16">
        <w:rPr>
          <w:lang w:val="en-150"/>
        </w:rPr>
        <w:t>Neural Networks</w:t>
      </w:r>
      <w:bookmarkEnd w:id="27"/>
    </w:p>
    <w:p w14:paraId="7809839A" w14:textId="441060FF" w:rsidR="00A6432F" w:rsidRPr="00EB5B16" w:rsidRDefault="00B2154C" w:rsidP="0092543A">
      <w:pPr>
        <w:rPr>
          <w:lang w:val="en-150"/>
        </w:rPr>
      </w:pPr>
      <w:r w:rsidRPr="00EB5B16">
        <w:rPr>
          <w:lang w:val="en-150"/>
        </w:rPr>
        <w:t>Recalling the concept that machine learning</w:t>
      </w:r>
      <w:r w:rsidR="00A30D82" w:rsidRPr="00EB5B16">
        <w:rPr>
          <w:lang w:val="en-150"/>
        </w:rPr>
        <w:t xml:space="preserve"> </w:t>
      </w:r>
      <w:r w:rsidRPr="00EB5B16">
        <w:rPr>
          <w:lang w:val="en-150"/>
        </w:rPr>
        <w:t xml:space="preserve">aims to learn </w:t>
      </w:r>
      <w:proofErr w:type="spellStart"/>
      <w:r w:rsidRPr="00EB5B16">
        <w:rPr>
          <w:lang w:val="en-150"/>
        </w:rPr>
        <w:t>meaningul</w:t>
      </w:r>
      <w:proofErr w:type="spellEnd"/>
      <w:r w:rsidRPr="00EB5B16">
        <w:rPr>
          <w:lang w:val="en-150"/>
        </w:rPr>
        <w:t xml:space="preserve"> representations of data, Deep learning</w:t>
      </w:r>
      <w:r w:rsidR="00A30D82" w:rsidRPr="00EB5B16">
        <w:rPr>
          <w:lang w:val="en-150"/>
        </w:rPr>
        <w:t xml:space="preserve"> </w:t>
      </w:r>
      <w:r w:rsidRPr="00EB5B16">
        <w:rPr>
          <w:lang w:val="en-150"/>
        </w:rPr>
        <w:t xml:space="preserve"> is a subfield within machine learning which </w:t>
      </w:r>
      <w:r w:rsidR="00A30D82" w:rsidRPr="00EB5B16">
        <w:rPr>
          <w:lang w:val="en-150"/>
        </w:rPr>
        <w:t xml:space="preserve">emphasizes learning </w:t>
      </w:r>
      <w:r w:rsidR="00AE0539" w:rsidRPr="00EB5B16">
        <w:rPr>
          <w:lang w:val="en-150"/>
        </w:rPr>
        <w:t xml:space="preserve">many </w:t>
      </w:r>
      <w:r w:rsidR="00A30D82" w:rsidRPr="00EB5B16">
        <w:rPr>
          <w:lang w:val="en-150"/>
        </w:rPr>
        <w:t xml:space="preserve">successive layers </w:t>
      </w:r>
      <w:r w:rsidR="00AE0539" w:rsidRPr="00EB5B16">
        <w:rPr>
          <w:lang w:val="en-150"/>
        </w:rPr>
        <w:t xml:space="preserve">(hence the name </w:t>
      </w:r>
      <w:r w:rsidR="00AE0539" w:rsidRPr="00EB5B16">
        <w:rPr>
          <w:i/>
          <w:lang w:val="en-150"/>
        </w:rPr>
        <w:t>deep</w:t>
      </w:r>
      <w:r w:rsidR="00AE0539" w:rsidRPr="00EB5B16">
        <w:rPr>
          <w:lang w:val="en-150"/>
        </w:rPr>
        <w:t xml:space="preserve">) </w:t>
      </w:r>
      <w:r w:rsidR="00A30D82" w:rsidRPr="00EB5B16">
        <w:rPr>
          <w:lang w:val="en-150"/>
        </w:rPr>
        <w:t>of increasingl</w:t>
      </w:r>
      <w:r w:rsidR="00A6432F" w:rsidRPr="00EB5B16">
        <w:rPr>
          <w:lang w:val="en-150"/>
        </w:rPr>
        <w:t xml:space="preserve">y meaningful representations </w:t>
      </w:r>
      <w:r w:rsidR="004B0DC8"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4B0DC8" w:rsidRPr="00EB5B16">
        <w:rPr>
          <w:lang w:val="en-150"/>
        </w:rPr>
        <w:fldChar w:fldCharType="separate"/>
      </w:r>
      <w:r w:rsidR="00D46F62" w:rsidRPr="00EB5B16">
        <w:rPr>
          <w:noProof/>
          <w:lang w:val="en-150"/>
        </w:rPr>
        <w:t>[4]</w:t>
      </w:r>
      <w:r w:rsidR="004B0DC8" w:rsidRPr="00EB5B16">
        <w:rPr>
          <w:lang w:val="en-150"/>
        </w:rPr>
        <w:fldChar w:fldCharType="end"/>
      </w:r>
      <w:r w:rsidR="00A6432F" w:rsidRPr="00EB5B16">
        <w:rPr>
          <w:lang w:val="en-150"/>
        </w:rPr>
        <w:t xml:space="preserve">, </w:t>
      </w:r>
      <w:r w:rsidRPr="00EB5B16">
        <w:rPr>
          <w:lang w:val="en-150"/>
        </w:rPr>
        <w:t xml:space="preserve">typically learned by models called </w:t>
      </w:r>
      <w:proofErr w:type="spellStart"/>
      <w:r w:rsidR="00FC6675" w:rsidRPr="00EB5B16">
        <w:rPr>
          <w:lang w:val="en-150"/>
        </w:rPr>
        <w:t>artifical</w:t>
      </w:r>
      <w:proofErr w:type="spellEnd"/>
      <w:r w:rsidR="00FC6675" w:rsidRPr="00EB5B16">
        <w:rPr>
          <w:lang w:val="en-150"/>
        </w:rPr>
        <w:t xml:space="preserve"> </w:t>
      </w:r>
      <w:r w:rsidRPr="00EB5B16">
        <w:rPr>
          <w:lang w:val="en-150"/>
        </w:rPr>
        <w:t>neural networks</w:t>
      </w:r>
      <w:r w:rsidR="00FC6675" w:rsidRPr="00EB5B16">
        <w:rPr>
          <w:lang w:val="en-150"/>
        </w:rPr>
        <w:t xml:space="preserve"> (</w:t>
      </w:r>
      <w:proofErr w:type="spellStart"/>
      <w:r w:rsidR="00FC6675" w:rsidRPr="00EB5B16">
        <w:rPr>
          <w:lang w:val="en-150"/>
        </w:rPr>
        <w:t>ANNs</w:t>
      </w:r>
      <w:proofErr w:type="spellEnd"/>
      <w:r w:rsidR="00FC6675" w:rsidRPr="00EB5B16">
        <w:rPr>
          <w:lang w:val="en-150"/>
        </w:rPr>
        <w:t>)</w:t>
      </w:r>
      <w:r w:rsidR="00A6432F" w:rsidRPr="00EB5B16">
        <w:rPr>
          <w:lang w:val="en-150"/>
        </w:rPr>
        <w:t>.</w:t>
      </w:r>
    </w:p>
    <w:p w14:paraId="200A9AAA" w14:textId="77777777" w:rsidR="00D55B5B" w:rsidRPr="00EB5B16" w:rsidRDefault="00D55B5B" w:rsidP="00D55B5B">
      <w:pPr>
        <w:ind w:firstLine="0"/>
        <w:jc w:val="center"/>
        <w:rPr>
          <w:lang w:val="en-150"/>
        </w:rPr>
      </w:pPr>
      <w:r w:rsidRPr="00EB5B16">
        <w:rPr>
          <w:noProof/>
          <w:lang w:val="en-150" w:eastAsia="en-US"/>
        </w:rPr>
        <w:lastRenderedPageBreak/>
        <w:drawing>
          <wp:inline distT="0" distB="0" distL="0" distR="0" wp14:anchorId="4CA5F5DD" wp14:editId="0799AA11">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6C2BA06A" w:rsidR="00D55B5B" w:rsidRPr="00EB5B16" w:rsidRDefault="00CF63D7" w:rsidP="00D55B5B">
      <w:pPr>
        <w:pStyle w:val="Caption"/>
        <w:spacing w:after="0"/>
        <w:ind w:firstLine="0"/>
        <w:rPr>
          <w:lang w:val="en-150"/>
        </w:rPr>
      </w:pPr>
      <w:bookmarkStart w:id="28" w:name="_Ref74520240"/>
      <w:bookmarkStart w:id="29" w:name="_Toc7457217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w:t>
      </w:r>
      <w:r w:rsidRPr="00EB5B16">
        <w:rPr>
          <w:lang w:val="en-150"/>
        </w:rPr>
        <w:fldChar w:fldCharType="end"/>
      </w:r>
      <w:bookmarkEnd w:id="28"/>
      <w:r w:rsidR="00D55B5B" w:rsidRPr="00EB5B16">
        <w:rPr>
          <w:lang w:val="en-150"/>
        </w:rPr>
        <w:t xml:space="preserve">: </w:t>
      </w:r>
      <w:r w:rsidR="00A6432F" w:rsidRPr="00EB5B16">
        <w:rPr>
          <w:lang w:val="en-150"/>
        </w:rPr>
        <w:t>The perceptron</w:t>
      </w:r>
      <w:bookmarkEnd w:id="29"/>
    </w:p>
    <w:p w14:paraId="0969DBA3" w14:textId="7DB92122" w:rsidR="00D55B5B" w:rsidRPr="00EB5B16" w:rsidRDefault="00D55B5B" w:rsidP="00D55B5B">
      <w:pPr>
        <w:pStyle w:val="Caption"/>
        <w:ind w:firstLine="0"/>
        <w:rPr>
          <w:lang w:val="en-150"/>
        </w:rPr>
      </w:pPr>
      <w:r w:rsidRPr="00EB5B16">
        <w:rPr>
          <w:lang w:val="en-150"/>
        </w:rPr>
        <w:t xml:space="preserve">Source: </w:t>
      </w:r>
      <w:r w:rsidR="00283FC9"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283FC9" w:rsidRPr="00EB5B16">
        <w:rPr>
          <w:lang w:val="en-150"/>
        </w:rPr>
        <w:fldChar w:fldCharType="separate"/>
      </w:r>
      <w:r w:rsidR="00D46F62" w:rsidRPr="00EB5B16">
        <w:rPr>
          <w:b w:val="0"/>
          <w:noProof/>
          <w:lang w:val="en-150"/>
        </w:rPr>
        <w:t>[5]</w:t>
      </w:r>
      <w:r w:rsidR="00283FC9" w:rsidRPr="00EB5B16">
        <w:rPr>
          <w:lang w:val="en-150"/>
        </w:rPr>
        <w:fldChar w:fldCharType="end"/>
      </w:r>
    </w:p>
    <w:p w14:paraId="3D1BC0A0" w14:textId="68CDB9D4" w:rsidR="00FC6675" w:rsidRDefault="00FC6675" w:rsidP="00FC6675">
      <w:pPr>
        <w:spacing w:after="240"/>
        <w:rPr>
          <w:lang w:val="en-150"/>
        </w:rPr>
      </w:pPr>
      <w:r w:rsidRPr="00EB5B16">
        <w:rPr>
          <w:lang w:val="en-150"/>
        </w:rPr>
        <w:t xml:space="preserve">Neural networks are </w:t>
      </w:r>
      <w:r w:rsidR="00D84EAF" w:rsidRPr="00EB5B16">
        <w:rPr>
          <w:lang w:val="en-150"/>
        </w:rPr>
        <w:t xml:space="preserve">generally </w:t>
      </w:r>
      <w:r w:rsidRPr="00EB5B16">
        <w:rPr>
          <w:lang w:val="en-150"/>
        </w:rPr>
        <w:t xml:space="preserve">comprised by stacks of neuron layers. The </w:t>
      </w:r>
      <w:r w:rsidR="00EB5B16">
        <w:rPr>
          <w:lang w:val="en-US"/>
        </w:rPr>
        <w:t>p</w:t>
      </w:r>
      <w:proofErr w:type="spellStart"/>
      <w:r w:rsidRPr="00EB5B16">
        <w:rPr>
          <w:lang w:val="en-150"/>
        </w:rPr>
        <w:t>erceptron</w:t>
      </w:r>
      <w:proofErr w:type="spellEnd"/>
      <w:r w:rsidRPr="00EB5B16">
        <w:rPr>
          <w:lang w:val="en-150"/>
        </w:rPr>
        <w:t xml:space="preserve"> </w:t>
      </w:r>
      <w:r w:rsidR="00FC01E5" w:rsidRPr="00EB5B16">
        <w:rPr>
          <w:lang w:val="en-150"/>
        </w:rPr>
        <w:fldChar w:fldCharType="begin" w:fldLock="1"/>
      </w:r>
      <w:r w:rsidR="00265D76" w:rsidRPr="00EB5B16">
        <w:rPr>
          <w:lang w:val="en-150"/>
        </w:rPr>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6]","plainTextFormattedCitation":"[6]","previouslyFormattedCitation":"[6]"},"properties":{"noteIndex":0},"schema":"https://github.com/citation-style-language/schema/raw/master/csl-citation.json"}</w:instrText>
      </w:r>
      <w:r w:rsidR="00FC01E5" w:rsidRPr="00EB5B16">
        <w:rPr>
          <w:lang w:val="en-150"/>
        </w:rPr>
        <w:fldChar w:fldCharType="separate"/>
      </w:r>
      <w:r w:rsidR="00D46F62" w:rsidRPr="00EB5B16">
        <w:rPr>
          <w:noProof/>
          <w:lang w:val="en-150"/>
        </w:rPr>
        <w:t>[6]</w:t>
      </w:r>
      <w:r w:rsidR="00FC01E5" w:rsidRPr="00EB5B16">
        <w:rPr>
          <w:lang w:val="en-150"/>
        </w:rPr>
        <w:fldChar w:fldCharType="end"/>
      </w:r>
      <w:r w:rsidR="00FC01E5" w:rsidRPr="00EB5B16">
        <w:rPr>
          <w:lang w:val="en-150"/>
        </w:rPr>
        <w:t xml:space="preserve"> </w:t>
      </w:r>
      <w:r w:rsidRPr="00EB5B16">
        <w:rPr>
          <w:lang w:val="en-150"/>
        </w:rPr>
        <w:t xml:space="preserve">is a simple mathematical model for the neurons in an ANN, a representation of which can be seen in </w:t>
      </w:r>
      <w:r w:rsidR="00EB5B16">
        <w:rPr>
          <w:lang w:val="en-150"/>
        </w:rPr>
        <w:fldChar w:fldCharType="begin"/>
      </w:r>
      <w:r w:rsidR="00EB5B16">
        <w:rPr>
          <w:lang w:val="en-150"/>
        </w:rPr>
        <w:instrText xml:space="preserve"> REF _Ref74520240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3</w:t>
      </w:r>
      <w:r w:rsidR="00EB5B16">
        <w:rPr>
          <w:lang w:val="en-150"/>
        </w:rPr>
        <w:fldChar w:fldCharType="end"/>
      </w:r>
      <w:r w:rsidR="00EB5B16">
        <w:rPr>
          <w:lang w:val="en-US"/>
        </w:rPr>
        <w:t>.</w:t>
      </w:r>
      <w:r w:rsidRPr="00EB5B16">
        <w:rPr>
          <w:lang w:val="en-150"/>
        </w:rPr>
        <w:t xml:space="preserve"> </w:t>
      </w:r>
      <w:r w:rsidR="009E2BA4" w:rsidRPr="00EB5B16">
        <w:rPr>
          <w:lang w:val="en-150"/>
        </w:rPr>
        <w:t xml:space="preserve">When a whole layer can be </w:t>
      </w:r>
      <w:proofErr w:type="spellStart"/>
      <w:r w:rsidR="009E2BA4" w:rsidRPr="00EB5B16">
        <w:rPr>
          <w:lang w:val="en-150"/>
        </w:rPr>
        <w:t>modeled</w:t>
      </w:r>
      <w:proofErr w:type="spellEnd"/>
      <w:r w:rsidR="009E2BA4" w:rsidRPr="00EB5B16">
        <w:rPr>
          <w:lang w:val="en-150"/>
        </w:rPr>
        <w:t xml:space="preserve"> by a single perceptron, t</w:t>
      </w:r>
      <w:r w:rsidRPr="00EB5B16">
        <w:rPr>
          <w:lang w:val="en-150"/>
        </w:rPr>
        <w:t>he mathematical expression that links this layer’s input and output</w:t>
      </w:r>
      <m:oMath>
        <m:r>
          <m:rPr>
            <m:sty m:val="bi"/>
          </m:rPr>
          <w:rPr>
            <w:rFonts w:ascii="Cambria Math" w:hAnsi="Cambria Math"/>
            <w:lang w:val="en-150"/>
          </w:rPr>
          <m:t xml:space="preserve"> x</m:t>
        </m:r>
      </m:oMath>
      <w:r w:rsidRPr="00EB5B16">
        <w:rPr>
          <w:lang w:val="en-150"/>
        </w:rPr>
        <w:t xml:space="preserve"> and </w:t>
      </w:r>
      <m:oMath>
        <m:r>
          <m:rPr>
            <m:sty m:val="bi"/>
          </m:rPr>
          <w:rPr>
            <w:rFonts w:ascii="Cambria Math" w:hAnsi="Cambria Math"/>
            <w:lang w:val="en-150"/>
          </w:rPr>
          <m:t>y</m:t>
        </m:r>
      </m:oMath>
      <w:r w:rsidRPr="00EB5B16">
        <w:rPr>
          <w:b/>
          <w:lang w:val="en-150"/>
        </w:rPr>
        <w:t xml:space="preserve"> </w:t>
      </w:r>
      <w:r w:rsidRPr="00EB5B16">
        <w:rPr>
          <w:lang w:val="en-150"/>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C92C76" w14:paraId="0376EE6A" w14:textId="77777777" w:rsidTr="00C92C76">
        <w:tc>
          <w:tcPr>
            <w:tcW w:w="350" w:type="pct"/>
            <w:vAlign w:val="center"/>
          </w:tcPr>
          <w:p w14:paraId="4AAD5A2F" w14:textId="77777777" w:rsidR="00C92C76" w:rsidRDefault="00C92C76" w:rsidP="00C92C76">
            <w:pPr>
              <w:spacing w:after="240"/>
              <w:ind w:firstLine="0"/>
              <w:jc w:val="center"/>
              <w:rPr>
                <w:lang w:val="en-150"/>
              </w:rPr>
            </w:pPr>
          </w:p>
        </w:tc>
        <w:tc>
          <w:tcPr>
            <w:tcW w:w="4300" w:type="pct"/>
            <w:vAlign w:val="center"/>
          </w:tcPr>
          <w:p w14:paraId="776999D5" w14:textId="1C805A2E" w:rsidR="00C92C76" w:rsidRDefault="00A952ED" w:rsidP="00C92C76">
            <w:pPr>
              <w:spacing w:after="240"/>
              <w:ind w:firstLine="0"/>
              <w:jc w:val="center"/>
              <w:rPr>
                <w:lang w:val="en-150"/>
              </w:rPr>
            </w:pPr>
            <m:oMathPara>
              <m:oMath>
                <m:eqArr>
                  <m:eqArrPr>
                    <m:maxDist m:val="1"/>
                    <m:ctrlPr>
                      <w:rPr>
                        <w:rFonts w:ascii="Cambria Math" w:hAnsi="Cambria Math"/>
                        <w:i/>
                        <w:lang w:val="en-150"/>
                      </w:rPr>
                    </m:ctrlPr>
                  </m:eqArrPr>
                  <m:e>
                    <m:r>
                      <m:rPr>
                        <m:sty m:val="bi"/>
                      </m:rPr>
                      <w:rPr>
                        <w:rFonts w:ascii="Cambria Math" w:hAnsi="Cambria Math"/>
                        <w:lang w:val="en-150"/>
                      </w:rPr>
                      <m:t>y</m:t>
                    </m:r>
                    <m:r>
                      <w:rPr>
                        <w:rFonts w:ascii="Cambria Math" w:hAnsi="Cambria Math"/>
                        <w:lang w:val="en-150"/>
                      </w:rPr>
                      <m:t>=f</m:t>
                    </m:r>
                    <m:d>
                      <m:dPr>
                        <m:ctrlPr>
                          <w:rPr>
                            <w:rFonts w:ascii="Cambria Math" w:hAnsi="Cambria Math"/>
                            <w:i/>
                            <w:lang w:val="en-150"/>
                          </w:rPr>
                        </m:ctrlPr>
                      </m:dPr>
                      <m:e>
                        <m:r>
                          <m:rPr>
                            <m:sty m:val="bi"/>
                          </m:rPr>
                          <w:rPr>
                            <w:rFonts w:ascii="Cambria Math" w:hAnsi="Cambria Math"/>
                            <w:lang w:val="en-150"/>
                          </w:rPr>
                          <m:t>x*w+b</m:t>
                        </m:r>
                      </m:e>
                    </m:d>
                    <m:ctrlPr>
                      <w:rPr>
                        <w:rFonts w:ascii="Cambria Math" w:hAnsi="Cambria Math"/>
                        <w:b/>
                        <w:i/>
                        <w:lang w:val="en-150"/>
                      </w:rPr>
                    </m:ctrlPr>
                  </m:e>
                </m:eqArr>
              </m:oMath>
            </m:oMathPara>
          </w:p>
        </w:tc>
        <w:tc>
          <w:tcPr>
            <w:tcW w:w="350" w:type="pct"/>
            <w:vAlign w:val="center"/>
          </w:tcPr>
          <w:p w14:paraId="293F7BA3" w14:textId="72D2CE78" w:rsidR="00C92C76" w:rsidRPr="00C92C76" w:rsidRDefault="00C92C76" w:rsidP="00C92C76">
            <w:pPr>
              <w:spacing w:after="240"/>
              <w:ind w:firstLine="0"/>
              <w:jc w:val="right"/>
              <w:rPr>
                <w:lang w:val="en-150"/>
              </w:rPr>
            </w:pPr>
            <w:bookmarkStart w:id="30" w:name="_Ref74570049"/>
            <w:bookmarkStart w:id="31" w:name="_Toc74566207"/>
            <w:bookmarkStart w:id="32" w:name="_Toc74569681"/>
            <w:bookmarkStart w:id="33" w:name="_Toc74572291"/>
            <w:r>
              <w:rPr>
                <w:lang w:val="en-150"/>
              </w:rPr>
              <w:t>(</w:t>
            </w:r>
            <w:r>
              <w:fldChar w:fldCharType="begin"/>
            </w:r>
            <w:r>
              <w:instrText xml:space="preserve"> SEQ Equation \* ARABIC </w:instrText>
            </w:r>
            <w:r>
              <w:fldChar w:fldCharType="separate"/>
            </w:r>
            <w:r w:rsidR="00452B2C">
              <w:rPr>
                <w:noProof/>
              </w:rPr>
              <w:t>1</w:t>
            </w:r>
            <w:r>
              <w:fldChar w:fldCharType="end"/>
            </w:r>
            <w:bookmarkEnd w:id="30"/>
            <w:r>
              <w:rPr>
                <w:lang w:val="en-150"/>
              </w:rPr>
              <w:t>)</w:t>
            </w:r>
            <w:bookmarkEnd w:id="31"/>
            <w:bookmarkEnd w:id="32"/>
            <w:bookmarkEnd w:id="33"/>
          </w:p>
        </w:tc>
      </w:tr>
    </w:tbl>
    <w:p w14:paraId="257FA723" w14:textId="77777777" w:rsidR="007C3039" w:rsidRPr="00EB5B16" w:rsidRDefault="00FC6675" w:rsidP="0092543A">
      <w:pPr>
        <w:rPr>
          <w:lang w:val="en-150"/>
        </w:rPr>
      </w:pPr>
      <w:r w:rsidRPr="00EB5B16">
        <w:rPr>
          <w:lang w:val="en-150"/>
        </w:rPr>
        <w:t xml:space="preserve">Where </w:t>
      </w:r>
      <w:r w:rsidR="007C3039" w:rsidRPr="00EB5B16">
        <w:rPr>
          <w:lang w:val="en-150"/>
        </w:rPr>
        <w:t>we can find:</w:t>
      </w:r>
    </w:p>
    <w:p w14:paraId="2D3BBFF5" w14:textId="77777777" w:rsidR="007C3039" w:rsidRPr="00EB5B16" w:rsidRDefault="007C3039" w:rsidP="00EB693E">
      <w:pPr>
        <w:pStyle w:val="ListParagraph"/>
        <w:numPr>
          <w:ilvl w:val="0"/>
          <w:numId w:val="37"/>
        </w:numPr>
        <w:tabs>
          <w:tab w:val="left" w:pos="1701"/>
        </w:tabs>
        <w:rPr>
          <w:rFonts w:ascii="Cambria Math" w:hAnsi="Cambria Math"/>
          <w:lang w:val="en-150"/>
          <w:oMath/>
        </w:rPr>
      </w:pPr>
      <m:oMath>
        <m:r>
          <m:rPr>
            <m:sty m:val="bi"/>
          </m:rPr>
          <w:rPr>
            <w:rFonts w:ascii="Cambria Math" w:hAnsi="Cambria Math"/>
            <w:lang w:val="en-150"/>
          </w:rPr>
          <m:t>w</m:t>
        </m:r>
      </m:oMath>
      <w:r w:rsidRPr="00EB5B16">
        <w:rPr>
          <w:b/>
          <w:lang w:val="en-150"/>
        </w:rPr>
        <w:tab/>
      </w:r>
      <w:r w:rsidRPr="00EB5B16">
        <w:rPr>
          <w:lang w:val="en-150"/>
        </w:rPr>
        <w:t xml:space="preserve">: This layer’s weights (tensor). To be inferred from </w:t>
      </w:r>
      <m:oMath>
        <m:r>
          <m:rPr>
            <m:sty m:val="bi"/>
          </m:rPr>
          <w:rPr>
            <w:rFonts w:ascii="Cambria Math" w:hAnsi="Cambria Math"/>
            <w:lang w:val="en-150"/>
          </w:rPr>
          <m:t>xy</m:t>
        </m:r>
      </m:oMath>
      <w:r w:rsidRPr="00EB5B16">
        <w:rPr>
          <w:b/>
          <w:lang w:val="en-150"/>
        </w:rPr>
        <w:t xml:space="preserve"> </w:t>
      </w:r>
      <w:r w:rsidRPr="00EB5B16">
        <w:rPr>
          <w:lang w:val="en-150"/>
        </w:rPr>
        <w:t>examples.</w:t>
      </w:r>
    </w:p>
    <w:p w14:paraId="683FF677" w14:textId="77777777" w:rsidR="007C3039" w:rsidRPr="00EB5B16" w:rsidRDefault="007C3039" w:rsidP="00EB693E">
      <w:pPr>
        <w:pStyle w:val="ListParagraph"/>
        <w:numPr>
          <w:ilvl w:val="0"/>
          <w:numId w:val="37"/>
        </w:numPr>
        <w:tabs>
          <w:tab w:val="left" w:pos="1701"/>
        </w:tabs>
        <w:rPr>
          <w:rFonts w:ascii="Cambria Math" w:hAnsi="Cambria Math"/>
          <w:lang w:val="en-150"/>
          <w:oMath/>
        </w:rPr>
      </w:pPr>
      <m:oMath>
        <m:r>
          <m:rPr>
            <m:sty m:val="bi"/>
          </m:rPr>
          <w:rPr>
            <w:rFonts w:ascii="Cambria Math" w:hAnsi="Cambria Math"/>
            <w:lang w:val="en-150"/>
          </w:rPr>
          <m:t>b</m:t>
        </m:r>
      </m:oMath>
      <w:r w:rsidRPr="00EB5B16">
        <w:rPr>
          <w:b/>
          <w:lang w:val="en-150"/>
        </w:rPr>
        <w:tab/>
      </w:r>
      <w:r w:rsidRPr="00EB5B16">
        <w:rPr>
          <w:lang w:val="en-150"/>
        </w:rPr>
        <w:t xml:space="preserve">: This layer’s biases (tensor). To be inferred from </w:t>
      </w:r>
      <m:oMath>
        <m:r>
          <m:rPr>
            <m:sty m:val="bi"/>
          </m:rPr>
          <w:rPr>
            <w:rFonts w:ascii="Cambria Math" w:hAnsi="Cambria Math"/>
            <w:lang w:val="en-150"/>
          </w:rPr>
          <m:t>xy</m:t>
        </m:r>
      </m:oMath>
      <w:r w:rsidRPr="00EB5B16">
        <w:rPr>
          <w:b/>
          <w:lang w:val="en-150"/>
        </w:rPr>
        <w:t xml:space="preserve"> </w:t>
      </w:r>
      <w:r w:rsidRPr="00EB5B16">
        <w:rPr>
          <w:lang w:val="en-150"/>
        </w:rPr>
        <w:t>examples.</w:t>
      </w:r>
    </w:p>
    <w:p w14:paraId="78DF129C" w14:textId="77777777" w:rsidR="007C3039" w:rsidRPr="00EB5B16" w:rsidRDefault="007C3039" w:rsidP="00EB693E">
      <w:pPr>
        <w:pStyle w:val="ListParagraph"/>
        <w:numPr>
          <w:ilvl w:val="0"/>
          <w:numId w:val="37"/>
        </w:numPr>
        <w:tabs>
          <w:tab w:val="left" w:pos="1701"/>
        </w:tabs>
        <w:rPr>
          <w:rFonts w:ascii="Cambria Math" w:hAnsi="Cambria Math"/>
          <w:lang w:val="en-150"/>
          <w:oMath/>
        </w:rPr>
      </w:pPr>
      <m:oMath>
        <m:r>
          <w:rPr>
            <w:rFonts w:ascii="Cambria Math" w:hAnsi="Cambria Math"/>
            <w:lang w:val="en-150"/>
          </w:rPr>
          <m:t>f</m:t>
        </m:r>
      </m:oMath>
      <w:r w:rsidRPr="00EB5B16">
        <w:rPr>
          <w:lang w:val="en-150"/>
        </w:rPr>
        <w:tab/>
        <w:t>: This layer’s activation function (non linear). Designer-defined.</w:t>
      </w:r>
    </w:p>
    <w:p w14:paraId="20D9F3A5" w14:textId="77777777" w:rsidR="007C3039" w:rsidRPr="00EB5B16" w:rsidRDefault="007C3039" w:rsidP="00EB693E">
      <w:pPr>
        <w:pStyle w:val="ListParagraph"/>
        <w:numPr>
          <w:ilvl w:val="0"/>
          <w:numId w:val="37"/>
        </w:numPr>
        <w:tabs>
          <w:tab w:val="left" w:pos="1701"/>
        </w:tabs>
        <w:spacing w:after="240"/>
        <w:rPr>
          <w:rFonts w:ascii="Cambria Math" w:hAnsi="Cambria Math"/>
          <w:lang w:val="en-150"/>
          <w:oMath/>
        </w:rPr>
      </w:pPr>
      <m:oMath>
        <m:r>
          <m:rPr>
            <m:sty m:val="bi"/>
          </m:rPr>
          <w:rPr>
            <w:rFonts w:ascii="Cambria Math" w:hAnsi="Cambria Math"/>
            <w:lang w:val="en-150"/>
          </w:rPr>
          <m:t>x, y</m:t>
        </m:r>
      </m:oMath>
      <w:r w:rsidRPr="00EB5B16">
        <w:rPr>
          <w:b/>
          <w:lang w:val="en-150"/>
        </w:rPr>
        <w:tab/>
      </w:r>
      <w:r w:rsidRPr="00EB5B16">
        <w:rPr>
          <w:lang w:val="en-150"/>
        </w:rPr>
        <w:t>: This layer’s input and output, respectively. Provided as data.</w:t>
      </w:r>
    </w:p>
    <w:p w14:paraId="6464B5EA" w14:textId="726065B3" w:rsidR="003E5C7C" w:rsidRPr="00EB5B16" w:rsidRDefault="00FC6675" w:rsidP="003E5C7C">
      <w:pPr>
        <w:rPr>
          <w:iCs/>
          <w:lang w:val="en-150"/>
        </w:rPr>
      </w:pPr>
      <w:r w:rsidRPr="00EB5B16">
        <w:rPr>
          <w:lang w:val="en-150"/>
        </w:rPr>
        <w:t>In a supervised learning setting, the input and output vectors of this</w:t>
      </w:r>
      <w:r w:rsidR="007C3039" w:rsidRPr="00EB5B16">
        <w:rPr>
          <w:lang w:val="en-150"/>
        </w:rPr>
        <w:t xml:space="preserve"> single-layer</w:t>
      </w:r>
      <w:r w:rsidRPr="00EB5B16">
        <w:rPr>
          <w:lang w:val="en-150"/>
        </w:rPr>
        <w:t xml:space="preserve"> network </w:t>
      </w:r>
      <m:oMath>
        <m:r>
          <m:rPr>
            <m:sty m:val="bi"/>
          </m:rPr>
          <w:rPr>
            <w:rFonts w:ascii="Cambria Math" w:hAnsi="Cambria Math"/>
            <w:lang w:val="en-150"/>
          </w:rPr>
          <m:t>x</m:t>
        </m:r>
      </m:oMath>
      <w:r w:rsidRPr="00EB5B16">
        <w:rPr>
          <w:lang w:val="en-150"/>
        </w:rPr>
        <w:t xml:space="preserve"> and </w:t>
      </w:r>
      <m:oMath>
        <m:r>
          <m:rPr>
            <m:sty m:val="bi"/>
          </m:rPr>
          <w:rPr>
            <w:rFonts w:ascii="Cambria Math" w:hAnsi="Cambria Math"/>
            <w:lang w:val="en-150"/>
          </w:rPr>
          <m:t>y</m:t>
        </m:r>
      </m:oMath>
      <w:r w:rsidRPr="00EB5B16">
        <w:rPr>
          <w:b/>
          <w:lang w:val="en-150"/>
        </w:rPr>
        <w:t xml:space="preserve"> </w:t>
      </w:r>
      <w:r w:rsidR="007C3039" w:rsidRPr="00EB5B16">
        <w:rPr>
          <w:lang w:val="en-150"/>
        </w:rPr>
        <w:t xml:space="preserve">are known, and this layer’s weights and biases would need to be inferred. This is done by comparing the predicted output of the network </w:t>
      </w:r>
      <m:oMath>
        <m:r>
          <m:rPr>
            <m:sty m:val="bi"/>
          </m:rPr>
          <w:rPr>
            <w:rFonts w:ascii="Cambria Math" w:hAnsi="Cambria Math"/>
            <w:lang w:val="en-150"/>
          </w:rPr>
          <m:t>y</m:t>
        </m:r>
      </m:oMath>
      <w:r w:rsidR="007C3039" w:rsidRPr="00EB5B16">
        <w:rPr>
          <w:b/>
          <w:lang w:val="en-150"/>
        </w:rPr>
        <w:t xml:space="preserve"> </w:t>
      </w:r>
      <w:r w:rsidR="007C3039" w:rsidRPr="00EB5B16">
        <w:rPr>
          <w:lang w:val="en-150"/>
        </w:rPr>
        <w:t xml:space="preserve">with the example output data </w:t>
      </w:r>
      <m:oMath>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training</m:t>
            </m:r>
          </m:sub>
        </m:sSub>
      </m:oMath>
      <w:r w:rsidR="003E5C7C" w:rsidRPr="00EB5B16">
        <w:rPr>
          <w:lang w:val="en-150"/>
        </w:rPr>
        <w:t xml:space="preserve"> via a loss function  </w:t>
      </w:r>
      <m:oMath>
        <m:r>
          <m:rPr>
            <m:scr m:val="script"/>
            <m:sty m:val="bi"/>
          </m:rPr>
          <w:rPr>
            <w:rFonts w:ascii="Cambria Math" w:hAnsi="Cambria Math"/>
            <w:lang w:val="en-150"/>
          </w:rPr>
          <m:t>l</m:t>
        </m:r>
      </m:oMath>
      <w:r w:rsidR="003E5C7C" w:rsidRPr="00EB5B16">
        <w:rPr>
          <w:iCs/>
          <w:lang w:val="en-150"/>
        </w:rPr>
        <w:t xml:space="preserve">, the output of which will be used to modify the values in </w:t>
      </w:r>
      <m:oMath>
        <m:r>
          <m:rPr>
            <m:sty m:val="bi"/>
          </m:rPr>
          <w:rPr>
            <w:rFonts w:ascii="Cambria Math" w:hAnsi="Cambria Math"/>
            <w:lang w:val="en-150"/>
          </w:rPr>
          <m:t>w</m:t>
        </m:r>
      </m:oMath>
      <w:r w:rsidR="003E5C7C" w:rsidRPr="00EB5B16">
        <w:rPr>
          <w:iCs/>
          <w:lang w:val="en-150"/>
        </w:rPr>
        <w:t xml:space="preserve"> and </w:t>
      </w:r>
      <m:oMath>
        <m:r>
          <m:rPr>
            <m:sty m:val="bi"/>
          </m:rPr>
          <w:rPr>
            <w:rFonts w:ascii="Cambria Math" w:hAnsi="Cambria Math"/>
            <w:lang w:val="en-150"/>
          </w:rPr>
          <m:t>b</m:t>
        </m:r>
      </m:oMath>
      <w:r w:rsidR="003E5C7C" w:rsidRPr="00EB5B16">
        <w:rPr>
          <w:iCs/>
          <w:lang w:val="en-150"/>
        </w:rPr>
        <w:t>. Within an ANN, a difference is made between the two following</w:t>
      </w:r>
      <w:r w:rsidR="00002C09" w:rsidRPr="00EB5B16">
        <w:rPr>
          <w:iCs/>
          <w:lang w:val="en-150"/>
        </w:rPr>
        <w:t xml:space="preserve"> </w:t>
      </w:r>
      <w:r w:rsidR="00002C09" w:rsidRPr="00EB5B16">
        <w:rPr>
          <w:iCs/>
          <w:lang w:val="en-150"/>
        </w:rPr>
        <w:fldChar w:fldCharType="begin" w:fldLock="1"/>
      </w:r>
      <w:r w:rsidR="00265D76" w:rsidRPr="00EB5B16">
        <w:rPr>
          <w:iCs/>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iCs/>
          <w:lang w:val="en-150"/>
        </w:rPr>
        <w:fldChar w:fldCharType="separate"/>
      </w:r>
      <w:r w:rsidR="00D46F62" w:rsidRPr="00EB5B16">
        <w:rPr>
          <w:iCs/>
          <w:noProof/>
          <w:lang w:val="en-150"/>
        </w:rPr>
        <w:t>[4]</w:t>
      </w:r>
      <w:r w:rsidR="00002C09" w:rsidRPr="00EB5B16">
        <w:rPr>
          <w:iCs/>
          <w:lang w:val="en-150"/>
        </w:rPr>
        <w:fldChar w:fldCharType="end"/>
      </w:r>
      <w:r w:rsidR="003E5C7C" w:rsidRPr="00EB5B16">
        <w:rPr>
          <w:iCs/>
          <w:lang w:val="en-150"/>
        </w:rPr>
        <w:t>:</w:t>
      </w:r>
    </w:p>
    <w:p w14:paraId="06A3BBF6" w14:textId="77777777" w:rsidR="003E5C7C" w:rsidRPr="00EB5B16" w:rsidRDefault="003E5C7C" w:rsidP="00EB693E">
      <w:pPr>
        <w:pStyle w:val="ListParagraph"/>
        <w:numPr>
          <w:ilvl w:val="0"/>
          <w:numId w:val="38"/>
        </w:numPr>
        <w:tabs>
          <w:tab w:val="left" w:pos="2835"/>
        </w:tabs>
        <w:rPr>
          <w:iCs/>
          <w:lang w:val="en-150"/>
        </w:rPr>
      </w:pPr>
      <w:r w:rsidRPr="00EB5B16">
        <w:rPr>
          <w:iCs/>
          <w:lang w:val="en-150"/>
        </w:rPr>
        <w:t>Parameters</w:t>
      </w:r>
      <w:r w:rsidRPr="00EB5B16">
        <w:rPr>
          <w:iCs/>
          <w:lang w:val="en-150"/>
        </w:rPr>
        <w:tab/>
        <w:t xml:space="preserve">: Which are the </w:t>
      </w:r>
      <w:r w:rsidRPr="00EB5B16">
        <w:rPr>
          <w:i/>
          <w:iCs/>
          <w:lang w:val="en-150"/>
        </w:rPr>
        <w:t xml:space="preserve">trainable </w:t>
      </w:r>
      <w:r w:rsidRPr="00EB5B16">
        <w:rPr>
          <w:iCs/>
          <w:lang w:val="en-150"/>
        </w:rPr>
        <w:t xml:space="preserve">parameters of </w:t>
      </w:r>
      <w:r w:rsidR="00254928" w:rsidRPr="00EB5B16">
        <w:rPr>
          <w:iCs/>
          <w:lang w:val="en-150"/>
        </w:rPr>
        <w:t>a</w:t>
      </w:r>
      <w:r w:rsidRPr="00EB5B16">
        <w:rPr>
          <w:iCs/>
          <w:lang w:val="en-150"/>
        </w:rPr>
        <w:t xml:space="preserve"> </w:t>
      </w:r>
      <w:r w:rsidR="00254928" w:rsidRPr="00EB5B16">
        <w:rPr>
          <w:iCs/>
          <w:lang w:val="en-150"/>
        </w:rPr>
        <w:t>network</w:t>
      </w:r>
      <w:r w:rsidRPr="00EB5B16">
        <w:rPr>
          <w:iCs/>
          <w:lang w:val="en-150"/>
        </w:rPr>
        <w:t xml:space="preserve"> (</w:t>
      </w:r>
      <m:oMath>
        <m:r>
          <m:rPr>
            <m:sty m:val="bi"/>
          </m:rPr>
          <w:rPr>
            <w:rFonts w:ascii="Cambria Math" w:hAnsi="Cambria Math"/>
            <w:lang w:val="en-150"/>
          </w:rPr>
          <m:t>w, b</m:t>
        </m:r>
      </m:oMath>
      <w:r w:rsidRPr="00EB5B16">
        <w:rPr>
          <w:iCs/>
          <w:lang w:val="en-150"/>
        </w:rPr>
        <w:t>).</w:t>
      </w:r>
    </w:p>
    <w:p w14:paraId="526E79B3" w14:textId="77777777" w:rsidR="003E5C7C" w:rsidRPr="00EB5B16" w:rsidRDefault="003E5C7C" w:rsidP="00EB693E">
      <w:pPr>
        <w:pStyle w:val="ListParagraph"/>
        <w:numPr>
          <w:ilvl w:val="0"/>
          <w:numId w:val="38"/>
        </w:numPr>
        <w:tabs>
          <w:tab w:val="left" w:pos="2835"/>
        </w:tabs>
        <w:spacing w:after="240"/>
        <w:rPr>
          <w:iCs/>
          <w:lang w:val="en-150"/>
        </w:rPr>
      </w:pPr>
      <w:r w:rsidRPr="00EB5B16">
        <w:rPr>
          <w:iCs/>
          <w:lang w:val="en-150"/>
        </w:rPr>
        <w:t>Hyperparameters</w:t>
      </w:r>
      <w:r w:rsidRPr="00EB5B16">
        <w:rPr>
          <w:iCs/>
          <w:lang w:val="en-150"/>
        </w:rPr>
        <w:tab/>
        <w:t xml:space="preserve">: Which are the </w:t>
      </w:r>
      <w:r w:rsidRPr="00EB5B16">
        <w:rPr>
          <w:i/>
          <w:iCs/>
          <w:lang w:val="en-150"/>
        </w:rPr>
        <w:t xml:space="preserve">non-trainable </w:t>
      </w:r>
      <w:r w:rsidRPr="00EB5B16">
        <w:rPr>
          <w:iCs/>
          <w:lang w:val="en-150"/>
        </w:rPr>
        <w:t xml:space="preserve">parameters of </w:t>
      </w:r>
      <w:r w:rsidR="00254928" w:rsidRPr="00EB5B16">
        <w:rPr>
          <w:iCs/>
          <w:lang w:val="en-150"/>
        </w:rPr>
        <w:t>a</w:t>
      </w:r>
      <w:r w:rsidRPr="00EB5B16">
        <w:rPr>
          <w:iCs/>
          <w:lang w:val="en-150"/>
        </w:rPr>
        <w:t xml:space="preserve"> </w:t>
      </w:r>
      <w:r w:rsidR="00254928" w:rsidRPr="00EB5B16">
        <w:rPr>
          <w:iCs/>
          <w:lang w:val="en-150"/>
        </w:rPr>
        <w:t>network</w:t>
      </w:r>
      <w:r w:rsidRPr="00EB5B16">
        <w:rPr>
          <w:iCs/>
          <w:lang w:val="en-150"/>
        </w:rPr>
        <w:t xml:space="preserve"> (</w:t>
      </w:r>
      <m:oMath>
        <m:r>
          <w:rPr>
            <w:rFonts w:ascii="Cambria Math" w:hAnsi="Cambria Math"/>
            <w:lang w:val="en-150"/>
          </w:rPr>
          <m:t xml:space="preserve">f, </m:t>
        </m:r>
        <m:r>
          <m:rPr>
            <m:scr m:val="script"/>
            <m:sty m:val="bi"/>
          </m:rPr>
          <w:rPr>
            <w:rFonts w:ascii="Cambria Math" w:hAnsi="Cambria Math"/>
            <w:lang w:val="en-150"/>
          </w:rPr>
          <m:t>l</m:t>
        </m:r>
      </m:oMath>
      <w:r w:rsidRPr="00EB5B16">
        <w:rPr>
          <w:iCs/>
          <w:lang w:val="en-150"/>
        </w:rPr>
        <w:t>).</w:t>
      </w:r>
    </w:p>
    <w:p w14:paraId="733F9DBE" w14:textId="77777777" w:rsidR="003E5C7C" w:rsidRPr="00EB5B16" w:rsidRDefault="00AE0539" w:rsidP="003E5C7C">
      <w:pPr>
        <w:tabs>
          <w:tab w:val="left" w:pos="2835"/>
        </w:tabs>
        <w:spacing w:after="240"/>
        <w:rPr>
          <w:iCs/>
          <w:lang w:val="en-150"/>
        </w:rPr>
      </w:pPr>
      <w:r w:rsidRPr="00EB5B16">
        <w:rPr>
          <w:iCs/>
          <w:lang w:val="en-150"/>
        </w:rPr>
        <w:t>A densely</w:t>
      </w:r>
      <w:r w:rsidR="00B90308" w:rsidRPr="00EB5B16">
        <w:rPr>
          <w:iCs/>
          <w:lang w:val="en-150"/>
        </w:rPr>
        <w:t>-</w:t>
      </w:r>
      <w:r w:rsidRPr="00EB5B16">
        <w:rPr>
          <w:iCs/>
          <w:lang w:val="en-150"/>
        </w:rPr>
        <w:t xml:space="preserve">connected layer is a layer in which all input values </w:t>
      </w:r>
      <m:oMath>
        <m:r>
          <m:rPr>
            <m:sty m:val="bi"/>
          </m:rPr>
          <w:rPr>
            <w:rFonts w:ascii="Cambria Math" w:hAnsi="Cambria Math"/>
            <w:lang w:val="en-150"/>
          </w:rPr>
          <m:t>x</m:t>
        </m:r>
      </m:oMath>
      <w:r w:rsidRPr="00EB5B16">
        <w:rPr>
          <w:b/>
          <w:lang w:val="en-150"/>
        </w:rPr>
        <w:t xml:space="preserve"> </w:t>
      </w:r>
      <w:r w:rsidRPr="00EB5B16">
        <w:rPr>
          <w:iCs/>
          <w:lang w:val="en-150"/>
        </w:rPr>
        <w:t xml:space="preserve">are related to all output values </w:t>
      </w:r>
      <m:oMath>
        <m:r>
          <m:rPr>
            <m:sty m:val="bi"/>
          </m:rPr>
          <w:rPr>
            <w:rFonts w:ascii="Cambria Math" w:hAnsi="Cambria Math"/>
            <w:lang w:val="en-150"/>
          </w:rPr>
          <m:t>y</m:t>
        </m:r>
      </m:oMath>
      <w:r w:rsidRPr="00EB5B16">
        <w:rPr>
          <w:b/>
          <w:lang w:val="en-150"/>
        </w:rPr>
        <w:t xml:space="preserve">. </w:t>
      </w:r>
      <w:r w:rsidR="003E5C7C" w:rsidRPr="00EB5B16">
        <w:rPr>
          <w:iCs/>
          <w:lang w:val="en-150"/>
        </w:rPr>
        <w:t>While more complex layer models exist, a simple densely-connected ANN layer can be entirely modelled by one</w:t>
      </w:r>
      <w:r w:rsidRPr="00EB5B16">
        <w:rPr>
          <w:iCs/>
          <w:lang w:val="en-150"/>
        </w:rPr>
        <w:t xml:space="preserve"> single</w:t>
      </w:r>
      <w:r w:rsidR="003E5C7C" w:rsidRPr="00EB5B16">
        <w:rPr>
          <w:iCs/>
          <w:lang w:val="en-150"/>
        </w:rPr>
        <w:t xml:space="preserve"> Perceptron</w:t>
      </w:r>
      <w:r w:rsidR="004C61C4" w:rsidRPr="00EB5B16">
        <w:rPr>
          <w:iCs/>
          <w:lang w:val="en-150"/>
        </w:rPr>
        <w:t>.</w:t>
      </w:r>
      <w:r w:rsidRPr="00EB5B16">
        <w:rPr>
          <w:iCs/>
          <w:lang w:val="en-150"/>
        </w:rPr>
        <w:t xml:space="preserve"> In general, an </w:t>
      </w:r>
      <w:r w:rsidR="004C61C4" w:rsidRPr="00EB5B16">
        <w:rPr>
          <w:iCs/>
          <w:lang w:val="en-150"/>
        </w:rPr>
        <w:t>ANN layer is simply a linear operation between the layer’s input and its weights passed through a non-linear activation function.</w:t>
      </w:r>
    </w:p>
    <w:p w14:paraId="6A937A6E" w14:textId="25684728" w:rsidR="007C3039" w:rsidRPr="00EB5B16" w:rsidRDefault="004C61C4" w:rsidP="004C61C4">
      <w:pPr>
        <w:ind w:firstLine="0"/>
        <w:jc w:val="center"/>
        <w:rPr>
          <w:lang w:val="en-150"/>
        </w:rPr>
      </w:pPr>
      <w:r w:rsidRPr="00EB5B16">
        <w:rPr>
          <w:noProof/>
          <w:lang w:val="en-150" w:eastAsia="en-US"/>
        </w:rPr>
        <w:lastRenderedPageBreak/>
        <w:drawing>
          <wp:inline distT="0" distB="0" distL="0" distR="0" wp14:anchorId="4CBA72AF" wp14:editId="2D1E15BC">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41525C0B" w:rsidR="004C61C4" w:rsidRPr="00EB5B16" w:rsidRDefault="00CF63D7" w:rsidP="004C61C4">
      <w:pPr>
        <w:pStyle w:val="Caption"/>
        <w:spacing w:after="0"/>
        <w:ind w:firstLine="0"/>
        <w:rPr>
          <w:lang w:val="en-150"/>
        </w:rPr>
      </w:pPr>
      <w:bookmarkStart w:id="34" w:name="_Ref74520279"/>
      <w:bookmarkStart w:id="35" w:name="_Toc7457217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w:t>
      </w:r>
      <w:r w:rsidRPr="00EB5B16">
        <w:rPr>
          <w:lang w:val="en-150"/>
        </w:rPr>
        <w:fldChar w:fldCharType="end"/>
      </w:r>
      <w:bookmarkEnd w:id="34"/>
      <w:r w:rsidR="004C61C4" w:rsidRPr="00EB5B16">
        <w:rPr>
          <w:lang w:val="en-150"/>
        </w:rPr>
        <w:t>: A very simple ANN architecture</w:t>
      </w:r>
      <w:bookmarkEnd w:id="35"/>
    </w:p>
    <w:p w14:paraId="697879A7" w14:textId="65C6255C" w:rsidR="004C61C4" w:rsidRPr="00EB5B16" w:rsidRDefault="004C61C4" w:rsidP="004C61C4">
      <w:pPr>
        <w:pStyle w:val="Caption"/>
        <w:ind w:firstLine="0"/>
        <w:rPr>
          <w:lang w:val="en-150"/>
        </w:rPr>
      </w:pPr>
      <w:r w:rsidRPr="00EB5B16">
        <w:rPr>
          <w:lang w:val="en-150"/>
        </w:rPr>
        <w:t>Source</w:t>
      </w:r>
      <w:r w:rsidRPr="00EB5B16">
        <w:rPr>
          <w:b w:val="0"/>
          <w:bCs w:val="0"/>
          <w:lang w:val="en-150"/>
        </w:rPr>
        <w:t xml:space="preserve">: </w:t>
      </w:r>
      <w:r w:rsidR="00002C09"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002C09" w:rsidRPr="00EB5B16">
        <w:rPr>
          <w:lang w:val="en-150"/>
        </w:rPr>
        <w:fldChar w:fldCharType="separate"/>
      </w:r>
      <w:r w:rsidR="00D46F62" w:rsidRPr="00EB5B16">
        <w:rPr>
          <w:b w:val="0"/>
          <w:noProof/>
          <w:lang w:val="en-150"/>
        </w:rPr>
        <w:t>[5]</w:t>
      </w:r>
      <w:r w:rsidR="00002C09" w:rsidRPr="00EB5B16">
        <w:rPr>
          <w:lang w:val="en-150"/>
        </w:rPr>
        <w:fldChar w:fldCharType="end"/>
      </w:r>
    </w:p>
    <w:p w14:paraId="4DDFEB89" w14:textId="13ACBA72" w:rsidR="005E3A67" w:rsidRPr="00EB5B16" w:rsidRDefault="00EB5B16" w:rsidP="00C31E88">
      <w:pPr>
        <w:rPr>
          <w:lang w:val="en-150"/>
        </w:rPr>
      </w:pPr>
      <w:r>
        <w:rPr>
          <w:lang w:val="en-150"/>
        </w:rPr>
        <w:fldChar w:fldCharType="begin"/>
      </w:r>
      <w:r>
        <w:rPr>
          <w:lang w:val="en-150"/>
        </w:rPr>
        <w:instrText xml:space="preserve"> REF _Ref74520279 \h </w:instrText>
      </w:r>
      <w:r>
        <w:rPr>
          <w:lang w:val="en-150"/>
        </w:rPr>
      </w:r>
      <w:r>
        <w:rPr>
          <w:lang w:val="en-150"/>
        </w:rPr>
        <w:fldChar w:fldCharType="separate"/>
      </w:r>
      <w:r w:rsidR="00452B2C" w:rsidRPr="00EB5B16">
        <w:rPr>
          <w:lang w:val="en-150"/>
        </w:rPr>
        <w:t xml:space="preserve">Figure </w:t>
      </w:r>
      <w:r w:rsidR="00452B2C">
        <w:rPr>
          <w:noProof/>
          <w:lang w:val="en-150"/>
        </w:rPr>
        <w:t>4</w:t>
      </w:r>
      <w:r>
        <w:rPr>
          <w:lang w:val="en-150"/>
        </w:rPr>
        <w:fldChar w:fldCharType="end"/>
      </w:r>
      <w:r>
        <w:rPr>
          <w:lang w:val="en-US"/>
        </w:rPr>
        <w:t xml:space="preserve"> </w:t>
      </w:r>
      <w:r w:rsidR="004C61C4" w:rsidRPr="00EB5B16">
        <w:rPr>
          <w:lang w:val="en-150"/>
        </w:rPr>
        <w:t xml:space="preserve">shows a densely-connected ANN architecture. </w:t>
      </w:r>
      <w:r w:rsidR="005E3A67" w:rsidRPr="00EB5B16">
        <w:rPr>
          <w:lang w:val="en-150"/>
        </w:rPr>
        <w:t>Note that</w:t>
      </w:r>
      <w:r>
        <w:rPr>
          <w:lang w:val="en-US"/>
        </w:rPr>
        <w:t>,</w:t>
      </w:r>
      <w:r w:rsidR="005E3A67" w:rsidRPr="00EB5B16">
        <w:rPr>
          <w:lang w:val="en-150"/>
        </w:rPr>
        <w:t xml:space="preserve"> in the </w:t>
      </w:r>
      <w:r>
        <w:rPr>
          <w:lang w:val="en-US"/>
        </w:rPr>
        <w:t>p</w:t>
      </w:r>
      <w:proofErr w:type="spellStart"/>
      <w:r w:rsidR="005E3A67" w:rsidRPr="00EB5B16">
        <w:rPr>
          <w:lang w:val="en-150"/>
        </w:rPr>
        <w:t>erceptron</w:t>
      </w:r>
      <w:proofErr w:type="spellEnd"/>
      <w:r w:rsidR="005E3A67" w:rsidRPr="00EB5B16">
        <w:rPr>
          <w:lang w:val="en-150"/>
        </w:rPr>
        <w:t xml:space="preserve"> example</w:t>
      </w:r>
      <w:r>
        <w:rPr>
          <w:lang w:val="en-US"/>
        </w:rPr>
        <w:t>,</w:t>
      </w:r>
      <w:r w:rsidR="005E3A67" w:rsidRPr="00EB5B16">
        <w:rPr>
          <w:lang w:val="en-150"/>
        </w:rPr>
        <w:t xml:space="preserve"> the term layer was used as a reference for the operations happening in between each of the circular arrays in </w:t>
      </w:r>
      <w:r>
        <w:rPr>
          <w:lang w:val="en-150"/>
        </w:rPr>
        <w:fldChar w:fldCharType="begin"/>
      </w:r>
      <w:r>
        <w:rPr>
          <w:lang w:val="en-150"/>
        </w:rPr>
        <w:instrText xml:space="preserve"> REF _Ref74520279 \h </w:instrText>
      </w:r>
      <w:r>
        <w:rPr>
          <w:lang w:val="en-150"/>
        </w:rPr>
      </w:r>
      <w:r>
        <w:rPr>
          <w:lang w:val="en-150"/>
        </w:rPr>
        <w:fldChar w:fldCharType="separate"/>
      </w:r>
      <w:r w:rsidR="00452B2C" w:rsidRPr="00EB5B16">
        <w:rPr>
          <w:lang w:val="en-150"/>
        </w:rPr>
        <w:t xml:space="preserve">Figure </w:t>
      </w:r>
      <w:r w:rsidR="00452B2C">
        <w:rPr>
          <w:noProof/>
          <w:lang w:val="en-150"/>
        </w:rPr>
        <w:t>4</w:t>
      </w:r>
      <w:r>
        <w:rPr>
          <w:lang w:val="en-150"/>
        </w:rPr>
        <w:fldChar w:fldCharType="end"/>
      </w:r>
      <w:r w:rsidR="005E3A67" w:rsidRPr="00EB5B16">
        <w:rPr>
          <w:lang w:val="en-150"/>
        </w:rPr>
        <w:t>, while now layer denotes a particular representation of the data within the network. In practice, the term layer is used indistinctively for both concepts</w:t>
      </w:r>
      <w:r w:rsidR="006C3A8A" w:rsidRPr="00EB5B16">
        <w:rPr>
          <w:lang w:val="en-150"/>
        </w:rPr>
        <w:t xml:space="preserve"> (the preferred definition within this work being the former)</w:t>
      </w:r>
      <w:r w:rsidR="005E3A67" w:rsidRPr="00EB5B16">
        <w:rPr>
          <w:lang w:val="en-150"/>
        </w:rPr>
        <w:t>. The t</w:t>
      </w:r>
      <w:r w:rsidR="006C3A8A" w:rsidRPr="00EB5B16">
        <w:rPr>
          <w:lang w:val="en-150"/>
        </w:rPr>
        <w:t xml:space="preserve">hree layers, as </w:t>
      </w:r>
      <w:r w:rsidR="005E3A67" w:rsidRPr="00EB5B16">
        <w:rPr>
          <w:lang w:val="en-150"/>
        </w:rPr>
        <w:t xml:space="preserve">pointed out in </w:t>
      </w:r>
      <w:r>
        <w:rPr>
          <w:lang w:val="en-150"/>
        </w:rPr>
        <w:fldChar w:fldCharType="begin"/>
      </w:r>
      <w:r>
        <w:rPr>
          <w:lang w:val="en-150"/>
        </w:rPr>
        <w:instrText xml:space="preserve"> REF _Ref74520279 \h </w:instrText>
      </w:r>
      <w:r>
        <w:rPr>
          <w:lang w:val="en-150"/>
        </w:rPr>
      </w:r>
      <w:r>
        <w:rPr>
          <w:lang w:val="en-150"/>
        </w:rPr>
        <w:fldChar w:fldCharType="separate"/>
      </w:r>
      <w:r w:rsidR="00452B2C" w:rsidRPr="00EB5B16">
        <w:rPr>
          <w:lang w:val="en-150"/>
        </w:rPr>
        <w:t xml:space="preserve">Figure </w:t>
      </w:r>
      <w:r w:rsidR="00452B2C">
        <w:rPr>
          <w:noProof/>
          <w:lang w:val="en-150"/>
        </w:rPr>
        <w:t>4</w:t>
      </w:r>
      <w:r>
        <w:rPr>
          <w:lang w:val="en-150"/>
        </w:rPr>
        <w:fldChar w:fldCharType="end"/>
      </w:r>
      <w:r w:rsidR="006C3A8A" w:rsidRPr="00EB5B16">
        <w:rPr>
          <w:lang w:val="en-150"/>
        </w:rPr>
        <w:t>,</w:t>
      </w:r>
      <w:r w:rsidR="005E3A67" w:rsidRPr="00EB5B16">
        <w:rPr>
          <w:lang w:val="en-150"/>
        </w:rPr>
        <w:t xml:space="preserve"> are:</w:t>
      </w:r>
    </w:p>
    <w:p w14:paraId="225BC7E1" w14:textId="77777777" w:rsidR="005E3A67" w:rsidRPr="00EB5B16" w:rsidRDefault="005E3A67" w:rsidP="00EB693E">
      <w:pPr>
        <w:pStyle w:val="ListParagraph"/>
        <w:numPr>
          <w:ilvl w:val="0"/>
          <w:numId w:val="39"/>
        </w:numPr>
        <w:tabs>
          <w:tab w:val="left" w:pos="2552"/>
        </w:tabs>
        <w:spacing w:after="240"/>
        <w:rPr>
          <w:lang w:val="en-150"/>
        </w:rPr>
      </w:pPr>
      <w:r w:rsidRPr="00EB5B16">
        <w:rPr>
          <w:lang w:val="en-150"/>
        </w:rPr>
        <w:t>Input layer</w:t>
      </w:r>
      <w:r w:rsidRPr="00EB5B16">
        <w:rPr>
          <w:lang w:val="en-150"/>
        </w:rPr>
        <w:tab/>
        <w:t xml:space="preserve">: </w:t>
      </w:r>
      <w:r w:rsidR="001E206A" w:rsidRPr="00EB5B16">
        <w:rPr>
          <w:lang w:val="en-150"/>
        </w:rPr>
        <w:t>H</w:t>
      </w:r>
      <w:r w:rsidRPr="00EB5B16">
        <w:rPr>
          <w:lang w:val="en-150"/>
        </w:rPr>
        <w:t xml:space="preserve">olds the input of the network </w:t>
      </w:r>
      <m:oMath>
        <m:r>
          <m:rPr>
            <m:sty m:val="bi"/>
          </m:rPr>
          <w:rPr>
            <w:rFonts w:ascii="Cambria Math" w:hAnsi="Cambria Math"/>
            <w:lang w:val="en-150"/>
          </w:rPr>
          <m:t>x</m:t>
        </m:r>
      </m:oMath>
      <w:r w:rsidRPr="00EB5B16">
        <w:rPr>
          <w:lang w:val="en-150"/>
        </w:rPr>
        <w:t>.</w:t>
      </w:r>
    </w:p>
    <w:p w14:paraId="360FC5CD" w14:textId="77777777" w:rsidR="005E3A67" w:rsidRPr="00EB5B16" w:rsidRDefault="005E3A67" w:rsidP="00EB693E">
      <w:pPr>
        <w:pStyle w:val="ListParagraph"/>
        <w:numPr>
          <w:ilvl w:val="0"/>
          <w:numId w:val="39"/>
        </w:numPr>
        <w:tabs>
          <w:tab w:val="left" w:pos="2552"/>
        </w:tabs>
        <w:spacing w:after="240"/>
        <w:jc w:val="left"/>
        <w:rPr>
          <w:lang w:val="en-150"/>
        </w:rPr>
      </w:pPr>
      <w:r w:rsidRPr="00EB5B16">
        <w:rPr>
          <w:lang w:val="en-150"/>
        </w:rPr>
        <w:t>Hidden layer</w:t>
      </w:r>
      <w:r w:rsidRPr="00EB5B16">
        <w:rPr>
          <w:lang w:val="en-150"/>
        </w:rPr>
        <w:tab/>
        <w:t xml:space="preserve">: </w:t>
      </w:r>
      <w:r w:rsidR="001E206A" w:rsidRPr="00EB5B16">
        <w:rPr>
          <w:lang w:val="en-150"/>
        </w:rPr>
        <w:t>H</w:t>
      </w:r>
      <w:r w:rsidRPr="00EB5B16">
        <w:rPr>
          <w:lang w:val="en-150"/>
        </w:rPr>
        <w:t>olds and intermediate representation of the data</w:t>
      </w:r>
      <w:r w:rsidR="004E57B4" w:rsidRPr="00EB5B16">
        <w:rPr>
          <w:lang w:val="en-150"/>
        </w:rPr>
        <w:t xml:space="preserve"> </w:t>
      </w:r>
      <m:oMath>
        <m:sSub>
          <m:sSubPr>
            <m:ctrlPr>
              <w:rPr>
                <w:rFonts w:ascii="Cambria Math" w:hAnsi="Cambria Math"/>
                <w:b/>
                <w:i/>
                <w:lang w:val="en-150"/>
              </w:rPr>
            </m:ctrlPr>
          </m:sSubPr>
          <m:e>
            <m:r>
              <m:rPr>
                <m:sty m:val="bi"/>
              </m:rPr>
              <w:rPr>
                <w:rFonts w:ascii="Cambria Math" w:hAnsi="Cambria Math"/>
                <w:lang w:val="en-150"/>
              </w:rPr>
              <m:t>h</m:t>
            </m:r>
          </m:e>
          <m:sub>
            <m:r>
              <m:rPr>
                <m:sty m:val="bi"/>
              </m:rPr>
              <w:rPr>
                <w:rFonts w:ascii="Cambria Math" w:hAnsi="Cambria Math"/>
                <w:lang w:val="en-150"/>
              </w:rPr>
              <m:t>1</m:t>
            </m:r>
          </m:sub>
        </m:sSub>
      </m:oMath>
      <w:r w:rsidR="001E206A" w:rsidRPr="00EB5B16">
        <w:rPr>
          <w:b/>
          <w:lang w:val="en-150"/>
        </w:rPr>
        <w:t xml:space="preserve"> </w:t>
      </w:r>
      <w:r w:rsidR="001E206A" w:rsidRPr="00EB5B16">
        <w:rPr>
          <w:lang w:val="en-150"/>
        </w:rPr>
        <w:t>(states)</w:t>
      </w:r>
      <w:r w:rsidRPr="00EB5B16">
        <w:rPr>
          <w:lang w:val="en-150"/>
        </w:rPr>
        <w:t>.</w:t>
      </w:r>
    </w:p>
    <w:p w14:paraId="162412C1" w14:textId="77777777" w:rsidR="005E3A67" w:rsidRPr="00EB5B16" w:rsidRDefault="005E3A67" w:rsidP="00EB693E">
      <w:pPr>
        <w:pStyle w:val="ListParagraph"/>
        <w:numPr>
          <w:ilvl w:val="0"/>
          <w:numId w:val="39"/>
        </w:numPr>
        <w:tabs>
          <w:tab w:val="left" w:pos="2552"/>
        </w:tabs>
        <w:spacing w:after="240"/>
        <w:rPr>
          <w:lang w:val="en-150"/>
        </w:rPr>
      </w:pPr>
      <w:proofErr w:type="spellStart"/>
      <w:r w:rsidRPr="00EB5B16">
        <w:rPr>
          <w:lang w:val="en-150"/>
        </w:rPr>
        <w:t>Ouput</w:t>
      </w:r>
      <w:proofErr w:type="spellEnd"/>
      <w:r w:rsidRPr="00EB5B16">
        <w:rPr>
          <w:lang w:val="en-150"/>
        </w:rPr>
        <w:t xml:space="preserve"> layer</w:t>
      </w:r>
      <w:r w:rsidRPr="00EB5B16">
        <w:rPr>
          <w:lang w:val="en-150"/>
        </w:rPr>
        <w:tab/>
        <w:t xml:space="preserve">: </w:t>
      </w:r>
      <w:r w:rsidR="001E206A" w:rsidRPr="00EB5B16">
        <w:rPr>
          <w:lang w:val="en-150"/>
        </w:rPr>
        <w:t>H</w:t>
      </w:r>
      <w:r w:rsidRPr="00EB5B16">
        <w:rPr>
          <w:lang w:val="en-150"/>
        </w:rPr>
        <w:t xml:space="preserve">olds the output of the network </w:t>
      </w:r>
      <m:oMath>
        <m:r>
          <m:rPr>
            <m:sty m:val="bi"/>
          </m:rPr>
          <w:rPr>
            <w:rFonts w:ascii="Cambria Math" w:hAnsi="Cambria Math"/>
            <w:lang w:val="en-150"/>
          </w:rPr>
          <m:t>y</m:t>
        </m:r>
      </m:oMath>
      <w:r w:rsidRPr="00EB5B16">
        <w:rPr>
          <w:lang w:val="en-150"/>
        </w:rPr>
        <w:t>.</w:t>
      </w:r>
    </w:p>
    <w:p w14:paraId="00F04252" w14:textId="7D8221A8" w:rsidR="007C3039" w:rsidRDefault="006C3A8A" w:rsidP="006C3A8A">
      <w:pPr>
        <w:spacing w:after="240"/>
        <w:rPr>
          <w:lang w:val="en-150"/>
        </w:rPr>
      </w:pPr>
      <w:r w:rsidRPr="00EB5B16">
        <w:rPr>
          <w:lang w:val="en-150"/>
        </w:rPr>
        <w:t>Under this definition, every neural network has at least one input and one output layers, with an arbitrary number of hidden layers in between</w:t>
      </w:r>
      <w:r w:rsidR="00002C09" w:rsidRPr="00EB5B16">
        <w:rPr>
          <w:lang w:val="en-150"/>
        </w:rPr>
        <w:t xml:space="preserve"> </w:t>
      </w:r>
      <w:r w:rsidR="00002C09"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002C09" w:rsidRPr="00EB5B16">
        <w:rPr>
          <w:lang w:val="en-150"/>
        </w:rPr>
        <w:fldChar w:fldCharType="separate"/>
      </w:r>
      <w:r w:rsidR="00D46F62" w:rsidRPr="00EB5B16">
        <w:rPr>
          <w:noProof/>
          <w:lang w:val="en-150"/>
        </w:rPr>
        <w:t>[5]</w:t>
      </w:r>
      <w:r w:rsidR="00002C09" w:rsidRPr="00EB5B16">
        <w:rPr>
          <w:lang w:val="en-150"/>
        </w:rPr>
        <w:fldChar w:fldCharType="end"/>
      </w:r>
      <w:r w:rsidRPr="00EB5B16">
        <w:rPr>
          <w:lang w:val="en-150"/>
        </w:rPr>
        <w:t xml:space="preserve">. By adopting the Perceptron model for a densely-connected layer, the ANN in </w:t>
      </w:r>
      <w:r w:rsidR="00EB5B16">
        <w:rPr>
          <w:lang w:val="en-150"/>
        </w:rPr>
        <w:fldChar w:fldCharType="begin"/>
      </w:r>
      <w:r w:rsidR="00EB5B16">
        <w:rPr>
          <w:lang w:val="en-150"/>
        </w:rPr>
        <w:instrText xml:space="preserve"> REF _Ref74520279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4</w:t>
      </w:r>
      <w:r w:rsidR="00EB5B16">
        <w:rPr>
          <w:lang w:val="en-150"/>
        </w:rPr>
        <w:fldChar w:fldCharType="end"/>
      </w:r>
      <w:r w:rsidR="00EB5B16">
        <w:rPr>
          <w:lang w:val="en-US"/>
        </w:rPr>
        <w:t xml:space="preserve"> </w:t>
      </w:r>
      <w:r w:rsidRPr="00EB5B16">
        <w:rPr>
          <w:lang w:val="en-150"/>
        </w:rPr>
        <w:t>can be mathematically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FD2121" w14:paraId="51182B7D" w14:textId="77777777" w:rsidTr="00FD2121">
        <w:tc>
          <w:tcPr>
            <w:tcW w:w="350" w:type="pct"/>
            <w:vAlign w:val="center"/>
          </w:tcPr>
          <w:p w14:paraId="0736E593" w14:textId="77777777" w:rsidR="00FD2121" w:rsidRDefault="00FD2121" w:rsidP="00DF0906">
            <w:pPr>
              <w:spacing w:after="240"/>
              <w:ind w:firstLine="0"/>
              <w:jc w:val="center"/>
              <w:rPr>
                <w:lang w:val="en-150"/>
              </w:rPr>
            </w:pPr>
          </w:p>
        </w:tc>
        <w:tc>
          <w:tcPr>
            <w:tcW w:w="4300" w:type="pct"/>
            <w:vAlign w:val="center"/>
          </w:tcPr>
          <w:p w14:paraId="6011EEA6" w14:textId="59961E8E" w:rsidR="00FD2121" w:rsidRDefault="00A952ED" w:rsidP="00DF0906">
            <w:pPr>
              <w:spacing w:after="240"/>
              <w:ind w:firstLine="0"/>
              <w:jc w:val="center"/>
              <w:rPr>
                <w:lang w:val="en-150"/>
              </w:rPr>
            </w:pPr>
            <m:oMathPara>
              <m:oMath>
                <m:m>
                  <m:mPr>
                    <m:mcs>
                      <m:mc>
                        <m:mcPr>
                          <m:count m:val="1"/>
                          <m:mcJc m:val="center"/>
                        </m:mcPr>
                      </m:mc>
                    </m:mcs>
                    <m:ctrlPr>
                      <w:rPr>
                        <w:rFonts w:ascii="Cambria Math" w:hAnsi="Cambria Math"/>
                        <w:b/>
                        <w:i/>
                        <w:lang w:val="en-150"/>
                      </w:rPr>
                    </m:ctrlPr>
                  </m:mPr>
                  <m:mr>
                    <m:e>
                      <m:sSub>
                        <m:sSubPr>
                          <m:ctrlPr>
                            <w:rPr>
                              <w:rFonts w:ascii="Cambria Math" w:hAnsi="Cambria Math"/>
                              <w:b/>
                              <w:i/>
                              <w:lang w:val="en-150"/>
                            </w:rPr>
                          </m:ctrlPr>
                        </m:sSubPr>
                        <m:e>
                          <m:r>
                            <m:rPr>
                              <m:sty m:val="bi"/>
                            </m:rPr>
                            <w:rPr>
                              <w:rFonts w:ascii="Cambria Math" w:hAnsi="Cambria Math"/>
                              <w:lang w:val="en-150"/>
                            </w:rPr>
                            <m:t>h</m:t>
                          </m:r>
                        </m:e>
                        <m:sub>
                          <m:r>
                            <m:rPr>
                              <m:sty m:val="bi"/>
                            </m:rP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1</m:t>
                          </m:r>
                        </m:sub>
                      </m:sSub>
                      <m:r>
                        <w:rPr>
                          <w:rFonts w:ascii="Cambria Math" w:hAnsi="Cambria Math"/>
                          <w:lang w:val="en-150"/>
                        </w:rPr>
                        <m:t>(</m:t>
                      </m:r>
                      <m:r>
                        <m:rPr>
                          <m:sty m:val="bi"/>
                        </m:rPr>
                        <w:rPr>
                          <w:rFonts w:ascii="Cambria Math" w:hAnsi="Cambria Math"/>
                          <w:lang w:val="en-150"/>
                        </w:rPr>
                        <m:t>x*</m:t>
                      </m:r>
                      <m:sSub>
                        <m:sSubPr>
                          <m:ctrlPr>
                            <w:rPr>
                              <w:rFonts w:ascii="Cambria Math" w:hAnsi="Cambria Math"/>
                              <w:b/>
                              <w:i/>
                              <w:lang w:val="en-150"/>
                            </w:rPr>
                          </m:ctrlPr>
                        </m:sSubPr>
                        <m:e>
                          <m:r>
                            <m:rPr>
                              <m:sty m:val="bi"/>
                            </m:rPr>
                            <w:rPr>
                              <w:rFonts w:ascii="Cambria Math" w:hAnsi="Cambria Math"/>
                              <w:lang w:val="en-150"/>
                            </w:rPr>
                            <m:t>w</m:t>
                          </m:r>
                        </m:e>
                        <m:sub>
                          <m:r>
                            <m:rPr>
                              <m:sty m:val="bi"/>
                            </m:rPr>
                            <w:rPr>
                              <w:rFonts w:ascii="Cambria Math" w:hAnsi="Cambria Math"/>
                              <w:lang w:val="en-150"/>
                            </w:rPr>
                            <m:t>1</m:t>
                          </m:r>
                        </m:sub>
                      </m:sSub>
                      <m:r>
                        <m:rPr>
                          <m:sty m:val="bi"/>
                        </m:rPr>
                        <w:rPr>
                          <w:rFonts w:ascii="Cambria Math" w:hAnsi="Cambria Math"/>
                          <w:lang w:val="en-150"/>
                        </w:rPr>
                        <m:t>+</m:t>
                      </m:r>
                      <m:sSub>
                        <m:sSubPr>
                          <m:ctrlPr>
                            <w:rPr>
                              <w:rFonts w:ascii="Cambria Math" w:hAnsi="Cambria Math"/>
                              <w:b/>
                              <w:i/>
                              <w:lang w:val="en-150"/>
                            </w:rPr>
                          </m:ctrlPr>
                        </m:sSubPr>
                        <m:e>
                          <m:r>
                            <m:rPr>
                              <m:sty m:val="bi"/>
                            </m:rPr>
                            <w:rPr>
                              <w:rFonts w:ascii="Cambria Math" w:hAnsi="Cambria Math"/>
                              <w:lang w:val="en-150"/>
                            </w:rPr>
                            <m:t>b</m:t>
                          </m:r>
                        </m:e>
                        <m:sub>
                          <m:r>
                            <m:rPr>
                              <m:sty m:val="bi"/>
                            </m:rPr>
                            <w:rPr>
                              <w:rFonts w:ascii="Cambria Math" w:hAnsi="Cambria Math"/>
                              <w:lang w:val="en-150"/>
                            </w:rPr>
                            <m:t>1</m:t>
                          </m:r>
                        </m:sub>
                      </m:sSub>
                      <m:r>
                        <w:rPr>
                          <w:rFonts w:ascii="Cambria Math" w:hAnsi="Cambria Math"/>
                          <w:lang w:val="en-150"/>
                        </w:rPr>
                        <m:t>)</m:t>
                      </m:r>
                    </m:e>
                  </m:mr>
                  <m:mr>
                    <m:e>
                      <m:r>
                        <m:rPr>
                          <m:sty m:val="bi"/>
                        </m:rPr>
                        <w:rPr>
                          <w:rFonts w:ascii="Cambria Math" w:hAnsi="Cambria Math"/>
                          <w:lang w:val="en-150"/>
                        </w:rPr>
                        <m:t>y</m:t>
                      </m:r>
                      <m:r>
                        <w:rPr>
                          <w:rFonts w:ascii="Cambria Math" w:hAnsi="Cambria Math"/>
                          <w:lang w:val="en-150"/>
                        </w:rPr>
                        <m:t>=</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2</m:t>
                          </m:r>
                        </m:sub>
                      </m:sSub>
                      <m:r>
                        <w:rPr>
                          <w:rFonts w:ascii="Cambria Math" w:hAnsi="Cambria Math"/>
                          <w:lang w:val="en-150"/>
                        </w:rPr>
                        <m:t>(</m:t>
                      </m:r>
                      <m:sSub>
                        <m:sSubPr>
                          <m:ctrlPr>
                            <w:rPr>
                              <w:rFonts w:ascii="Cambria Math" w:hAnsi="Cambria Math"/>
                              <w:b/>
                              <w:i/>
                              <w:lang w:val="en-150"/>
                            </w:rPr>
                          </m:ctrlPr>
                        </m:sSubPr>
                        <m:e>
                          <m:r>
                            <m:rPr>
                              <m:sty m:val="bi"/>
                            </m:rPr>
                            <w:rPr>
                              <w:rFonts w:ascii="Cambria Math" w:hAnsi="Cambria Math"/>
                              <w:lang w:val="en-150"/>
                            </w:rPr>
                            <m:t>h</m:t>
                          </m:r>
                        </m:e>
                        <m:sub>
                          <m:r>
                            <m:rPr>
                              <m:sty m:val="bi"/>
                            </m:rPr>
                            <w:rPr>
                              <w:rFonts w:ascii="Cambria Math" w:hAnsi="Cambria Math"/>
                              <w:lang w:val="en-150"/>
                            </w:rPr>
                            <m:t>1</m:t>
                          </m:r>
                        </m:sub>
                      </m:sSub>
                      <m:r>
                        <m:rPr>
                          <m:sty m:val="bi"/>
                        </m:rPr>
                        <w:rPr>
                          <w:rFonts w:ascii="Cambria Math" w:hAnsi="Cambria Math"/>
                          <w:lang w:val="en-150"/>
                        </w:rPr>
                        <m:t>*</m:t>
                      </m:r>
                      <m:sSub>
                        <m:sSubPr>
                          <m:ctrlPr>
                            <w:rPr>
                              <w:rFonts w:ascii="Cambria Math" w:hAnsi="Cambria Math"/>
                              <w:b/>
                              <w:i/>
                              <w:lang w:val="en-150"/>
                            </w:rPr>
                          </m:ctrlPr>
                        </m:sSubPr>
                        <m:e>
                          <m:r>
                            <m:rPr>
                              <m:sty m:val="bi"/>
                            </m:rPr>
                            <w:rPr>
                              <w:rFonts w:ascii="Cambria Math" w:hAnsi="Cambria Math"/>
                              <w:lang w:val="en-150"/>
                            </w:rPr>
                            <m:t>w</m:t>
                          </m:r>
                        </m:e>
                        <m:sub>
                          <m:r>
                            <m:rPr>
                              <m:sty m:val="bi"/>
                            </m:rPr>
                            <w:rPr>
                              <w:rFonts w:ascii="Cambria Math" w:hAnsi="Cambria Math"/>
                              <w:lang w:val="en-150"/>
                            </w:rPr>
                            <m:t>2</m:t>
                          </m:r>
                        </m:sub>
                      </m:sSub>
                      <m:r>
                        <m:rPr>
                          <m:sty m:val="bi"/>
                        </m:rPr>
                        <w:rPr>
                          <w:rFonts w:ascii="Cambria Math" w:hAnsi="Cambria Math"/>
                          <w:lang w:val="en-150"/>
                        </w:rPr>
                        <m:t>+</m:t>
                      </m:r>
                      <m:sSub>
                        <m:sSubPr>
                          <m:ctrlPr>
                            <w:rPr>
                              <w:rFonts w:ascii="Cambria Math" w:hAnsi="Cambria Math"/>
                              <w:b/>
                              <w:i/>
                              <w:lang w:val="en-150"/>
                            </w:rPr>
                          </m:ctrlPr>
                        </m:sSubPr>
                        <m:e>
                          <m:r>
                            <m:rPr>
                              <m:sty m:val="bi"/>
                            </m:rPr>
                            <w:rPr>
                              <w:rFonts w:ascii="Cambria Math" w:hAnsi="Cambria Math"/>
                              <w:lang w:val="en-150"/>
                            </w:rPr>
                            <m:t>b</m:t>
                          </m:r>
                        </m:e>
                        <m:sub>
                          <m:r>
                            <m:rPr>
                              <m:sty m:val="bi"/>
                            </m:rPr>
                            <w:rPr>
                              <w:rFonts w:ascii="Cambria Math" w:hAnsi="Cambria Math"/>
                              <w:lang w:val="en-150"/>
                            </w:rPr>
                            <m:t>2</m:t>
                          </m:r>
                        </m:sub>
                      </m:sSub>
                      <m:r>
                        <w:rPr>
                          <w:rFonts w:ascii="Cambria Math" w:hAnsi="Cambria Math"/>
                          <w:lang w:val="en-150"/>
                        </w:rPr>
                        <m:t>)</m:t>
                      </m:r>
                    </m:e>
                  </m:mr>
                </m:m>
              </m:oMath>
            </m:oMathPara>
          </w:p>
        </w:tc>
        <w:tc>
          <w:tcPr>
            <w:tcW w:w="350" w:type="pct"/>
            <w:vAlign w:val="center"/>
          </w:tcPr>
          <w:p w14:paraId="2AFD43A0" w14:textId="08415C1A" w:rsidR="00FD2121" w:rsidRPr="00C92C76" w:rsidRDefault="00FD2121" w:rsidP="00DF0906">
            <w:pPr>
              <w:spacing w:after="240"/>
              <w:ind w:firstLine="0"/>
              <w:jc w:val="right"/>
              <w:rPr>
                <w:lang w:val="en-150"/>
              </w:rPr>
            </w:pPr>
            <w:bookmarkStart w:id="36" w:name="_Toc74566208"/>
            <w:bookmarkStart w:id="37" w:name="_Toc74569682"/>
            <w:bookmarkStart w:id="38" w:name="_Toc74572292"/>
            <w:r>
              <w:rPr>
                <w:lang w:val="en-150"/>
              </w:rPr>
              <w:t>(</w:t>
            </w:r>
            <w:r>
              <w:fldChar w:fldCharType="begin"/>
            </w:r>
            <w:r>
              <w:instrText xml:space="preserve"> SEQ Equation \* ARABIC </w:instrText>
            </w:r>
            <w:r>
              <w:fldChar w:fldCharType="separate"/>
            </w:r>
            <w:r w:rsidR="00452B2C">
              <w:rPr>
                <w:noProof/>
              </w:rPr>
              <w:t>2</w:t>
            </w:r>
            <w:r>
              <w:fldChar w:fldCharType="end"/>
            </w:r>
            <w:r>
              <w:rPr>
                <w:lang w:val="en-150"/>
              </w:rPr>
              <w:t>)</w:t>
            </w:r>
            <w:bookmarkEnd w:id="36"/>
            <w:bookmarkEnd w:id="37"/>
            <w:bookmarkEnd w:id="38"/>
          </w:p>
        </w:tc>
      </w:tr>
    </w:tbl>
    <w:p w14:paraId="02872F5B" w14:textId="77777777" w:rsidR="006C3A8A" w:rsidRPr="00EB5B16" w:rsidRDefault="006C3A8A" w:rsidP="006C3A8A">
      <w:pPr>
        <w:rPr>
          <w:lang w:val="en-150"/>
        </w:rPr>
      </w:pPr>
      <w:r w:rsidRPr="00EB5B16">
        <w:rPr>
          <w:lang w:val="en-150"/>
        </w:rPr>
        <w:t xml:space="preserve">Where the output of each layer is directly fed into the next one, each with its own parameters and activation function. Note that, because any </w:t>
      </w:r>
      <w:proofErr w:type="spellStart"/>
      <w:r w:rsidRPr="00EB5B16">
        <w:rPr>
          <w:lang w:val="en-150"/>
        </w:rPr>
        <w:t>arbitary</w:t>
      </w:r>
      <w:proofErr w:type="spellEnd"/>
      <w:r w:rsidRPr="00EB5B16">
        <w:rPr>
          <w:lang w:val="en-150"/>
        </w:rPr>
        <w:t xml:space="preserve"> combination of </w:t>
      </w:r>
      <w:proofErr w:type="spellStart"/>
      <w:r w:rsidRPr="00EB5B16">
        <w:rPr>
          <w:lang w:val="en-150"/>
        </w:rPr>
        <w:t>succesive</w:t>
      </w:r>
      <w:proofErr w:type="spellEnd"/>
      <w:r w:rsidRPr="00EB5B16">
        <w:rPr>
          <w:lang w:val="en-150"/>
        </w:rPr>
        <w:t xml:space="preserve"> linear operations can be expressed as one single linear operation, to actually benefit from training multiple layers it is </w:t>
      </w:r>
      <w:proofErr w:type="spellStart"/>
      <w:r w:rsidRPr="00EB5B16">
        <w:rPr>
          <w:lang w:val="en-150"/>
        </w:rPr>
        <w:t>neccesary</w:t>
      </w:r>
      <w:proofErr w:type="spellEnd"/>
      <w:r w:rsidRPr="00EB5B16">
        <w:rPr>
          <w:lang w:val="en-150"/>
        </w:rPr>
        <w:t xml:space="preserve"> that the</w:t>
      </w:r>
      <w:r w:rsidR="000321FF" w:rsidRPr="00EB5B16">
        <w:rPr>
          <w:lang w:val="en-150"/>
        </w:rPr>
        <w:t>ir</w:t>
      </w:r>
      <w:r w:rsidRPr="00EB5B16">
        <w:rPr>
          <w:lang w:val="en-150"/>
        </w:rPr>
        <w:t xml:space="preserve"> activation functions are non-linear.</w:t>
      </w:r>
    </w:p>
    <w:p w14:paraId="173071F7" w14:textId="77777777" w:rsidR="000321FF" w:rsidRPr="00EB5B16" w:rsidRDefault="000321FF" w:rsidP="000321FF">
      <w:pPr>
        <w:spacing w:after="240"/>
        <w:rPr>
          <w:lang w:val="en-150"/>
        </w:rPr>
      </w:pPr>
      <w:r w:rsidRPr="00EB5B16">
        <w:rPr>
          <w:lang w:val="en-150"/>
        </w:rPr>
        <w:t>T</w:t>
      </w:r>
      <w:r w:rsidR="000A3443" w:rsidRPr="00EB5B16">
        <w:rPr>
          <w:lang w:val="en-150"/>
        </w:rPr>
        <w:t>hus</w:t>
      </w:r>
      <w:r w:rsidRPr="00EB5B16">
        <w:rPr>
          <w:lang w:val="en-150"/>
        </w:rPr>
        <w:t xml:space="preserve">, a simple </w:t>
      </w:r>
      <w:proofErr w:type="spellStart"/>
      <w:r w:rsidRPr="00EB5B16">
        <w:rPr>
          <w:lang w:val="en-150"/>
        </w:rPr>
        <w:t>ANNs</w:t>
      </w:r>
      <w:proofErr w:type="spellEnd"/>
      <w:r w:rsidRPr="00EB5B16">
        <w:rPr>
          <w:lang w:val="en-150"/>
        </w:rPr>
        <w:t xml:space="preserve"> is a particular architecture for a prediction model that aims to predict an output </w:t>
      </w:r>
      <m:oMath>
        <m:acc>
          <m:accPr>
            <m:ctrlPr>
              <w:rPr>
                <w:rFonts w:ascii="Cambria Math" w:hAnsi="Cambria Math"/>
                <w:i/>
                <w:lang w:val="en-150"/>
              </w:rPr>
            </m:ctrlPr>
          </m:accPr>
          <m:e>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0</m:t>
                </m:r>
              </m:sub>
            </m:sSub>
          </m:e>
        </m:acc>
      </m:oMath>
      <w:r w:rsidRPr="00EB5B16">
        <w:rPr>
          <w:lang w:val="en-150"/>
        </w:rPr>
        <w:t xml:space="preserve"> from a given input </w:t>
      </w:r>
      <m:oMath>
        <m:sSub>
          <m:sSubPr>
            <m:ctrlPr>
              <w:rPr>
                <w:rFonts w:ascii="Cambria Math" w:hAnsi="Cambria Math"/>
                <w:b/>
                <w:i/>
                <w:lang w:val="en-150"/>
              </w:rPr>
            </m:ctrlPr>
          </m:sSubPr>
          <m:e>
            <m:r>
              <m:rPr>
                <m:sty m:val="bi"/>
              </m:rPr>
              <w:rPr>
                <w:rFonts w:ascii="Cambria Math" w:hAnsi="Cambria Math"/>
                <w:lang w:val="en-150"/>
              </w:rPr>
              <m:t>x</m:t>
            </m:r>
          </m:e>
          <m:sub>
            <m:r>
              <m:rPr>
                <m:sty m:val="bi"/>
              </m:rPr>
              <w:rPr>
                <w:rFonts w:ascii="Cambria Math" w:hAnsi="Cambria Math"/>
                <w:lang w:val="en-150"/>
              </w:rPr>
              <m:t>0</m:t>
            </m:r>
          </m:sub>
        </m:sSub>
      </m:oMath>
      <w:r w:rsidRPr="00EB5B16">
        <w:rPr>
          <w:lang w:val="en-150"/>
        </w:rPr>
        <w:t xml:space="preserve">, by applying a series of non-linear transformations to </w:t>
      </w:r>
      <m:oMath>
        <m:sSub>
          <m:sSubPr>
            <m:ctrlPr>
              <w:rPr>
                <w:rFonts w:ascii="Cambria Math" w:hAnsi="Cambria Math"/>
                <w:b/>
                <w:i/>
                <w:lang w:val="en-150"/>
              </w:rPr>
            </m:ctrlPr>
          </m:sSubPr>
          <m:e>
            <m:r>
              <m:rPr>
                <m:sty m:val="bi"/>
              </m:rPr>
              <w:rPr>
                <w:rFonts w:ascii="Cambria Math" w:hAnsi="Cambria Math"/>
                <w:lang w:val="en-150"/>
              </w:rPr>
              <m:t>x</m:t>
            </m:r>
          </m:e>
          <m:sub>
            <m:r>
              <m:rPr>
                <m:sty m:val="bi"/>
              </m:rPr>
              <w:rPr>
                <w:rFonts w:ascii="Cambria Math" w:hAnsi="Cambria Math"/>
                <w:lang w:val="en-150"/>
              </w:rPr>
              <m:t>0</m:t>
            </m:r>
          </m:sub>
        </m:sSub>
      </m:oMath>
      <w:r w:rsidRPr="00EB5B16">
        <w:rPr>
          <w:lang w:val="en-150"/>
        </w:rP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lang w:val="en-150"/>
              </w:rPr>
            </m:ctrlPr>
          </m:sSubPr>
          <m:e>
            <m:r>
              <m:rPr>
                <m:sty m:val="bi"/>
              </m:rPr>
              <w:rPr>
                <w:rFonts w:ascii="Cambria Math" w:hAnsi="Cambria Math"/>
                <w:lang w:val="en-150"/>
              </w:rPr>
              <m:t>x</m:t>
            </m:r>
          </m:e>
          <m:sub>
            <m:r>
              <m:rPr>
                <m:sty m:val="bi"/>
              </m:rPr>
              <w:rPr>
                <w:rFonts w:ascii="Cambria Math" w:hAnsi="Cambria Math"/>
                <w:lang w:val="en-150"/>
              </w:rPr>
              <m:t>training</m:t>
            </m:r>
          </m:sub>
        </m:sSub>
        <m:r>
          <m:rPr>
            <m:sty m:val="bi"/>
          </m:rPr>
          <w:rPr>
            <w:rFonts w:ascii="Cambria Math" w:hAnsi="Cambria Math"/>
            <w:lang w:val="en-150"/>
          </w:rPr>
          <m:t xml:space="preserve">,  </m:t>
        </m:r>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training</m:t>
            </m:r>
          </m:sub>
        </m:sSub>
      </m:oMath>
      <w:r w:rsidRPr="00EB5B16">
        <w:rPr>
          <w:b/>
          <w:lang w:val="en-150"/>
        </w:rPr>
        <w:t xml:space="preserve"> </w:t>
      </w:r>
      <w:r w:rsidR="000A3443" w:rsidRPr="00EB5B16">
        <w:rPr>
          <w:lang w:val="en-150"/>
        </w:rPr>
        <w:t>in a so-called training stage.</w:t>
      </w:r>
    </w:p>
    <w:p w14:paraId="3890DFE5" w14:textId="77777777" w:rsidR="00D84EAF" w:rsidRPr="00EB5B16" w:rsidRDefault="00254928" w:rsidP="000321FF">
      <w:pPr>
        <w:pStyle w:val="Heading3"/>
        <w:rPr>
          <w:lang w:val="en-150"/>
        </w:rPr>
      </w:pPr>
      <w:bookmarkStart w:id="39" w:name="_Toc74572070"/>
      <w:r w:rsidRPr="00EB5B16">
        <w:rPr>
          <w:lang w:val="en-150"/>
        </w:rPr>
        <w:lastRenderedPageBreak/>
        <w:t xml:space="preserve">Training a Neural Network. </w:t>
      </w:r>
      <w:r w:rsidR="00D84EAF" w:rsidRPr="00EB5B16">
        <w:rPr>
          <w:lang w:val="en-150"/>
        </w:rPr>
        <w:t>Stochastic gradient descent</w:t>
      </w:r>
      <w:bookmarkEnd w:id="39"/>
    </w:p>
    <w:p w14:paraId="28EA2E25" w14:textId="7C2B6436" w:rsidR="00254928" w:rsidRPr="00EB5B16" w:rsidRDefault="005F3D7E" w:rsidP="005F3D7E">
      <w:pPr>
        <w:rPr>
          <w:lang w:val="en-150"/>
        </w:rPr>
      </w:pPr>
      <w:r w:rsidRPr="00EB5B16">
        <w:rPr>
          <w:lang w:val="en-150"/>
        </w:rPr>
        <w:t xml:space="preserve">The parameters of a neural network have been said to be inferred from data via computational algorithms. These algorithms used to train the network by updating the weights and biases in its layers are called optimizers. </w:t>
      </w:r>
      <w:r w:rsidR="00254928" w:rsidRPr="00EB5B16">
        <w:rPr>
          <w:lang w:val="en-150"/>
        </w:rPr>
        <w:t xml:space="preserve">The working principle of a neural network is to minimize a loss function </w:t>
      </w:r>
      <m:oMath>
        <m:r>
          <m:rPr>
            <m:scr m:val="script"/>
            <m:sty m:val="bi"/>
          </m:rPr>
          <w:rPr>
            <w:rFonts w:ascii="Cambria Math" w:hAnsi="Cambria Math"/>
            <w:lang w:val="en-150"/>
          </w:rPr>
          <m:t>l</m:t>
        </m:r>
      </m:oMath>
      <w:r w:rsidR="00254928" w:rsidRPr="00EB5B16">
        <w:rPr>
          <w:lang w:val="en-150"/>
        </w:rPr>
        <w:t xml:space="preserve">, so that the smaller </w:t>
      </w:r>
      <m:oMath>
        <m:r>
          <m:rPr>
            <m:scr m:val="script"/>
            <m:sty m:val="bi"/>
          </m:rPr>
          <w:rPr>
            <w:rFonts w:ascii="Cambria Math" w:hAnsi="Cambria Math"/>
            <w:lang w:val="en-150"/>
          </w:rPr>
          <m:t>l</m:t>
        </m:r>
      </m:oMath>
      <w:r w:rsidR="00254928" w:rsidRPr="00EB5B16">
        <w:rPr>
          <w:b/>
          <w:lang w:val="en-150"/>
        </w:rPr>
        <w:t xml:space="preserve"> </w:t>
      </w:r>
      <w:r w:rsidR="00254928" w:rsidRPr="00EB5B16">
        <w:rPr>
          <w:lang w:val="en-150"/>
        </w:rPr>
        <w:t xml:space="preserve">is, the closer the prediction </w:t>
      </w:r>
      <m:oMath>
        <m:acc>
          <m:accPr>
            <m:ctrlPr>
              <w:rPr>
                <w:rFonts w:ascii="Cambria Math" w:hAnsi="Cambria Math"/>
                <w:i/>
                <w:lang w:val="en-150"/>
              </w:rPr>
            </m:ctrlPr>
          </m:accPr>
          <m:e>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 xml:space="preserve"> </m:t>
                </m:r>
              </m:sub>
            </m:sSub>
          </m:e>
        </m:acc>
      </m:oMath>
      <w:r w:rsidR="00254928" w:rsidRPr="00EB5B16">
        <w:rPr>
          <w:lang w:val="en-150"/>
        </w:rPr>
        <w:t xml:space="preserve"> will be to its expected ground</w:t>
      </w:r>
      <w:r w:rsidR="00AE5191" w:rsidRPr="00EB5B16">
        <w:rPr>
          <w:lang w:val="en-150"/>
        </w:rPr>
        <w:t>-</w:t>
      </w:r>
      <w:r w:rsidR="00254928" w:rsidRPr="00EB5B16">
        <w:rPr>
          <w:lang w:val="en-150"/>
        </w:rPr>
        <w:t xml:space="preserve">truth value </w:t>
      </w:r>
      <m:oMath>
        <m:r>
          <m:rPr>
            <m:sty m:val="bi"/>
          </m:rPr>
          <w:rPr>
            <w:rFonts w:ascii="Cambria Math" w:hAnsi="Cambria Math"/>
            <w:lang w:val="en-150"/>
          </w:rPr>
          <m:t>y</m:t>
        </m:r>
      </m:oMath>
      <w:r w:rsidR="00254928" w:rsidRPr="00EB5B16">
        <w:rPr>
          <w:lang w:val="en-150"/>
        </w:rPr>
        <w:t xml:space="preserve"> for an input </w:t>
      </w:r>
      <m:oMath>
        <m:r>
          <m:rPr>
            <m:sty m:val="bi"/>
          </m:rPr>
          <w:rPr>
            <w:rFonts w:ascii="Cambria Math" w:hAnsi="Cambria Math"/>
            <w:lang w:val="en-150"/>
          </w:rPr>
          <m:t>x</m:t>
        </m:r>
      </m:oMath>
      <w:r w:rsidR="00254928" w:rsidRPr="00EB5B16">
        <w:rPr>
          <w:lang w:val="en-150"/>
        </w:rPr>
        <w:t xml:space="preserve">. Thus, opimizers update the parameters of a network so that the loss </w:t>
      </w:r>
      <m:oMath>
        <m:r>
          <m:rPr>
            <m:scr m:val="script"/>
            <m:sty m:val="bi"/>
          </m:rPr>
          <w:rPr>
            <w:rFonts w:ascii="Cambria Math" w:hAnsi="Cambria Math"/>
            <w:lang w:val="en-150"/>
          </w:rPr>
          <m:t>l(</m:t>
        </m:r>
        <m:acc>
          <m:accPr>
            <m:ctrlPr>
              <w:rPr>
                <w:rFonts w:ascii="Cambria Math" w:hAnsi="Cambria Math"/>
                <w:i/>
                <w:lang w:val="en-150"/>
              </w:rPr>
            </m:ctrlPr>
          </m:accPr>
          <m:e>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 xml:space="preserve"> </m:t>
                </m:r>
              </m:sub>
            </m:sSub>
          </m:e>
        </m:acc>
        <m:r>
          <m:rPr>
            <m:sty m:val="bi"/>
          </m:rPr>
          <w:rPr>
            <w:rFonts w:ascii="Cambria Math" w:hAnsi="Cambria Math"/>
            <w:lang w:val="en-150"/>
          </w:rPr>
          <m:t>, y)</m:t>
        </m:r>
      </m:oMath>
      <w:r w:rsidR="00254928" w:rsidRPr="00EB5B16">
        <w:rPr>
          <w:b/>
          <w:lang w:val="en-150"/>
        </w:rPr>
        <w:t xml:space="preserve"> </w:t>
      </w:r>
      <w:r w:rsidR="00254928" w:rsidRPr="00EB5B16">
        <w:rPr>
          <w:lang w:val="en-150"/>
        </w:rPr>
        <w:t>is minimized</w:t>
      </w:r>
      <w:r w:rsidR="00002C09" w:rsidRPr="00EB5B16">
        <w:rPr>
          <w:lang w:val="en-150"/>
        </w:rPr>
        <w:t xml:space="preserve"> </w:t>
      </w:r>
      <w:r w:rsidR="00002C09"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val="en-150"/>
        </w:rPr>
        <w:fldChar w:fldCharType="separate"/>
      </w:r>
      <w:r w:rsidR="00D46F62" w:rsidRPr="00EB5B16">
        <w:rPr>
          <w:noProof/>
          <w:lang w:val="en-150"/>
        </w:rPr>
        <w:t>[4]</w:t>
      </w:r>
      <w:r w:rsidR="00002C09" w:rsidRPr="00EB5B16">
        <w:rPr>
          <w:lang w:val="en-150"/>
        </w:rPr>
        <w:fldChar w:fldCharType="end"/>
      </w:r>
      <w:r w:rsidR="00254928" w:rsidRPr="00EB5B16">
        <w:rPr>
          <w:lang w:val="en-150"/>
        </w:rPr>
        <w:t>.</w:t>
      </w:r>
    </w:p>
    <w:p w14:paraId="3AF90A6C" w14:textId="6E810547" w:rsidR="00D900F9" w:rsidRPr="00EB5B16" w:rsidRDefault="00254928" w:rsidP="0031112D">
      <w:pPr>
        <w:rPr>
          <w:lang w:val="en-150"/>
        </w:rPr>
      </w:pPr>
      <w:r w:rsidRPr="00EB5B16">
        <w:rPr>
          <w:lang w:val="en-150"/>
        </w:rPr>
        <w:t xml:space="preserve">During training, a dataset </w:t>
      </w:r>
      <m:oMath>
        <m:r>
          <w:rPr>
            <w:rFonts w:ascii="Cambria Math" w:hAnsi="Cambria Math"/>
            <w:lang w:val="en-150"/>
          </w:rPr>
          <m:t>D</m:t>
        </m:r>
      </m:oMath>
      <w:r w:rsidRPr="00EB5B16">
        <w:rPr>
          <w:lang w:val="en-150"/>
        </w:rPr>
        <w:t xml:space="preserve"> composed by </w:t>
      </w:r>
      <m:oMath>
        <m:r>
          <m:rPr>
            <m:sty m:val="bi"/>
          </m:rPr>
          <w:rPr>
            <w:rFonts w:ascii="Cambria Math" w:hAnsi="Cambria Math"/>
            <w:lang w:val="en-150"/>
          </w:rPr>
          <m:t>xy</m:t>
        </m:r>
      </m:oMath>
      <w:r w:rsidRPr="00EB5B16">
        <w:rPr>
          <w:lang w:val="en-150"/>
        </w:rPr>
        <w:t xml:space="preserve"> examples </w:t>
      </w:r>
      <m:oMath>
        <m:sSub>
          <m:sSubPr>
            <m:ctrlPr>
              <w:rPr>
                <w:rFonts w:ascii="Cambria Math" w:hAnsi="Cambria Math"/>
                <w:b/>
                <w:i/>
                <w:lang w:val="en-150"/>
              </w:rPr>
            </m:ctrlPr>
          </m:sSubPr>
          <m:e>
            <m:r>
              <m:rPr>
                <m:sty m:val="bi"/>
              </m:rPr>
              <w:rPr>
                <w:rFonts w:ascii="Cambria Math" w:hAnsi="Cambria Math"/>
                <w:lang w:val="en-150"/>
              </w:rPr>
              <m:t>x</m:t>
            </m:r>
          </m:e>
          <m:sub>
            <m:r>
              <m:rPr>
                <m:sty m:val="bi"/>
              </m:rPr>
              <w:rPr>
                <w:rFonts w:ascii="Cambria Math" w:hAnsi="Cambria Math"/>
                <w:lang w:val="en-150"/>
              </w:rPr>
              <m:t>train</m:t>
            </m:r>
          </m:sub>
        </m:sSub>
        <m:r>
          <m:rPr>
            <m:sty m:val="bi"/>
          </m:rPr>
          <w:rPr>
            <w:rFonts w:ascii="Cambria Math" w:hAnsi="Cambria Math"/>
            <w:lang w:val="en-150"/>
          </w:rPr>
          <m:t>,</m:t>
        </m:r>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train</m:t>
            </m:r>
          </m:sub>
        </m:sSub>
      </m:oMath>
      <w:r w:rsidRPr="00EB5B16">
        <w:rPr>
          <w:b/>
          <w:lang w:val="en-150"/>
        </w:rPr>
        <w:t xml:space="preserve"> </w:t>
      </w:r>
      <w:r w:rsidRPr="00EB5B16">
        <w:rPr>
          <w:lang w:val="en-150"/>
        </w:rPr>
        <w:t xml:space="preserve">is </w:t>
      </w:r>
      <w:r w:rsidR="00D900F9" w:rsidRPr="00EB5B16">
        <w:rPr>
          <w:lang w:val="en-150"/>
        </w:rPr>
        <w:t xml:space="preserve">fed into the network. Since the implementation of </w:t>
      </w:r>
      <w:proofErr w:type="spellStart"/>
      <w:r w:rsidR="00D900F9" w:rsidRPr="00EB5B16">
        <w:rPr>
          <w:lang w:val="en-150"/>
        </w:rPr>
        <w:t>ANNs</w:t>
      </w:r>
      <w:proofErr w:type="spellEnd"/>
      <w:r w:rsidR="00D900F9" w:rsidRPr="00EB5B16">
        <w:rPr>
          <w:lang w:val="en-150"/>
        </w:rPr>
        <w:t xml:space="preserve"> is usually done in high-dimensional matrices, multiple examples can be computed at once by adding an extra dimension to the input </w:t>
      </w:r>
      <m:oMath>
        <m:r>
          <m:rPr>
            <m:sty m:val="bi"/>
          </m:rPr>
          <w:rPr>
            <w:rFonts w:ascii="Cambria Math" w:hAnsi="Cambria Math"/>
            <w:lang w:val="en-150"/>
          </w:rPr>
          <m:t>x</m:t>
        </m:r>
      </m:oMath>
      <w:r w:rsidR="00D900F9" w:rsidRPr="00EB5B16">
        <w:rPr>
          <w:lang w:val="en-150"/>
        </w:rPr>
        <w:t xml:space="preserve">. While training, it is common to feed the network with batches of data taken from </w:t>
      </w:r>
      <m:oMath>
        <m:r>
          <w:rPr>
            <w:rFonts w:ascii="Cambria Math" w:hAnsi="Cambria Math"/>
            <w:lang w:val="en-150"/>
          </w:rPr>
          <m:t>D</m:t>
        </m:r>
      </m:oMath>
      <w:r w:rsidR="00D900F9" w:rsidRPr="00EB5B16">
        <w:rPr>
          <w:lang w:val="en-150"/>
        </w:rPr>
        <w:t>, while inference is typically performed with single samples.</w:t>
      </w:r>
      <w:r w:rsidR="00C906EA" w:rsidRPr="00EB5B16">
        <w:rPr>
          <w:lang w:val="en-150"/>
        </w:rPr>
        <w:t xml:space="preserve"> </w:t>
      </w:r>
      <w:r w:rsidR="0031112D" w:rsidRPr="00EB5B16">
        <w:rPr>
          <w:lang w:val="en-150"/>
        </w:rPr>
        <w:t xml:space="preserve">When training, the action of feeding the network with a piece or batch of training data from </w:t>
      </w:r>
      <m:oMath>
        <m:r>
          <w:rPr>
            <w:rFonts w:ascii="Cambria Math" w:hAnsi="Cambria Math"/>
            <w:lang w:val="en-150"/>
          </w:rPr>
          <m:t>D</m:t>
        </m:r>
      </m:oMath>
      <w:r w:rsidR="0031112D" w:rsidRPr="00EB5B16">
        <w:rPr>
          <w:lang w:val="en-150"/>
        </w:rPr>
        <w:t xml:space="preserve"> is called an </w:t>
      </w:r>
      <w:r w:rsidR="0031112D" w:rsidRPr="00EB5B16">
        <w:rPr>
          <w:i/>
          <w:lang w:val="en-150"/>
        </w:rPr>
        <w:t>iteration</w:t>
      </w:r>
      <w:r w:rsidR="0031112D" w:rsidRPr="00EB5B16">
        <w:rPr>
          <w:lang w:val="en-150"/>
        </w:rPr>
        <w:t xml:space="preserve">. </w:t>
      </w:r>
      <w:r w:rsidR="00D138C4" w:rsidRPr="00EB5B16">
        <w:rPr>
          <w:lang w:val="en-150"/>
        </w:rPr>
        <w:t>Generally, a</w:t>
      </w:r>
      <w:r w:rsidR="0031112D" w:rsidRPr="00EB5B16">
        <w:rPr>
          <w:lang w:val="en-150"/>
        </w:rPr>
        <w:t xml:space="preserve"> group of iterations that entirely go over </w:t>
      </w:r>
      <m:oMath>
        <m:r>
          <w:rPr>
            <w:rFonts w:ascii="Cambria Math" w:hAnsi="Cambria Math"/>
            <w:lang w:val="en-150"/>
          </w:rPr>
          <m:t>D</m:t>
        </m:r>
      </m:oMath>
      <w:r w:rsidR="0031112D" w:rsidRPr="00EB5B16">
        <w:rPr>
          <w:lang w:val="en-150"/>
        </w:rPr>
        <w:t xml:space="preserve"> are what we call an </w:t>
      </w:r>
      <w:r w:rsidR="0031112D" w:rsidRPr="00EB5B16">
        <w:rPr>
          <w:i/>
          <w:lang w:val="en-150"/>
        </w:rPr>
        <w:t>epoch</w:t>
      </w:r>
      <w:r w:rsidR="0031112D" w:rsidRPr="00EB5B16">
        <w:rPr>
          <w:lang w:val="en-150"/>
        </w:rPr>
        <w:t>. A single iteration is composed of the following steps, parameters being</w:t>
      </w:r>
      <w:r w:rsidR="00460E74" w:rsidRPr="00EB5B16">
        <w:rPr>
          <w:lang w:val="en-150"/>
        </w:rPr>
        <w:t xml:space="preserve"> usually ra</w:t>
      </w:r>
      <w:r w:rsidR="0031112D" w:rsidRPr="00EB5B16">
        <w:rPr>
          <w:lang w:val="en-150"/>
        </w:rPr>
        <w:t>ndomized at the very beginning of training</w:t>
      </w:r>
      <w:r w:rsidR="00002C09" w:rsidRPr="00EB5B16">
        <w:rPr>
          <w:lang w:val="en-150"/>
        </w:rPr>
        <w:t>:</w:t>
      </w:r>
    </w:p>
    <w:p w14:paraId="7F11A7EC" w14:textId="77777777" w:rsidR="00254928" w:rsidRPr="00EB5B16" w:rsidRDefault="00D900F9" w:rsidP="00EB693E">
      <w:pPr>
        <w:pStyle w:val="ListParagraph"/>
        <w:numPr>
          <w:ilvl w:val="0"/>
          <w:numId w:val="41"/>
        </w:numPr>
        <w:rPr>
          <w:i/>
          <w:lang w:val="en-150"/>
        </w:rPr>
      </w:pPr>
      <w:r w:rsidRPr="00EB5B16">
        <w:rPr>
          <w:lang w:val="en-150"/>
        </w:rPr>
        <w:t xml:space="preserve">Forward pass: </w:t>
      </w:r>
    </w:p>
    <w:p w14:paraId="63640F01" w14:textId="77777777" w:rsidR="00D900F9" w:rsidRPr="00EB5B16" w:rsidRDefault="00D900F9" w:rsidP="00EB693E">
      <w:pPr>
        <w:pStyle w:val="ListParagraph"/>
        <w:numPr>
          <w:ilvl w:val="1"/>
          <w:numId w:val="41"/>
        </w:numPr>
        <w:rPr>
          <w:i/>
          <w:lang w:val="en-150"/>
        </w:rPr>
      </w:pPr>
      <w:r w:rsidRPr="00EB5B16">
        <w:rPr>
          <w:lang w:val="en-150"/>
        </w:rPr>
        <w:t xml:space="preserve">Feed the network with </w:t>
      </w:r>
      <m:oMath>
        <m:r>
          <m:rPr>
            <m:sty m:val="bi"/>
          </m:rPr>
          <w:rPr>
            <w:rFonts w:ascii="Cambria Math" w:hAnsi="Cambria Math"/>
            <w:lang w:val="en-150"/>
          </w:rPr>
          <m:t>x</m:t>
        </m:r>
      </m:oMath>
      <w:r w:rsidRPr="00EB5B16">
        <w:rPr>
          <w:b/>
          <w:lang w:val="en-150"/>
        </w:rPr>
        <w:t xml:space="preserve"> </w:t>
      </w:r>
      <w:r w:rsidRPr="00EB5B16">
        <w:rPr>
          <w:lang w:val="en-150"/>
        </w:rPr>
        <w:t xml:space="preserve">and obtain a prediction </w:t>
      </w:r>
      <m:oMath>
        <m:acc>
          <m:accPr>
            <m:ctrlPr>
              <w:rPr>
                <w:rFonts w:ascii="Cambria Math" w:hAnsi="Cambria Math"/>
                <w:i/>
                <w:lang w:val="en-150"/>
              </w:rPr>
            </m:ctrlPr>
          </m:accPr>
          <m:e>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 xml:space="preserve"> </m:t>
                </m:r>
              </m:sub>
            </m:sSub>
          </m:e>
        </m:acc>
      </m:oMath>
      <w:r w:rsidRPr="00EB5B16">
        <w:rPr>
          <w:lang w:val="en-150"/>
        </w:rPr>
        <w:t>.</w:t>
      </w:r>
    </w:p>
    <w:p w14:paraId="10A08663" w14:textId="77777777" w:rsidR="00D900F9" w:rsidRPr="00EB5B16" w:rsidRDefault="00D900F9" w:rsidP="00EB693E">
      <w:pPr>
        <w:pStyle w:val="ListParagraph"/>
        <w:numPr>
          <w:ilvl w:val="1"/>
          <w:numId w:val="41"/>
        </w:numPr>
        <w:rPr>
          <w:i/>
          <w:lang w:val="en-150"/>
        </w:rPr>
      </w:pPr>
      <w:r w:rsidRPr="00EB5B16">
        <w:rPr>
          <w:lang w:val="en-150"/>
        </w:rPr>
        <w:t xml:space="preserve">Compare the predicted and expected output via the loss </w:t>
      </w:r>
      <m:oMath>
        <m:r>
          <m:rPr>
            <m:scr m:val="script"/>
            <m:sty m:val="bi"/>
          </m:rPr>
          <w:rPr>
            <w:rFonts w:ascii="Cambria Math" w:hAnsi="Cambria Math"/>
            <w:lang w:val="en-150"/>
          </w:rPr>
          <m:t>l(</m:t>
        </m:r>
        <m:acc>
          <m:accPr>
            <m:ctrlPr>
              <w:rPr>
                <w:rFonts w:ascii="Cambria Math" w:hAnsi="Cambria Math"/>
                <w:i/>
                <w:lang w:val="en-150"/>
              </w:rPr>
            </m:ctrlPr>
          </m:accPr>
          <m:e>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 xml:space="preserve"> </m:t>
                </m:r>
              </m:sub>
            </m:sSub>
          </m:e>
        </m:acc>
        <m:r>
          <m:rPr>
            <m:sty m:val="bi"/>
          </m:rPr>
          <w:rPr>
            <w:rFonts w:ascii="Cambria Math" w:hAnsi="Cambria Math"/>
            <w:lang w:val="en-150"/>
          </w:rPr>
          <m:t>, y)</m:t>
        </m:r>
      </m:oMath>
      <w:r w:rsidRPr="00EB5B16">
        <w:rPr>
          <w:lang w:val="en-150"/>
        </w:rPr>
        <w:t>.</w:t>
      </w:r>
    </w:p>
    <w:p w14:paraId="79504274" w14:textId="77777777" w:rsidR="00D900F9" w:rsidRPr="00EB5B16" w:rsidRDefault="00D900F9" w:rsidP="00EB693E">
      <w:pPr>
        <w:pStyle w:val="ListParagraph"/>
        <w:numPr>
          <w:ilvl w:val="0"/>
          <w:numId w:val="41"/>
        </w:numPr>
        <w:rPr>
          <w:i/>
          <w:lang w:val="en-150"/>
        </w:rPr>
      </w:pPr>
      <w:r w:rsidRPr="00EB5B16">
        <w:rPr>
          <w:lang w:val="en-150"/>
        </w:rPr>
        <w:t xml:space="preserve">Backward pass: </w:t>
      </w:r>
    </w:p>
    <w:p w14:paraId="171248B7" w14:textId="77777777" w:rsidR="00D900F9" w:rsidRPr="00EB5B16" w:rsidRDefault="00D900F9" w:rsidP="00EB693E">
      <w:pPr>
        <w:pStyle w:val="ListParagraph"/>
        <w:numPr>
          <w:ilvl w:val="1"/>
          <w:numId w:val="41"/>
        </w:numPr>
        <w:rPr>
          <w:i/>
          <w:lang w:val="en-150"/>
        </w:rPr>
      </w:pPr>
      <w:r w:rsidRPr="00EB5B16">
        <w:rPr>
          <w:lang w:val="en-150"/>
        </w:rPr>
        <w:t xml:space="preserve">Compute the gradient of the loss with respect to each layer’s weights </w:t>
      </w:r>
      <m:oMath>
        <m:f>
          <m:fPr>
            <m:ctrlPr>
              <w:rPr>
                <w:rFonts w:ascii="Cambria Math" w:hAnsi="Cambria Math"/>
                <w:b/>
                <w:i/>
                <w:sz w:val="28"/>
                <w:lang w:val="en-150"/>
              </w:rPr>
            </m:ctrlPr>
          </m:fPr>
          <m:num>
            <m:r>
              <w:rPr>
                <w:rFonts w:ascii="Cambria Math" w:hAnsi="Cambria Math"/>
                <w:sz w:val="28"/>
                <w:lang w:val="en-150"/>
              </w:rPr>
              <m:t>d</m:t>
            </m:r>
            <m:r>
              <m:rPr>
                <m:scr m:val="script"/>
                <m:sty m:val="bi"/>
              </m:rPr>
              <w:rPr>
                <w:rFonts w:ascii="Cambria Math" w:hAnsi="Cambria Math"/>
                <w:sz w:val="28"/>
                <w:lang w:val="en-150"/>
              </w:rPr>
              <m:t>l(</m:t>
            </m:r>
            <m:acc>
              <m:accPr>
                <m:ctrlPr>
                  <w:rPr>
                    <w:rFonts w:ascii="Cambria Math" w:hAnsi="Cambria Math"/>
                    <w:i/>
                    <w:sz w:val="28"/>
                    <w:lang w:val="en-150"/>
                  </w:rPr>
                </m:ctrlPr>
              </m:accPr>
              <m:e>
                <m:sSub>
                  <m:sSubPr>
                    <m:ctrlPr>
                      <w:rPr>
                        <w:rFonts w:ascii="Cambria Math" w:hAnsi="Cambria Math"/>
                        <w:b/>
                        <w:i/>
                        <w:sz w:val="28"/>
                        <w:lang w:val="en-150"/>
                      </w:rPr>
                    </m:ctrlPr>
                  </m:sSubPr>
                  <m:e>
                    <m:r>
                      <m:rPr>
                        <m:sty m:val="bi"/>
                      </m:rPr>
                      <w:rPr>
                        <w:rFonts w:ascii="Cambria Math" w:hAnsi="Cambria Math"/>
                        <w:sz w:val="28"/>
                        <w:lang w:val="en-150"/>
                      </w:rPr>
                      <m:t>y</m:t>
                    </m:r>
                  </m:e>
                  <m:sub>
                    <m:r>
                      <m:rPr>
                        <m:sty m:val="bi"/>
                      </m:rPr>
                      <w:rPr>
                        <w:rFonts w:ascii="Cambria Math" w:hAnsi="Cambria Math"/>
                        <w:sz w:val="28"/>
                        <w:lang w:val="en-150"/>
                      </w:rPr>
                      <m:t xml:space="preserve"> </m:t>
                    </m:r>
                  </m:sub>
                </m:sSub>
              </m:e>
            </m:acc>
            <m:r>
              <m:rPr>
                <m:sty m:val="bi"/>
              </m:rPr>
              <w:rPr>
                <w:rFonts w:ascii="Cambria Math" w:hAnsi="Cambria Math"/>
                <w:sz w:val="28"/>
                <w:lang w:val="en-150"/>
              </w:rPr>
              <m:t>, y)</m:t>
            </m:r>
          </m:num>
          <m:den>
            <m:r>
              <w:rPr>
                <w:rFonts w:ascii="Cambria Math" w:hAnsi="Cambria Math"/>
                <w:sz w:val="28"/>
                <w:lang w:val="en-150"/>
              </w:rPr>
              <m:t>d</m:t>
            </m:r>
            <m:sSub>
              <m:sSubPr>
                <m:ctrlPr>
                  <w:rPr>
                    <w:rFonts w:ascii="Cambria Math" w:hAnsi="Cambria Math"/>
                    <w:b/>
                    <w:i/>
                    <w:sz w:val="28"/>
                    <w:lang w:val="en-150"/>
                  </w:rPr>
                </m:ctrlPr>
              </m:sSubPr>
              <m:e>
                <m:r>
                  <m:rPr>
                    <m:sty m:val="bi"/>
                  </m:rPr>
                  <w:rPr>
                    <w:rFonts w:ascii="Cambria Math" w:hAnsi="Cambria Math"/>
                    <w:sz w:val="28"/>
                    <w:lang w:val="en-150"/>
                  </w:rPr>
                  <m:t>w</m:t>
                </m:r>
              </m:e>
              <m:sub>
                <m:r>
                  <m:rPr>
                    <m:sty m:val="bi"/>
                  </m:rPr>
                  <w:rPr>
                    <w:rFonts w:ascii="Cambria Math" w:hAnsi="Cambria Math"/>
                    <w:sz w:val="28"/>
                    <w:lang w:val="en-150"/>
                  </w:rPr>
                  <m:t>i</m:t>
                </m:r>
              </m:sub>
            </m:sSub>
          </m:den>
        </m:f>
      </m:oMath>
      <w:r w:rsidRPr="00EB5B16">
        <w:rPr>
          <w:lang w:val="en-150"/>
        </w:rPr>
        <w:t>.</w:t>
      </w:r>
    </w:p>
    <w:p w14:paraId="337C4F9A" w14:textId="25BC062C" w:rsidR="00D900F9" w:rsidRPr="00FD2121" w:rsidRDefault="00D900F9" w:rsidP="00EB693E">
      <w:pPr>
        <w:pStyle w:val="ListParagraph"/>
        <w:numPr>
          <w:ilvl w:val="1"/>
          <w:numId w:val="41"/>
        </w:numPr>
        <w:rPr>
          <w:i/>
          <w:lang w:val="en-150"/>
        </w:rPr>
      </w:pPr>
      <w:r w:rsidRPr="00EB5B16">
        <w:rPr>
          <w:lang w:val="en-150"/>
        </w:rPr>
        <w:t>Update the weights of each layer in the decreasing direction of the loss:</w:t>
      </w:r>
    </w:p>
    <w:tbl>
      <w:tblPr>
        <w:tblStyle w:val="TableGrid"/>
        <w:tblW w:w="5000"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057"/>
        <w:gridCol w:w="670"/>
      </w:tblGrid>
      <w:tr w:rsidR="00FD2121" w14:paraId="2B1576E9" w14:textId="77777777" w:rsidTr="00FD2121">
        <w:tc>
          <w:tcPr>
            <w:tcW w:w="963" w:type="pct"/>
            <w:vAlign w:val="center"/>
          </w:tcPr>
          <w:p w14:paraId="3C7BF9E7" w14:textId="77777777" w:rsidR="00FD2121" w:rsidRDefault="00FD2121" w:rsidP="00DF0906">
            <w:pPr>
              <w:spacing w:after="240"/>
              <w:ind w:firstLine="0"/>
              <w:jc w:val="center"/>
              <w:rPr>
                <w:lang w:val="en-150"/>
              </w:rPr>
            </w:pPr>
          </w:p>
        </w:tc>
        <w:tc>
          <w:tcPr>
            <w:tcW w:w="3687" w:type="pct"/>
            <w:vAlign w:val="center"/>
          </w:tcPr>
          <w:p w14:paraId="7B2EEBA1" w14:textId="5C552457" w:rsidR="00FD2121" w:rsidRDefault="00A952ED" w:rsidP="00DF0906">
            <w:pPr>
              <w:spacing w:after="240"/>
              <w:ind w:firstLine="0"/>
              <w:jc w:val="center"/>
              <w:rPr>
                <w:lang w:val="en-150"/>
              </w:rPr>
            </w:pPr>
            <m:oMathPara>
              <m:oMath>
                <m:sSub>
                  <m:sSubPr>
                    <m:ctrlPr>
                      <w:rPr>
                        <w:rFonts w:ascii="Cambria Math" w:hAnsi="Cambria Math"/>
                        <w:b/>
                        <w:i/>
                        <w:lang w:val="en-150"/>
                      </w:rPr>
                    </m:ctrlPr>
                  </m:sSubPr>
                  <m:e>
                    <m:r>
                      <m:rPr>
                        <m:sty m:val="bi"/>
                      </m:rPr>
                      <w:rPr>
                        <w:rFonts w:ascii="Cambria Math" w:hAnsi="Cambria Math"/>
                        <w:lang w:val="en-150"/>
                      </w:rPr>
                      <m:t>w</m:t>
                    </m:r>
                  </m:e>
                  <m:sub>
                    <m:r>
                      <m:rPr>
                        <m:sty m:val="bi"/>
                      </m:rPr>
                      <w:rPr>
                        <w:rFonts w:ascii="Cambria Math" w:hAnsi="Cambria Math"/>
                        <w:lang w:val="en-150"/>
                      </w:rPr>
                      <m:t>i, new</m:t>
                    </m:r>
                  </m:sub>
                </m:sSub>
                <m:r>
                  <m:rPr>
                    <m:sty m:val="bi"/>
                  </m:rPr>
                  <w:rPr>
                    <w:rFonts w:ascii="Cambria Math" w:hAnsi="Cambria Math"/>
                    <w:lang w:val="en-150"/>
                  </w:rPr>
                  <m:t>=</m:t>
                </m:r>
                <m:sSub>
                  <m:sSubPr>
                    <m:ctrlPr>
                      <w:rPr>
                        <w:rFonts w:ascii="Cambria Math" w:hAnsi="Cambria Math"/>
                        <w:b/>
                        <w:i/>
                        <w:lang w:val="en-150"/>
                      </w:rPr>
                    </m:ctrlPr>
                  </m:sSubPr>
                  <m:e>
                    <m:r>
                      <m:rPr>
                        <m:sty m:val="bi"/>
                      </m:rPr>
                      <w:rPr>
                        <w:rFonts w:ascii="Cambria Math" w:hAnsi="Cambria Math"/>
                        <w:lang w:val="en-150"/>
                      </w:rPr>
                      <m:t>w</m:t>
                    </m:r>
                  </m:e>
                  <m:sub>
                    <m:r>
                      <m:rPr>
                        <m:sty m:val="bi"/>
                      </m:rPr>
                      <w:rPr>
                        <w:rFonts w:ascii="Cambria Math" w:hAnsi="Cambria Math"/>
                        <w:lang w:val="en-150"/>
                      </w:rPr>
                      <m:t>i, old</m:t>
                    </m:r>
                  </m:sub>
                </m:sSub>
                <m:r>
                  <m:rPr>
                    <m:sty m:val="bi"/>
                  </m:rPr>
                  <w:rPr>
                    <w:rFonts w:ascii="Cambria Math" w:hAnsi="Cambria Math"/>
                    <w:lang w:val="en-150"/>
                  </w:rPr>
                  <m:t>-</m:t>
                </m:r>
                <m:r>
                  <w:rPr>
                    <w:rFonts w:ascii="Cambria Math" w:hAnsi="Cambria Math"/>
                    <w:lang w:val="en-150"/>
                  </w:rPr>
                  <m:t>γ</m:t>
                </m:r>
                <m:r>
                  <m:rPr>
                    <m:sty m:val="bi"/>
                  </m:rPr>
                  <w:rPr>
                    <w:rFonts w:ascii="Cambria Math" w:hAnsi="Cambria Math"/>
                    <w:lang w:val="en-150"/>
                  </w:rPr>
                  <m:t>*</m:t>
                </m:r>
                <m:f>
                  <m:fPr>
                    <m:ctrlPr>
                      <w:rPr>
                        <w:rFonts w:ascii="Cambria Math" w:hAnsi="Cambria Math"/>
                        <w:b/>
                        <w:i/>
                        <w:lang w:val="en-150"/>
                      </w:rPr>
                    </m:ctrlPr>
                  </m:fPr>
                  <m:num>
                    <m:r>
                      <w:rPr>
                        <w:rFonts w:ascii="Cambria Math" w:hAnsi="Cambria Math"/>
                        <w:lang w:val="en-150"/>
                      </w:rPr>
                      <m:t>d</m:t>
                    </m:r>
                  </m:num>
                  <m:den>
                    <m:r>
                      <w:rPr>
                        <w:rFonts w:ascii="Cambria Math" w:hAnsi="Cambria Math"/>
                        <w:lang w:val="en-150"/>
                      </w:rPr>
                      <m:t>d</m:t>
                    </m:r>
                    <m:sSub>
                      <m:sSubPr>
                        <m:ctrlPr>
                          <w:rPr>
                            <w:rFonts w:ascii="Cambria Math" w:hAnsi="Cambria Math"/>
                            <w:b/>
                            <w:i/>
                            <w:lang w:val="en-150"/>
                          </w:rPr>
                        </m:ctrlPr>
                      </m:sSubPr>
                      <m:e>
                        <m:r>
                          <m:rPr>
                            <m:sty m:val="bi"/>
                          </m:rPr>
                          <w:rPr>
                            <w:rFonts w:ascii="Cambria Math" w:hAnsi="Cambria Math"/>
                            <w:lang w:val="en-150"/>
                          </w:rPr>
                          <m:t>w</m:t>
                        </m:r>
                      </m:e>
                      <m:sub>
                        <m:r>
                          <m:rPr>
                            <m:sty m:val="bi"/>
                          </m:rPr>
                          <w:rPr>
                            <w:rFonts w:ascii="Cambria Math" w:hAnsi="Cambria Math"/>
                            <w:lang w:val="en-150"/>
                          </w:rPr>
                          <m:t>i</m:t>
                        </m:r>
                      </m:sub>
                    </m:sSub>
                  </m:den>
                </m:f>
                <m:r>
                  <m:rPr>
                    <m:scr m:val="script"/>
                    <m:sty m:val="bi"/>
                  </m:rPr>
                  <w:rPr>
                    <w:rFonts w:ascii="Cambria Math" w:hAnsi="Cambria Math"/>
                    <w:lang w:val="en-150"/>
                  </w:rPr>
                  <m:t>l(</m:t>
                </m:r>
                <m:acc>
                  <m:accPr>
                    <m:ctrlPr>
                      <w:rPr>
                        <w:rFonts w:ascii="Cambria Math" w:hAnsi="Cambria Math"/>
                        <w:i/>
                        <w:lang w:val="en-150"/>
                      </w:rPr>
                    </m:ctrlPr>
                  </m:accPr>
                  <m:e>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 xml:space="preserve"> </m:t>
                        </m:r>
                      </m:sub>
                    </m:sSub>
                  </m:e>
                </m:acc>
                <m:r>
                  <m:rPr>
                    <m:sty m:val="bi"/>
                  </m:rPr>
                  <w:rPr>
                    <w:rFonts w:ascii="Cambria Math" w:hAnsi="Cambria Math"/>
                    <w:lang w:val="en-150"/>
                  </w:rPr>
                  <m:t>, y)</m:t>
                </m:r>
              </m:oMath>
            </m:oMathPara>
          </w:p>
        </w:tc>
        <w:tc>
          <w:tcPr>
            <w:tcW w:w="350" w:type="pct"/>
            <w:vAlign w:val="center"/>
          </w:tcPr>
          <w:p w14:paraId="52128216" w14:textId="263DA67B" w:rsidR="00FD2121" w:rsidRPr="00C92C76" w:rsidRDefault="00FD2121" w:rsidP="00DF0906">
            <w:pPr>
              <w:spacing w:after="240"/>
              <w:ind w:firstLine="0"/>
              <w:jc w:val="right"/>
              <w:rPr>
                <w:lang w:val="en-150"/>
              </w:rPr>
            </w:pPr>
            <w:bookmarkStart w:id="40" w:name="_Toc74566209"/>
            <w:bookmarkStart w:id="41" w:name="_Toc74569683"/>
            <w:bookmarkStart w:id="42" w:name="_Toc74572293"/>
            <w:r>
              <w:rPr>
                <w:lang w:val="en-150"/>
              </w:rPr>
              <w:t>(</w:t>
            </w:r>
            <w:r>
              <w:fldChar w:fldCharType="begin"/>
            </w:r>
            <w:r>
              <w:instrText xml:space="preserve"> SEQ Equation \* ARABIC </w:instrText>
            </w:r>
            <w:r>
              <w:fldChar w:fldCharType="separate"/>
            </w:r>
            <w:r w:rsidR="00452B2C">
              <w:rPr>
                <w:noProof/>
              </w:rPr>
              <w:t>3</w:t>
            </w:r>
            <w:r>
              <w:fldChar w:fldCharType="end"/>
            </w:r>
            <w:r>
              <w:rPr>
                <w:lang w:val="en-150"/>
              </w:rPr>
              <w:t>)</w:t>
            </w:r>
            <w:bookmarkEnd w:id="40"/>
            <w:bookmarkEnd w:id="41"/>
            <w:bookmarkEnd w:id="42"/>
          </w:p>
        </w:tc>
      </w:tr>
    </w:tbl>
    <w:p w14:paraId="6C621E15" w14:textId="27B0612E" w:rsidR="00745892" w:rsidRPr="00EB5B16" w:rsidRDefault="001E206A" w:rsidP="00745892">
      <w:pPr>
        <w:rPr>
          <w:lang w:val="en-150"/>
        </w:rPr>
      </w:pPr>
      <w:r w:rsidRPr="00EB5B16">
        <w:rPr>
          <w:lang w:val="en-150"/>
        </w:rPr>
        <w:t xml:space="preserve">Where </w:t>
      </w:r>
      <m:oMath>
        <m:r>
          <w:rPr>
            <w:rFonts w:ascii="Cambria Math" w:hAnsi="Cambria Math"/>
            <w:lang w:val="en-150"/>
          </w:rPr>
          <m:t>γ</m:t>
        </m:r>
      </m:oMath>
      <w:r w:rsidRPr="00EB5B16">
        <w:rPr>
          <w:lang w:val="en-150"/>
        </w:rPr>
        <w:t xml:space="preserve"> is the learning rate of the network, a defined hyperparameter. The higher the learning rate the faster the network will converge to a set of final values for </w:t>
      </w:r>
      <m:oMath>
        <m:r>
          <m:rPr>
            <m:sty m:val="bi"/>
          </m:rPr>
          <w:rPr>
            <w:rFonts w:ascii="Cambria Math" w:hAnsi="Cambria Math"/>
            <w:lang w:val="en-150"/>
          </w:rPr>
          <m:t>w</m:t>
        </m:r>
      </m:oMath>
      <w:r w:rsidRPr="00EB5B16">
        <w:rPr>
          <w:lang w:val="en-150"/>
        </w:rPr>
        <w:t xml:space="preserve"> (</w:t>
      </w:r>
      <w:r w:rsidR="006F5712" w:rsidRPr="00EB5B16">
        <w:rPr>
          <w:lang w:val="en-150"/>
        </w:rPr>
        <w:t>note the non-uniqueness of this solution</w:t>
      </w:r>
      <w:r w:rsidRPr="00EB5B16">
        <w:rPr>
          <w:lang w:val="en-150"/>
        </w:rPr>
        <w:t>)</w:t>
      </w:r>
      <w:r w:rsidR="006F5712" w:rsidRPr="00EB5B16">
        <w:rPr>
          <w:lang w:val="en-150"/>
        </w:rPr>
        <w:t xml:space="preserve">. The method above described is the optimization technique known as </w:t>
      </w:r>
      <w:r w:rsidR="006F5712" w:rsidRPr="00EB5B16">
        <w:rPr>
          <w:i/>
          <w:iCs/>
          <w:lang w:val="en-150"/>
        </w:rPr>
        <w:t>Stochastic Gradient Descent</w:t>
      </w:r>
      <w:r w:rsidR="00002C09" w:rsidRPr="00EB5B16">
        <w:rPr>
          <w:lang w:val="en-150"/>
        </w:rPr>
        <w:t xml:space="preserve"> or</w:t>
      </w:r>
      <w:r w:rsidR="006973FB" w:rsidRPr="00EB5B16">
        <w:rPr>
          <w:i/>
          <w:iCs/>
          <w:lang w:val="en-150"/>
        </w:rPr>
        <w:t xml:space="preserve"> SGD</w:t>
      </w:r>
      <w:r w:rsidR="006F5712" w:rsidRPr="00EB5B16">
        <w:rPr>
          <w:lang w:val="en-150"/>
        </w:rPr>
        <w:t xml:space="preserve"> </w:t>
      </w:r>
      <w:r w:rsidR="00002C09"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val="en-150"/>
        </w:rPr>
        <w:fldChar w:fldCharType="separate"/>
      </w:r>
      <w:r w:rsidR="00D46F62" w:rsidRPr="00EB5B16">
        <w:rPr>
          <w:noProof/>
          <w:lang w:val="en-150"/>
        </w:rPr>
        <w:t>[4]</w:t>
      </w:r>
      <w:r w:rsidR="00002C09" w:rsidRPr="00EB5B16">
        <w:rPr>
          <w:lang w:val="en-150"/>
        </w:rPr>
        <w:fldChar w:fldCharType="end"/>
      </w:r>
      <w:r w:rsidR="006F5712" w:rsidRPr="00EB5B16">
        <w:rPr>
          <w:lang w:val="en-150"/>
        </w:rPr>
        <w:t xml:space="preserve">. </w:t>
      </w:r>
    </w:p>
    <w:p w14:paraId="0B290012" w14:textId="77777777" w:rsidR="00745892" w:rsidRPr="00EB5B16" w:rsidRDefault="00745892" w:rsidP="00745892">
      <w:pPr>
        <w:rPr>
          <w:lang w:val="en-150"/>
        </w:rPr>
      </w:pPr>
      <w:r w:rsidRPr="00EB5B16">
        <w:rPr>
          <w:lang w:val="en-150"/>
        </w:rPr>
        <w:t>On the choice of the learning rate, the following aspects need to be considered:</w:t>
      </w:r>
    </w:p>
    <w:p w14:paraId="3EF47081" w14:textId="77777777" w:rsidR="006F5712" w:rsidRPr="00EB5B16" w:rsidRDefault="006F5712" w:rsidP="00EB693E">
      <w:pPr>
        <w:pStyle w:val="ListParagraph"/>
        <w:numPr>
          <w:ilvl w:val="0"/>
          <w:numId w:val="42"/>
        </w:numPr>
        <w:rPr>
          <w:lang w:val="en-150"/>
        </w:rPr>
      </w:pPr>
      <w:r w:rsidRPr="00EB5B16">
        <w:rPr>
          <w:lang w:val="en-150"/>
        </w:rPr>
        <w:t xml:space="preserve">If </w:t>
      </w:r>
      <m:oMath>
        <m:r>
          <w:rPr>
            <w:rFonts w:ascii="Cambria Math" w:hAnsi="Cambria Math"/>
            <w:lang w:val="en-150"/>
          </w:rPr>
          <m:t>γ</m:t>
        </m:r>
      </m:oMath>
      <w:r w:rsidRPr="00EB5B16">
        <w:rPr>
          <w:lang w:val="en-150"/>
        </w:rPr>
        <w:t xml:space="preserve"> is too high: the network will converge quickly, but its solution will be unstable and significant wobbling will happen around the loss minimum, leading to a suboptimal solution.</w:t>
      </w:r>
    </w:p>
    <w:p w14:paraId="428CE705" w14:textId="77777777" w:rsidR="006F5712" w:rsidRPr="00EB5B16" w:rsidRDefault="006F5712" w:rsidP="00EB693E">
      <w:pPr>
        <w:pStyle w:val="ListParagraph"/>
        <w:numPr>
          <w:ilvl w:val="0"/>
          <w:numId w:val="42"/>
        </w:numPr>
        <w:spacing w:after="240"/>
        <w:rPr>
          <w:lang w:val="en-150"/>
        </w:rPr>
      </w:pPr>
      <w:r w:rsidRPr="00EB5B16">
        <w:rPr>
          <w:lang w:val="en-150"/>
        </w:rPr>
        <w:t xml:space="preserve">If </w:t>
      </w:r>
      <m:oMath>
        <m:r>
          <w:rPr>
            <w:rFonts w:ascii="Cambria Math" w:hAnsi="Cambria Math"/>
            <w:lang w:val="en-150"/>
          </w:rPr>
          <m:t>γ</m:t>
        </m:r>
      </m:oMath>
      <w:r w:rsidRPr="00EB5B16">
        <w:rPr>
          <w:lang w:val="en-150"/>
        </w:rPr>
        <w:t xml:space="preserve"> is too low: the network will take longer to train and there is a chance that </w:t>
      </w:r>
      <w:r w:rsidR="006973FB" w:rsidRPr="00EB5B16">
        <w:rPr>
          <w:lang w:val="en-150"/>
        </w:rPr>
        <w:t>the loss</w:t>
      </w:r>
      <w:r w:rsidR="00460E74" w:rsidRPr="00EB5B16">
        <w:rPr>
          <w:lang w:val="en-150"/>
        </w:rPr>
        <w:t xml:space="preserve"> </w:t>
      </w:r>
      <m:oMath>
        <m:r>
          <m:rPr>
            <m:scr m:val="script"/>
            <m:sty m:val="bi"/>
          </m:rPr>
          <w:rPr>
            <w:rFonts w:ascii="Cambria Math" w:hAnsi="Cambria Math"/>
            <w:lang w:val="en-150"/>
          </w:rPr>
          <m:t>l</m:t>
        </m:r>
      </m:oMath>
      <w:r w:rsidR="006973FB" w:rsidRPr="00EB5B16">
        <w:rPr>
          <w:lang w:val="en-150"/>
        </w:rPr>
        <w:t xml:space="preserve"> gets stuck inside local minima, again leading to a suboptimal solution.</w:t>
      </w:r>
    </w:p>
    <w:p w14:paraId="328782B5" w14:textId="124E84BF" w:rsidR="00745892" w:rsidRPr="00EB5B16" w:rsidRDefault="00745892" w:rsidP="00745892">
      <w:pPr>
        <w:rPr>
          <w:lang w:val="en-150"/>
        </w:rPr>
      </w:pPr>
      <w:r w:rsidRPr="00EB5B16">
        <w:rPr>
          <w:lang w:val="en-150"/>
        </w:rPr>
        <w:t xml:space="preserve">Towards dealing with these problems, among others, other optimizers exist. These are commonly derived from SGD. Its most </w:t>
      </w:r>
      <w:proofErr w:type="spellStart"/>
      <w:r w:rsidRPr="00EB5B16">
        <w:rPr>
          <w:lang w:val="en-150"/>
        </w:rPr>
        <w:t>inmediate</w:t>
      </w:r>
      <w:proofErr w:type="spellEnd"/>
      <w:r w:rsidRPr="00EB5B16">
        <w:rPr>
          <w:lang w:val="en-150"/>
        </w:rPr>
        <w:t xml:space="preserve"> adaptation is </w:t>
      </w:r>
      <w:r w:rsidRPr="00EB5B16">
        <w:rPr>
          <w:i/>
          <w:lang w:val="en-150"/>
        </w:rPr>
        <w:t>SGD with momentum</w:t>
      </w:r>
      <w:r w:rsidRPr="00EB5B16">
        <w:rPr>
          <w:lang w:val="en-150"/>
        </w:rPr>
        <w:t>, which adds a factor accounting for the rate of change of the loss derivative: its intuition is to provide some kind of inertia to</w:t>
      </w:r>
      <w:r w:rsidR="00664D8D" w:rsidRPr="00EB5B16">
        <w:rPr>
          <w:lang w:val="en-150"/>
        </w:rPr>
        <w:t xml:space="preserve"> SGD, addressing the problem of</w:t>
      </w:r>
      <w:r w:rsidRPr="00EB5B16">
        <w:rPr>
          <w:lang w:val="en-150"/>
        </w:rPr>
        <w:t xml:space="preserve"> </w:t>
      </w:r>
      <m:oMath>
        <m:r>
          <m:rPr>
            <m:scr m:val="script"/>
            <m:sty m:val="bi"/>
          </m:rPr>
          <w:rPr>
            <w:rFonts w:ascii="Cambria Math" w:hAnsi="Cambria Math"/>
            <w:lang w:val="en-150"/>
          </w:rPr>
          <m:t>l</m:t>
        </m:r>
      </m:oMath>
      <w:r w:rsidRPr="00EB5B16">
        <w:rPr>
          <w:lang w:val="en-150"/>
        </w:rPr>
        <w:t xml:space="preserve"> getting stuck in local minima</w:t>
      </w:r>
      <w:r w:rsidR="008D7A13" w:rsidRPr="00EB5B16">
        <w:rPr>
          <w:lang w:val="en-150"/>
        </w:rPr>
        <w:t xml:space="preserve"> </w:t>
      </w:r>
      <w:r w:rsidR="00002C09"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val="en-150"/>
        </w:rPr>
        <w:fldChar w:fldCharType="separate"/>
      </w:r>
      <w:r w:rsidR="00D46F62" w:rsidRPr="00EB5B16">
        <w:rPr>
          <w:noProof/>
          <w:lang w:val="en-150"/>
        </w:rPr>
        <w:t>[4]</w:t>
      </w:r>
      <w:r w:rsidR="00002C09" w:rsidRPr="00EB5B16">
        <w:rPr>
          <w:lang w:val="en-150"/>
        </w:rPr>
        <w:fldChar w:fldCharType="end"/>
      </w:r>
      <w:r w:rsidRPr="00EB5B16">
        <w:rPr>
          <w:lang w:val="en-150"/>
        </w:rPr>
        <w:t xml:space="preserve">. Examples of </w:t>
      </w:r>
      <w:r w:rsidR="00875AE9" w:rsidRPr="00EB5B16">
        <w:rPr>
          <w:lang w:val="en-150"/>
        </w:rPr>
        <w:t>o</w:t>
      </w:r>
      <w:r w:rsidRPr="00EB5B16">
        <w:rPr>
          <w:lang w:val="en-150"/>
        </w:rPr>
        <w:t xml:space="preserve">ther </w:t>
      </w:r>
      <w:proofErr w:type="spellStart"/>
      <w:r w:rsidRPr="00EB5B16">
        <w:rPr>
          <w:lang w:val="en-150"/>
        </w:rPr>
        <w:t>opmitizers</w:t>
      </w:r>
      <w:proofErr w:type="spellEnd"/>
      <w:r w:rsidRPr="00EB5B16">
        <w:rPr>
          <w:lang w:val="en-150"/>
        </w:rPr>
        <w:t xml:space="preserve"> are </w:t>
      </w:r>
      <w:proofErr w:type="spellStart"/>
      <w:r w:rsidRPr="00EB5B16">
        <w:rPr>
          <w:i/>
          <w:lang w:val="en-150"/>
        </w:rPr>
        <w:t>Adagrad</w:t>
      </w:r>
      <w:proofErr w:type="spellEnd"/>
      <w:r w:rsidRPr="00EB5B16">
        <w:rPr>
          <w:i/>
          <w:lang w:val="en-150"/>
        </w:rPr>
        <w:t xml:space="preserve">, </w:t>
      </w:r>
      <w:proofErr w:type="spellStart"/>
      <w:r w:rsidRPr="00EB5B16">
        <w:rPr>
          <w:i/>
          <w:lang w:val="en-150"/>
        </w:rPr>
        <w:t>RMSProp</w:t>
      </w:r>
      <w:proofErr w:type="spellEnd"/>
      <w:r w:rsidRPr="00EB5B16">
        <w:rPr>
          <w:lang w:val="en-150"/>
        </w:rPr>
        <w:t xml:space="preserve">, etc.  </w:t>
      </w:r>
    </w:p>
    <w:p w14:paraId="13AE3612" w14:textId="77777777" w:rsidR="001E206A" w:rsidRPr="00EB5B16" w:rsidRDefault="008D7A13" w:rsidP="00745892">
      <w:pPr>
        <w:ind w:firstLine="0"/>
        <w:jc w:val="center"/>
        <w:rPr>
          <w:lang w:val="en-150"/>
        </w:rPr>
      </w:pPr>
      <w:r w:rsidRPr="00EB5B16">
        <w:rPr>
          <w:noProof/>
          <w:lang w:val="en-150" w:eastAsia="en-US"/>
        </w:rPr>
        <w:lastRenderedPageBreak/>
        <w:drawing>
          <wp:inline distT="0" distB="0" distL="0" distR="0" wp14:anchorId="3977289E" wp14:editId="763492AD">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539190EB" w:rsidR="00745892" w:rsidRPr="00EB5B16" w:rsidRDefault="00DD688C" w:rsidP="00745892">
      <w:pPr>
        <w:pStyle w:val="Caption"/>
        <w:spacing w:after="0"/>
        <w:ind w:firstLine="0"/>
        <w:rPr>
          <w:lang w:val="en-150"/>
        </w:rPr>
      </w:pPr>
      <w:bookmarkStart w:id="43" w:name="_Ref74520413"/>
      <w:bookmarkStart w:id="44" w:name="_Toc7457217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w:t>
      </w:r>
      <w:r w:rsidRPr="00EB5B16">
        <w:rPr>
          <w:lang w:val="en-150"/>
        </w:rPr>
        <w:fldChar w:fldCharType="end"/>
      </w:r>
      <w:bookmarkEnd w:id="43"/>
      <w:r w:rsidRPr="00EB5B16">
        <w:rPr>
          <w:lang w:val="en-150"/>
        </w:rPr>
        <w:t>:</w:t>
      </w:r>
      <w:r w:rsidR="00745892" w:rsidRPr="00EB5B16">
        <w:rPr>
          <w:lang w:val="en-150"/>
        </w:rPr>
        <w:t xml:space="preserve"> </w:t>
      </w:r>
      <w:r w:rsidR="008D7A13" w:rsidRPr="00EB5B16">
        <w:rPr>
          <w:lang w:val="en-150"/>
        </w:rPr>
        <w:t>Single-dimensional l</w:t>
      </w:r>
      <w:r w:rsidR="00745892" w:rsidRPr="00EB5B16">
        <w:rPr>
          <w:lang w:val="en-150"/>
        </w:rPr>
        <w:t>oss during training</w:t>
      </w:r>
      <w:bookmarkEnd w:id="44"/>
    </w:p>
    <w:p w14:paraId="132DED9D" w14:textId="77777777" w:rsidR="00745892" w:rsidRPr="00EB5B16" w:rsidRDefault="008D7A13" w:rsidP="008D7A13">
      <w:pPr>
        <w:pStyle w:val="Caption"/>
        <w:ind w:firstLine="0"/>
        <w:rPr>
          <w:lang w:val="en-150"/>
        </w:rPr>
      </w:pPr>
      <w:r w:rsidRPr="00EB5B16">
        <w:rPr>
          <w:lang w:val="en-150"/>
        </w:rPr>
        <w:t>Source: Self-made</w:t>
      </w:r>
    </w:p>
    <w:p w14:paraId="64015442" w14:textId="6581AA01" w:rsidR="00745892" w:rsidRPr="00EB5B16" w:rsidRDefault="00EB5B16" w:rsidP="008D7A13">
      <w:pPr>
        <w:rPr>
          <w:lang w:val="en-150"/>
        </w:rPr>
      </w:pPr>
      <w:r>
        <w:rPr>
          <w:lang w:val="en-150"/>
        </w:rPr>
        <w:fldChar w:fldCharType="begin"/>
      </w:r>
      <w:r>
        <w:rPr>
          <w:lang w:val="en-150"/>
        </w:rPr>
        <w:instrText xml:space="preserve"> REF _Ref74520413 \h </w:instrText>
      </w:r>
      <w:r>
        <w:rPr>
          <w:lang w:val="en-150"/>
        </w:rPr>
      </w:r>
      <w:r>
        <w:rPr>
          <w:lang w:val="en-150"/>
        </w:rPr>
        <w:fldChar w:fldCharType="separate"/>
      </w:r>
      <w:r w:rsidR="00452B2C" w:rsidRPr="00EB5B16">
        <w:rPr>
          <w:lang w:val="en-150"/>
        </w:rPr>
        <w:t xml:space="preserve">Figure </w:t>
      </w:r>
      <w:r w:rsidR="00452B2C">
        <w:rPr>
          <w:noProof/>
          <w:lang w:val="en-150"/>
        </w:rPr>
        <w:t>5</w:t>
      </w:r>
      <w:r>
        <w:rPr>
          <w:lang w:val="en-150"/>
        </w:rPr>
        <w:fldChar w:fldCharType="end"/>
      </w:r>
      <w:r>
        <w:rPr>
          <w:lang w:val="en-US"/>
        </w:rPr>
        <w:t xml:space="preserve"> </w:t>
      </w:r>
      <w:r w:rsidR="008D7A13" w:rsidRPr="00EB5B16">
        <w:rPr>
          <w:lang w:val="en-150"/>
        </w:rPr>
        <w:t xml:space="preserve">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lang w:val="en-150"/>
          </w:rPr>
          <m:t>γ</m:t>
        </m:r>
      </m:oMath>
      <w:r w:rsidR="00A80BF1" w:rsidRPr="00EB5B16">
        <w:rPr>
          <w:lang w:val="en-150"/>
        </w:rPr>
        <w:t xml:space="preserve"> and the loss at the current instant </w:t>
      </w:r>
      <m:oMath>
        <m:r>
          <m:rPr>
            <m:scr m:val="script"/>
            <m:sty m:val="bi"/>
          </m:rPr>
          <w:rPr>
            <w:rFonts w:ascii="Cambria Math" w:hAnsi="Cambria Math"/>
            <w:lang w:val="en-150"/>
          </w:rPr>
          <m:t>l</m:t>
        </m:r>
      </m:oMath>
      <w:r w:rsidR="008D7A13" w:rsidRPr="00EB5B16">
        <w:rPr>
          <w:lang w:val="en-150"/>
        </w:rPr>
        <w:t xml:space="preserve">. The issues previously noted can easily be seen in this example, where the loss will be very prone to getting stuck in the local minima due to </w:t>
      </w:r>
      <m:oMath>
        <m:r>
          <w:rPr>
            <w:rFonts w:ascii="Cambria Math" w:hAnsi="Cambria Math"/>
            <w:lang w:val="en-150"/>
          </w:rPr>
          <m:t>γ</m:t>
        </m:r>
      </m:oMath>
      <w:r w:rsidR="008D7A13" w:rsidRPr="00EB5B16">
        <w:rPr>
          <w:lang w:val="en-150"/>
        </w:rPr>
        <w:t xml:space="preserve"> being too small</w:t>
      </w:r>
      <w:r w:rsidR="00A80BF1" w:rsidRPr="00EB5B16">
        <w:rPr>
          <w:lang w:val="en-150"/>
        </w:rPr>
        <w:t xml:space="preserve"> and </w:t>
      </w:r>
      <m:oMath>
        <m:r>
          <m:rPr>
            <m:scr m:val="script"/>
            <m:sty m:val="bi"/>
          </m:rPr>
          <w:rPr>
            <w:rFonts w:ascii="Cambria Math" w:hAnsi="Cambria Math"/>
            <w:lang w:val="en-150"/>
          </w:rPr>
          <m:t>l</m:t>
        </m:r>
      </m:oMath>
      <w:r w:rsidR="00A80BF1" w:rsidRPr="00EB5B16">
        <w:rPr>
          <w:lang w:val="en-150"/>
        </w:rPr>
        <w:t xml:space="preserve"> being very flat in that particular area</w:t>
      </w:r>
      <w:r w:rsidR="008D7A13" w:rsidRPr="00EB5B16">
        <w:rPr>
          <w:lang w:val="en-150"/>
        </w:rPr>
        <w:t>.</w:t>
      </w:r>
    </w:p>
    <w:p w14:paraId="220A58F8" w14:textId="5FBD7B90" w:rsidR="008D7A13" w:rsidRPr="00EB5B16" w:rsidRDefault="003A4223" w:rsidP="00C07131">
      <w:pPr>
        <w:spacing w:after="240"/>
        <w:rPr>
          <w:lang w:val="en-150"/>
        </w:rPr>
      </w:pPr>
      <w:r w:rsidRPr="00EB5B16">
        <w:rPr>
          <w:lang w:val="en-150"/>
        </w:rPr>
        <w:t xml:space="preserve">To propagate the loss backwards through the network, the </w:t>
      </w:r>
      <w:r w:rsidR="00EB5B16" w:rsidRPr="00EB5B16">
        <w:rPr>
          <w:i/>
          <w:iCs/>
          <w:lang w:val="en-US"/>
        </w:rPr>
        <w:t>b</w:t>
      </w:r>
      <w:proofErr w:type="spellStart"/>
      <w:r w:rsidRPr="00EB5B16">
        <w:rPr>
          <w:i/>
          <w:iCs/>
          <w:lang w:val="en-150"/>
        </w:rPr>
        <w:t>ackpropagation</w:t>
      </w:r>
      <w:proofErr w:type="spellEnd"/>
      <w:r w:rsidRPr="00EB5B16">
        <w:rPr>
          <w:i/>
          <w:iCs/>
          <w:lang w:val="en-150"/>
        </w:rPr>
        <w:t xml:space="preserve"> algorithm</w:t>
      </w:r>
      <w:r w:rsidRPr="00EB5B16">
        <w:rPr>
          <w:lang w:val="en-150"/>
        </w:rPr>
        <w:t xml:space="preserve"> is typically used. Computing the derivatives of the loss with respect to each of the weights in a neural network is a very computationally expensive process. </w:t>
      </w:r>
      <w:r w:rsidR="00EB5B16">
        <w:rPr>
          <w:lang w:val="en-US"/>
        </w:rPr>
        <w:t>B</w:t>
      </w:r>
      <w:proofErr w:type="spellStart"/>
      <w:r w:rsidRPr="00EB5B16">
        <w:rPr>
          <w:lang w:val="en-150"/>
        </w:rPr>
        <w:t>ackpropagation</w:t>
      </w:r>
      <w:proofErr w:type="spellEnd"/>
      <w:r w:rsidR="0082193C" w:rsidRPr="00EB5B16">
        <w:rPr>
          <w:lang w:val="en-150"/>
        </w:rPr>
        <w:t xml:space="preserve"> allows for an </w:t>
      </w:r>
      <w:r w:rsidRPr="00EB5B16">
        <w:rPr>
          <w:lang w:val="en-150"/>
        </w:rPr>
        <w:t>efficient way to perform this operation by optimizing the number of computations that need to be performed via storing some intermediate results in memory</w:t>
      </w:r>
      <w:r w:rsidR="00FD28E0" w:rsidRPr="00EB5B16">
        <w:rPr>
          <w:lang w:val="en-150"/>
        </w:rPr>
        <w:t xml:space="preserve"> </w:t>
      </w:r>
      <w:r w:rsidR="00002C09"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002C09" w:rsidRPr="00EB5B16">
        <w:rPr>
          <w:lang w:val="en-150"/>
        </w:rPr>
        <w:fldChar w:fldCharType="separate"/>
      </w:r>
      <w:r w:rsidR="00D46F62" w:rsidRPr="00EB5B16">
        <w:rPr>
          <w:noProof/>
          <w:lang w:val="en-150"/>
        </w:rPr>
        <w:t>[4]</w:t>
      </w:r>
      <w:r w:rsidR="00002C09" w:rsidRPr="00EB5B16">
        <w:rPr>
          <w:lang w:val="en-150"/>
        </w:rPr>
        <w:fldChar w:fldCharType="end"/>
      </w:r>
      <w:r w:rsidR="00C07131" w:rsidRPr="00EB5B16">
        <w:rPr>
          <w:lang w:val="en-150"/>
        </w:rPr>
        <w:t>.</w:t>
      </w:r>
      <w:r w:rsidR="0082193C" w:rsidRPr="00EB5B16">
        <w:rPr>
          <w:lang w:val="en-150"/>
        </w:rPr>
        <w:t xml:space="preserve"> </w:t>
      </w:r>
      <w:r w:rsidR="00EB5B16">
        <w:rPr>
          <w:lang w:val="en-150"/>
        </w:rPr>
        <w:fldChar w:fldCharType="begin"/>
      </w:r>
      <w:r w:rsidR="00EB5B16">
        <w:rPr>
          <w:lang w:val="en-150"/>
        </w:rPr>
        <w:instrText xml:space="preserve"> REF _Ref74520473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6</w:t>
      </w:r>
      <w:r w:rsidR="00EB5B16">
        <w:rPr>
          <w:lang w:val="en-150"/>
        </w:rPr>
        <w:fldChar w:fldCharType="end"/>
      </w:r>
      <w:r w:rsidR="00A3379E" w:rsidRPr="00EB5B16">
        <w:rPr>
          <w:lang w:val="en-150"/>
        </w:rPr>
        <w:t xml:space="preserve"> </w:t>
      </w:r>
      <w:r w:rsidR="009C096D" w:rsidRPr="00EB5B16">
        <w:rPr>
          <w:lang w:val="en-150"/>
        </w:rPr>
        <w:t>shows how this algorithm can compute the loss gradient with respect to each layer on a generic ANN.</w:t>
      </w:r>
      <w:r w:rsidR="0082193C" w:rsidRPr="00EB5B16">
        <w:rPr>
          <w:lang w:val="en-150"/>
        </w:rPr>
        <w:t xml:space="preserve">  </w:t>
      </w:r>
    </w:p>
    <w:p w14:paraId="0203F8A4" w14:textId="7DE97503" w:rsidR="00A80BF1" w:rsidRPr="00EB5B16" w:rsidRDefault="00192F16" w:rsidP="00A80BF1">
      <w:pPr>
        <w:pStyle w:val="Heading3"/>
        <w:rPr>
          <w:lang w:val="en-150"/>
        </w:rPr>
      </w:pPr>
      <w:bookmarkStart w:id="45" w:name="_Toc74572071"/>
      <w:r w:rsidRPr="00EB5B16">
        <w:rPr>
          <w:lang w:val="en-150"/>
        </w:rPr>
        <w:t>Intuit</w:t>
      </w:r>
      <w:r w:rsidR="0044238A" w:rsidRPr="00EB5B16">
        <w:rPr>
          <w:lang w:val="en-150"/>
        </w:rPr>
        <w:t>i</w:t>
      </w:r>
      <w:r w:rsidRPr="00EB5B16">
        <w:rPr>
          <w:lang w:val="en-150"/>
        </w:rPr>
        <w:t>ons on a</w:t>
      </w:r>
      <w:r w:rsidR="00A80BF1" w:rsidRPr="00EB5B16">
        <w:rPr>
          <w:lang w:val="en-150"/>
        </w:rPr>
        <w:t>ctivation functions</w:t>
      </w:r>
      <w:bookmarkEnd w:id="45"/>
    </w:p>
    <w:p w14:paraId="6D66572F" w14:textId="6A7F5D2F" w:rsidR="00472D8C" w:rsidRPr="00EB5B16" w:rsidRDefault="00812EBD" w:rsidP="0082193C">
      <w:pPr>
        <w:rPr>
          <w:lang w:val="en-150"/>
        </w:rPr>
      </w:pPr>
      <w:r w:rsidRPr="00EB5B16">
        <w:rPr>
          <w:lang w:val="en-150"/>
        </w:rPr>
        <w:t xml:space="preserve">There are many </w:t>
      </w:r>
      <w:proofErr w:type="spellStart"/>
      <w:r w:rsidRPr="00EB5B16">
        <w:rPr>
          <w:lang w:val="en-150"/>
        </w:rPr>
        <w:t>possibities</w:t>
      </w:r>
      <w:proofErr w:type="spellEnd"/>
      <w:r w:rsidRPr="00EB5B16">
        <w:rPr>
          <w:lang w:val="en-150"/>
        </w:rPr>
        <w:t xml:space="preserve"> among the choice of activation functions.</w:t>
      </w:r>
      <w:r w:rsidR="0092726A" w:rsidRPr="00EB5B16">
        <w:rPr>
          <w:lang w:val="en-150"/>
        </w:rPr>
        <w:t xml:space="preserve"> </w:t>
      </w:r>
      <w:r w:rsidR="003D4C88" w:rsidRPr="00EB5B16">
        <w:rPr>
          <w:lang w:val="en-150"/>
        </w:rPr>
        <w:t xml:space="preserve">Some of the most common activation functions are shown in </w:t>
      </w:r>
      <w:r w:rsidR="00EB5B16">
        <w:rPr>
          <w:lang w:val="en-150"/>
        </w:rPr>
        <w:fldChar w:fldCharType="begin"/>
      </w:r>
      <w:r w:rsidR="00EB5B16">
        <w:rPr>
          <w:lang w:val="en-150"/>
        </w:rPr>
        <w:instrText xml:space="preserve"> REF _Ref74520488 \h </w:instrText>
      </w:r>
      <w:r w:rsidR="00EB5B16">
        <w:rPr>
          <w:lang w:val="en-150"/>
        </w:rPr>
      </w:r>
      <w:r w:rsidR="00EB5B16">
        <w:rPr>
          <w:lang w:val="en-150"/>
        </w:rPr>
        <w:fldChar w:fldCharType="separate"/>
      </w:r>
      <w:r w:rsidR="00452B2C" w:rsidRPr="00EB5B16">
        <w:rPr>
          <w:lang w:val="en-150"/>
        </w:rPr>
        <w:t xml:space="preserve">Table </w:t>
      </w:r>
      <w:r w:rsidR="00452B2C">
        <w:rPr>
          <w:noProof/>
          <w:lang w:val="en-150"/>
        </w:rPr>
        <w:t>2</w:t>
      </w:r>
      <w:r w:rsidR="00EB5B16">
        <w:rPr>
          <w:lang w:val="en-150"/>
        </w:rPr>
        <w:fldChar w:fldCharType="end"/>
      </w:r>
      <w:r w:rsidR="003D4C88" w:rsidRPr="00EB5B16">
        <w:rPr>
          <w:lang w:val="en-150"/>
        </w:rPr>
        <w:t>.</w:t>
      </w:r>
      <w:r w:rsidR="0082193C" w:rsidRPr="00EB5B16">
        <w:rPr>
          <w:lang w:val="en-150"/>
        </w:rPr>
        <w:t xml:space="preserve"> As pointed in the example in </w:t>
      </w:r>
      <w:r w:rsidR="00EB5B16">
        <w:rPr>
          <w:lang w:val="en-150"/>
        </w:rPr>
        <w:fldChar w:fldCharType="begin"/>
      </w:r>
      <w:r w:rsidR="00EB5B16">
        <w:rPr>
          <w:lang w:val="en-150"/>
        </w:rPr>
        <w:instrText xml:space="preserve"> REF _Ref74520279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4</w:t>
      </w:r>
      <w:r w:rsidR="00EB5B16">
        <w:rPr>
          <w:lang w:val="en-150"/>
        </w:rPr>
        <w:fldChar w:fldCharType="end"/>
      </w:r>
      <w:r w:rsidR="0082193C" w:rsidRPr="00EB5B16">
        <w:rPr>
          <w:lang w:val="en-150"/>
        </w:rPr>
        <w:t xml:space="preserve">, activation functions are, in general, required to provide nonlinearities and expand the output range of the network. In general, a difference can be made depending on where an activation </w:t>
      </w:r>
      <w:proofErr w:type="spellStart"/>
      <w:r w:rsidR="0082193C" w:rsidRPr="00EB5B16">
        <w:rPr>
          <w:lang w:val="en-150"/>
        </w:rPr>
        <w:t>funtion</w:t>
      </w:r>
      <w:proofErr w:type="spellEnd"/>
      <w:r w:rsidR="0082193C" w:rsidRPr="00EB5B16">
        <w:rPr>
          <w:lang w:val="en-150"/>
        </w:rPr>
        <w:t xml:space="preserve"> is placed:</w:t>
      </w:r>
    </w:p>
    <w:p w14:paraId="0A2B9B58" w14:textId="77777777" w:rsidR="0082193C" w:rsidRPr="00EB5B16" w:rsidRDefault="0082193C" w:rsidP="00EB693E">
      <w:pPr>
        <w:pStyle w:val="ListParagraph"/>
        <w:numPr>
          <w:ilvl w:val="0"/>
          <w:numId w:val="43"/>
        </w:numPr>
        <w:tabs>
          <w:tab w:val="left" w:pos="4111"/>
        </w:tabs>
        <w:rPr>
          <w:lang w:val="en-150"/>
        </w:rPr>
      </w:pPr>
      <w:r w:rsidRPr="00EB5B16">
        <w:rPr>
          <w:lang w:val="en-150"/>
        </w:rPr>
        <w:t xml:space="preserve">Activations in hidden layers: This is, the activation functions of all the layers within the network but the last one. These activations, as previously stated, provide nonlinearities so that stacking layers </w:t>
      </w:r>
      <w:r w:rsidR="00D454EE" w:rsidRPr="00EB5B16">
        <w:rPr>
          <w:lang w:val="en-150"/>
        </w:rPr>
        <w:t>is actually beneficial for increasing the prediction power. Proper choice of intermediate activation is crucial towards the trainability of the network.</w:t>
      </w:r>
    </w:p>
    <w:p w14:paraId="45F32D59" w14:textId="77777777" w:rsidR="0082193C" w:rsidRPr="00EB5B16" w:rsidRDefault="0082193C" w:rsidP="00EB693E">
      <w:pPr>
        <w:pStyle w:val="ListParagraph"/>
        <w:numPr>
          <w:ilvl w:val="0"/>
          <w:numId w:val="43"/>
        </w:numPr>
        <w:tabs>
          <w:tab w:val="left" w:pos="4111"/>
        </w:tabs>
        <w:rPr>
          <w:lang w:val="en-150"/>
        </w:rPr>
      </w:pPr>
      <w:r w:rsidRPr="00EB5B16">
        <w:rPr>
          <w:lang w:val="en-150"/>
        </w:rPr>
        <w:t>Activation</w:t>
      </w:r>
      <w:r w:rsidR="00D454EE" w:rsidRPr="00EB5B16">
        <w:rPr>
          <w:lang w:val="en-150"/>
        </w:rPr>
        <w:t>s</w:t>
      </w:r>
      <w:r w:rsidRPr="00EB5B16">
        <w:rPr>
          <w:lang w:val="en-150"/>
        </w:rPr>
        <w:t xml:space="preserve"> on the output layer</w:t>
      </w:r>
      <w:r w:rsidR="00D454EE" w:rsidRPr="00EB5B16">
        <w:rPr>
          <w:lang w:val="en-150"/>
        </w:rPr>
        <w:t>: Which define the shape of the network’s output. Furthermore, the loss function must be chosen in accordance to this activation.</w:t>
      </w:r>
    </w:p>
    <w:p w14:paraId="1D1F99E2" w14:textId="77777777" w:rsidR="001911C5" w:rsidRPr="00EB5B16" w:rsidRDefault="001911C5">
      <w:pPr>
        <w:spacing w:before="0" w:line="240" w:lineRule="auto"/>
        <w:ind w:firstLine="0"/>
        <w:jc w:val="left"/>
        <w:rPr>
          <w:lang w:val="en-150"/>
        </w:rPr>
      </w:pPr>
      <w:r w:rsidRPr="00EB5B16">
        <w:rPr>
          <w:lang w:val="en-150"/>
        </w:rPr>
        <w:br w:type="page"/>
      </w:r>
      <w:r w:rsidR="00FD28E0" w:rsidRPr="00EB5B16">
        <w:rPr>
          <w:noProof/>
          <w:lang w:val="en-150" w:eastAsia="en-US"/>
        </w:rPr>
        <w:lastRenderedPageBreak/>
        <w:drawing>
          <wp:inline distT="0" distB="0" distL="0" distR="0" wp14:anchorId="51F44EE9" wp14:editId="59EBFEB1">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0C50008E" w:rsidR="00FD28E0" w:rsidRPr="00EB5B16" w:rsidRDefault="00DD688C" w:rsidP="00FD28E0">
      <w:pPr>
        <w:pStyle w:val="Caption"/>
        <w:spacing w:after="0"/>
        <w:ind w:firstLine="0"/>
        <w:rPr>
          <w:lang w:val="en-150"/>
        </w:rPr>
      </w:pPr>
      <w:bookmarkStart w:id="46" w:name="_Ref74520473"/>
      <w:bookmarkStart w:id="47" w:name="_Toc7457217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w:t>
      </w:r>
      <w:r w:rsidRPr="00EB5B16">
        <w:rPr>
          <w:lang w:val="en-150"/>
        </w:rPr>
        <w:fldChar w:fldCharType="end"/>
      </w:r>
      <w:bookmarkEnd w:id="46"/>
      <w:r w:rsidRPr="00EB5B16">
        <w:rPr>
          <w:lang w:val="en-150"/>
        </w:rPr>
        <w:t>:</w:t>
      </w:r>
      <w:r w:rsidR="00FD28E0" w:rsidRPr="00EB5B16">
        <w:rPr>
          <w:lang w:val="en-150"/>
        </w:rPr>
        <w:t xml:space="preserve"> Backpropagation illustrated</w:t>
      </w:r>
      <w:bookmarkEnd w:id="47"/>
    </w:p>
    <w:p w14:paraId="3F06FA0A" w14:textId="77777777" w:rsidR="00FD28E0" w:rsidRPr="00EB5B16" w:rsidRDefault="00FD28E0" w:rsidP="00FD28E0">
      <w:pPr>
        <w:pStyle w:val="Caption"/>
        <w:ind w:firstLine="0"/>
        <w:rPr>
          <w:lang w:val="en-150"/>
        </w:rPr>
      </w:pPr>
      <w:r w:rsidRPr="00EB5B16">
        <w:rPr>
          <w:lang w:val="en-150"/>
        </w:rPr>
        <w:t>Source: Self-made</w:t>
      </w:r>
    </w:p>
    <w:p w14:paraId="09B326AE" w14:textId="32954C38" w:rsidR="00B54627" w:rsidRPr="00EB5B16" w:rsidRDefault="0092336A" w:rsidP="00B54627">
      <w:pPr>
        <w:pStyle w:val="Caption"/>
        <w:spacing w:after="0"/>
        <w:ind w:firstLine="0"/>
        <w:rPr>
          <w:lang w:val="en-150"/>
        </w:rPr>
      </w:pPr>
      <w:bookmarkStart w:id="48" w:name="_Ref74520488"/>
      <w:bookmarkStart w:id="49" w:name="_Toc74572264"/>
      <w:r w:rsidRPr="00EB5B16">
        <w:rPr>
          <w:lang w:val="en-150"/>
        </w:rPr>
        <w:t xml:space="preserve">Table </w:t>
      </w:r>
      <w:r w:rsidRPr="00EB5B16">
        <w:rPr>
          <w:lang w:val="en-150"/>
        </w:rPr>
        <w:fldChar w:fldCharType="begin"/>
      </w:r>
      <w:r w:rsidRPr="00EB5B16">
        <w:rPr>
          <w:lang w:val="en-150"/>
        </w:rPr>
        <w:instrText xml:space="preserve"> SEQ Table \* ARABIC </w:instrText>
      </w:r>
      <w:r w:rsidRPr="00EB5B16">
        <w:rPr>
          <w:lang w:val="en-150"/>
        </w:rPr>
        <w:fldChar w:fldCharType="separate"/>
      </w:r>
      <w:r w:rsidR="00452B2C">
        <w:rPr>
          <w:noProof/>
          <w:lang w:val="en-150"/>
        </w:rPr>
        <w:t>2</w:t>
      </w:r>
      <w:r w:rsidRPr="00EB5B16">
        <w:rPr>
          <w:lang w:val="en-150"/>
        </w:rPr>
        <w:fldChar w:fldCharType="end"/>
      </w:r>
      <w:bookmarkEnd w:id="48"/>
      <w:r w:rsidR="00B54627" w:rsidRPr="00EB5B16">
        <w:rPr>
          <w:lang w:val="en-150"/>
        </w:rPr>
        <w:t>: Common activation functions</w:t>
      </w:r>
      <w:bookmarkEnd w:id="49"/>
    </w:p>
    <w:tbl>
      <w:tblPr>
        <w:tblStyle w:val="TableGrid"/>
        <w:tblW w:w="0" w:type="auto"/>
        <w:jc w:val="center"/>
        <w:tblLook w:val="04A0" w:firstRow="1" w:lastRow="0" w:firstColumn="1" w:lastColumn="0" w:noHBand="0" w:noVBand="1"/>
      </w:tblPr>
      <w:tblGrid>
        <w:gridCol w:w="1384"/>
        <w:gridCol w:w="2023"/>
        <w:gridCol w:w="3118"/>
        <w:gridCol w:w="2891"/>
      </w:tblGrid>
      <w:tr w:rsidR="00D454EE" w:rsidRPr="00EB5B16" w14:paraId="17D55604" w14:textId="77777777" w:rsidTr="007B5C22">
        <w:trPr>
          <w:trHeight w:val="624"/>
          <w:jc w:val="center"/>
        </w:trPr>
        <w:tc>
          <w:tcPr>
            <w:tcW w:w="1384" w:type="dxa"/>
            <w:vAlign w:val="center"/>
          </w:tcPr>
          <w:p w14:paraId="38DF9AE8" w14:textId="77777777" w:rsidR="00B54627" w:rsidRPr="00EB5B16" w:rsidRDefault="002F002E" w:rsidP="00783F50">
            <w:pPr>
              <w:ind w:firstLine="0"/>
              <w:jc w:val="center"/>
              <w:rPr>
                <w:b/>
                <w:lang w:val="en-150"/>
              </w:rPr>
            </w:pPr>
            <w:r w:rsidRPr="00EB5B16">
              <w:rPr>
                <w:b/>
                <w:lang w:val="en-150"/>
              </w:rPr>
              <w:t>Name</w:t>
            </w:r>
          </w:p>
        </w:tc>
        <w:tc>
          <w:tcPr>
            <w:tcW w:w="1984" w:type="dxa"/>
            <w:vAlign w:val="center"/>
          </w:tcPr>
          <w:p w14:paraId="75468ADF" w14:textId="77777777" w:rsidR="00B54627" w:rsidRPr="00EB5B16" w:rsidRDefault="002F002E" w:rsidP="00D454EE">
            <w:pPr>
              <w:ind w:firstLine="0"/>
              <w:jc w:val="center"/>
              <w:rPr>
                <w:b/>
                <w:lang w:val="en-150"/>
              </w:rPr>
            </w:pPr>
            <w:r w:rsidRPr="00EB5B16">
              <w:rPr>
                <w:b/>
                <w:lang w:val="en-150"/>
              </w:rPr>
              <w:t>Plot</w:t>
            </w:r>
          </w:p>
        </w:tc>
        <w:tc>
          <w:tcPr>
            <w:tcW w:w="3118" w:type="dxa"/>
            <w:vAlign w:val="center"/>
          </w:tcPr>
          <w:p w14:paraId="2E4A8FFD" w14:textId="77777777" w:rsidR="00B54627" w:rsidRPr="00EB5B16" w:rsidRDefault="002F002E" w:rsidP="00783F50">
            <w:pPr>
              <w:ind w:firstLine="0"/>
              <w:jc w:val="center"/>
              <w:rPr>
                <w:b/>
                <w:lang w:val="en-150"/>
              </w:rPr>
            </w:pPr>
            <w:r w:rsidRPr="00EB5B16">
              <w:rPr>
                <w:b/>
                <w:lang w:val="en-150"/>
              </w:rPr>
              <w:t>Equation</w:t>
            </w:r>
          </w:p>
        </w:tc>
        <w:tc>
          <w:tcPr>
            <w:tcW w:w="2891" w:type="dxa"/>
            <w:vAlign w:val="center"/>
          </w:tcPr>
          <w:p w14:paraId="7D82A3DD" w14:textId="77777777" w:rsidR="00B54627" w:rsidRPr="00EB5B16" w:rsidRDefault="002F002E" w:rsidP="00783F50">
            <w:pPr>
              <w:ind w:firstLine="0"/>
              <w:jc w:val="center"/>
              <w:rPr>
                <w:b/>
                <w:lang w:val="en-150"/>
              </w:rPr>
            </w:pPr>
            <w:r w:rsidRPr="00EB5B16">
              <w:rPr>
                <w:b/>
                <w:lang w:val="en-150"/>
              </w:rPr>
              <w:t>Derivative</w:t>
            </w:r>
          </w:p>
        </w:tc>
      </w:tr>
      <w:tr w:rsidR="00D454EE" w:rsidRPr="00EB5B16" w14:paraId="55343C97" w14:textId="77777777" w:rsidTr="007B5C22">
        <w:trPr>
          <w:trHeight w:val="1020"/>
          <w:jc w:val="center"/>
        </w:trPr>
        <w:tc>
          <w:tcPr>
            <w:tcW w:w="1384" w:type="dxa"/>
            <w:vAlign w:val="center"/>
          </w:tcPr>
          <w:p w14:paraId="6E518D53" w14:textId="77777777" w:rsidR="00B54627" w:rsidRPr="00EB5B16" w:rsidRDefault="00B54627" w:rsidP="002F002E">
            <w:pPr>
              <w:ind w:firstLine="0"/>
              <w:jc w:val="left"/>
              <w:rPr>
                <w:i/>
                <w:lang w:val="en-150"/>
              </w:rPr>
            </w:pPr>
            <w:r w:rsidRPr="00EB5B16">
              <w:rPr>
                <w:i/>
                <w:lang w:val="en-150"/>
              </w:rPr>
              <w:t>Identity</w:t>
            </w:r>
          </w:p>
        </w:tc>
        <w:tc>
          <w:tcPr>
            <w:tcW w:w="1984" w:type="dxa"/>
            <w:vAlign w:val="center"/>
          </w:tcPr>
          <w:p w14:paraId="49A799FE" w14:textId="77777777" w:rsidR="00B54627" w:rsidRPr="00EB5B16" w:rsidRDefault="002F002E" w:rsidP="00D454EE">
            <w:pPr>
              <w:ind w:firstLine="0"/>
              <w:jc w:val="center"/>
              <w:rPr>
                <w:lang w:val="en-150"/>
              </w:rPr>
            </w:pPr>
            <w:r w:rsidRPr="00EB5B16">
              <w:rPr>
                <w:noProof/>
                <w:lang w:val="en-150" w:eastAsia="en-US"/>
              </w:rPr>
              <w:drawing>
                <wp:inline distT="0" distB="0" distL="0" distR="0" wp14:anchorId="7B2F7642" wp14:editId="4D96B24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EB5B16" w:rsidRDefault="00B54627"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x</m:t>
                </m:r>
              </m:oMath>
            </m:oMathPara>
          </w:p>
        </w:tc>
        <w:tc>
          <w:tcPr>
            <w:tcW w:w="2891" w:type="dxa"/>
            <w:vAlign w:val="center"/>
          </w:tcPr>
          <w:p w14:paraId="4608A87A" w14:textId="77777777" w:rsidR="00B54627" w:rsidRPr="00EB5B16" w:rsidRDefault="00B54627" w:rsidP="002F002E">
            <w:pPr>
              <w:ind w:firstLine="0"/>
              <w:jc w:val="left"/>
              <w:rPr>
                <w:b/>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1</m:t>
                </m:r>
              </m:oMath>
            </m:oMathPara>
          </w:p>
        </w:tc>
      </w:tr>
      <w:tr w:rsidR="00D454EE" w:rsidRPr="00EB5B16" w14:paraId="30C523B0" w14:textId="77777777" w:rsidTr="007B5C22">
        <w:trPr>
          <w:trHeight w:val="1020"/>
          <w:jc w:val="center"/>
        </w:trPr>
        <w:tc>
          <w:tcPr>
            <w:tcW w:w="1384" w:type="dxa"/>
            <w:vAlign w:val="center"/>
          </w:tcPr>
          <w:p w14:paraId="500558C0" w14:textId="77777777" w:rsidR="00B54627" w:rsidRPr="00EB5B16" w:rsidRDefault="00B54627" w:rsidP="002F002E">
            <w:pPr>
              <w:ind w:firstLine="0"/>
              <w:jc w:val="left"/>
              <w:rPr>
                <w:lang w:val="en-150"/>
              </w:rPr>
            </w:pPr>
            <w:r w:rsidRPr="00EB5B16">
              <w:rPr>
                <w:i/>
                <w:lang w:val="en-150"/>
              </w:rPr>
              <w:t>Rectified Linear Unit</w:t>
            </w:r>
            <w:r w:rsidR="00783F50" w:rsidRPr="00EB5B16">
              <w:rPr>
                <w:lang w:val="en-150"/>
              </w:rPr>
              <w:t xml:space="preserve"> (</w:t>
            </w:r>
            <w:proofErr w:type="spellStart"/>
            <w:r w:rsidR="00783F50" w:rsidRPr="00EB5B16">
              <w:rPr>
                <w:lang w:val="en-150"/>
              </w:rPr>
              <w:t>ReLU</w:t>
            </w:r>
            <w:proofErr w:type="spellEnd"/>
            <w:r w:rsidR="00783F50" w:rsidRPr="00EB5B16">
              <w:rPr>
                <w:lang w:val="en-150"/>
              </w:rPr>
              <w:t>)</w:t>
            </w:r>
          </w:p>
        </w:tc>
        <w:tc>
          <w:tcPr>
            <w:tcW w:w="1984" w:type="dxa"/>
            <w:vAlign w:val="center"/>
          </w:tcPr>
          <w:p w14:paraId="782AAD2A" w14:textId="77777777" w:rsidR="00B54627" w:rsidRPr="00EB5B16" w:rsidRDefault="002F002E" w:rsidP="00D454EE">
            <w:pPr>
              <w:ind w:firstLine="0"/>
              <w:jc w:val="center"/>
              <w:rPr>
                <w:lang w:val="en-150"/>
              </w:rPr>
            </w:pPr>
            <w:r w:rsidRPr="00EB5B16">
              <w:rPr>
                <w:noProof/>
                <w:lang w:val="en-150" w:eastAsia="en-US"/>
              </w:rPr>
              <w:drawing>
                <wp:inline distT="0" distB="0" distL="0" distR="0" wp14:anchorId="245093E0" wp14:editId="29422FCD">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EB5B16" w:rsidRDefault="00B54627"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m:t>
                </m:r>
                <m:d>
                  <m:dPr>
                    <m:begChr m:val="{"/>
                    <m:endChr m:val=""/>
                    <m:ctrlPr>
                      <w:rPr>
                        <w:rFonts w:ascii="Cambria Math" w:hAnsi="Cambria Math"/>
                        <w:i/>
                        <w:lang w:val="en-150"/>
                      </w:rPr>
                    </m:ctrlPr>
                  </m:dPr>
                  <m:e>
                    <m:m>
                      <m:mPr>
                        <m:mcs>
                          <m:mc>
                            <m:mcPr>
                              <m:count m:val="2"/>
                              <m:mcJc m:val="center"/>
                            </m:mcPr>
                          </m:mc>
                        </m:mcs>
                        <m:ctrlPr>
                          <w:rPr>
                            <w:rFonts w:ascii="Cambria Math" w:hAnsi="Cambria Math"/>
                            <w:i/>
                            <w:lang w:val="en-150"/>
                          </w:rPr>
                        </m:ctrlPr>
                      </m:mPr>
                      <m:mr>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x&lt;0</m:t>
                          </m:r>
                        </m:e>
                      </m:mr>
                      <m:mr>
                        <m:e>
                          <m:r>
                            <w:rPr>
                              <w:rFonts w:ascii="Cambria Math" w:hAnsi="Cambria Math"/>
                              <w:lang w:val="en-150"/>
                            </w:rPr>
                            <m:t>x</m:t>
                          </m:r>
                          <m:ctrlPr>
                            <w:rPr>
                              <w:rFonts w:ascii="Cambria Math" w:eastAsia="Cambria Math" w:hAnsi="Cambria Math" w:cs="Cambria Math"/>
                              <w:i/>
                              <w:lang w:val="en-150"/>
                            </w:rPr>
                          </m:ctrlPr>
                        </m:e>
                        <m:e>
                          <m:r>
                            <w:rPr>
                              <w:rFonts w:ascii="Cambria Math" w:hAnsi="Cambria Math"/>
                              <w:lang w:val="en-150"/>
                            </w:rPr>
                            <m:t>x≥0</m:t>
                          </m:r>
                        </m:e>
                      </m:mr>
                    </m:m>
                  </m:e>
                </m:d>
              </m:oMath>
            </m:oMathPara>
          </w:p>
        </w:tc>
        <w:tc>
          <w:tcPr>
            <w:tcW w:w="2891" w:type="dxa"/>
            <w:vAlign w:val="center"/>
          </w:tcPr>
          <w:p w14:paraId="3D102E18" w14:textId="77777777" w:rsidR="00B54627" w:rsidRPr="00EB5B16" w:rsidRDefault="002F002E"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m:t>
                </m:r>
                <m:d>
                  <m:dPr>
                    <m:begChr m:val="{"/>
                    <m:endChr m:val=""/>
                    <m:ctrlPr>
                      <w:rPr>
                        <w:rFonts w:ascii="Cambria Math" w:hAnsi="Cambria Math"/>
                        <w:i/>
                        <w:lang w:val="en-150"/>
                      </w:rPr>
                    </m:ctrlPr>
                  </m:dPr>
                  <m:e>
                    <m:m>
                      <m:mPr>
                        <m:mcs>
                          <m:mc>
                            <m:mcPr>
                              <m:count m:val="2"/>
                              <m:mcJc m:val="center"/>
                            </m:mcPr>
                          </m:mc>
                        </m:mcs>
                        <m:ctrlPr>
                          <w:rPr>
                            <w:rFonts w:ascii="Cambria Math" w:hAnsi="Cambria Math"/>
                            <w:i/>
                            <w:lang w:val="en-150"/>
                          </w:rPr>
                        </m:ctrlPr>
                      </m:mPr>
                      <m:mr>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x&lt;0</m:t>
                          </m:r>
                        </m:e>
                      </m:mr>
                      <m:mr>
                        <m:e>
                          <m:r>
                            <w:rPr>
                              <w:rFonts w:ascii="Cambria Math" w:hAnsi="Cambria Math"/>
                              <w:lang w:val="en-150"/>
                            </w:rPr>
                            <m:t>1</m:t>
                          </m:r>
                          <m:ctrlPr>
                            <w:rPr>
                              <w:rFonts w:ascii="Cambria Math" w:eastAsia="Cambria Math" w:hAnsi="Cambria Math" w:cs="Cambria Math"/>
                              <w:i/>
                              <w:lang w:val="en-150"/>
                            </w:rPr>
                          </m:ctrlPr>
                        </m:e>
                        <m:e>
                          <m:r>
                            <w:rPr>
                              <w:rFonts w:ascii="Cambria Math" w:hAnsi="Cambria Math"/>
                              <w:lang w:val="en-150"/>
                            </w:rPr>
                            <m:t>x≥0</m:t>
                          </m:r>
                        </m:e>
                      </m:mr>
                    </m:m>
                  </m:e>
                </m:d>
              </m:oMath>
            </m:oMathPara>
          </w:p>
        </w:tc>
      </w:tr>
      <w:tr w:rsidR="00D454EE" w:rsidRPr="00EB5B16" w14:paraId="4BE68879" w14:textId="77777777" w:rsidTr="007B5C22">
        <w:trPr>
          <w:trHeight w:val="1020"/>
          <w:jc w:val="center"/>
        </w:trPr>
        <w:tc>
          <w:tcPr>
            <w:tcW w:w="1384" w:type="dxa"/>
            <w:vAlign w:val="center"/>
          </w:tcPr>
          <w:p w14:paraId="66429853" w14:textId="77777777" w:rsidR="00B54627" w:rsidRPr="00EB5B16" w:rsidRDefault="00B54627" w:rsidP="002F002E">
            <w:pPr>
              <w:ind w:firstLine="0"/>
              <w:jc w:val="left"/>
              <w:rPr>
                <w:i/>
                <w:lang w:val="en-150"/>
              </w:rPr>
            </w:pPr>
            <w:r w:rsidRPr="00EB5B16">
              <w:rPr>
                <w:i/>
                <w:lang w:val="en-150"/>
              </w:rPr>
              <w:t xml:space="preserve">Leaky </w:t>
            </w:r>
            <w:proofErr w:type="spellStart"/>
            <w:r w:rsidRPr="00EB5B16">
              <w:rPr>
                <w:i/>
                <w:lang w:val="en-150"/>
              </w:rPr>
              <w:t>ReLU</w:t>
            </w:r>
            <w:proofErr w:type="spellEnd"/>
          </w:p>
          <w:p w14:paraId="15F6F008" w14:textId="275C89EA" w:rsidR="007B5C22" w:rsidRPr="00EB5B16" w:rsidRDefault="007B5C22" w:rsidP="002F002E">
            <w:pPr>
              <w:ind w:firstLine="0"/>
              <w:jc w:val="left"/>
              <w:rPr>
                <w:i/>
                <w:lang w:val="en-150"/>
              </w:rPr>
            </w:pPr>
            <w:r w:rsidRPr="00EB5B16">
              <w:rPr>
                <w:lang w:val="en-150"/>
              </w:rPr>
              <w:t>(</w:t>
            </w:r>
            <w:proofErr w:type="spellStart"/>
            <w:r w:rsidRPr="00EB5B16">
              <w:rPr>
                <w:i/>
                <w:iCs/>
                <w:lang w:val="en-150"/>
              </w:rPr>
              <w:t>LReLU</w:t>
            </w:r>
            <w:proofErr w:type="spellEnd"/>
            <w:r w:rsidRPr="00EB5B16">
              <w:rPr>
                <w:lang w:val="en-150"/>
              </w:rPr>
              <w:t>)</w:t>
            </w:r>
          </w:p>
        </w:tc>
        <w:tc>
          <w:tcPr>
            <w:tcW w:w="1984" w:type="dxa"/>
            <w:vAlign w:val="center"/>
          </w:tcPr>
          <w:p w14:paraId="3D631542" w14:textId="77777777" w:rsidR="00B54627" w:rsidRPr="00EB5B16" w:rsidRDefault="002F002E" w:rsidP="00D454EE">
            <w:pPr>
              <w:ind w:firstLine="0"/>
              <w:jc w:val="center"/>
              <w:rPr>
                <w:lang w:val="en-150"/>
              </w:rPr>
            </w:pPr>
            <w:r w:rsidRPr="00EB5B16">
              <w:rPr>
                <w:noProof/>
                <w:lang w:val="en-150" w:eastAsia="en-US"/>
              </w:rPr>
              <w:drawing>
                <wp:inline distT="0" distB="0" distL="0" distR="0" wp14:anchorId="0AFA8107" wp14:editId="6B30956D">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EB5B16" w:rsidRDefault="002F002E"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m:t>
                </m:r>
                <m:d>
                  <m:dPr>
                    <m:begChr m:val="{"/>
                    <m:endChr m:val=""/>
                    <m:ctrlPr>
                      <w:rPr>
                        <w:rFonts w:ascii="Cambria Math" w:hAnsi="Cambria Math"/>
                        <w:i/>
                        <w:lang w:val="en-150"/>
                      </w:rPr>
                    </m:ctrlPr>
                  </m:dPr>
                  <m:e>
                    <m:m>
                      <m:mPr>
                        <m:mcs>
                          <m:mc>
                            <m:mcPr>
                              <m:count m:val="2"/>
                              <m:mcJc m:val="center"/>
                            </m:mcPr>
                          </m:mc>
                        </m:mcs>
                        <m:ctrlPr>
                          <w:rPr>
                            <w:rFonts w:ascii="Cambria Math" w:hAnsi="Cambria Math"/>
                            <w:i/>
                            <w:lang w:val="en-150"/>
                          </w:rPr>
                        </m:ctrlPr>
                      </m:mPr>
                      <m:mr>
                        <m:e>
                          <m:r>
                            <w:rPr>
                              <w:rFonts w:ascii="Cambria Math" w:hAnsi="Cambria Math"/>
                              <w:lang w:val="en-150"/>
                            </w:rPr>
                            <m:t>ax</m:t>
                          </m:r>
                          <m:ctrlPr>
                            <w:rPr>
                              <w:rFonts w:ascii="Cambria Math" w:eastAsia="Cambria Math" w:hAnsi="Cambria Math" w:cs="Cambria Math"/>
                              <w:i/>
                              <w:lang w:val="en-150"/>
                            </w:rPr>
                          </m:ctrlPr>
                        </m:e>
                        <m:e>
                          <m:r>
                            <w:rPr>
                              <w:rFonts w:ascii="Cambria Math" w:hAnsi="Cambria Math"/>
                              <w:lang w:val="en-150"/>
                            </w:rPr>
                            <m:t>x&lt;0</m:t>
                          </m:r>
                        </m:e>
                      </m:mr>
                      <m:mr>
                        <m:e>
                          <m:r>
                            <w:rPr>
                              <w:rFonts w:ascii="Cambria Math" w:hAnsi="Cambria Math"/>
                              <w:lang w:val="en-150"/>
                            </w:rPr>
                            <m:t>x</m:t>
                          </m:r>
                          <m:ctrlPr>
                            <w:rPr>
                              <w:rFonts w:ascii="Cambria Math" w:eastAsia="Cambria Math" w:hAnsi="Cambria Math" w:cs="Cambria Math"/>
                              <w:i/>
                              <w:lang w:val="en-150"/>
                            </w:rPr>
                          </m:ctrlPr>
                        </m:e>
                        <m:e>
                          <m:r>
                            <w:rPr>
                              <w:rFonts w:ascii="Cambria Math" w:hAnsi="Cambria Math"/>
                              <w:lang w:val="en-150"/>
                            </w:rPr>
                            <m:t>x≥0</m:t>
                          </m:r>
                        </m:e>
                      </m:mr>
                    </m:m>
                  </m:e>
                </m:d>
              </m:oMath>
            </m:oMathPara>
          </w:p>
        </w:tc>
        <w:tc>
          <w:tcPr>
            <w:tcW w:w="2891" w:type="dxa"/>
            <w:vAlign w:val="center"/>
          </w:tcPr>
          <w:p w14:paraId="57254575" w14:textId="77777777" w:rsidR="00B54627" w:rsidRPr="00EB5B16" w:rsidRDefault="002F002E"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m:t>
                </m:r>
                <m:d>
                  <m:dPr>
                    <m:begChr m:val="{"/>
                    <m:endChr m:val=""/>
                    <m:ctrlPr>
                      <w:rPr>
                        <w:rFonts w:ascii="Cambria Math" w:hAnsi="Cambria Math"/>
                        <w:i/>
                        <w:lang w:val="en-150"/>
                      </w:rPr>
                    </m:ctrlPr>
                  </m:dPr>
                  <m:e>
                    <m:m>
                      <m:mPr>
                        <m:mcs>
                          <m:mc>
                            <m:mcPr>
                              <m:count m:val="2"/>
                              <m:mcJc m:val="center"/>
                            </m:mcPr>
                          </m:mc>
                        </m:mcs>
                        <m:ctrlPr>
                          <w:rPr>
                            <w:rFonts w:ascii="Cambria Math" w:hAnsi="Cambria Math"/>
                            <w:i/>
                            <w:lang w:val="en-150"/>
                          </w:rPr>
                        </m:ctrlPr>
                      </m:mPr>
                      <m:mr>
                        <m:e>
                          <m:r>
                            <w:rPr>
                              <w:rFonts w:ascii="Cambria Math" w:hAnsi="Cambria Math"/>
                              <w:lang w:val="en-150"/>
                            </w:rPr>
                            <m:t>a</m:t>
                          </m:r>
                          <m:ctrlPr>
                            <w:rPr>
                              <w:rFonts w:ascii="Cambria Math" w:eastAsia="Cambria Math" w:hAnsi="Cambria Math" w:cs="Cambria Math"/>
                              <w:i/>
                              <w:lang w:val="en-150"/>
                            </w:rPr>
                          </m:ctrlPr>
                        </m:e>
                        <m:e>
                          <m:r>
                            <w:rPr>
                              <w:rFonts w:ascii="Cambria Math" w:hAnsi="Cambria Math"/>
                              <w:lang w:val="en-150"/>
                            </w:rPr>
                            <m:t>x&lt;0</m:t>
                          </m:r>
                        </m:e>
                      </m:mr>
                      <m:mr>
                        <m:e>
                          <m:r>
                            <w:rPr>
                              <w:rFonts w:ascii="Cambria Math" w:hAnsi="Cambria Math"/>
                              <w:lang w:val="en-150"/>
                            </w:rPr>
                            <m:t>1</m:t>
                          </m:r>
                          <m:ctrlPr>
                            <w:rPr>
                              <w:rFonts w:ascii="Cambria Math" w:eastAsia="Cambria Math" w:hAnsi="Cambria Math" w:cs="Cambria Math"/>
                              <w:i/>
                              <w:lang w:val="en-150"/>
                            </w:rPr>
                          </m:ctrlPr>
                        </m:e>
                        <m:e>
                          <m:r>
                            <w:rPr>
                              <w:rFonts w:ascii="Cambria Math" w:hAnsi="Cambria Math"/>
                              <w:lang w:val="en-150"/>
                            </w:rPr>
                            <m:t>x≥0</m:t>
                          </m:r>
                        </m:e>
                      </m:mr>
                    </m:m>
                  </m:e>
                </m:d>
              </m:oMath>
            </m:oMathPara>
          </w:p>
        </w:tc>
      </w:tr>
      <w:tr w:rsidR="00D454EE" w:rsidRPr="00EB5B16" w14:paraId="5CDF1117" w14:textId="77777777" w:rsidTr="007B5C22">
        <w:trPr>
          <w:trHeight w:val="1020"/>
          <w:jc w:val="center"/>
        </w:trPr>
        <w:tc>
          <w:tcPr>
            <w:tcW w:w="1384" w:type="dxa"/>
            <w:vAlign w:val="center"/>
          </w:tcPr>
          <w:p w14:paraId="660E642B" w14:textId="77777777" w:rsidR="00B54627" w:rsidRPr="00EB5B16" w:rsidRDefault="00B54627" w:rsidP="002F002E">
            <w:pPr>
              <w:ind w:firstLine="0"/>
              <w:jc w:val="left"/>
              <w:rPr>
                <w:i/>
                <w:lang w:val="en-150"/>
              </w:rPr>
            </w:pPr>
            <w:r w:rsidRPr="00EB5B16">
              <w:rPr>
                <w:i/>
                <w:lang w:val="en-150"/>
              </w:rPr>
              <w:t>Sigmoid</w:t>
            </w:r>
          </w:p>
        </w:tc>
        <w:tc>
          <w:tcPr>
            <w:tcW w:w="1984" w:type="dxa"/>
            <w:vAlign w:val="center"/>
          </w:tcPr>
          <w:p w14:paraId="5125BA22" w14:textId="77777777" w:rsidR="00B54627" w:rsidRPr="00EB5B16" w:rsidRDefault="002F002E" w:rsidP="00D454EE">
            <w:pPr>
              <w:ind w:firstLine="0"/>
              <w:jc w:val="center"/>
              <w:rPr>
                <w:lang w:val="en-150"/>
              </w:rPr>
            </w:pPr>
            <w:r w:rsidRPr="00EB5B16">
              <w:rPr>
                <w:noProof/>
                <w:lang w:val="en-150" w:eastAsia="en-US"/>
              </w:rPr>
              <w:drawing>
                <wp:inline distT="0" distB="0" distL="0" distR="0" wp14:anchorId="491C731E" wp14:editId="41E15B27">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EB5B16" w:rsidRDefault="002F002E"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m:t>
                </m:r>
                <m:f>
                  <m:fPr>
                    <m:ctrlPr>
                      <w:rPr>
                        <w:rFonts w:ascii="Cambria Math" w:hAnsi="Cambria Math"/>
                        <w:i/>
                        <w:lang w:val="en-150"/>
                      </w:rPr>
                    </m:ctrlPr>
                  </m:fPr>
                  <m:num>
                    <m:r>
                      <w:rPr>
                        <w:rFonts w:ascii="Cambria Math" w:hAnsi="Cambria Math"/>
                        <w:lang w:val="en-150"/>
                      </w:rPr>
                      <m:t>1</m:t>
                    </m:r>
                  </m:num>
                  <m:den>
                    <m:r>
                      <w:rPr>
                        <w:rFonts w:ascii="Cambria Math" w:hAnsi="Cambria Math"/>
                        <w:lang w:val="en-150"/>
                      </w:rPr>
                      <m:t>1+</m:t>
                    </m:r>
                    <m:sSup>
                      <m:sSupPr>
                        <m:ctrlPr>
                          <w:rPr>
                            <w:rFonts w:ascii="Cambria Math" w:hAnsi="Cambria Math"/>
                            <w:i/>
                            <w:lang w:val="en-150"/>
                          </w:rPr>
                        </m:ctrlPr>
                      </m:sSupPr>
                      <m:e>
                        <m:r>
                          <w:rPr>
                            <w:rFonts w:ascii="Cambria Math" w:hAnsi="Cambria Math"/>
                            <w:lang w:val="en-150"/>
                          </w:rPr>
                          <m:t>e</m:t>
                        </m:r>
                      </m:e>
                      <m:sup>
                        <m:r>
                          <w:rPr>
                            <w:rFonts w:ascii="Cambria Math" w:hAnsi="Cambria Math"/>
                            <w:lang w:val="en-150"/>
                          </w:rPr>
                          <m:t>-x</m:t>
                        </m:r>
                      </m:sup>
                    </m:sSup>
                  </m:den>
                </m:f>
              </m:oMath>
            </m:oMathPara>
          </w:p>
        </w:tc>
        <w:tc>
          <w:tcPr>
            <w:tcW w:w="2891" w:type="dxa"/>
            <w:vAlign w:val="center"/>
          </w:tcPr>
          <w:p w14:paraId="740E1F98" w14:textId="77777777" w:rsidR="00B54627" w:rsidRPr="00EB5B16" w:rsidRDefault="002F002E" w:rsidP="002F002E">
            <w:pPr>
              <w:ind w:firstLine="0"/>
              <w:jc w:val="left"/>
              <w:rPr>
                <w:lang w:val="en-150"/>
              </w:rPr>
            </w:pPr>
            <m:oMathPara>
              <m:oMathParaPr>
                <m:jc m:val="left"/>
              </m:oMathParaPr>
              <m:oMath>
                <m:r>
                  <w:rPr>
                    <w:rFonts w:ascii="Cambria Math" w:hAnsi="Cambria Math"/>
                    <w:lang w:val="en-150"/>
                  </w:rPr>
                  <m:t>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f(x)[1-f</m:t>
                </m:r>
                <m:d>
                  <m:dPr>
                    <m:ctrlPr>
                      <w:rPr>
                        <w:rFonts w:ascii="Cambria Math" w:hAnsi="Cambria Math"/>
                        <w:i/>
                        <w:lang w:val="en-150"/>
                      </w:rPr>
                    </m:ctrlPr>
                  </m:dPr>
                  <m:e>
                    <m:r>
                      <w:rPr>
                        <w:rFonts w:ascii="Cambria Math" w:hAnsi="Cambria Math"/>
                        <w:lang w:val="en-150"/>
                      </w:rPr>
                      <m:t>x</m:t>
                    </m:r>
                  </m:e>
                </m:d>
                <m:r>
                  <w:rPr>
                    <w:rFonts w:ascii="Cambria Math" w:hAnsi="Cambria Math"/>
                    <w:lang w:val="en-150"/>
                  </w:rPr>
                  <m:t>]</m:t>
                </m:r>
              </m:oMath>
            </m:oMathPara>
          </w:p>
        </w:tc>
      </w:tr>
      <w:tr w:rsidR="00D454EE" w:rsidRPr="00EB5B16" w14:paraId="2D020172" w14:textId="77777777" w:rsidTr="007B5C22">
        <w:trPr>
          <w:trHeight w:val="1020"/>
          <w:jc w:val="center"/>
        </w:trPr>
        <w:tc>
          <w:tcPr>
            <w:tcW w:w="1384" w:type="dxa"/>
            <w:vAlign w:val="center"/>
          </w:tcPr>
          <w:p w14:paraId="749F7765" w14:textId="77777777" w:rsidR="00B54627" w:rsidRPr="00EB5B16" w:rsidRDefault="00783F50" w:rsidP="002F002E">
            <w:pPr>
              <w:ind w:firstLine="0"/>
              <w:jc w:val="left"/>
              <w:rPr>
                <w:i/>
                <w:lang w:val="en-150"/>
              </w:rPr>
            </w:pPr>
            <w:proofErr w:type="spellStart"/>
            <w:r w:rsidRPr="00EB5B16">
              <w:rPr>
                <w:i/>
                <w:lang w:val="en-150"/>
              </w:rPr>
              <w:t>Softmax</w:t>
            </w:r>
            <w:proofErr w:type="spellEnd"/>
          </w:p>
        </w:tc>
        <w:tc>
          <w:tcPr>
            <w:tcW w:w="1984" w:type="dxa"/>
            <w:vAlign w:val="center"/>
          </w:tcPr>
          <w:p w14:paraId="24B447F1" w14:textId="77777777" w:rsidR="00B54627" w:rsidRPr="00EB5B16" w:rsidRDefault="00783F50" w:rsidP="00D454EE">
            <w:pPr>
              <w:ind w:firstLine="0"/>
              <w:jc w:val="center"/>
              <w:rPr>
                <w:lang w:val="en-150"/>
              </w:rPr>
            </w:pPr>
            <w:r w:rsidRPr="00EB5B16">
              <w:rPr>
                <w:noProof/>
                <w:lang w:val="en-150" w:eastAsia="en-US"/>
              </w:rPr>
              <w:drawing>
                <wp:inline distT="0" distB="0" distL="0" distR="0" wp14:anchorId="37FD1042" wp14:editId="7D72B803">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EB5B16" w:rsidRDefault="00A952ED" w:rsidP="00783F50">
            <w:pPr>
              <w:ind w:firstLine="0"/>
              <w:jc w:val="left"/>
              <w:rPr>
                <w:lang w:val="en-150"/>
              </w:rPr>
            </w:pPr>
            <m:oMathPara>
              <m:oMathParaPr>
                <m:jc m:val="left"/>
              </m:oMathParaPr>
              <m:oMath>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i</m:t>
                    </m:r>
                  </m:sub>
                </m:sSub>
                <m:d>
                  <m:dPr>
                    <m:ctrlPr>
                      <w:rPr>
                        <w:rFonts w:ascii="Cambria Math" w:hAnsi="Cambria Math"/>
                        <w:i/>
                        <w:lang w:val="en-150"/>
                      </w:rPr>
                    </m:ctrlPr>
                  </m:dPr>
                  <m:e>
                    <m:r>
                      <m:rPr>
                        <m:sty m:val="bi"/>
                      </m:rPr>
                      <w:rPr>
                        <w:rFonts w:ascii="Cambria Math" w:hAnsi="Cambria Math"/>
                        <w:lang w:val="en-150"/>
                      </w:rPr>
                      <m:t>x</m:t>
                    </m:r>
                  </m:e>
                </m:d>
                <m:r>
                  <w:rPr>
                    <w:rFonts w:ascii="Cambria Math" w:hAnsi="Cambria Math"/>
                    <w:lang w:val="en-150"/>
                  </w:rPr>
                  <m:t>=</m:t>
                </m:r>
                <m:f>
                  <m:fPr>
                    <m:ctrlPr>
                      <w:rPr>
                        <w:rFonts w:ascii="Cambria Math" w:hAnsi="Cambria Math"/>
                        <w:i/>
                        <w:lang w:val="en-150"/>
                      </w:rPr>
                    </m:ctrlPr>
                  </m:fPr>
                  <m:num>
                    <m:sSup>
                      <m:sSupPr>
                        <m:ctrlPr>
                          <w:rPr>
                            <w:rFonts w:ascii="Cambria Math" w:hAnsi="Cambria Math"/>
                            <w:i/>
                            <w:lang w:val="en-150"/>
                          </w:rPr>
                        </m:ctrlPr>
                      </m:sSupPr>
                      <m:e>
                        <m:r>
                          <w:rPr>
                            <w:rFonts w:ascii="Cambria Math" w:hAnsi="Cambria Math"/>
                            <w:lang w:val="en-150"/>
                          </w:rPr>
                          <m:t>e</m:t>
                        </m:r>
                      </m:e>
                      <m:sup>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i</m:t>
                            </m:r>
                          </m:sub>
                        </m:sSub>
                      </m:sup>
                    </m:sSup>
                  </m:num>
                  <m:den>
                    <m:nary>
                      <m:naryPr>
                        <m:chr m:val="∑"/>
                        <m:limLoc m:val="undOvr"/>
                        <m:ctrlPr>
                          <w:rPr>
                            <w:rFonts w:ascii="Cambria Math" w:hAnsi="Cambria Math"/>
                            <w:i/>
                            <w:lang w:val="en-150"/>
                          </w:rPr>
                        </m:ctrlPr>
                      </m:naryPr>
                      <m:sub>
                        <m:r>
                          <w:rPr>
                            <w:rFonts w:ascii="Cambria Math" w:hAnsi="Cambria Math"/>
                            <w:lang w:val="en-150"/>
                          </w:rPr>
                          <m:t>j=1</m:t>
                        </m:r>
                      </m:sub>
                      <m:sup>
                        <m:r>
                          <w:rPr>
                            <w:rFonts w:ascii="Cambria Math" w:hAnsi="Cambria Math"/>
                            <w:lang w:val="en-150"/>
                          </w:rPr>
                          <m:t>J</m:t>
                        </m:r>
                      </m:sup>
                      <m:e>
                        <m:sSup>
                          <m:sSupPr>
                            <m:ctrlPr>
                              <w:rPr>
                                <w:rFonts w:ascii="Cambria Math" w:hAnsi="Cambria Math"/>
                                <w:i/>
                                <w:lang w:val="en-150"/>
                              </w:rPr>
                            </m:ctrlPr>
                          </m:sSupPr>
                          <m:e>
                            <m:r>
                              <w:rPr>
                                <w:rFonts w:ascii="Cambria Math" w:hAnsi="Cambria Math"/>
                                <w:lang w:val="en-150"/>
                              </w:rPr>
                              <m:t>e</m:t>
                            </m:r>
                          </m:e>
                          <m:sup>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j</m:t>
                                </m:r>
                              </m:sub>
                            </m:sSub>
                          </m:sup>
                        </m:sSup>
                      </m:e>
                    </m:nary>
                  </m:den>
                </m:f>
                <m:r>
                  <w:rPr>
                    <w:rFonts w:ascii="Cambria Math" w:hAnsi="Cambria Math"/>
                    <w:lang w:val="en-150"/>
                  </w:rPr>
                  <m:t>/ i=1,…,J</m:t>
                </m:r>
              </m:oMath>
            </m:oMathPara>
          </w:p>
        </w:tc>
        <w:tc>
          <w:tcPr>
            <w:tcW w:w="2891" w:type="dxa"/>
            <w:vAlign w:val="center"/>
          </w:tcPr>
          <w:p w14:paraId="210DE474" w14:textId="77777777" w:rsidR="00B54627" w:rsidRPr="00EB5B16" w:rsidRDefault="00A952ED" w:rsidP="00783F50">
            <w:pPr>
              <w:ind w:firstLine="0"/>
              <w:jc w:val="left"/>
              <w:rPr>
                <w:lang w:val="en-150"/>
              </w:rPr>
            </w:pPr>
            <m:oMathPara>
              <m:oMathParaPr>
                <m:jc m:val="left"/>
              </m:oMathParaPr>
              <m:oMath>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i</m:t>
                    </m:r>
                  </m:sub>
                </m:sSub>
                <m:r>
                  <w:rPr>
                    <w:rFonts w:ascii="Cambria Math" w:hAnsi="Cambria Math"/>
                    <w:lang w:val="en-150"/>
                  </w:rPr>
                  <m:t>'</m:t>
                </m:r>
                <m:d>
                  <m:dPr>
                    <m:ctrlPr>
                      <w:rPr>
                        <w:rFonts w:ascii="Cambria Math" w:hAnsi="Cambria Math"/>
                        <w:i/>
                        <w:lang w:val="en-150"/>
                      </w:rPr>
                    </m:ctrlPr>
                  </m:dPr>
                  <m:e>
                    <m:r>
                      <m:rPr>
                        <m:sty m:val="bi"/>
                      </m:rPr>
                      <w:rPr>
                        <w:rFonts w:ascii="Cambria Math" w:hAnsi="Cambria Math"/>
                        <w:lang w:val="en-150"/>
                      </w:rPr>
                      <m:t>x</m:t>
                    </m:r>
                  </m:e>
                </m:d>
                <m:r>
                  <w:rPr>
                    <w:rFonts w:ascii="Cambria Math" w:hAnsi="Cambria Math"/>
                    <w:lang w:val="en-150"/>
                  </w:rPr>
                  <m:t>=</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i</m:t>
                    </m:r>
                  </m:sub>
                </m:sSub>
                <m:d>
                  <m:dPr>
                    <m:ctrlPr>
                      <w:rPr>
                        <w:rFonts w:ascii="Cambria Math" w:hAnsi="Cambria Math"/>
                        <w:i/>
                        <w:lang w:val="en-150"/>
                      </w:rPr>
                    </m:ctrlPr>
                  </m:dPr>
                  <m:e>
                    <m:r>
                      <m:rPr>
                        <m:sty m:val="bi"/>
                      </m:rPr>
                      <w:rPr>
                        <w:rFonts w:ascii="Cambria Math" w:hAnsi="Cambria Math"/>
                        <w:lang w:val="en-150"/>
                      </w:rPr>
                      <m:t>x</m:t>
                    </m:r>
                  </m:e>
                </m:d>
                <m:r>
                  <w:rPr>
                    <w:rFonts w:ascii="Cambria Math" w:hAnsi="Cambria Math"/>
                    <w:lang w:val="en-150"/>
                  </w:rPr>
                  <m:t>(</m:t>
                </m:r>
                <m:sSub>
                  <m:sSubPr>
                    <m:ctrlPr>
                      <w:rPr>
                        <w:rFonts w:ascii="Cambria Math" w:hAnsi="Cambria Math"/>
                        <w:i/>
                        <w:lang w:val="en-150"/>
                      </w:rPr>
                    </m:ctrlPr>
                  </m:sSubPr>
                  <m:e>
                    <m:sSub>
                      <m:sSubPr>
                        <m:ctrlPr>
                          <w:rPr>
                            <w:rFonts w:ascii="Cambria Math" w:hAnsi="Cambria Math"/>
                            <w:i/>
                            <w:lang w:val="en-150"/>
                          </w:rPr>
                        </m:ctrlPr>
                      </m:sSubPr>
                      <m:e>
                        <m:r>
                          <w:rPr>
                            <w:rFonts w:ascii="Cambria Math" w:hAnsi="Cambria Math"/>
                            <w:lang w:val="en-150"/>
                          </w:rPr>
                          <m:t>δ</m:t>
                        </m:r>
                      </m:e>
                      <m:sub>
                        <m:r>
                          <w:rPr>
                            <w:rFonts w:ascii="Cambria Math" w:hAnsi="Cambria Math"/>
                            <w:lang w:val="en-150"/>
                          </w:rPr>
                          <m:t>ij</m:t>
                        </m:r>
                      </m:sub>
                    </m:sSub>
                    <m:r>
                      <w:rPr>
                        <w:rFonts w:ascii="Cambria Math" w:hAnsi="Cambria Math"/>
                        <w:lang w:val="en-150"/>
                      </w:rPr>
                      <m:t>-f</m:t>
                    </m:r>
                  </m:e>
                  <m:sub>
                    <m:r>
                      <w:rPr>
                        <w:rFonts w:ascii="Cambria Math" w:hAnsi="Cambria Math"/>
                        <w:lang w:val="en-150"/>
                      </w:rPr>
                      <m:t>j</m:t>
                    </m:r>
                  </m:sub>
                </m:sSub>
                <m:d>
                  <m:dPr>
                    <m:ctrlPr>
                      <w:rPr>
                        <w:rFonts w:ascii="Cambria Math" w:hAnsi="Cambria Math"/>
                        <w:i/>
                        <w:lang w:val="en-150"/>
                      </w:rPr>
                    </m:ctrlPr>
                  </m:dPr>
                  <m:e>
                    <m:r>
                      <m:rPr>
                        <m:sty m:val="bi"/>
                      </m:rPr>
                      <w:rPr>
                        <w:rFonts w:ascii="Cambria Math" w:hAnsi="Cambria Math"/>
                        <w:lang w:val="en-150"/>
                      </w:rPr>
                      <m:t>x</m:t>
                    </m:r>
                  </m:e>
                </m:d>
                <m:r>
                  <w:rPr>
                    <w:rFonts w:ascii="Cambria Math" w:hAnsi="Cambria Math"/>
                    <w:lang w:val="en-150"/>
                  </w:rPr>
                  <m:t>)</m:t>
                </m:r>
              </m:oMath>
            </m:oMathPara>
          </w:p>
        </w:tc>
      </w:tr>
    </w:tbl>
    <w:p w14:paraId="40FE3AF2" w14:textId="5FC829E2" w:rsidR="00B54627" w:rsidRPr="00EB5B16" w:rsidRDefault="00B54627" w:rsidP="00B54627">
      <w:pPr>
        <w:pStyle w:val="Caption"/>
        <w:ind w:firstLine="0"/>
        <w:rPr>
          <w:lang w:val="en-150"/>
        </w:rPr>
      </w:pPr>
      <w:r w:rsidRPr="00EB5B16">
        <w:rPr>
          <w:lang w:val="en-150"/>
        </w:rPr>
        <w:t xml:space="preserve">Source: </w:t>
      </w:r>
      <w:r w:rsidR="007B5C22" w:rsidRPr="00EB5B16">
        <w:rPr>
          <w:lang w:val="en-150"/>
        </w:rPr>
        <w:fldChar w:fldCharType="begin" w:fldLock="1"/>
      </w:r>
      <w:r w:rsidR="00265D76" w:rsidRPr="00EB5B16">
        <w:rPr>
          <w:lang w:val="en-150"/>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7]","plainTextFormattedCitation":"[7]","previouslyFormattedCitation":"[7]"},"properties":{"noteIndex":0},"schema":"https://github.com/citation-style-language/schema/raw/master/csl-citation.json"}</w:instrText>
      </w:r>
      <w:r w:rsidR="007B5C22" w:rsidRPr="00EB5B16">
        <w:rPr>
          <w:lang w:val="en-150"/>
        </w:rPr>
        <w:fldChar w:fldCharType="separate"/>
      </w:r>
      <w:r w:rsidR="00D46F62" w:rsidRPr="00EB5B16">
        <w:rPr>
          <w:b w:val="0"/>
          <w:noProof/>
          <w:lang w:val="en-150"/>
        </w:rPr>
        <w:t>[7]</w:t>
      </w:r>
      <w:r w:rsidR="007B5C22" w:rsidRPr="00EB5B16">
        <w:rPr>
          <w:lang w:val="en-150"/>
        </w:rPr>
        <w:fldChar w:fldCharType="end"/>
      </w:r>
    </w:p>
    <w:p w14:paraId="74282928" w14:textId="77777777" w:rsidR="002843D7" w:rsidRPr="00EB5B16" w:rsidRDefault="00D454EE" w:rsidP="00472D8C">
      <w:pPr>
        <w:rPr>
          <w:lang w:val="en-150"/>
        </w:rPr>
      </w:pPr>
      <w:r w:rsidRPr="00EB5B16">
        <w:rPr>
          <w:lang w:val="en-150"/>
        </w:rPr>
        <w:lastRenderedPageBreak/>
        <w:t>As stated</w:t>
      </w:r>
      <w:r w:rsidR="00311B09" w:rsidRPr="00EB5B16">
        <w:rPr>
          <w:lang w:val="en-150"/>
        </w:rPr>
        <w:t>, the a</w:t>
      </w:r>
      <w:r w:rsidR="00472D8C" w:rsidRPr="00EB5B16">
        <w:rPr>
          <w:lang w:val="en-150"/>
        </w:rPr>
        <w:t xml:space="preserve">ctivation functions </w:t>
      </w:r>
      <w:r w:rsidR="00311B09" w:rsidRPr="00EB5B16">
        <w:rPr>
          <w:lang w:val="en-150"/>
        </w:rPr>
        <w:t>in the hidden layers</w:t>
      </w:r>
      <w:r w:rsidR="00472D8C" w:rsidRPr="00EB5B16">
        <w:rPr>
          <w:lang w:val="en-150"/>
        </w:rPr>
        <w:t xml:space="preserve"> </w:t>
      </w:r>
      <w:r w:rsidR="00311B09" w:rsidRPr="00EB5B16">
        <w:rPr>
          <w:lang w:val="en-150"/>
        </w:rPr>
        <w:t xml:space="preserve">of a network </w:t>
      </w:r>
      <w:r w:rsidR="00472D8C" w:rsidRPr="00EB5B16">
        <w:rPr>
          <w:lang w:val="en-150"/>
        </w:rPr>
        <w:t>play a crucial role o</w:t>
      </w:r>
      <w:r w:rsidR="00311B09" w:rsidRPr="00EB5B16">
        <w:rPr>
          <w:lang w:val="en-150"/>
        </w:rPr>
        <w:t xml:space="preserve">n its trainability. </w:t>
      </w:r>
      <w:r w:rsidR="002843D7" w:rsidRPr="00EB5B16">
        <w:rPr>
          <w:lang w:val="en-150"/>
        </w:rPr>
        <w:t>First, lets introduce the concept of:</w:t>
      </w:r>
    </w:p>
    <w:p w14:paraId="43BFDC2A" w14:textId="77777777" w:rsidR="002843D7" w:rsidRPr="00EB5B16" w:rsidRDefault="002843D7" w:rsidP="00EB693E">
      <w:pPr>
        <w:pStyle w:val="ListParagraph"/>
        <w:numPr>
          <w:ilvl w:val="0"/>
          <w:numId w:val="44"/>
        </w:numPr>
        <w:tabs>
          <w:tab w:val="left" w:pos="2410"/>
        </w:tabs>
        <w:rPr>
          <w:lang w:val="en-150"/>
        </w:rPr>
      </w:pPr>
      <w:r w:rsidRPr="00EB5B16">
        <w:rPr>
          <w:lang w:val="en-150"/>
        </w:rPr>
        <w:t>Early layers</w:t>
      </w:r>
      <w:r w:rsidRPr="00EB5B16">
        <w:rPr>
          <w:lang w:val="en-150"/>
        </w:rPr>
        <w:tab/>
        <w:t>: The closer a layer is to the input of the network, the earlier it is.</w:t>
      </w:r>
    </w:p>
    <w:p w14:paraId="326E222E" w14:textId="77777777" w:rsidR="002843D7" w:rsidRPr="00EB5B16" w:rsidRDefault="002843D7" w:rsidP="00EB693E">
      <w:pPr>
        <w:pStyle w:val="ListParagraph"/>
        <w:numPr>
          <w:ilvl w:val="0"/>
          <w:numId w:val="44"/>
        </w:numPr>
        <w:tabs>
          <w:tab w:val="left" w:pos="2410"/>
        </w:tabs>
        <w:spacing w:after="240"/>
        <w:rPr>
          <w:lang w:val="en-150"/>
        </w:rPr>
      </w:pPr>
      <w:r w:rsidRPr="00EB5B16">
        <w:rPr>
          <w:lang w:val="en-150"/>
        </w:rPr>
        <w:t>Late layer</w:t>
      </w:r>
      <w:r w:rsidRPr="00EB5B16">
        <w:rPr>
          <w:lang w:val="en-150"/>
        </w:rPr>
        <w:tab/>
        <w:t>: The closer a layer is to the output of the network, the later it is.</w:t>
      </w:r>
    </w:p>
    <w:p w14:paraId="46222044" w14:textId="45972198" w:rsidR="00472D8C" w:rsidRDefault="00A80BF1" w:rsidP="00472D8C">
      <w:pPr>
        <w:rPr>
          <w:lang w:val="en-150"/>
        </w:rPr>
      </w:pPr>
      <w:r w:rsidRPr="00EB5B16">
        <w:rPr>
          <w:lang w:val="en-150"/>
        </w:rPr>
        <w:t xml:space="preserve">In a densely-connected </w:t>
      </w:r>
      <w:r w:rsidRPr="00EB5B16">
        <w:rPr>
          <w:caps/>
          <w:lang w:val="en-150"/>
        </w:rPr>
        <w:t>ANN,</w:t>
      </w:r>
      <w:r w:rsidR="00B27ACB" w:rsidRPr="00EB5B16">
        <w:rPr>
          <w:lang w:val="en-150"/>
        </w:rPr>
        <w:t xml:space="preserve"> </w:t>
      </w:r>
      <w:r w:rsidRPr="00EB5B16">
        <w:rPr>
          <w:lang w:val="en-150"/>
        </w:rPr>
        <w:t xml:space="preserve">when </w:t>
      </w:r>
      <w:proofErr w:type="spellStart"/>
      <w:r w:rsidRPr="00EB5B16">
        <w:rPr>
          <w:lang w:val="en-150"/>
        </w:rPr>
        <w:t>applyting</w:t>
      </w:r>
      <w:proofErr w:type="spellEnd"/>
      <w:r w:rsidRPr="00EB5B16">
        <w:rPr>
          <w:lang w:val="en-150"/>
        </w:rPr>
        <w:t xml:space="preserve"> </w:t>
      </w:r>
      <w:r w:rsidR="00B27ACB" w:rsidRPr="00EB5B16">
        <w:rPr>
          <w:lang w:val="en-150"/>
        </w:rPr>
        <w:t xml:space="preserve">the </w:t>
      </w:r>
      <w:r w:rsidR="00EB5B16">
        <w:rPr>
          <w:lang w:val="en-US"/>
        </w:rPr>
        <w:t>b</w:t>
      </w:r>
      <w:proofErr w:type="spellStart"/>
      <w:r w:rsidR="00B27ACB" w:rsidRPr="00EB5B16">
        <w:rPr>
          <w:lang w:val="en-150"/>
        </w:rPr>
        <w:t>ackpropagation</w:t>
      </w:r>
      <w:proofErr w:type="spellEnd"/>
      <w:r w:rsidR="00B27ACB" w:rsidRPr="00EB5B16">
        <w:rPr>
          <w:lang w:val="en-150"/>
        </w:rPr>
        <w:t xml:space="preserve"> algorithm</w:t>
      </w:r>
      <w:r w:rsidRPr="00EB5B16">
        <w:rPr>
          <w:lang w:val="en-150"/>
        </w:rPr>
        <w:t xml:space="preserve"> to propagate the loss and update the weights</w:t>
      </w:r>
      <w:r w:rsidR="00B27ACB" w:rsidRPr="00EB5B16">
        <w:rPr>
          <w:lang w:val="en-150"/>
        </w:rPr>
        <w:t>, it</w:t>
      </w:r>
      <w:r w:rsidRPr="00EB5B16">
        <w:rPr>
          <w:lang w:val="en-150"/>
        </w:rPr>
        <w:t xml:space="preserve"> generally</w:t>
      </w:r>
      <w:r w:rsidR="00B27ACB" w:rsidRPr="00EB5B16">
        <w:rPr>
          <w:lang w:val="en-150"/>
        </w:rPr>
        <w:t xml:space="preserve"> holds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0"/>
        <w:gridCol w:w="8230"/>
        <w:gridCol w:w="670"/>
      </w:tblGrid>
      <w:tr w:rsidR="00D40C83" w14:paraId="42EB537A" w14:textId="77777777" w:rsidTr="00D40C83">
        <w:trPr>
          <w:trHeight w:val="1077"/>
        </w:trPr>
        <w:tc>
          <w:tcPr>
            <w:tcW w:w="350" w:type="pct"/>
          </w:tcPr>
          <w:p w14:paraId="35ABFF55" w14:textId="77777777" w:rsidR="00D40C83" w:rsidRDefault="00D40C83" w:rsidP="00D40C83">
            <w:pPr>
              <w:ind w:firstLine="0"/>
              <w:jc w:val="center"/>
              <w:rPr>
                <w:lang w:val="en-150"/>
              </w:rPr>
            </w:pPr>
          </w:p>
        </w:tc>
        <w:tc>
          <w:tcPr>
            <w:tcW w:w="4300" w:type="pct"/>
          </w:tcPr>
          <w:p w14:paraId="226F2C9C" w14:textId="4DFE4D87" w:rsidR="00D40C83" w:rsidRDefault="00A952ED" w:rsidP="00D40C83">
            <w:pPr>
              <w:ind w:firstLine="0"/>
              <w:jc w:val="center"/>
              <w:rPr>
                <w:lang w:val="en-150"/>
              </w:rPr>
            </w:pPr>
            <m:oMathPara>
              <m:oMath>
                <m:f>
                  <m:fPr>
                    <m:ctrlPr>
                      <w:rPr>
                        <w:rFonts w:ascii="Cambria Math" w:hAnsi="Cambria Math"/>
                        <w:b/>
                        <w:i/>
                        <w:lang w:val="en-150"/>
                      </w:rPr>
                    </m:ctrlPr>
                  </m:fPr>
                  <m:num>
                    <m:r>
                      <w:rPr>
                        <w:rFonts w:ascii="Cambria Math" w:hAnsi="Cambria Math"/>
                        <w:lang w:val="en-150"/>
                      </w:rPr>
                      <m:t>d</m:t>
                    </m:r>
                    <m:r>
                      <m:rPr>
                        <m:scr m:val="script"/>
                        <m:sty m:val="bi"/>
                      </m:rPr>
                      <w:rPr>
                        <w:rFonts w:ascii="Cambria Math" w:hAnsi="Cambria Math"/>
                        <w:lang w:val="en-150"/>
                      </w:rPr>
                      <m:t>l</m:t>
                    </m:r>
                  </m:num>
                  <m:den>
                    <m:r>
                      <w:rPr>
                        <w:rFonts w:ascii="Cambria Math" w:hAnsi="Cambria Math"/>
                        <w:lang w:val="en-150"/>
                      </w:rPr>
                      <m:t>d</m:t>
                    </m:r>
                    <m:sSub>
                      <m:sSubPr>
                        <m:ctrlPr>
                          <w:rPr>
                            <w:rFonts w:ascii="Cambria Math" w:hAnsi="Cambria Math"/>
                            <w:b/>
                            <w:i/>
                            <w:lang w:val="en-150"/>
                          </w:rPr>
                        </m:ctrlPr>
                      </m:sSubPr>
                      <m:e>
                        <m:r>
                          <m:rPr>
                            <m:sty m:val="bi"/>
                          </m:rPr>
                          <w:rPr>
                            <w:rFonts w:ascii="Cambria Math" w:hAnsi="Cambria Math"/>
                            <w:lang w:val="en-150"/>
                          </w:rPr>
                          <m:t>w</m:t>
                        </m:r>
                      </m:e>
                      <m:sub>
                        <m:r>
                          <m:rPr>
                            <m:sty m:val="bi"/>
                          </m:rPr>
                          <w:rPr>
                            <w:rFonts w:ascii="Cambria Math" w:hAnsi="Cambria Math"/>
                            <w:lang w:val="en-150"/>
                          </w:rPr>
                          <m:t>i</m:t>
                        </m:r>
                      </m:sub>
                    </m:sSub>
                  </m:den>
                </m:f>
                <m:r>
                  <m:rPr>
                    <m:sty m:val="bi"/>
                  </m:rPr>
                  <w:rPr>
                    <w:rFonts w:ascii="Cambria Math" w:hAnsi="Cambria Math"/>
                    <w:lang w:val="en-150"/>
                  </w:rPr>
                  <m:t>∝</m:t>
                </m:r>
                <m:nary>
                  <m:naryPr>
                    <m:chr m:val="∏"/>
                    <m:limLoc m:val="undOvr"/>
                    <m:ctrlPr>
                      <w:rPr>
                        <w:rFonts w:ascii="Cambria Math" w:hAnsi="Cambria Math"/>
                        <w:b/>
                        <w:i/>
                        <w:lang w:val="en-150"/>
                      </w:rPr>
                    </m:ctrlPr>
                  </m:naryPr>
                  <m:sub>
                    <m:r>
                      <m:rPr>
                        <m:sty m:val="bi"/>
                      </m:rPr>
                      <w:rPr>
                        <w:rFonts w:ascii="Cambria Math" w:hAnsi="Cambria Math"/>
                        <w:lang w:val="en-150"/>
                      </w:rPr>
                      <m:t>L=i</m:t>
                    </m:r>
                  </m:sub>
                  <m:sup>
                    <m:r>
                      <m:rPr>
                        <m:sty m:val="bi"/>
                      </m:rPr>
                      <w:rPr>
                        <w:rFonts w:ascii="Cambria Math" w:hAnsi="Cambria Math"/>
                        <w:lang w:val="en-150"/>
                      </w:rPr>
                      <m:t>N</m:t>
                    </m:r>
                  </m:sup>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L</m:t>
                        </m:r>
                      </m:sub>
                    </m:sSub>
                    <m:r>
                      <m:rPr>
                        <m:sty m:val="bi"/>
                      </m:rPr>
                      <w:rPr>
                        <w:rFonts w:ascii="Cambria Math" w:hAnsi="Cambria Math"/>
                        <w:lang w:val="en-150"/>
                      </w:rPr>
                      <m:t>'(*)</m:t>
                    </m:r>
                  </m:e>
                </m:nary>
              </m:oMath>
            </m:oMathPara>
          </w:p>
        </w:tc>
        <w:tc>
          <w:tcPr>
            <w:tcW w:w="350" w:type="pct"/>
            <w:vAlign w:val="center"/>
          </w:tcPr>
          <w:p w14:paraId="1E0F1026" w14:textId="6E3B12AA" w:rsidR="00D40C83" w:rsidRPr="00C92C76" w:rsidRDefault="00D40C83" w:rsidP="00D40C83">
            <w:pPr>
              <w:ind w:firstLine="0"/>
              <w:jc w:val="right"/>
              <w:rPr>
                <w:lang w:val="en-150"/>
              </w:rPr>
            </w:pPr>
          </w:p>
        </w:tc>
      </w:tr>
    </w:tbl>
    <w:p w14:paraId="03418753" w14:textId="77777777" w:rsidR="00B27ACB" w:rsidRPr="00EB5B16" w:rsidRDefault="00B27ACB" w:rsidP="00EB693E">
      <w:pPr>
        <w:pStyle w:val="ListParagraph"/>
        <w:numPr>
          <w:ilvl w:val="0"/>
          <w:numId w:val="40"/>
        </w:numPr>
        <w:tabs>
          <w:tab w:val="left" w:pos="1985"/>
        </w:tabs>
        <w:spacing w:after="240"/>
        <w:jc w:val="left"/>
        <w:rPr>
          <w:lang w:val="en-150"/>
        </w:rPr>
      </w:pPr>
      <m:oMath>
        <m:r>
          <w:rPr>
            <w:rFonts w:ascii="Cambria Math" w:hAnsi="Cambria Math"/>
            <w:lang w:val="en-150"/>
          </w:rPr>
          <m:t>i</m:t>
        </m:r>
      </m:oMath>
      <w:r w:rsidRPr="00EB5B16">
        <w:rPr>
          <w:lang w:val="en-150"/>
        </w:rPr>
        <w:t xml:space="preserve"> </w:t>
      </w:r>
      <w:r w:rsidRPr="00EB5B16">
        <w:rPr>
          <w:lang w:val="en-150"/>
        </w:rPr>
        <w:tab/>
      </w:r>
      <w:r w:rsidR="002872B3" w:rsidRPr="00EB5B16">
        <w:rPr>
          <w:lang w:val="en-150"/>
        </w:rPr>
        <w:t xml:space="preserve">: </w:t>
      </w:r>
      <w:r w:rsidRPr="00EB5B16">
        <w:rPr>
          <w:lang w:val="en-150"/>
        </w:rPr>
        <w:t xml:space="preserve">denoting a given layer of the network, </w:t>
      </w:r>
      <m:oMath>
        <m:r>
          <w:rPr>
            <w:rFonts w:ascii="Cambria Math" w:hAnsi="Cambria Math"/>
            <w:lang w:val="en-150"/>
          </w:rPr>
          <m:t>i=1</m:t>
        </m:r>
      </m:oMath>
      <w:r w:rsidRPr="00EB5B16">
        <w:rPr>
          <w:lang w:val="en-150"/>
        </w:rPr>
        <w:t xml:space="preserve"> being the </w:t>
      </w:r>
      <w:r w:rsidR="002872B3" w:rsidRPr="00EB5B16">
        <w:rPr>
          <w:lang w:val="en-150"/>
        </w:rPr>
        <w:t xml:space="preserve">input layer and </w:t>
      </w:r>
    </w:p>
    <w:p w14:paraId="03F1233E" w14:textId="77777777" w:rsidR="002872B3" w:rsidRPr="00EB5B16" w:rsidRDefault="002872B3" w:rsidP="00EB693E">
      <w:pPr>
        <w:pStyle w:val="ListParagraph"/>
        <w:numPr>
          <w:ilvl w:val="0"/>
          <w:numId w:val="40"/>
        </w:numPr>
        <w:tabs>
          <w:tab w:val="left" w:pos="1985"/>
        </w:tabs>
        <w:spacing w:after="240"/>
        <w:jc w:val="left"/>
        <w:rPr>
          <w:rFonts w:ascii="Cambria Math" w:hAnsi="Cambria Math"/>
          <w:lang w:val="en-150"/>
          <w:oMath/>
        </w:rPr>
      </w:pPr>
      <m:oMath>
        <m:r>
          <w:rPr>
            <w:rFonts w:ascii="Cambria Math" w:hAnsi="Cambria Math"/>
            <w:lang w:val="en-150"/>
          </w:rPr>
          <m:t>N</m:t>
        </m:r>
      </m:oMath>
      <w:r w:rsidRPr="00EB5B16">
        <w:rPr>
          <w:lang w:val="en-150"/>
        </w:rPr>
        <w:tab/>
        <w:t>:</w:t>
      </w:r>
      <w:r w:rsidRPr="00EB5B16">
        <w:rPr>
          <w:lang w:val="en-150"/>
        </w:rPr>
        <w:tab/>
        <w:t>being the total number of layers.</w:t>
      </w:r>
    </w:p>
    <w:p w14:paraId="54E1BBD2" w14:textId="77777777" w:rsidR="008F0B58" w:rsidRPr="00EB5B16" w:rsidRDefault="00A952ED" w:rsidP="00EB693E">
      <w:pPr>
        <w:pStyle w:val="ListParagraph"/>
        <w:numPr>
          <w:ilvl w:val="0"/>
          <w:numId w:val="40"/>
        </w:numPr>
        <w:tabs>
          <w:tab w:val="left" w:pos="1985"/>
        </w:tabs>
        <w:spacing w:after="240"/>
        <w:jc w:val="left"/>
        <w:rPr>
          <w:lang w:val="en-150"/>
        </w:rPr>
      </w:pPr>
      <m:oMath>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L</m:t>
            </m:r>
          </m:sub>
        </m:sSub>
        <m:r>
          <m:rPr>
            <m:sty m:val="bi"/>
          </m:rPr>
          <w:rPr>
            <w:rFonts w:ascii="Cambria Math" w:hAnsi="Cambria Math"/>
            <w:lang w:val="en-150"/>
          </w:rPr>
          <m:t>(*)</m:t>
        </m:r>
      </m:oMath>
      <w:r w:rsidR="00B27ACB" w:rsidRPr="00EB5B16">
        <w:rPr>
          <w:b/>
          <w:lang w:val="en-150"/>
        </w:rPr>
        <w:t xml:space="preserve">  </w:t>
      </w:r>
      <w:r w:rsidR="00B27ACB" w:rsidRPr="00EB5B16">
        <w:rPr>
          <w:b/>
          <w:lang w:val="en-150"/>
        </w:rPr>
        <w:tab/>
      </w:r>
      <w:r w:rsidR="002872B3" w:rsidRPr="00EB5B16">
        <w:rPr>
          <w:lang w:val="en-150"/>
        </w:rPr>
        <w:t>:</w:t>
      </w:r>
      <w:r w:rsidR="002872B3" w:rsidRPr="00EB5B16">
        <w:rPr>
          <w:b/>
          <w:lang w:val="en-150"/>
        </w:rPr>
        <w:t xml:space="preserve"> </w:t>
      </w:r>
      <w:r w:rsidR="00B27ACB" w:rsidRPr="00EB5B16">
        <w:rPr>
          <w:lang w:val="en-150"/>
        </w:rPr>
        <w:t xml:space="preserve">denoting the activation function of the layer </w:t>
      </w:r>
      <m:oMath>
        <m:r>
          <w:rPr>
            <w:rFonts w:ascii="Cambria Math" w:hAnsi="Cambria Math"/>
            <w:lang w:val="en-150"/>
          </w:rPr>
          <m:t>L</m:t>
        </m:r>
      </m:oMath>
      <w:r w:rsidR="00BA3FD5" w:rsidRPr="00EB5B16">
        <w:rPr>
          <w:lang w:val="en-150"/>
        </w:rPr>
        <w:t>,</w:t>
      </w:r>
    </w:p>
    <w:p w14:paraId="72EF3DE5" w14:textId="77777777" w:rsidR="008F0B58" w:rsidRPr="00EB5B16" w:rsidRDefault="008F0B58" w:rsidP="00EB693E">
      <w:pPr>
        <w:pStyle w:val="ListParagraph"/>
        <w:numPr>
          <w:ilvl w:val="0"/>
          <w:numId w:val="40"/>
        </w:numPr>
        <w:tabs>
          <w:tab w:val="left" w:pos="1985"/>
        </w:tabs>
        <w:spacing w:after="240"/>
        <w:jc w:val="left"/>
        <w:rPr>
          <w:lang w:val="en-150"/>
        </w:rPr>
      </w:pPr>
      <m:oMath>
        <m:r>
          <m:rPr>
            <m:sty m:val="bi"/>
          </m:rPr>
          <w:rPr>
            <w:rFonts w:ascii="Cambria Math" w:hAnsi="Cambria Math"/>
            <w:lang w:val="en-150"/>
          </w:rPr>
          <m:t>*</m:t>
        </m:r>
      </m:oMath>
      <w:r w:rsidRPr="00EB5B16">
        <w:rPr>
          <w:b/>
          <w:lang w:val="en-150"/>
        </w:rPr>
        <w:tab/>
      </w:r>
      <w:r w:rsidR="002872B3" w:rsidRPr="00EB5B16">
        <w:rPr>
          <w:lang w:val="en-150"/>
        </w:rPr>
        <w:t>:</w:t>
      </w:r>
      <w:r w:rsidR="002872B3" w:rsidRPr="00EB5B16">
        <w:rPr>
          <w:b/>
          <w:lang w:val="en-150"/>
        </w:rPr>
        <w:t xml:space="preserve"> </w:t>
      </w:r>
      <w:r w:rsidRPr="00EB5B16">
        <w:rPr>
          <w:lang w:val="en-150"/>
        </w:rPr>
        <w:t xml:space="preserve">being </w:t>
      </w:r>
      <w:r w:rsidR="00B27ACB" w:rsidRPr="00EB5B16">
        <w:rPr>
          <w:lang w:val="en-150"/>
        </w:rPr>
        <w:t>its correspo</w:t>
      </w:r>
      <w:r w:rsidR="003D4C88" w:rsidRPr="00EB5B16">
        <w:rPr>
          <w:lang w:val="en-150"/>
        </w:rPr>
        <w:t>nding input in the forward pass and</w:t>
      </w:r>
    </w:p>
    <w:p w14:paraId="5F266A35" w14:textId="77777777" w:rsidR="003D4C88" w:rsidRPr="00EB5B16" w:rsidRDefault="00A952ED" w:rsidP="00EB693E">
      <w:pPr>
        <w:pStyle w:val="ListParagraph"/>
        <w:numPr>
          <w:ilvl w:val="0"/>
          <w:numId w:val="40"/>
        </w:numPr>
        <w:tabs>
          <w:tab w:val="left" w:pos="1985"/>
        </w:tabs>
        <w:spacing w:after="240"/>
        <w:jc w:val="left"/>
        <w:rPr>
          <w:lang w:val="en-150"/>
        </w:rPr>
      </w:pPr>
      <m:oMath>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L</m:t>
            </m:r>
          </m:sub>
        </m:sSub>
        <m:r>
          <m:rPr>
            <m:sty m:val="bi"/>
          </m:rPr>
          <w:rPr>
            <w:rFonts w:ascii="Cambria Math" w:hAnsi="Cambria Math"/>
            <w:lang w:val="en-150"/>
          </w:rPr>
          <m:t>'(*)</m:t>
        </m:r>
      </m:oMath>
      <w:r w:rsidR="003D4C88" w:rsidRPr="00EB5B16">
        <w:rPr>
          <w:b/>
          <w:lang w:val="en-150"/>
        </w:rPr>
        <w:t xml:space="preserve">  </w:t>
      </w:r>
      <w:r w:rsidR="003D4C88" w:rsidRPr="00EB5B16">
        <w:rPr>
          <w:b/>
          <w:lang w:val="en-150"/>
        </w:rPr>
        <w:tab/>
      </w:r>
      <w:r w:rsidR="002872B3" w:rsidRPr="00EB5B16">
        <w:rPr>
          <w:lang w:val="en-150"/>
        </w:rPr>
        <w:t>:</w:t>
      </w:r>
      <w:r w:rsidR="002872B3" w:rsidRPr="00EB5B16">
        <w:rPr>
          <w:b/>
          <w:lang w:val="en-150"/>
        </w:rPr>
        <w:t xml:space="preserve"> </w:t>
      </w:r>
      <w:r w:rsidR="003D4C88" w:rsidRPr="00EB5B16">
        <w:rPr>
          <w:lang w:val="en-150"/>
        </w:rPr>
        <w:t>being its derivative at that point.</w:t>
      </w:r>
      <w:r w:rsidR="003D4C88" w:rsidRPr="00EB5B16">
        <w:rPr>
          <w:b/>
          <w:lang w:val="en-150"/>
        </w:rPr>
        <w:t xml:space="preserve"> </w:t>
      </w:r>
    </w:p>
    <w:p w14:paraId="5FC5625F" w14:textId="77777777" w:rsidR="00311B09" w:rsidRPr="00EB5B16" w:rsidRDefault="002872B3" w:rsidP="003D4C88">
      <w:pPr>
        <w:rPr>
          <w:lang w:val="en-150"/>
        </w:rPr>
      </w:pPr>
      <w:r w:rsidRPr="00EB5B16">
        <w:rPr>
          <w:lang w:val="en-150"/>
        </w:rPr>
        <w:t xml:space="preserve">Meaning </w:t>
      </w:r>
      <w:r w:rsidR="003D4C88" w:rsidRPr="00EB5B16">
        <w:rPr>
          <w:lang w:val="en-150"/>
        </w:rPr>
        <w:t>the derivative of the loss with respect to a given layer is proportional to the product of the outputs of the derivatives of</w:t>
      </w:r>
      <w:r w:rsidR="00A96ED7" w:rsidRPr="00EB5B16">
        <w:rPr>
          <w:lang w:val="en-150"/>
        </w:rPr>
        <w:t xml:space="preserve"> the activations of</w:t>
      </w:r>
      <w:r w:rsidR="00D454EE" w:rsidRPr="00EB5B16">
        <w:rPr>
          <w:lang w:val="en-150"/>
        </w:rPr>
        <w:t xml:space="preserve"> later </w:t>
      </w:r>
      <w:r w:rsidR="003D4C88" w:rsidRPr="00EB5B16">
        <w:rPr>
          <w:lang w:val="en-150"/>
        </w:rPr>
        <w:t xml:space="preserve">layers. This can be an issue </w:t>
      </w:r>
      <w:r w:rsidRPr="00EB5B16">
        <w:rPr>
          <w:lang w:val="en-150"/>
        </w:rPr>
        <w:t>if:</w:t>
      </w:r>
    </w:p>
    <w:p w14:paraId="325BBEAA" w14:textId="77777777" w:rsidR="003D4C88" w:rsidRPr="00EB5B16" w:rsidRDefault="00A952ED" w:rsidP="00EB693E">
      <w:pPr>
        <w:pStyle w:val="ListParagraph"/>
        <w:numPr>
          <w:ilvl w:val="0"/>
          <w:numId w:val="40"/>
        </w:numPr>
        <w:tabs>
          <w:tab w:val="left" w:pos="2410"/>
        </w:tabs>
        <w:spacing w:after="240"/>
        <w:rPr>
          <w:lang w:val="en-150"/>
        </w:rPr>
      </w:pPr>
      <m:oMath>
        <m:sSubSup>
          <m:sSubSupPr>
            <m:ctrlPr>
              <w:rPr>
                <w:rFonts w:ascii="Cambria Math" w:hAnsi="Cambria Math"/>
                <w:b/>
                <w:i/>
                <w:lang w:val="en-150"/>
              </w:rPr>
            </m:ctrlPr>
          </m:sSubSupPr>
          <m:e>
            <m:r>
              <w:rPr>
                <w:rFonts w:ascii="Cambria Math" w:hAnsi="Cambria Math"/>
                <w:lang w:val="en-150"/>
              </w:rPr>
              <m:t>f</m:t>
            </m:r>
            <m:ctrlPr>
              <w:rPr>
                <w:rFonts w:ascii="Cambria Math" w:hAnsi="Cambria Math"/>
                <w:i/>
                <w:lang w:val="en-150"/>
              </w:rPr>
            </m:ctrlPr>
          </m:e>
          <m:sub>
            <m:r>
              <w:rPr>
                <w:rFonts w:ascii="Cambria Math" w:hAnsi="Cambria Math"/>
                <w:lang w:val="en-150"/>
              </w:rPr>
              <m:t>L</m:t>
            </m:r>
            <m:ctrlPr>
              <w:rPr>
                <w:rFonts w:ascii="Cambria Math" w:hAnsi="Cambria Math"/>
                <w:i/>
                <w:lang w:val="en-150"/>
              </w:rPr>
            </m:ctrlPr>
          </m:sub>
          <m:sup>
            <m:r>
              <m:rPr>
                <m:sty m:val="bi"/>
              </m:rPr>
              <w:rPr>
                <w:rFonts w:ascii="Cambria Math" w:hAnsi="Cambria Math"/>
                <w:lang w:val="en-150"/>
              </w:rPr>
              <m:t>'</m:t>
            </m:r>
          </m:sup>
        </m:sSubSup>
        <m:d>
          <m:dPr>
            <m:ctrlPr>
              <w:rPr>
                <w:rFonts w:ascii="Cambria Math" w:hAnsi="Cambria Math"/>
                <w:b/>
                <w:i/>
                <w:lang w:val="en-150"/>
              </w:rPr>
            </m:ctrlPr>
          </m:dPr>
          <m:e>
            <m:r>
              <m:rPr>
                <m:sty m:val="bi"/>
              </m:rPr>
              <w:rPr>
                <w:rFonts w:ascii="Cambria Math" w:hAnsi="Cambria Math"/>
                <w:lang w:val="en-150"/>
              </w:rPr>
              <m:t>*</m:t>
            </m:r>
          </m:e>
        </m:d>
        <m:r>
          <m:rPr>
            <m:sty m:val="bi"/>
          </m:rPr>
          <w:rPr>
            <w:rFonts w:ascii="Cambria Math" w:hAnsi="Cambria Math"/>
            <w:lang w:val="en-150"/>
          </w:rPr>
          <m:t xml:space="preserve"> ≈ 0</m:t>
        </m:r>
      </m:oMath>
      <w:r w:rsidR="003D4C88" w:rsidRPr="00EB5B16">
        <w:rPr>
          <w:b/>
          <w:lang w:val="en-150"/>
        </w:rPr>
        <w:t xml:space="preserve">  </w:t>
      </w:r>
      <w:r w:rsidR="003D4C88" w:rsidRPr="00EB5B16">
        <w:rPr>
          <w:b/>
          <w:lang w:val="en-150"/>
        </w:rPr>
        <w:tab/>
      </w:r>
      <w:r w:rsidR="003D4C88" w:rsidRPr="00EB5B16">
        <w:rPr>
          <w:lang w:val="en-150"/>
        </w:rPr>
        <w:t xml:space="preserve">: If activation functions tend to have a flat region, their derivative </w:t>
      </w:r>
      <w:r w:rsidR="00A96ED7" w:rsidRPr="00EB5B16">
        <w:rPr>
          <w:lang w:val="en-150"/>
        </w:rPr>
        <w:t xml:space="preserve">might become very close to zero, leading to the gradient progressively </w:t>
      </w:r>
      <w:r w:rsidR="00275873" w:rsidRPr="00EB5B16">
        <w:rPr>
          <w:lang w:val="en-150"/>
        </w:rPr>
        <w:t xml:space="preserve">decreasing </w:t>
      </w:r>
      <w:r w:rsidR="00A96ED7" w:rsidRPr="00EB5B16">
        <w:rPr>
          <w:lang w:val="en-150"/>
        </w:rPr>
        <w:t xml:space="preserve">in </w:t>
      </w:r>
      <w:r w:rsidR="00D454EE" w:rsidRPr="00EB5B16">
        <w:rPr>
          <w:lang w:val="en-150"/>
        </w:rPr>
        <w:t>earlier</w:t>
      </w:r>
      <w:r w:rsidR="00A96ED7" w:rsidRPr="00EB5B16">
        <w:rPr>
          <w:lang w:val="en-150"/>
        </w:rPr>
        <w:t xml:space="preserve"> layers. This way, </w:t>
      </w:r>
      <w:r w:rsidR="00381627" w:rsidRPr="00EB5B16">
        <w:rPr>
          <w:lang w:val="en-150"/>
        </w:rPr>
        <w:t>the earlier a</w:t>
      </w:r>
      <w:r w:rsidR="002843D7" w:rsidRPr="00EB5B16">
        <w:rPr>
          <w:lang w:val="en-150"/>
        </w:rPr>
        <w:t xml:space="preserve"> layer is</w:t>
      </w:r>
      <w:r w:rsidR="00A96ED7" w:rsidRPr="00EB5B16">
        <w:rPr>
          <w:lang w:val="en-150"/>
        </w:rPr>
        <w:t>, the slower it will train</w:t>
      </w:r>
      <w:r w:rsidR="00275873" w:rsidRPr="00EB5B16">
        <w:rPr>
          <w:lang w:val="en-150"/>
        </w:rPr>
        <w:t>. It is also</w:t>
      </w:r>
      <w:r w:rsidR="00A96ED7" w:rsidRPr="00EB5B16">
        <w:rPr>
          <w:lang w:val="en-150"/>
        </w:rPr>
        <w:t xml:space="preserve"> possible </w:t>
      </w:r>
      <w:r w:rsidR="00275873" w:rsidRPr="00EB5B16">
        <w:rPr>
          <w:lang w:val="en-150"/>
        </w:rPr>
        <w:t xml:space="preserve">that these </w:t>
      </w:r>
      <w:r w:rsidR="00A96ED7" w:rsidRPr="00EB5B16">
        <w:rPr>
          <w:lang w:val="en-150"/>
        </w:rPr>
        <w:t xml:space="preserve">layers stall and </w:t>
      </w:r>
      <w:r w:rsidR="002843D7" w:rsidRPr="00EB5B16">
        <w:rPr>
          <w:lang w:val="en-150"/>
        </w:rPr>
        <w:t xml:space="preserve">stop </w:t>
      </w:r>
      <w:r w:rsidR="00A96ED7" w:rsidRPr="00EB5B16">
        <w:rPr>
          <w:lang w:val="en-150"/>
        </w:rPr>
        <w:t xml:space="preserve">training. This is known as the </w:t>
      </w:r>
      <w:r w:rsidR="00A96ED7" w:rsidRPr="00EB5B16">
        <w:rPr>
          <w:i/>
          <w:lang w:val="en-150"/>
        </w:rPr>
        <w:t>vanishing gradient problem.</w:t>
      </w:r>
    </w:p>
    <w:p w14:paraId="04AE45AB" w14:textId="77777777" w:rsidR="003D4C88" w:rsidRPr="00EB5B16" w:rsidRDefault="00A952ED" w:rsidP="00EB693E">
      <w:pPr>
        <w:pStyle w:val="ListParagraph"/>
        <w:numPr>
          <w:ilvl w:val="0"/>
          <w:numId w:val="40"/>
        </w:numPr>
        <w:tabs>
          <w:tab w:val="left" w:pos="2410"/>
        </w:tabs>
        <w:spacing w:after="240"/>
        <w:rPr>
          <w:lang w:val="en-150"/>
        </w:rPr>
      </w:pPr>
      <m:oMath>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L</m:t>
            </m:r>
          </m:sub>
        </m:sSub>
        <m:r>
          <m:rPr>
            <m:sty m:val="bi"/>
          </m:rPr>
          <w:rPr>
            <w:rFonts w:ascii="Cambria Math" w:hAnsi="Cambria Math"/>
            <w:lang w:val="en-150"/>
          </w:rPr>
          <m:t>'(*)→</m:t>
        </m:r>
        <m:r>
          <w:rPr>
            <w:rFonts w:ascii="Cambria Math" w:hAnsi="Cambria Math"/>
            <w:lang w:val="en-150"/>
          </w:rPr>
          <m:t>∞</m:t>
        </m:r>
      </m:oMath>
      <w:r w:rsidR="003D4C88" w:rsidRPr="00EB5B16">
        <w:rPr>
          <w:lang w:val="en-150"/>
        </w:rPr>
        <w:tab/>
        <w:t>:</w:t>
      </w:r>
      <w:r w:rsidR="00A96ED7" w:rsidRPr="00EB5B16">
        <w:rPr>
          <w:lang w:val="en-150"/>
        </w:rPr>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sidRPr="00EB5B16">
        <w:rPr>
          <w:i/>
          <w:lang w:val="en-150"/>
        </w:rPr>
        <w:t>exploding gradient problem.</w:t>
      </w:r>
    </w:p>
    <w:p w14:paraId="2CB376A8" w14:textId="250AA0EB" w:rsidR="00311B09" w:rsidRPr="00EB5B16" w:rsidRDefault="00A3379E" w:rsidP="002843D7">
      <w:pPr>
        <w:rPr>
          <w:lang w:val="en-150"/>
        </w:rPr>
      </w:pPr>
      <w:r w:rsidRPr="00EB5B16">
        <w:rPr>
          <w:lang w:val="en-150"/>
        </w:rPr>
        <w:t xml:space="preserve">Overall, this whole issue is known as the </w:t>
      </w:r>
      <w:r w:rsidRPr="00EB5B16">
        <w:rPr>
          <w:i/>
          <w:lang w:val="en-150"/>
        </w:rPr>
        <w:t>unstable gradient problem</w:t>
      </w:r>
      <w:r w:rsidRPr="00EB5B16">
        <w:rPr>
          <w:lang w:val="en-150"/>
        </w:rPr>
        <w:t>,</w:t>
      </w:r>
      <w:r w:rsidRPr="00EB5B16">
        <w:rPr>
          <w:i/>
          <w:lang w:val="en-150"/>
        </w:rPr>
        <w:t xml:space="preserve"> </w:t>
      </w:r>
      <w:r w:rsidRPr="00EB5B16">
        <w:rPr>
          <w:lang w:val="en-150"/>
        </w:rPr>
        <w:t>a more detailed explanation of which can be found at</w:t>
      </w:r>
      <w:r w:rsidR="007B5C22" w:rsidRPr="00EB5B16">
        <w:rPr>
          <w:lang w:val="en-150"/>
        </w:rPr>
        <w:t xml:space="preserve"> </w:t>
      </w:r>
      <w:r w:rsidR="0053766F" w:rsidRPr="00EB5B16">
        <w:rPr>
          <w:lang w:val="en-150"/>
        </w:rPr>
        <w:fldChar w:fldCharType="begin" w:fldLock="1"/>
      </w:r>
      <w:r w:rsidR="00265D76" w:rsidRPr="00EB5B16">
        <w:rPr>
          <w:lang w:val="en-150"/>
        </w:rPr>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8]","plainTextFormattedCitation":"[8]","previouslyFormattedCitation":"[8]"},"properties":{"noteIndex":0},"schema":"https://github.com/citation-style-language/schema/raw/master/csl-citation.json"}</w:instrText>
      </w:r>
      <w:r w:rsidR="0053766F" w:rsidRPr="00EB5B16">
        <w:rPr>
          <w:lang w:val="en-150"/>
        </w:rPr>
        <w:fldChar w:fldCharType="separate"/>
      </w:r>
      <w:r w:rsidR="00D46F62" w:rsidRPr="00EB5B16">
        <w:rPr>
          <w:noProof/>
          <w:lang w:val="en-150"/>
        </w:rPr>
        <w:t>[8]</w:t>
      </w:r>
      <w:r w:rsidR="0053766F" w:rsidRPr="00EB5B16">
        <w:rPr>
          <w:lang w:val="en-150"/>
        </w:rPr>
        <w:fldChar w:fldCharType="end"/>
      </w:r>
      <w:r w:rsidR="00B54627" w:rsidRPr="00EB5B16">
        <w:rPr>
          <w:lang w:val="en-150"/>
        </w:rPr>
        <w:t>.</w:t>
      </w:r>
      <w:r w:rsidR="0082193C" w:rsidRPr="00EB5B16">
        <w:rPr>
          <w:lang w:val="en-150"/>
        </w:rPr>
        <w:t xml:space="preserve"> While</w:t>
      </w:r>
      <w:r w:rsidR="002843D7" w:rsidRPr="00EB5B16">
        <w:rPr>
          <w:lang w:val="en-150"/>
        </w:rPr>
        <w:t xml:space="preserve"> nowadays</w:t>
      </w:r>
      <w:r w:rsidR="0082193C" w:rsidRPr="00EB5B16">
        <w:rPr>
          <w:lang w:val="en-150"/>
        </w:rPr>
        <w:t xml:space="preserve"> </w:t>
      </w:r>
      <w:r w:rsidR="002843D7" w:rsidRPr="00EB5B16">
        <w:rPr>
          <w:lang w:val="en-150"/>
        </w:rPr>
        <w:t>this problem has been addressed with modern optimizers and activation functions</w:t>
      </w:r>
      <w:r w:rsidR="0082193C" w:rsidRPr="00EB5B16">
        <w:rPr>
          <w:lang w:val="en-150"/>
        </w:rPr>
        <w:t xml:space="preserve">, training networks deeper than 10 layers </w:t>
      </w:r>
      <w:r w:rsidR="002843D7" w:rsidRPr="00EB5B16">
        <w:rPr>
          <w:lang w:val="en-150"/>
        </w:rPr>
        <w:t>used to be</w:t>
      </w:r>
      <w:r w:rsidR="0082193C" w:rsidRPr="00EB5B16">
        <w:rPr>
          <w:lang w:val="en-150"/>
        </w:rPr>
        <w:t xml:space="preserve"> a big challenge that limited the potential of Deep learning for many years </w:t>
      </w:r>
      <w:r w:rsidR="0053766F"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53766F" w:rsidRPr="00EB5B16">
        <w:rPr>
          <w:lang w:val="en-150"/>
        </w:rPr>
        <w:fldChar w:fldCharType="separate"/>
      </w:r>
      <w:r w:rsidR="00D46F62" w:rsidRPr="00EB5B16">
        <w:rPr>
          <w:noProof/>
          <w:lang w:val="en-150"/>
        </w:rPr>
        <w:t>[4]</w:t>
      </w:r>
      <w:r w:rsidR="0053766F" w:rsidRPr="00EB5B16">
        <w:rPr>
          <w:lang w:val="en-150"/>
        </w:rPr>
        <w:fldChar w:fldCharType="end"/>
      </w:r>
      <w:r w:rsidR="0082193C" w:rsidRPr="00EB5B16">
        <w:rPr>
          <w:lang w:val="en-150"/>
        </w:rPr>
        <w:t xml:space="preserve">. </w:t>
      </w:r>
      <w:r w:rsidR="002843D7" w:rsidRPr="00EB5B16">
        <w:rPr>
          <w:lang w:val="en-150"/>
        </w:rPr>
        <w:t>Towards this aspect, g</w:t>
      </w:r>
      <w:r w:rsidRPr="00EB5B16">
        <w:rPr>
          <w:lang w:val="en-150"/>
        </w:rPr>
        <w:t xml:space="preserve">ood choices of </w:t>
      </w:r>
      <w:r w:rsidR="002843D7" w:rsidRPr="00EB5B16">
        <w:rPr>
          <w:lang w:val="en-150"/>
        </w:rPr>
        <w:t xml:space="preserve">intermediate </w:t>
      </w:r>
      <w:r w:rsidRPr="00EB5B16">
        <w:rPr>
          <w:lang w:val="en-150"/>
        </w:rPr>
        <w:t>activation function</w:t>
      </w:r>
      <w:r w:rsidR="002843D7" w:rsidRPr="00EB5B16">
        <w:rPr>
          <w:lang w:val="en-150"/>
        </w:rPr>
        <w:t>s</w:t>
      </w:r>
      <w:r w:rsidRPr="00EB5B16">
        <w:rPr>
          <w:lang w:val="en-150"/>
        </w:rPr>
        <w:t xml:space="preserve"> are</w:t>
      </w:r>
      <w:r w:rsidR="002843D7" w:rsidRPr="00EB5B16">
        <w:rPr>
          <w:lang w:val="en-150"/>
        </w:rPr>
        <w:t>, for example:</w:t>
      </w:r>
      <w:r w:rsidRPr="00EB5B16">
        <w:rPr>
          <w:lang w:val="en-150"/>
        </w:rPr>
        <w:t xml:space="preserve"> </w:t>
      </w:r>
      <w:r w:rsidRPr="00EB5B16">
        <w:rPr>
          <w:i/>
          <w:lang w:val="en-150"/>
        </w:rPr>
        <w:t>rectified linear unit</w:t>
      </w:r>
      <w:r w:rsidRPr="00EB5B16">
        <w:rPr>
          <w:lang w:val="en-150"/>
        </w:rPr>
        <w:t xml:space="preserve"> (</w:t>
      </w:r>
      <w:proofErr w:type="spellStart"/>
      <w:r w:rsidRPr="00EB5B16">
        <w:rPr>
          <w:lang w:val="en-150"/>
        </w:rPr>
        <w:t>ReLU</w:t>
      </w:r>
      <w:proofErr w:type="spellEnd"/>
      <w:r w:rsidRPr="00EB5B16">
        <w:rPr>
          <w:lang w:val="en-150"/>
        </w:rPr>
        <w:t>)</w:t>
      </w:r>
      <w:r w:rsidR="002843D7" w:rsidRPr="00EB5B16">
        <w:rPr>
          <w:lang w:val="en-150"/>
        </w:rPr>
        <w:t xml:space="preserve">, </w:t>
      </w:r>
      <w:r w:rsidRPr="00EB5B16">
        <w:rPr>
          <w:i/>
          <w:lang w:val="en-150"/>
        </w:rPr>
        <w:t xml:space="preserve">leaky </w:t>
      </w:r>
      <w:proofErr w:type="spellStart"/>
      <w:r w:rsidRPr="00EB5B16">
        <w:rPr>
          <w:i/>
          <w:lang w:val="en-150"/>
        </w:rPr>
        <w:t>ReLU</w:t>
      </w:r>
      <w:proofErr w:type="spellEnd"/>
      <w:r w:rsidR="002843D7" w:rsidRPr="00EB5B16">
        <w:rPr>
          <w:i/>
          <w:lang w:val="en-150"/>
        </w:rPr>
        <w:t xml:space="preserve">, </w:t>
      </w:r>
      <w:r w:rsidR="002843D7" w:rsidRPr="00EB5B16">
        <w:rPr>
          <w:lang w:val="en-150"/>
        </w:rPr>
        <w:t>etc</w:t>
      </w:r>
      <w:r w:rsidR="009A7C84" w:rsidRPr="00EB5B16">
        <w:rPr>
          <w:lang w:val="en-150"/>
        </w:rPr>
        <w:t xml:space="preserve"> </w:t>
      </w:r>
      <w:r w:rsidR="0053766F" w:rsidRPr="00EB5B16">
        <w:rPr>
          <w:lang w:val="en-150"/>
        </w:rPr>
        <w:fldChar w:fldCharType="begin" w:fldLock="1"/>
      </w:r>
      <w:r w:rsidR="00265D76" w:rsidRPr="00EB5B16">
        <w:rPr>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53766F" w:rsidRPr="00EB5B16">
        <w:rPr>
          <w:lang w:val="en-150"/>
        </w:rPr>
        <w:fldChar w:fldCharType="separate"/>
      </w:r>
      <w:r w:rsidR="00D46F62" w:rsidRPr="00EB5B16">
        <w:rPr>
          <w:noProof/>
          <w:lang w:val="en-150"/>
        </w:rPr>
        <w:t>[9]</w:t>
      </w:r>
      <w:r w:rsidR="0053766F" w:rsidRPr="00EB5B16">
        <w:rPr>
          <w:lang w:val="en-150"/>
        </w:rPr>
        <w:fldChar w:fldCharType="end"/>
      </w:r>
      <w:r w:rsidRPr="00EB5B16">
        <w:rPr>
          <w:lang w:val="en-150"/>
        </w:rPr>
        <w:t xml:space="preserve">. </w:t>
      </w:r>
    </w:p>
    <w:p w14:paraId="7BDBD415" w14:textId="77777777" w:rsidR="0082193C" w:rsidRPr="00EB5B16" w:rsidRDefault="002843D7" w:rsidP="0082193C">
      <w:pPr>
        <w:rPr>
          <w:lang w:val="en-150"/>
        </w:rPr>
      </w:pPr>
      <w:r w:rsidRPr="00EB5B16">
        <w:rPr>
          <w:lang w:val="en-150"/>
        </w:rPr>
        <w:t>Regarding the choice of last-layer activations, i</w:t>
      </w:r>
      <w:r w:rsidR="0082193C" w:rsidRPr="00EB5B16">
        <w:rPr>
          <w:lang w:val="en-150"/>
        </w:rPr>
        <w:t xml:space="preserve">magine a ternary classification problem in which we take a series of values </w:t>
      </w:r>
      <m:oMath>
        <m:r>
          <m:rPr>
            <m:sty m:val="bi"/>
          </m:rPr>
          <w:rPr>
            <w:rFonts w:ascii="Cambria Math" w:hAnsi="Cambria Math"/>
            <w:lang w:val="en-150"/>
          </w:rPr>
          <m:t>x</m:t>
        </m:r>
      </m:oMath>
      <w:r w:rsidR="0082193C" w:rsidRPr="00EB5B16">
        <w:rPr>
          <w:b/>
          <w:lang w:val="en-150"/>
        </w:rPr>
        <w:t xml:space="preserve"> </w:t>
      </w:r>
      <w:r w:rsidR="0082193C" w:rsidRPr="00EB5B16">
        <w:rPr>
          <w:lang w:val="en-150"/>
        </w:rPr>
        <w:t xml:space="preserve">to output a possible class </w:t>
      </w:r>
      <m:oMath>
        <m:r>
          <m:rPr>
            <m:sty m:val="bi"/>
          </m:rPr>
          <w:rPr>
            <w:rFonts w:ascii="Cambria Math" w:hAnsi="Cambria Math"/>
            <w:lang w:val="en-150"/>
          </w:rPr>
          <m:t>y</m:t>
        </m:r>
      </m:oMath>
      <w:r w:rsidR="0082193C" w:rsidRPr="00EB5B16">
        <w:rPr>
          <w:lang w:val="en-150"/>
        </w:rPr>
        <w:t xml:space="preserve">. Typically, we would encode the network predictions </w:t>
      </w:r>
      <m:oMath>
        <m:acc>
          <m:accPr>
            <m:ctrlPr>
              <w:rPr>
                <w:rFonts w:ascii="Cambria Math" w:hAnsi="Cambria Math"/>
                <w:b/>
                <w:i/>
                <w:lang w:val="en-150"/>
              </w:rPr>
            </m:ctrlPr>
          </m:accPr>
          <m:e>
            <m:r>
              <m:rPr>
                <m:sty m:val="bi"/>
              </m:rPr>
              <w:rPr>
                <w:rFonts w:ascii="Cambria Math" w:hAnsi="Cambria Math"/>
                <w:lang w:val="en-150"/>
              </w:rPr>
              <m:t>y</m:t>
            </m:r>
          </m:e>
        </m:acc>
      </m:oMath>
      <w:r w:rsidR="0082193C" w:rsidRPr="00EB5B16">
        <w:rPr>
          <w:lang w:val="en-150"/>
        </w:rPr>
        <w:t xml:space="preserve"> as a vector </w:t>
      </w:r>
      <m:oMath>
        <m:acc>
          <m:accPr>
            <m:ctrlPr>
              <w:rPr>
                <w:rFonts w:ascii="Cambria Math" w:hAnsi="Cambria Math"/>
                <w:b/>
                <w:i/>
                <w:lang w:val="en-150"/>
              </w:rPr>
            </m:ctrlPr>
          </m:accPr>
          <m:e>
            <m:r>
              <m:rPr>
                <m:sty m:val="bi"/>
              </m:rPr>
              <w:rPr>
                <w:rFonts w:ascii="Cambria Math" w:hAnsi="Cambria Math"/>
                <w:lang w:val="en-150"/>
              </w:rPr>
              <m:t>y</m:t>
            </m:r>
          </m:e>
        </m:acc>
        <m:r>
          <m:rPr>
            <m:sty m:val="bi"/>
          </m:rPr>
          <w:rPr>
            <w:rFonts w:ascii="Cambria Math" w:hAnsi="Cambria Math"/>
            <w:lang w:val="en-150"/>
          </w:rPr>
          <m:t>=(</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1</m:t>
            </m:r>
          </m:sub>
        </m:sSub>
        <m:r>
          <m:rPr>
            <m:sty m:val="bi"/>
          </m:rP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2</m:t>
            </m:r>
          </m:sub>
        </m:sSub>
        <m:r>
          <m:rPr>
            <m:sty m:val="bi"/>
          </m:rP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3</m:t>
            </m:r>
          </m:sub>
        </m:sSub>
        <m:r>
          <m:rPr>
            <m:sty m:val="bi"/>
          </m:rPr>
          <w:rPr>
            <w:rFonts w:ascii="Cambria Math" w:hAnsi="Cambria Math"/>
            <w:lang w:val="en-150"/>
          </w:rPr>
          <m:t>)</m:t>
        </m:r>
      </m:oMath>
      <w:r w:rsidRPr="00EB5B16">
        <w:rPr>
          <w:lang w:val="en-150"/>
        </w:rPr>
        <w:t xml:space="preserve">. If, for instance, </w:t>
      </w:r>
      <w:r w:rsidR="0082193C" w:rsidRPr="00EB5B16">
        <w:rPr>
          <w:lang w:val="en-150"/>
        </w:rPr>
        <w:t xml:space="preserve">a </w:t>
      </w:r>
      <w:proofErr w:type="spellStart"/>
      <w:r w:rsidRPr="00EB5B16">
        <w:rPr>
          <w:i/>
          <w:lang w:val="en-150"/>
        </w:rPr>
        <w:t>softmax</w:t>
      </w:r>
      <w:proofErr w:type="spellEnd"/>
      <w:r w:rsidR="0082193C" w:rsidRPr="00EB5B16">
        <w:rPr>
          <w:lang w:val="en-150"/>
        </w:rPr>
        <w:t xml:space="preserve"> function is used at output layer</w:t>
      </w:r>
      <w:r w:rsidRPr="00EB5B16">
        <w:rPr>
          <w:lang w:val="en-150"/>
        </w:rPr>
        <w:t>,</w:t>
      </w:r>
      <w:r w:rsidR="0082193C" w:rsidRPr="00EB5B16">
        <w:rPr>
          <w:lang w:val="en-150"/>
        </w:rPr>
        <w:t xml:space="preserve"> the outputs will verify </w:t>
      </w:r>
      <m:oMath>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1</m:t>
            </m:r>
          </m:sub>
        </m:sSub>
        <m:r>
          <m:rPr>
            <m:sty m:val="bi"/>
          </m:rPr>
          <w:rPr>
            <w:rFonts w:ascii="Cambria Math" w:hAnsi="Cambria Math"/>
            <w:lang w:val="en-150"/>
          </w:rPr>
          <m:t>+</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3</m:t>
            </m:r>
          </m:sub>
        </m:sSub>
        <m:r>
          <m:rPr>
            <m:sty m:val="bi"/>
          </m:rPr>
          <w:rPr>
            <w:rFonts w:ascii="Cambria Math" w:hAnsi="Cambria Math"/>
            <w:lang w:val="en-150"/>
          </w:rPr>
          <m:t>=</m:t>
        </m:r>
        <m:r>
          <w:rPr>
            <w:rFonts w:ascii="Cambria Math" w:hAnsi="Cambria Math"/>
            <w:lang w:val="en-150"/>
          </w:rPr>
          <m:t>1</m:t>
        </m:r>
      </m:oMath>
      <w:r w:rsidR="0082193C" w:rsidRPr="00EB5B16">
        <w:rPr>
          <w:lang w:val="en-150"/>
        </w:rPr>
        <w:t xml:space="preserve">, and thus this output can be understood as the predicted “probability” that a sample </w:t>
      </w:r>
      <m:oMath>
        <m:r>
          <m:rPr>
            <m:sty m:val="bi"/>
          </m:rPr>
          <w:rPr>
            <w:rFonts w:ascii="Cambria Math" w:hAnsi="Cambria Math"/>
            <w:lang w:val="en-150"/>
          </w:rPr>
          <m:t>x</m:t>
        </m:r>
      </m:oMath>
      <w:r w:rsidR="0082193C" w:rsidRPr="00EB5B16">
        <w:rPr>
          <w:b/>
          <w:lang w:val="en-150"/>
        </w:rPr>
        <w:t xml:space="preserve"> </w:t>
      </w:r>
      <w:r w:rsidR="0082193C" w:rsidRPr="00EB5B16">
        <w:rPr>
          <w:lang w:val="en-150"/>
        </w:rPr>
        <w:t xml:space="preserve">belongs to each of the classes </w:t>
      </w:r>
      <m:oMath>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1</m:t>
            </m:r>
          </m:sub>
        </m:sSub>
        <m:r>
          <m:rPr>
            <m:sty m:val="bi"/>
          </m:rP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2</m:t>
            </m:r>
          </m:sub>
        </m:sSub>
        <m:r>
          <m:rPr>
            <m:sty m:val="bi"/>
          </m:rP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3</m:t>
            </m:r>
          </m:sub>
        </m:sSub>
      </m:oMath>
      <w:r w:rsidR="0082193C" w:rsidRPr="00EB5B16">
        <w:rPr>
          <w:lang w:val="en-150"/>
        </w:rPr>
        <w:t xml:space="preserve">. Indeed, the very same problem could be formulated as a regression </w:t>
      </w:r>
      <w:r w:rsidR="00FE5C25" w:rsidRPr="00EB5B16">
        <w:rPr>
          <w:lang w:val="en-150"/>
        </w:rPr>
        <w:t>or even a discrete classification problem</w:t>
      </w:r>
      <w:r w:rsidR="0082193C" w:rsidRPr="00EB5B16">
        <w:rPr>
          <w:lang w:val="en-150"/>
        </w:rPr>
        <w:t xml:space="preserve">, but in some cases (specially for </w:t>
      </w:r>
      <m:oMath>
        <m:r>
          <w:rPr>
            <w:rFonts w:ascii="Cambria Math" w:hAnsi="Cambria Math"/>
            <w:lang w:val="en-150"/>
          </w:rPr>
          <m:t>n</m:t>
        </m:r>
      </m:oMath>
      <w:r w:rsidR="0082193C" w:rsidRPr="00EB5B16">
        <w:rPr>
          <w:lang w:val="en-150"/>
        </w:rPr>
        <w:t xml:space="preserve">-class classification, </w:t>
      </w:r>
      <m:oMath>
        <m:r>
          <w:rPr>
            <w:rFonts w:ascii="Cambria Math" w:hAnsi="Cambria Math"/>
            <w:lang w:val="en-150"/>
          </w:rPr>
          <m:t>n&gt;2</m:t>
        </m:r>
      </m:oMath>
      <w:r w:rsidR="0082193C" w:rsidRPr="00EB5B16">
        <w:rPr>
          <w:lang w:val="en-150"/>
        </w:rPr>
        <w:t>) the probability intuition can be more interesting.</w:t>
      </w:r>
      <w:r w:rsidR="00FE5C25" w:rsidRPr="00EB5B16">
        <w:rPr>
          <w:lang w:val="en-150"/>
        </w:rPr>
        <w:t xml:space="preserve"> It is important to note that t</w:t>
      </w:r>
      <w:r w:rsidRPr="00EB5B16">
        <w:rPr>
          <w:lang w:val="en-150"/>
        </w:rPr>
        <w:t>he</w:t>
      </w:r>
      <w:r w:rsidR="00FE5C25" w:rsidRPr="00EB5B16">
        <w:rPr>
          <w:lang w:val="en-150"/>
        </w:rPr>
        <w:t xml:space="preserve"> chosen representation of the</w:t>
      </w:r>
      <w:r w:rsidRPr="00EB5B16">
        <w:rPr>
          <w:lang w:val="en-150"/>
        </w:rPr>
        <w:t xml:space="preserve"> output strongly conditions </w:t>
      </w:r>
      <w:r w:rsidR="00FE5C25" w:rsidRPr="00EB5B16">
        <w:rPr>
          <w:lang w:val="en-150"/>
        </w:rPr>
        <w:t>the</w:t>
      </w:r>
      <w:r w:rsidRPr="00EB5B16">
        <w:rPr>
          <w:lang w:val="en-150"/>
        </w:rPr>
        <w:t xml:space="preserve"> loss functions </w:t>
      </w:r>
      <w:r w:rsidR="00FE5C25" w:rsidRPr="00EB5B16">
        <w:rPr>
          <w:lang w:val="en-150"/>
        </w:rPr>
        <w:t>to</w:t>
      </w:r>
      <w:r w:rsidRPr="00EB5B16">
        <w:rPr>
          <w:lang w:val="en-150"/>
        </w:rPr>
        <w:t xml:space="preserve"> be used.</w:t>
      </w:r>
    </w:p>
    <w:p w14:paraId="3B642DA7" w14:textId="77777777" w:rsidR="00FF4106" w:rsidRPr="00EB5B16" w:rsidRDefault="00D84EAF" w:rsidP="00C67FA8">
      <w:pPr>
        <w:pStyle w:val="Heading3"/>
        <w:rPr>
          <w:lang w:val="en-150"/>
        </w:rPr>
      </w:pPr>
      <w:r w:rsidRPr="00EB5B16">
        <w:rPr>
          <w:lang w:val="en-150"/>
        </w:rPr>
        <w:lastRenderedPageBreak/>
        <w:t xml:space="preserve"> </w:t>
      </w:r>
      <w:bookmarkStart w:id="50" w:name="_Ref74561906"/>
      <w:bookmarkStart w:id="51" w:name="_Toc74572072"/>
      <w:r w:rsidRPr="00EB5B16">
        <w:rPr>
          <w:lang w:val="en-150"/>
        </w:rPr>
        <w:t>O</w:t>
      </w:r>
      <w:r w:rsidR="00A6432F" w:rsidRPr="00EB5B16">
        <w:rPr>
          <w:lang w:val="en-150"/>
        </w:rPr>
        <w:t xml:space="preserve">ptimization and </w:t>
      </w:r>
      <w:r w:rsidR="00FC6675" w:rsidRPr="00EB5B16">
        <w:rPr>
          <w:lang w:val="en-150"/>
        </w:rPr>
        <w:t>g</w:t>
      </w:r>
      <w:r w:rsidR="00FF4106" w:rsidRPr="00EB5B16">
        <w:rPr>
          <w:lang w:val="en-150"/>
        </w:rPr>
        <w:t>eneralization</w:t>
      </w:r>
      <w:r w:rsidR="005F3D7E" w:rsidRPr="00EB5B16">
        <w:rPr>
          <w:lang w:val="en-150"/>
        </w:rPr>
        <w:t>. Regularization</w:t>
      </w:r>
      <w:bookmarkEnd w:id="50"/>
      <w:bookmarkEnd w:id="51"/>
    </w:p>
    <w:p w14:paraId="0D383B9C" w14:textId="77777777" w:rsidR="0031112D" w:rsidRPr="00EB5B16" w:rsidRDefault="00FE5C25" w:rsidP="00804183">
      <w:pPr>
        <w:rPr>
          <w:lang w:val="en-150"/>
        </w:rPr>
      </w:pPr>
      <w:r w:rsidRPr="00EB5B16">
        <w:rPr>
          <w:lang w:val="en-150"/>
        </w:rPr>
        <w:t xml:space="preserve">As it has been stated, neural networks are prediction architectures that infer their prediction rules from a series of </w:t>
      </w:r>
      <w:r w:rsidR="00DA75C9" w:rsidRPr="00EB5B16">
        <w:rPr>
          <w:lang w:val="en-150"/>
        </w:rPr>
        <w:t>data</w:t>
      </w:r>
      <w:r w:rsidRPr="00EB5B16">
        <w:rPr>
          <w:lang w:val="en-150"/>
        </w:rPr>
        <w:t xml:space="preserve">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composed of example pairs </w:t>
      </w:r>
      <w:r w:rsidR="00DA75C9" w:rsidRPr="00EB5B16">
        <w:rPr>
          <w:lang w:val="en-150"/>
        </w:rPr>
        <w:t xml:space="preserve">of </w:t>
      </w:r>
      <w:r w:rsidRPr="00EB5B16">
        <w:rPr>
          <w:lang w:val="en-150"/>
        </w:rPr>
        <w:t xml:space="preserve">input-output </w:t>
      </w:r>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train</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train</m:t>
            </m:r>
          </m:sub>
        </m:sSub>
      </m:oMath>
      <w:r w:rsidRPr="00EB5B16">
        <w:rPr>
          <w:lang w:val="en-150"/>
        </w:rPr>
        <w:t xml:space="preserve">. These prediction rules are computed by applying a penalty via a loss function that relates the ground-truth examples </w:t>
      </w:r>
      <m:oMath>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train</m:t>
            </m:r>
          </m:sub>
        </m:sSub>
      </m:oMath>
      <w:r w:rsidRPr="00EB5B16">
        <w:rPr>
          <w:lang w:val="en-150"/>
        </w:rPr>
        <w:t xml:space="preserve"> to their predictions </w:t>
      </w:r>
      <m:oMath>
        <m:sSub>
          <m:sSubPr>
            <m:ctrlPr>
              <w:rPr>
                <w:rFonts w:ascii="Cambria Math" w:hAnsi="Cambria Math"/>
                <w:b/>
                <w:i/>
                <w:lang w:val="en-150"/>
              </w:rPr>
            </m:ctrlPr>
          </m:sSubPr>
          <m:e>
            <m:acc>
              <m:accPr>
                <m:ctrlPr>
                  <w:rPr>
                    <w:rFonts w:ascii="Cambria Math" w:hAnsi="Cambria Math"/>
                    <w:b/>
                    <w:i/>
                    <w:lang w:val="en-150"/>
                  </w:rPr>
                </m:ctrlPr>
              </m:accPr>
              <m:e>
                <m:r>
                  <m:rPr>
                    <m:sty m:val="bi"/>
                  </m:rPr>
                  <w:rPr>
                    <w:rFonts w:ascii="Cambria Math" w:hAnsi="Cambria Math"/>
                    <w:lang w:val="en-150"/>
                  </w:rPr>
                  <m:t>y</m:t>
                </m:r>
              </m:e>
            </m:acc>
          </m:e>
          <m:sub>
            <m:r>
              <m:rPr>
                <m:sty m:val="bi"/>
              </m:rPr>
              <w:rPr>
                <w:rFonts w:ascii="Cambria Math" w:hAnsi="Cambria Math"/>
                <w:lang w:val="en-150"/>
              </w:rPr>
              <m:t>train</m:t>
            </m:r>
          </m:sub>
        </m:sSub>
      </m:oMath>
      <w:r w:rsidR="00505CF4" w:rsidRPr="00EB5B16">
        <w:rPr>
          <w:lang w:val="en-150"/>
        </w:rPr>
        <w:t>, so that the</w:t>
      </w:r>
      <w:r w:rsidR="00DA75C9" w:rsidRPr="00EB5B16">
        <w:rPr>
          <w:lang w:val="en-150"/>
        </w:rPr>
        <w:t xml:space="preserve"> network can only “learn” from this example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00505CF4" w:rsidRPr="00EB5B16">
        <w:rPr>
          <w:lang w:val="en-150"/>
        </w:rPr>
        <w:t xml:space="preserve">. </w:t>
      </w:r>
    </w:p>
    <w:p w14:paraId="41537E47" w14:textId="1ABB493D" w:rsidR="00FE5C25" w:rsidRPr="00EB5B16" w:rsidRDefault="00505CF4" w:rsidP="00804183">
      <w:pPr>
        <w:rPr>
          <w:lang w:val="en-150"/>
        </w:rPr>
      </w:pPr>
      <w:r w:rsidRPr="00EB5B16">
        <w:rPr>
          <w:lang w:val="en-150"/>
        </w:rPr>
        <w:t>E</w:t>
      </w:r>
      <w:r w:rsidR="00027E6F" w:rsidRPr="00EB5B16">
        <w:rPr>
          <w:lang w:val="en-150"/>
        </w:rPr>
        <w:t xml:space="preserve">ven with outstanding predictions o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0031112D" w:rsidRPr="00EB5B16">
        <w:rPr>
          <w:lang w:val="en-150"/>
        </w:rPr>
        <w:t>,</w:t>
      </w:r>
      <w:r w:rsidR="00DA75C9" w:rsidRPr="00EB5B16">
        <w:rPr>
          <w:lang w:val="en-150"/>
        </w:rPr>
        <w:t xml:space="preserve"> </w:t>
      </w:r>
      <w:r w:rsidR="0031112D" w:rsidRPr="00EB5B16">
        <w:rPr>
          <w:lang w:val="en-150"/>
        </w:rPr>
        <w:t>it</w:t>
      </w:r>
      <w:r w:rsidR="00027E6F" w:rsidRPr="00EB5B16">
        <w:rPr>
          <w:lang w:val="en-150"/>
        </w:rPr>
        <w:t xml:space="preserve"> is </w:t>
      </w:r>
      <w:r w:rsidR="00DA75C9" w:rsidRPr="00EB5B16">
        <w:rPr>
          <w:lang w:val="en-150"/>
        </w:rPr>
        <w:t>not guarantee</w:t>
      </w:r>
      <w:r w:rsidR="00027E6F" w:rsidRPr="00EB5B16">
        <w:rPr>
          <w:lang w:val="en-150"/>
        </w:rPr>
        <w:t>d</w:t>
      </w:r>
      <w:r w:rsidR="00DA75C9" w:rsidRPr="00EB5B16">
        <w:rPr>
          <w:lang w:val="en-150"/>
        </w:rPr>
        <w:t xml:space="preserve"> that the learned parameters will offer a good performance when approaching new data. This issue is known as </w:t>
      </w:r>
      <w:r w:rsidR="00DA75C9" w:rsidRPr="00EB5B16">
        <w:rPr>
          <w:i/>
          <w:lang w:val="en-150"/>
        </w:rPr>
        <w:t>overfitting</w:t>
      </w:r>
      <w:r w:rsidR="00DA75C9" w:rsidRPr="00EB5B16">
        <w:rPr>
          <w:lang w:val="en-150"/>
        </w:rPr>
        <w:t xml:space="preserve">. Let’s define </w:t>
      </w:r>
      <w:r w:rsidRPr="00EB5B16">
        <w:rPr>
          <w:lang w:val="en-150"/>
        </w:rPr>
        <w:t xml:space="preserve">the following </w:t>
      </w:r>
      <w:r w:rsidR="00435554" w:rsidRPr="00EB5B16">
        <w:rPr>
          <w:lang w:val="en-150"/>
        </w:rPr>
        <w:t xml:space="preserve">characteristics of a </w:t>
      </w:r>
      <w:r w:rsidRPr="00EB5B16">
        <w:rPr>
          <w:lang w:val="en-150"/>
        </w:rPr>
        <w:t>neural network</w:t>
      </w:r>
      <w:r w:rsidR="00C8689D" w:rsidRPr="00EB5B16">
        <w:rPr>
          <w:lang w:val="en-150"/>
        </w:rPr>
        <w:t xml:space="preserve"> </w:t>
      </w:r>
      <w:r w:rsidR="00BC56B7"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val="en-150"/>
        </w:rPr>
        <w:fldChar w:fldCharType="separate"/>
      </w:r>
      <w:r w:rsidR="00D46F62" w:rsidRPr="00EB5B16">
        <w:rPr>
          <w:noProof/>
          <w:lang w:val="en-150"/>
        </w:rPr>
        <w:t>[4]</w:t>
      </w:r>
      <w:r w:rsidR="00BC56B7" w:rsidRPr="00EB5B16">
        <w:rPr>
          <w:lang w:val="en-150"/>
        </w:rPr>
        <w:fldChar w:fldCharType="end"/>
      </w:r>
      <w:r w:rsidRPr="00EB5B16">
        <w:rPr>
          <w:lang w:val="en-150"/>
        </w:rPr>
        <w:t>:</w:t>
      </w:r>
    </w:p>
    <w:p w14:paraId="3B2042E2" w14:textId="4DB08530" w:rsidR="00DA75C9" w:rsidRPr="00EB5B16" w:rsidRDefault="00DA75C9" w:rsidP="00EB693E">
      <w:pPr>
        <w:pStyle w:val="ListParagraph"/>
        <w:numPr>
          <w:ilvl w:val="0"/>
          <w:numId w:val="45"/>
        </w:numPr>
        <w:rPr>
          <w:lang w:val="en-150"/>
        </w:rPr>
      </w:pPr>
      <w:r w:rsidRPr="00EB5B16">
        <w:rPr>
          <w:b/>
          <w:bCs/>
          <w:i/>
          <w:lang w:val="en-150"/>
        </w:rPr>
        <w:t>Optimization</w:t>
      </w:r>
      <w:r w:rsidRPr="00EB5B16">
        <w:rPr>
          <w:lang w:val="en-150"/>
        </w:rP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in such a way that the loss </w:t>
      </w:r>
      <m:oMath>
        <m:r>
          <m:rPr>
            <m:scr m:val="script"/>
            <m:sty m:val="bi"/>
          </m:rPr>
          <w:rPr>
            <w:rFonts w:ascii="Cambria Math" w:hAnsi="Cambria Math"/>
            <w:lang w:val="en-150"/>
          </w:rPr>
          <m:t>l(</m:t>
        </m:r>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train</m:t>
            </m:r>
          </m:sub>
        </m:sSub>
        <m:r>
          <m:rPr>
            <m:sty m:val="b"/>
          </m:rPr>
          <w:rPr>
            <w:rFonts w:ascii="Cambria Math" w:hAnsi="Cambria Math"/>
            <w:lang w:val="en-150"/>
          </w:rPr>
          <m:t xml:space="preserve">, </m:t>
        </m:r>
        <m:sSub>
          <m:sSubPr>
            <m:ctrlPr>
              <w:rPr>
                <w:rFonts w:ascii="Cambria Math" w:hAnsi="Cambria Math"/>
                <w:b/>
                <w:i/>
                <w:lang w:val="en-150"/>
              </w:rPr>
            </m:ctrlPr>
          </m:sSubPr>
          <m:e>
            <m:acc>
              <m:accPr>
                <m:ctrlPr>
                  <w:rPr>
                    <w:rFonts w:ascii="Cambria Math" w:hAnsi="Cambria Math"/>
                    <w:b/>
                    <w:i/>
                    <w:lang w:val="en-150"/>
                  </w:rPr>
                </m:ctrlPr>
              </m:accPr>
              <m:e>
                <m:r>
                  <m:rPr>
                    <m:sty m:val="bi"/>
                  </m:rPr>
                  <w:rPr>
                    <w:rFonts w:ascii="Cambria Math" w:hAnsi="Cambria Math"/>
                    <w:lang w:val="en-150"/>
                  </w:rPr>
                  <m:t>y</m:t>
                </m:r>
              </m:e>
            </m:acc>
          </m:e>
          <m:sub>
            <m:r>
              <m:rPr>
                <m:sty m:val="bi"/>
              </m:rPr>
              <w:rPr>
                <w:rFonts w:ascii="Cambria Math" w:hAnsi="Cambria Math"/>
                <w:lang w:val="en-150"/>
              </w:rPr>
              <m:t>train</m:t>
            </m:r>
          </m:sub>
        </m:sSub>
        <m:r>
          <m:rPr>
            <m:sty m:val="bi"/>
          </m:rPr>
          <w:rPr>
            <w:rFonts w:ascii="Cambria Math" w:hAnsi="Cambria Math"/>
            <w:lang w:val="en-150"/>
          </w:rPr>
          <m:t>)</m:t>
        </m:r>
      </m:oMath>
      <w:r w:rsidRPr="00EB5B16">
        <w:rPr>
          <w:b/>
          <w:lang w:val="en-150"/>
        </w:rPr>
        <w:t xml:space="preserve"> </w:t>
      </w:r>
      <w:r w:rsidRPr="00EB5B16">
        <w:rPr>
          <w:lang w:val="en-150"/>
        </w:rPr>
        <w:t>is minimized significantly.</w:t>
      </w:r>
    </w:p>
    <w:p w14:paraId="5FB2B0D1" w14:textId="77777777" w:rsidR="00DA75C9" w:rsidRPr="00EB5B16" w:rsidRDefault="00DA75C9" w:rsidP="00EB693E">
      <w:pPr>
        <w:pStyle w:val="ListParagraph"/>
        <w:numPr>
          <w:ilvl w:val="0"/>
          <w:numId w:val="45"/>
        </w:numPr>
        <w:spacing w:after="240"/>
        <w:rPr>
          <w:lang w:val="en-150"/>
        </w:rPr>
      </w:pPr>
      <w:r w:rsidRPr="00EB5B16">
        <w:rPr>
          <w:b/>
          <w:bCs/>
          <w:i/>
          <w:lang w:val="en-150"/>
        </w:rPr>
        <w:t>Generalization</w:t>
      </w:r>
      <w:r w:rsidRPr="00EB5B16">
        <w:rPr>
          <w:lang w:val="en-150"/>
        </w:rPr>
        <w:t xml:space="preserve">: </w:t>
      </w:r>
      <w:r w:rsidR="00435B5D" w:rsidRPr="00EB5B16">
        <w:rPr>
          <w:lang w:val="en-150"/>
        </w:rPr>
        <w:t>the generalization power of a</w:t>
      </w:r>
      <w:r w:rsidR="00027E6F" w:rsidRPr="00EB5B16">
        <w:rPr>
          <w:lang w:val="en-150"/>
        </w:rPr>
        <w:t xml:space="preserve"> (trained)</w:t>
      </w:r>
      <w:r w:rsidR="00435B5D" w:rsidRPr="00EB5B16">
        <w:rPr>
          <w:lang w:val="en-150"/>
        </w:rPr>
        <w:t xml:space="preserve"> neural network is its ability to</w:t>
      </w:r>
      <w:r w:rsidR="00027E6F" w:rsidRPr="00EB5B16">
        <w:rPr>
          <w:lang w:val="en-150"/>
        </w:rPr>
        <w:t xml:space="preserve"> have a good</w:t>
      </w:r>
      <w:r w:rsidR="00435B5D" w:rsidRPr="00EB5B16">
        <w:rPr>
          <w:lang w:val="en-150"/>
        </w:rPr>
        <w:t xml:space="preserve"> perform</w:t>
      </w:r>
      <w:r w:rsidR="00027E6F" w:rsidRPr="00EB5B16">
        <w:rPr>
          <w:lang w:val="en-150"/>
        </w:rPr>
        <w:t>ance</w:t>
      </w:r>
      <w:r w:rsidR="00435B5D" w:rsidRPr="00EB5B16">
        <w:rPr>
          <w:lang w:val="en-150"/>
        </w:rPr>
        <w:t xml:space="preserve"> when facing new, unseen data.</w:t>
      </w:r>
      <w:r w:rsidR="00027E6F" w:rsidRPr="00EB5B16">
        <w:rPr>
          <w:lang w:val="en-150"/>
        </w:rPr>
        <w:t xml:space="preserve"> </w:t>
      </w:r>
    </w:p>
    <w:p w14:paraId="65361E29" w14:textId="4B502C58" w:rsidR="00027E6F" w:rsidRPr="00EB5B16" w:rsidRDefault="00027E6F" w:rsidP="00027E6F">
      <w:pPr>
        <w:rPr>
          <w:lang w:val="en-150"/>
        </w:rPr>
      </w:pPr>
      <w:r w:rsidRPr="00EB5B16">
        <w:rPr>
          <w:lang w:val="en-150"/>
        </w:rP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used for tuning the model. A neural network that has h</w:t>
      </w:r>
      <w:proofErr w:type="spellStart"/>
      <w:r w:rsidRPr="00EB5B16">
        <w:rPr>
          <w:lang w:val="en-150"/>
        </w:rPr>
        <w:t>igh</w:t>
      </w:r>
      <w:proofErr w:type="spellEnd"/>
      <w:r w:rsidRPr="00EB5B16">
        <w:rPr>
          <w:lang w:val="en-150"/>
        </w:rPr>
        <w:t xml:space="preserve"> optimization power (</w:t>
      </w:r>
      <w:r w:rsidR="00EB5B16" w:rsidRPr="00EB5B16">
        <w:rPr>
          <w:lang w:val="en-150"/>
        </w:rPr>
        <w:t>i.e.,</w:t>
      </w:r>
      <w:r w:rsidRPr="00EB5B16">
        <w:rPr>
          <w:lang w:val="en-150"/>
        </w:rPr>
        <w:t xml:space="preserve"> good performance on training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but poor generalization power (</w:t>
      </w:r>
      <w:r w:rsidR="00EB5B16" w:rsidRPr="00EB5B16">
        <w:rPr>
          <w:lang w:val="en-150"/>
        </w:rPr>
        <w:t>i.e.,</w:t>
      </w:r>
      <w:r w:rsidRPr="00EB5B16">
        <w:rPr>
          <w:lang w:val="en-150"/>
        </w:rPr>
        <w:t xml:space="preserve"> poor performance once deployed) is said to suffer from </w:t>
      </w:r>
      <w:r w:rsidRPr="00EB5B16">
        <w:rPr>
          <w:i/>
          <w:lang w:val="en-150"/>
        </w:rPr>
        <w:t>overfitting</w:t>
      </w:r>
      <w:r w:rsidRPr="00EB5B16">
        <w:rPr>
          <w:lang w:val="en-150"/>
        </w:rPr>
        <w:t>.</w:t>
      </w:r>
    </w:p>
    <w:p w14:paraId="682FFBBC" w14:textId="77777777" w:rsidR="00027E6F" w:rsidRPr="00EB5B16" w:rsidRDefault="00027E6F" w:rsidP="00027E6F">
      <w:pPr>
        <w:rPr>
          <w:lang w:val="en-150"/>
        </w:rPr>
      </w:pPr>
      <w:r w:rsidRPr="00EB5B16">
        <w:rPr>
          <w:lang w:val="en-150"/>
        </w:rPr>
        <w:t xml:space="preserve">Note that optimization is also a desired and important quality, since we need the model to be able to learn all of the representative features i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In early deployment stages, </w:t>
      </w:r>
      <w:r w:rsidR="00435B5D" w:rsidRPr="00EB5B16">
        <w:rPr>
          <w:lang w:val="en-150"/>
        </w:rPr>
        <w:t xml:space="preserve">overfitting </w:t>
      </w:r>
      <w:r w:rsidRPr="00EB5B16">
        <w:rPr>
          <w:lang w:val="en-150"/>
        </w:rPr>
        <w:t xml:space="preserve">is desired </w:t>
      </w:r>
      <w:r w:rsidR="00435B5D" w:rsidRPr="00EB5B16">
        <w:rPr>
          <w:lang w:val="en-150"/>
        </w:rPr>
        <w:t xml:space="preserve">to happen at first on training data: this means that the network has enough optimization power, which is the ability to "learn from" or "memorize"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w:t>
      </w:r>
      <w:r w:rsidR="00435B5D" w:rsidRPr="00EB5B16">
        <w:rPr>
          <w:lang w:val="en-150"/>
        </w:rPr>
        <w:t xml:space="preserve">. If </w:t>
      </w:r>
      <w:r w:rsidRPr="00EB5B16">
        <w:rPr>
          <w:lang w:val="en-150"/>
        </w:rPr>
        <w:t>a model</w:t>
      </w:r>
      <w:r w:rsidR="00435B5D" w:rsidRPr="00EB5B16">
        <w:rPr>
          <w:lang w:val="en-150"/>
        </w:rPr>
        <w:t xml:space="preserve"> can't overfit on </w:t>
      </w:r>
      <w:r w:rsidRPr="00EB5B16">
        <w:rPr>
          <w:lang w:val="en-150"/>
        </w:rPr>
        <w:t xml:space="preserve">a </w:t>
      </w:r>
      <w:r w:rsidR="00435B5D" w:rsidRPr="00EB5B16">
        <w:rPr>
          <w:lang w:val="en-150"/>
        </w:rPr>
        <w:t>training</w:t>
      </w:r>
      <w:r w:rsidRPr="00EB5B16">
        <w:rPr>
          <w:lang w:val="en-150"/>
        </w:rPr>
        <w:t xml:space="preserve"> dataset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00435B5D" w:rsidRPr="00EB5B16">
        <w:rPr>
          <w:lang w:val="en-150"/>
        </w:rPr>
        <w:t>,</w:t>
      </w:r>
      <w:r w:rsidRPr="00EB5B16">
        <w:rPr>
          <w:lang w:val="en-150"/>
        </w:rPr>
        <w:t xml:space="preserve"> either:</w:t>
      </w:r>
    </w:p>
    <w:p w14:paraId="13D94A45" w14:textId="60CB0C83" w:rsidR="00D138C4" w:rsidRPr="00EB5B16" w:rsidRDefault="00A952ED" w:rsidP="00EB693E">
      <w:pPr>
        <w:pStyle w:val="ListParagraph"/>
        <w:numPr>
          <w:ilvl w:val="0"/>
          <w:numId w:val="46"/>
        </w:numPr>
        <w:rPr>
          <w:lang w:val="en-150"/>
        </w:rPr>
      </w:pPr>
      <m:oMath>
        <m:sSub>
          <m:sSubPr>
            <m:ctrlPr>
              <w:rPr>
                <w:rFonts w:ascii="Cambria Math" w:hAnsi="Cambria Math"/>
                <w:b/>
                <w:bCs/>
                <w:i/>
                <w:lang w:val="en-150"/>
              </w:rPr>
            </m:ctrlPr>
          </m:sSubPr>
          <m:e>
            <m:r>
              <m:rPr>
                <m:sty m:val="bi"/>
              </m:rPr>
              <w:rPr>
                <w:rFonts w:ascii="Cambria Math" w:hAnsi="Cambria Math"/>
                <w:lang w:val="en-150"/>
              </w:rPr>
              <m:t>D</m:t>
            </m:r>
          </m:e>
          <m:sub>
            <m:r>
              <m:rPr>
                <m:sty m:val="bi"/>
              </m:rPr>
              <w:rPr>
                <w:rFonts w:ascii="Cambria Math" w:hAnsi="Cambria Math"/>
                <w:lang w:val="en-150"/>
              </w:rPr>
              <m:t>train</m:t>
            </m:r>
          </m:sub>
        </m:sSub>
      </m:oMath>
      <w:r w:rsidR="00505CF4" w:rsidRPr="00EB5B16">
        <w:rPr>
          <w:b/>
          <w:bCs/>
          <w:lang w:val="en-150"/>
        </w:rPr>
        <w:t xml:space="preserve"> is not rich enough</w:t>
      </w:r>
      <w:r w:rsidR="00505CF4" w:rsidRPr="00EB5B16">
        <w:rPr>
          <w:lang w:val="en-150"/>
        </w:rPr>
        <w:t xml:space="preserve">: </w:t>
      </w:r>
      <w:r w:rsidR="00D138C4" w:rsidRPr="00EB5B16">
        <w:rPr>
          <w:lang w:val="en-150"/>
        </w:rPr>
        <w:t xml:space="preserve">Meaning that the provided inputs </w:t>
      </w:r>
      <m:oMath>
        <m:sSub>
          <m:sSubPr>
            <m:ctrlPr>
              <w:rPr>
                <w:rFonts w:ascii="Cambria Math" w:hAnsi="Cambria Math"/>
                <w:b/>
                <w:i/>
                <w:lang w:val="en-150"/>
              </w:rPr>
            </m:ctrlPr>
          </m:sSubPr>
          <m:e>
            <m:r>
              <m:rPr>
                <m:sty m:val="bi"/>
              </m:rPr>
              <w:rPr>
                <w:rFonts w:ascii="Cambria Math" w:hAnsi="Cambria Math"/>
                <w:lang w:val="en-150"/>
              </w:rPr>
              <m:t>x</m:t>
            </m:r>
          </m:e>
          <m:sub>
            <m:r>
              <m:rPr>
                <m:sty m:val="bi"/>
              </m:rPr>
              <w:rPr>
                <w:rFonts w:ascii="Cambria Math" w:hAnsi="Cambria Math"/>
                <w:lang w:val="en-150"/>
              </w:rPr>
              <m:t>train</m:t>
            </m:r>
          </m:sub>
        </m:sSub>
      </m:oMath>
      <w:r w:rsidR="00D138C4" w:rsidRPr="00EB5B16">
        <w:rPr>
          <w:lang w:val="en-150"/>
        </w:rPr>
        <w:t xml:space="preserve"> do not contain enough information to define the expected outcomes </w:t>
      </w:r>
      <m:oMath>
        <m:sSub>
          <m:sSubPr>
            <m:ctrlPr>
              <w:rPr>
                <w:rFonts w:ascii="Cambria Math" w:hAnsi="Cambria Math"/>
                <w:b/>
                <w:i/>
                <w:lang w:val="en-150"/>
              </w:rPr>
            </m:ctrlPr>
          </m:sSubPr>
          <m:e>
            <m:r>
              <m:rPr>
                <m:sty m:val="bi"/>
              </m:rPr>
              <w:rPr>
                <w:rFonts w:ascii="Cambria Math" w:hAnsi="Cambria Math"/>
                <w:lang w:val="en-150"/>
              </w:rPr>
              <m:t>y</m:t>
            </m:r>
          </m:e>
          <m:sub>
            <m:r>
              <m:rPr>
                <m:sty m:val="bi"/>
              </m:rPr>
              <w:rPr>
                <w:rFonts w:ascii="Cambria Math" w:hAnsi="Cambria Math"/>
                <w:lang w:val="en-150"/>
              </w:rPr>
              <m:t>train</m:t>
            </m:r>
          </m:sub>
        </m:sSub>
      </m:oMath>
      <w:r w:rsidR="00D138C4" w:rsidRPr="00EB5B16">
        <w:rPr>
          <w:lang w:val="en-150"/>
        </w:rPr>
        <w:t xml:space="preserve">. </w:t>
      </w:r>
    </w:p>
    <w:p w14:paraId="1202ECEB" w14:textId="36D14602" w:rsidR="00505CF4" w:rsidRPr="00EB5B16" w:rsidRDefault="00505CF4" w:rsidP="00EB693E">
      <w:pPr>
        <w:pStyle w:val="ListParagraph"/>
        <w:numPr>
          <w:ilvl w:val="0"/>
          <w:numId w:val="46"/>
        </w:numPr>
        <w:spacing w:after="240"/>
        <w:rPr>
          <w:lang w:val="en-150"/>
        </w:rPr>
      </w:pPr>
      <w:r w:rsidRPr="00EB5B16">
        <w:rPr>
          <w:b/>
          <w:bCs/>
          <w:lang w:val="en-150"/>
        </w:rPr>
        <w:t>The network architecture is</w:t>
      </w:r>
      <w:r w:rsidR="00003797" w:rsidRPr="00EB5B16">
        <w:rPr>
          <w:b/>
          <w:bCs/>
          <w:lang w:val="en-150"/>
        </w:rPr>
        <w:t xml:space="preserve"> not adequate</w:t>
      </w:r>
      <w:r w:rsidRPr="00EB5B16">
        <w:rPr>
          <w:lang w:val="en-150"/>
        </w:rPr>
        <w:t>:</w:t>
      </w:r>
      <w:r w:rsidR="00003797" w:rsidRPr="00EB5B16">
        <w:rPr>
          <w:lang w:val="en-150"/>
        </w:rPr>
        <w:t xml:space="preserve"> The </w:t>
      </w:r>
      <w:r w:rsidR="00EB5B16" w:rsidRPr="00EB5B16">
        <w:rPr>
          <w:lang w:val="en-150"/>
        </w:rPr>
        <w:t>number</w:t>
      </w:r>
      <w:r w:rsidR="00003797" w:rsidRPr="00EB5B16">
        <w:rPr>
          <w:lang w:val="en-150"/>
        </w:rPr>
        <w:t xml:space="preserve"> of parameters might be too low or the overall architecture design might not be su</w:t>
      </w:r>
      <w:r w:rsidR="00601E95" w:rsidRPr="00EB5B16">
        <w:rPr>
          <w:lang w:val="en-150"/>
        </w:rPr>
        <w:t>itable for the problem at hand.</w:t>
      </w:r>
    </w:p>
    <w:p w14:paraId="1547C186" w14:textId="71F6951E" w:rsidR="00601E95" w:rsidRPr="00EB5B16" w:rsidRDefault="00601E95" w:rsidP="00601E95">
      <w:pPr>
        <w:spacing w:after="240"/>
        <w:rPr>
          <w:lang w:val="en-150"/>
        </w:rPr>
      </w:pPr>
      <w:r w:rsidRPr="00EB5B16">
        <w:rPr>
          <w:lang w:val="en-150"/>
        </w:rPr>
        <w:t xml:space="preserve">These should be checked via training a model and testing it using a </w:t>
      </w:r>
      <w:proofErr w:type="spellStart"/>
      <w:r w:rsidRPr="00EB5B16">
        <w:rPr>
          <w:lang w:val="en-150"/>
        </w:rPr>
        <w:t>meaninful</w:t>
      </w:r>
      <w:proofErr w:type="spellEnd"/>
      <w:r w:rsidRPr="00EB5B16">
        <w:rPr>
          <w:lang w:val="en-150"/>
        </w:rPr>
        <w:t xml:space="preserve"> </w:t>
      </w:r>
      <w:proofErr w:type="spellStart"/>
      <w:r w:rsidRPr="00EB5B16">
        <w:rPr>
          <w:lang w:val="en-150"/>
        </w:rPr>
        <w:t>perrformance</w:t>
      </w:r>
      <w:proofErr w:type="spellEnd"/>
      <w:r w:rsidRPr="00EB5B16">
        <w:rPr>
          <w:lang w:val="en-150"/>
        </w:rPr>
        <w:t xml:space="preserve"> measure. Specially when working with high-level neural network implementations, loss functions are sometimes too detached from intuitive metrics. In case of image classification, </w:t>
      </w:r>
      <w:r w:rsidRPr="00EB5B16">
        <w:rPr>
          <w:i/>
          <w:lang w:val="en-150"/>
        </w:rPr>
        <w:t xml:space="preserve">cross-entropy </w:t>
      </w:r>
      <w:r w:rsidR="00BC56B7" w:rsidRPr="00EB5B16">
        <w:rPr>
          <w:iCs/>
          <w:lang w:val="en-150"/>
        </w:rPr>
        <w:fldChar w:fldCharType="begin" w:fldLock="1"/>
      </w:r>
      <w:r w:rsidR="00265D76" w:rsidRPr="00EB5B16">
        <w:rPr>
          <w:iCs/>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iCs/>
          <w:lang w:val="en-150"/>
        </w:rPr>
        <w:fldChar w:fldCharType="separate"/>
      </w:r>
      <w:r w:rsidR="00D46F62" w:rsidRPr="00EB5B16">
        <w:rPr>
          <w:iCs/>
          <w:noProof/>
          <w:lang w:val="en-150"/>
        </w:rPr>
        <w:t>[4]</w:t>
      </w:r>
      <w:r w:rsidR="00BC56B7" w:rsidRPr="00EB5B16">
        <w:rPr>
          <w:iCs/>
          <w:lang w:val="en-150"/>
        </w:rPr>
        <w:fldChar w:fldCharType="end"/>
      </w:r>
      <w:r w:rsidR="00BC56B7" w:rsidRPr="00EB5B16">
        <w:rPr>
          <w:iCs/>
          <w:lang w:val="en-150"/>
        </w:rPr>
        <w:t xml:space="preserve"> </w:t>
      </w:r>
      <w:r w:rsidRPr="00EB5B16">
        <w:rPr>
          <w:lang w:val="en-150"/>
        </w:rPr>
        <w:t xml:space="preserve">might be a great loss towards training, but the percentage of </w:t>
      </w:r>
      <w:proofErr w:type="spellStart"/>
      <w:r w:rsidRPr="00EB5B16">
        <w:rPr>
          <w:lang w:val="en-150"/>
        </w:rPr>
        <w:t>missclassifications</w:t>
      </w:r>
      <w:proofErr w:type="spellEnd"/>
      <w:r w:rsidRPr="00EB5B16">
        <w:rPr>
          <w:lang w:val="en-150"/>
        </w:rPr>
        <w:t xml:space="preserve"> is a more human-readable metric on which decisions can be made. “Is </w:t>
      </w:r>
      <m:oMath>
        <m:r>
          <w:rPr>
            <w:rFonts w:ascii="Cambria Math" w:hAnsi="Cambria Math"/>
            <w:lang w:val="en-150"/>
          </w:rPr>
          <m:t>80%</m:t>
        </m:r>
      </m:oMath>
      <w:r w:rsidRPr="00EB5B16">
        <w:rPr>
          <w:lang w:val="en-150"/>
        </w:rPr>
        <w:t xml:space="preserve"> accuracy enough for our purposes?" is a much more reasonable thought than “Is a loss of  </w:t>
      </w:r>
      <m:oMath>
        <m:r>
          <w:rPr>
            <w:rFonts w:ascii="Cambria Math" w:hAnsi="Cambria Math"/>
            <w:lang w:val="en-150"/>
          </w:rPr>
          <m:t>1.9542*</m:t>
        </m:r>
        <m:sSup>
          <m:sSupPr>
            <m:ctrlPr>
              <w:rPr>
                <w:rFonts w:ascii="Cambria Math" w:hAnsi="Cambria Math"/>
                <w:i/>
                <w:lang w:val="en-150"/>
              </w:rPr>
            </m:ctrlPr>
          </m:sSupPr>
          <m:e>
            <m:r>
              <w:rPr>
                <w:rFonts w:ascii="Cambria Math" w:hAnsi="Cambria Math"/>
                <w:lang w:val="en-150"/>
              </w:rPr>
              <m:t>10</m:t>
            </m:r>
          </m:e>
          <m:sup>
            <m:r>
              <w:rPr>
                <w:rFonts w:ascii="Cambria Math" w:hAnsi="Cambria Math"/>
                <w:lang w:val="en-150"/>
              </w:rPr>
              <m:t>-6</m:t>
            </m:r>
          </m:sup>
        </m:sSup>
      </m:oMath>
      <w:r w:rsidRPr="00EB5B16">
        <w:rPr>
          <w:lang w:val="en-150"/>
        </w:rPr>
        <w:t xml:space="preserve"> good enough for our purposes?”</w:t>
      </w:r>
      <w:r w:rsidR="00BC56B7" w:rsidRPr="00EB5B16">
        <w:rPr>
          <w:lang w:val="en-150"/>
        </w:rPr>
        <w:t>.</w:t>
      </w:r>
    </w:p>
    <w:p w14:paraId="7CD7F676" w14:textId="77777777" w:rsidR="00887766" w:rsidRPr="00EB5B16" w:rsidRDefault="00887766" w:rsidP="00887766">
      <w:pPr>
        <w:ind w:firstLine="0"/>
        <w:jc w:val="center"/>
        <w:rPr>
          <w:lang w:val="en-150"/>
        </w:rPr>
      </w:pPr>
      <w:r w:rsidRPr="00EB5B16">
        <w:rPr>
          <w:noProof/>
          <w:lang w:val="en-150" w:eastAsia="en-US"/>
        </w:rPr>
        <w:lastRenderedPageBreak/>
        <w:drawing>
          <wp:inline distT="0" distB="0" distL="0" distR="0" wp14:anchorId="098BE44E" wp14:editId="350A4AEB">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525AD83B" w:rsidR="00887766" w:rsidRPr="00EB5B16" w:rsidRDefault="00DD688C" w:rsidP="00887766">
      <w:pPr>
        <w:pStyle w:val="Caption"/>
        <w:spacing w:after="0"/>
        <w:ind w:firstLine="0"/>
        <w:rPr>
          <w:lang w:val="en-150"/>
        </w:rPr>
      </w:pPr>
      <w:bookmarkStart w:id="52" w:name="_Ref74520634"/>
      <w:bookmarkStart w:id="53" w:name="_Toc7457217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w:t>
      </w:r>
      <w:r w:rsidRPr="00EB5B16">
        <w:rPr>
          <w:lang w:val="en-150"/>
        </w:rPr>
        <w:fldChar w:fldCharType="end"/>
      </w:r>
      <w:bookmarkEnd w:id="52"/>
      <w:r w:rsidRPr="00EB5B16">
        <w:rPr>
          <w:lang w:val="en-150"/>
        </w:rPr>
        <w:t>:</w:t>
      </w:r>
      <w:r w:rsidR="00887766" w:rsidRPr="00EB5B16">
        <w:rPr>
          <w:lang w:val="en-150"/>
        </w:rPr>
        <w:t xml:space="preserve"> </w:t>
      </w:r>
      <w:r w:rsidR="00E410F6" w:rsidRPr="00EB5B16">
        <w:rPr>
          <w:lang w:val="en-150"/>
        </w:rPr>
        <w:t>Metrics of interest during the training</w:t>
      </w:r>
      <w:r w:rsidR="00887766" w:rsidRPr="00EB5B16">
        <w:rPr>
          <w:lang w:val="en-150"/>
        </w:rPr>
        <w:t xml:space="preserve"> </w:t>
      </w:r>
      <w:r w:rsidR="00E410F6" w:rsidRPr="00EB5B16">
        <w:rPr>
          <w:lang w:val="en-150"/>
        </w:rPr>
        <w:t>of a neural network</w:t>
      </w:r>
      <w:bookmarkEnd w:id="53"/>
    </w:p>
    <w:p w14:paraId="01E78E1A" w14:textId="77777777" w:rsidR="00887766" w:rsidRPr="00EB5B16" w:rsidRDefault="00887766" w:rsidP="00887766">
      <w:pPr>
        <w:pStyle w:val="Caption"/>
        <w:ind w:firstLine="0"/>
        <w:rPr>
          <w:lang w:val="en-150"/>
        </w:rPr>
      </w:pPr>
      <w:r w:rsidRPr="00EB5B16">
        <w:rPr>
          <w:lang w:val="en-150"/>
        </w:rPr>
        <w:t>Source: Self-made</w:t>
      </w:r>
    </w:p>
    <w:p w14:paraId="2B433418" w14:textId="1BF4636C" w:rsidR="00D138C4" w:rsidRPr="00EB5B16" w:rsidRDefault="004A21D9" w:rsidP="00D138C4">
      <w:pPr>
        <w:rPr>
          <w:lang w:val="en-150"/>
        </w:rPr>
      </w:pPr>
      <w:r w:rsidRPr="00EB5B16">
        <w:rPr>
          <w:lang w:val="en-150"/>
        </w:rPr>
        <w:t>Since the most important feature of a neural network is its generalization power, its overall performance cannot be measured by using the same data used for training.</w:t>
      </w:r>
      <w:r w:rsidR="00C8689D" w:rsidRPr="00EB5B16">
        <w:rPr>
          <w:lang w:val="en-150"/>
        </w:rPr>
        <w:t xml:space="preserve"> Furthermore, b</w:t>
      </w:r>
      <w:r w:rsidR="00435554" w:rsidRPr="00EB5B16">
        <w:rPr>
          <w:lang w:val="en-150"/>
        </w:rPr>
        <w:t xml:space="preserve">ecause we can train a neural network for as long as we wish, if the optimization power is enough </w:t>
      </w:r>
      <w:r w:rsidR="00D138C4" w:rsidRPr="00EB5B16">
        <w:rPr>
          <w:lang w:val="en-150"/>
        </w:rPr>
        <w:t>any network</w:t>
      </w:r>
      <w:r w:rsidR="00435554" w:rsidRPr="00EB5B16">
        <w:rPr>
          <w:lang w:val="en-150"/>
        </w:rPr>
        <w:t xml:space="preserve"> is guaranteed to overfit after a number of</w:t>
      </w:r>
      <w:r w:rsidR="00D138C4" w:rsidRPr="00EB5B16">
        <w:rPr>
          <w:lang w:val="en-150"/>
        </w:rPr>
        <w:t xml:space="preserve"> training</w:t>
      </w:r>
      <w:r w:rsidR="00435554" w:rsidRPr="00EB5B16">
        <w:rPr>
          <w:lang w:val="en-150"/>
        </w:rPr>
        <w:t xml:space="preserve"> epochs</w:t>
      </w:r>
      <w:r w:rsidR="00C8689D" w:rsidRPr="00EB5B16">
        <w:rPr>
          <w:lang w:val="en-150"/>
        </w:rPr>
        <w:t>, hence being</w:t>
      </w:r>
      <w:r w:rsidR="00D138C4" w:rsidRPr="00EB5B16">
        <w:rPr>
          <w:lang w:val="en-150"/>
        </w:rPr>
        <w:t xml:space="preserve"> critical for the quality of a model that training is stopped at the right moment.</w:t>
      </w:r>
      <w:r w:rsidR="00C8689D" w:rsidRPr="00EB5B16">
        <w:rPr>
          <w:lang w:val="en-150"/>
        </w:rPr>
        <w:t xml:space="preserve"> </w:t>
      </w:r>
      <w:r w:rsidRPr="00EB5B16">
        <w:rPr>
          <w:lang w:val="en-150"/>
        </w:rPr>
        <w:t xml:space="preserve">To </w:t>
      </w:r>
      <w:proofErr w:type="spellStart"/>
      <w:r w:rsidRPr="00EB5B16">
        <w:rPr>
          <w:lang w:val="en-150"/>
        </w:rPr>
        <w:t>adress</w:t>
      </w:r>
      <w:proofErr w:type="spellEnd"/>
      <w:r w:rsidRPr="00EB5B16">
        <w:rPr>
          <w:lang w:val="en-150"/>
        </w:rPr>
        <w:t xml:space="preserve"> these issues, i</w:t>
      </w:r>
      <w:r w:rsidR="00D138C4" w:rsidRPr="00EB5B16">
        <w:rPr>
          <w:lang w:val="en-150"/>
        </w:rPr>
        <w:t xml:space="preserve">t is common to divide </w:t>
      </w:r>
      <w:r w:rsidR="00C8689D" w:rsidRPr="00EB5B16">
        <w:rPr>
          <w:lang w:val="en-150"/>
        </w:rPr>
        <w:t>the</w:t>
      </w:r>
      <w:r w:rsidR="00D138C4" w:rsidRPr="00EB5B16">
        <w:rPr>
          <w:lang w:val="en-150"/>
        </w:rPr>
        <w:t xml:space="preserve"> available set of data </w:t>
      </w:r>
      <m:oMath>
        <m:r>
          <w:rPr>
            <w:rFonts w:ascii="Cambria Math" w:hAnsi="Cambria Math"/>
            <w:lang w:val="en-150"/>
          </w:rPr>
          <m:t>D</m:t>
        </m:r>
      </m:oMath>
      <w:r w:rsidR="00D138C4" w:rsidRPr="00EB5B16">
        <w:rPr>
          <w:lang w:val="en-150"/>
        </w:rPr>
        <w:t xml:space="preserve"> in the following splits</w:t>
      </w:r>
      <w:r w:rsidR="00BC56B7" w:rsidRPr="00EB5B16">
        <w:rPr>
          <w:lang w:val="en-150"/>
        </w:rPr>
        <w:t xml:space="preserve"> </w:t>
      </w:r>
      <w:r w:rsidR="00BC56B7"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val="en-150"/>
        </w:rPr>
        <w:fldChar w:fldCharType="separate"/>
      </w:r>
      <w:r w:rsidR="00D46F62" w:rsidRPr="00EB5B16">
        <w:rPr>
          <w:noProof/>
          <w:lang w:val="en-150"/>
        </w:rPr>
        <w:t>[4]</w:t>
      </w:r>
      <w:r w:rsidR="00BC56B7" w:rsidRPr="00EB5B16">
        <w:rPr>
          <w:lang w:val="en-150"/>
        </w:rPr>
        <w:fldChar w:fldCharType="end"/>
      </w:r>
      <w:r w:rsidR="00D138C4" w:rsidRPr="00EB5B16">
        <w:rPr>
          <w:lang w:val="en-150"/>
        </w:rPr>
        <w:t>:</w:t>
      </w:r>
    </w:p>
    <w:p w14:paraId="4C323C7C" w14:textId="24842A57" w:rsidR="00D138C4" w:rsidRPr="00EB5B16" w:rsidRDefault="00D138C4" w:rsidP="00EB693E">
      <w:pPr>
        <w:pStyle w:val="ListParagraph"/>
        <w:numPr>
          <w:ilvl w:val="0"/>
          <w:numId w:val="47"/>
        </w:numPr>
        <w:tabs>
          <w:tab w:val="left" w:pos="2268"/>
        </w:tabs>
        <w:rPr>
          <w:lang w:val="en-150"/>
        </w:rPr>
      </w:pPr>
      <w:r w:rsidRPr="00EB5B16">
        <w:rPr>
          <w:b/>
          <w:bCs/>
          <w:i/>
          <w:lang w:val="en-150"/>
        </w:rPr>
        <w:t>T</w:t>
      </w:r>
      <w:r w:rsidR="00003797" w:rsidRPr="00EB5B16">
        <w:rPr>
          <w:b/>
          <w:bCs/>
          <w:i/>
          <w:lang w:val="en-150"/>
        </w:rPr>
        <w:t>raining</w:t>
      </w:r>
      <w:r w:rsidR="004A21D9" w:rsidRPr="00EB5B16">
        <w:rPr>
          <w:b/>
          <w:bCs/>
          <w:i/>
          <w:lang w:val="en-150"/>
        </w:rPr>
        <w:t xml:space="preserve"> set</w:t>
      </w:r>
      <w:r w:rsidR="00E90054" w:rsidRPr="00EB5B16">
        <w:rPr>
          <w:b/>
          <w:bCs/>
          <w:i/>
          <w:lang w:val="en-150"/>
        </w:rPr>
        <w:t xml:space="preserve"> </w:t>
      </w:r>
      <w:r w:rsidR="00E90054" w:rsidRPr="00EB5B16">
        <w:rPr>
          <w:b/>
          <w:bCs/>
          <w:lang w:val="en-150"/>
        </w:rPr>
        <w:t>(</w:t>
      </w:r>
      <m:oMath>
        <m:sSub>
          <m:sSubPr>
            <m:ctrlPr>
              <w:rPr>
                <w:rFonts w:ascii="Cambria Math" w:hAnsi="Cambria Math"/>
                <w:b/>
                <w:bCs/>
                <w:i/>
                <w:lang w:val="en-150"/>
              </w:rPr>
            </m:ctrlPr>
          </m:sSubPr>
          <m:e>
            <m:r>
              <m:rPr>
                <m:sty m:val="bi"/>
              </m:rPr>
              <w:rPr>
                <w:rFonts w:ascii="Cambria Math" w:hAnsi="Cambria Math"/>
                <w:lang w:val="en-150"/>
              </w:rPr>
              <m:t>D</m:t>
            </m:r>
          </m:e>
          <m:sub>
            <m:r>
              <m:rPr>
                <m:sty m:val="bi"/>
              </m:rPr>
              <w:rPr>
                <w:rFonts w:ascii="Cambria Math" w:hAnsi="Cambria Math"/>
                <w:lang w:val="en-150"/>
              </w:rPr>
              <m:t>train</m:t>
            </m:r>
          </m:sub>
        </m:sSub>
      </m:oMath>
      <w:r w:rsidR="00E90054" w:rsidRPr="00EB5B16">
        <w:rPr>
          <w:b/>
          <w:bCs/>
          <w:lang w:val="en-150"/>
        </w:rPr>
        <w:t>)</w:t>
      </w:r>
      <w:r w:rsidR="00003797" w:rsidRPr="00EB5B16">
        <w:rPr>
          <w:iCs/>
          <w:lang w:val="en-150"/>
        </w:rPr>
        <w:t>:</w:t>
      </w:r>
      <w:r w:rsidR="004A21D9" w:rsidRPr="00EB5B16">
        <w:rPr>
          <w:lang w:val="en-150"/>
        </w:rPr>
        <w:t xml:space="preserve"> Data</w:t>
      </w:r>
      <w:r w:rsidR="00003797" w:rsidRPr="00EB5B16">
        <w:rPr>
          <w:lang w:val="en-150"/>
        </w:rPr>
        <w:t xml:space="preserve"> destined to train the network.</w:t>
      </w:r>
    </w:p>
    <w:p w14:paraId="3E4741A1" w14:textId="364E9002" w:rsidR="00D138C4" w:rsidRPr="00EB5B16" w:rsidRDefault="00D138C4" w:rsidP="00EB693E">
      <w:pPr>
        <w:pStyle w:val="ListParagraph"/>
        <w:numPr>
          <w:ilvl w:val="0"/>
          <w:numId w:val="47"/>
        </w:numPr>
        <w:tabs>
          <w:tab w:val="left" w:pos="2268"/>
        </w:tabs>
        <w:rPr>
          <w:lang w:val="en-150"/>
        </w:rPr>
      </w:pPr>
      <w:r w:rsidRPr="00EB5B16">
        <w:rPr>
          <w:b/>
          <w:bCs/>
          <w:i/>
          <w:lang w:val="en-150"/>
        </w:rPr>
        <w:t>Test</w:t>
      </w:r>
      <w:r w:rsidR="004A21D9" w:rsidRPr="00EB5B16">
        <w:rPr>
          <w:b/>
          <w:bCs/>
          <w:i/>
          <w:lang w:val="en-150"/>
        </w:rPr>
        <w:t xml:space="preserve"> set</w:t>
      </w:r>
      <w:r w:rsidR="00E90054" w:rsidRPr="00EB5B16">
        <w:rPr>
          <w:b/>
          <w:bCs/>
          <w:i/>
          <w:lang w:val="en-150"/>
        </w:rPr>
        <w:t xml:space="preserve"> </w:t>
      </w:r>
      <w:r w:rsidR="00E90054" w:rsidRPr="00EB5B16">
        <w:rPr>
          <w:b/>
          <w:bCs/>
          <w:lang w:val="en-150"/>
        </w:rPr>
        <w:t>(</w:t>
      </w:r>
      <m:oMath>
        <m:sSub>
          <m:sSubPr>
            <m:ctrlPr>
              <w:rPr>
                <w:rFonts w:ascii="Cambria Math" w:hAnsi="Cambria Math"/>
                <w:b/>
                <w:bCs/>
                <w:i/>
                <w:lang w:val="en-150"/>
              </w:rPr>
            </m:ctrlPr>
          </m:sSubPr>
          <m:e>
            <m:r>
              <m:rPr>
                <m:sty m:val="bi"/>
              </m:rPr>
              <w:rPr>
                <w:rFonts w:ascii="Cambria Math" w:hAnsi="Cambria Math"/>
                <w:lang w:val="en-150"/>
              </w:rPr>
              <m:t>D</m:t>
            </m:r>
          </m:e>
          <m:sub>
            <m:r>
              <m:rPr>
                <m:sty m:val="bi"/>
              </m:rPr>
              <w:rPr>
                <w:rFonts w:ascii="Cambria Math" w:hAnsi="Cambria Math"/>
                <w:lang w:val="en-150"/>
              </w:rPr>
              <m:t>test</m:t>
            </m:r>
          </m:sub>
        </m:sSub>
      </m:oMath>
      <w:r w:rsidR="00E90054" w:rsidRPr="00EB5B16">
        <w:rPr>
          <w:b/>
          <w:bCs/>
          <w:lang w:val="en-150"/>
        </w:rPr>
        <w:t>)</w:t>
      </w:r>
      <w:r w:rsidR="00003797" w:rsidRPr="00EB5B16">
        <w:rPr>
          <w:iCs/>
          <w:lang w:val="en-150"/>
        </w:rPr>
        <w:t>:</w:t>
      </w:r>
      <w:r w:rsidR="004A21D9" w:rsidRPr="00EB5B16">
        <w:rPr>
          <w:lang w:val="en-150"/>
        </w:rPr>
        <w:t xml:space="preserve"> D</w:t>
      </w:r>
      <w:r w:rsidR="00003797" w:rsidRPr="00EB5B16">
        <w:rPr>
          <w:lang w:val="en-150"/>
        </w:rPr>
        <w:t xml:space="preserve">ata destined to evaluate </w:t>
      </w:r>
      <w:r w:rsidR="004A21D9" w:rsidRPr="00EB5B16">
        <w:rPr>
          <w:lang w:val="en-150"/>
        </w:rPr>
        <w:t>a trained model</w:t>
      </w:r>
      <w:r w:rsidR="00003797" w:rsidRPr="00EB5B16">
        <w:rPr>
          <w:lang w:val="en-150"/>
        </w:rPr>
        <w:t xml:space="preserve">. It is critical </w:t>
      </w:r>
      <w:r w:rsidR="004A21D9" w:rsidRPr="00EB5B16">
        <w:rPr>
          <w:lang w:val="en-150"/>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3B352605" w:rsidR="00D138C4" w:rsidRPr="00EB5B16" w:rsidRDefault="00D138C4" w:rsidP="00EB693E">
      <w:pPr>
        <w:pStyle w:val="ListParagraph"/>
        <w:numPr>
          <w:ilvl w:val="0"/>
          <w:numId w:val="47"/>
        </w:numPr>
        <w:tabs>
          <w:tab w:val="left" w:pos="2268"/>
        </w:tabs>
        <w:spacing w:after="240"/>
        <w:rPr>
          <w:lang w:val="en-150"/>
        </w:rPr>
      </w:pPr>
      <w:r w:rsidRPr="00EB5B16">
        <w:rPr>
          <w:b/>
          <w:bCs/>
          <w:i/>
          <w:lang w:val="en-150"/>
        </w:rPr>
        <w:t>Validation</w:t>
      </w:r>
      <w:r w:rsidR="004A21D9" w:rsidRPr="00EB5B16">
        <w:rPr>
          <w:b/>
          <w:bCs/>
          <w:i/>
          <w:lang w:val="en-150"/>
        </w:rPr>
        <w:t xml:space="preserve"> set</w:t>
      </w:r>
      <w:r w:rsidR="00E90054" w:rsidRPr="00EB5B16">
        <w:rPr>
          <w:b/>
          <w:bCs/>
          <w:i/>
          <w:lang w:val="en-150"/>
        </w:rPr>
        <w:t xml:space="preserve"> </w:t>
      </w:r>
      <w:r w:rsidR="00E90054" w:rsidRPr="00EB5B16">
        <w:rPr>
          <w:b/>
          <w:bCs/>
          <w:lang w:val="en-150"/>
        </w:rPr>
        <w:t>(</w:t>
      </w:r>
      <m:oMath>
        <m:sSub>
          <m:sSubPr>
            <m:ctrlPr>
              <w:rPr>
                <w:rFonts w:ascii="Cambria Math" w:hAnsi="Cambria Math"/>
                <w:b/>
                <w:bCs/>
                <w:i/>
                <w:lang w:val="en-150"/>
              </w:rPr>
            </m:ctrlPr>
          </m:sSubPr>
          <m:e>
            <m:r>
              <m:rPr>
                <m:sty m:val="bi"/>
              </m:rPr>
              <w:rPr>
                <w:rFonts w:ascii="Cambria Math" w:hAnsi="Cambria Math"/>
                <w:lang w:val="en-150"/>
              </w:rPr>
              <m:t>D</m:t>
            </m:r>
          </m:e>
          <m:sub>
            <m:r>
              <m:rPr>
                <m:sty m:val="bi"/>
              </m:rPr>
              <w:rPr>
                <w:rFonts w:ascii="Cambria Math" w:hAnsi="Cambria Math"/>
                <w:lang w:val="en-150"/>
              </w:rPr>
              <m:t>valid</m:t>
            </m:r>
          </m:sub>
        </m:sSub>
      </m:oMath>
      <w:r w:rsidR="00E90054" w:rsidRPr="00EB5B16">
        <w:rPr>
          <w:b/>
          <w:bCs/>
          <w:lang w:val="en-150"/>
        </w:rPr>
        <w:t>)</w:t>
      </w:r>
      <w:r w:rsidR="00003797" w:rsidRPr="00EB5B16">
        <w:rPr>
          <w:iCs/>
          <w:lang w:val="en-150"/>
        </w:rPr>
        <w:t>:</w:t>
      </w:r>
      <w:r w:rsidR="004A21D9" w:rsidRPr="00EB5B16">
        <w:rPr>
          <w:lang w:val="en-150"/>
        </w:rPr>
        <w:t xml:space="preserve"> Data used to track a network’s performance during training. While the network will not infer any rule from the validation set</w:t>
      </w:r>
      <w:r w:rsidR="00C8689D" w:rsidRPr="00EB5B16">
        <w:rPr>
          <w:lang w:val="en-150"/>
        </w:rPr>
        <w:t xml:space="preserve">, it is important to make a difference </w:t>
      </w:r>
      <w:r w:rsidR="007841E4" w:rsidRPr="00EB5B16">
        <w:rPr>
          <w:lang w:val="en-150"/>
        </w:rPr>
        <w:t xml:space="preserve">between test and validation. The validation set is used as a tool for decision-making about the model under development, and thus some </w:t>
      </w:r>
      <w:r w:rsidR="007841E4" w:rsidRPr="00EB5B16">
        <w:rPr>
          <w:i/>
          <w:iCs/>
          <w:lang w:val="en-150"/>
        </w:rPr>
        <w:t xml:space="preserve">information leak </w:t>
      </w:r>
      <w:r w:rsidR="007841E4" w:rsidRPr="00EB5B16">
        <w:rPr>
          <w:lang w:val="en-150"/>
        </w:rPr>
        <w:t xml:space="preserve">happens. The validation set spares some extra data so the testing split is </w:t>
      </w:r>
      <w:proofErr w:type="spellStart"/>
      <w:r w:rsidR="007841E4" w:rsidRPr="00EB5B16">
        <w:rPr>
          <w:lang w:val="en-150"/>
        </w:rPr>
        <w:t>completey</w:t>
      </w:r>
      <w:proofErr w:type="spellEnd"/>
      <w:r w:rsidR="007841E4" w:rsidRPr="00EB5B16">
        <w:rPr>
          <w:lang w:val="en-150"/>
        </w:rPr>
        <w:t xml:space="preserve"> unknown to the model.</w:t>
      </w:r>
    </w:p>
    <w:p w14:paraId="75599A43" w14:textId="2A71EE66" w:rsidR="00887766" w:rsidRPr="00EB5B16" w:rsidRDefault="00A924DC" w:rsidP="00887766">
      <w:pPr>
        <w:rPr>
          <w:lang w:val="en-150"/>
        </w:rPr>
      </w:pPr>
      <w:r w:rsidRPr="00EB5B16">
        <w:rPr>
          <w:lang w:val="en-150"/>
        </w:rPr>
        <w:t>T</w:t>
      </w:r>
      <w:r w:rsidR="00192F16" w:rsidRPr="00EB5B16">
        <w:rPr>
          <w:lang w:val="en-150"/>
        </w:rPr>
        <w:t>wo plots of a</w:t>
      </w:r>
      <w:r w:rsidRPr="00EB5B16">
        <w:rPr>
          <w:lang w:val="en-150"/>
        </w:rPr>
        <w:t xml:space="preserve"> hypothetical</w:t>
      </w:r>
      <w:r w:rsidR="00192F16" w:rsidRPr="00EB5B16">
        <w:rPr>
          <w:lang w:val="en-150"/>
        </w:rPr>
        <w:t xml:space="preserve"> training run</w:t>
      </w:r>
      <w:r w:rsidRPr="00EB5B16">
        <w:rPr>
          <w:lang w:val="en-150"/>
        </w:rPr>
        <w:t xml:space="preserve"> for an image classification problem are shown in </w:t>
      </w:r>
      <w:r w:rsidR="00EB5B16">
        <w:rPr>
          <w:lang w:val="en-150"/>
        </w:rPr>
        <w:fldChar w:fldCharType="begin"/>
      </w:r>
      <w:r w:rsidR="00EB5B16">
        <w:rPr>
          <w:lang w:val="en-150"/>
        </w:rPr>
        <w:instrText xml:space="preserve"> REF _Ref74520634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7</w:t>
      </w:r>
      <w:r w:rsidR="00EB5B16">
        <w:rPr>
          <w:lang w:val="en-150"/>
        </w:rPr>
        <w:fldChar w:fldCharType="end"/>
      </w:r>
      <w:r w:rsidRPr="00EB5B16">
        <w:rPr>
          <w:lang w:val="en-150"/>
        </w:rPr>
        <w:t xml:space="preserve">, representing </w:t>
      </w:r>
      <w:r w:rsidR="00887766" w:rsidRPr="00EB5B16">
        <w:rPr>
          <w:lang w:val="en-150"/>
        </w:rPr>
        <w:t xml:space="preserve">an </w:t>
      </w:r>
      <w:proofErr w:type="spellStart"/>
      <w:r w:rsidR="00887766" w:rsidRPr="00EB5B16">
        <w:rPr>
          <w:lang w:val="en-150"/>
        </w:rPr>
        <w:t>arbirary</w:t>
      </w:r>
      <w:proofErr w:type="spellEnd"/>
      <w:r w:rsidR="00887766" w:rsidRPr="00EB5B16">
        <w:rPr>
          <w:lang w:val="en-150"/>
        </w:rPr>
        <w:t xml:space="preserve"> loss</w:t>
      </w:r>
      <w:r w:rsidRPr="00EB5B16">
        <w:rPr>
          <w:lang w:val="en-150"/>
        </w:rPr>
        <w:t xml:space="preserve"> </w:t>
      </w:r>
      <w:r w:rsidR="00887766" w:rsidRPr="00EB5B16">
        <w:rPr>
          <w:lang w:val="en-150"/>
        </w:rPr>
        <w:t xml:space="preserve">function </w:t>
      </w:r>
      <w:r w:rsidRPr="00EB5B16">
        <w:rPr>
          <w:lang w:val="en-150"/>
        </w:rPr>
        <w:t>and accurac</w:t>
      </w:r>
      <w:r w:rsidR="00887766" w:rsidRPr="00EB5B16">
        <w:rPr>
          <w:lang w:val="en-150"/>
        </w:rPr>
        <w:t>y</w:t>
      </w:r>
      <w:r w:rsidRPr="00EB5B16">
        <w:rPr>
          <w:lang w:val="en-150"/>
        </w:rPr>
        <w:t xml:space="preserve"> for</w:t>
      </w:r>
      <w:r w:rsidR="00887766" w:rsidRPr="00EB5B16">
        <w:rPr>
          <w:lang w:val="en-150"/>
        </w:rPr>
        <w:t xml:space="preserve"> the data in both</w:t>
      </w:r>
      <w:r w:rsidRPr="00EB5B16">
        <w:rPr>
          <w:lang w:val="en-150"/>
        </w:rPr>
        <w:t xml:space="preserve">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00192F16" w:rsidRPr="00EB5B16">
        <w:rPr>
          <w:lang w:val="en-150"/>
        </w:rPr>
        <w:t xml:space="preserve"> </w:t>
      </w:r>
      <w:r w:rsidRPr="00EB5B16">
        <w:rPr>
          <w:lang w:val="en-150"/>
        </w:rPr>
        <w:t xml:space="preserve">and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valid</m:t>
            </m:r>
          </m:sub>
        </m:sSub>
      </m:oMath>
      <w:r w:rsidRPr="00EB5B16">
        <w:rPr>
          <w:lang w:val="en-150"/>
        </w:rPr>
        <w:t>.</w:t>
      </w:r>
      <w:r w:rsidR="00887766" w:rsidRPr="00EB5B16">
        <w:rPr>
          <w:lang w:val="en-150"/>
        </w:rPr>
        <w:t xml:space="preserve"> </w:t>
      </w:r>
      <w:r w:rsidR="005D0EFB" w:rsidRPr="00EB5B16">
        <w:rPr>
          <w:lang w:val="en-150"/>
        </w:rPr>
        <w:t>From these, we can diagnose our trained model by paying attention to the following:</w:t>
      </w:r>
    </w:p>
    <w:p w14:paraId="097FEC49" w14:textId="77777777" w:rsidR="005D0EFB" w:rsidRPr="00EB5B16" w:rsidRDefault="005D0EFB" w:rsidP="00EB693E">
      <w:pPr>
        <w:pStyle w:val="ListParagraph"/>
        <w:numPr>
          <w:ilvl w:val="0"/>
          <w:numId w:val="49"/>
        </w:numPr>
        <w:rPr>
          <w:lang w:val="en-150"/>
        </w:rPr>
      </w:pPr>
      <w:r w:rsidRPr="00EB5B16">
        <w:rPr>
          <w:lang w:val="en-150"/>
        </w:rPr>
        <w:t>Is the top optimization power good enough?</w:t>
      </w:r>
    </w:p>
    <w:p w14:paraId="0B986E63" w14:textId="77777777" w:rsidR="005D0EFB" w:rsidRPr="00EB5B16" w:rsidRDefault="005D0EFB" w:rsidP="00EB693E">
      <w:pPr>
        <w:pStyle w:val="ListParagraph"/>
        <w:numPr>
          <w:ilvl w:val="0"/>
          <w:numId w:val="49"/>
        </w:numPr>
        <w:rPr>
          <w:lang w:val="en-150"/>
        </w:rPr>
      </w:pPr>
      <w:r w:rsidRPr="00EB5B16">
        <w:rPr>
          <w:lang w:val="en-150"/>
        </w:rPr>
        <w:t xml:space="preserve">Is the model learning from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so that it can improve o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est</m:t>
            </m:r>
          </m:sub>
        </m:sSub>
      </m:oMath>
      <w:r w:rsidRPr="00EB5B16">
        <w:rPr>
          <w:lang w:val="en-150"/>
        </w:rPr>
        <w:t>?</w:t>
      </w:r>
    </w:p>
    <w:p w14:paraId="71CF727A" w14:textId="77777777" w:rsidR="005D0EFB" w:rsidRPr="00EB5B16" w:rsidRDefault="005D0EFB" w:rsidP="00EB693E">
      <w:pPr>
        <w:pStyle w:val="ListParagraph"/>
        <w:numPr>
          <w:ilvl w:val="0"/>
          <w:numId w:val="49"/>
        </w:numPr>
        <w:rPr>
          <w:lang w:val="en-150"/>
        </w:rPr>
      </w:pPr>
      <w:r w:rsidRPr="00EB5B16">
        <w:rPr>
          <w:lang w:val="en-150"/>
        </w:rPr>
        <w:t>How long does it take for my model to overfit?</w:t>
      </w:r>
    </w:p>
    <w:p w14:paraId="3E679A19" w14:textId="77777777" w:rsidR="00887766" w:rsidRPr="00EB5B16" w:rsidRDefault="00887766" w:rsidP="00887766">
      <w:pPr>
        <w:rPr>
          <w:lang w:val="en-150"/>
        </w:rPr>
      </w:pPr>
    </w:p>
    <w:p w14:paraId="465EAD99" w14:textId="77777777" w:rsidR="003F497E" w:rsidRPr="00EB5B16" w:rsidRDefault="003F497E" w:rsidP="00557E15">
      <w:pPr>
        <w:rPr>
          <w:lang w:val="en-150"/>
        </w:rPr>
      </w:pPr>
      <w:r w:rsidRPr="00EB5B16">
        <w:rPr>
          <w:lang w:val="en-150"/>
        </w:rPr>
        <w:lastRenderedPageBreak/>
        <w:t xml:space="preserve">While possible, it is highly unlikely that unseen data reaches the </w:t>
      </w:r>
      <w:r w:rsidR="00557E15" w:rsidRPr="00EB5B16">
        <w:rPr>
          <w:lang w:val="en-150"/>
        </w:rPr>
        <w:t xml:space="preserve">overfitted </w:t>
      </w:r>
      <w:r w:rsidRPr="00EB5B16">
        <w:rPr>
          <w:lang w:val="en-150"/>
        </w:rPr>
        <w:t xml:space="preserve">accuracy obtained for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so that the top training accuracy generally represents an upper bound of the model </w:t>
      </w:r>
      <w:r w:rsidR="00557E15" w:rsidRPr="00EB5B16">
        <w:rPr>
          <w:lang w:val="en-150"/>
        </w:rPr>
        <w:t xml:space="preserve">performance. This </w:t>
      </w:r>
      <w:r w:rsidRPr="00EB5B16">
        <w:rPr>
          <w:lang w:val="en-150"/>
        </w:rPr>
        <w:t>allows diagnosing the chosen architecture and training data.</w:t>
      </w:r>
      <w:r w:rsidR="00557E15" w:rsidRPr="00EB5B16">
        <w:rPr>
          <w:lang w:val="en-150"/>
        </w:rPr>
        <w:t xml:space="preserve"> A</w:t>
      </w:r>
      <w:r w:rsidRPr="00EB5B16">
        <w:rPr>
          <w:lang w:val="en-150"/>
        </w:rPr>
        <w:t xml:space="preserve"> significant increase in validation accuracy proves that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is actually representative of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valid</m:t>
            </m:r>
          </m:sub>
        </m:sSub>
      </m:oMath>
      <w:r w:rsidRPr="00EB5B16">
        <w:rPr>
          <w:lang w:val="en-150"/>
        </w:rPr>
        <w:t xml:space="preserve"> and verifies the health of the data split. Eventually, the trainin</w:t>
      </w:r>
      <w:r w:rsidR="00557E15" w:rsidRPr="00EB5B16">
        <w:rPr>
          <w:lang w:val="en-150"/>
        </w:rPr>
        <w:t>g accuracy is expected to stall</w:t>
      </w:r>
      <w:r w:rsidRPr="00EB5B16">
        <w:rPr>
          <w:lang w:val="en-150"/>
        </w:rPr>
        <w:t xml:space="preserve"> while the validation accuracy is expe</w:t>
      </w:r>
      <w:r w:rsidR="00557E15" w:rsidRPr="00EB5B16">
        <w:rPr>
          <w:lang w:val="en-150"/>
        </w:rPr>
        <w:t>c</w:t>
      </w:r>
      <w:r w:rsidRPr="00EB5B16">
        <w:rPr>
          <w:lang w:val="en-150"/>
        </w:rPr>
        <w:t xml:space="preserve">ted to drop. This denotes the point of overfitting where the network is starting to learn noisy, undesired features exclusive to the split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Sometimes, the validation accuracy can stall as well instead of dropping, which could be an indicator that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and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valid</m:t>
            </m:r>
          </m:sub>
        </m:sSub>
      </m:oMath>
      <w:r w:rsidRPr="00EB5B16">
        <w:rPr>
          <w:lang w:val="en-150"/>
        </w:rPr>
        <w:t xml:space="preserve"> are excessively</w:t>
      </w:r>
      <w:r w:rsidR="00557E15" w:rsidRPr="00EB5B16">
        <w:rPr>
          <w:lang w:val="en-150"/>
        </w:rPr>
        <w:t xml:space="preserve"> similar, specially if their top accuracies are close.</w:t>
      </w:r>
    </w:p>
    <w:p w14:paraId="3936B002" w14:textId="1904A8BA" w:rsidR="00557E15" w:rsidRPr="00EB5B16" w:rsidRDefault="00557E15" w:rsidP="00557E15">
      <w:pPr>
        <w:rPr>
          <w:lang w:val="en-150"/>
        </w:rPr>
      </w:pPr>
      <w:r w:rsidRPr="00EB5B16">
        <w:rPr>
          <w:lang w:val="en-150"/>
        </w:rPr>
        <w:t xml:space="preserve">After these checks are made, training should be repeated for the right </w:t>
      </w:r>
      <w:r w:rsidR="00EB5B16" w:rsidRPr="00EB5B16">
        <w:rPr>
          <w:lang w:val="en-150"/>
        </w:rPr>
        <w:t>number</w:t>
      </w:r>
      <w:r w:rsidRPr="00EB5B16">
        <w:rPr>
          <w:lang w:val="en-150"/>
        </w:rPr>
        <w:t xml:space="preserve"> of epochs so that the overfitting region is avoided. Once the model is properly trained, its performance on a set of new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est</m:t>
            </m:r>
          </m:sub>
        </m:sSub>
      </m:oMath>
      <w:r w:rsidRPr="00EB5B16">
        <w:rPr>
          <w:lang w:val="en-150"/>
        </w:rPr>
        <w:t xml:space="preserve"> is to be computed and, from it, the quality of the model assessed. </w:t>
      </w:r>
    </w:p>
    <w:p w14:paraId="020B0603" w14:textId="74C4759F" w:rsidR="00557E15" w:rsidRPr="00EB5B16" w:rsidRDefault="00557E15" w:rsidP="00557E15">
      <w:pPr>
        <w:rPr>
          <w:lang w:val="en-150"/>
        </w:rPr>
      </w:pPr>
      <w:r w:rsidRPr="00EB5B16">
        <w:rPr>
          <w:lang w:val="en-150"/>
        </w:rPr>
        <w:t xml:space="preserve">The minimum accuracy for a model to be deemed adequate depends on the application, but overall we want our models to posses </w:t>
      </w:r>
      <w:r w:rsidRPr="00EB5B16">
        <w:rPr>
          <w:i/>
          <w:lang w:val="en-150"/>
        </w:rPr>
        <w:t>statistical power</w:t>
      </w:r>
      <w:r w:rsidRPr="00EB5B16">
        <w:rPr>
          <w:lang w:val="en-150"/>
        </w:rPr>
        <w:t xml:space="preserve">, meaning its results are better than a dumb baseline </w:t>
      </w:r>
      <w:r w:rsidR="00BC56B7"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val="en-150"/>
        </w:rPr>
        <w:fldChar w:fldCharType="separate"/>
      </w:r>
      <w:r w:rsidR="00D46F62" w:rsidRPr="00EB5B16">
        <w:rPr>
          <w:noProof/>
          <w:lang w:val="en-150"/>
        </w:rPr>
        <w:t>[4]</w:t>
      </w:r>
      <w:r w:rsidR="00BC56B7" w:rsidRPr="00EB5B16">
        <w:rPr>
          <w:lang w:val="en-150"/>
        </w:rPr>
        <w:fldChar w:fldCharType="end"/>
      </w:r>
      <w:r w:rsidRPr="00EB5B16">
        <w:rPr>
          <w:lang w:val="en-150"/>
        </w:rPr>
        <w:t xml:space="preserve">. For instance, imagine a binary classification task for which our model has an accuracy of </w:t>
      </w:r>
      <m:oMath>
        <m:r>
          <w:rPr>
            <w:rFonts w:ascii="Cambria Math" w:hAnsi="Cambria Math"/>
            <w:lang w:val="en-150"/>
          </w:rPr>
          <m:t>65%</m:t>
        </m:r>
      </m:oMath>
      <w:r w:rsidRPr="00EB5B16">
        <w:rPr>
          <w:lang w:val="en-150"/>
        </w:rPr>
        <w:t>. While this accuracy might not be good enough for applications related to human safety, the model still outperforms the 50% accuracy of making a choice at random.</w:t>
      </w:r>
    </w:p>
    <w:p w14:paraId="7BF246ED" w14:textId="77777777" w:rsidR="00557E15" w:rsidRPr="00EB5B16" w:rsidRDefault="00557E15" w:rsidP="00557E15">
      <w:pPr>
        <w:rPr>
          <w:lang w:val="en-150"/>
        </w:rPr>
      </w:pPr>
      <w:r w:rsidRPr="00EB5B16">
        <w:rPr>
          <w:lang w:val="en-150"/>
        </w:rPr>
        <w:t>Thus, a rule-of-thumb procedure to approach the training of a neural network could be:</w:t>
      </w:r>
    </w:p>
    <w:p w14:paraId="1897E7E4" w14:textId="77777777" w:rsidR="00557E15" w:rsidRPr="00EB5B16" w:rsidRDefault="00557E15" w:rsidP="00EB693E">
      <w:pPr>
        <w:pStyle w:val="ListParagraph"/>
        <w:numPr>
          <w:ilvl w:val="0"/>
          <w:numId w:val="48"/>
        </w:numPr>
        <w:rPr>
          <w:lang w:val="en-150"/>
        </w:rPr>
      </w:pPr>
      <w:r w:rsidRPr="00EB5B16">
        <w:rPr>
          <w:lang w:val="en-150"/>
        </w:rPr>
        <w:t xml:space="preserve">Fetch the required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 xml:space="preserve"> </m:t>
            </m:r>
          </m:sub>
        </m:sSub>
      </m:oMath>
      <w:r w:rsidRPr="00EB5B16">
        <w:rPr>
          <w:lang w:val="en-150"/>
        </w:rPr>
        <w:t xml:space="preserve">and split i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valid</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est</m:t>
            </m:r>
          </m:sub>
        </m:sSub>
      </m:oMath>
      <w:r w:rsidRPr="00EB5B16">
        <w:rPr>
          <w:lang w:val="en-150"/>
        </w:rPr>
        <w:t>.</w:t>
      </w:r>
    </w:p>
    <w:p w14:paraId="16A7CEB4" w14:textId="77777777" w:rsidR="00557E15" w:rsidRPr="00EB5B16" w:rsidRDefault="00557E15" w:rsidP="00EB693E">
      <w:pPr>
        <w:pStyle w:val="ListParagraph"/>
        <w:numPr>
          <w:ilvl w:val="0"/>
          <w:numId w:val="48"/>
        </w:numPr>
        <w:rPr>
          <w:lang w:val="en-150"/>
        </w:rPr>
      </w:pPr>
      <w:r w:rsidRPr="00EB5B16">
        <w:rPr>
          <w:lang w:val="en-150"/>
        </w:rPr>
        <w:t>Design a network architecture (layers, optimizer, loss, hyperparameters...).</w:t>
      </w:r>
    </w:p>
    <w:p w14:paraId="3EB17DB2" w14:textId="77777777" w:rsidR="00557E15" w:rsidRPr="00EB5B16" w:rsidRDefault="00557E15" w:rsidP="00EB693E">
      <w:pPr>
        <w:pStyle w:val="ListParagraph"/>
        <w:numPr>
          <w:ilvl w:val="0"/>
          <w:numId w:val="48"/>
        </w:numPr>
        <w:rPr>
          <w:lang w:val="en-150"/>
        </w:rPr>
      </w:pPr>
      <w:r w:rsidRPr="00EB5B16">
        <w:rPr>
          <w:lang w:val="en-150"/>
        </w:rPr>
        <w:t xml:space="preserve">Train the network o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measuring its performance o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valid</m:t>
            </m:r>
          </m:sub>
        </m:sSub>
      </m:oMath>
      <w:r w:rsidRPr="00EB5B16">
        <w:rPr>
          <w:lang w:val="en-150"/>
        </w:rPr>
        <w:t xml:space="preserve"> every epoch.</w:t>
      </w:r>
    </w:p>
    <w:p w14:paraId="3A2FF93F" w14:textId="77777777" w:rsidR="00557E15" w:rsidRPr="00EB5B16" w:rsidRDefault="00557E15" w:rsidP="00EB693E">
      <w:pPr>
        <w:pStyle w:val="ListParagraph"/>
        <w:numPr>
          <w:ilvl w:val="0"/>
          <w:numId w:val="48"/>
        </w:numPr>
        <w:rPr>
          <w:lang w:val="en-150"/>
        </w:rPr>
      </w:pPr>
      <w:r w:rsidRPr="00EB5B16">
        <w:rPr>
          <w:lang w:val="en-150"/>
        </w:rPr>
        <w:t>Take a look at the training results and check that the optimization power is enough.</w:t>
      </w:r>
    </w:p>
    <w:p w14:paraId="5D79A8B9" w14:textId="77777777" w:rsidR="00557E15" w:rsidRPr="00EB5B16" w:rsidRDefault="00557E15" w:rsidP="00EB693E">
      <w:pPr>
        <w:pStyle w:val="ListParagraph"/>
        <w:numPr>
          <w:ilvl w:val="0"/>
          <w:numId w:val="48"/>
        </w:numPr>
        <w:rPr>
          <w:lang w:val="en-150"/>
        </w:rPr>
      </w:pPr>
      <w:r w:rsidRPr="00EB5B16">
        <w:rPr>
          <w:lang w:val="en-150"/>
        </w:rPr>
        <w:t xml:space="preserve">Retrain the network, interrupting the training before overfitting o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rain</m:t>
            </m:r>
          </m:sub>
        </m:sSub>
      </m:oMath>
      <w:r w:rsidRPr="00EB5B16">
        <w:rPr>
          <w:lang w:val="en-150"/>
        </w:rPr>
        <w:t xml:space="preserve"> takes place.</w:t>
      </w:r>
    </w:p>
    <w:p w14:paraId="1F4A9BF3" w14:textId="77777777" w:rsidR="00557E15" w:rsidRPr="00EB5B16" w:rsidRDefault="00557E15" w:rsidP="00EB693E">
      <w:pPr>
        <w:pStyle w:val="ListParagraph"/>
        <w:numPr>
          <w:ilvl w:val="0"/>
          <w:numId w:val="48"/>
        </w:numPr>
        <w:spacing w:after="240"/>
        <w:rPr>
          <w:lang w:val="en-150"/>
        </w:rPr>
      </w:pPr>
      <w:r w:rsidRPr="00EB5B16">
        <w:rPr>
          <w:lang w:val="en-150"/>
        </w:rPr>
        <w:t xml:space="preserve">Test the network’s performance on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test</m:t>
            </m:r>
          </m:sub>
        </m:sSub>
      </m:oMath>
      <w:r w:rsidR="00675DCA" w:rsidRPr="00EB5B16">
        <w:rPr>
          <w:lang w:val="en-150"/>
        </w:rPr>
        <w:t xml:space="preserve"> and assess the validity of the model.</w:t>
      </w:r>
    </w:p>
    <w:p w14:paraId="0C4D6B7C" w14:textId="6DD0DB2C" w:rsidR="00557E15" w:rsidRPr="00EB5B16" w:rsidRDefault="00330871" w:rsidP="00557E15">
      <w:pPr>
        <w:rPr>
          <w:lang w:val="en-150"/>
        </w:rPr>
      </w:pPr>
      <w:r w:rsidRPr="00EB5B16">
        <w:rPr>
          <w:lang w:val="en-150"/>
        </w:rPr>
        <w:t>Even following these steps, e</w:t>
      </w:r>
      <w:r w:rsidR="00557E15" w:rsidRPr="00EB5B16">
        <w:rPr>
          <w:lang w:val="en-150"/>
        </w:rPr>
        <w:t xml:space="preserve">arly stopping a neural network’s training does not guarantee the </w:t>
      </w:r>
      <w:r w:rsidRPr="00EB5B16">
        <w:rPr>
          <w:lang w:val="en-150"/>
        </w:rPr>
        <w:t xml:space="preserve">complete </w:t>
      </w:r>
      <w:proofErr w:type="spellStart"/>
      <w:r w:rsidR="00557E15" w:rsidRPr="00EB5B16">
        <w:rPr>
          <w:lang w:val="en-150"/>
        </w:rPr>
        <w:t>dissapearance</w:t>
      </w:r>
      <w:proofErr w:type="spellEnd"/>
      <w:r w:rsidR="00557E15" w:rsidRPr="00EB5B16">
        <w:rPr>
          <w:lang w:val="en-150"/>
        </w:rPr>
        <w:t xml:space="preserve"> of overfitting, which will reflect on the performance gap between the training and validation accuracy. The term </w:t>
      </w:r>
      <w:r w:rsidR="00557E15" w:rsidRPr="00EB5B16">
        <w:rPr>
          <w:i/>
          <w:lang w:val="en-150"/>
        </w:rPr>
        <w:t xml:space="preserve">regularization </w:t>
      </w:r>
      <w:r w:rsidR="00557E15" w:rsidRPr="00EB5B16">
        <w:rPr>
          <w:lang w:val="en-150"/>
        </w:rPr>
        <w:t>comprises the set of techniques used to fight overfitting. Some examples of these are</w:t>
      </w:r>
      <w:r w:rsidR="00BC56B7" w:rsidRPr="00EB5B16">
        <w:rPr>
          <w:lang w:val="en-150"/>
        </w:rPr>
        <w:t xml:space="preserve"> </w:t>
      </w:r>
      <w:r w:rsidR="00BC56B7"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BC56B7" w:rsidRPr="00EB5B16">
        <w:rPr>
          <w:lang w:val="en-150"/>
        </w:rPr>
        <w:fldChar w:fldCharType="separate"/>
      </w:r>
      <w:r w:rsidR="00D46F62" w:rsidRPr="00EB5B16">
        <w:rPr>
          <w:noProof/>
          <w:lang w:val="en-150"/>
        </w:rPr>
        <w:t>[4]</w:t>
      </w:r>
      <w:r w:rsidR="00BC56B7" w:rsidRPr="00EB5B16">
        <w:rPr>
          <w:lang w:val="en-150"/>
        </w:rPr>
        <w:fldChar w:fldCharType="end"/>
      </w:r>
      <w:r w:rsidR="00557E15" w:rsidRPr="00EB5B16">
        <w:rPr>
          <w:lang w:val="en-150"/>
        </w:rPr>
        <w:t>:</w:t>
      </w:r>
    </w:p>
    <w:p w14:paraId="11211BFD" w14:textId="77777777" w:rsidR="00557E15" w:rsidRPr="00EB5B16" w:rsidRDefault="00557E15" w:rsidP="00EB693E">
      <w:pPr>
        <w:pStyle w:val="ListParagraph"/>
        <w:numPr>
          <w:ilvl w:val="0"/>
          <w:numId w:val="50"/>
        </w:numPr>
        <w:rPr>
          <w:lang w:val="en-150"/>
        </w:rPr>
      </w:pPr>
      <w:r w:rsidRPr="00EB5B16">
        <w:rPr>
          <w:b/>
          <w:bCs/>
          <w:lang w:val="en-150"/>
        </w:rPr>
        <w:t>Getting more training data</w:t>
      </w:r>
      <w:r w:rsidRPr="00EB5B16">
        <w:rPr>
          <w:lang w:val="en-150"/>
        </w:rPr>
        <w:t>: A model trained on more data will naturally generalize better. However, it is not always possible to easily produce more training data.</w:t>
      </w:r>
    </w:p>
    <w:p w14:paraId="3E3B6545" w14:textId="076413AF" w:rsidR="00557E15" w:rsidRPr="00EB5B16" w:rsidRDefault="00557E15" w:rsidP="00EB693E">
      <w:pPr>
        <w:pStyle w:val="ListParagraph"/>
        <w:numPr>
          <w:ilvl w:val="0"/>
          <w:numId w:val="50"/>
        </w:numPr>
        <w:rPr>
          <w:lang w:val="en-150"/>
        </w:rPr>
      </w:pPr>
      <w:r w:rsidRPr="00EB5B16">
        <w:rPr>
          <w:b/>
          <w:bCs/>
          <w:lang w:val="en-150"/>
        </w:rPr>
        <w:t>Reducing the size of the network</w:t>
      </w:r>
      <w:r w:rsidRPr="00EB5B16">
        <w:rPr>
          <w:lang w:val="en-150"/>
        </w:rPr>
        <w:t xml:space="preserve">: </w:t>
      </w:r>
      <w:r w:rsidR="00A72E2D" w:rsidRPr="00EB5B16">
        <w:rPr>
          <w:lang w:val="en-150"/>
        </w:rPr>
        <w:t>The</w:t>
      </w:r>
      <w:r w:rsidR="00A72E2D">
        <w:rPr>
          <w:lang w:val="en-150"/>
        </w:rPr>
        <w:t xml:space="preserve"> </w:t>
      </w:r>
      <w:r w:rsidR="00A72E2D" w:rsidRPr="00EB5B16">
        <w:rPr>
          <w:lang w:val="en-150"/>
        </w:rPr>
        <w:t>smaller</w:t>
      </w:r>
      <w:r w:rsidRPr="00EB5B16">
        <w:rPr>
          <w:lang w:val="en-150"/>
        </w:rPr>
        <w:t xml:space="preserve"> </w:t>
      </w:r>
      <w:r w:rsidR="00A72E2D">
        <w:rPr>
          <w:lang w:val="en-150"/>
        </w:rPr>
        <w:t xml:space="preserve">the </w:t>
      </w:r>
      <w:r w:rsidRPr="00EB5B16">
        <w:rPr>
          <w:lang w:val="en-150"/>
        </w:rPr>
        <w:t>number of learning parameters, the lesser the optimization power of the network, i.e. the "less likely a network is to just memorize the training data". Thus, smaller networks are less prone to overfitting.</w:t>
      </w:r>
    </w:p>
    <w:p w14:paraId="07A8CFED" w14:textId="7C7CD329" w:rsidR="00557E15" w:rsidRPr="00EB5B16" w:rsidRDefault="00557E15" w:rsidP="00EB693E">
      <w:pPr>
        <w:pStyle w:val="ListParagraph"/>
        <w:numPr>
          <w:ilvl w:val="0"/>
          <w:numId w:val="50"/>
        </w:numPr>
        <w:rPr>
          <w:lang w:val="en-150"/>
        </w:rPr>
      </w:pPr>
      <w:r w:rsidRPr="00EB5B16">
        <w:rPr>
          <w:b/>
          <w:bCs/>
          <w:i/>
          <w:lang w:val="en-150"/>
        </w:rPr>
        <w:t>Weight regularization</w:t>
      </w:r>
      <w:r w:rsidRPr="00EB5B16">
        <w:rPr>
          <w:lang w:val="en-150"/>
        </w:rPr>
        <w:t xml:space="preserve">: </w:t>
      </w:r>
      <w:r w:rsidR="000805A3" w:rsidRPr="00EB5B16">
        <w:rPr>
          <w:i/>
          <w:lang w:val="en-150"/>
        </w:rPr>
        <w:t>L</w:t>
      </w:r>
      <m:oMath>
        <m:r>
          <m:rPr>
            <m:sty m:val="p"/>
          </m:rPr>
          <w:rPr>
            <w:rFonts w:ascii="Cambria Math" w:hAnsi="Cambria Math"/>
            <w:lang w:val="en-150"/>
          </w:rPr>
          <m:t>N</m:t>
        </m:r>
      </m:oMath>
      <w:r w:rsidR="000805A3" w:rsidRPr="00EB5B16">
        <w:rPr>
          <w:i/>
          <w:lang w:val="en-150"/>
        </w:rPr>
        <w:t>-regularization</w:t>
      </w:r>
      <w:r w:rsidR="000805A3" w:rsidRPr="00EB5B16">
        <w:rPr>
          <w:lang w:val="en-150"/>
        </w:rPr>
        <w:t xml:space="preserve"> techniques add an additional cost proportional to the weights to the power of </w:t>
      </w:r>
      <m:oMath>
        <m:r>
          <w:rPr>
            <w:rFonts w:ascii="Cambria Math" w:hAnsi="Cambria Math"/>
            <w:lang w:val="en-150"/>
          </w:rPr>
          <m:t>N</m:t>
        </m:r>
      </m:oMath>
      <w:r w:rsidR="000805A3" w:rsidRPr="00EB5B16">
        <w:rPr>
          <w:lang w:val="en-150"/>
        </w:rPr>
        <w:t>, promoting a smaller weight domain</w:t>
      </w:r>
      <w:r w:rsidR="00675DCA" w:rsidRPr="00EB5B16">
        <w:rPr>
          <w:lang w:val="en-150"/>
        </w:rPr>
        <w:t xml:space="preserve"> within the network</w:t>
      </w:r>
      <w:r w:rsidR="000805A3" w:rsidRPr="00EB5B16">
        <w:rPr>
          <w:lang w:val="en-150"/>
        </w:rPr>
        <w:t xml:space="preserve">. For example, </w:t>
      </w:r>
      <w:r w:rsidR="000805A3" w:rsidRPr="00EB5B16">
        <w:rPr>
          <w:i/>
          <w:lang w:val="en-150"/>
        </w:rPr>
        <w:t>L2-regularization</w:t>
      </w:r>
      <w:r w:rsidR="000805A3" w:rsidRPr="00EB5B16">
        <w:rPr>
          <w:lang w:val="en-150"/>
        </w:rPr>
        <w:t xml:space="preserve"> (also called </w:t>
      </w:r>
      <w:r w:rsidR="000805A3" w:rsidRPr="00EB5B16">
        <w:rPr>
          <w:i/>
          <w:lang w:val="en-150"/>
        </w:rPr>
        <w:t>weight decay</w:t>
      </w:r>
      <w:r w:rsidR="000805A3" w:rsidRPr="00EB5B16">
        <w:rPr>
          <w:lang w:val="en-150"/>
        </w:rPr>
        <w:t>), adds a factor proportional to the square of the value of the weight coefficients.</w:t>
      </w:r>
    </w:p>
    <w:p w14:paraId="723D71FD" w14:textId="02A207D6" w:rsidR="005C7A2C" w:rsidRPr="00EB5B16" w:rsidRDefault="000805A3" w:rsidP="00EB693E">
      <w:pPr>
        <w:pStyle w:val="ListParagraph"/>
        <w:numPr>
          <w:ilvl w:val="0"/>
          <w:numId w:val="50"/>
        </w:numPr>
        <w:rPr>
          <w:i/>
          <w:lang w:val="en-150"/>
        </w:rPr>
      </w:pPr>
      <w:r w:rsidRPr="00EB5B16">
        <w:rPr>
          <w:b/>
          <w:bCs/>
          <w:i/>
          <w:lang w:val="en-150"/>
        </w:rPr>
        <w:t>Dropout</w:t>
      </w:r>
      <w:r w:rsidRPr="00EB5B16">
        <w:rPr>
          <w:lang w:val="en-150"/>
        </w:rPr>
        <w:t xml:space="preserve">: which consists on randomly setting </w:t>
      </w:r>
      <w:r w:rsidR="00675DCA" w:rsidRPr="00EB5B16">
        <w:rPr>
          <w:lang w:val="en-150"/>
        </w:rPr>
        <w:t xml:space="preserve">some of the weights within a layer to zero, during training. This way, individual weights are forced to be more representative themselves instead of “relying” on other weights in the same layer. </w:t>
      </w:r>
    </w:p>
    <w:p w14:paraId="3A4AEE46" w14:textId="77777777" w:rsidR="00B622CE" w:rsidRPr="00EB5B16" w:rsidRDefault="00B622CE" w:rsidP="004120AA">
      <w:pPr>
        <w:pStyle w:val="Heading3"/>
        <w:rPr>
          <w:lang w:val="en-150"/>
        </w:rPr>
      </w:pPr>
      <w:bookmarkStart w:id="54" w:name="_Toc74572073"/>
      <w:r w:rsidRPr="00EB5B16">
        <w:rPr>
          <w:lang w:val="en-150"/>
        </w:rPr>
        <w:lastRenderedPageBreak/>
        <w:t xml:space="preserve">Deep learning </w:t>
      </w:r>
      <w:r w:rsidR="00213A7D" w:rsidRPr="00EB5B16">
        <w:rPr>
          <w:lang w:val="en-150"/>
        </w:rPr>
        <w:t>for</w:t>
      </w:r>
      <w:r w:rsidRPr="00EB5B16">
        <w:rPr>
          <w:lang w:val="en-150"/>
        </w:rPr>
        <w:t xml:space="preserve"> computer vision</w:t>
      </w:r>
      <w:bookmarkEnd w:id="54"/>
    </w:p>
    <w:p w14:paraId="67A3B48A" w14:textId="21A3214C" w:rsidR="00A3216E" w:rsidRPr="00EB5B16" w:rsidRDefault="00B90308" w:rsidP="00A3216E">
      <w:pPr>
        <w:rPr>
          <w:lang w:val="en-150"/>
        </w:rPr>
      </w:pPr>
      <w:r w:rsidRPr="00EB5B16">
        <w:rPr>
          <w:lang w:val="en-150"/>
        </w:rPr>
        <w:t xml:space="preserve">So far, all examples have used densely-connected (or </w:t>
      </w:r>
      <w:r w:rsidRPr="00EB5B16">
        <w:rPr>
          <w:i/>
          <w:lang w:val="en-150"/>
        </w:rPr>
        <w:t>dense</w:t>
      </w:r>
      <w:r w:rsidRPr="00EB5B16">
        <w:rPr>
          <w:lang w:val="en-150"/>
        </w:rPr>
        <w:t>) ANN layers as models of choice. Dense layers are used to learn global patterns in their input feature space and</w:t>
      </w:r>
      <w:r w:rsidR="002713BB" w:rsidRPr="00EB5B16">
        <w:rPr>
          <w:lang w:val="en-150"/>
        </w:rPr>
        <w:t>, though they</w:t>
      </w:r>
      <w:r w:rsidRPr="00EB5B16">
        <w:rPr>
          <w:lang w:val="en-150"/>
        </w:rPr>
        <w:t xml:space="preserve"> can be used for solving basic computer vision problems</w:t>
      </w:r>
      <w:r w:rsidR="002713BB" w:rsidRPr="00EB5B16">
        <w:rPr>
          <w:lang w:val="en-150"/>
        </w:rPr>
        <w:t>, they are not the optimal tool</w:t>
      </w:r>
      <w:r w:rsidRPr="00EB5B16">
        <w:rPr>
          <w:lang w:val="en-150"/>
        </w:rPr>
        <w:t xml:space="preserve">. </w:t>
      </w:r>
      <w:r w:rsidR="002713BB" w:rsidRPr="00EB5B16">
        <w:rPr>
          <w:lang w:val="en-150"/>
        </w:rPr>
        <w:t xml:space="preserve">A much more powerful layer type towards the field of machine vision are the </w:t>
      </w:r>
      <w:r w:rsidR="002713BB" w:rsidRPr="00EB5B16">
        <w:rPr>
          <w:i/>
          <w:lang w:val="en-150"/>
        </w:rPr>
        <w:t>convolutional layers</w:t>
      </w:r>
      <w:r w:rsidR="002713BB" w:rsidRPr="00EB5B16">
        <w:rPr>
          <w:lang w:val="en-150"/>
        </w:rPr>
        <w:t>. A</w:t>
      </w:r>
      <w:r w:rsidR="00EF7502" w:rsidRPr="00EB5B16">
        <w:rPr>
          <w:lang w:val="en-150"/>
        </w:rPr>
        <w:t>n</w:t>
      </w:r>
      <w:r w:rsidR="002713BB" w:rsidRPr="00EB5B16">
        <w:rPr>
          <w:lang w:val="en-150"/>
        </w:rPr>
        <w:t xml:space="preserve"> artificial neural network built from convolutional layers</w:t>
      </w:r>
      <w:r w:rsidRPr="00EB5B16">
        <w:rPr>
          <w:lang w:val="en-150"/>
        </w:rPr>
        <w:t xml:space="preserve"> </w:t>
      </w:r>
      <w:r w:rsidR="002713BB" w:rsidRPr="00EB5B16">
        <w:rPr>
          <w:lang w:val="en-150"/>
        </w:rPr>
        <w:t xml:space="preserve">is called </w:t>
      </w:r>
      <w:r w:rsidR="002713BB" w:rsidRPr="00EB5B16">
        <w:rPr>
          <w:i/>
          <w:lang w:val="en-150"/>
        </w:rPr>
        <w:t xml:space="preserve">convolutional neural network </w:t>
      </w:r>
      <w:r w:rsidR="002713BB" w:rsidRPr="00EB5B16">
        <w:rPr>
          <w:lang w:val="en-150"/>
        </w:rPr>
        <w:t xml:space="preserve">or </w:t>
      </w:r>
      <w:r w:rsidR="002713BB" w:rsidRPr="00EB5B16">
        <w:rPr>
          <w:i/>
          <w:lang w:val="en-150"/>
        </w:rPr>
        <w:t>CNN.</w:t>
      </w:r>
      <w:r w:rsidR="00A3216E" w:rsidRPr="00EB5B16">
        <w:rPr>
          <w:i/>
          <w:lang w:val="en-150"/>
        </w:rPr>
        <w:t xml:space="preserve"> </w:t>
      </w:r>
      <w:proofErr w:type="spellStart"/>
      <w:r w:rsidR="00A3216E" w:rsidRPr="00EB5B16">
        <w:rPr>
          <w:lang w:val="en-150"/>
        </w:rPr>
        <w:t>CNNs</w:t>
      </w:r>
      <w:proofErr w:type="spellEnd"/>
      <w:r w:rsidR="00A3216E" w:rsidRPr="00EB5B16">
        <w:rPr>
          <w:lang w:val="en-150"/>
        </w:rPr>
        <w:t xml:space="preserve"> are interesting to computer vision because of two main reasons</w:t>
      </w:r>
      <w:r w:rsidR="00326931" w:rsidRPr="00EB5B16">
        <w:rPr>
          <w:lang w:val="en-150"/>
        </w:rPr>
        <w:t xml:space="preserve"> </w:t>
      </w:r>
      <w:r w:rsidR="00326931"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326931" w:rsidRPr="00EB5B16">
        <w:rPr>
          <w:lang w:val="en-150"/>
        </w:rPr>
        <w:fldChar w:fldCharType="separate"/>
      </w:r>
      <w:r w:rsidR="00D46F62" w:rsidRPr="00EB5B16">
        <w:rPr>
          <w:noProof/>
          <w:lang w:val="en-150"/>
        </w:rPr>
        <w:t>[4]</w:t>
      </w:r>
      <w:r w:rsidR="00326931" w:rsidRPr="00EB5B16">
        <w:rPr>
          <w:lang w:val="en-150"/>
        </w:rPr>
        <w:fldChar w:fldCharType="end"/>
      </w:r>
      <w:r w:rsidR="00A3216E" w:rsidRPr="00EB5B16">
        <w:rPr>
          <w:lang w:val="en-150"/>
        </w:rPr>
        <w:t>:</w:t>
      </w:r>
    </w:p>
    <w:p w14:paraId="0E520C6B" w14:textId="77777777" w:rsidR="00A3216E" w:rsidRPr="00EB5B16" w:rsidRDefault="00A3216E" w:rsidP="00EB693E">
      <w:pPr>
        <w:pStyle w:val="ListParagraph"/>
        <w:numPr>
          <w:ilvl w:val="0"/>
          <w:numId w:val="54"/>
        </w:numPr>
        <w:tabs>
          <w:tab w:val="left" w:pos="1985"/>
        </w:tabs>
        <w:rPr>
          <w:lang w:val="en-150"/>
        </w:rPr>
      </w:pPr>
      <w:r w:rsidRPr="00EB5B16">
        <w:rPr>
          <w:b/>
          <w:bCs/>
          <w:lang w:val="en-150"/>
        </w:rPr>
        <w:t>They learn translation-invariant patterns</w:t>
      </w:r>
      <w:r w:rsidRPr="00EB5B16">
        <w:rPr>
          <w:lang w:val="en-150"/>
        </w:rPr>
        <w:t>: A learned pattern (</w:t>
      </w:r>
      <w:r w:rsidRPr="00EB5B16">
        <w:rPr>
          <w:i/>
          <w:lang w:val="en-150"/>
        </w:rPr>
        <w:t>kernel</w:t>
      </w:r>
      <w:r w:rsidRPr="00EB5B16">
        <w:rPr>
          <w:lang w:val="en-150"/>
        </w:rPr>
        <w:t>) can be found anywhere within a picture. Because the real world is fundamentally translation-invariant, this is a critical property towards efficient learning.</w:t>
      </w:r>
    </w:p>
    <w:p w14:paraId="7CB32921" w14:textId="77777777" w:rsidR="00A3216E" w:rsidRPr="00EB5B16" w:rsidRDefault="00A3216E" w:rsidP="00EB693E">
      <w:pPr>
        <w:pStyle w:val="ListParagraph"/>
        <w:numPr>
          <w:ilvl w:val="0"/>
          <w:numId w:val="54"/>
        </w:numPr>
        <w:tabs>
          <w:tab w:val="left" w:pos="1985"/>
        </w:tabs>
        <w:spacing w:after="240"/>
        <w:rPr>
          <w:lang w:val="en-150"/>
        </w:rPr>
      </w:pPr>
      <w:r w:rsidRPr="00EB5B16">
        <w:rPr>
          <w:b/>
          <w:bCs/>
          <w:lang w:val="en-150"/>
        </w:rPr>
        <w:t>They learn spatial hierarchies of patterns</w:t>
      </w:r>
      <w:r w:rsidRPr="00EB5B16">
        <w:rPr>
          <w:lang w:val="en-150"/>
        </w:rPr>
        <w:t>: In a CNN, early layers learn very simple patterns in pictures such as edges or simple corner shapes. Deeper layers can build richer combinations from these and learn increasingly complex visual concepts such as faces or animal shapes.</w:t>
      </w:r>
    </w:p>
    <w:p w14:paraId="003DC30A" w14:textId="74E4A091" w:rsidR="00A3216E" w:rsidRPr="00EB5B16" w:rsidRDefault="00A3216E" w:rsidP="00A3216E">
      <w:pPr>
        <w:rPr>
          <w:lang w:val="en-150"/>
        </w:rPr>
      </w:pPr>
      <w:r w:rsidRPr="00EB5B16">
        <w:rPr>
          <w:lang w:val="en-150"/>
        </w:rPr>
        <w:t>Digital images are</w:t>
      </w:r>
      <w:r w:rsidR="002713BB" w:rsidRPr="00EB5B16">
        <w:rPr>
          <w:lang w:val="en-150"/>
        </w:rPr>
        <w:t xml:space="preserve"> represented by a </w:t>
      </w:r>
      <w:r w:rsidR="00EB5B16" w:rsidRPr="00EB5B16">
        <w:rPr>
          <w:lang w:val="en-150"/>
        </w:rPr>
        <w:t>three-dimensional</w:t>
      </w:r>
      <w:r w:rsidR="002713BB" w:rsidRPr="00EB5B16">
        <w:rPr>
          <w:lang w:val="en-150"/>
        </w:rPr>
        <w:t xml:space="preserve"> array</w:t>
      </w:r>
      <w:r w:rsidRPr="00EB5B16">
        <w:rPr>
          <w:lang w:val="en-150"/>
        </w:rPr>
        <w:t xml:space="preserve"> with axes </w:t>
      </w:r>
      <m:oMath>
        <m:r>
          <w:rPr>
            <w:rFonts w:ascii="Cambria Math" w:hAnsi="Cambria Math"/>
            <w:lang w:val="en-150"/>
          </w:rPr>
          <m:t>[height,  width,  channel]</m:t>
        </m:r>
      </m:oMath>
      <w:r w:rsidRPr="00EB5B16">
        <w:rPr>
          <w:lang w:val="en-150"/>
        </w:rPr>
        <w:t xml:space="preserve">. Conventional RGB images are composed of 3 channels, encoding the intensity of colors red, green and blue at every position </w:t>
      </w:r>
      <m:oMath>
        <m:r>
          <w:rPr>
            <w:rFonts w:ascii="Cambria Math" w:hAnsi="Cambria Math"/>
            <w:lang w:val="en-150"/>
          </w:rPr>
          <m:t>[height, width]</m:t>
        </m:r>
      </m:oMath>
      <w:r w:rsidRPr="00EB5B16">
        <w:rPr>
          <w:lang w:val="en-150"/>
        </w:rPr>
        <w:t xml:space="preserve"> within the picture. </w:t>
      </w:r>
      <w:r w:rsidR="00EB5B16">
        <w:rPr>
          <w:lang w:val="en-150"/>
        </w:rPr>
        <w:fldChar w:fldCharType="begin"/>
      </w:r>
      <w:r w:rsidR="00EB5B16">
        <w:rPr>
          <w:lang w:val="en-150"/>
        </w:rPr>
        <w:instrText xml:space="preserve"> REF _Ref74520786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8</w:t>
      </w:r>
      <w:r w:rsidR="00EB5B16">
        <w:rPr>
          <w:lang w:val="en-150"/>
        </w:rPr>
        <w:fldChar w:fldCharType="end"/>
      </w:r>
      <w:r w:rsidR="00EB5B16">
        <w:rPr>
          <w:lang w:val="en-US"/>
        </w:rPr>
        <w:t xml:space="preserve"> </w:t>
      </w:r>
      <w:r w:rsidRPr="00EB5B16">
        <w:rPr>
          <w:lang w:val="en-150"/>
        </w:rPr>
        <w:t xml:space="preserve">shows the </w:t>
      </w:r>
      <w:r w:rsidR="00EB5B16" w:rsidRPr="00EB5B16">
        <w:rPr>
          <w:lang w:val="en-150"/>
        </w:rPr>
        <w:t>three-channel</w:t>
      </w:r>
      <w:r w:rsidRPr="00EB5B16">
        <w:rPr>
          <w:lang w:val="en-150"/>
        </w:rPr>
        <w:t xml:space="preserve"> decomposition of an example picture. Note that, for a conventional RGB image, each single channel can be seen as a </w:t>
      </w:r>
      <w:r w:rsidR="007632D9" w:rsidRPr="00EB5B16">
        <w:rPr>
          <w:lang w:val="en-150"/>
        </w:rPr>
        <w:t>single-channel (</w:t>
      </w:r>
      <w:r w:rsidRPr="00EB5B16">
        <w:rPr>
          <w:lang w:val="en-150"/>
        </w:rPr>
        <w:t>grayscale</w:t>
      </w:r>
      <w:r w:rsidR="007632D9" w:rsidRPr="00EB5B16">
        <w:rPr>
          <w:lang w:val="en-150"/>
        </w:rPr>
        <w:t>)</w:t>
      </w:r>
      <w:r w:rsidRPr="00EB5B16">
        <w:rPr>
          <w:lang w:val="en-150"/>
        </w:rPr>
        <w:t xml:space="preserve"> image itself.</w:t>
      </w:r>
    </w:p>
    <w:p w14:paraId="5C700769" w14:textId="7C45708B" w:rsidR="00EF7502" w:rsidRPr="00EB5B16" w:rsidRDefault="00A85932" w:rsidP="007632D9">
      <w:pPr>
        <w:tabs>
          <w:tab w:val="left" w:pos="1985"/>
        </w:tabs>
        <w:rPr>
          <w:lang w:val="en-150"/>
        </w:rPr>
      </w:pPr>
      <w:r w:rsidRPr="00EB5B16">
        <w:rPr>
          <w:lang w:val="en-150"/>
        </w:rPr>
        <w:t xml:space="preserve">Convolutions operate over 3D tensors called </w:t>
      </w:r>
      <w:r w:rsidRPr="00EB5B16">
        <w:rPr>
          <w:i/>
          <w:lang w:val="en-150"/>
        </w:rPr>
        <w:t>feature maps</w:t>
      </w:r>
      <w:r w:rsidR="007632D9" w:rsidRPr="00EB5B16">
        <w:rPr>
          <w:lang w:val="en-150"/>
        </w:rPr>
        <w:t>, which conceptually are the same as images: t</w:t>
      </w:r>
      <w:r w:rsidRPr="00EB5B16">
        <w:rPr>
          <w:lang w:val="en-150"/>
        </w:rPr>
        <w:t>he same way a common image is composed of three RGB channels, f</w:t>
      </w:r>
      <w:r w:rsidR="00690B59" w:rsidRPr="00EB5B16">
        <w:rPr>
          <w:lang w:val="en-150"/>
        </w:rPr>
        <w:t>eature maps have a channel axis that contains different</w:t>
      </w:r>
      <w:r w:rsidR="007632D9" w:rsidRPr="00EB5B16">
        <w:rPr>
          <w:lang w:val="en-150"/>
        </w:rPr>
        <w:t xml:space="preserve"> layers with</w:t>
      </w:r>
      <w:r w:rsidR="00690B59" w:rsidRPr="00EB5B16">
        <w:rPr>
          <w:lang w:val="en-150"/>
        </w:rPr>
        <w:t xml:space="preserve"> information for the very same </w:t>
      </w:r>
      <m:oMath>
        <m:r>
          <w:rPr>
            <w:rFonts w:ascii="Cambria Math" w:hAnsi="Cambria Math"/>
            <w:szCs w:val="24"/>
            <w:lang w:val="en-150"/>
          </w:rPr>
          <m:t>[height, width]</m:t>
        </m:r>
      </m:oMath>
      <w:r w:rsidR="00690B59" w:rsidRPr="00EB5B16">
        <w:rPr>
          <w:lang w:val="en-150"/>
        </w:rPr>
        <w:t xml:space="preserve"> </w:t>
      </w:r>
      <w:r w:rsidR="00A3216E" w:rsidRPr="00EB5B16">
        <w:rPr>
          <w:lang w:val="en-150"/>
        </w:rPr>
        <w:t>coordinate</w:t>
      </w:r>
      <w:r w:rsidR="00690B59" w:rsidRPr="00EB5B16">
        <w:rPr>
          <w:lang w:val="en-150"/>
        </w:rPr>
        <w:t xml:space="preserve">. </w:t>
      </w:r>
      <w:r w:rsidR="00A3216E" w:rsidRPr="00EB5B16">
        <w:rPr>
          <w:lang w:val="en-150"/>
        </w:rPr>
        <w:t>Again, e</w:t>
      </w:r>
      <w:r w:rsidR="00690B59" w:rsidRPr="00EB5B16">
        <w:rPr>
          <w:lang w:val="en-150"/>
        </w:rPr>
        <w:t xml:space="preserve">ach channel in a feature map can be imagined as a </w:t>
      </w:r>
      <w:proofErr w:type="spellStart"/>
      <w:r w:rsidR="007632D9" w:rsidRPr="00EB5B16">
        <w:rPr>
          <w:lang w:val="en-150"/>
        </w:rPr>
        <w:t>a</w:t>
      </w:r>
      <w:proofErr w:type="spellEnd"/>
      <w:r w:rsidR="007632D9" w:rsidRPr="00EB5B16">
        <w:rPr>
          <w:lang w:val="en-150"/>
        </w:rPr>
        <w:t xml:space="preserve"> single-channel </w:t>
      </w:r>
      <w:r w:rsidR="00690B59" w:rsidRPr="00EB5B16">
        <w:rPr>
          <w:lang w:val="en-150"/>
        </w:rPr>
        <w:t>image (</w:t>
      </w:r>
      <w:r w:rsidR="00EB5B16" w:rsidRPr="00EB5B16">
        <w:rPr>
          <w:lang w:val="en-150"/>
        </w:rPr>
        <w:t>i.e.,</w:t>
      </w:r>
      <w:r w:rsidR="00690B59" w:rsidRPr="00EB5B16">
        <w:rPr>
          <w:lang w:val="en-150"/>
        </w:rPr>
        <w:t xml:space="preserve"> a </w:t>
      </w:r>
      <w:proofErr w:type="spellStart"/>
      <w:r w:rsidR="007632D9" w:rsidRPr="00EB5B16">
        <w:rPr>
          <w:lang w:val="en-150"/>
        </w:rPr>
        <w:t>graydcale</w:t>
      </w:r>
      <w:proofErr w:type="spellEnd"/>
      <w:r w:rsidR="00690B59" w:rsidRPr="00EB5B16">
        <w:rPr>
          <w:lang w:val="en-150"/>
        </w:rPr>
        <w:t xml:space="preserve"> picture)</w:t>
      </w:r>
      <w:r w:rsidR="00CA5606" w:rsidRPr="00EB5B16">
        <w:rPr>
          <w:lang w:val="en-150"/>
        </w:rPr>
        <w:t xml:space="preserve"> that encodes some </w:t>
      </w:r>
      <w:r w:rsidR="001F48C3" w:rsidRPr="00EB5B16">
        <w:rPr>
          <w:lang w:val="en-150"/>
        </w:rPr>
        <w:t xml:space="preserve">useful </w:t>
      </w:r>
      <w:r w:rsidR="00CA5606" w:rsidRPr="00EB5B16">
        <w:rPr>
          <w:lang w:val="en-150"/>
        </w:rPr>
        <w:t>informati</w:t>
      </w:r>
      <w:r w:rsidR="001F48C3" w:rsidRPr="00EB5B16">
        <w:rPr>
          <w:lang w:val="en-150"/>
        </w:rPr>
        <w:t>on</w:t>
      </w:r>
      <w:r w:rsidR="00690B59" w:rsidRPr="00EB5B16">
        <w:rPr>
          <w:lang w:val="en-150"/>
        </w:rPr>
        <w:t>.</w:t>
      </w:r>
      <w:r w:rsidR="00CA5606" w:rsidRPr="00EB5B16">
        <w:rPr>
          <w:lang w:val="en-150"/>
        </w:rPr>
        <w:t xml:space="preserve"> </w:t>
      </w:r>
      <w:r w:rsidR="00B81B9A" w:rsidRPr="00EB5B16">
        <w:rPr>
          <w:lang w:val="en-150"/>
        </w:rPr>
        <w:t xml:space="preserve">If a conventional image is a graphical representation of the visual world, a feature map is the same concept only not so explicitly human-readable. In practice, the concepts of image, feature map and tensor </w:t>
      </w:r>
      <w:r w:rsidR="005E4602" w:rsidRPr="00EB5B16">
        <w:rPr>
          <w:lang w:val="en-150"/>
        </w:rPr>
        <w:t xml:space="preserve">(or array) </w:t>
      </w:r>
      <w:r w:rsidR="00B81B9A" w:rsidRPr="00EB5B16">
        <w:rPr>
          <w:lang w:val="en-150"/>
        </w:rPr>
        <w:t>are the same thing.</w:t>
      </w:r>
    </w:p>
    <w:p w14:paraId="50D92A80" w14:textId="77777777" w:rsidR="00A3216E" w:rsidRPr="00EB5B16" w:rsidRDefault="00A3216E" w:rsidP="00A3216E">
      <w:pPr>
        <w:tabs>
          <w:tab w:val="left" w:pos="1985"/>
        </w:tabs>
        <w:ind w:firstLine="0"/>
        <w:jc w:val="center"/>
        <w:rPr>
          <w:lang w:val="en-150"/>
        </w:rPr>
      </w:pPr>
      <w:r w:rsidRPr="00EB5B16">
        <w:rPr>
          <w:noProof/>
          <w:lang w:val="en-150" w:eastAsia="en-US"/>
        </w:rPr>
        <w:drawing>
          <wp:inline distT="0" distB="0" distL="0" distR="0" wp14:anchorId="73B3316C" wp14:editId="66E8EEB6">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C9006AB" w:rsidR="00A3216E" w:rsidRPr="00EB5B16" w:rsidRDefault="00DD688C" w:rsidP="00A3216E">
      <w:pPr>
        <w:pStyle w:val="Caption"/>
        <w:spacing w:after="0"/>
        <w:ind w:firstLine="0"/>
        <w:rPr>
          <w:lang w:val="en-150"/>
        </w:rPr>
      </w:pPr>
      <w:bookmarkStart w:id="55" w:name="_Ref74520786"/>
      <w:bookmarkStart w:id="56" w:name="_Toc7457217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w:t>
      </w:r>
      <w:r w:rsidRPr="00EB5B16">
        <w:rPr>
          <w:lang w:val="en-150"/>
        </w:rPr>
        <w:fldChar w:fldCharType="end"/>
      </w:r>
      <w:bookmarkEnd w:id="55"/>
      <w:r w:rsidRPr="00EB5B16">
        <w:rPr>
          <w:lang w:val="en-150"/>
        </w:rPr>
        <w:t>:</w:t>
      </w:r>
      <w:r w:rsidR="00A3216E" w:rsidRPr="00EB5B16">
        <w:rPr>
          <w:lang w:val="en-150"/>
        </w:rPr>
        <w:t xml:space="preserve"> RGB channel decomposition of an image</w:t>
      </w:r>
      <w:bookmarkEnd w:id="56"/>
    </w:p>
    <w:p w14:paraId="5CC3EE04" w14:textId="77777777" w:rsidR="00A3216E" w:rsidRPr="00EB5B16" w:rsidRDefault="002A6FF1" w:rsidP="00A3216E">
      <w:pPr>
        <w:pStyle w:val="Caption"/>
        <w:ind w:firstLine="0"/>
        <w:rPr>
          <w:lang w:val="en-150"/>
        </w:rPr>
      </w:pPr>
      <w:r w:rsidRPr="00EB5B16">
        <w:rPr>
          <w:lang w:val="en-150"/>
        </w:rPr>
        <w:t>Source: https://stats.stackexchange.com/questions/427680/</w:t>
      </w:r>
    </w:p>
    <w:p w14:paraId="638EF547" w14:textId="77777777" w:rsidR="00213A7D" w:rsidRPr="00EB5B16" w:rsidRDefault="004120AA" w:rsidP="00213A7D">
      <w:pPr>
        <w:tabs>
          <w:tab w:val="left" w:pos="1985"/>
        </w:tabs>
        <w:ind w:firstLine="0"/>
        <w:jc w:val="center"/>
        <w:rPr>
          <w:lang w:val="en-150"/>
        </w:rPr>
      </w:pPr>
      <w:r w:rsidRPr="00EB5B16">
        <w:rPr>
          <w:noProof/>
          <w:lang w:val="en-150" w:eastAsia="en-US"/>
        </w:rPr>
        <w:lastRenderedPageBreak/>
        <w:drawing>
          <wp:inline distT="0" distB="0" distL="0" distR="0" wp14:anchorId="7C989A88" wp14:editId="111AB80D">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4BCF4C3E" w:rsidR="00213A7D" w:rsidRPr="00EB5B16" w:rsidRDefault="00DD688C" w:rsidP="00213A7D">
      <w:pPr>
        <w:pStyle w:val="Caption"/>
        <w:spacing w:after="0"/>
        <w:ind w:firstLine="0"/>
        <w:rPr>
          <w:lang w:val="en-150"/>
        </w:rPr>
      </w:pPr>
      <w:bookmarkStart w:id="57" w:name="_Ref74520829"/>
      <w:bookmarkStart w:id="58" w:name="_Toc7457218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9</w:t>
      </w:r>
      <w:r w:rsidRPr="00EB5B16">
        <w:rPr>
          <w:lang w:val="en-150"/>
        </w:rPr>
        <w:fldChar w:fldCharType="end"/>
      </w:r>
      <w:bookmarkEnd w:id="57"/>
      <w:r w:rsidRPr="00EB5B16">
        <w:rPr>
          <w:lang w:val="en-150"/>
        </w:rPr>
        <w:t>: A simple</w:t>
      </w:r>
      <w:r w:rsidR="00B00336" w:rsidRPr="00EB5B16">
        <w:rPr>
          <w:lang w:val="en-150"/>
        </w:rPr>
        <w:t xml:space="preserve"> numerical example of</w:t>
      </w:r>
      <w:r w:rsidRPr="00EB5B16">
        <w:rPr>
          <w:lang w:val="en-150"/>
        </w:rPr>
        <w:t xml:space="preserve"> 2D convolution</w:t>
      </w:r>
      <w:bookmarkEnd w:id="58"/>
      <w:r w:rsidRPr="00EB5B16">
        <w:rPr>
          <w:lang w:val="en-150"/>
        </w:rPr>
        <w:t xml:space="preserve"> </w:t>
      </w:r>
    </w:p>
    <w:p w14:paraId="753D4644" w14:textId="77777777" w:rsidR="00213A7D" w:rsidRPr="00EB5B16" w:rsidRDefault="004120AA" w:rsidP="00213A7D">
      <w:pPr>
        <w:pStyle w:val="Caption"/>
        <w:ind w:firstLine="0"/>
        <w:rPr>
          <w:lang w:val="en-150"/>
        </w:rPr>
      </w:pPr>
      <w:r w:rsidRPr="00EB5B16">
        <w:rPr>
          <w:lang w:val="en-150"/>
        </w:rPr>
        <w:t>Source: https://d2l.ai/chapter_convolutional-neural-networks/conv-layer.html</w:t>
      </w:r>
    </w:p>
    <w:p w14:paraId="4ABD8295" w14:textId="30AFC1D2" w:rsidR="007632D9" w:rsidRDefault="00A3216E" w:rsidP="00C67B6B">
      <w:pPr>
        <w:tabs>
          <w:tab w:val="left" w:pos="1985"/>
        </w:tabs>
        <w:rPr>
          <w:lang w:val="en-150"/>
        </w:rPr>
      </w:pPr>
      <w:r w:rsidRPr="00EB5B16">
        <w:rPr>
          <w:lang w:val="en-150"/>
        </w:rPr>
        <w:t>The convolutional layer</w:t>
      </w:r>
      <w:r w:rsidR="007632D9" w:rsidRPr="00EB5B16">
        <w:rPr>
          <w:lang w:val="en-150"/>
        </w:rPr>
        <w:t>s of a CNN apply</w:t>
      </w:r>
      <w:r w:rsidRPr="00EB5B16">
        <w:rPr>
          <w:lang w:val="en-150"/>
        </w:rPr>
        <w:t xml:space="preserve"> a convolution operation to their input </w:t>
      </w:r>
      <w:r w:rsidR="007632D9" w:rsidRPr="00EB5B16">
        <w:rPr>
          <w:lang w:val="en-150"/>
        </w:rPr>
        <w:t>to</w:t>
      </w:r>
      <w:r w:rsidRPr="00EB5B16">
        <w:rPr>
          <w:lang w:val="en-150"/>
        </w:rPr>
        <w:t xml:space="preserve"> produce output feature map</w:t>
      </w:r>
      <w:r w:rsidR="007632D9" w:rsidRPr="00EB5B16">
        <w:rPr>
          <w:lang w:val="en-150"/>
        </w:rPr>
        <w:t>s</w:t>
      </w:r>
      <w:r w:rsidR="00213A7D" w:rsidRPr="00EB5B16">
        <w:rPr>
          <w:lang w:val="en-150"/>
        </w:rPr>
        <w:t xml:space="preserve">. </w:t>
      </w:r>
      <w:r w:rsidR="001229AE" w:rsidRPr="00EB5B16">
        <w:rPr>
          <w:lang w:val="en-150"/>
        </w:rPr>
        <w:t>A 2D</w:t>
      </w:r>
      <w:r w:rsidR="007632D9" w:rsidRPr="00EB5B16">
        <w:rPr>
          <w:lang w:val="en-150"/>
        </w:rPr>
        <w:t xml:space="preserve"> convolution operation </w:t>
      </w:r>
      <w:r w:rsidR="001229AE" w:rsidRPr="00EB5B16">
        <w:rPr>
          <w:lang w:val="en-150"/>
        </w:rPr>
        <w:t>over a single-channel image</w:t>
      </w:r>
      <w:r w:rsidR="00213A7D" w:rsidRPr="00EB5B16">
        <w:rPr>
          <w:lang w:val="en-150"/>
        </w:rPr>
        <w:t>, by using a single-channel kernel,</w:t>
      </w:r>
      <w:r w:rsidR="001229AE" w:rsidRPr="00EB5B16">
        <w:rPr>
          <w:lang w:val="en-150"/>
        </w:rPr>
        <w:t xml:space="preserve"> </w:t>
      </w:r>
      <w:r w:rsidR="007632D9" w:rsidRPr="00EB5B16">
        <w:rPr>
          <w:lang w:val="en-150"/>
        </w:rPr>
        <w:t>can be formally describ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C67B6B" w14:paraId="51A62422" w14:textId="77777777" w:rsidTr="00C67B6B">
        <w:trPr>
          <w:trHeight w:val="1191"/>
        </w:trPr>
        <w:tc>
          <w:tcPr>
            <w:tcW w:w="350" w:type="pct"/>
            <w:vAlign w:val="center"/>
          </w:tcPr>
          <w:p w14:paraId="4E65ABC6" w14:textId="77777777" w:rsidR="00C67B6B" w:rsidRDefault="00C67B6B" w:rsidP="00C67B6B">
            <w:pPr>
              <w:ind w:firstLine="0"/>
              <w:jc w:val="center"/>
              <w:rPr>
                <w:lang w:val="en-150"/>
              </w:rPr>
            </w:pPr>
          </w:p>
        </w:tc>
        <w:tc>
          <w:tcPr>
            <w:tcW w:w="4300" w:type="pct"/>
            <w:vAlign w:val="center"/>
          </w:tcPr>
          <w:p w14:paraId="2D7B9CFB" w14:textId="51607602" w:rsidR="00C67B6B" w:rsidRDefault="00C67B6B" w:rsidP="00C67B6B">
            <w:pPr>
              <w:ind w:firstLine="0"/>
              <w:jc w:val="center"/>
              <w:rPr>
                <w:lang w:val="en-150"/>
              </w:rPr>
            </w:pPr>
            <m:oMathPara>
              <m:oMath>
                <m:r>
                  <w:rPr>
                    <w:rFonts w:ascii="Cambria Math" w:hAnsi="Cambria Math"/>
                    <w:lang w:val="en-150"/>
                  </w:rPr>
                  <m:t>y</m:t>
                </m:r>
                <m:d>
                  <m:dPr>
                    <m:begChr m:val="["/>
                    <m:endChr m:val="]"/>
                    <m:ctrlPr>
                      <w:rPr>
                        <w:rFonts w:ascii="Cambria Math" w:hAnsi="Cambria Math"/>
                        <w:i/>
                        <w:lang w:val="en-150"/>
                      </w:rPr>
                    </m:ctrlPr>
                  </m:dPr>
                  <m:e>
                    <m:r>
                      <w:rPr>
                        <w:rFonts w:ascii="Cambria Math" w:hAnsi="Cambria Math"/>
                        <w:lang w:val="en-150"/>
                      </w:rPr>
                      <m:t>i, j</m:t>
                    </m:r>
                  </m:e>
                </m:d>
                <m:r>
                  <w:rPr>
                    <w:rFonts w:ascii="Cambria Math" w:hAnsi="Cambria Math"/>
                    <w:lang w:val="en-150"/>
                  </w:rPr>
                  <m:t>=</m:t>
                </m:r>
                <m:nary>
                  <m:naryPr>
                    <m:chr m:val="∑"/>
                    <m:limLoc m:val="undOvr"/>
                    <m:ctrlPr>
                      <w:rPr>
                        <w:rFonts w:ascii="Cambria Math" w:hAnsi="Cambria Math"/>
                        <w:i/>
                        <w:lang w:val="en-150"/>
                      </w:rPr>
                    </m:ctrlPr>
                  </m:naryPr>
                  <m:sub>
                    <m:r>
                      <w:rPr>
                        <w:rFonts w:ascii="Cambria Math" w:hAnsi="Cambria Math"/>
                        <w:lang w:val="en-150"/>
                      </w:rPr>
                      <m:t>m=-∞</m:t>
                    </m:r>
                  </m:sub>
                  <m:sup>
                    <m:r>
                      <w:rPr>
                        <w:rFonts w:ascii="Cambria Math" w:hAnsi="Cambria Math"/>
                        <w:lang w:val="en-150"/>
                      </w:rPr>
                      <m:t>∞</m:t>
                    </m:r>
                  </m:sup>
                  <m:e>
                    <m:nary>
                      <m:naryPr>
                        <m:chr m:val="∑"/>
                        <m:limLoc m:val="undOvr"/>
                        <m:ctrlPr>
                          <w:rPr>
                            <w:rFonts w:ascii="Cambria Math" w:hAnsi="Cambria Math"/>
                            <w:i/>
                            <w:lang w:val="en-150"/>
                          </w:rPr>
                        </m:ctrlPr>
                      </m:naryPr>
                      <m:sub>
                        <m:r>
                          <w:rPr>
                            <w:rFonts w:ascii="Cambria Math" w:hAnsi="Cambria Math"/>
                            <w:lang w:val="en-150"/>
                          </w:rPr>
                          <m:t>n=-∞</m:t>
                        </m:r>
                      </m:sub>
                      <m:sup>
                        <m:r>
                          <w:rPr>
                            <w:rFonts w:ascii="Cambria Math" w:hAnsi="Cambria Math"/>
                            <w:lang w:val="en-150"/>
                          </w:rPr>
                          <m:t>∞</m:t>
                        </m:r>
                      </m:sup>
                      <m:e>
                        <m:r>
                          <w:rPr>
                            <w:rFonts w:ascii="Cambria Math" w:hAnsi="Cambria Math"/>
                            <w:lang w:val="en-150"/>
                          </w:rPr>
                          <m:t>h</m:t>
                        </m:r>
                        <m:d>
                          <m:dPr>
                            <m:begChr m:val="["/>
                            <m:endChr m:val="]"/>
                            <m:ctrlPr>
                              <w:rPr>
                                <w:rFonts w:ascii="Cambria Math" w:hAnsi="Cambria Math"/>
                                <w:i/>
                                <w:lang w:val="en-150"/>
                              </w:rPr>
                            </m:ctrlPr>
                          </m:dPr>
                          <m:e>
                            <m:r>
                              <w:rPr>
                                <w:rFonts w:ascii="Cambria Math" w:hAnsi="Cambria Math"/>
                                <w:lang w:val="en-150"/>
                              </w:rPr>
                              <m:t>m, n</m:t>
                            </m:r>
                          </m:e>
                        </m:d>
                        <m:r>
                          <w:rPr>
                            <w:rFonts w:ascii="Cambria Math" w:hAnsi="Cambria Math"/>
                            <w:lang w:val="en-150"/>
                          </w:rPr>
                          <m:t>*x[i-m,j-n]</m:t>
                        </m:r>
                      </m:e>
                    </m:nary>
                  </m:e>
                </m:nary>
              </m:oMath>
            </m:oMathPara>
          </w:p>
        </w:tc>
        <w:tc>
          <w:tcPr>
            <w:tcW w:w="350" w:type="pct"/>
            <w:vAlign w:val="center"/>
          </w:tcPr>
          <w:p w14:paraId="7A420426" w14:textId="3E609BC2" w:rsidR="00C67B6B" w:rsidRPr="00C92C76" w:rsidRDefault="00C67B6B" w:rsidP="00C67B6B">
            <w:pPr>
              <w:ind w:firstLine="0"/>
              <w:jc w:val="right"/>
              <w:rPr>
                <w:lang w:val="en-150"/>
              </w:rPr>
            </w:pPr>
            <w:bookmarkStart w:id="59" w:name="_Toc74569685"/>
            <w:bookmarkStart w:id="60" w:name="_Toc74572294"/>
            <w:r>
              <w:rPr>
                <w:lang w:val="en-150"/>
              </w:rPr>
              <w:t>(</w:t>
            </w:r>
            <w:r>
              <w:fldChar w:fldCharType="begin"/>
            </w:r>
            <w:r>
              <w:instrText xml:space="preserve"> SEQ Equation \* ARABIC </w:instrText>
            </w:r>
            <w:r>
              <w:fldChar w:fldCharType="separate"/>
            </w:r>
            <w:r w:rsidR="00452B2C">
              <w:rPr>
                <w:noProof/>
              </w:rPr>
              <w:t>4</w:t>
            </w:r>
            <w:r>
              <w:fldChar w:fldCharType="end"/>
            </w:r>
            <w:r>
              <w:rPr>
                <w:lang w:val="en-150"/>
              </w:rPr>
              <w:t>)</w:t>
            </w:r>
            <w:bookmarkEnd w:id="59"/>
            <w:bookmarkEnd w:id="60"/>
          </w:p>
        </w:tc>
      </w:tr>
    </w:tbl>
    <w:p w14:paraId="462A1E3B" w14:textId="77777777" w:rsidR="001229AE" w:rsidRPr="00EB5B16" w:rsidRDefault="001229AE" w:rsidP="00EB693E">
      <w:pPr>
        <w:pStyle w:val="ListParagraph"/>
        <w:numPr>
          <w:ilvl w:val="0"/>
          <w:numId w:val="55"/>
        </w:numPr>
        <w:tabs>
          <w:tab w:val="left" w:pos="1843"/>
        </w:tabs>
        <w:rPr>
          <w:rFonts w:ascii="Cambria Math" w:hAnsi="Cambria Math"/>
          <w:lang w:val="en-150"/>
          <w:oMath/>
        </w:rPr>
      </w:pPr>
      <m:oMath>
        <m:r>
          <w:rPr>
            <w:rFonts w:ascii="Cambria Math" w:hAnsi="Cambria Math"/>
            <w:lang w:val="en-150"/>
          </w:rPr>
          <m:t>x</m:t>
        </m:r>
      </m:oMath>
      <w:r w:rsidRPr="00EB5B16">
        <w:rPr>
          <w:lang w:val="en-150"/>
        </w:rPr>
        <w:tab/>
        <w:t>: B</w:t>
      </w:r>
      <w:proofErr w:type="spellStart"/>
      <w:r w:rsidR="00213A7D" w:rsidRPr="00EB5B16">
        <w:rPr>
          <w:lang w:val="en-150"/>
        </w:rPr>
        <w:t>eing</w:t>
      </w:r>
      <w:proofErr w:type="spellEnd"/>
      <w:r w:rsidR="00213A7D" w:rsidRPr="00EB5B16">
        <w:rPr>
          <w:lang w:val="en-150"/>
        </w:rPr>
        <w:t xml:space="preserve"> the input image undergoing the</w:t>
      </w:r>
      <w:r w:rsidRPr="00EB5B16">
        <w:rPr>
          <w:lang w:val="en-150"/>
        </w:rPr>
        <w:t xml:space="preserve"> convolution operation.</w:t>
      </w:r>
    </w:p>
    <w:p w14:paraId="58D69360" w14:textId="77777777" w:rsidR="001229AE" w:rsidRPr="00EB5B16" w:rsidRDefault="001229AE" w:rsidP="00EB693E">
      <w:pPr>
        <w:pStyle w:val="ListParagraph"/>
        <w:numPr>
          <w:ilvl w:val="0"/>
          <w:numId w:val="55"/>
        </w:numPr>
        <w:tabs>
          <w:tab w:val="left" w:pos="1843"/>
        </w:tabs>
        <w:rPr>
          <w:lang w:val="en-150"/>
        </w:rPr>
      </w:pPr>
      <m:oMath>
        <m:r>
          <w:rPr>
            <w:rFonts w:ascii="Cambria Math" w:hAnsi="Cambria Math"/>
            <w:lang w:val="en-150"/>
          </w:rPr>
          <m:t>y</m:t>
        </m:r>
      </m:oMath>
      <w:r w:rsidRPr="00EB5B16">
        <w:rPr>
          <w:lang w:val="en-150"/>
        </w:rPr>
        <w:tab/>
        <w:t>: Being the output image or feature map after said convolution.</w:t>
      </w:r>
    </w:p>
    <w:p w14:paraId="3AE0B0D4" w14:textId="77777777" w:rsidR="001229AE" w:rsidRPr="00EB5B16" w:rsidRDefault="001229AE" w:rsidP="00EB693E">
      <w:pPr>
        <w:pStyle w:val="ListParagraph"/>
        <w:numPr>
          <w:ilvl w:val="0"/>
          <w:numId w:val="55"/>
        </w:numPr>
        <w:tabs>
          <w:tab w:val="left" w:pos="1843"/>
        </w:tabs>
        <w:rPr>
          <w:rFonts w:ascii="Cambria Math" w:hAnsi="Cambria Math"/>
          <w:lang w:val="en-150"/>
          <w:oMath/>
        </w:rPr>
      </w:pPr>
      <m:oMath>
        <m:r>
          <w:rPr>
            <w:rFonts w:ascii="Cambria Math" w:hAnsi="Cambria Math"/>
            <w:lang w:val="en-150"/>
          </w:rPr>
          <m:t>i, j</m:t>
        </m:r>
      </m:oMath>
      <w:r w:rsidRPr="00EB5B16">
        <w:rPr>
          <w:lang w:val="en-150"/>
        </w:rPr>
        <w:tab/>
        <w:t>: Denoting the coordinates of a pixel inside an arbitrary channel</w:t>
      </w:r>
      <w:r w:rsidR="00213A7D" w:rsidRPr="00EB5B16">
        <w:rPr>
          <w:lang w:val="en-150"/>
        </w:rPr>
        <w:t xml:space="preserve"> of </w:t>
      </w:r>
      <m:oMath>
        <m:r>
          <w:rPr>
            <w:rFonts w:ascii="Cambria Math" w:hAnsi="Cambria Math"/>
            <w:lang w:val="en-150"/>
          </w:rPr>
          <m:t>x</m:t>
        </m:r>
      </m:oMath>
      <w:r w:rsidR="00213A7D" w:rsidRPr="00EB5B16">
        <w:rPr>
          <w:lang w:val="en-150"/>
        </w:rPr>
        <w:t xml:space="preserve"> or </w:t>
      </w:r>
      <m:oMath>
        <m:r>
          <w:rPr>
            <w:rFonts w:ascii="Cambria Math" w:hAnsi="Cambria Math"/>
            <w:lang w:val="en-150"/>
          </w:rPr>
          <m:t>y</m:t>
        </m:r>
      </m:oMath>
      <w:r w:rsidRPr="00EB5B16">
        <w:rPr>
          <w:lang w:val="en-150"/>
        </w:rPr>
        <w:t>.</w:t>
      </w:r>
    </w:p>
    <w:p w14:paraId="58EC7E85" w14:textId="52660926" w:rsidR="001229AE" w:rsidRPr="00EB5B16" w:rsidRDefault="001229AE" w:rsidP="00EB693E">
      <w:pPr>
        <w:pStyle w:val="ListParagraph"/>
        <w:numPr>
          <w:ilvl w:val="0"/>
          <w:numId w:val="55"/>
        </w:numPr>
        <w:tabs>
          <w:tab w:val="left" w:pos="1843"/>
        </w:tabs>
        <w:rPr>
          <w:rFonts w:ascii="Cambria Math" w:hAnsi="Cambria Math"/>
          <w:lang w:val="en-150"/>
          <w:oMath/>
        </w:rPr>
      </w:pPr>
      <m:oMath>
        <m:r>
          <w:rPr>
            <w:rFonts w:ascii="Cambria Math" w:hAnsi="Cambria Math"/>
            <w:lang w:val="en-150"/>
          </w:rPr>
          <m:t>h</m:t>
        </m:r>
      </m:oMath>
      <w:r w:rsidRPr="00EB5B16">
        <w:rPr>
          <w:lang w:val="en-150"/>
        </w:rPr>
        <w:tab/>
        <w:t xml:space="preserve">: Convolution kernel, </w:t>
      </w:r>
      <m:oMath>
        <m:r>
          <w:rPr>
            <w:rFonts w:ascii="Cambria Math" w:hAnsi="Cambria Math"/>
            <w:lang w:val="en-150"/>
          </w:rPr>
          <m:t>h[</m:t>
        </m:r>
        <m:r>
          <w:rPr>
            <w:rFonts w:ascii="Cambria Math" w:hAnsi="Cambria Math"/>
            <w:lang w:val="en-150"/>
          </w:rPr>
          <m:t>0,0]</m:t>
        </m:r>
      </m:oMath>
      <w:r w:rsidRPr="00EB5B16">
        <w:rPr>
          <w:lang w:val="en-150"/>
        </w:rPr>
        <w:t xml:space="preserve"> </w:t>
      </w:r>
      <w:r w:rsidR="00213A7D" w:rsidRPr="00EB5B16">
        <w:rPr>
          <w:lang w:val="en-150"/>
        </w:rPr>
        <w:t>denoting</w:t>
      </w:r>
      <w:r w:rsidRPr="00EB5B16">
        <w:rPr>
          <w:lang w:val="en-150"/>
        </w:rPr>
        <w:t xml:space="preserve"> its </w:t>
      </w:r>
      <w:proofErr w:type="spellStart"/>
      <w:r w:rsidRPr="00EB5B16">
        <w:rPr>
          <w:lang w:val="en-150"/>
        </w:rPr>
        <w:t>center</w:t>
      </w:r>
      <w:proofErr w:type="spellEnd"/>
      <w:r w:rsidR="00213A7D" w:rsidRPr="00EB5B16">
        <w:rPr>
          <w:lang w:val="en-150"/>
        </w:rPr>
        <w:t xml:space="preserve"> pixel</w:t>
      </w:r>
      <w:r w:rsidR="004006A9">
        <w:rPr>
          <w:lang w:val="en-US"/>
        </w:rPr>
        <w:t>.</w:t>
      </w:r>
    </w:p>
    <w:p w14:paraId="03BE956D" w14:textId="77777777" w:rsidR="00213A7D" w:rsidRPr="00EB5B16" w:rsidRDefault="001229AE" w:rsidP="00EB693E">
      <w:pPr>
        <w:pStyle w:val="ListParagraph"/>
        <w:numPr>
          <w:ilvl w:val="0"/>
          <w:numId w:val="55"/>
        </w:numPr>
        <w:tabs>
          <w:tab w:val="left" w:pos="1843"/>
        </w:tabs>
        <w:spacing w:after="240"/>
        <w:rPr>
          <w:rFonts w:ascii="Cambria Math" w:hAnsi="Cambria Math"/>
          <w:lang w:val="en-150"/>
          <w:oMath/>
        </w:rPr>
      </w:pPr>
      <m:oMath>
        <m:r>
          <w:rPr>
            <w:rFonts w:ascii="Cambria Math" w:hAnsi="Cambria Math"/>
            <w:lang w:val="en-150"/>
          </w:rPr>
          <m:t>m, n</m:t>
        </m:r>
      </m:oMath>
      <w:r w:rsidRPr="00EB5B16">
        <w:rPr>
          <w:lang w:val="en-150"/>
        </w:rPr>
        <w:tab/>
        <w:t xml:space="preserve">: Helper variables to apply each point in the kernel </w:t>
      </w:r>
      <m:oMath>
        <m:r>
          <w:rPr>
            <w:rFonts w:ascii="Cambria Math" w:hAnsi="Cambria Math"/>
            <w:lang w:val="en-150"/>
          </w:rPr>
          <m:t>h</m:t>
        </m:r>
      </m:oMath>
      <w:r w:rsidRPr="00EB5B16">
        <w:rPr>
          <w:lang w:val="en-150"/>
        </w:rPr>
        <w:t xml:space="preserve"> over the input image.</w:t>
      </w:r>
    </w:p>
    <w:p w14:paraId="417739A9" w14:textId="1F888980" w:rsidR="00B02D42" w:rsidRPr="00EB5B16" w:rsidRDefault="00213A7D" w:rsidP="00B02D42">
      <w:pPr>
        <w:tabs>
          <w:tab w:val="left" w:pos="1985"/>
        </w:tabs>
        <w:rPr>
          <w:lang w:val="en-150"/>
        </w:rPr>
      </w:pPr>
      <w:r w:rsidRPr="00EB5B16">
        <w:rPr>
          <w:lang w:val="en-150"/>
        </w:rPr>
        <w:t xml:space="preserve">A simple example being shown in </w:t>
      </w:r>
      <w:r w:rsidR="00EB5B16">
        <w:rPr>
          <w:lang w:val="en-150"/>
        </w:rPr>
        <w:fldChar w:fldCharType="begin"/>
      </w:r>
      <w:r w:rsidR="00EB5B16">
        <w:rPr>
          <w:lang w:val="en-150"/>
        </w:rPr>
        <w:instrText xml:space="preserve"> REF _Ref74520829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9</w:t>
      </w:r>
      <w:r w:rsidR="00EB5B16">
        <w:rPr>
          <w:lang w:val="en-150"/>
        </w:rPr>
        <w:fldChar w:fldCharType="end"/>
      </w:r>
      <w:r w:rsidRPr="00EB5B16">
        <w:rPr>
          <w:lang w:val="en-150"/>
        </w:rPr>
        <w:t xml:space="preserve">. </w:t>
      </w:r>
      <w:r w:rsidR="00B02D42" w:rsidRPr="00EB5B16">
        <w:rPr>
          <w:lang w:val="en-150"/>
        </w:rPr>
        <w:t>Put i</w:t>
      </w:r>
      <w:r w:rsidRPr="00EB5B16">
        <w:rPr>
          <w:lang w:val="en-150"/>
        </w:rPr>
        <w:t>n words,</w:t>
      </w:r>
      <w:r w:rsidR="00B02D42" w:rsidRPr="00EB5B16">
        <w:rPr>
          <w:lang w:val="en-150"/>
        </w:rPr>
        <w:t xml:space="preserve"> 2D convolutions create an output feature map by </w:t>
      </w:r>
      <w:proofErr w:type="spellStart"/>
      <w:r w:rsidR="00B02D42" w:rsidRPr="00EB5B16">
        <w:rPr>
          <w:lang w:val="en-150"/>
        </w:rPr>
        <w:t>fillling</w:t>
      </w:r>
      <w:proofErr w:type="spellEnd"/>
      <w:r w:rsidR="00B02D42" w:rsidRPr="00EB5B16">
        <w:rPr>
          <w:lang w:val="en-150"/>
        </w:rPr>
        <w:t xml:space="preserve"> each output </w:t>
      </w:r>
      <w:r w:rsidR="0028439A" w:rsidRPr="00EB5B16">
        <w:rPr>
          <w:lang w:val="en-150"/>
        </w:rPr>
        <w:t>pixel</w:t>
      </w:r>
      <w:r w:rsidR="00B02D42" w:rsidRPr="00EB5B16">
        <w:rPr>
          <w:lang w:val="en-150"/>
        </w:rPr>
        <w:t xml:space="preserve"> with the </w:t>
      </w:r>
      <w:r w:rsidRPr="00EB5B16">
        <w:rPr>
          <w:i/>
          <w:lang w:val="en-150"/>
        </w:rPr>
        <w:t>sum of the element-wise product between the kernel and a slice of the input image</w:t>
      </w:r>
      <w:r w:rsidR="00B02D42" w:rsidRPr="00EB5B16">
        <w:rPr>
          <w:lang w:val="en-150"/>
        </w:rPr>
        <w:t>.</w:t>
      </w:r>
      <w:r w:rsidR="00F16329" w:rsidRPr="00EB5B16">
        <w:rPr>
          <w:lang w:val="en-150"/>
        </w:rPr>
        <w:t xml:space="preserve"> Convolutional layers admit inputs of arbitrary dimension, though the output size depends on that of the input.</w:t>
      </w:r>
    </w:p>
    <w:p w14:paraId="15EBD1AD" w14:textId="1CE38847" w:rsidR="007632D9" w:rsidRPr="00EB5B16" w:rsidRDefault="00B02D42" w:rsidP="00B02D42">
      <w:pPr>
        <w:tabs>
          <w:tab w:val="left" w:pos="1985"/>
        </w:tabs>
        <w:rPr>
          <w:lang w:val="en-150"/>
        </w:rPr>
      </w:pPr>
      <w:r w:rsidRPr="00EB5B16">
        <w:rPr>
          <w:lang w:val="en-150"/>
        </w:rPr>
        <w:t xml:space="preserve">In practice, </w:t>
      </w:r>
      <w:r w:rsidR="00213A7D" w:rsidRPr="00EB5B16">
        <w:rPr>
          <w:lang w:val="en-150"/>
        </w:rPr>
        <w:t>convolution operation</w:t>
      </w:r>
      <w:r w:rsidR="0028439A" w:rsidRPr="00EB5B16">
        <w:rPr>
          <w:lang w:val="en-150"/>
        </w:rPr>
        <w:t xml:space="preserve">s quantify the presence of a pattern, </w:t>
      </w:r>
      <w:r w:rsidR="00213A7D" w:rsidRPr="00EB5B16">
        <w:rPr>
          <w:lang w:val="en-150"/>
        </w:rPr>
        <w:t xml:space="preserve">encoded in </w:t>
      </w:r>
      <w:r w:rsidR="0028439A" w:rsidRPr="00EB5B16">
        <w:rPr>
          <w:lang w:val="en-150"/>
        </w:rPr>
        <w:t>its kernel,</w:t>
      </w:r>
      <w:r w:rsidR="00213A7D" w:rsidRPr="00EB5B16">
        <w:rPr>
          <w:lang w:val="en-150"/>
        </w:rPr>
        <w:t xml:space="preserve"> all over the feature map. This concept is easily seen in </w:t>
      </w:r>
      <w:r w:rsidR="00EB5B16">
        <w:rPr>
          <w:lang w:val="en-150"/>
        </w:rPr>
        <w:fldChar w:fldCharType="begin"/>
      </w:r>
      <w:r w:rsidR="00EB5B16">
        <w:rPr>
          <w:lang w:val="en-150"/>
        </w:rPr>
        <w:instrText xml:space="preserve"> REF _Ref74520842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0</w:t>
      </w:r>
      <w:r w:rsidR="00EB5B16">
        <w:rPr>
          <w:lang w:val="en-150"/>
        </w:rPr>
        <w:fldChar w:fldCharType="end"/>
      </w:r>
      <w:r w:rsidR="00213A7D" w:rsidRPr="00EB5B16">
        <w:rPr>
          <w:lang w:val="en-150"/>
        </w:rPr>
        <w:t xml:space="preserve">, which holds an example of a </w:t>
      </w:r>
      <m:oMath>
        <m:r>
          <w:rPr>
            <w:rFonts w:ascii="Cambria Math" w:hAnsi="Cambria Math"/>
            <w:lang w:val="en-150"/>
          </w:rPr>
          <m:t>3x3x1</m:t>
        </m:r>
      </m:oMath>
      <w:r w:rsidR="00213A7D" w:rsidRPr="00EB5B16">
        <w:rPr>
          <w:lang w:val="en-150"/>
        </w:rPr>
        <w:t xml:space="preserve"> size kernel convolution, showing input picture and the output feature map, both single-channel matrices. </w:t>
      </w:r>
      <w:r w:rsidR="0028439A" w:rsidRPr="00EB5B16">
        <w:rPr>
          <w:lang w:val="en-150"/>
        </w:rPr>
        <w:t>It is common that convolutional layers apply 3D convolutions (</w:t>
      </w:r>
      <w:r w:rsidR="00EB5B16" w:rsidRPr="00EB5B16">
        <w:rPr>
          <w:lang w:val="en-150"/>
        </w:rPr>
        <w:t>i.e.,</w:t>
      </w:r>
      <w:r w:rsidR="0028439A" w:rsidRPr="00EB5B16">
        <w:rPr>
          <w:lang w:val="en-150"/>
        </w:rPr>
        <w:t xml:space="preserve"> kernel having various channels in the channel axis). The shape of the kernel defines whether an input feature map is to be broadcasted or </w:t>
      </w:r>
      <w:proofErr w:type="spellStart"/>
      <w:r w:rsidR="0028439A" w:rsidRPr="00EB5B16">
        <w:rPr>
          <w:lang w:val="en-150"/>
        </w:rPr>
        <w:t>shrinked</w:t>
      </w:r>
      <w:proofErr w:type="spellEnd"/>
      <w:r w:rsidR="0028439A" w:rsidRPr="00EB5B16">
        <w:rPr>
          <w:lang w:val="en-150"/>
        </w:rPr>
        <w:t xml:space="preserve"> in any of its axes </w:t>
      </w:r>
      <m:oMath>
        <m:r>
          <w:rPr>
            <w:rFonts w:ascii="Cambria Math" w:hAnsi="Cambria Math"/>
            <w:lang w:val="en-150"/>
          </w:rPr>
          <m:t>[height,  width,  channels]</m:t>
        </m:r>
      </m:oMath>
      <w:r w:rsidR="0028439A" w:rsidRPr="00EB5B16">
        <w:rPr>
          <w:lang w:val="en-150"/>
        </w:rPr>
        <w:t>.</w:t>
      </w:r>
    </w:p>
    <w:p w14:paraId="12D7A60E" w14:textId="77777777" w:rsidR="007632D9" w:rsidRPr="00EB5B16" w:rsidRDefault="0028439A" w:rsidP="00A3216E">
      <w:pPr>
        <w:tabs>
          <w:tab w:val="left" w:pos="1985"/>
        </w:tabs>
        <w:spacing w:after="240"/>
        <w:rPr>
          <w:lang w:val="en-150"/>
        </w:rPr>
      </w:pPr>
      <w:r w:rsidRPr="00EB5B16">
        <w:rPr>
          <w:lang w:val="en-150"/>
        </w:rPr>
        <w:t>The kernel size of a layer is defined when designing the network architecture, but its values are inferred, so</w:t>
      </w:r>
      <w:r w:rsidR="005E4602" w:rsidRPr="00EB5B16">
        <w:rPr>
          <w:lang w:val="en-150"/>
        </w:rPr>
        <w:t xml:space="preserve"> that</w:t>
      </w:r>
      <w:r w:rsidRPr="00EB5B16">
        <w:rPr>
          <w:lang w:val="en-150"/>
        </w:rPr>
        <w:t xml:space="preserve"> the output feature map becomes representative to the problem at hand through training.</w:t>
      </w:r>
      <w:r w:rsidR="005E4602" w:rsidRPr="00EB5B16">
        <w:rPr>
          <w:lang w:val="en-150"/>
        </w:rPr>
        <w:t xml:space="preserve"> Thus, convolutional layers learn patterns of interest in a feature map.</w:t>
      </w:r>
    </w:p>
    <w:p w14:paraId="760A1025" w14:textId="77777777" w:rsidR="00213A7D" w:rsidRPr="00EB5B16" w:rsidRDefault="00213A7D" w:rsidP="00213A7D">
      <w:pPr>
        <w:tabs>
          <w:tab w:val="left" w:pos="1985"/>
        </w:tabs>
        <w:ind w:firstLine="0"/>
        <w:jc w:val="center"/>
        <w:rPr>
          <w:i/>
          <w:lang w:val="en-150"/>
        </w:rPr>
      </w:pPr>
      <w:r w:rsidRPr="00EB5B16">
        <w:rPr>
          <w:i/>
          <w:noProof/>
          <w:lang w:val="en-150" w:eastAsia="en-US"/>
        </w:rPr>
        <w:lastRenderedPageBreak/>
        <w:drawing>
          <wp:inline distT="0" distB="0" distL="0" distR="0" wp14:anchorId="4FD3E67B" wp14:editId="49138ED5">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5837CB50" w:rsidR="00213A7D" w:rsidRPr="00EB5B16" w:rsidRDefault="00DD688C" w:rsidP="00213A7D">
      <w:pPr>
        <w:pStyle w:val="Caption"/>
        <w:spacing w:after="0"/>
        <w:ind w:firstLine="0"/>
        <w:rPr>
          <w:lang w:val="en-150"/>
        </w:rPr>
      </w:pPr>
      <w:bookmarkStart w:id="61" w:name="_Ref74520842"/>
      <w:bookmarkStart w:id="62" w:name="_Toc7457218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0</w:t>
      </w:r>
      <w:r w:rsidRPr="00EB5B16">
        <w:rPr>
          <w:lang w:val="en-150"/>
        </w:rPr>
        <w:fldChar w:fldCharType="end"/>
      </w:r>
      <w:bookmarkEnd w:id="61"/>
      <w:r w:rsidR="00213A7D" w:rsidRPr="00EB5B16">
        <w:rPr>
          <w:lang w:val="en-150"/>
        </w:rPr>
        <w:t xml:space="preserve">: </w:t>
      </w:r>
      <w:r w:rsidR="00B00336" w:rsidRPr="00EB5B16">
        <w:rPr>
          <w:lang w:val="en-150"/>
        </w:rPr>
        <w:t>A simple visual example of 2D convolution</w:t>
      </w:r>
      <w:bookmarkEnd w:id="62"/>
    </w:p>
    <w:p w14:paraId="3A943936" w14:textId="15C8A725" w:rsidR="00A3216E" w:rsidRPr="00EB5B16" w:rsidRDefault="009A7C84" w:rsidP="009A7C84">
      <w:pPr>
        <w:pStyle w:val="Caption"/>
        <w:ind w:firstLine="0"/>
        <w:rPr>
          <w:lang w:val="en-150"/>
        </w:rPr>
      </w:pPr>
      <w:r w:rsidRPr="00EB5B16">
        <w:rPr>
          <w:lang w:val="en-150"/>
        </w:rPr>
        <w:t xml:space="preserve">Source: </w:t>
      </w:r>
      <w:r w:rsidR="00E0691F"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val="en-150"/>
        </w:rPr>
        <w:fldChar w:fldCharType="separate"/>
      </w:r>
      <w:r w:rsidR="00D46F62" w:rsidRPr="00EB5B16">
        <w:rPr>
          <w:b w:val="0"/>
          <w:noProof/>
          <w:lang w:val="en-150"/>
        </w:rPr>
        <w:t>[4]</w:t>
      </w:r>
      <w:r w:rsidR="00E0691F" w:rsidRPr="00EB5B16">
        <w:rPr>
          <w:lang w:val="en-150"/>
        </w:rPr>
        <w:fldChar w:fldCharType="end"/>
      </w:r>
    </w:p>
    <w:p w14:paraId="6363942C" w14:textId="6C753B45" w:rsidR="00EF7502" w:rsidRPr="00EB5B16" w:rsidRDefault="009A7C84" w:rsidP="00326573">
      <w:pPr>
        <w:tabs>
          <w:tab w:val="left" w:pos="1985"/>
        </w:tabs>
        <w:rPr>
          <w:lang w:val="en-150"/>
        </w:rPr>
      </w:pPr>
      <w:r w:rsidRPr="00EB5B16">
        <w:rPr>
          <w:lang w:val="en-150"/>
        </w:rPr>
        <w:t xml:space="preserve">Other relevant operation within </w:t>
      </w:r>
      <w:proofErr w:type="spellStart"/>
      <w:r w:rsidRPr="00EB5B16">
        <w:rPr>
          <w:lang w:val="en-150"/>
        </w:rPr>
        <w:t>CNNs</w:t>
      </w:r>
      <w:proofErr w:type="spellEnd"/>
      <w:r w:rsidRPr="00EB5B16">
        <w:rPr>
          <w:lang w:val="en-150"/>
        </w:rPr>
        <w:t xml:space="preserve"> is the </w:t>
      </w:r>
      <w:r w:rsidRPr="00EB5B16">
        <w:rPr>
          <w:i/>
          <w:lang w:val="en-150"/>
        </w:rPr>
        <w:t>max-pooling</w:t>
      </w:r>
      <w:r w:rsidRPr="00EB5B16">
        <w:rPr>
          <w:lang w:val="en-150"/>
        </w:rPr>
        <w:t xml:space="preserve"> operation. Max-pooling layers are very similar to convolutional layers, only that instead of applying an element-wise product kernel, they keep the maximum value within a group of pixels</w:t>
      </w:r>
      <w:r w:rsidR="00DC22F0" w:rsidRPr="00EB5B16">
        <w:rPr>
          <w:lang w:val="en-150"/>
        </w:rPr>
        <w:t xml:space="preserve"> </w:t>
      </w:r>
      <w:r w:rsidR="00E0691F"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val="en-150"/>
        </w:rPr>
        <w:fldChar w:fldCharType="separate"/>
      </w:r>
      <w:r w:rsidR="00D46F62" w:rsidRPr="00EB5B16">
        <w:rPr>
          <w:noProof/>
          <w:lang w:val="en-150"/>
        </w:rPr>
        <w:t>[4]</w:t>
      </w:r>
      <w:r w:rsidR="00E0691F" w:rsidRPr="00EB5B16">
        <w:rPr>
          <w:lang w:val="en-150"/>
        </w:rPr>
        <w:fldChar w:fldCharType="end"/>
      </w:r>
      <w:r w:rsidRPr="00EB5B16">
        <w:rPr>
          <w:lang w:val="en-150"/>
        </w:rPr>
        <w:t>. When app</w:t>
      </w:r>
      <w:r w:rsidR="00715419" w:rsidRPr="00EB5B16">
        <w:rPr>
          <w:lang w:val="en-150"/>
        </w:rPr>
        <w:t>lying this operation, images are substantially downscaled.</w:t>
      </w:r>
    </w:p>
    <w:p w14:paraId="7E3847BA" w14:textId="77777777" w:rsidR="002A4248" w:rsidRPr="00EB5B16" w:rsidRDefault="00715419" w:rsidP="00326573">
      <w:pPr>
        <w:tabs>
          <w:tab w:val="left" w:pos="1985"/>
        </w:tabs>
        <w:rPr>
          <w:lang w:val="en-150"/>
        </w:rPr>
      </w:pPr>
      <w:r w:rsidRPr="00EB5B16">
        <w:rPr>
          <w:lang w:val="en-150"/>
        </w:rP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EB5B16">
        <w:rPr>
          <w:i/>
          <w:lang w:val="en-150"/>
        </w:rPr>
        <w:t>padding</w:t>
      </w:r>
      <w:r w:rsidRPr="00EB5B16">
        <w:rPr>
          <w:lang w:val="en-150"/>
        </w:rPr>
        <w:t xml:space="preserve">: adding a frame of zeroes around an image so that the convolution operation will output a feature map with the same pixel size as the input. Convolution operations can also be used for image </w:t>
      </w:r>
      <w:proofErr w:type="spellStart"/>
      <w:r w:rsidRPr="00EB5B16">
        <w:rPr>
          <w:lang w:val="en-150"/>
        </w:rPr>
        <w:t>downsampling</w:t>
      </w:r>
      <w:proofErr w:type="spellEnd"/>
      <w:r w:rsidRPr="00EB5B16">
        <w:rPr>
          <w:lang w:val="en-150"/>
        </w:rPr>
        <w:t xml:space="preserve"> by adjusting the </w:t>
      </w:r>
      <w:r w:rsidR="002A4248" w:rsidRPr="00EB5B16">
        <w:rPr>
          <w:i/>
          <w:lang w:val="en-150"/>
        </w:rPr>
        <w:t>stride</w:t>
      </w:r>
      <w:r w:rsidR="002A4248" w:rsidRPr="00EB5B16">
        <w:rPr>
          <w:lang w:val="en-150"/>
        </w:rPr>
        <w:t xml:space="preserve">: the distance in pixels between two windows when sweeping an input feature map with a convolution kernel. Default convolution is </w:t>
      </w:r>
      <w:proofErr w:type="spellStart"/>
      <w:r w:rsidR="002A4248" w:rsidRPr="00EB5B16">
        <w:rPr>
          <w:i/>
          <w:lang w:val="en-150"/>
        </w:rPr>
        <w:t>unstrided</w:t>
      </w:r>
      <w:proofErr w:type="spellEnd"/>
      <w:r w:rsidR="002A4248" w:rsidRPr="00EB5B16">
        <w:rPr>
          <w:lang w:val="en-150"/>
        </w:rPr>
        <w:t xml:space="preserve">, or </w:t>
      </w:r>
      <m:oMath>
        <m:r>
          <w:rPr>
            <w:rFonts w:ascii="Cambria Math" w:hAnsi="Cambria Math"/>
            <w:lang w:val="en-150"/>
          </w:rPr>
          <m:t>stride=1</m:t>
        </m:r>
      </m:oMath>
      <w:r w:rsidR="002A4248" w:rsidRPr="00EB5B16">
        <w:rPr>
          <w:lang w:val="en-150"/>
        </w:rPr>
        <w:t xml:space="preserve">, meaning that these windows are strictly contiguous. While padding and stride are concepts typically visualized in the </w:t>
      </w:r>
      <m:oMath>
        <m:r>
          <w:rPr>
            <w:rFonts w:ascii="Cambria Math" w:hAnsi="Cambria Math"/>
            <w:lang w:val="en-150"/>
          </w:rPr>
          <m:t>[height, width]</m:t>
        </m:r>
      </m:oMath>
      <w:r w:rsidR="002A4248" w:rsidRPr="00EB5B16">
        <w:rPr>
          <w:lang w:val="en-150"/>
        </w:rPr>
        <w:t xml:space="preserve"> axes, the same concepts can apply to the </w:t>
      </w:r>
      <m:oMath>
        <m:r>
          <w:rPr>
            <w:rFonts w:ascii="Cambria Math" w:hAnsi="Cambria Math"/>
            <w:lang w:val="en-150"/>
          </w:rPr>
          <m:t>[channels]</m:t>
        </m:r>
      </m:oMath>
      <w:r w:rsidR="002A4248" w:rsidRPr="00EB5B16">
        <w:rPr>
          <w:lang w:val="en-150"/>
        </w:rPr>
        <w:t xml:space="preserve"> dimension. </w:t>
      </w:r>
    </w:p>
    <w:p w14:paraId="5024B26A" w14:textId="064AF793" w:rsidR="002A4248" w:rsidRDefault="002A4248" w:rsidP="00C67B6B">
      <w:pPr>
        <w:tabs>
          <w:tab w:val="left" w:pos="1985"/>
        </w:tabs>
        <w:rPr>
          <w:lang w:val="en-150"/>
        </w:rPr>
      </w:pPr>
      <w:r w:rsidRPr="00EB5B16">
        <w:rPr>
          <w:lang w:val="en-150"/>
        </w:rPr>
        <w:t xml:space="preserve">In any of these axes, the relationship between the number of features (pixels in </w:t>
      </w:r>
      <m:oMath>
        <m:r>
          <w:rPr>
            <w:rFonts w:ascii="Cambria Math" w:hAnsi="Cambria Math"/>
            <w:lang w:val="en-150"/>
          </w:rPr>
          <m:t>[height, width]</m:t>
        </m:r>
      </m:oMath>
      <w:r w:rsidRPr="00EB5B16">
        <w:rPr>
          <w:lang w:val="en-150"/>
        </w:rPr>
        <w:t xml:space="preserve"> or single-channel feature maps for </w:t>
      </w:r>
      <m:oMath>
        <m:r>
          <w:rPr>
            <w:rFonts w:ascii="Cambria Math" w:hAnsi="Cambria Math"/>
            <w:lang w:val="en-150"/>
          </w:rPr>
          <m:t>[channels]</m:t>
        </m:r>
      </m:oMath>
      <w:r w:rsidRPr="00EB5B16">
        <w:rPr>
          <w:lang w:val="en-150"/>
        </w:rPr>
        <w:t>) in the input and output of a convolution operation can be expressed as</w:t>
      </w:r>
      <w:r w:rsidR="00C67B6B">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C67B6B" w14:paraId="7EFA3E44" w14:textId="77777777" w:rsidTr="00C67B6B">
        <w:trPr>
          <w:trHeight w:val="1134"/>
        </w:trPr>
        <w:tc>
          <w:tcPr>
            <w:tcW w:w="350" w:type="pct"/>
            <w:vAlign w:val="center"/>
          </w:tcPr>
          <w:p w14:paraId="2E464571" w14:textId="77777777" w:rsidR="00C67B6B" w:rsidRDefault="00C67B6B" w:rsidP="00DF0906">
            <w:pPr>
              <w:ind w:firstLine="0"/>
              <w:jc w:val="center"/>
              <w:rPr>
                <w:lang w:val="en-150"/>
              </w:rPr>
            </w:pPr>
          </w:p>
        </w:tc>
        <w:tc>
          <w:tcPr>
            <w:tcW w:w="4300" w:type="pct"/>
            <w:vAlign w:val="center"/>
          </w:tcPr>
          <w:p w14:paraId="58E2C462" w14:textId="3F450BC8" w:rsidR="00C67B6B" w:rsidRDefault="00A952ED" w:rsidP="00DF0906">
            <w:pPr>
              <w:ind w:firstLine="0"/>
              <w:jc w:val="center"/>
              <w:rPr>
                <w:lang w:val="en-150"/>
              </w:rPr>
            </w:pPr>
            <m:oMathPara>
              <m:oMath>
                <m:sSub>
                  <m:sSubPr>
                    <m:ctrlPr>
                      <w:rPr>
                        <w:rFonts w:ascii="Cambria Math" w:hAnsi="Cambria Math"/>
                        <w:i/>
                        <w:lang w:val="en-150"/>
                      </w:rPr>
                    </m:ctrlPr>
                  </m:sSubPr>
                  <m:e>
                    <m:r>
                      <w:rPr>
                        <w:rFonts w:ascii="Cambria Math" w:hAnsi="Cambria Math"/>
                        <w:lang w:val="en-150"/>
                      </w:rPr>
                      <m:t>n</m:t>
                    </m:r>
                  </m:e>
                  <m:sub>
                    <m:r>
                      <w:rPr>
                        <w:rFonts w:ascii="Cambria Math" w:hAnsi="Cambria Math"/>
                        <w:lang w:val="en-150"/>
                      </w:rPr>
                      <m:t>y</m:t>
                    </m:r>
                  </m:sub>
                </m:sSub>
                <m:r>
                  <w:rPr>
                    <w:rFonts w:ascii="Cambria Math" w:hAnsi="Cambria Math"/>
                    <w:lang w:val="en-150"/>
                  </w:rPr>
                  <m:t>=</m:t>
                </m:r>
                <m:d>
                  <m:dPr>
                    <m:ctrlPr>
                      <w:rPr>
                        <w:rFonts w:ascii="Cambria Math" w:hAnsi="Cambria Math"/>
                        <w:i/>
                        <w:lang w:val="en-150"/>
                      </w:rPr>
                    </m:ctrlPr>
                  </m:dPr>
                  <m:e>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n</m:t>
                            </m:r>
                          </m:e>
                          <m:sub>
                            <m:r>
                              <w:rPr>
                                <w:rFonts w:ascii="Cambria Math" w:hAnsi="Cambria Math"/>
                                <w:lang w:val="en-150"/>
                              </w:rPr>
                              <m:t>x</m:t>
                            </m:r>
                          </m:sub>
                        </m:sSub>
                        <m:r>
                          <w:rPr>
                            <w:rFonts w:ascii="Cambria Math" w:hAnsi="Cambria Math"/>
                            <w:lang w:val="en-150"/>
                          </w:rPr>
                          <m:t>+2p-k</m:t>
                        </m:r>
                      </m:num>
                      <m:den>
                        <m:r>
                          <w:rPr>
                            <w:rFonts w:ascii="Cambria Math" w:hAnsi="Cambria Math"/>
                            <w:lang w:val="en-150"/>
                          </w:rPr>
                          <m:t>s</m:t>
                        </m:r>
                      </m:den>
                    </m:f>
                  </m:e>
                </m:d>
                <m:r>
                  <w:rPr>
                    <w:rFonts w:ascii="Cambria Math" w:hAnsi="Cambria Math"/>
                    <w:lang w:val="en-150"/>
                  </w:rPr>
                  <m:t>+1</m:t>
                </m:r>
              </m:oMath>
            </m:oMathPara>
          </w:p>
        </w:tc>
        <w:tc>
          <w:tcPr>
            <w:tcW w:w="350" w:type="pct"/>
            <w:vAlign w:val="center"/>
          </w:tcPr>
          <w:p w14:paraId="0E94D69F" w14:textId="27942340" w:rsidR="00C67B6B" w:rsidRPr="00C92C76" w:rsidRDefault="00C67B6B" w:rsidP="00DF0906">
            <w:pPr>
              <w:ind w:firstLine="0"/>
              <w:jc w:val="right"/>
              <w:rPr>
                <w:lang w:val="en-150"/>
              </w:rPr>
            </w:pPr>
            <w:bookmarkStart w:id="63" w:name="_Toc74569686"/>
            <w:bookmarkStart w:id="64" w:name="_Toc74572295"/>
            <w:r>
              <w:rPr>
                <w:lang w:val="en-150"/>
              </w:rPr>
              <w:t>(</w:t>
            </w:r>
            <w:r>
              <w:fldChar w:fldCharType="begin"/>
            </w:r>
            <w:r>
              <w:instrText xml:space="preserve"> SEQ Equation \* ARABIC </w:instrText>
            </w:r>
            <w:r>
              <w:fldChar w:fldCharType="separate"/>
            </w:r>
            <w:r w:rsidR="00452B2C">
              <w:rPr>
                <w:noProof/>
              </w:rPr>
              <w:t>5</w:t>
            </w:r>
            <w:r>
              <w:fldChar w:fldCharType="end"/>
            </w:r>
            <w:r>
              <w:rPr>
                <w:lang w:val="en-150"/>
              </w:rPr>
              <w:t>)</w:t>
            </w:r>
            <w:bookmarkEnd w:id="63"/>
            <w:bookmarkEnd w:id="64"/>
          </w:p>
        </w:tc>
      </w:tr>
    </w:tbl>
    <w:p w14:paraId="0C7DE10E" w14:textId="77777777" w:rsidR="002A4248" w:rsidRPr="00EB5B16" w:rsidRDefault="00A952ED" w:rsidP="00EB693E">
      <w:pPr>
        <w:pStyle w:val="ListParagraph"/>
        <w:numPr>
          <w:ilvl w:val="0"/>
          <w:numId w:val="56"/>
        </w:numPr>
        <w:tabs>
          <w:tab w:val="left" w:pos="1843"/>
        </w:tabs>
        <w:spacing w:after="240"/>
        <w:rPr>
          <w:lang w:val="en-150"/>
        </w:rPr>
      </w:pPr>
      <m:oMath>
        <m:sSub>
          <m:sSubPr>
            <m:ctrlPr>
              <w:rPr>
                <w:rFonts w:ascii="Cambria Math" w:hAnsi="Cambria Math"/>
                <w:i/>
                <w:lang w:val="en-150"/>
              </w:rPr>
            </m:ctrlPr>
          </m:sSubPr>
          <m:e>
            <m:r>
              <w:rPr>
                <w:rFonts w:ascii="Cambria Math" w:hAnsi="Cambria Math"/>
                <w:lang w:val="en-150"/>
              </w:rPr>
              <m:t>n</m:t>
            </m:r>
          </m:e>
          <m:sub>
            <m:r>
              <w:rPr>
                <w:rFonts w:ascii="Cambria Math" w:hAnsi="Cambria Math"/>
                <w:lang w:val="en-150"/>
              </w:rPr>
              <m:t>y</m:t>
            </m:r>
          </m:sub>
        </m:sSub>
      </m:oMath>
      <w:r w:rsidR="002A4248" w:rsidRPr="00EB5B16">
        <w:rPr>
          <w:lang w:val="en-150"/>
        </w:rPr>
        <w:t xml:space="preserve">, </w:t>
      </w:r>
      <m:oMath>
        <m:sSub>
          <m:sSubPr>
            <m:ctrlPr>
              <w:rPr>
                <w:rFonts w:ascii="Cambria Math" w:hAnsi="Cambria Math"/>
                <w:i/>
                <w:lang w:val="en-150"/>
              </w:rPr>
            </m:ctrlPr>
          </m:sSubPr>
          <m:e>
            <m:r>
              <w:rPr>
                <w:rFonts w:ascii="Cambria Math" w:hAnsi="Cambria Math"/>
                <w:lang w:val="en-150"/>
              </w:rPr>
              <m:t>n</m:t>
            </m:r>
          </m:e>
          <m:sub>
            <m:r>
              <w:rPr>
                <w:rFonts w:ascii="Cambria Math" w:hAnsi="Cambria Math"/>
                <w:lang w:val="en-150"/>
              </w:rPr>
              <m:t>x</m:t>
            </m:r>
          </m:sub>
        </m:sSub>
      </m:oMath>
      <w:r w:rsidR="002A4248" w:rsidRPr="00EB5B16">
        <w:rPr>
          <w:lang w:val="en-150"/>
        </w:rPr>
        <w:tab/>
        <w:t>: Number of features in output and input feature map, respectively.</w:t>
      </w:r>
    </w:p>
    <w:p w14:paraId="542FA00A" w14:textId="77777777" w:rsidR="002A4248" w:rsidRPr="00EB5B16" w:rsidRDefault="002A4248" w:rsidP="00EB693E">
      <w:pPr>
        <w:pStyle w:val="ListParagraph"/>
        <w:numPr>
          <w:ilvl w:val="0"/>
          <w:numId w:val="56"/>
        </w:numPr>
        <w:tabs>
          <w:tab w:val="left" w:pos="1843"/>
        </w:tabs>
        <w:spacing w:after="240"/>
        <w:rPr>
          <w:lang w:val="en-150"/>
        </w:rPr>
      </w:pPr>
      <m:oMath>
        <m:r>
          <w:rPr>
            <w:rFonts w:ascii="Cambria Math" w:hAnsi="Cambria Math"/>
            <w:lang w:val="en-150"/>
          </w:rPr>
          <m:t>p</m:t>
        </m:r>
      </m:oMath>
      <w:r w:rsidRPr="00EB5B16">
        <w:rPr>
          <w:lang w:val="en-150"/>
        </w:rPr>
        <w:tab/>
        <w:t>: Padding size (or number of zeroes added around the feature map).</w:t>
      </w:r>
    </w:p>
    <w:p w14:paraId="421B8430" w14:textId="77777777" w:rsidR="002A4248" w:rsidRPr="00EB5B16" w:rsidRDefault="002A4248" w:rsidP="00EB693E">
      <w:pPr>
        <w:pStyle w:val="ListParagraph"/>
        <w:numPr>
          <w:ilvl w:val="0"/>
          <w:numId w:val="56"/>
        </w:numPr>
        <w:tabs>
          <w:tab w:val="left" w:pos="1843"/>
        </w:tabs>
        <w:spacing w:after="240"/>
        <w:rPr>
          <w:rFonts w:ascii="Cambria Math" w:hAnsi="Cambria Math"/>
          <w:lang w:val="en-150"/>
          <w:oMath/>
        </w:rPr>
      </w:pPr>
      <m:oMath>
        <m:r>
          <w:rPr>
            <w:rFonts w:ascii="Cambria Math" w:hAnsi="Cambria Math"/>
            <w:lang w:val="en-150"/>
          </w:rPr>
          <m:t>s</m:t>
        </m:r>
      </m:oMath>
      <w:r w:rsidRPr="00EB5B16">
        <w:rPr>
          <w:lang w:val="en-150"/>
        </w:rPr>
        <w:tab/>
        <w:t>: Stride size (or distance between two consecutive kernel windows).</w:t>
      </w:r>
    </w:p>
    <w:p w14:paraId="34AAF623" w14:textId="77777777" w:rsidR="002A4248" w:rsidRPr="00EB5B16" w:rsidRDefault="002A4248" w:rsidP="00EB693E">
      <w:pPr>
        <w:pStyle w:val="ListParagraph"/>
        <w:numPr>
          <w:ilvl w:val="0"/>
          <w:numId w:val="56"/>
        </w:numPr>
        <w:tabs>
          <w:tab w:val="left" w:pos="1843"/>
        </w:tabs>
        <w:spacing w:after="240"/>
        <w:rPr>
          <w:rFonts w:ascii="Cambria Math" w:hAnsi="Cambria Math"/>
          <w:lang w:val="en-150"/>
          <w:oMath/>
        </w:rPr>
      </w:pPr>
      <m:oMath>
        <m:r>
          <w:rPr>
            <w:rFonts w:ascii="Cambria Math" w:hAnsi="Cambria Math"/>
            <w:lang w:val="en-150"/>
          </w:rPr>
          <m:t>k</m:t>
        </m:r>
      </m:oMath>
      <w:r w:rsidRPr="00EB5B16">
        <w:rPr>
          <w:lang w:val="en-150"/>
        </w:rPr>
        <w:tab/>
        <w:t>: Kernel size, measured in the same direction as the feature of interest.</w:t>
      </w:r>
    </w:p>
    <w:p w14:paraId="1DB1683F" w14:textId="77777777" w:rsidR="00EF7502" w:rsidRPr="00EB5B16" w:rsidRDefault="00EF7502" w:rsidP="00DC22F0">
      <w:pPr>
        <w:pStyle w:val="Heading3"/>
        <w:rPr>
          <w:lang w:val="en-150"/>
        </w:rPr>
      </w:pPr>
      <w:bookmarkStart w:id="65" w:name="_Toc74572074"/>
      <w:r w:rsidRPr="00EB5B16">
        <w:rPr>
          <w:lang w:val="en-150"/>
        </w:rPr>
        <w:lastRenderedPageBreak/>
        <w:t>Data augmentation</w:t>
      </w:r>
      <w:bookmarkEnd w:id="65"/>
    </w:p>
    <w:p w14:paraId="39F8EFF6" w14:textId="63C7800E" w:rsidR="00DC22F0" w:rsidRPr="00EB5B16" w:rsidRDefault="00DC22F0" w:rsidP="00DC22F0">
      <w:pPr>
        <w:rPr>
          <w:lang w:val="en-150"/>
        </w:rPr>
      </w:pPr>
      <w:r w:rsidRPr="00EB5B16">
        <w:rPr>
          <w:lang w:val="en-150"/>
        </w:rPr>
        <w:t xml:space="preserve">Overfitting is caused by having few examples to train a model on, so the model has trouble generalizing to new data. A common method to greatly reduce overfitting on image data is to artificially enlarge the data using </w:t>
      </w:r>
      <w:r w:rsidR="00E722D5" w:rsidRPr="00EB5B16">
        <w:rPr>
          <w:lang w:val="en-150"/>
        </w:rPr>
        <w:t xml:space="preserve">random </w:t>
      </w:r>
      <w:r w:rsidRPr="00EB5B16">
        <w:rPr>
          <w:lang w:val="en-150"/>
        </w:rPr>
        <w:t xml:space="preserve">label-preserving transformations </w:t>
      </w:r>
      <w:r w:rsidR="00E722D5" w:rsidRPr="00EB5B16">
        <w:rPr>
          <w:lang w:val="en-150"/>
        </w:rPr>
        <w:t>that yield</w:t>
      </w:r>
      <w:r w:rsidRPr="00EB5B16">
        <w:rPr>
          <w:lang w:val="en-150"/>
        </w:rPr>
        <w:t xml:space="preserve"> believable-looking images </w:t>
      </w:r>
      <w:r w:rsidR="00E0691F"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val="en-150"/>
        </w:rPr>
        <w:fldChar w:fldCharType="separate"/>
      </w:r>
      <w:r w:rsidR="00D46F62" w:rsidRPr="00EB5B16">
        <w:rPr>
          <w:noProof/>
          <w:lang w:val="en-150"/>
        </w:rPr>
        <w:t>[4]</w:t>
      </w:r>
      <w:r w:rsidR="00E0691F" w:rsidRPr="00EB5B16">
        <w:rPr>
          <w:lang w:val="en-150"/>
        </w:rPr>
        <w:fldChar w:fldCharType="end"/>
      </w:r>
      <w:r w:rsidRPr="00EB5B16">
        <w:rPr>
          <w:lang w:val="en-150"/>
        </w:rPr>
        <w:t xml:space="preserve">. This technique is known as </w:t>
      </w:r>
      <w:r w:rsidRPr="00EB5B16">
        <w:rPr>
          <w:i/>
          <w:lang w:val="en-150"/>
        </w:rPr>
        <w:t>data augmentation.</w:t>
      </w:r>
      <w:r w:rsidR="00EF05FA" w:rsidRPr="00EB5B16">
        <w:rPr>
          <w:i/>
          <w:lang w:val="en-150"/>
        </w:rPr>
        <w:t xml:space="preserve"> </w:t>
      </w:r>
      <w:r w:rsidR="00E722D5" w:rsidRPr="00EB5B16">
        <w:rPr>
          <w:lang w:val="en-150"/>
        </w:rPr>
        <w:t xml:space="preserve">Data augmentation is generally performed in-line when training a network, meaning that transformed images are not stored in disk. This way, a neural network never trains on two equal </w:t>
      </w:r>
      <w:proofErr w:type="spellStart"/>
      <w:r w:rsidR="00E722D5" w:rsidRPr="00EB5B16">
        <w:rPr>
          <w:lang w:val="en-150"/>
        </w:rPr>
        <w:t>imaegs</w:t>
      </w:r>
      <w:proofErr w:type="spellEnd"/>
      <w:r w:rsidR="00E722D5" w:rsidRPr="00EB5B16">
        <w:rPr>
          <w:lang w:val="en-150"/>
        </w:rPr>
        <w:t>, its generalization power greatly increasing.</w:t>
      </w:r>
      <w:r w:rsidR="00EF05FA" w:rsidRPr="00EB5B16">
        <w:rPr>
          <w:lang w:val="en-150"/>
        </w:rPr>
        <w:t xml:space="preserve"> </w:t>
      </w:r>
      <w:r w:rsidR="003A1C23" w:rsidRPr="00EB5B16">
        <w:rPr>
          <w:lang w:val="en-150"/>
        </w:rPr>
        <w:t>Some</w:t>
      </w:r>
      <w:r w:rsidR="00EF05FA" w:rsidRPr="00EB5B16">
        <w:rPr>
          <w:lang w:val="en-150"/>
        </w:rPr>
        <w:t xml:space="preserve"> image transformations</w:t>
      </w:r>
      <w:r w:rsidR="003A1C23" w:rsidRPr="00EB5B16">
        <w:rPr>
          <w:lang w:val="en-150"/>
        </w:rPr>
        <w:t xml:space="preserve"> </w:t>
      </w:r>
      <w:proofErr w:type="spellStart"/>
      <w:r w:rsidR="003A1C23" w:rsidRPr="00EB5B16">
        <w:rPr>
          <w:lang w:val="en-150"/>
        </w:rPr>
        <w:t>comonly</w:t>
      </w:r>
      <w:proofErr w:type="spellEnd"/>
      <w:r w:rsidR="00EF05FA" w:rsidRPr="00EB5B16">
        <w:rPr>
          <w:lang w:val="en-150"/>
        </w:rPr>
        <w:t xml:space="preserve"> used for data augmentation are:</w:t>
      </w:r>
    </w:p>
    <w:p w14:paraId="1E1A7740" w14:textId="77777777" w:rsidR="00EF7502" w:rsidRPr="00EB5B16" w:rsidRDefault="00EF05FA" w:rsidP="00EB693E">
      <w:pPr>
        <w:pStyle w:val="ListParagraph"/>
        <w:numPr>
          <w:ilvl w:val="0"/>
          <w:numId w:val="57"/>
        </w:numPr>
        <w:tabs>
          <w:tab w:val="left" w:pos="2268"/>
        </w:tabs>
        <w:rPr>
          <w:lang w:val="en-150"/>
        </w:rPr>
      </w:pPr>
      <w:r w:rsidRPr="00EB5B16">
        <w:rPr>
          <w:lang w:val="en-150"/>
        </w:rPr>
        <w:t>Mirroring</w:t>
      </w:r>
      <w:r w:rsidRPr="00EB5B16">
        <w:rPr>
          <w:lang w:val="en-150"/>
        </w:rPr>
        <w:tab/>
        <w:t>: Either horizontally or vertically.</w:t>
      </w:r>
    </w:p>
    <w:p w14:paraId="785DA5A4" w14:textId="77777777" w:rsidR="003A1C23" w:rsidRPr="00EB5B16" w:rsidRDefault="003A1C23" w:rsidP="00EB693E">
      <w:pPr>
        <w:pStyle w:val="ListParagraph"/>
        <w:numPr>
          <w:ilvl w:val="0"/>
          <w:numId w:val="57"/>
        </w:numPr>
        <w:tabs>
          <w:tab w:val="left" w:pos="2268"/>
        </w:tabs>
        <w:rPr>
          <w:lang w:val="en-150"/>
        </w:rPr>
      </w:pPr>
      <w:r w:rsidRPr="00EB5B16">
        <w:rPr>
          <w:lang w:val="en-150"/>
        </w:rPr>
        <w:t>Rotation</w:t>
      </w:r>
      <w:r w:rsidRPr="00EB5B16">
        <w:rPr>
          <w:lang w:val="en-150"/>
        </w:rPr>
        <w:tab/>
        <w:t xml:space="preserve">: Clockwise or </w:t>
      </w:r>
      <w:proofErr w:type="spellStart"/>
      <w:r w:rsidRPr="00EB5B16">
        <w:rPr>
          <w:lang w:val="en-150"/>
        </w:rPr>
        <w:t>counterclockwise</w:t>
      </w:r>
      <w:proofErr w:type="spellEnd"/>
      <w:r w:rsidRPr="00EB5B16">
        <w:rPr>
          <w:lang w:val="en-150"/>
        </w:rPr>
        <w:t>.</w:t>
      </w:r>
    </w:p>
    <w:p w14:paraId="3BA88B26" w14:textId="77777777" w:rsidR="00EF05FA" w:rsidRPr="00EB5B16" w:rsidRDefault="00EF05FA" w:rsidP="00EB693E">
      <w:pPr>
        <w:pStyle w:val="ListParagraph"/>
        <w:numPr>
          <w:ilvl w:val="0"/>
          <w:numId w:val="57"/>
        </w:numPr>
        <w:tabs>
          <w:tab w:val="left" w:pos="2268"/>
        </w:tabs>
        <w:rPr>
          <w:lang w:val="en-150"/>
        </w:rPr>
      </w:pPr>
      <w:r w:rsidRPr="00EB5B16">
        <w:rPr>
          <w:lang w:val="en-150"/>
        </w:rPr>
        <w:t>Blurring</w:t>
      </w:r>
      <w:r w:rsidRPr="00EB5B16">
        <w:rPr>
          <w:lang w:val="en-150"/>
        </w:rPr>
        <w:tab/>
        <w:t xml:space="preserve">: Applying either </w:t>
      </w:r>
      <w:r w:rsidRPr="00EB5B16">
        <w:rPr>
          <w:i/>
          <w:lang w:val="en-150"/>
        </w:rPr>
        <w:t>gaussian noise</w:t>
      </w:r>
      <w:r w:rsidRPr="00EB5B16">
        <w:rPr>
          <w:lang w:val="en-150"/>
        </w:rPr>
        <w:t xml:space="preserve"> or directional blurring effects.</w:t>
      </w:r>
    </w:p>
    <w:p w14:paraId="4BEF1356" w14:textId="77777777" w:rsidR="00EF05FA" w:rsidRPr="00EB5B16" w:rsidRDefault="00EF05FA" w:rsidP="00EB693E">
      <w:pPr>
        <w:pStyle w:val="ListParagraph"/>
        <w:numPr>
          <w:ilvl w:val="0"/>
          <w:numId w:val="57"/>
        </w:numPr>
        <w:tabs>
          <w:tab w:val="left" w:pos="2268"/>
        </w:tabs>
        <w:rPr>
          <w:lang w:val="en-150"/>
        </w:rPr>
      </w:pPr>
      <w:proofErr w:type="spellStart"/>
      <w:r w:rsidRPr="00EB5B16">
        <w:rPr>
          <w:lang w:val="en-150"/>
        </w:rPr>
        <w:t>Brigthness</w:t>
      </w:r>
      <w:proofErr w:type="spellEnd"/>
      <w:r w:rsidRPr="00EB5B16">
        <w:rPr>
          <w:lang w:val="en-150"/>
        </w:rPr>
        <w:tab/>
        <w:t>: Altering brightness and contrast to account for lighting variations.</w:t>
      </w:r>
    </w:p>
    <w:p w14:paraId="2DC59E9D" w14:textId="77777777" w:rsidR="00EF05FA" w:rsidRPr="00EB5B16" w:rsidRDefault="00EF05FA" w:rsidP="00EB693E">
      <w:pPr>
        <w:pStyle w:val="ListParagraph"/>
        <w:numPr>
          <w:ilvl w:val="0"/>
          <w:numId w:val="57"/>
        </w:numPr>
        <w:tabs>
          <w:tab w:val="left" w:pos="2268"/>
        </w:tabs>
        <w:rPr>
          <w:lang w:val="en-150"/>
        </w:rPr>
      </w:pPr>
      <w:r w:rsidRPr="00EB5B16">
        <w:rPr>
          <w:lang w:val="en-150"/>
        </w:rPr>
        <w:t>Hue</w:t>
      </w:r>
      <w:r w:rsidRPr="00EB5B16">
        <w:rPr>
          <w:lang w:val="en-150"/>
        </w:rPr>
        <w:tab/>
        <w:t>: To learn from items of different item colours.</w:t>
      </w:r>
    </w:p>
    <w:p w14:paraId="1162B4BF" w14:textId="77777777" w:rsidR="003A1C23" w:rsidRPr="00EB5B16" w:rsidRDefault="00EF05FA" w:rsidP="00EB693E">
      <w:pPr>
        <w:pStyle w:val="ListParagraph"/>
        <w:numPr>
          <w:ilvl w:val="0"/>
          <w:numId w:val="57"/>
        </w:numPr>
        <w:tabs>
          <w:tab w:val="left" w:pos="2268"/>
        </w:tabs>
        <w:spacing w:after="240"/>
        <w:rPr>
          <w:lang w:val="en-150"/>
        </w:rPr>
      </w:pPr>
      <w:r w:rsidRPr="00EB5B16">
        <w:rPr>
          <w:lang w:val="en-150"/>
        </w:rPr>
        <w:t>Warping</w:t>
      </w:r>
      <w:r w:rsidRPr="00EB5B16">
        <w:rPr>
          <w:lang w:val="en-150"/>
        </w:rPr>
        <w:tab/>
        <w:t>: Geometrical transformations to account for different shapes of items.</w:t>
      </w:r>
      <w:r w:rsidR="003A1C23" w:rsidRPr="00EB5B16">
        <w:rPr>
          <w:lang w:val="en-150"/>
        </w:rPr>
        <w:t xml:space="preserve"> </w:t>
      </w:r>
    </w:p>
    <w:p w14:paraId="12BCB059" w14:textId="025FF887" w:rsidR="00EB52BB" w:rsidRPr="00EB5B16" w:rsidRDefault="003A1C23" w:rsidP="00EB52BB">
      <w:pPr>
        <w:spacing w:after="240"/>
        <w:rPr>
          <w:lang w:val="en-150"/>
        </w:rPr>
      </w:pPr>
      <w:r w:rsidRPr="00EB5B16">
        <w:rPr>
          <w:lang w:val="en-150"/>
        </w:rPr>
        <w:t>Note that not all of the previous transformations will always yield a positive effect</w:t>
      </w:r>
      <w:r w:rsidR="00EB52BB" w:rsidRPr="00EB5B16">
        <w:rPr>
          <w:lang w:val="en-150"/>
        </w:rPr>
        <w:t xml:space="preserve"> on training: </w:t>
      </w:r>
      <w:r w:rsidRPr="00EB5B16">
        <w:rPr>
          <w:lang w:val="en-150"/>
        </w:rPr>
        <w:t xml:space="preserve">mirroring might not be suitable for trying to detect asymmetrical items and hue can be pointless if working with grayscale images. </w:t>
      </w:r>
      <w:r w:rsidR="00EB5B16">
        <w:rPr>
          <w:lang w:val="en-US"/>
        </w:rPr>
        <w:fldChar w:fldCharType="begin"/>
      </w:r>
      <w:r w:rsidR="00EB5B16">
        <w:rPr>
          <w:lang w:val="en-150"/>
        </w:rPr>
        <w:instrText xml:space="preserve"> REF _Ref74520888 \h </w:instrText>
      </w:r>
      <w:r w:rsidR="00EB5B16">
        <w:rPr>
          <w:lang w:val="en-US"/>
        </w:rPr>
      </w:r>
      <w:r w:rsidR="00EB5B16">
        <w:rPr>
          <w:lang w:val="en-US"/>
        </w:rPr>
        <w:fldChar w:fldCharType="separate"/>
      </w:r>
      <w:r w:rsidR="00452B2C" w:rsidRPr="00EB5B16">
        <w:rPr>
          <w:lang w:val="en-150"/>
        </w:rPr>
        <w:t xml:space="preserve">Figure </w:t>
      </w:r>
      <w:r w:rsidR="00452B2C">
        <w:rPr>
          <w:noProof/>
          <w:lang w:val="en-150"/>
        </w:rPr>
        <w:t>11</w:t>
      </w:r>
      <w:r w:rsidR="00EB5B16">
        <w:rPr>
          <w:lang w:val="en-US"/>
        </w:rPr>
        <w:fldChar w:fldCharType="end"/>
      </w:r>
      <w:r w:rsidRPr="00EB5B16">
        <w:rPr>
          <w:lang w:val="en-150"/>
        </w:rPr>
        <w:t xml:space="preserve"> shows an example of some augmentations.</w:t>
      </w:r>
      <w:r w:rsidR="00EB52BB" w:rsidRPr="00EB5B16">
        <w:rPr>
          <w:lang w:val="en-150"/>
        </w:rPr>
        <w:t xml:space="preserve"> </w:t>
      </w:r>
    </w:p>
    <w:p w14:paraId="6BC5F935" w14:textId="77777777" w:rsidR="00EF7502" w:rsidRPr="00EB5B16" w:rsidRDefault="00DC22F0" w:rsidP="00EF05FA">
      <w:pPr>
        <w:jc w:val="center"/>
        <w:rPr>
          <w:lang w:val="en-150"/>
        </w:rPr>
      </w:pPr>
      <w:r w:rsidRPr="00EB5B16">
        <w:rPr>
          <w:noProof/>
          <w:lang w:val="en-150" w:eastAsia="en-US"/>
        </w:rPr>
        <w:drawing>
          <wp:inline distT="0" distB="0" distL="0" distR="0" wp14:anchorId="55949F3C" wp14:editId="0E5B5F7E">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12A1EE7C" w:rsidR="003A1C23" w:rsidRPr="00EB5B16" w:rsidRDefault="00DD688C" w:rsidP="003A1C23">
      <w:pPr>
        <w:pStyle w:val="Caption"/>
        <w:spacing w:after="0"/>
        <w:ind w:firstLine="0"/>
        <w:rPr>
          <w:lang w:val="en-150"/>
        </w:rPr>
      </w:pPr>
      <w:bookmarkStart w:id="66" w:name="_Ref74520888"/>
      <w:bookmarkStart w:id="67" w:name="_Toc7457218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1</w:t>
      </w:r>
      <w:r w:rsidRPr="00EB5B16">
        <w:rPr>
          <w:lang w:val="en-150"/>
        </w:rPr>
        <w:fldChar w:fldCharType="end"/>
      </w:r>
      <w:bookmarkEnd w:id="66"/>
      <w:r w:rsidR="003A1C23" w:rsidRPr="00EB5B16">
        <w:rPr>
          <w:lang w:val="en-150"/>
        </w:rPr>
        <w:t xml:space="preserve">: </w:t>
      </w:r>
      <w:r w:rsidR="00B00336" w:rsidRPr="00EB5B16">
        <w:rPr>
          <w:lang w:val="en-150"/>
        </w:rPr>
        <w:t>Examples of i</w:t>
      </w:r>
      <w:r w:rsidR="003A1C23" w:rsidRPr="00EB5B16">
        <w:rPr>
          <w:lang w:val="en-150"/>
        </w:rPr>
        <w:t>mage augmentation by warping and mirroring</w:t>
      </w:r>
      <w:bookmarkEnd w:id="67"/>
    </w:p>
    <w:p w14:paraId="17F1346E" w14:textId="00090593" w:rsidR="003A1C23" w:rsidRPr="00EB5B16" w:rsidRDefault="003A1C23" w:rsidP="003A1C23">
      <w:pPr>
        <w:pStyle w:val="Caption"/>
        <w:ind w:firstLine="0"/>
        <w:rPr>
          <w:lang w:val="en-150"/>
        </w:rPr>
      </w:pPr>
      <w:r w:rsidRPr="00EB5B16">
        <w:rPr>
          <w:lang w:val="en-150"/>
        </w:rPr>
        <w:t xml:space="preserve">Source: </w:t>
      </w:r>
      <w:r w:rsidR="00E0691F"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val="en-150"/>
        </w:rPr>
        <w:fldChar w:fldCharType="separate"/>
      </w:r>
      <w:r w:rsidR="00D46F62" w:rsidRPr="00EB5B16">
        <w:rPr>
          <w:b w:val="0"/>
          <w:noProof/>
          <w:lang w:val="en-150"/>
        </w:rPr>
        <w:t>[4]</w:t>
      </w:r>
      <w:r w:rsidR="00E0691F" w:rsidRPr="00EB5B16">
        <w:rPr>
          <w:lang w:val="en-150"/>
        </w:rPr>
        <w:fldChar w:fldCharType="end"/>
      </w:r>
    </w:p>
    <w:p w14:paraId="1B7512C4" w14:textId="77777777" w:rsidR="005D588D" w:rsidRPr="00EB5B16" w:rsidRDefault="00DB501B" w:rsidP="005D588D">
      <w:pPr>
        <w:pStyle w:val="Heading3"/>
        <w:rPr>
          <w:lang w:val="en-150"/>
        </w:rPr>
      </w:pPr>
      <w:bookmarkStart w:id="68" w:name="_Toc74572075"/>
      <w:r w:rsidRPr="00EB5B16">
        <w:rPr>
          <w:lang w:val="en-150"/>
        </w:rPr>
        <w:lastRenderedPageBreak/>
        <w:t xml:space="preserve">Transfer learning. </w:t>
      </w:r>
      <w:r w:rsidR="005D588D" w:rsidRPr="00EB5B16">
        <w:rPr>
          <w:lang w:val="en-150"/>
        </w:rPr>
        <w:t>Feature extraction and fine-tuning</w:t>
      </w:r>
      <w:bookmarkEnd w:id="68"/>
    </w:p>
    <w:p w14:paraId="755DA285" w14:textId="3D2EA72E" w:rsidR="005D588D" w:rsidRPr="00EB5B16" w:rsidRDefault="00DB501B" w:rsidP="005D588D">
      <w:pPr>
        <w:rPr>
          <w:lang w:val="en-150"/>
        </w:rPr>
      </w:pPr>
      <w:r w:rsidRPr="00EB5B16">
        <w:rPr>
          <w:i/>
          <w:lang w:val="en-150"/>
        </w:rPr>
        <w:t>Transfer learning</w:t>
      </w:r>
      <w:r w:rsidRPr="00EB5B16">
        <w:rPr>
          <w:lang w:val="en-150"/>
        </w:rPr>
        <w:t xml:space="preserve"> is the practice of using a </w:t>
      </w:r>
      <w:r w:rsidR="00BC41B7" w:rsidRPr="00EB5B16">
        <w:rPr>
          <w:lang w:val="en-150"/>
        </w:rPr>
        <w:t>neural network</w:t>
      </w:r>
      <w:r w:rsidRPr="00EB5B16">
        <w:rPr>
          <w:lang w:val="en-150"/>
        </w:rPr>
        <w:t xml:space="preserve"> that has been pretrained on a large amount of data to solve a task  </w:t>
      </w:r>
      <m:oMath>
        <m:sSub>
          <m:sSubPr>
            <m:ctrlPr>
              <w:rPr>
                <w:rFonts w:ascii="Cambria Math" w:hAnsi="Cambria Math"/>
                <w:i/>
                <w:lang w:val="en-150"/>
              </w:rPr>
            </m:ctrlPr>
          </m:sSubPr>
          <m:e>
            <m:r>
              <w:rPr>
                <w:rFonts w:ascii="Cambria Math" w:hAnsi="Cambria Math"/>
                <w:lang w:val="en-150"/>
              </w:rPr>
              <m:t>T</m:t>
            </m:r>
          </m:e>
          <m:sub>
            <m:r>
              <w:rPr>
                <w:rFonts w:ascii="Cambria Math" w:hAnsi="Cambria Math"/>
                <w:lang w:val="en-150"/>
              </w:rPr>
              <m:t>1</m:t>
            </m:r>
          </m:sub>
        </m:sSub>
      </m:oMath>
      <w:r w:rsidRPr="00EB5B16">
        <w:rPr>
          <w:lang w:val="en-150"/>
        </w:rPr>
        <w:t xml:space="preserve">, replace one or multiple layers of it, and then retrain it on a different set of data to solve task </w:t>
      </w:r>
      <m:oMath>
        <m:sSub>
          <m:sSubPr>
            <m:ctrlPr>
              <w:rPr>
                <w:rFonts w:ascii="Cambria Math" w:hAnsi="Cambria Math"/>
                <w:i/>
                <w:lang w:val="en-150"/>
              </w:rPr>
            </m:ctrlPr>
          </m:sSubPr>
          <m:e>
            <m:r>
              <w:rPr>
                <w:rFonts w:ascii="Cambria Math" w:hAnsi="Cambria Math"/>
                <w:lang w:val="en-150"/>
              </w:rPr>
              <m:t>T</m:t>
            </m:r>
          </m:e>
          <m:sub>
            <m:r>
              <w:rPr>
                <w:rFonts w:ascii="Cambria Math" w:hAnsi="Cambria Math"/>
                <w:lang w:val="en-150"/>
              </w:rPr>
              <m:t>2</m:t>
            </m:r>
          </m:sub>
        </m:sSub>
      </m:oMath>
      <w:r w:rsidRPr="00EB5B16">
        <w:rPr>
          <w:lang w:val="en-150"/>
        </w:rPr>
        <w:t xml:space="preserve"> </w:t>
      </w:r>
      <w:r w:rsidR="00E0691F"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E0691F" w:rsidRPr="00EB5B16">
        <w:rPr>
          <w:lang w:val="en-150"/>
        </w:rPr>
        <w:fldChar w:fldCharType="separate"/>
      </w:r>
      <w:r w:rsidR="00D46F62" w:rsidRPr="00EB5B16">
        <w:rPr>
          <w:noProof/>
          <w:lang w:val="en-150"/>
        </w:rPr>
        <w:t>[5]</w:t>
      </w:r>
      <w:r w:rsidR="00E0691F" w:rsidRPr="00EB5B16">
        <w:rPr>
          <w:lang w:val="en-150"/>
        </w:rPr>
        <w:fldChar w:fldCharType="end"/>
      </w:r>
      <w:r w:rsidRPr="00EB5B16">
        <w:rPr>
          <w:lang w:val="en-150"/>
        </w:rPr>
        <w:t xml:space="preserve">. </w:t>
      </w:r>
      <w:r w:rsidR="00BC41B7" w:rsidRPr="00EB5B16">
        <w:rPr>
          <w:lang w:val="en-150"/>
        </w:rPr>
        <w:t xml:space="preserve">Towards training </w:t>
      </w:r>
      <w:proofErr w:type="spellStart"/>
      <w:r w:rsidR="00BC41B7" w:rsidRPr="00EB5B16">
        <w:rPr>
          <w:lang w:val="en-150"/>
        </w:rPr>
        <w:t>CNNs</w:t>
      </w:r>
      <w:proofErr w:type="spellEnd"/>
      <w:r w:rsidR="00BC41B7" w:rsidRPr="00EB5B16">
        <w:rPr>
          <w:lang w:val="en-150"/>
        </w:rPr>
        <w:t>, this</w:t>
      </w:r>
      <w:r w:rsidRPr="00EB5B16">
        <w:rPr>
          <w:lang w:val="en-150"/>
        </w:rPr>
        <w:t xml:space="preserve"> approach is very powerful because representat</w:t>
      </w:r>
      <w:r w:rsidR="00BC41B7" w:rsidRPr="00EB5B16">
        <w:rPr>
          <w:lang w:val="en-150"/>
        </w:rPr>
        <w:t xml:space="preserve">ions learned in early layers </w:t>
      </w:r>
      <w:r w:rsidRPr="00EB5B16">
        <w:rPr>
          <w:lang w:val="en-150"/>
        </w:rPr>
        <w:t>tend to be very low-level and universal</w:t>
      </w:r>
      <w:r w:rsidR="00BC41B7" w:rsidRPr="00EB5B16">
        <w:rPr>
          <w:lang w:val="en-150"/>
        </w:rPr>
        <w:t>:</w:t>
      </w:r>
      <w:r w:rsidRPr="00EB5B16">
        <w:rPr>
          <w:lang w:val="en-150"/>
        </w:rPr>
        <w:t xml:space="preserve"> these kernels typically </w:t>
      </w:r>
      <w:r w:rsidR="00BC41B7" w:rsidRPr="00EB5B16">
        <w:rPr>
          <w:lang w:val="en-150"/>
        </w:rPr>
        <w:t>hold</w:t>
      </w:r>
      <w:r w:rsidRPr="00EB5B16">
        <w:rPr>
          <w:lang w:val="en-150"/>
        </w:rPr>
        <w:t xml:space="preserve"> information on edge detection, </w:t>
      </w:r>
      <w:proofErr w:type="spellStart"/>
      <w:r w:rsidRPr="00EB5B16">
        <w:rPr>
          <w:lang w:val="en-150"/>
        </w:rPr>
        <w:t>color</w:t>
      </w:r>
      <w:proofErr w:type="spellEnd"/>
      <w:r w:rsidRPr="00EB5B16">
        <w:rPr>
          <w:lang w:val="en-150"/>
        </w:rPr>
        <w:t xml:space="preserve"> detection and lighting changes</w:t>
      </w:r>
      <w:r w:rsidR="00BC41B7" w:rsidRPr="00EB5B16">
        <w:rPr>
          <w:lang w:val="en-150"/>
        </w:rPr>
        <w:t>, and usually require gigantic amounts of data and computing power for a proper tuning.</w:t>
      </w:r>
    </w:p>
    <w:p w14:paraId="2430C6CC" w14:textId="4ACAF6B6" w:rsidR="00BC41B7" w:rsidRPr="00EB5B16" w:rsidRDefault="00BC41B7" w:rsidP="005D588D">
      <w:pPr>
        <w:rPr>
          <w:lang w:val="en-150"/>
        </w:rPr>
      </w:pPr>
      <w:r w:rsidRPr="00EB5B16">
        <w:rPr>
          <w:lang w:val="en-150"/>
        </w:rPr>
        <w:t xml:space="preserve">In transfer learning, a pretrained model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1</m:t>
            </m:r>
          </m:sub>
        </m:sSub>
      </m:oMath>
      <w:r w:rsidRPr="00EB5B16">
        <w:rPr>
          <w:lang w:val="en-150"/>
        </w:rPr>
        <w:t xml:space="preserve">, typically trained on a rich dataset, is used to initialize the weights of a second model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Pr="00EB5B16">
        <w:rPr>
          <w:lang w:val="en-150"/>
        </w:rPr>
        <w:t>, that is then trained on an usually smaller, more limited data. The transferred layers generally have the same architecture, though the rest of the network might be different</w:t>
      </w:r>
      <w:r w:rsidR="00190BFE" w:rsidRPr="00EB5B16">
        <w:rPr>
          <w:lang w:val="en-150"/>
        </w:rPr>
        <w:t xml:space="preserve">, though for the sake of simplicity let’s assume that the architectures of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1</m:t>
            </m:r>
          </m:sub>
        </m:sSub>
      </m:oMath>
      <w:r w:rsidR="00190BFE" w:rsidRPr="00EB5B16">
        <w:rPr>
          <w:lang w:val="en-150"/>
        </w:rPr>
        <w:t xml:space="preserve"> and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00190BFE" w:rsidRPr="00EB5B16">
        <w:rPr>
          <w:lang w:val="en-150"/>
        </w:rPr>
        <w:t xml:space="preserve"> are equal</w:t>
      </w:r>
      <w:r w:rsidRPr="00EB5B16">
        <w:rPr>
          <w:lang w:val="en-150"/>
        </w:rPr>
        <w:t xml:space="preserve">. There exist two main methodologies </w:t>
      </w:r>
      <w:r w:rsidR="00190BFE" w:rsidRPr="00EB5B16">
        <w:rPr>
          <w:lang w:val="en-150"/>
        </w:rPr>
        <w:t xml:space="preserve">to </w:t>
      </w:r>
      <w:r w:rsidR="00E0691F" w:rsidRPr="00EB5B16">
        <w:rPr>
          <w:lang w:val="en-150"/>
        </w:rPr>
        <w:t xml:space="preserve">apply </w:t>
      </w:r>
      <w:r w:rsidRPr="00EB5B16">
        <w:rPr>
          <w:lang w:val="en-150"/>
        </w:rPr>
        <w:t>transfer learning</w:t>
      </w:r>
      <w:r w:rsidR="00E0691F" w:rsidRPr="00EB5B16">
        <w:rPr>
          <w:lang w:val="en-150"/>
        </w:rPr>
        <w:t xml:space="preserve"> </w:t>
      </w:r>
      <w:r w:rsidR="00E0691F" w:rsidRPr="00EB5B16">
        <w:rPr>
          <w:lang w:val="en-150"/>
        </w:rPr>
        <w:fldChar w:fldCharType="begin" w:fldLock="1"/>
      </w:r>
      <w:r w:rsidR="00265D76" w:rsidRPr="00EB5B16">
        <w:rPr>
          <w:lang w:val="en-150"/>
        </w:rPr>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10]","plainTextFormattedCitation":"[10]","previouslyFormattedCitation":"[10]"},"properties":{"noteIndex":0},"schema":"https://github.com/citation-style-language/schema/raw/master/csl-citation.json"}</w:instrText>
      </w:r>
      <w:r w:rsidR="00E0691F" w:rsidRPr="00EB5B16">
        <w:rPr>
          <w:lang w:val="en-150"/>
        </w:rPr>
        <w:fldChar w:fldCharType="separate"/>
      </w:r>
      <w:r w:rsidR="00D46F62" w:rsidRPr="00EB5B16">
        <w:rPr>
          <w:noProof/>
          <w:lang w:val="en-150"/>
        </w:rPr>
        <w:t>[10]</w:t>
      </w:r>
      <w:r w:rsidR="00E0691F" w:rsidRPr="00EB5B16">
        <w:rPr>
          <w:lang w:val="en-150"/>
        </w:rPr>
        <w:fldChar w:fldCharType="end"/>
      </w:r>
      <w:r w:rsidRPr="00EB5B16">
        <w:rPr>
          <w:lang w:val="en-150"/>
        </w:rPr>
        <w:t>:</w:t>
      </w:r>
    </w:p>
    <w:p w14:paraId="7E474AF6" w14:textId="77777777" w:rsidR="00BC41B7" w:rsidRPr="00EB5B16" w:rsidRDefault="00BC41B7" w:rsidP="00EB693E">
      <w:pPr>
        <w:pStyle w:val="ListParagraph"/>
        <w:numPr>
          <w:ilvl w:val="0"/>
          <w:numId w:val="58"/>
        </w:numPr>
        <w:rPr>
          <w:i/>
          <w:lang w:val="en-150"/>
        </w:rPr>
      </w:pPr>
      <w:r w:rsidRPr="00EB5B16">
        <w:rPr>
          <w:i/>
          <w:lang w:val="en-150"/>
        </w:rPr>
        <w:t>Feature extraction</w:t>
      </w:r>
      <w:r w:rsidR="00190BFE" w:rsidRPr="00EB5B16">
        <w:rPr>
          <w:i/>
          <w:lang w:val="en-150"/>
        </w:rPr>
        <w:t>:</w:t>
      </w:r>
    </w:p>
    <w:p w14:paraId="1013AAD1" w14:textId="77777777" w:rsidR="00190BFE" w:rsidRPr="00EB5B16" w:rsidRDefault="00A952ED" w:rsidP="00EB693E">
      <w:pPr>
        <w:pStyle w:val="ListParagraph"/>
        <w:numPr>
          <w:ilvl w:val="1"/>
          <w:numId w:val="58"/>
        </w:numPr>
        <w:rPr>
          <w:lang w:val="en-150"/>
        </w:rPr>
      </w:pP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00190BFE" w:rsidRPr="00EB5B16">
        <w:rPr>
          <w:lang w:val="en-150"/>
        </w:rPr>
        <w:t xml:space="preserve"> is initialized with the weights of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1</m:t>
            </m:r>
          </m:sub>
        </m:sSub>
      </m:oMath>
      <w:r w:rsidR="00875AE9" w:rsidRPr="00EB5B16">
        <w:rPr>
          <w:lang w:val="en-150"/>
        </w:rPr>
        <w:t xml:space="preserve">, which is pretrained on a dataset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1</m:t>
            </m:r>
          </m:sub>
        </m:sSub>
      </m:oMath>
      <w:r w:rsidR="00190BFE" w:rsidRPr="00EB5B16">
        <w:rPr>
          <w:lang w:val="en-150"/>
        </w:rPr>
        <w:t>.</w:t>
      </w:r>
    </w:p>
    <w:p w14:paraId="5D8CD9AF" w14:textId="77777777" w:rsidR="00190BFE" w:rsidRPr="00EB5B16" w:rsidRDefault="00190BFE" w:rsidP="00EB693E">
      <w:pPr>
        <w:pStyle w:val="ListParagraph"/>
        <w:numPr>
          <w:ilvl w:val="1"/>
          <w:numId w:val="58"/>
        </w:numPr>
        <w:rPr>
          <w:lang w:val="en-150"/>
        </w:rPr>
      </w:pPr>
      <w:r w:rsidRPr="00EB5B16">
        <w:rPr>
          <w:lang w:val="en-150"/>
        </w:rPr>
        <w:t xml:space="preserve">Early layers of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Pr="00EB5B16">
        <w:rPr>
          <w:lang w:val="en-150"/>
        </w:rPr>
        <w:t xml:space="preserve"> are frozen (</w:t>
      </w:r>
      <w:r w:rsidRPr="00EB5B16">
        <w:rPr>
          <w:i/>
          <w:lang w:val="en-150"/>
        </w:rPr>
        <w:t>frozen parameters</w:t>
      </w:r>
      <w:r w:rsidRPr="00EB5B16">
        <w:rPr>
          <w:lang w:val="en-150"/>
        </w:rPr>
        <w:t xml:space="preserve"> are </w:t>
      </w:r>
      <w:r w:rsidR="00875AE9" w:rsidRPr="00EB5B16">
        <w:rPr>
          <w:lang w:val="en-150"/>
        </w:rPr>
        <w:t>constrained as</w:t>
      </w:r>
      <w:r w:rsidRPr="00EB5B16">
        <w:rPr>
          <w:lang w:val="en-150"/>
        </w:rPr>
        <w:t xml:space="preserve"> constant).</w:t>
      </w:r>
    </w:p>
    <w:p w14:paraId="7F87EC88" w14:textId="77777777" w:rsidR="00875AE9" w:rsidRPr="00EB5B16" w:rsidRDefault="00A952ED" w:rsidP="00EB693E">
      <w:pPr>
        <w:pStyle w:val="ListParagraph"/>
        <w:numPr>
          <w:ilvl w:val="1"/>
          <w:numId w:val="58"/>
        </w:numPr>
        <w:rPr>
          <w:lang w:val="en-150"/>
        </w:rPr>
      </w:pP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00875AE9" w:rsidRPr="00EB5B16">
        <w:rPr>
          <w:lang w:val="en-150"/>
        </w:rPr>
        <w:t xml:space="preserve"> is trained on a set of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2</m:t>
            </m:r>
          </m:sub>
        </m:sSub>
      </m:oMath>
      <w:r w:rsidR="00875AE9" w:rsidRPr="00EB5B16">
        <w:rPr>
          <w:lang w:val="en-150"/>
        </w:rPr>
        <w:t>, so only later layers are learning.</w:t>
      </w:r>
    </w:p>
    <w:p w14:paraId="1C8A1512" w14:textId="77777777" w:rsidR="00875AE9" w:rsidRPr="00EB5B16" w:rsidRDefault="00875AE9" w:rsidP="00EB693E">
      <w:pPr>
        <w:pStyle w:val="ListParagraph"/>
        <w:numPr>
          <w:ilvl w:val="0"/>
          <w:numId w:val="58"/>
        </w:numPr>
        <w:rPr>
          <w:i/>
          <w:lang w:val="en-150"/>
        </w:rPr>
      </w:pPr>
      <w:r w:rsidRPr="00EB5B16">
        <w:rPr>
          <w:i/>
          <w:lang w:val="en-150"/>
        </w:rPr>
        <w:t>Fine-tuning:</w:t>
      </w:r>
    </w:p>
    <w:p w14:paraId="78570A29" w14:textId="77777777" w:rsidR="00875AE9" w:rsidRPr="00EB5B16" w:rsidRDefault="00A952ED" w:rsidP="00EB693E">
      <w:pPr>
        <w:pStyle w:val="ListParagraph"/>
        <w:numPr>
          <w:ilvl w:val="1"/>
          <w:numId w:val="58"/>
        </w:numPr>
        <w:rPr>
          <w:lang w:val="en-150"/>
        </w:rPr>
      </w:pP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00875AE9" w:rsidRPr="00EB5B16">
        <w:rPr>
          <w:lang w:val="en-150"/>
        </w:rPr>
        <w:t xml:space="preserve"> is initialized with the weights of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1</m:t>
            </m:r>
          </m:sub>
        </m:sSub>
      </m:oMath>
      <w:r w:rsidR="00875AE9" w:rsidRPr="00EB5B16">
        <w:rPr>
          <w:lang w:val="en-150"/>
        </w:rPr>
        <w:t xml:space="preserve">, which is pretrained on a dataset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1</m:t>
            </m:r>
          </m:sub>
        </m:sSub>
      </m:oMath>
      <w:r w:rsidR="00875AE9" w:rsidRPr="00EB5B16">
        <w:rPr>
          <w:lang w:val="en-150"/>
        </w:rPr>
        <w:t>.</w:t>
      </w:r>
    </w:p>
    <w:p w14:paraId="3E2DB0B2" w14:textId="77777777" w:rsidR="00875AE9" w:rsidRPr="00EB5B16" w:rsidRDefault="00A952ED" w:rsidP="00EB693E">
      <w:pPr>
        <w:pStyle w:val="ListParagraph"/>
        <w:numPr>
          <w:ilvl w:val="1"/>
          <w:numId w:val="58"/>
        </w:numPr>
        <w:spacing w:after="240"/>
        <w:rPr>
          <w:lang w:val="en-150"/>
        </w:rPr>
      </w:pP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00875AE9" w:rsidRPr="00EB5B16">
        <w:rPr>
          <w:lang w:val="en-150"/>
        </w:rPr>
        <w:t xml:space="preserve"> is trained on a set of data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2</m:t>
            </m:r>
          </m:sub>
        </m:sSub>
      </m:oMath>
      <w:r w:rsidR="00875AE9" w:rsidRPr="00EB5B16">
        <w:rPr>
          <w:lang w:val="en-150"/>
        </w:rPr>
        <w:t>, so all layers are learning.</w:t>
      </w:r>
    </w:p>
    <w:p w14:paraId="79E0626B" w14:textId="07E9ACEC" w:rsidR="00875AE9" w:rsidRPr="00EB5B16" w:rsidRDefault="00875AE9" w:rsidP="00875AE9">
      <w:pPr>
        <w:rPr>
          <w:lang w:val="en-150"/>
        </w:rPr>
      </w:pPr>
      <w:r w:rsidRPr="00EB5B16">
        <w:rPr>
          <w:lang w:val="en-150"/>
        </w:rPr>
        <w:t xml:space="preserve">The difference between the two being the fact that some layers are frozen. In general, it is always </w:t>
      </w:r>
      <w:proofErr w:type="spellStart"/>
      <w:r w:rsidRPr="00EB5B16">
        <w:rPr>
          <w:lang w:val="en-150"/>
        </w:rPr>
        <w:t>favorable</w:t>
      </w:r>
      <w:proofErr w:type="spellEnd"/>
      <w:r w:rsidRPr="00EB5B16">
        <w:rPr>
          <w:lang w:val="en-150"/>
        </w:rPr>
        <w:t xml:space="preserve"> to use transfer learning for initializing neural networks, </w:t>
      </w:r>
      <w:r w:rsidR="00EB5B16" w:rsidRPr="00EB5B16">
        <w:rPr>
          <w:lang w:val="en-150"/>
        </w:rPr>
        <w:t>especially</w:t>
      </w:r>
      <w:r w:rsidRPr="00EB5B16">
        <w:rPr>
          <w:lang w:val="en-150"/>
        </w:rPr>
        <w:t xml:space="preserve"> complex one. Unless for some reason this is not possible, transfer learning should always be performed if a suitable pretrained model is available, as it will always save training time.</w:t>
      </w:r>
    </w:p>
    <w:p w14:paraId="302CA732" w14:textId="77777777" w:rsidR="00875AE9" w:rsidRPr="00EB5B16" w:rsidRDefault="00875AE9" w:rsidP="00EB693E">
      <w:pPr>
        <w:pStyle w:val="ListParagraph"/>
        <w:numPr>
          <w:ilvl w:val="0"/>
          <w:numId w:val="59"/>
        </w:numPr>
        <w:rPr>
          <w:lang w:val="en-150"/>
        </w:rPr>
      </w:pPr>
      <w:r w:rsidRPr="00EB5B16">
        <w:rPr>
          <w:lang w:val="en-150"/>
        </w:rPr>
        <w:t>When to use feature extraction?</w:t>
      </w:r>
    </w:p>
    <w:p w14:paraId="3C16FA9D" w14:textId="77777777" w:rsidR="00875AE9" w:rsidRPr="00EB5B16" w:rsidRDefault="00875AE9" w:rsidP="00EB693E">
      <w:pPr>
        <w:pStyle w:val="ListParagraph"/>
        <w:numPr>
          <w:ilvl w:val="1"/>
          <w:numId w:val="59"/>
        </w:numPr>
        <w:rPr>
          <w:lang w:val="en-150"/>
        </w:rPr>
      </w:pPr>
      <w:r w:rsidRPr="00EB5B16">
        <w:rPr>
          <w:lang w:val="en-150"/>
        </w:rPr>
        <w:t xml:space="preserve">When </w:t>
      </w:r>
      <w:r w:rsidR="00635D2B" w:rsidRPr="00EB5B16">
        <w:rPr>
          <w:lang w:val="en-150"/>
        </w:rPr>
        <w:t xml:space="preserve">the problem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1</m:t>
            </m:r>
          </m:sub>
        </m:sSub>
      </m:oMath>
      <w:r w:rsidR="00635D2B" w:rsidRPr="00EB5B16">
        <w:rPr>
          <w:lang w:val="en-150"/>
        </w:rPr>
        <w:t xml:space="preserve"> and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00635D2B" w:rsidRPr="00EB5B16">
        <w:rPr>
          <w:lang w:val="en-150"/>
        </w:rPr>
        <w:t xml:space="preserve"> solve is similar and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2</m:t>
            </m:r>
          </m:sub>
        </m:sSub>
      </m:oMath>
      <w:r w:rsidR="00635D2B" w:rsidRPr="00EB5B16">
        <w:rPr>
          <w:lang w:val="en-150"/>
        </w:rPr>
        <w:t xml:space="preserve"> has some traits that can lead to convolutional layers overfitting</w:t>
      </w:r>
      <w:r w:rsidR="00593E8E" w:rsidRPr="00EB5B16">
        <w:rPr>
          <w:lang w:val="en-150"/>
        </w:rPr>
        <w:t xml:space="preserve"> (small data, class imbalance... etc.)</w:t>
      </w:r>
      <w:r w:rsidR="00635D2B" w:rsidRPr="00EB5B16">
        <w:rPr>
          <w:lang w:val="en-150"/>
        </w:rPr>
        <w:t>.</w:t>
      </w:r>
    </w:p>
    <w:p w14:paraId="58991D85" w14:textId="77777777" w:rsidR="00635D2B" w:rsidRPr="00EB5B16" w:rsidRDefault="00635D2B" w:rsidP="00EB693E">
      <w:pPr>
        <w:pStyle w:val="ListParagraph"/>
        <w:numPr>
          <w:ilvl w:val="1"/>
          <w:numId w:val="59"/>
        </w:numPr>
        <w:rPr>
          <w:lang w:val="en-150"/>
        </w:rPr>
      </w:pPr>
      <w:r w:rsidRPr="00EB5B16">
        <w:rPr>
          <w:lang w:val="en-150"/>
        </w:rPr>
        <w:t>When we want a faster training.</w:t>
      </w:r>
    </w:p>
    <w:p w14:paraId="050E51E9" w14:textId="77777777" w:rsidR="00875AE9" w:rsidRPr="00EB5B16" w:rsidRDefault="00875AE9" w:rsidP="00EB693E">
      <w:pPr>
        <w:pStyle w:val="ListParagraph"/>
        <w:numPr>
          <w:ilvl w:val="0"/>
          <w:numId w:val="59"/>
        </w:numPr>
        <w:rPr>
          <w:lang w:val="en-150"/>
        </w:rPr>
      </w:pPr>
      <w:r w:rsidRPr="00EB5B16">
        <w:rPr>
          <w:lang w:val="en-150"/>
        </w:rPr>
        <w:t>When to use fine-tuning?</w:t>
      </w:r>
    </w:p>
    <w:p w14:paraId="1168FBEA" w14:textId="77777777" w:rsidR="00635D2B" w:rsidRPr="00EB5B16" w:rsidRDefault="00635D2B" w:rsidP="00EB693E">
      <w:pPr>
        <w:pStyle w:val="ListParagraph"/>
        <w:numPr>
          <w:ilvl w:val="1"/>
          <w:numId w:val="59"/>
        </w:numPr>
        <w:rPr>
          <w:lang w:val="en-150"/>
        </w:rPr>
      </w:pPr>
      <w:r w:rsidRPr="00EB5B16">
        <w:rPr>
          <w:lang w:val="en-150"/>
        </w:rPr>
        <w:t xml:space="preserve">When the problem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1</m:t>
            </m:r>
          </m:sub>
        </m:sSub>
      </m:oMath>
      <w:r w:rsidRPr="00EB5B16">
        <w:rPr>
          <w:lang w:val="en-150"/>
        </w:rPr>
        <w:t xml:space="preserve"> and </w:t>
      </w:r>
      <m:oMath>
        <m:sSub>
          <m:sSubPr>
            <m:ctrlPr>
              <w:rPr>
                <w:rFonts w:ascii="Cambria Math" w:hAnsi="Cambria Math"/>
                <w:i/>
                <w:lang w:val="en-150"/>
              </w:rPr>
            </m:ctrlPr>
          </m:sSubPr>
          <m:e>
            <m:r>
              <w:rPr>
                <w:rFonts w:ascii="Cambria Math" w:hAnsi="Cambria Math"/>
                <w:lang w:val="en-150"/>
              </w:rPr>
              <m:t>M</m:t>
            </m:r>
          </m:e>
          <m:sub>
            <m:r>
              <w:rPr>
                <w:rFonts w:ascii="Cambria Math" w:hAnsi="Cambria Math"/>
                <w:lang w:val="en-150"/>
              </w:rPr>
              <m:t>2</m:t>
            </m:r>
          </m:sub>
        </m:sSub>
      </m:oMath>
      <w:r w:rsidRPr="00EB5B16">
        <w:rPr>
          <w:lang w:val="en-150"/>
        </w:rPr>
        <w:t xml:space="preserve"> solve is reasonably different.</w:t>
      </w:r>
    </w:p>
    <w:p w14:paraId="0394F031" w14:textId="77777777" w:rsidR="0083366A" w:rsidRPr="00EB5B16" w:rsidRDefault="00635D2B" w:rsidP="00EB693E">
      <w:pPr>
        <w:pStyle w:val="ListParagraph"/>
        <w:numPr>
          <w:ilvl w:val="1"/>
          <w:numId w:val="59"/>
        </w:numPr>
        <w:spacing w:after="240"/>
        <w:rPr>
          <w:lang w:val="en-150"/>
        </w:rPr>
      </w:pPr>
      <w:r w:rsidRPr="00EB5B16">
        <w:rPr>
          <w:lang w:val="en-150"/>
        </w:rPr>
        <w:t xml:space="preserve">When a high accuracy is desired no matter how slow the training. </w:t>
      </w:r>
    </w:p>
    <w:p w14:paraId="03CF336A" w14:textId="62D69A9E" w:rsidR="002F7E2D" w:rsidRPr="00EB5B16" w:rsidRDefault="002F7E2D" w:rsidP="002F7E2D">
      <w:pPr>
        <w:spacing w:after="240"/>
        <w:rPr>
          <w:lang w:val="en-150"/>
        </w:rPr>
      </w:pPr>
      <w:r w:rsidRPr="00EB5B16">
        <w:rPr>
          <w:lang w:val="en-150"/>
        </w:rPr>
        <w:t xml:space="preserve">As an additional note, the name </w:t>
      </w:r>
      <w:r w:rsidRPr="00EB5B16">
        <w:rPr>
          <w:i/>
          <w:lang w:val="en-150"/>
        </w:rPr>
        <w:t>feature extraction</w:t>
      </w:r>
      <w:r w:rsidRPr="00EB5B16">
        <w:rPr>
          <w:lang w:val="en-150"/>
        </w:rPr>
        <w:t xml:space="preserve"> is also used to define the action of processing a feature map to extract features of interest via </w:t>
      </w:r>
      <w:proofErr w:type="spellStart"/>
      <w:r w:rsidRPr="00EB5B16">
        <w:rPr>
          <w:lang w:val="en-150"/>
        </w:rPr>
        <w:t>CNNs</w:t>
      </w:r>
      <w:proofErr w:type="spellEnd"/>
      <w:r w:rsidRPr="00EB5B16">
        <w:rPr>
          <w:lang w:val="en-150"/>
        </w:rPr>
        <w:t xml:space="preserve"> </w:t>
      </w:r>
      <w:r w:rsidR="00E0691F" w:rsidRPr="00EB5B16">
        <w:rPr>
          <w:lang w:val="en-150"/>
        </w:rPr>
        <w:fldChar w:fldCharType="begin" w:fldLock="1"/>
      </w:r>
      <w:r w:rsidR="00265D76" w:rsidRPr="00EB5B16">
        <w:rPr>
          <w:lang w:val="en-15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E0691F" w:rsidRPr="00EB5B16">
        <w:rPr>
          <w:lang w:val="en-150"/>
        </w:rPr>
        <w:fldChar w:fldCharType="separate"/>
      </w:r>
      <w:r w:rsidR="00D46F62" w:rsidRPr="00EB5B16">
        <w:rPr>
          <w:noProof/>
          <w:lang w:val="en-150"/>
        </w:rPr>
        <w:t>[11]</w:t>
      </w:r>
      <w:r w:rsidR="00E0691F" w:rsidRPr="00EB5B16">
        <w:rPr>
          <w:lang w:val="en-150"/>
        </w:rPr>
        <w:fldChar w:fldCharType="end"/>
      </w:r>
      <w:r w:rsidRPr="00EB5B16">
        <w:rPr>
          <w:lang w:val="en-150"/>
        </w:rPr>
        <w:t>.</w:t>
      </w:r>
    </w:p>
    <w:p w14:paraId="3EF4120B" w14:textId="77777777" w:rsidR="00875AE9" w:rsidRPr="00EB5B16" w:rsidRDefault="002F7E2D" w:rsidP="00875AE9">
      <w:pPr>
        <w:pStyle w:val="Heading3"/>
        <w:rPr>
          <w:lang w:val="en-150"/>
        </w:rPr>
      </w:pPr>
      <w:bookmarkStart w:id="69" w:name="_Toc74572076"/>
      <w:proofErr w:type="spellStart"/>
      <w:r w:rsidRPr="00EB5B16">
        <w:rPr>
          <w:lang w:val="en-150"/>
        </w:rPr>
        <w:t>Alexnet</w:t>
      </w:r>
      <w:proofErr w:type="spellEnd"/>
      <w:r w:rsidRPr="00EB5B16">
        <w:rPr>
          <w:lang w:val="en-150"/>
        </w:rPr>
        <w:t xml:space="preserve">. </w:t>
      </w:r>
      <w:r w:rsidR="00875AE9" w:rsidRPr="00EB5B16">
        <w:rPr>
          <w:lang w:val="en-150"/>
        </w:rPr>
        <w:t xml:space="preserve">Image </w:t>
      </w:r>
      <w:r w:rsidRPr="00EB5B16">
        <w:rPr>
          <w:lang w:val="en-150"/>
        </w:rPr>
        <w:t>classification</w:t>
      </w:r>
      <w:bookmarkEnd w:id="69"/>
    </w:p>
    <w:p w14:paraId="3465141A" w14:textId="39CEE3D3" w:rsidR="00EB52BB" w:rsidRPr="00EB5B16" w:rsidRDefault="006D51EF" w:rsidP="005D588D">
      <w:pPr>
        <w:rPr>
          <w:lang w:val="en-150"/>
        </w:rPr>
      </w:pPr>
      <w:proofErr w:type="spellStart"/>
      <w:r w:rsidRPr="00EB5B16">
        <w:rPr>
          <w:i/>
          <w:lang w:val="en-150"/>
        </w:rPr>
        <w:t>Alexnet</w:t>
      </w:r>
      <w:proofErr w:type="spellEnd"/>
      <w:r w:rsidR="00E0691F" w:rsidRPr="00EB5B16">
        <w:rPr>
          <w:i/>
          <w:lang w:val="en-150"/>
        </w:rPr>
        <w:t xml:space="preserve"> </w:t>
      </w:r>
      <w:r w:rsidR="00E0691F" w:rsidRPr="00EB5B16">
        <w:rPr>
          <w:i/>
          <w:lang w:val="en-150"/>
        </w:rPr>
        <w:fldChar w:fldCharType="begin" w:fldLock="1"/>
      </w:r>
      <w:r w:rsidR="00265D76" w:rsidRPr="00EB5B16">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i/>
          <w:lang w:val="en-150"/>
        </w:rPr>
        <w:fldChar w:fldCharType="separate"/>
      </w:r>
      <w:r w:rsidR="00D46F62" w:rsidRPr="00EB5B16">
        <w:rPr>
          <w:noProof/>
          <w:lang w:val="en-150"/>
        </w:rPr>
        <w:t>[9]</w:t>
      </w:r>
      <w:r w:rsidR="00E0691F" w:rsidRPr="00EB5B16">
        <w:rPr>
          <w:i/>
          <w:lang w:val="en-150"/>
        </w:rPr>
        <w:fldChar w:fldCharType="end"/>
      </w:r>
      <w:r w:rsidR="003D05EB" w:rsidRPr="00EB5B16">
        <w:rPr>
          <w:i/>
          <w:lang w:val="en-150"/>
        </w:rPr>
        <w:t xml:space="preserve"> </w:t>
      </w:r>
      <w:r w:rsidR="00BB10E7" w:rsidRPr="00EB5B16">
        <w:rPr>
          <w:lang w:val="en-150"/>
        </w:rPr>
        <w:t xml:space="preserve">is a CNN architecture </w:t>
      </w:r>
      <w:r w:rsidR="003D05EB" w:rsidRPr="00EB5B16">
        <w:rPr>
          <w:lang w:val="en-150"/>
        </w:rPr>
        <w:t>designed for a 1000-class image classification task</w:t>
      </w:r>
      <w:r w:rsidR="002F7E2D" w:rsidRPr="00EB5B16">
        <w:rPr>
          <w:lang w:val="en-150"/>
        </w:rPr>
        <w:t xml:space="preserve">. At the time of publication (2012), </w:t>
      </w:r>
      <w:proofErr w:type="spellStart"/>
      <w:r w:rsidR="003D05EB" w:rsidRPr="00EB5B16">
        <w:rPr>
          <w:lang w:val="en-150"/>
        </w:rPr>
        <w:t>Alexnet</w:t>
      </w:r>
      <w:proofErr w:type="spellEnd"/>
      <w:r w:rsidR="003D05EB" w:rsidRPr="00EB5B16">
        <w:rPr>
          <w:lang w:val="en-150"/>
        </w:rPr>
        <w:t xml:space="preserve">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sidRPr="00EB5B16">
        <w:rPr>
          <w:i/>
          <w:lang w:val="en-150"/>
        </w:rPr>
        <w:fldChar w:fldCharType="begin" w:fldLock="1"/>
      </w:r>
      <w:r w:rsidR="00265D76" w:rsidRPr="00EB5B16">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i/>
          <w:lang w:val="en-150"/>
        </w:rPr>
        <w:fldChar w:fldCharType="separate"/>
      </w:r>
      <w:r w:rsidR="00D46F62" w:rsidRPr="00EB5B16">
        <w:rPr>
          <w:noProof/>
          <w:lang w:val="en-150"/>
        </w:rPr>
        <w:t>[9]</w:t>
      </w:r>
      <w:r w:rsidR="00E0691F" w:rsidRPr="00EB5B16">
        <w:rPr>
          <w:i/>
          <w:lang w:val="en-150"/>
        </w:rPr>
        <w:fldChar w:fldCharType="end"/>
      </w:r>
      <w:r w:rsidR="003D05EB" w:rsidRPr="00EB5B16">
        <w:rPr>
          <w:lang w:val="en-150"/>
        </w:rPr>
        <w:t xml:space="preserve">. </w:t>
      </w:r>
    </w:p>
    <w:p w14:paraId="24C0F6B3" w14:textId="77777777" w:rsidR="00EB52BB" w:rsidRPr="00EB5B16" w:rsidRDefault="006D51EF" w:rsidP="006D51EF">
      <w:pPr>
        <w:ind w:firstLine="0"/>
        <w:jc w:val="center"/>
        <w:rPr>
          <w:lang w:val="en-150"/>
        </w:rPr>
      </w:pPr>
      <w:r w:rsidRPr="00EB5B16">
        <w:rPr>
          <w:noProof/>
          <w:lang w:val="en-150" w:eastAsia="en-US"/>
        </w:rPr>
        <w:lastRenderedPageBreak/>
        <w:drawing>
          <wp:inline distT="0" distB="0" distL="0" distR="0" wp14:anchorId="3CFB0669" wp14:editId="626B1DA4">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4AEE4EF" w:rsidR="006D51EF" w:rsidRPr="00EB5B16" w:rsidRDefault="00DD688C" w:rsidP="006D51EF">
      <w:pPr>
        <w:pStyle w:val="Caption"/>
        <w:spacing w:after="0"/>
        <w:ind w:firstLine="0"/>
        <w:rPr>
          <w:lang w:val="en-150"/>
        </w:rPr>
      </w:pPr>
      <w:bookmarkStart w:id="70" w:name="_Ref74520968"/>
      <w:bookmarkStart w:id="71" w:name="_Toc7457218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2</w:t>
      </w:r>
      <w:r w:rsidRPr="00EB5B16">
        <w:rPr>
          <w:lang w:val="en-150"/>
        </w:rPr>
        <w:fldChar w:fldCharType="end"/>
      </w:r>
      <w:bookmarkEnd w:id="70"/>
      <w:r w:rsidR="006D51EF" w:rsidRPr="00EB5B16">
        <w:rPr>
          <w:lang w:val="en-150"/>
        </w:rPr>
        <w:t xml:space="preserve">: </w:t>
      </w:r>
      <w:r w:rsidR="00A30F52" w:rsidRPr="00EB5B16">
        <w:rPr>
          <w:lang w:val="en-150"/>
        </w:rPr>
        <w:t>A</w:t>
      </w:r>
      <w:r w:rsidR="006D51EF" w:rsidRPr="00EB5B16">
        <w:rPr>
          <w:lang w:val="en-150"/>
        </w:rPr>
        <w:t>rchitecture</w:t>
      </w:r>
      <w:r w:rsidR="00A30F52" w:rsidRPr="00EB5B16">
        <w:rPr>
          <w:lang w:val="en-150"/>
        </w:rPr>
        <w:t xml:space="preserve"> of the image classifier </w:t>
      </w:r>
      <w:proofErr w:type="spellStart"/>
      <w:r w:rsidR="00A30F52" w:rsidRPr="00EB5B16">
        <w:rPr>
          <w:lang w:val="en-150"/>
        </w:rPr>
        <w:t>Alexnet</w:t>
      </w:r>
      <w:bookmarkEnd w:id="71"/>
      <w:proofErr w:type="spellEnd"/>
    </w:p>
    <w:p w14:paraId="330E888F" w14:textId="508C77EA" w:rsidR="006D51EF" w:rsidRPr="00EB5B16" w:rsidRDefault="006D51EF" w:rsidP="006D51EF">
      <w:pPr>
        <w:pStyle w:val="Caption"/>
        <w:ind w:firstLine="0"/>
        <w:rPr>
          <w:lang w:val="en-150"/>
        </w:rPr>
      </w:pPr>
      <w:r w:rsidRPr="00EB5B16">
        <w:rPr>
          <w:lang w:val="en-150"/>
        </w:rPr>
        <w:t xml:space="preserve">Source: </w:t>
      </w:r>
      <w:r w:rsidR="00E0691F" w:rsidRPr="00EB5B16">
        <w:rPr>
          <w:i/>
          <w:lang w:val="en-150"/>
        </w:rPr>
        <w:fldChar w:fldCharType="begin" w:fldLock="1"/>
      </w:r>
      <w:r w:rsidR="00265D76" w:rsidRPr="00EB5B16">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i/>
          <w:lang w:val="en-150"/>
        </w:rPr>
        <w:fldChar w:fldCharType="separate"/>
      </w:r>
      <w:r w:rsidR="00D46F62" w:rsidRPr="00EB5B16">
        <w:rPr>
          <w:b w:val="0"/>
          <w:noProof/>
          <w:lang w:val="en-150"/>
        </w:rPr>
        <w:t>[9]</w:t>
      </w:r>
      <w:r w:rsidR="00E0691F" w:rsidRPr="00EB5B16">
        <w:rPr>
          <w:i/>
          <w:lang w:val="en-150"/>
        </w:rPr>
        <w:fldChar w:fldCharType="end"/>
      </w:r>
    </w:p>
    <w:p w14:paraId="4F99B1F6" w14:textId="32E55C91" w:rsidR="002F7E2D" w:rsidRPr="00EB5B16" w:rsidRDefault="003D05EB" w:rsidP="005D588D">
      <w:pPr>
        <w:rPr>
          <w:lang w:val="en-150"/>
        </w:rPr>
      </w:pPr>
      <w:r w:rsidRPr="00EB5B16">
        <w:rPr>
          <w:lang w:val="en-150"/>
        </w:rPr>
        <w:t xml:space="preserve">The architecture of </w:t>
      </w:r>
      <w:proofErr w:type="spellStart"/>
      <w:r w:rsidRPr="00EB5B16">
        <w:rPr>
          <w:lang w:val="en-150"/>
        </w:rPr>
        <w:t>Alexnet</w:t>
      </w:r>
      <w:proofErr w:type="spellEnd"/>
      <w:r w:rsidRPr="00EB5B16">
        <w:rPr>
          <w:lang w:val="en-150"/>
        </w:rPr>
        <w:t xml:space="preserve"> is shown in </w:t>
      </w:r>
      <w:r w:rsidR="00EB5B16">
        <w:rPr>
          <w:lang w:val="en-150"/>
        </w:rPr>
        <w:fldChar w:fldCharType="begin"/>
      </w:r>
      <w:r w:rsidR="00EB5B16">
        <w:rPr>
          <w:lang w:val="en-150"/>
        </w:rPr>
        <w:instrText xml:space="preserve"> REF _Ref74520968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2</w:t>
      </w:r>
      <w:r w:rsidR="00EB5B16">
        <w:rPr>
          <w:lang w:val="en-150"/>
        </w:rPr>
        <w:fldChar w:fldCharType="end"/>
      </w:r>
      <w:r w:rsidRPr="00EB5B16">
        <w:rPr>
          <w:lang w:val="en-150"/>
        </w:rPr>
        <w:t>. From start to finish, we can see two parallel branches, which represent the computations happening in two separate GPUs. This architecture defines a very basic structure for the problem of image classification.</w:t>
      </w:r>
      <w:r w:rsidR="002F7E2D" w:rsidRPr="00EB5B16">
        <w:rPr>
          <w:lang w:val="en-150"/>
        </w:rPr>
        <w:t xml:space="preserve"> A generic image classification network is composed of two blocks:</w:t>
      </w:r>
    </w:p>
    <w:p w14:paraId="564D064E" w14:textId="77777777" w:rsidR="0083366A" w:rsidRPr="00EB5B16" w:rsidRDefault="002F7E2D" w:rsidP="00EB693E">
      <w:pPr>
        <w:pStyle w:val="ListParagraph"/>
        <w:numPr>
          <w:ilvl w:val="0"/>
          <w:numId w:val="60"/>
        </w:numPr>
        <w:rPr>
          <w:lang w:val="en-150"/>
        </w:rPr>
      </w:pPr>
      <w:r w:rsidRPr="00EB5B16">
        <w:rPr>
          <w:b/>
          <w:bCs/>
          <w:lang w:val="en-150"/>
        </w:rPr>
        <w:t>A convolutional set of layers</w:t>
      </w:r>
      <w:r w:rsidRPr="00EB5B16">
        <w:rPr>
          <w:lang w:val="en-150"/>
        </w:rPr>
        <w:t>: Which acts as a feature extractor by processing an input image and obtaining relevant features from it.</w:t>
      </w:r>
    </w:p>
    <w:p w14:paraId="63F7B34E" w14:textId="77777777" w:rsidR="002F7E2D" w:rsidRPr="00EB5B16" w:rsidRDefault="002F7E2D" w:rsidP="00EB693E">
      <w:pPr>
        <w:pStyle w:val="ListParagraph"/>
        <w:numPr>
          <w:ilvl w:val="0"/>
          <w:numId w:val="60"/>
        </w:numPr>
        <w:spacing w:after="240"/>
        <w:rPr>
          <w:lang w:val="en-150"/>
        </w:rPr>
      </w:pPr>
      <w:r w:rsidRPr="00EB5B16">
        <w:rPr>
          <w:b/>
          <w:bCs/>
          <w:lang w:val="en-150"/>
        </w:rPr>
        <w:t>A densely-connected set of layers</w:t>
      </w:r>
      <w:r w:rsidRPr="00EB5B16">
        <w:rPr>
          <w:lang w:val="en-150"/>
        </w:rPr>
        <w:t xml:space="preserve">: Which acts as a classifier, assigning a class to the feature vector extracted in the convolutional stage via a stack of dense layers with a 1000-way </w:t>
      </w:r>
      <w:proofErr w:type="spellStart"/>
      <w:r w:rsidRPr="00EB5B16">
        <w:rPr>
          <w:lang w:val="en-150"/>
        </w:rPr>
        <w:t>softmax</w:t>
      </w:r>
      <w:proofErr w:type="spellEnd"/>
      <w:r w:rsidRPr="00EB5B16">
        <w:rPr>
          <w:lang w:val="en-150"/>
        </w:rPr>
        <w:t xml:space="preserve"> last-layer activation.</w:t>
      </w:r>
    </w:p>
    <w:p w14:paraId="30A6906D" w14:textId="7A66B5B3" w:rsidR="0083366A" w:rsidRPr="00EB5B16" w:rsidRDefault="002F7E2D" w:rsidP="00A40191">
      <w:pPr>
        <w:rPr>
          <w:lang w:val="en-150"/>
        </w:rPr>
      </w:pPr>
      <w:r w:rsidRPr="00EB5B16">
        <w:rPr>
          <w:lang w:val="en-150"/>
        </w:rPr>
        <w:t>The parallelization power of GPUs makes them very suitable for optimizing efficient implementations of</w:t>
      </w:r>
      <w:r w:rsidR="00F33343" w:rsidRPr="00EB5B16">
        <w:rPr>
          <w:lang w:val="en-150"/>
        </w:rPr>
        <w:t xml:space="preserve"> the convolution operation, </w:t>
      </w:r>
      <w:proofErr w:type="spellStart"/>
      <w:r w:rsidR="00F33343" w:rsidRPr="00EB5B16">
        <w:rPr>
          <w:lang w:val="en-150"/>
        </w:rPr>
        <w:t>higly</w:t>
      </w:r>
      <w:proofErr w:type="spellEnd"/>
      <w:r w:rsidR="00F33343" w:rsidRPr="00EB5B16">
        <w:rPr>
          <w:lang w:val="en-150"/>
        </w:rPr>
        <w:t xml:space="preserve"> overperforming CPUs </w:t>
      </w:r>
      <w:r w:rsidR="00E0691F"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E0691F" w:rsidRPr="00EB5B16">
        <w:rPr>
          <w:lang w:val="en-150"/>
        </w:rPr>
        <w:fldChar w:fldCharType="separate"/>
      </w:r>
      <w:r w:rsidR="00D46F62" w:rsidRPr="00EB5B16">
        <w:rPr>
          <w:noProof/>
          <w:lang w:val="en-150"/>
        </w:rPr>
        <w:t>[4]</w:t>
      </w:r>
      <w:r w:rsidR="00E0691F" w:rsidRPr="00EB5B16">
        <w:rPr>
          <w:lang w:val="en-150"/>
        </w:rPr>
        <w:fldChar w:fldCharType="end"/>
      </w:r>
      <w:r w:rsidR="000B2262" w:rsidRPr="00EB5B16">
        <w:rPr>
          <w:lang w:val="en-150"/>
        </w:rPr>
        <w:t>, also for neural network fields outside of computer vision</w:t>
      </w:r>
      <w:r w:rsidR="00F33343" w:rsidRPr="00EB5B16">
        <w:rPr>
          <w:lang w:val="en-150"/>
        </w:rPr>
        <w:t xml:space="preserve">. By the time </w:t>
      </w:r>
      <w:proofErr w:type="spellStart"/>
      <w:r w:rsidR="00F33343" w:rsidRPr="00EB5B16">
        <w:rPr>
          <w:lang w:val="en-150"/>
        </w:rPr>
        <w:t>Alexnet</w:t>
      </w:r>
      <w:proofErr w:type="spellEnd"/>
      <w:r w:rsidR="00F33343" w:rsidRPr="00EB5B16">
        <w:rPr>
          <w:lang w:val="en-150"/>
        </w:rPr>
        <w:t xml:space="preserve"> was published, GPUs were not as powerful as they are now, hence the reason the original paper proposed a double-GPU setup for faster training. Training and inference on GPU are estimated to be in the order of </w:t>
      </w:r>
      <m:oMath>
        <m:r>
          <w:rPr>
            <w:rFonts w:ascii="Cambria Math" w:hAnsi="Cambria Math"/>
            <w:lang w:val="en-150"/>
          </w:rPr>
          <m:t>10</m:t>
        </m:r>
      </m:oMath>
      <w:r w:rsidR="00F33343" w:rsidRPr="00EB5B16">
        <w:rPr>
          <w:lang w:val="en-150"/>
        </w:rPr>
        <w:t xml:space="preserve"> times faster than on CPU. Newer, </w:t>
      </w:r>
      <w:r w:rsidR="000B2262" w:rsidRPr="00EB5B16">
        <w:rPr>
          <w:lang w:val="en-150"/>
        </w:rPr>
        <w:t>AI-dedicated</w:t>
      </w:r>
      <w:r w:rsidR="00F33343" w:rsidRPr="00EB5B16">
        <w:rPr>
          <w:lang w:val="en-150"/>
        </w:rPr>
        <w:t xml:space="preserve"> computing units known as TPUs also exist, though it is more common for a regular consumer to have access to a GPU on any </w:t>
      </w:r>
      <w:r w:rsidR="000B2262" w:rsidRPr="00EB5B16">
        <w:rPr>
          <w:lang w:val="en-150"/>
        </w:rPr>
        <w:t>high-end</w:t>
      </w:r>
      <w:r w:rsidR="00F33343" w:rsidRPr="00EB5B16">
        <w:rPr>
          <w:lang w:val="en-150"/>
        </w:rPr>
        <w:t xml:space="preserve"> laptop.</w:t>
      </w:r>
    </w:p>
    <w:p w14:paraId="00FF7E51" w14:textId="77777777" w:rsidR="007A417C" w:rsidRPr="00EB5B16" w:rsidRDefault="007A417C" w:rsidP="00C67FA8">
      <w:pPr>
        <w:pStyle w:val="Heading2"/>
        <w:rPr>
          <w:lang w:val="en-150"/>
        </w:rPr>
      </w:pPr>
      <w:bookmarkStart w:id="72" w:name="_Toc74572077"/>
      <w:r w:rsidRPr="00EB5B16">
        <w:rPr>
          <w:lang w:val="en-150"/>
        </w:rPr>
        <w:t>Object detection</w:t>
      </w:r>
      <w:bookmarkEnd w:id="72"/>
    </w:p>
    <w:p w14:paraId="649D9F4C" w14:textId="77777777" w:rsidR="00B77280" w:rsidRPr="00EB5B16" w:rsidRDefault="00B77280" w:rsidP="00B77280">
      <w:pPr>
        <w:pStyle w:val="Heading3"/>
        <w:rPr>
          <w:lang w:val="en-150"/>
        </w:rPr>
      </w:pPr>
      <w:bookmarkStart w:id="73" w:name="_Ref74521470"/>
      <w:bookmarkStart w:id="74" w:name="_Toc74572078"/>
      <w:r w:rsidRPr="00EB5B16">
        <w:rPr>
          <w:lang w:val="en-150"/>
        </w:rPr>
        <w:t>Introduction</w:t>
      </w:r>
      <w:bookmarkEnd w:id="73"/>
      <w:bookmarkEnd w:id="74"/>
    </w:p>
    <w:p w14:paraId="0DF51775" w14:textId="39144728" w:rsidR="007A2D66" w:rsidRPr="00EB5B16" w:rsidRDefault="00B77280" w:rsidP="007A2D66">
      <w:pPr>
        <w:rPr>
          <w:lang w:val="en-150"/>
        </w:rPr>
      </w:pPr>
      <w:r w:rsidRPr="00EB5B16">
        <w:rPr>
          <w:i/>
          <w:iCs/>
          <w:lang w:val="en-150"/>
        </w:rPr>
        <w:t xml:space="preserve">Object detection </w:t>
      </w:r>
      <w:r w:rsidRPr="00EB5B16">
        <w:rPr>
          <w:lang w:val="en-150"/>
        </w:rPr>
        <w:t xml:space="preserve">is a complex and advanced task in image processing and computer vision that seeks to identify the location of specific items in images by defining a </w:t>
      </w:r>
      <w:r w:rsidRPr="00EB5B16">
        <w:rPr>
          <w:i/>
          <w:lang w:val="en-150"/>
        </w:rPr>
        <w:t>bounding box</w:t>
      </w:r>
      <w:r w:rsidRPr="00EB5B16">
        <w:rPr>
          <w:lang w:val="en-150"/>
        </w:rPr>
        <w:t xml:space="preserve"> </w:t>
      </w:r>
      <w:r w:rsidR="004A70E1" w:rsidRPr="00EB5B16">
        <w:rPr>
          <w:lang w:val="en-150"/>
        </w:rPr>
        <w:t>(</w:t>
      </w:r>
      <w:proofErr w:type="spellStart"/>
      <w:r w:rsidR="004A70E1" w:rsidRPr="00EB5B16">
        <w:rPr>
          <w:i/>
          <w:lang w:val="en-150"/>
        </w:rPr>
        <w:t>bbox</w:t>
      </w:r>
      <w:proofErr w:type="spellEnd"/>
      <w:r w:rsidR="004A70E1" w:rsidRPr="00EB5B16">
        <w:rPr>
          <w:lang w:val="en-150"/>
        </w:rPr>
        <w:t xml:space="preserve">) </w:t>
      </w:r>
      <w:r w:rsidRPr="00EB5B16">
        <w:rPr>
          <w:lang w:val="en-150"/>
        </w:rPr>
        <w:t xml:space="preserve">around them and assign the corresponding labels to the objects in terms of the object category, i.e., human, tree, or car. </w:t>
      </w:r>
      <w:r w:rsidR="00EB5B16">
        <w:rPr>
          <w:lang w:val="en-US"/>
        </w:rPr>
        <w:t xml:space="preserve">An example of a detected image is shown in </w:t>
      </w:r>
      <w:r w:rsidR="00EB5B16">
        <w:rPr>
          <w:lang w:val="en-US"/>
        </w:rPr>
        <w:fldChar w:fldCharType="begin"/>
      </w:r>
      <w:r w:rsidR="00EB5B16">
        <w:rPr>
          <w:lang w:val="en-US"/>
        </w:rPr>
        <w:instrText xml:space="preserve"> REF _Ref74521054 \h </w:instrText>
      </w:r>
      <w:r w:rsidR="00EB5B16">
        <w:rPr>
          <w:lang w:val="en-US"/>
        </w:rPr>
      </w:r>
      <w:r w:rsidR="00EB5B16">
        <w:rPr>
          <w:lang w:val="en-US"/>
        </w:rPr>
        <w:fldChar w:fldCharType="separate"/>
      </w:r>
      <w:r w:rsidR="00452B2C" w:rsidRPr="00EB5B16">
        <w:rPr>
          <w:lang w:val="en-150"/>
        </w:rPr>
        <w:t xml:space="preserve">Figure </w:t>
      </w:r>
      <w:r w:rsidR="00452B2C">
        <w:rPr>
          <w:noProof/>
          <w:lang w:val="en-150"/>
        </w:rPr>
        <w:t>13</w:t>
      </w:r>
      <w:r w:rsidR="00EB5B16">
        <w:rPr>
          <w:lang w:val="en-US"/>
        </w:rPr>
        <w:fldChar w:fldCharType="end"/>
      </w:r>
      <w:r w:rsidR="00EB5B16">
        <w:rPr>
          <w:lang w:val="en-US"/>
        </w:rPr>
        <w:t xml:space="preserve">. </w:t>
      </w:r>
      <w:r w:rsidRPr="00EB5B16">
        <w:rPr>
          <w:lang w:val="en-150"/>
        </w:rPr>
        <w:t xml:space="preserve">Some applications of object detection lay in the fields of </w:t>
      </w:r>
      <w:r w:rsidR="00CA1884" w:rsidRPr="00EB5B16">
        <w:rPr>
          <w:lang w:val="en-150"/>
        </w:rPr>
        <w:t xml:space="preserve">automated visual inspection, </w:t>
      </w:r>
      <w:r w:rsidRPr="00EB5B16">
        <w:rPr>
          <w:lang w:val="en-150"/>
        </w:rPr>
        <w:t xml:space="preserve">robot vision, </w:t>
      </w:r>
      <w:proofErr w:type="spellStart"/>
      <w:r w:rsidRPr="00EB5B16">
        <w:rPr>
          <w:lang w:val="en-150"/>
        </w:rPr>
        <w:t>autonoumous</w:t>
      </w:r>
      <w:proofErr w:type="spellEnd"/>
      <w:r w:rsidRPr="00EB5B16">
        <w:rPr>
          <w:lang w:val="en-150"/>
        </w:rPr>
        <w:t xml:space="preserve"> dri</w:t>
      </w:r>
      <w:r w:rsidR="00CA1884" w:rsidRPr="00EB5B16">
        <w:rPr>
          <w:lang w:val="en-150"/>
        </w:rPr>
        <w:t>ving, video surveillance,</w:t>
      </w:r>
      <w:r w:rsidR="00A536B0" w:rsidRPr="00EB5B16">
        <w:rPr>
          <w:lang w:val="en-150"/>
        </w:rPr>
        <w:t xml:space="preserve"> etc</w:t>
      </w:r>
      <w:r w:rsidR="00E0691F" w:rsidRPr="00EB5B16">
        <w:rPr>
          <w:lang w:val="en-150"/>
        </w:rPr>
        <w:t xml:space="preserve"> </w:t>
      </w:r>
      <w:r w:rsidR="00E0691F" w:rsidRPr="00EB5B16">
        <w:rPr>
          <w:lang w:val="en-150"/>
        </w:rPr>
        <w:fldChar w:fldCharType="begin" w:fldLock="1"/>
      </w:r>
      <w:r w:rsidR="00265D76" w:rsidRPr="00EB5B16">
        <w:rPr>
          <w:lang w:val="en-150"/>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12]","plainTextFormattedCitation":"[12]","previouslyFormattedCitation":"[12]"},"properties":{"noteIndex":0},"schema":"https://github.com/citation-style-language/schema/raw/master/csl-citation.json"}</w:instrText>
      </w:r>
      <w:r w:rsidR="00E0691F" w:rsidRPr="00EB5B16">
        <w:rPr>
          <w:lang w:val="en-150"/>
        </w:rPr>
        <w:fldChar w:fldCharType="separate"/>
      </w:r>
      <w:r w:rsidR="00D46F62" w:rsidRPr="00EB5B16">
        <w:rPr>
          <w:noProof/>
          <w:lang w:val="en-150"/>
        </w:rPr>
        <w:t>[12]</w:t>
      </w:r>
      <w:r w:rsidR="00E0691F" w:rsidRPr="00EB5B16">
        <w:rPr>
          <w:lang w:val="en-150"/>
        </w:rPr>
        <w:fldChar w:fldCharType="end"/>
      </w:r>
      <w:r w:rsidR="00A536B0" w:rsidRPr="00EB5B16">
        <w:rPr>
          <w:lang w:val="en-150"/>
        </w:rPr>
        <w:t>.</w:t>
      </w:r>
      <w:r w:rsidR="007A2D66" w:rsidRPr="00EB5B16">
        <w:rPr>
          <w:lang w:val="en-150"/>
        </w:rPr>
        <w:t xml:space="preserve"> Video-based object detection pipelines also exist, though they are overall less </w:t>
      </w:r>
      <w:r w:rsidR="00CB1BBB" w:rsidRPr="00EB5B16">
        <w:rPr>
          <w:lang w:val="en-150"/>
        </w:rPr>
        <w:t>popular</w:t>
      </w:r>
      <w:r w:rsidR="007A2D66" w:rsidRPr="00EB5B16">
        <w:rPr>
          <w:lang w:val="en-150"/>
        </w:rPr>
        <w:t xml:space="preserve"> than their image counterpart</w:t>
      </w:r>
      <w:r w:rsidR="00CB1BBB" w:rsidRPr="00EB5B16">
        <w:rPr>
          <w:lang w:val="en-150"/>
        </w:rPr>
        <w:t xml:space="preserve">, as they </w:t>
      </w:r>
      <w:r w:rsidR="007A2D66" w:rsidRPr="00EB5B16">
        <w:rPr>
          <w:lang w:val="en-150"/>
        </w:rPr>
        <w:t xml:space="preserve">have only emerged more recently </w:t>
      </w:r>
      <w:r w:rsidR="00E0691F" w:rsidRPr="00EB5B16">
        <w:rPr>
          <w:lang w:val="en-150"/>
        </w:rPr>
        <w:fldChar w:fldCharType="begin" w:fldLock="1"/>
      </w:r>
      <w:r w:rsidR="00265D76" w:rsidRPr="00EB5B16">
        <w:rPr>
          <w:lang w:val="en-150"/>
        </w:rPr>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3]","plainTextFormattedCitation":"[13]","previouslyFormattedCitation":"[13]"},"properties":{"noteIndex":0},"schema":"https://github.com/citation-style-language/schema/raw/master/csl-citation.json"}</w:instrText>
      </w:r>
      <w:r w:rsidR="00E0691F" w:rsidRPr="00EB5B16">
        <w:rPr>
          <w:lang w:val="en-150"/>
        </w:rPr>
        <w:fldChar w:fldCharType="separate"/>
      </w:r>
      <w:r w:rsidR="00D46F62" w:rsidRPr="00EB5B16">
        <w:rPr>
          <w:noProof/>
          <w:lang w:val="en-150"/>
        </w:rPr>
        <w:t>[13]</w:t>
      </w:r>
      <w:r w:rsidR="00E0691F" w:rsidRPr="00EB5B16">
        <w:rPr>
          <w:lang w:val="en-150"/>
        </w:rPr>
        <w:fldChar w:fldCharType="end"/>
      </w:r>
      <w:r w:rsidR="007A2D66" w:rsidRPr="00EB5B16">
        <w:rPr>
          <w:lang w:val="en-150"/>
        </w:rPr>
        <w:t xml:space="preserve">. </w:t>
      </w:r>
      <w:r w:rsidR="00CB1BBB" w:rsidRPr="00EB5B16">
        <w:rPr>
          <w:lang w:val="en-150"/>
        </w:rPr>
        <w:t>Compared to a frame-by-frame inference of a video with image detectors, video-based detectors are</w:t>
      </w:r>
      <w:r w:rsidR="007A2D66" w:rsidRPr="00EB5B16">
        <w:rPr>
          <w:lang w:val="en-150"/>
        </w:rPr>
        <w:t xml:space="preserve"> more efficient </w:t>
      </w:r>
      <w:r w:rsidR="00CB1BBB" w:rsidRPr="00EB5B16">
        <w:rPr>
          <w:lang w:val="en-150"/>
        </w:rPr>
        <w:t>by taking</w:t>
      </w:r>
      <w:r w:rsidR="007A2D66" w:rsidRPr="00EB5B16">
        <w:rPr>
          <w:lang w:val="en-150"/>
        </w:rPr>
        <w:t xml:space="preserve"> temporal correlation </w:t>
      </w:r>
      <w:r w:rsidR="00CB1BBB" w:rsidRPr="00EB5B16">
        <w:rPr>
          <w:lang w:val="en-150"/>
        </w:rPr>
        <w:t xml:space="preserve">into account </w:t>
      </w:r>
      <w:r w:rsidR="007A2D66" w:rsidRPr="00EB5B16">
        <w:rPr>
          <w:lang w:val="en-150"/>
        </w:rPr>
        <w:t xml:space="preserve">and </w:t>
      </w:r>
      <w:r w:rsidR="00CB1BBB" w:rsidRPr="00EB5B16">
        <w:rPr>
          <w:lang w:val="en-150"/>
        </w:rPr>
        <w:t>more robust to phenomena like</w:t>
      </w:r>
      <w:r w:rsidR="007A2D66" w:rsidRPr="00EB5B16">
        <w:rPr>
          <w:lang w:val="en-150"/>
        </w:rPr>
        <w:t xml:space="preserve"> motion blur, defocus, </w:t>
      </w:r>
      <w:proofErr w:type="spellStart"/>
      <w:r w:rsidR="007A2D66" w:rsidRPr="00EB5B16">
        <w:rPr>
          <w:lang w:val="en-150"/>
        </w:rPr>
        <w:t>occlussion</w:t>
      </w:r>
      <w:proofErr w:type="spellEnd"/>
      <w:r w:rsidR="007A2D66" w:rsidRPr="00EB5B16">
        <w:rPr>
          <w:lang w:val="en-150"/>
        </w:rPr>
        <w:t>, etc.</w:t>
      </w:r>
      <w:r w:rsidR="00CB1BBB" w:rsidRPr="00EB5B16">
        <w:rPr>
          <w:lang w:val="en-150"/>
        </w:rPr>
        <w:t xml:space="preserve"> </w:t>
      </w:r>
    </w:p>
    <w:p w14:paraId="0E919137" w14:textId="77777777" w:rsidR="00515AF0" w:rsidRPr="00EB5B16" w:rsidRDefault="00515AF0" w:rsidP="00515AF0">
      <w:pPr>
        <w:ind w:firstLine="0"/>
        <w:jc w:val="center"/>
        <w:rPr>
          <w:lang w:val="en-150"/>
        </w:rPr>
      </w:pPr>
      <w:r w:rsidRPr="00EB5B16">
        <w:rPr>
          <w:noProof/>
          <w:lang w:val="en-150" w:eastAsia="en-US"/>
        </w:rPr>
        <w:lastRenderedPageBreak/>
        <w:drawing>
          <wp:inline distT="0" distB="0" distL="0" distR="0" wp14:anchorId="62DEF935" wp14:editId="425D179C">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6F371125" w:rsidR="00515AF0" w:rsidRPr="00EB5B16" w:rsidRDefault="00DD688C" w:rsidP="00515AF0">
      <w:pPr>
        <w:pStyle w:val="Caption"/>
        <w:spacing w:after="0"/>
        <w:ind w:firstLine="0"/>
        <w:rPr>
          <w:lang w:val="en-150"/>
        </w:rPr>
      </w:pPr>
      <w:bookmarkStart w:id="75" w:name="_Ref74521054"/>
      <w:bookmarkStart w:id="76" w:name="_Toc7457218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3</w:t>
      </w:r>
      <w:r w:rsidRPr="00EB5B16">
        <w:rPr>
          <w:lang w:val="en-150"/>
        </w:rPr>
        <w:fldChar w:fldCharType="end"/>
      </w:r>
      <w:bookmarkEnd w:id="75"/>
      <w:r w:rsidR="00515AF0" w:rsidRPr="00EB5B16">
        <w:rPr>
          <w:lang w:val="en-150"/>
        </w:rPr>
        <w:t xml:space="preserve">: Showcase image of object detection with </w:t>
      </w:r>
      <w:proofErr w:type="spellStart"/>
      <w:r w:rsidR="00515AF0" w:rsidRPr="00EB5B16">
        <w:rPr>
          <w:lang w:val="en-150"/>
        </w:rPr>
        <w:t>EfficientDet</w:t>
      </w:r>
      <w:bookmarkEnd w:id="76"/>
      <w:proofErr w:type="spellEnd"/>
    </w:p>
    <w:p w14:paraId="23B28D5E" w14:textId="3805808A" w:rsidR="00515AF0" w:rsidRPr="00EB5B16" w:rsidRDefault="00515AF0" w:rsidP="00515AF0">
      <w:pPr>
        <w:pStyle w:val="Caption"/>
        <w:ind w:firstLine="0"/>
        <w:rPr>
          <w:lang w:val="en-150"/>
        </w:rPr>
      </w:pPr>
      <w:r w:rsidRPr="00EB5B16">
        <w:rPr>
          <w:lang w:val="en-150"/>
        </w:rPr>
        <w:t xml:space="preserve">Source: </w:t>
      </w:r>
      <w:hyperlink r:id="rId46" w:history="1">
        <w:r w:rsidRPr="00EB5B16">
          <w:rPr>
            <w:rStyle w:val="Hyperlink"/>
            <w:lang w:val="en-150"/>
          </w:rPr>
          <w:t>https://github.com/google/automl/tree/master/efficientdet</w:t>
        </w:r>
      </w:hyperlink>
    </w:p>
    <w:p w14:paraId="13E626E5" w14:textId="34E1E4EF" w:rsidR="00CB1BBB" w:rsidRPr="00EB5B16" w:rsidRDefault="00CB1BBB" w:rsidP="00CB1BBB">
      <w:pPr>
        <w:rPr>
          <w:lang w:val="en-150"/>
        </w:rPr>
      </w:pPr>
      <w:r w:rsidRPr="00EB5B16">
        <w:rPr>
          <w:lang w:val="en-150"/>
        </w:rPr>
        <w:t>Conventional object detection pipelines are generally based on convolutional neural networks (</w:t>
      </w:r>
      <w:proofErr w:type="spellStart"/>
      <w:r w:rsidRPr="00EB5B16">
        <w:rPr>
          <w:lang w:val="en-150"/>
        </w:rPr>
        <w:t>CNNs</w:t>
      </w:r>
      <w:proofErr w:type="spellEnd"/>
      <w:r w:rsidRPr="00EB5B16">
        <w:rPr>
          <w:lang w:val="en-150"/>
        </w:rPr>
        <w:t xml:space="preserve">), which have proven useful to extract deeper representations of images by applying convolutional operations to images to obtain more relevant feature maps </w:t>
      </w:r>
      <w:r w:rsidR="00E0691F" w:rsidRPr="00EB5B16">
        <w:rPr>
          <w:lang w:val="en-150"/>
        </w:rPr>
        <w:fldChar w:fldCharType="begin" w:fldLock="1"/>
      </w:r>
      <w:r w:rsidR="00265D76" w:rsidRPr="00EB5B16">
        <w:rPr>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9]","plainTextFormattedCitation":"[9]","previouslyFormattedCitation":"[9]"},"properties":{"noteIndex":0},"schema":"https://github.com/citation-style-language/schema/raw/master/csl-citation.json"}</w:instrText>
      </w:r>
      <w:r w:rsidR="00E0691F" w:rsidRPr="00EB5B16">
        <w:rPr>
          <w:lang w:val="en-150"/>
        </w:rPr>
        <w:fldChar w:fldCharType="separate"/>
      </w:r>
      <w:r w:rsidR="00D46F62" w:rsidRPr="00EB5B16">
        <w:rPr>
          <w:noProof/>
          <w:lang w:val="en-150"/>
        </w:rPr>
        <w:t>[9]</w:t>
      </w:r>
      <w:r w:rsidR="00E0691F" w:rsidRPr="00EB5B16">
        <w:rPr>
          <w:lang w:val="en-150"/>
        </w:rPr>
        <w:fldChar w:fldCharType="end"/>
      </w:r>
      <w:r w:rsidRPr="00EB5B16">
        <w:rPr>
          <w:lang w:val="en-150"/>
        </w:rPr>
        <w:t xml:space="preserve">. Thus, both big amounts of computational power and training </w:t>
      </w:r>
      <w:r w:rsidR="00A536B0" w:rsidRPr="00EB5B16">
        <w:rPr>
          <w:lang w:val="en-150"/>
        </w:rPr>
        <w:t>data are expected</w:t>
      </w:r>
      <w:r w:rsidR="00E0691F" w:rsidRPr="00EB5B16">
        <w:rPr>
          <w:lang w:val="en-150"/>
        </w:rPr>
        <w:t xml:space="preserve"> in order</w:t>
      </w:r>
      <w:r w:rsidR="00A536B0" w:rsidRPr="00EB5B16">
        <w:rPr>
          <w:lang w:val="en-150"/>
        </w:rPr>
        <w:t xml:space="preserve"> to </w:t>
      </w:r>
      <w:r w:rsidRPr="00EB5B16">
        <w:rPr>
          <w:lang w:val="en-150"/>
        </w:rPr>
        <w:t>build</w:t>
      </w:r>
      <w:r w:rsidR="00A536B0" w:rsidRPr="00EB5B16">
        <w:rPr>
          <w:lang w:val="en-150"/>
        </w:rPr>
        <w:t xml:space="preserve"> reliable </w:t>
      </w:r>
      <w:r w:rsidR="00EB5B16">
        <w:rPr>
          <w:lang w:val="en-US"/>
        </w:rPr>
        <w:t>o</w:t>
      </w:r>
      <w:proofErr w:type="spellStart"/>
      <w:r w:rsidR="00A82746" w:rsidRPr="00EB5B16">
        <w:rPr>
          <w:lang w:val="en-150"/>
        </w:rPr>
        <w:t>bject</w:t>
      </w:r>
      <w:proofErr w:type="spellEnd"/>
      <w:r w:rsidR="00A82746" w:rsidRPr="00EB5B16">
        <w:rPr>
          <w:lang w:val="en-150"/>
        </w:rPr>
        <w:t xml:space="preserve"> </w:t>
      </w:r>
      <w:r w:rsidR="00EB5B16">
        <w:rPr>
          <w:lang w:val="en-US"/>
        </w:rPr>
        <w:t>d</w:t>
      </w:r>
      <w:proofErr w:type="spellStart"/>
      <w:r w:rsidR="00A82746" w:rsidRPr="00EB5B16">
        <w:rPr>
          <w:lang w:val="en-150"/>
        </w:rPr>
        <w:t>etection</w:t>
      </w:r>
      <w:proofErr w:type="spellEnd"/>
      <w:r w:rsidR="00A82746" w:rsidRPr="00EB5B16">
        <w:rPr>
          <w:lang w:val="en-150"/>
        </w:rPr>
        <w:t xml:space="preserve"> </w:t>
      </w:r>
      <w:r w:rsidR="00A536B0" w:rsidRPr="00EB5B16">
        <w:rPr>
          <w:lang w:val="en-150"/>
        </w:rPr>
        <w:t xml:space="preserve">models. </w:t>
      </w:r>
    </w:p>
    <w:p w14:paraId="7F6ED2B3" w14:textId="040DB866" w:rsidR="008E5FF3" w:rsidRPr="00EB5B16" w:rsidRDefault="00A536B0" w:rsidP="00CB1BBB">
      <w:pPr>
        <w:rPr>
          <w:lang w:val="en-150"/>
        </w:rPr>
      </w:pPr>
      <w:r w:rsidRPr="00EB5B16">
        <w:rPr>
          <w:lang w:val="en-150"/>
        </w:rPr>
        <w:t xml:space="preserve">Through the years, the research community has been using </w:t>
      </w:r>
      <w:r w:rsidR="00A82746" w:rsidRPr="00EB5B16">
        <w:rPr>
          <w:lang w:val="en-150"/>
        </w:rPr>
        <w:t xml:space="preserve">and growing </w:t>
      </w:r>
      <w:r w:rsidRPr="00EB5B16">
        <w:rPr>
          <w:lang w:val="en-150"/>
        </w:rPr>
        <w:t>benchmarking datasets that are publicly available</w:t>
      </w:r>
      <w:r w:rsidR="00A82746" w:rsidRPr="00EB5B16">
        <w:rPr>
          <w:lang w:val="en-150"/>
        </w:rPr>
        <w:t>, which has led to very big amounts of data being available online</w:t>
      </w:r>
      <w:r w:rsidRPr="00EB5B16">
        <w:rPr>
          <w:lang w:val="en-150"/>
        </w:rPr>
        <w:t xml:space="preserve">. </w:t>
      </w:r>
      <w:r w:rsidR="00A82746" w:rsidRPr="00EB5B16">
        <w:rPr>
          <w:lang w:val="en-150"/>
        </w:rPr>
        <w:t xml:space="preserve">These datasets tend to be very big and published models are usually pretrained on them, providing solid starting points for custom applications, where a lot of data is not usually available, by means of transfer learning. </w:t>
      </w:r>
      <w:r w:rsidRPr="00EB5B16">
        <w:rPr>
          <w:lang w:val="en-150"/>
        </w:rPr>
        <w:t xml:space="preserve">Some of the most popular object detection datasets </w:t>
      </w:r>
      <w:r w:rsidR="00314968" w:rsidRPr="00EB5B16">
        <w:rPr>
          <w:lang w:val="en-150"/>
        </w:rPr>
        <w:t xml:space="preserve">are MS </w:t>
      </w:r>
      <w:r w:rsidR="00A82746" w:rsidRPr="00EB5B16">
        <w:rPr>
          <w:lang w:val="en-150"/>
        </w:rPr>
        <w:t xml:space="preserve">COCO </w:t>
      </w:r>
      <w:r w:rsidR="00E0691F" w:rsidRPr="00EB5B16">
        <w:rPr>
          <w:lang w:val="en-150"/>
        </w:rPr>
        <w:fldChar w:fldCharType="begin" w:fldLock="1"/>
      </w:r>
      <w:r w:rsidR="00265D76" w:rsidRPr="00EB5B16">
        <w:rPr>
          <w:lang w:val="en-150"/>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4]","plainTextFormattedCitation":"[14]","previouslyFormattedCitation":"[14]"},"properties":{"noteIndex":0},"schema":"https://github.com/citation-style-language/schema/raw/master/csl-citation.json"}</w:instrText>
      </w:r>
      <w:r w:rsidR="00E0691F" w:rsidRPr="00EB5B16">
        <w:rPr>
          <w:lang w:val="en-150"/>
        </w:rPr>
        <w:fldChar w:fldCharType="separate"/>
      </w:r>
      <w:r w:rsidR="00D46F62" w:rsidRPr="00EB5B16">
        <w:rPr>
          <w:noProof/>
          <w:lang w:val="en-150"/>
        </w:rPr>
        <w:t>[14]</w:t>
      </w:r>
      <w:r w:rsidR="00E0691F" w:rsidRPr="00EB5B16">
        <w:rPr>
          <w:lang w:val="en-150"/>
        </w:rPr>
        <w:fldChar w:fldCharType="end"/>
      </w:r>
      <w:r w:rsidR="00314968" w:rsidRPr="00EB5B16">
        <w:rPr>
          <w:lang w:val="en-150"/>
        </w:rPr>
        <w:t xml:space="preserve"> and </w:t>
      </w:r>
      <w:r w:rsidR="00A82746" w:rsidRPr="00EB5B16">
        <w:rPr>
          <w:lang w:val="en-150"/>
        </w:rPr>
        <w:t>PASCAL</w:t>
      </w:r>
      <w:r w:rsidR="005A71D0" w:rsidRPr="00EB5B16">
        <w:rPr>
          <w:lang w:val="en-150"/>
        </w:rPr>
        <w:t xml:space="preserve"> VOC</w:t>
      </w:r>
      <w:r w:rsidR="005B4D91" w:rsidRPr="00EB5B16">
        <w:rPr>
          <w:lang w:val="en-150"/>
        </w:rPr>
        <w:t xml:space="preserve"> </w:t>
      </w:r>
      <w:r w:rsidR="005B4D91" w:rsidRPr="00EB5B16">
        <w:rPr>
          <w:lang w:val="en-150"/>
        </w:rPr>
        <w:fldChar w:fldCharType="begin" w:fldLock="1"/>
      </w:r>
      <w:r w:rsidR="00265D76" w:rsidRPr="00EB5B16">
        <w:rPr>
          <w:lang w:val="en-150"/>
        </w:rPr>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5]","plainTextFormattedCitation":"[15]","previouslyFormattedCitation":"[15]"},"properties":{"noteIndex":0},"schema":"https://github.com/citation-style-language/schema/raw/master/csl-citation.json"}</w:instrText>
      </w:r>
      <w:r w:rsidR="005B4D91" w:rsidRPr="00EB5B16">
        <w:rPr>
          <w:lang w:val="en-150"/>
        </w:rPr>
        <w:fldChar w:fldCharType="separate"/>
      </w:r>
      <w:r w:rsidR="00D46F62" w:rsidRPr="00EB5B16">
        <w:rPr>
          <w:noProof/>
          <w:lang w:val="en-150"/>
        </w:rPr>
        <w:t>[15]</w:t>
      </w:r>
      <w:r w:rsidR="005B4D91" w:rsidRPr="00EB5B16">
        <w:rPr>
          <w:lang w:val="en-150"/>
        </w:rPr>
        <w:fldChar w:fldCharType="end"/>
      </w:r>
      <w:r w:rsidR="00314968" w:rsidRPr="00EB5B16">
        <w:rPr>
          <w:lang w:val="en-150"/>
        </w:rPr>
        <w:t>.</w:t>
      </w:r>
    </w:p>
    <w:p w14:paraId="59962BBA" w14:textId="56B9F189" w:rsidR="009E2444" w:rsidRPr="00EB5B16" w:rsidRDefault="008E5FF3" w:rsidP="009E2444">
      <w:pPr>
        <w:rPr>
          <w:lang w:val="en-150"/>
        </w:rPr>
      </w:pPr>
      <w:r w:rsidRPr="00EB5B16">
        <w:rPr>
          <w:lang w:val="en-150"/>
        </w:rPr>
        <w:t>Object detection methods can be divided in two categories</w:t>
      </w:r>
      <w:r w:rsidR="00211DAB" w:rsidRPr="00EB5B16">
        <w:rPr>
          <w:lang w:val="en-150"/>
        </w:rPr>
        <w:t xml:space="preserve"> depending on their structure</w:t>
      </w:r>
      <w:r w:rsidR="00515AF0" w:rsidRPr="00EB5B16">
        <w:rPr>
          <w:lang w:val="en-150"/>
        </w:rPr>
        <w:t xml:space="preserve"> </w:t>
      </w:r>
      <w:r w:rsidR="00A6133D" w:rsidRPr="00EB5B16">
        <w:rPr>
          <w:lang w:val="en-150"/>
        </w:rPr>
        <w:fldChar w:fldCharType="begin" w:fldLock="1"/>
      </w:r>
      <w:r w:rsidR="00265D76" w:rsidRPr="00EB5B16">
        <w:rPr>
          <w:lang w:val="en-150"/>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12]","plainTextFormattedCitation":"[12]","previouslyFormattedCitation":"[12]"},"properties":{"noteIndex":0},"schema":"https://github.com/citation-style-language/schema/raw/master/csl-citation.json"}</w:instrText>
      </w:r>
      <w:r w:rsidR="00A6133D" w:rsidRPr="00EB5B16">
        <w:rPr>
          <w:lang w:val="en-150"/>
        </w:rPr>
        <w:fldChar w:fldCharType="separate"/>
      </w:r>
      <w:r w:rsidR="00D46F62" w:rsidRPr="00EB5B16">
        <w:rPr>
          <w:noProof/>
          <w:lang w:val="en-150"/>
        </w:rPr>
        <w:t>[12]</w:t>
      </w:r>
      <w:r w:rsidR="00A6133D" w:rsidRPr="00EB5B16">
        <w:rPr>
          <w:lang w:val="en-150"/>
        </w:rPr>
        <w:fldChar w:fldCharType="end"/>
      </w:r>
      <w:r w:rsidRPr="00EB5B16">
        <w:rPr>
          <w:lang w:val="en-150"/>
        </w:rPr>
        <w:t>:</w:t>
      </w:r>
    </w:p>
    <w:p w14:paraId="71186931" w14:textId="77777777" w:rsidR="00D55B5B" w:rsidRPr="00EB5B16" w:rsidRDefault="009E2444" w:rsidP="00EB693E">
      <w:pPr>
        <w:pStyle w:val="ListParagraph"/>
        <w:numPr>
          <w:ilvl w:val="0"/>
          <w:numId w:val="36"/>
        </w:numPr>
        <w:rPr>
          <w:lang w:val="en-150"/>
        </w:rPr>
      </w:pPr>
      <w:r w:rsidRPr="00EB5B16">
        <w:rPr>
          <w:b/>
          <w:bCs/>
          <w:i/>
          <w:lang w:val="en-150"/>
        </w:rPr>
        <w:t>Two-stage frameworks</w:t>
      </w:r>
      <w:r w:rsidR="00D55B5B" w:rsidRPr="00EB5B16">
        <w:rPr>
          <w:lang w:val="en-150"/>
        </w:rPr>
        <w:t xml:space="preserve">: </w:t>
      </w:r>
      <w:r w:rsidR="00515AF0" w:rsidRPr="00EB5B16">
        <w:rPr>
          <w:lang w:val="en-150"/>
        </w:rPr>
        <w:t xml:space="preserve">These models split detection of items </w:t>
      </w:r>
      <w:r w:rsidRPr="00EB5B16">
        <w:rPr>
          <w:lang w:val="en-150"/>
        </w:rPr>
        <w:t xml:space="preserve">into two stages, the first of which consisting on </w:t>
      </w:r>
      <w:r w:rsidR="00515AF0" w:rsidRPr="00EB5B16">
        <w:rPr>
          <w:lang w:val="en-150"/>
        </w:rPr>
        <w:t>a region p</w:t>
      </w:r>
      <w:r w:rsidR="003B1E48" w:rsidRPr="00EB5B16">
        <w:rPr>
          <w:lang w:val="en-150"/>
        </w:rPr>
        <w:t>roposal algorithm</w:t>
      </w:r>
      <w:r w:rsidRPr="00EB5B16">
        <w:rPr>
          <w:lang w:val="en-150"/>
        </w:rPr>
        <w:t xml:space="preserve"> (</w:t>
      </w:r>
      <w:r w:rsidR="003B1E48" w:rsidRPr="00EB5B16">
        <w:rPr>
          <w:lang w:val="en-150"/>
        </w:rPr>
        <w:t xml:space="preserve">that may use </w:t>
      </w:r>
      <w:r w:rsidRPr="00EB5B16">
        <w:rPr>
          <w:lang w:val="en-150"/>
        </w:rPr>
        <w:t>machine learning or not), and a second one for the actual classification of those regions. Models</w:t>
      </w:r>
      <w:r w:rsidR="003B1E48" w:rsidRPr="00EB5B16">
        <w:rPr>
          <w:lang w:val="en-150"/>
        </w:rPr>
        <w:t xml:space="preserve"> falling</w:t>
      </w:r>
      <w:r w:rsidRPr="00EB5B16">
        <w:rPr>
          <w:lang w:val="en-150"/>
        </w:rPr>
        <w:t xml:space="preserve"> </w:t>
      </w:r>
      <w:r w:rsidR="003B1E48" w:rsidRPr="00EB5B16">
        <w:rPr>
          <w:lang w:val="en-150"/>
        </w:rPr>
        <w:t>in this category</w:t>
      </w:r>
      <w:r w:rsidRPr="00EB5B16">
        <w:rPr>
          <w:lang w:val="en-150"/>
        </w:rPr>
        <w:t xml:space="preserve"> are R-CNN, Fast R-CNN, Faster R-CNN and RFCN, among others.</w:t>
      </w:r>
      <w:r w:rsidR="00CB1BBB" w:rsidRPr="00EB5B16">
        <w:rPr>
          <w:lang w:val="en-150"/>
        </w:rPr>
        <w:t xml:space="preserve"> These tend to be more accurate, though slower.</w:t>
      </w:r>
    </w:p>
    <w:p w14:paraId="508868D9" w14:textId="3751E13F" w:rsidR="003B1E48" w:rsidRPr="00EB5B16" w:rsidRDefault="00515AF0" w:rsidP="00EB693E">
      <w:pPr>
        <w:pStyle w:val="ListParagraph"/>
        <w:numPr>
          <w:ilvl w:val="0"/>
          <w:numId w:val="36"/>
        </w:numPr>
        <w:spacing w:after="240"/>
        <w:rPr>
          <w:lang w:val="en-150"/>
        </w:rPr>
      </w:pPr>
      <w:r w:rsidRPr="00EB5B16">
        <w:rPr>
          <w:b/>
          <w:bCs/>
          <w:i/>
          <w:lang w:val="en-150"/>
        </w:rPr>
        <w:t>Single</w:t>
      </w:r>
      <w:r w:rsidR="009E2444" w:rsidRPr="00EB5B16">
        <w:rPr>
          <w:b/>
          <w:bCs/>
          <w:i/>
          <w:lang w:val="en-150"/>
        </w:rPr>
        <w:t>-stage frameworks</w:t>
      </w:r>
      <w:r w:rsidR="00D55B5B" w:rsidRPr="00EB5B16">
        <w:rPr>
          <w:lang w:val="en-150"/>
        </w:rPr>
        <w:t xml:space="preserve">: </w:t>
      </w:r>
      <w:r w:rsidR="008B42B9" w:rsidRPr="00EB5B16">
        <w:rPr>
          <w:lang w:val="en-150"/>
        </w:rPr>
        <w:t xml:space="preserve">Unlike the former, these models do not use a </w:t>
      </w:r>
      <w:r w:rsidRPr="00EB5B16">
        <w:rPr>
          <w:lang w:val="en-150"/>
        </w:rPr>
        <w:t>r</w:t>
      </w:r>
      <w:r w:rsidR="008B42B9" w:rsidRPr="00EB5B16">
        <w:rPr>
          <w:lang w:val="en-150"/>
        </w:rPr>
        <w:t xml:space="preserve">egion </w:t>
      </w:r>
      <w:r w:rsidRPr="00EB5B16">
        <w:rPr>
          <w:lang w:val="en-150"/>
        </w:rPr>
        <w:t>p</w:t>
      </w:r>
      <w:r w:rsidR="008B42B9" w:rsidRPr="00EB5B16">
        <w:rPr>
          <w:lang w:val="en-150"/>
        </w:rPr>
        <w:t xml:space="preserve">roposal component, but regress bounding box coordinates </w:t>
      </w:r>
      <w:r w:rsidRPr="00EB5B16">
        <w:rPr>
          <w:lang w:val="en-150"/>
        </w:rPr>
        <w:t xml:space="preserve">as well as classes in one shot. </w:t>
      </w:r>
      <w:r w:rsidR="008B42B9" w:rsidRPr="00EB5B16">
        <w:rPr>
          <w:lang w:val="en-150"/>
        </w:rPr>
        <w:t xml:space="preserve">Some examples in this category are YOLO, SSD and </w:t>
      </w:r>
      <w:proofErr w:type="spellStart"/>
      <w:r w:rsidR="008B42B9" w:rsidRPr="00EB5B16">
        <w:rPr>
          <w:lang w:val="en-150"/>
        </w:rPr>
        <w:t>RetinaNet</w:t>
      </w:r>
      <w:proofErr w:type="spellEnd"/>
      <w:r w:rsidR="008B42B9" w:rsidRPr="00EB5B16">
        <w:rPr>
          <w:lang w:val="en-150"/>
        </w:rPr>
        <w:t>, among others.</w:t>
      </w:r>
      <w:r w:rsidR="00CB1BBB" w:rsidRPr="00EB5B16">
        <w:rPr>
          <w:lang w:val="en-150"/>
        </w:rPr>
        <w:t xml:space="preserve"> These tend to be faster, though less accurate</w:t>
      </w:r>
    </w:p>
    <w:p w14:paraId="1C2B23FA" w14:textId="77777777" w:rsidR="00211DAB" w:rsidRPr="00EB5B16" w:rsidRDefault="00515AF0" w:rsidP="00A40191">
      <w:pPr>
        <w:rPr>
          <w:lang w:val="en-150"/>
        </w:rPr>
      </w:pPr>
      <w:r w:rsidRPr="00EB5B16">
        <w:rPr>
          <w:lang w:val="en-150"/>
        </w:rPr>
        <w:t>This work will mainly focus on</w:t>
      </w:r>
      <w:r w:rsidR="00A40191" w:rsidRPr="00EB5B16">
        <w:rPr>
          <w:lang w:val="en-150"/>
        </w:rPr>
        <w:t xml:space="preserve"> image-based,</w:t>
      </w:r>
      <w:r w:rsidRPr="00EB5B16">
        <w:rPr>
          <w:lang w:val="en-150"/>
        </w:rPr>
        <w:t xml:space="preserve"> single-stage </w:t>
      </w:r>
      <w:r w:rsidR="00A40191" w:rsidRPr="00EB5B16">
        <w:rPr>
          <w:lang w:val="en-150"/>
        </w:rPr>
        <w:t xml:space="preserve">object detection </w:t>
      </w:r>
      <w:r w:rsidRPr="00EB5B16">
        <w:rPr>
          <w:lang w:val="en-150"/>
        </w:rPr>
        <w:t>frameworks</w:t>
      </w:r>
      <w:r w:rsidR="00A40191" w:rsidRPr="00EB5B16">
        <w:rPr>
          <w:lang w:val="en-150"/>
        </w:rPr>
        <w:t xml:space="preserve">, the most </w:t>
      </w:r>
      <w:proofErr w:type="spellStart"/>
      <w:r w:rsidR="00A40191" w:rsidRPr="00EB5B16">
        <w:rPr>
          <w:lang w:val="en-150"/>
        </w:rPr>
        <w:t>relevants</w:t>
      </w:r>
      <w:proofErr w:type="spellEnd"/>
      <w:r w:rsidR="00A40191" w:rsidRPr="00EB5B16">
        <w:rPr>
          <w:lang w:val="en-150"/>
        </w:rPr>
        <w:t xml:space="preserve"> of which are to be described in upcoming sections.</w:t>
      </w:r>
      <w:r w:rsidR="00211DAB" w:rsidRPr="00EB5B16">
        <w:rPr>
          <w:lang w:val="en-150"/>
        </w:rPr>
        <w:br w:type="page"/>
      </w:r>
    </w:p>
    <w:p w14:paraId="3E0FEAD0" w14:textId="77777777" w:rsidR="005A71D0" w:rsidRPr="00EB5B16" w:rsidRDefault="005A71D0" w:rsidP="005A71D0">
      <w:pPr>
        <w:pStyle w:val="Heading3"/>
        <w:rPr>
          <w:lang w:val="en-150"/>
        </w:rPr>
      </w:pPr>
      <w:bookmarkStart w:id="77" w:name="_Ref74521387"/>
      <w:bookmarkStart w:id="78" w:name="_Toc74572079"/>
      <w:r w:rsidRPr="00EB5B16">
        <w:rPr>
          <w:lang w:val="en-150"/>
        </w:rPr>
        <w:lastRenderedPageBreak/>
        <w:t>Performance measures</w:t>
      </w:r>
      <w:bookmarkEnd w:id="77"/>
      <w:bookmarkEnd w:id="78"/>
    </w:p>
    <w:p w14:paraId="03B001DC" w14:textId="77777777" w:rsidR="00D013F8" w:rsidRPr="00EB5B16" w:rsidRDefault="00A82746" w:rsidP="00D013F8">
      <w:pPr>
        <w:rPr>
          <w:lang w:val="en-150"/>
        </w:rPr>
      </w:pPr>
      <w:r w:rsidRPr="00EB5B16">
        <w:rPr>
          <w:lang w:val="en-150"/>
        </w:rPr>
        <w:t>While image classification tasks can be rated by accuracy, a relevant p</w:t>
      </w:r>
      <w:r w:rsidR="007800CB" w:rsidRPr="00EB5B16">
        <w:rPr>
          <w:lang w:val="en-150"/>
        </w:rPr>
        <w:t>erformance measure</w:t>
      </w:r>
      <w:r w:rsidRPr="00EB5B16">
        <w:rPr>
          <w:lang w:val="en-150"/>
        </w:rPr>
        <w:t xml:space="preserve"> for object detection is harder to define. </w:t>
      </w:r>
      <w:r w:rsidR="003D1A9A" w:rsidRPr="00EB5B16">
        <w:rPr>
          <w:lang w:val="en-150"/>
        </w:rPr>
        <w:t>In an object detection task, the network must not only regress the bounding box coordinates</w:t>
      </w:r>
      <w:r w:rsidR="004507C8" w:rsidRPr="00EB5B16">
        <w:rPr>
          <w:lang w:val="en-150"/>
        </w:rPr>
        <w:t xml:space="preserve"> of an item</w:t>
      </w:r>
      <w:r w:rsidR="003D1A9A" w:rsidRPr="00EB5B16">
        <w:rPr>
          <w:lang w:val="en-150"/>
        </w:rPr>
        <w:t xml:space="preserve">, but also assign a category to </w:t>
      </w:r>
      <w:r w:rsidR="004507C8" w:rsidRPr="00EB5B16">
        <w:rPr>
          <w:lang w:val="en-150"/>
        </w:rPr>
        <w:t>it, t</w:t>
      </w:r>
      <w:r w:rsidRPr="00EB5B16">
        <w:rPr>
          <w:lang w:val="en-150"/>
        </w:rPr>
        <w:t xml:space="preserve">he quality of </w:t>
      </w:r>
      <w:r w:rsidR="004507C8" w:rsidRPr="00EB5B16">
        <w:rPr>
          <w:lang w:val="en-150"/>
        </w:rPr>
        <w:t>both</w:t>
      </w:r>
      <w:r w:rsidR="00D013F8" w:rsidRPr="00EB5B16">
        <w:rPr>
          <w:lang w:val="en-150"/>
        </w:rPr>
        <w:t xml:space="preserve"> </w:t>
      </w:r>
      <w:r w:rsidR="004507C8" w:rsidRPr="00EB5B16">
        <w:rPr>
          <w:lang w:val="en-150"/>
        </w:rPr>
        <w:t xml:space="preserve">having </w:t>
      </w:r>
      <w:r w:rsidRPr="00EB5B16">
        <w:rPr>
          <w:lang w:val="en-150"/>
        </w:rPr>
        <w:t>to be accounted for.</w:t>
      </w:r>
      <w:r w:rsidR="00D013F8" w:rsidRPr="00EB5B16">
        <w:rPr>
          <w:lang w:val="en-150"/>
        </w:rPr>
        <w:t xml:space="preserve"> </w:t>
      </w:r>
    </w:p>
    <w:p w14:paraId="124415AA" w14:textId="77777777" w:rsidR="00280862" w:rsidRPr="00EB5B16" w:rsidRDefault="00D013F8" w:rsidP="00D013F8">
      <w:pPr>
        <w:rPr>
          <w:lang w:val="en-150"/>
        </w:rPr>
      </w:pPr>
      <w:r w:rsidRPr="00EB5B16">
        <w:rPr>
          <w:lang w:val="en-150"/>
        </w:rPr>
        <w:t xml:space="preserve">The most common metric for evaluating detectors is the </w:t>
      </w:r>
      <w:r w:rsidRPr="00EB5B16">
        <w:rPr>
          <w:i/>
          <w:lang w:val="en-150"/>
        </w:rPr>
        <w:t>average precision</w:t>
      </w:r>
      <w:r w:rsidRPr="00EB5B16">
        <w:rPr>
          <w:lang w:val="en-150"/>
        </w:rPr>
        <w:t xml:space="preserve"> or AP. </w:t>
      </w:r>
      <w:r w:rsidR="00280862" w:rsidRPr="00EB5B16">
        <w:rPr>
          <w:lang w:val="en-150"/>
        </w:rPr>
        <w:t>Let’s first introduce the following concepts from an object detection point of view:</w:t>
      </w:r>
    </w:p>
    <w:p w14:paraId="58FFCBD6" w14:textId="3C852EE6" w:rsidR="00280862" w:rsidRPr="00EB5B16" w:rsidRDefault="00280862" w:rsidP="00EB693E">
      <w:pPr>
        <w:pStyle w:val="ListParagraph"/>
        <w:numPr>
          <w:ilvl w:val="0"/>
          <w:numId w:val="51"/>
        </w:numPr>
        <w:rPr>
          <w:lang w:val="en-150"/>
        </w:rPr>
      </w:pPr>
      <w:r w:rsidRPr="00EB5B16">
        <w:rPr>
          <w:b/>
          <w:bCs/>
          <w:i/>
          <w:lang w:val="en-150"/>
        </w:rPr>
        <w:t xml:space="preserve">Intersection over Union </w:t>
      </w:r>
      <w:r w:rsidRPr="00EB5B16">
        <w:rPr>
          <w:b/>
          <w:bCs/>
          <w:lang w:val="en-150"/>
        </w:rPr>
        <w:t>(</w:t>
      </w:r>
      <w:proofErr w:type="spellStart"/>
      <w:r w:rsidRPr="00EB5B16">
        <w:rPr>
          <w:b/>
          <w:bCs/>
          <w:i/>
          <w:lang w:val="en-150"/>
        </w:rPr>
        <w:t>IoU</w:t>
      </w:r>
      <w:proofErr w:type="spellEnd"/>
      <w:r w:rsidRPr="00EB5B16">
        <w:rPr>
          <w:b/>
          <w:bCs/>
          <w:lang w:val="en-150"/>
        </w:rPr>
        <w:t>)</w:t>
      </w:r>
      <w:r w:rsidRPr="00EB5B16">
        <w:rPr>
          <w:lang w:val="en-150"/>
        </w:rPr>
        <w:t xml:space="preserve">: also known as </w:t>
      </w:r>
      <w:r w:rsidRPr="00EB5B16">
        <w:rPr>
          <w:i/>
          <w:lang w:val="en-150"/>
        </w:rPr>
        <w:t>Jaccard Index</w:t>
      </w:r>
      <w:r w:rsidRPr="00EB5B16">
        <w:rPr>
          <w:lang w:val="en-150"/>
        </w:rPr>
        <w:t xml:space="preserve">, is an scalar value of intersection for two bounding boxes. The closer to one, the most similar the bounding box coordinates are. Graphical </w:t>
      </w:r>
      <w:r w:rsidR="00A06D8D" w:rsidRPr="00EB5B16">
        <w:rPr>
          <w:lang w:val="en-150"/>
        </w:rPr>
        <w:t xml:space="preserve">representation is shown in </w:t>
      </w:r>
      <w:r w:rsidR="00EB5B16">
        <w:rPr>
          <w:lang w:val="en-150"/>
        </w:rPr>
        <w:fldChar w:fldCharType="begin"/>
      </w:r>
      <w:r w:rsidR="00EB5B16">
        <w:rPr>
          <w:lang w:val="en-150"/>
        </w:rPr>
        <w:instrText xml:space="preserve"> REF _Ref74521167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4</w:t>
      </w:r>
      <w:r w:rsidR="00EB5B16">
        <w:rPr>
          <w:lang w:val="en-150"/>
        </w:rPr>
        <w:fldChar w:fldCharType="end"/>
      </w:r>
      <w:r w:rsidRPr="00EB5B16">
        <w:rPr>
          <w:lang w:val="en-150"/>
        </w:rPr>
        <w:t>.</w:t>
      </w:r>
    </w:p>
    <w:p w14:paraId="683BA99B" w14:textId="5B02D624" w:rsidR="00280862" w:rsidRPr="00EB5B16" w:rsidRDefault="00280862" w:rsidP="00EB693E">
      <w:pPr>
        <w:pStyle w:val="ListParagraph"/>
        <w:numPr>
          <w:ilvl w:val="0"/>
          <w:numId w:val="51"/>
        </w:numPr>
        <w:rPr>
          <w:lang w:val="en-150"/>
        </w:rPr>
      </w:pPr>
      <w:r w:rsidRPr="00EB5B16">
        <w:rPr>
          <w:b/>
          <w:bCs/>
          <w:i/>
          <w:lang w:val="en-150"/>
        </w:rPr>
        <w:t>False positives</w:t>
      </w:r>
      <w:r w:rsidR="00B25FEC" w:rsidRPr="00EB5B16">
        <w:rPr>
          <w:b/>
          <w:bCs/>
          <w:i/>
          <w:lang w:val="en-150"/>
        </w:rPr>
        <w:t xml:space="preserve"> </w:t>
      </w:r>
      <w:r w:rsidR="00B25FEC" w:rsidRPr="00EB5B16">
        <w:rPr>
          <w:b/>
          <w:bCs/>
          <w:lang w:val="en-150"/>
        </w:rPr>
        <w:t>(</w:t>
      </w:r>
      <w:r w:rsidR="00B25FEC" w:rsidRPr="00EB5B16">
        <w:rPr>
          <w:b/>
          <w:bCs/>
          <w:i/>
          <w:lang w:val="en-150"/>
        </w:rPr>
        <w:t>FP</w:t>
      </w:r>
      <w:r w:rsidR="00B25FEC" w:rsidRPr="00EB5B16">
        <w:rPr>
          <w:b/>
          <w:bCs/>
          <w:lang w:val="en-150"/>
        </w:rPr>
        <w:t>)</w:t>
      </w:r>
      <w:r w:rsidR="00B25FEC" w:rsidRPr="00EB5B16">
        <w:rPr>
          <w:lang w:val="en-150"/>
        </w:rPr>
        <w:t>:</w:t>
      </w:r>
      <w:r w:rsidR="00EF218E" w:rsidRPr="00EB5B16">
        <w:rPr>
          <w:lang w:val="en-150"/>
        </w:rPr>
        <w:t xml:space="preserve"> </w:t>
      </w:r>
      <w:r w:rsidRPr="00EB5B16">
        <w:rPr>
          <w:lang w:val="en-150"/>
        </w:rPr>
        <w:t>A false positive is called when a detection is either made for a ground</w:t>
      </w:r>
      <w:r w:rsidR="00AE5191" w:rsidRPr="00EB5B16">
        <w:rPr>
          <w:lang w:val="en-150"/>
        </w:rPr>
        <w:t>-</w:t>
      </w:r>
      <w:r w:rsidRPr="00EB5B16">
        <w:rPr>
          <w:lang w:val="en-150"/>
        </w:rPr>
        <w:t xml:space="preserve">truth bounding box that had already received one (detection duplicates) or when a detection does not meet a lower-bound </w:t>
      </w:r>
      <w:proofErr w:type="spellStart"/>
      <w:r w:rsidRPr="00EB5B16">
        <w:rPr>
          <w:lang w:val="en-150"/>
        </w:rPr>
        <w:t>IoU</w:t>
      </w:r>
      <w:proofErr w:type="spellEnd"/>
      <w:r w:rsidRPr="00EB5B16">
        <w:rPr>
          <w:lang w:val="en-150"/>
        </w:rPr>
        <w:t>.</w:t>
      </w:r>
      <w:r w:rsidR="00D013F8" w:rsidRPr="00EB5B16">
        <w:rPr>
          <w:lang w:val="en-150"/>
        </w:rPr>
        <w:t xml:space="preserve"> </w:t>
      </w:r>
    </w:p>
    <w:p w14:paraId="53E6897B" w14:textId="77777777" w:rsidR="00280862" w:rsidRPr="00EB5B16" w:rsidRDefault="00280862" w:rsidP="00EB693E">
      <w:pPr>
        <w:pStyle w:val="ListParagraph"/>
        <w:numPr>
          <w:ilvl w:val="0"/>
          <w:numId w:val="51"/>
        </w:numPr>
        <w:rPr>
          <w:lang w:val="en-150"/>
        </w:rPr>
      </w:pPr>
      <w:r w:rsidRPr="00EB5B16">
        <w:rPr>
          <w:b/>
          <w:bCs/>
          <w:i/>
          <w:lang w:val="en-150"/>
        </w:rPr>
        <w:t>True positives</w:t>
      </w:r>
      <w:r w:rsidR="00B25FEC" w:rsidRPr="00EB5B16">
        <w:rPr>
          <w:b/>
          <w:bCs/>
          <w:i/>
          <w:lang w:val="en-150"/>
        </w:rPr>
        <w:t xml:space="preserve"> </w:t>
      </w:r>
      <w:r w:rsidR="00B25FEC" w:rsidRPr="00EB5B16">
        <w:rPr>
          <w:b/>
          <w:bCs/>
          <w:lang w:val="en-150"/>
        </w:rPr>
        <w:t>(</w:t>
      </w:r>
      <w:r w:rsidR="00B25FEC" w:rsidRPr="00EB5B16">
        <w:rPr>
          <w:b/>
          <w:bCs/>
          <w:i/>
          <w:lang w:val="en-150"/>
        </w:rPr>
        <w:t>TP</w:t>
      </w:r>
      <w:r w:rsidR="00B25FEC" w:rsidRPr="00EB5B16">
        <w:rPr>
          <w:b/>
          <w:bCs/>
          <w:lang w:val="en-150"/>
        </w:rPr>
        <w:t>)</w:t>
      </w:r>
      <w:r w:rsidR="00B25FEC" w:rsidRPr="00EB5B16">
        <w:rPr>
          <w:lang w:val="en-150"/>
        </w:rPr>
        <w:t xml:space="preserve">: </w:t>
      </w:r>
      <w:r w:rsidRPr="00EB5B16">
        <w:rPr>
          <w:lang w:val="en-150"/>
        </w:rPr>
        <w:t xml:space="preserve"> Which are those predictions made for the correct class, without duplicates and meeting a high-enough </w:t>
      </w:r>
      <w:proofErr w:type="spellStart"/>
      <w:r w:rsidRPr="00EB5B16">
        <w:rPr>
          <w:lang w:val="en-150"/>
        </w:rPr>
        <w:t>IoU</w:t>
      </w:r>
      <w:proofErr w:type="spellEnd"/>
      <w:r w:rsidRPr="00EB5B16">
        <w:rPr>
          <w:lang w:val="en-150"/>
        </w:rPr>
        <w:t xml:space="preserve"> with a ground-truth annotation.</w:t>
      </w:r>
    </w:p>
    <w:p w14:paraId="4E351C48" w14:textId="1139187A" w:rsidR="00280862" w:rsidRPr="00EB5B16" w:rsidRDefault="00280862" w:rsidP="00EB693E">
      <w:pPr>
        <w:pStyle w:val="ListParagraph"/>
        <w:numPr>
          <w:ilvl w:val="0"/>
          <w:numId w:val="51"/>
        </w:numPr>
        <w:rPr>
          <w:lang w:val="en-150"/>
        </w:rPr>
      </w:pPr>
      <w:r w:rsidRPr="00EB5B16">
        <w:rPr>
          <w:b/>
          <w:bCs/>
          <w:i/>
          <w:lang w:val="en-150"/>
        </w:rPr>
        <w:t>False negatives</w:t>
      </w:r>
      <w:r w:rsidR="00B25FEC" w:rsidRPr="00EB5B16">
        <w:rPr>
          <w:b/>
          <w:bCs/>
          <w:i/>
          <w:lang w:val="en-150"/>
        </w:rPr>
        <w:t xml:space="preserve"> </w:t>
      </w:r>
      <w:r w:rsidR="00B25FEC" w:rsidRPr="00EB5B16">
        <w:rPr>
          <w:b/>
          <w:bCs/>
          <w:lang w:val="en-150"/>
        </w:rPr>
        <w:t>(</w:t>
      </w:r>
      <w:r w:rsidR="00B25FEC" w:rsidRPr="00EB5B16">
        <w:rPr>
          <w:b/>
          <w:bCs/>
          <w:i/>
          <w:lang w:val="en-150"/>
        </w:rPr>
        <w:t>FN</w:t>
      </w:r>
      <w:r w:rsidR="00B25FEC" w:rsidRPr="00EB5B16">
        <w:rPr>
          <w:b/>
          <w:bCs/>
          <w:lang w:val="en-150"/>
        </w:rPr>
        <w:t>)</w:t>
      </w:r>
      <w:r w:rsidR="00B25FEC" w:rsidRPr="00EB5B16">
        <w:rPr>
          <w:lang w:val="en-150"/>
        </w:rPr>
        <w:t>:</w:t>
      </w:r>
      <w:r w:rsidRPr="00EB5B16">
        <w:rPr>
          <w:lang w:val="en-150"/>
        </w:rPr>
        <w:t xml:space="preserve"> </w:t>
      </w:r>
      <w:r w:rsidR="00EF218E" w:rsidRPr="00EB5B16">
        <w:rPr>
          <w:lang w:val="en-150"/>
        </w:rPr>
        <w:t>Called w</w:t>
      </w:r>
      <w:r w:rsidRPr="00EB5B16">
        <w:rPr>
          <w:lang w:val="en-150"/>
        </w:rPr>
        <w:t>hen an item is either predicted with the wrong class or on background scenery.</w:t>
      </w:r>
    </w:p>
    <w:p w14:paraId="668AE5DF" w14:textId="549E948B" w:rsidR="00280862" w:rsidRPr="00EB5B16" w:rsidRDefault="00280862" w:rsidP="00EB693E">
      <w:pPr>
        <w:pStyle w:val="ListParagraph"/>
        <w:numPr>
          <w:ilvl w:val="0"/>
          <w:numId w:val="51"/>
        </w:numPr>
        <w:spacing w:after="240"/>
        <w:rPr>
          <w:lang w:val="en-150"/>
        </w:rPr>
      </w:pPr>
      <w:r w:rsidRPr="00EB5B16">
        <w:rPr>
          <w:b/>
          <w:bCs/>
          <w:i/>
          <w:lang w:val="en-150"/>
        </w:rPr>
        <w:t>True negatives</w:t>
      </w:r>
      <w:r w:rsidR="00B25FEC" w:rsidRPr="00EB5B16">
        <w:rPr>
          <w:b/>
          <w:bCs/>
          <w:lang w:val="en-150"/>
        </w:rPr>
        <w:t xml:space="preserve"> (</w:t>
      </w:r>
      <w:r w:rsidR="00B25FEC" w:rsidRPr="00EB5B16">
        <w:rPr>
          <w:b/>
          <w:bCs/>
          <w:i/>
          <w:lang w:val="en-150"/>
        </w:rPr>
        <w:t>TN</w:t>
      </w:r>
      <w:r w:rsidR="00B25FEC" w:rsidRPr="00EB5B16">
        <w:rPr>
          <w:b/>
          <w:bCs/>
          <w:lang w:val="en-150"/>
        </w:rPr>
        <w:t>)</w:t>
      </w:r>
      <w:r w:rsidR="00B25FEC" w:rsidRPr="00EB5B16">
        <w:rPr>
          <w:lang w:val="en-150"/>
        </w:rPr>
        <w:t xml:space="preserve">: </w:t>
      </w:r>
      <w:r w:rsidR="00EF218E" w:rsidRPr="00EB5B16">
        <w:rPr>
          <w:lang w:val="en-150"/>
        </w:rPr>
        <w:t>W</w:t>
      </w:r>
      <w:r w:rsidRPr="00EB5B16">
        <w:rPr>
          <w:lang w:val="en-150"/>
        </w:rPr>
        <w:t>hich are instances of background that are ignored, thus not classified as objects.</w:t>
      </w:r>
    </w:p>
    <w:p w14:paraId="79A1958B" w14:textId="3EABB081" w:rsidR="00280862" w:rsidRDefault="00D013F8" w:rsidP="008648FC">
      <w:pPr>
        <w:rPr>
          <w:lang w:val="en-150"/>
        </w:rPr>
      </w:pPr>
      <w:r w:rsidRPr="00EB5B16">
        <w:rPr>
          <w:lang w:val="en-150"/>
        </w:rPr>
        <w:t xml:space="preserve">The AP is computed by inferring object detection on a batch of test data as the area under the </w:t>
      </w:r>
      <w:r w:rsidRPr="00EB5B16">
        <w:rPr>
          <w:i/>
          <w:lang w:val="en-150"/>
        </w:rPr>
        <w:t>precision-recall</w:t>
      </w:r>
      <w:r w:rsidRPr="00EB5B16">
        <w:rPr>
          <w:lang w:val="en-150"/>
        </w:rPr>
        <w:t xml:space="preserve"> </w:t>
      </w:r>
      <w:r w:rsidRPr="00EB5B16">
        <w:rPr>
          <w:i/>
          <w:lang w:val="en-150"/>
        </w:rPr>
        <w:t>curve</w:t>
      </w:r>
      <w:r w:rsidRPr="00EB5B16">
        <w:rPr>
          <w:lang w:val="en-150"/>
        </w:rPr>
        <w:t xml:space="preserve"> </w:t>
      </w:r>
      <w:r w:rsidR="00A6133D"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A6133D" w:rsidRPr="00EB5B16">
        <w:rPr>
          <w:lang w:val="en-150"/>
        </w:rPr>
        <w:fldChar w:fldCharType="separate"/>
      </w:r>
      <w:r w:rsidR="00D46F62" w:rsidRPr="00EB5B16">
        <w:rPr>
          <w:noProof/>
          <w:lang w:val="en-150"/>
        </w:rPr>
        <w:t>[5]</w:t>
      </w:r>
      <w:r w:rsidR="00A6133D" w:rsidRPr="00EB5B16">
        <w:rPr>
          <w:lang w:val="en-150"/>
        </w:rPr>
        <w:fldChar w:fldCharType="end"/>
      </w:r>
      <w:r w:rsidRPr="00EB5B16">
        <w:rPr>
          <w:lang w:val="en-150"/>
        </w:rPr>
        <w:t>.</w:t>
      </w:r>
      <w:r w:rsidRPr="00EB5B16">
        <w:rPr>
          <w:i/>
          <w:lang w:val="en-150"/>
        </w:rPr>
        <w:t xml:space="preserve"> </w:t>
      </w:r>
      <w:r w:rsidRPr="00EB5B16">
        <w:rPr>
          <w:lang w:val="en-150"/>
        </w:rPr>
        <w:t xml:space="preserve">From the previous definitions let’s point the fact that it is needed to establish a minimum </w:t>
      </w:r>
      <w:proofErr w:type="spellStart"/>
      <w:r w:rsidRPr="00EB5B16">
        <w:rPr>
          <w:lang w:val="en-150"/>
        </w:rPr>
        <w:t>IoU</w:t>
      </w:r>
      <w:proofErr w:type="spellEnd"/>
      <w:r w:rsidRPr="00EB5B16">
        <w:rPr>
          <w:i/>
          <w:lang w:val="en-150"/>
        </w:rPr>
        <w:t xml:space="preserve"> </w:t>
      </w:r>
      <w:r w:rsidRPr="00EB5B16">
        <w:rPr>
          <w:lang w:val="en-150"/>
        </w:rPr>
        <w:t xml:space="preserve">before deciding what category does a prediction falls in. This makes the precision-recall curve, as well as the AP, dependent on a threshold </w:t>
      </w:r>
      <w:proofErr w:type="spellStart"/>
      <w:r w:rsidRPr="00EB5B16">
        <w:rPr>
          <w:lang w:val="en-150"/>
        </w:rPr>
        <w:t>IoU</w:t>
      </w:r>
      <w:proofErr w:type="spellEnd"/>
      <w:r w:rsidRPr="00EB5B16">
        <w:rPr>
          <w:lang w:val="en-150"/>
        </w:rPr>
        <w:t xml:space="preserve">, namely </w:t>
      </w:r>
      <m:oMath>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oMath>
      <w:r w:rsidRPr="00EB5B16">
        <w:rPr>
          <w:lang w:val="en-150"/>
        </w:rPr>
        <w:t xml:space="preserve">. A precision-recall curve can be drawn by performing object detection </w:t>
      </w:r>
      <w:r w:rsidR="000B3EE6" w:rsidRPr="00EB5B16">
        <w:rPr>
          <w:lang w:val="en-150"/>
        </w:rPr>
        <w:t>over a</w:t>
      </w:r>
      <w:r w:rsidRPr="00EB5B16">
        <w:rPr>
          <w:lang w:val="en-150"/>
        </w:rPr>
        <w:t xml:space="preserve"> set of data </w:t>
      </w:r>
      <m:oMath>
        <m:r>
          <w:rPr>
            <w:rFonts w:ascii="Cambria Math" w:hAnsi="Cambria Math"/>
            <w:lang w:val="en-150"/>
          </w:rPr>
          <m:t>D</m:t>
        </m:r>
      </m:oMath>
      <w:r w:rsidRPr="00EB5B16">
        <w:rPr>
          <w:lang w:val="en-150"/>
        </w:rPr>
        <w:t xml:space="preserve"> and tracking the points </w:t>
      </w:r>
      <w:r w:rsidR="00B25FEC" w:rsidRPr="00EB5B16">
        <w:rPr>
          <w:lang w:val="en-150"/>
        </w:rPr>
        <w:t xml:space="preserve">of </w:t>
      </w:r>
      <w:r w:rsidR="00B25FEC" w:rsidRPr="00EB5B16">
        <w:rPr>
          <w:i/>
          <w:lang w:val="en-150"/>
        </w:rPr>
        <w:t>precision</w:t>
      </w:r>
      <w:r w:rsidR="00B25FEC" w:rsidRPr="00EB5B16">
        <w:rPr>
          <w:lang w:val="en-150"/>
        </w:rPr>
        <w:t xml:space="preserve"> and </w:t>
      </w:r>
      <w:r w:rsidR="00B25FEC" w:rsidRPr="00EB5B16">
        <w:rPr>
          <w:i/>
          <w:lang w:val="en-150"/>
        </w:rPr>
        <w:t>recall</w:t>
      </w:r>
      <w:r w:rsidR="00866A0E" w:rsidRPr="00EB5B16">
        <w:rPr>
          <w:lang w:val="en-150"/>
        </w:rPr>
        <w:t>. In vector not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29AD6AAE" w14:textId="77777777" w:rsidTr="008648FC">
        <w:trPr>
          <w:trHeight w:val="2835"/>
        </w:trPr>
        <w:tc>
          <w:tcPr>
            <w:tcW w:w="350" w:type="pct"/>
            <w:vAlign w:val="center"/>
          </w:tcPr>
          <w:p w14:paraId="03FEFED5" w14:textId="77777777" w:rsidR="008648FC" w:rsidRDefault="008648FC" w:rsidP="00DF0906">
            <w:pPr>
              <w:ind w:firstLine="0"/>
              <w:jc w:val="center"/>
              <w:rPr>
                <w:lang w:val="en-150"/>
              </w:rPr>
            </w:pPr>
          </w:p>
        </w:tc>
        <w:tc>
          <w:tcPr>
            <w:tcW w:w="4300" w:type="pct"/>
            <w:vAlign w:val="center"/>
          </w:tcPr>
          <w:p w14:paraId="1EF64259" w14:textId="77777777" w:rsidR="008648FC" w:rsidRPr="00EB5B16" w:rsidRDefault="00A952ED" w:rsidP="008648FC">
            <w:pPr>
              <w:spacing w:after="240"/>
              <w:rPr>
                <w:lang w:val="en-150"/>
              </w:rPr>
            </w:pPr>
            <m:oMathPara>
              <m:oMath>
                <m:sSub>
                  <m:sSubPr>
                    <m:ctrlPr>
                      <w:rPr>
                        <w:rFonts w:ascii="Cambria Math" w:hAnsi="Cambria Math"/>
                        <w:b/>
                        <w:i/>
                        <w:lang w:val="en-150"/>
                      </w:rPr>
                    </m:ctrlPr>
                  </m:sSubPr>
                  <m:e>
                    <m:r>
                      <m:rPr>
                        <m:sty m:val="bi"/>
                      </m:rPr>
                      <w:rPr>
                        <w:rFonts w:ascii="Cambria Math" w:hAnsi="Cambria Math"/>
                        <w:lang w:val="en-150"/>
                      </w:rPr>
                      <m:t>Precision</m:t>
                    </m:r>
                  </m:e>
                  <m:sub>
                    <m:r>
                      <w:rPr>
                        <w:rFonts w:ascii="Cambria Math" w:hAnsi="Cambria Math"/>
                        <w:lang w:val="en-150"/>
                      </w:rPr>
                      <m:t>i</m:t>
                    </m:r>
                  </m:sub>
                </m:sSub>
                <m:d>
                  <m:dPr>
                    <m:ctrlPr>
                      <w:rPr>
                        <w:rFonts w:ascii="Cambria Math" w:hAnsi="Cambria Math"/>
                        <w:i/>
                        <w:lang w:val="en-150"/>
                      </w:rPr>
                    </m:ctrlPr>
                  </m:dPr>
                  <m:e>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e>
                </m:d>
                <m:r>
                  <w:rPr>
                    <w:rFonts w:ascii="Cambria Math" w:hAnsi="Cambria Math"/>
                    <w:lang w:val="en-150"/>
                  </w:rPr>
                  <m:t xml:space="preserve">= </m:t>
                </m:r>
                <m:f>
                  <m:fPr>
                    <m:ctrlPr>
                      <w:rPr>
                        <w:rFonts w:ascii="Cambria Math" w:hAnsi="Cambria Math"/>
                        <w:i/>
                        <w:lang w:val="en-150"/>
                      </w:rPr>
                    </m:ctrlPr>
                  </m:fPr>
                  <m:num>
                    <m:r>
                      <w:rPr>
                        <w:rFonts w:ascii="Cambria Math" w:hAnsi="Cambria Math"/>
                        <w:lang w:val="en-150"/>
                      </w:rPr>
                      <m:t>TP(i,</m:t>
                    </m:r>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 xml:space="preserve"> )</m:t>
                    </m:r>
                  </m:num>
                  <m:den>
                    <m:r>
                      <w:rPr>
                        <w:rFonts w:ascii="Cambria Math" w:hAnsi="Cambria Math"/>
                        <w:lang w:val="en-150"/>
                      </w:rPr>
                      <m:t>TP</m:t>
                    </m:r>
                    <m:d>
                      <m:dPr>
                        <m:ctrlPr>
                          <w:rPr>
                            <w:rFonts w:ascii="Cambria Math" w:hAnsi="Cambria Math"/>
                            <w:i/>
                            <w:lang w:val="en-150"/>
                          </w:rPr>
                        </m:ctrlPr>
                      </m:dPr>
                      <m:e>
                        <m:r>
                          <w:rPr>
                            <w:rFonts w:ascii="Cambria Math" w:hAnsi="Cambria Math"/>
                            <w:lang w:val="en-150"/>
                          </w:rPr>
                          <m:t>i,</m:t>
                        </m:r>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 xml:space="preserve"> </m:t>
                        </m:r>
                      </m:e>
                    </m:d>
                    <m:r>
                      <w:rPr>
                        <w:rFonts w:ascii="Cambria Math" w:hAnsi="Cambria Math"/>
                        <w:lang w:val="en-150"/>
                      </w:rPr>
                      <m:t>+FP(i,</m:t>
                    </m:r>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 xml:space="preserve"> )</m:t>
                    </m:r>
                  </m:den>
                </m:f>
              </m:oMath>
            </m:oMathPara>
          </w:p>
          <w:p w14:paraId="685C1A49" w14:textId="77777777" w:rsidR="008648FC" w:rsidRPr="00EB5B16" w:rsidRDefault="00A952ED" w:rsidP="008648FC">
            <w:pPr>
              <w:spacing w:after="240"/>
              <w:rPr>
                <w:lang w:val="en-150"/>
              </w:rPr>
            </w:pPr>
            <m:oMathPara>
              <m:oMath>
                <m:sSub>
                  <m:sSubPr>
                    <m:ctrlPr>
                      <w:rPr>
                        <w:rFonts w:ascii="Cambria Math" w:hAnsi="Cambria Math"/>
                        <w:b/>
                        <w:i/>
                        <w:lang w:val="en-150"/>
                      </w:rPr>
                    </m:ctrlPr>
                  </m:sSubPr>
                  <m:e>
                    <m:r>
                      <m:rPr>
                        <m:sty m:val="bi"/>
                      </m:rPr>
                      <w:rPr>
                        <w:rFonts w:ascii="Cambria Math" w:hAnsi="Cambria Math"/>
                        <w:lang w:val="en-150"/>
                      </w:rPr>
                      <m:t>Recall</m:t>
                    </m:r>
                  </m:e>
                  <m:sub>
                    <m:r>
                      <w:rPr>
                        <w:rFonts w:ascii="Cambria Math" w:hAnsi="Cambria Math"/>
                        <w:lang w:val="en-150"/>
                      </w:rPr>
                      <m:t>i</m:t>
                    </m:r>
                  </m:sub>
                </m:sSub>
                <m:d>
                  <m:dPr>
                    <m:ctrlPr>
                      <w:rPr>
                        <w:rFonts w:ascii="Cambria Math" w:hAnsi="Cambria Math"/>
                        <w:i/>
                        <w:lang w:val="en-150"/>
                      </w:rPr>
                    </m:ctrlPr>
                  </m:dPr>
                  <m:e>
                    <m:sSub>
                      <m:sSubPr>
                        <m:ctrlPr>
                          <w:rPr>
                            <w:rFonts w:ascii="Cambria Math" w:hAnsi="Cambria Math"/>
                            <w:i/>
                            <w:lang w:val="en-150"/>
                          </w:rPr>
                        </m:ctrlPr>
                      </m:sSubPr>
                      <m:e>
                        <m:r>
                          <w:rPr>
                            <w:rFonts w:ascii="Cambria Math" w:hAnsi="Cambria Math"/>
                            <w:lang w:val="en-150"/>
                          </w:rPr>
                          <m:t xml:space="preserve"> IoU</m:t>
                        </m:r>
                      </m:e>
                      <m:sub>
                        <m:r>
                          <w:rPr>
                            <w:rFonts w:ascii="Cambria Math" w:hAnsi="Cambria Math"/>
                            <w:lang w:val="en-150"/>
                          </w:rPr>
                          <m:t>thresh</m:t>
                        </m:r>
                      </m:sub>
                    </m:sSub>
                  </m:e>
                </m:d>
                <m:r>
                  <w:rPr>
                    <w:rFonts w:ascii="Cambria Math" w:hAnsi="Cambria Math"/>
                    <w:lang w:val="en-150"/>
                  </w:rPr>
                  <m:t xml:space="preserve">= </m:t>
                </m:r>
                <m:f>
                  <m:fPr>
                    <m:ctrlPr>
                      <w:rPr>
                        <w:rFonts w:ascii="Cambria Math" w:hAnsi="Cambria Math"/>
                        <w:i/>
                        <w:lang w:val="en-150"/>
                      </w:rPr>
                    </m:ctrlPr>
                  </m:fPr>
                  <m:num>
                    <m:r>
                      <w:rPr>
                        <w:rFonts w:ascii="Cambria Math" w:hAnsi="Cambria Math"/>
                        <w:lang w:val="en-150"/>
                      </w:rPr>
                      <m:t>TP(i,</m:t>
                    </m:r>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 xml:space="preserve"> )</m:t>
                    </m:r>
                  </m:num>
                  <m:den>
                    <m:r>
                      <w:rPr>
                        <w:rFonts w:ascii="Cambria Math" w:hAnsi="Cambria Math"/>
                        <w:lang w:val="en-150"/>
                      </w:rPr>
                      <m:t>TP</m:t>
                    </m:r>
                    <m:d>
                      <m:dPr>
                        <m:ctrlPr>
                          <w:rPr>
                            <w:rFonts w:ascii="Cambria Math" w:hAnsi="Cambria Math"/>
                            <w:i/>
                            <w:lang w:val="en-150"/>
                          </w:rPr>
                        </m:ctrlPr>
                      </m:dPr>
                      <m:e>
                        <m:r>
                          <w:rPr>
                            <w:rFonts w:ascii="Cambria Math" w:hAnsi="Cambria Math"/>
                            <w:lang w:val="en-150"/>
                          </w:rPr>
                          <m:t>i,</m:t>
                        </m:r>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 xml:space="preserve"> </m:t>
                        </m:r>
                      </m:e>
                    </m:d>
                    <m:r>
                      <w:rPr>
                        <w:rFonts w:ascii="Cambria Math" w:hAnsi="Cambria Math"/>
                        <w:lang w:val="en-150"/>
                      </w:rPr>
                      <m:t>+FN(i,</m:t>
                    </m:r>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 xml:space="preserve"> )</m:t>
                    </m:r>
                  </m:den>
                </m:f>
              </m:oMath>
            </m:oMathPara>
          </w:p>
          <w:p w14:paraId="6882DEC9" w14:textId="13933613" w:rsidR="008648FC" w:rsidRDefault="00A952ED" w:rsidP="008648FC">
            <w:pPr>
              <w:rPr>
                <w:lang w:val="en-150"/>
              </w:rPr>
            </w:pPr>
            <m:oMathPara>
              <m:oMath>
                <m:sSub>
                  <m:sSubPr>
                    <m:ctrlPr>
                      <w:rPr>
                        <w:rFonts w:ascii="Cambria Math" w:hAnsi="Cambria Math"/>
                        <w:b/>
                        <w:i/>
                        <w:lang w:val="en-150"/>
                      </w:rPr>
                    </m:ctrlPr>
                  </m:sSubPr>
                  <m:e>
                    <m:r>
                      <m:rPr>
                        <m:sty m:val="bi"/>
                      </m:rPr>
                      <w:rPr>
                        <w:rFonts w:ascii="Cambria Math" w:hAnsi="Cambria Math"/>
                        <w:lang w:val="en-150"/>
                      </w:rPr>
                      <m:t>PrecisionRecallCurve</m:t>
                    </m:r>
                  </m:e>
                  <m:sub>
                    <m:r>
                      <w:rPr>
                        <w:rFonts w:ascii="Cambria Math" w:hAnsi="Cambria Math"/>
                        <w:lang w:val="en-150"/>
                      </w:rPr>
                      <m:t>i</m:t>
                    </m:r>
                  </m:sub>
                </m:sSub>
                <m:d>
                  <m:dPr>
                    <m:ctrlPr>
                      <w:rPr>
                        <w:rFonts w:ascii="Cambria Math" w:hAnsi="Cambria Math"/>
                        <w:i/>
                        <w:lang w:val="en-150"/>
                      </w:rPr>
                    </m:ctrlPr>
                  </m:dPr>
                  <m:e>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e>
                </m:d>
                <m:r>
                  <w:rPr>
                    <w:rFonts w:ascii="Cambria Math" w:hAnsi="Cambria Math"/>
                    <w:lang w:val="en-150"/>
                  </w:rPr>
                  <m:t>=</m:t>
                </m:r>
                <m:d>
                  <m:dPr>
                    <m:begChr m:val="["/>
                    <m:endChr m:val="]"/>
                    <m:ctrlPr>
                      <w:rPr>
                        <w:rFonts w:ascii="Cambria Math" w:hAnsi="Cambria Math"/>
                        <w:b/>
                        <w:i/>
                        <w:lang w:val="en-150"/>
                      </w:rPr>
                    </m:ctrlPr>
                  </m:dPr>
                  <m:e>
                    <m:m>
                      <m:mPr>
                        <m:mcs>
                          <m:mc>
                            <m:mcPr>
                              <m:count m:val="1"/>
                              <m:mcJc m:val="center"/>
                            </m:mcPr>
                          </m:mc>
                        </m:mcs>
                        <m:ctrlPr>
                          <w:rPr>
                            <w:rFonts w:ascii="Cambria Math" w:hAnsi="Cambria Math"/>
                            <w:b/>
                            <w:i/>
                            <w:lang w:val="en-150"/>
                          </w:rPr>
                        </m:ctrlPr>
                      </m:mPr>
                      <m:mr>
                        <m:e>
                          <m:sSub>
                            <m:sSubPr>
                              <m:ctrlPr>
                                <w:rPr>
                                  <w:rFonts w:ascii="Cambria Math" w:hAnsi="Cambria Math"/>
                                  <w:b/>
                                  <w:i/>
                                  <w:lang w:val="en-150"/>
                                </w:rPr>
                              </m:ctrlPr>
                            </m:sSubPr>
                            <m:e>
                              <m:r>
                                <m:rPr>
                                  <m:sty m:val="bi"/>
                                </m:rPr>
                                <w:rPr>
                                  <w:rFonts w:ascii="Cambria Math" w:hAnsi="Cambria Math"/>
                                  <w:lang w:val="en-150"/>
                                </w:rPr>
                                <m:t>Recall</m:t>
                              </m:r>
                            </m:e>
                            <m:sub>
                              <m:r>
                                <w:rPr>
                                  <w:rFonts w:ascii="Cambria Math" w:hAnsi="Cambria Math"/>
                                  <w:lang w:val="en-150"/>
                                </w:rPr>
                                <m:t>i</m:t>
                              </m:r>
                            </m:sub>
                          </m:sSub>
                          <m:d>
                            <m:dPr>
                              <m:ctrlPr>
                                <w:rPr>
                                  <w:rFonts w:ascii="Cambria Math" w:hAnsi="Cambria Math"/>
                                  <w:i/>
                                  <w:lang w:val="en-150"/>
                                </w:rPr>
                              </m:ctrlPr>
                            </m:dPr>
                            <m:e>
                              <m:sSub>
                                <m:sSubPr>
                                  <m:ctrlPr>
                                    <w:rPr>
                                      <w:rFonts w:ascii="Cambria Math" w:hAnsi="Cambria Math"/>
                                      <w:i/>
                                      <w:lang w:val="en-150"/>
                                    </w:rPr>
                                  </m:ctrlPr>
                                </m:sSubPr>
                                <m:e>
                                  <m:r>
                                    <w:rPr>
                                      <w:rFonts w:ascii="Cambria Math" w:hAnsi="Cambria Math"/>
                                      <w:lang w:val="en-150"/>
                                    </w:rPr>
                                    <m:t xml:space="preserve"> IoU</m:t>
                                  </m:r>
                                </m:e>
                                <m:sub>
                                  <m:r>
                                    <w:rPr>
                                      <w:rFonts w:ascii="Cambria Math" w:hAnsi="Cambria Math"/>
                                      <w:lang w:val="en-150"/>
                                    </w:rPr>
                                    <m:t>thresh</m:t>
                                  </m:r>
                                </m:sub>
                              </m:sSub>
                            </m:e>
                          </m:d>
                          <m:r>
                            <w:rPr>
                              <w:rFonts w:ascii="Cambria Math" w:hAnsi="Cambria Math"/>
                              <w:lang w:val="en-150"/>
                            </w:rPr>
                            <m:t xml:space="preserve"> </m:t>
                          </m:r>
                        </m:e>
                      </m:mr>
                      <m:mr>
                        <m:e>
                          <m:sSub>
                            <m:sSubPr>
                              <m:ctrlPr>
                                <w:rPr>
                                  <w:rFonts w:ascii="Cambria Math" w:hAnsi="Cambria Math"/>
                                  <w:b/>
                                  <w:i/>
                                  <w:lang w:val="en-150"/>
                                </w:rPr>
                              </m:ctrlPr>
                            </m:sSubPr>
                            <m:e>
                              <m:r>
                                <m:rPr>
                                  <m:sty m:val="bi"/>
                                </m:rPr>
                                <w:rPr>
                                  <w:rFonts w:ascii="Cambria Math" w:hAnsi="Cambria Math"/>
                                  <w:lang w:val="en-150"/>
                                </w:rPr>
                                <m:t xml:space="preserve"> Precision</m:t>
                              </m:r>
                            </m:e>
                            <m:sub>
                              <m:r>
                                <w:rPr>
                                  <w:rFonts w:ascii="Cambria Math" w:hAnsi="Cambria Math"/>
                                  <w:lang w:val="en-150"/>
                                </w:rPr>
                                <m:t>i</m:t>
                              </m:r>
                            </m:sub>
                          </m:sSub>
                          <m:d>
                            <m:dPr>
                              <m:ctrlPr>
                                <w:rPr>
                                  <w:rFonts w:ascii="Cambria Math" w:hAnsi="Cambria Math"/>
                                  <w:i/>
                                  <w:lang w:val="en-150"/>
                                </w:rPr>
                              </m:ctrlPr>
                            </m:dPr>
                            <m:e>
                              <m:sSub>
                                <m:sSubPr>
                                  <m:ctrlPr>
                                    <w:rPr>
                                      <w:rFonts w:ascii="Cambria Math" w:hAnsi="Cambria Math"/>
                                      <w:i/>
                                      <w:lang w:val="en-150"/>
                                    </w:rPr>
                                  </m:ctrlPr>
                                </m:sSubPr>
                                <m:e>
                                  <m:r>
                                    <w:rPr>
                                      <w:rFonts w:ascii="Cambria Math" w:hAnsi="Cambria Math"/>
                                      <w:lang w:val="en-150"/>
                                    </w:rPr>
                                    <m:t xml:space="preserve"> IoU</m:t>
                                  </m:r>
                                </m:e>
                                <m:sub>
                                  <m:r>
                                    <w:rPr>
                                      <w:rFonts w:ascii="Cambria Math" w:hAnsi="Cambria Math"/>
                                      <w:lang w:val="en-150"/>
                                    </w:rPr>
                                    <m:t>thresh</m:t>
                                  </m:r>
                                </m:sub>
                              </m:sSub>
                            </m:e>
                          </m:d>
                        </m:e>
                      </m:mr>
                    </m:m>
                  </m:e>
                </m:d>
              </m:oMath>
            </m:oMathPara>
          </w:p>
        </w:tc>
        <w:tc>
          <w:tcPr>
            <w:tcW w:w="350" w:type="pct"/>
            <w:vAlign w:val="center"/>
          </w:tcPr>
          <w:p w14:paraId="7FA9A1B4" w14:textId="697898C6" w:rsidR="008648FC" w:rsidRPr="00C92C76" w:rsidRDefault="008648FC" w:rsidP="00DF0906">
            <w:pPr>
              <w:ind w:firstLine="0"/>
              <w:jc w:val="right"/>
              <w:rPr>
                <w:lang w:val="en-150"/>
              </w:rPr>
            </w:pPr>
            <w:bookmarkStart w:id="79" w:name="_Toc74569687"/>
            <w:bookmarkStart w:id="80" w:name="_Toc74572296"/>
            <w:r>
              <w:rPr>
                <w:lang w:val="en-150"/>
              </w:rPr>
              <w:t>(</w:t>
            </w:r>
            <w:r>
              <w:fldChar w:fldCharType="begin"/>
            </w:r>
            <w:r>
              <w:instrText xml:space="preserve"> SEQ Equation \* ARABIC </w:instrText>
            </w:r>
            <w:r>
              <w:fldChar w:fldCharType="separate"/>
            </w:r>
            <w:r w:rsidR="00452B2C">
              <w:rPr>
                <w:noProof/>
              </w:rPr>
              <w:t>6</w:t>
            </w:r>
            <w:r>
              <w:fldChar w:fldCharType="end"/>
            </w:r>
            <w:r>
              <w:rPr>
                <w:lang w:val="en-150"/>
              </w:rPr>
              <w:t>)</w:t>
            </w:r>
            <w:bookmarkEnd w:id="79"/>
            <w:bookmarkEnd w:id="80"/>
          </w:p>
        </w:tc>
      </w:tr>
    </w:tbl>
    <w:p w14:paraId="5DDA82A6" w14:textId="77777777" w:rsidR="00B25FEC" w:rsidRPr="00EB5B16" w:rsidRDefault="00A952ED" w:rsidP="00EB693E">
      <w:pPr>
        <w:pStyle w:val="ListParagraph"/>
        <w:numPr>
          <w:ilvl w:val="0"/>
          <w:numId w:val="52"/>
        </w:numPr>
        <w:tabs>
          <w:tab w:val="left" w:pos="2410"/>
        </w:tabs>
        <w:spacing w:after="240"/>
        <w:rPr>
          <w:lang w:val="en-150"/>
        </w:rPr>
      </w:pPr>
      <m:oMath>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oMath>
      <w:r w:rsidR="00B25FEC" w:rsidRPr="00EB5B16">
        <w:rPr>
          <w:lang w:val="en-150"/>
        </w:rPr>
        <w:tab/>
        <w:t xml:space="preserve">: Being the lower-bound </w:t>
      </w:r>
      <w:proofErr w:type="spellStart"/>
      <w:r w:rsidR="00B25FEC" w:rsidRPr="00EB5B16">
        <w:rPr>
          <w:lang w:val="en-150"/>
        </w:rPr>
        <w:t>IoU</w:t>
      </w:r>
      <w:proofErr w:type="spellEnd"/>
      <w:r w:rsidR="00B25FEC" w:rsidRPr="00EB5B16">
        <w:rPr>
          <w:lang w:val="en-150"/>
        </w:rPr>
        <w:t xml:space="preserve"> for a prediction to be considered accurate.</w:t>
      </w:r>
    </w:p>
    <w:p w14:paraId="22D30574" w14:textId="77777777" w:rsidR="00D013F8" w:rsidRPr="00EB5B16" w:rsidRDefault="00B25FEC" w:rsidP="00EB693E">
      <w:pPr>
        <w:pStyle w:val="ListParagraph"/>
        <w:numPr>
          <w:ilvl w:val="0"/>
          <w:numId w:val="52"/>
        </w:numPr>
        <w:tabs>
          <w:tab w:val="left" w:pos="2410"/>
        </w:tabs>
        <w:spacing w:after="240"/>
        <w:rPr>
          <w:lang w:val="en-150"/>
        </w:rPr>
      </w:pPr>
      <m:oMath>
        <m:r>
          <w:rPr>
            <w:rFonts w:ascii="Cambria Math" w:hAnsi="Cambria Math"/>
            <w:lang w:val="en-150"/>
          </w:rPr>
          <m:t>i</m:t>
        </m:r>
      </m:oMath>
      <w:r w:rsidRPr="00EB5B16">
        <w:rPr>
          <w:lang w:val="en-150"/>
        </w:rPr>
        <w:tab/>
        <w:t xml:space="preserve">: Denoting the inference progress over </w:t>
      </w:r>
      <m:oMath>
        <m:r>
          <w:rPr>
            <w:rFonts w:ascii="Cambria Math" w:hAnsi="Cambria Math"/>
            <w:lang w:val="en-150"/>
          </w:rPr>
          <m:t>D</m:t>
        </m:r>
      </m:oMath>
      <w:r w:rsidR="00EB52BB" w:rsidRPr="00EB5B16">
        <w:rPr>
          <w:lang w:val="en-150"/>
        </w:rPr>
        <w:t xml:space="preserve"> and serving as vector index</w:t>
      </w:r>
      <w:r w:rsidRPr="00EB5B16">
        <w:rPr>
          <w:lang w:val="en-150"/>
        </w:rPr>
        <w:t>.</w:t>
      </w:r>
    </w:p>
    <w:p w14:paraId="1485033E" w14:textId="77777777" w:rsidR="00866A0E" w:rsidRPr="00EB5B16" w:rsidRDefault="00866A0E" w:rsidP="00EB693E">
      <w:pPr>
        <w:pStyle w:val="ListParagraph"/>
        <w:numPr>
          <w:ilvl w:val="0"/>
          <w:numId w:val="52"/>
        </w:numPr>
        <w:tabs>
          <w:tab w:val="left" w:pos="2410"/>
        </w:tabs>
        <w:spacing w:after="240"/>
        <w:rPr>
          <w:lang w:val="en-150"/>
        </w:rPr>
      </w:pPr>
      <m:oMath>
        <m:r>
          <w:rPr>
            <w:rFonts w:ascii="Cambria Math" w:hAnsi="Cambria Math"/>
            <w:lang w:val="en-150"/>
          </w:rPr>
          <m:t>TP(i, )</m:t>
        </m:r>
        <m:r>
          <m:rPr>
            <m:sty m:val="p"/>
          </m:rPr>
          <w:rPr>
            <w:rFonts w:ascii="Cambria Math" w:hAnsi="Cambria Math"/>
            <w:lang w:val="en-150"/>
          </w:rPr>
          <m:t>⁕</m:t>
        </m:r>
      </m:oMath>
      <w:r w:rsidRPr="00EB5B16">
        <w:rPr>
          <w:lang w:val="en-150"/>
        </w:rPr>
        <w:tab/>
        <w:t xml:space="preserve">: Denoting the total number of  </w:t>
      </w:r>
      <m:oMath>
        <m:r>
          <w:rPr>
            <w:rFonts w:ascii="Cambria Math" w:hAnsi="Cambria Math"/>
            <w:lang w:val="en-150"/>
          </w:rPr>
          <m:t>TP</m:t>
        </m:r>
      </m:oMath>
      <w:r w:rsidRPr="00EB5B16">
        <w:rPr>
          <w:lang w:val="en-150"/>
        </w:rPr>
        <w:t xml:space="preserve"> when </w:t>
      </w:r>
      <m:oMath>
        <m:r>
          <w:rPr>
            <w:rFonts w:ascii="Cambria Math" w:hAnsi="Cambria Math"/>
            <w:lang w:val="en-150"/>
          </w:rPr>
          <m:t>D</m:t>
        </m:r>
      </m:oMath>
      <w:r w:rsidRPr="00EB5B16">
        <w:rPr>
          <w:lang w:val="en-150"/>
        </w:rPr>
        <w:t xml:space="preserve"> has been inferred up to </w:t>
      </w:r>
      <m:oMath>
        <m:sSub>
          <m:sSubPr>
            <m:ctrlPr>
              <w:rPr>
                <w:rFonts w:ascii="Cambria Math" w:hAnsi="Cambria Math"/>
                <w:i/>
                <w:lang w:val="en-150"/>
              </w:rPr>
            </m:ctrlPr>
          </m:sSubPr>
          <m:e>
            <m:r>
              <w:rPr>
                <w:rFonts w:ascii="Cambria Math" w:hAnsi="Cambria Math"/>
                <w:lang w:val="en-150"/>
              </w:rPr>
              <m:t>D</m:t>
            </m:r>
          </m:e>
          <m:sub>
            <m:r>
              <w:rPr>
                <w:rFonts w:ascii="Cambria Math" w:hAnsi="Cambria Math"/>
                <w:lang w:val="en-150"/>
              </w:rPr>
              <m:t>i</m:t>
            </m:r>
          </m:sub>
        </m:sSub>
      </m:oMath>
      <w:r w:rsidRPr="00EB5B16">
        <w:rPr>
          <w:lang w:val="en-150"/>
        </w:rPr>
        <w:t>.</w:t>
      </w:r>
    </w:p>
    <w:p w14:paraId="4DDA1BAB" w14:textId="77777777" w:rsidR="00866A0E" w:rsidRPr="00EB5B16" w:rsidRDefault="00A952ED" w:rsidP="00EB693E">
      <w:pPr>
        <w:pStyle w:val="ListParagraph"/>
        <w:numPr>
          <w:ilvl w:val="0"/>
          <w:numId w:val="52"/>
        </w:numPr>
        <w:tabs>
          <w:tab w:val="left" w:pos="2410"/>
        </w:tabs>
        <w:spacing w:after="240"/>
        <w:rPr>
          <w:lang w:val="en-150"/>
        </w:rPr>
      </w:pPr>
      <m:oMath>
        <m:sSub>
          <m:sSubPr>
            <m:ctrlPr>
              <w:rPr>
                <w:rFonts w:ascii="Cambria Math" w:hAnsi="Cambria Math"/>
                <w:b/>
                <w:i/>
                <w:lang w:val="en-150"/>
              </w:rPr>
            </m:ctrlPr>
          </m:sSubPr>
          <m:e>
            <m:r>
              <m:rPr>
                <m:sty m:val="bi"/>
              </m:rPr>
              <w:rPr>
                <w:rFonts w:ascii="Cambria Math" w:hAnsi="Cambria Math"/>
                <w:lang w:val="en-150"/>
              </w:rPr>
              <m:t>Recall</m:t>
            </m:r>
          </m:e>
          <m:sub>
            <m:r>
              <m:rPr>
                <m:sty m:val="bi"/>
              </m:rPr>
              <w:rPr>
                <w:rFonts w:ascii="Cambria Math" w:hAnsi="Cambria Math"/>
                <w:lang w:val="en-150"/>
              </w:rPr>
              <m:t>i</m:t>
            </m:r>
          </m:sub>
        </m:sSub>
      </m:oMath>
      <w:r w:rsidR="00866A0E" w:rsidRPr="00EB5B16">
        <w:rPr>
          <w:lang w:val="en-150"/>
        </w:rPr>
        <w:t>⁕⁕</w:t>
      </w:r>
      <w:r w:rsidR="00866A0E" w:rsidRPr="00EB5B16">
        <w:rPr>
          <w:b/>
          <w:lang w:val="en-150"/>
        </w:rPr>
        <w:tab/>
      </w:r>
      <w:r w:rsidR="00866A0E" w:rsidRPr="00EB5B16">
        <w:rPr>
          <w:lang w:val="en-150"/>
        </w:rPr>
        <w:t xml:space="preserve">: Denoting the </w:t>
      </w:r>
      <m:oMath>
        <m:r>
          <w:rPr>
            <w:rFonts w:ascii="Cambria Math" w:hAnsi="Cambria Math"/>
            <w:lang w:val="en-150"/>
          </w:rPr>
          <m:t>i</m:t>
        </m:r>
      </m:oMath>
      <w:r w:rsidR="00866A0E" w:rsidRPr="00EB5B16">
        <w:rPr>
          <w:lang w:val="en-150"/>
        </w:rPr>
        <w:t xml:space="preserve">-th element in the recall vector. </w:t>
      </w:r>
    </w:p>
    <w:p w14:paraId="43644729" w14:textId="77777777" w:rsidR="000B3EE6" w:rsidRPr="00EB5B16" w:rsidRDefault="00866A0E" w:rsidP="000B3EE6">
      <w:pPr>
        <w:tabs>
          <w:tab w:val="left" w:pos="1418"/>
          <w:tab w:val="left" w:pos="2410"/>
        </w:tabs>
        <w:spacing w:before="0"/>
        <w:ind w:left="757" w:firstLine="0"/>
        <w:rPr>
          <w:lang w:val="en-150"/>
        </w:rPr>
      </w:pPr>
      <w:r w:rsidRPr="00EB5B16">
        <w:rPr>
          <w:lang w:val="en-150"/>
        </w:rPr>
        <w:t xml:space="preserve">⁕ Notation expands to </w:t>
      </w:r>
      <m:oMath>
        <m:r>
          <w:rPr>
            <w:rFonts w:ascii="Cambria Math" w:hAnsi="Cambria Math"/>
            <w:lang w:val="en-150"/>
          </w:rPr>
          <m:t>FP &amp; FN</m:t>
        </m:r>
      </m:oMath>
      <w:r w:rsidRPr="00EB5B16">
        <w:rPr>
          <w:lang w:val="en-150"/>
        </w:rPr>
        <w:t>.</w:t>
      </w:r>
    </w:p>
    <w:p w14:paraId="790ADA24" w14:textId="77777777" w:rsidR="00866A0E" w:rsidRPr="00EB5B16" w:rsidRDefault="00866A0E" w:rsidP="000B3EE6">
      <w:pPr>
        <w:tabs>
          <w:tab w:val="left" w:pos="1418"/>
          <w:tab w:val="left" w:pos="2410"/>
        </w:tabs>
        <w:spacing w:after="240"/>
        <w:ind w:left="757" w:firstLine="0"/>
        <w:rPr>
          <w:lang w:val="en-150"/>
        </w:rPr>
      </w:pPr>
      <w:r w:rsidRPr="00EB5B16">
        <w:rPr>
          <w:lang w:val="en-150"/>
        </w:rPr>
        <w:t xml:space="preserve">⁕⁕ Notation expands to </w:t>
      </w:r>
      <m:oMath>
        <m:r>
          <m:rPr>
            <m:sty m:val="bi"/>
          </m:rPr>
          <w:rPr>
            <w:rFonts w:ascii="Cambria Math" w:hAnsi="Cambria Math"/>
            <w:lang w:val="en-150"/>
          </w:rPr>
          <m:t>Precision  &amp;  PrecisionRecallCurve</m:t>
        </m:r>
      </m:oMath>
      <w:r w:rsidRPr="00EB5B16">
        <w:rPr>
          <w:lang w:val="en-150"/>
        </w:rPr>
        <w:t>.</w:t>
      </w:r>
    </w:p>
    <w:p w14:paraId="305F86A6" w14:textId="77777777" w:rsidR="00993D9A" w:rsidRPr="00EB5B16" w:rsidRDefault="00993D9A" w:rsidP="00993D9A">
      <w:pPr>
        <w:ind w:firstLine="0"/>
        <w:jc w:val="center"/>
        <w:rPr>
          <w:lang w:val="en-150"/>
        </w:rPr>
      </w:pPr>
      <w:r w:rsidRPr="00EB5B16">
        <w:rPr>
          <w:noProof/>
          <w:lang w:val="en-150" w:eastAsia="en-US"/>
        </w:rPr>
        <w:lastRenderedPageBreak/>
        <w:drawing>
          <wp:inline distT="0" distB="0" distL="0" distR="0" wp14:anchorId="0EC8FD55" wp14:editId="085F9F41">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3751A875" w:rsidR="00993D9A" w:rsidRPr="00EB5B16" w:rsidRDefault="00DD688C" w:rsidP="00993D9A">
      <w:pPr>
        <w:pStyle w:val="Caption"/>
        <w:spacing w:after="0"/>
        <w:ind w:firstLine="0"/>
        <w:rPr>
          <w:lang w:val="en-150"/>
        </w:rPr>
      </w:pPr>
      <w:bookmarkStart w:id="81" w:name="_Ref74521167"/>
      <w:bookmarkStart w:id="82" w:name="_Toc7457218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4</w:t>
      </w:r>
      <w:r w:rsidRPr="00EB5B16">
        <w:rPr>
          <w:lang w:val="en-150"/>
        </w:rPr>
        <w:fldChar w:fldCharType="end"/>
      </w:r>
      <w:bookmarkEnd w:id="81"/>
      <w:r w:rsidR="00993D9A" w:rsidRPr="00EB5B16">
        <w:rPr>
          <w:lang w:val="en-150"/>
        </w:rPr>
        <w:t xml:space="preserve">: Jaccard Index or </w:t>
      </w:r>
      <w:r w:rsidR="00A30F52" w:rsidRPr="00EB5B16">
        <w:rPr>
          <w:lang w:val="en-150"/>
        </w:rPr>
        <w:t>intersection over union</w:t>
      </w:r>
      <w:bookmarkEnd w:id="82"/>
    </w:p>
    <w:p w14:paraId="093D888D" w14:textId="77777777" w:rsidR="00993D9A" w:rsidRPr="00EB5B16" w:rsidRDefault="00993D9A" w:rsidP="00993D9A">
      <w:pPr>
        <w:pStyle w:val="Caption"/>
        <w:ind w:firstLine="0"/>
        <w:rPr>
          <w:lang w:val="en-150"/>
        </w:rPr>
      </w:pPr>
      <w:r w:rsidRPr="00EB5B16">
        <w:rPr>
          <w:lang w:val="en-150"/>
        </w:rPr>
        <w:t>Source: https://www.pyimagesearch.com/2016/11/07/intersection-over-union-iou-for-object-detection/</w:t>
      </w:r>
    </w:p>
    <w:p w14:paraId="18AC4CE3" w14:textId="77777777" w:rsidR="00B25FEC" w:rsidRPr="00EB5B16" w:rsidRDefault="000B3EE6" w:rsidP="00A06D8D">
      <w:pPr>
        <w:rPr>
          <w:lang w:val="en-150"/>
        </w:rPr>
      </w:pPr>
      <w:r w:rsidRPr="00EB5B16">
        <w:rPr>
          <w:lang w:val="en-150"/>
        </w:rPr>
        <w:t xml:space="preserve">The AP is computed by interpolating the points in the precision-recall curve </w:t>
      </w:r>
      <w:r w:rsidR="00A06D8D" w:rsidRPr="00EB5B16">
        <w:rPr>
          <w:lang w:val="en-150"/>
        </w:rPr>
        <w:t xml:space="preserve">then computing the area under it. The higher the AP is, the better the model, where 1 is the optimal value. A more general way of expressing this metric is the </w:t>
      </w:r>
      <w:r w:rsidR="00A06D8D" w:rsidRPr="00EB5B16">
        <w:rPr>
          <w:i/>
          <w:lang w:val="en-150"/>
        </w:rPr>
        <w:t>mean average precision</w:t>
      </w:r>
      <w:r w:rsidR="00A06D8D" w:rsidRPr="00EB5B16">
        <w:rPr>
          <w:lang w:val="en-150"/>
        </w:rPr>
        <w:t xml:space="preserve"> or </w:t>
      </w:r>
      <w:proofErr w:type="spellStart"/>
      <w:r w:rsidR="00A06D8D" w:rsidRPr="00EB5B16">
        <w:rPr>
          <w:i/>
          <w:lang w:val="en-150"/>
        </w:rPr>
        <w:t>mAP</w:t>
      </w:r>
      <w:proofErr w:type="spellEnd"/>
      <w:r w:rsidR="00A06D8D" w:rsidRPr="00EB5B16">
        <w:rPr>
          <w:lang w:val="en-150"/>
        </w:rPr>
        <w:t xml:space="preserve">, which is computed as the average of many AP values within two different values of </w:t>
      </w:r>
      <w:proofErr w:type="spellStart"/>
      <w:r w:rsidR="00A06D8D" w:rsidRPr="00EB5B16">
        <w:rPr>
          <w:lang w:val="en-150"/>
        </w:rPr>
        <w:t>IoU</w:t>
      </w:r>
      <w:proofErr w:type="spellEnd"/>
      <w:r w:rsidR="00A06D8D" w:rsidRPr="00EB5B16">
        <w:rPr>
          <w:lang w:val="en-150"/>
        </w:rPr>
        <w:t xml:space="preserve">. </w:t>
      </w:r>
    </w:p>
    <w:p w14:paraId="250E54C4" w14:textId="77777777" w:rsidR="00A06D8D" w:rsidRPr="00EB5B16" w:rsidRDefault="00A06D8D" w:rsidP="00A06D8D">
      <w:pPr>
        <w:rPr>
          <w:lang w:val="en-150"/>
        </w:rPr>
      </w:pPr>
      <w:r w:rsidRPr="00EB5B16">
        <w:rPr>
          <w:lang w:val="en-150"/>
        </w:rPr>
        <w:t>Other common AP metrics are:</w:t>
      </w:r>
    </w:p>
    <w:p w14:paraId="31D6B4CD" w14:textId="77777777" w:rsidR="00A06D8D" w:rsidRPr="00EB5B16" w:rsidRDefault="00130DC3" w:rsidP="00EB693E">
      <w:pPr>
        <w:pStyle w:val="ListParagraph"/>
        <w:numPr>
          <w:ilvl w:val="0"/>
          <w:numId w:val="53"/>
        </w:numPr>
        <w:tabs>
          <w:tab w:val="left" w:pos="3402"/>
        </w:tabs>
        <w:spacing w:after="240"/>
        <w:rPr>
          <w:lang w:val="en-150"/>
        </w:rPr>
      </w:pPr>
      <m:oMath>
        <m:r>
          <w:rPr>
            <w:rFonts w:ascii="Cambria Math" w:hAnsi="Cambria Math"/>
            <w:lang w:val="en-150"/>
          </w:rPr>
          <m:t>AP@0.50</m:t>
        </m:r>
      </m:oMath>
      <w:r w:rsidR="00A06D8D" w:rsidRPr="00EB5B16">
        <w:rPr>
          <w:lang w:val="en-150"/>
        </w:rPr>
        <w:t xml:space="preserve"> or </w:t>
      </w:r>
      <m:oMath>
        <m:r>
          <w:rPr>
            <w:rFonts w:ascii="Cambria Math" w:hAnsi="Cambria Math"/>
            <w:lang w:val="en-150"/>
          </w:rPr>
          <m:t>AP@50</m:t>
        </m:r>
      </m:oMath>
      <w:r w:rsidR="00A06D8D" w:rsidRPr="00EB5B16">
        <w:rPr>
          <w:lang w:val="en-150"/>
        </w:rPr>
        <w:tab/>
      </w:r>
      <w:r w:rsidRPr="00EB5B16">
        <w:rPr>
          <w:lang w:val="en-150"/>
        </w:rPr>
        <w:t xml:space="preserve">: Computed for </w:t>
      </w:r>
      <w:r w:rsidR="00A06D8D" w:rsidRPr="00EB5B16">
        <w:rPr>
          <w:lang w:val="en-150"/>
        </w:rPr>
        <w:t xml:space="preserve"> </w:t>
      </w:r>
      <m:oMath>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0.50</m:t>
        </m:r>
      </m:oMath>
      <w:r w:rsidRPr="00EB5B16">
        <w:rPr>
          <w:lang w:val="en-150"/>
        </w:rPr>
        <w:t>.</w:t>
      </w:r>
    </w:p>
    <w:p w14:paraId="14E2EEE6" w14:textId="77777777" w:rsidR="00A06D8D" w:rsidRPr="00EB5B16" w:rsidRDefault="00130DC3" w:rsidP="00EB693E">
      <w:pPr>
        <w:pStyle w:val="ListParagraph"/>
        <w:numPr>
          <w:ilvl w:val="0"/>
          <w:numId w:val="53"/>
        </w:numPr>
        <w:tabs>
          <w:tab w:val="left" w:pos="3402"/>
        </w:tabs>
        <w:spacing w:after="240"/>
        <w:rPr>
          <w:lang w:val="en-150"/>
        </w:rPr>
      </w:pPr>
      <m:oMath>
        <m:r>
          <w:rPr>
            <w:rFonts w:ascii="Cambria Math" w:hAnsi="Cambria Math"/>
            <w:lang w:val="en-150"/>
          </w:rPr>
          <m:t>AP@0.75</m:t>
        </m:r>
      </m:oMath>
      <w:r w:rsidR="00A06D8D" w:rsidRPr="00EB5B16">
        <w:rPr>
          <w:lang w:val="en-150"/>
        </w:rPr>
        <w:t xml:space="preserve"> or </w:t>
      </w:r>
      <m:oMath>
        <m:r>
          <w:rPr>
            <w:rFonts w:ascii="Cambria Math" w:hAnsi="Cambria Math"/>
            <w:lang w:val="en-150"/>
          </w:rPr>
          <m:t>AP@75</m:t>
        </m:r>
      </m:oMath>
      <w:r w:rsidR="00A06D8D" w:rsidRPr="00EB5B16">
        <w:rPr>
          <w:lang w:val="en-150"/>
        </w:rPr>
        <w:tab/>
      </w:r>
      <w:r w:rsidRPr="00EB5B16">
        <w:rPr>
          <w:lang w:val="en-150"/>
        </w:rPr>
        <w:t>: C</w:t>
      </w:r>
      <w:r w:rsidR="00A06D8D" w:rsidRPr="00EB5B16">
        <w:rPr>
          <w:lang w:val="en-150"/>
        </w:rPr>
        <w:t xml:space="preserve">omputed for  </w:t>
      </w:r>
      <m:oMath>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0.75</m:t>
        </m:r>
      </m:oMath>
      <w:r w:rsidRPr="00EB5B16">
        <w:rPr>
          <w:lang w:val="en-150"/>
        </w:rPr>
        <w:t>.</w:t>
      </w:r>
    </w:p>
    <w:p w14:paraId="60F39989" w14:textId="77777777" w:rsidR="00A06D8D" w:rsidRPr="00EB5B16" w:rsidRDefault="00130DC3" w:rsidP="00EB693E">
      <w:pPr>
        <w:pStyle w:val="ListParagraph"/>
        <w:numPr>
          <w:ilvl w:val="0"/>
          <w:numId w:val="53"/>
        </w:numPr>
        <w:tabs>
          <w:tab w:val="left" w:pos="3402"/>
        </w:tabs>
        <w:spacing w:after="240"/>
        <w:rPr>
          <w:lang w:val="en-150"/>
        </w:rPr>
      </w:pPr>
      <m:oMath>
        <m:r>
          <w:rPr>
            <w:rFonts w:ascii="Cambria Math" w:hAnsi="Cambria Math"/>
            <w:lang w:val="en-150"/>
          </w:rPr>
          <m:t>AP@0.50:0.05:0.95</m:t>
        </m:r>
      </m:oMath>
      <w:r w:rsidR="00802B14" w:rsidRPr="00EB5B16">
        <w:rPr>
          <w:lang w:val="en-150"/>
        </w:rPr>
        <w:t xml:space="preserve"> </w:t>
      </w:r>
      <w:r w:rsidRPr="00EB5B16">
        <w:rPr>
          <w:lang w:val="en-150"/>
        </w:rPr>
        <w:t xml:space="preserve"> </w:t>
      </w:r>
      <w:r w:rsidRPr="00EB5B16">
        <w:rPr>
          <w:lang w:val="en-150"/>
        </w:rPr>
        <w:tab/>
      </w:r>
      <w:r w:rsidR="00A06D8D" w:rsidRPr="00EB5B16">
        <w:rPr>
          <w:lang w:val="en-150"/>
        </w:rPr>
        <w:t xml:space="preserve">: </w:t>
      </w:r>
      <w:r w:rsidRPr="00EB5B16">
        <w:rPr>
          <w:lang w:val="en-150"/>
        </w:rPr>
        <w:t>Averaging</w:t>
      </w:r>
      <w:r w:rsidR="00A06D8D" w:rsidRPr="00EB5B16">
        <w:rPr>
          <w:lang w:val="en-150"/>
        </w:rPr>
        <w:t xml:space="preserve"> </w:t>
      </w:r>
      <m:oMath>
        <m:sSub>
          <m:sSubPr>
            <m:ctrlPr>
              <w:rPr>
                <w:rFonts w:ascii="Cambria Math" w:hAnsi="Cambria Math"/>
                <w:i/>
                <w:lang w:val="en-150"/>
              </w:rPr>
            </m:ctrlPr>
          </m:sSubPr>
          <m:e>
            <m:r>
              <w:rPr>
                <w:rFonts w:ascii="Cambria Math" w:hAnsi="Cambria Math"/>
                <w:lang w:val="en-150"/>
              </w:rPr>
              <m:t>IoU</m:t>
            </m:r>
          </m:e>
          <m:sub>
            <m:r>
              <w:rPr>
                <w:rFonts w:ascii="Cambria Math" w:hAnsi="Cambria Math"/>
                <w:lang w:val="en-150"/>
              </w:rPr>
              <m:t>thresh</m:t>
            </m:r>
          </m:sub>
        </m:sSub>
        <m:r>
          <w:rPr>
            <w:rFonts w:ascii="Cambria Math" w:hAnsi="Cambria Math"/>
            <w:lang w:val="en-150"/>
          </w:rPr>
          <m:t>=0.50:0.95</m:t>
        </m:r>
      </m:oMath>
      <w:r w:rsidR="00A06D8D" w:rsidRPr="00EB5B16">
        <w:rPr>
          <w:lang w:val="en-150"/>
        </w:rPr>
        <w:t xml:space="preserve"> </w:t>
      </w:r>
      <w:r w:rsidRPr="00EB5B16">
        <w:rPr>
          <w:lang w:val="en-150"/>
        </w:rPr>
        <w:t xml:space="preserve"> </w:t>
      </w:r>
      <w:r w:rsidR="00A06D8D" w:rsidRPr="00EB5B16">
        <w:rPr>
          <w:lang w:val="en-150"/>
        </w:rPr>
        <w:t xml:space="preserve">in steps of </w:t>
      </w:r>
      <m:oMath>
        <m:r>
          <w:rPr>
            <w:rFonts w:ascii="Cambria Math" w:hAnsi="Cambria Math"/>
            <w:lang w:val="en-150"/>
          </w:rPr>
          <m:t>0.05</m:t>
        </m:r>
      </m:oMath>
      <w:r w:rsidR="00A06D8D" w:rsidRPr="00EB5B16">
        <w:rPr>
          <w:lang w:val="en-150"/>
        </w:rPr>
        <w:t>.</w:t>
      </w:r>
    </w:p>
    <w:p w14:paraId="7C560E82" w14:textId="0498BC00" w:rsidR="00136716" w:rsidRPr="00EB5B16" w:rsidRDefault="00136716" w:rsidP="00955683">
      <w:pPr>
        <w:spacing w:after="240"/>
        <w:rPr>
          <w:lang w:val="en-150"/>
        </w:rPr>
      </w:pPr>
      <w:r w:rsidRPr="00EB5B16">
        <w:rPr>
          <w:lang w:val="en-150"/>
        </w:rPr>
        <w:t>In practice,</w:t>
      </w:r>
      <w:r w:rsidR="00A06D8D" w:rsidRPr="00EB5B16">
        <w:rPr>
          <w:lang w:val="en-150"/>
        </w:rPr>
        <w:t xml:space="preserve"> the definition of </w:t>
      </w:r>
      <w:proofErr w:type="spellStart"/>
      <w:r w:rsidR="00A06D8D" w:rsidRPr="00EB5B16">
        <w:rPr>
          <w:i/>
          <w:lang w:val="en-150"/>
        </w:rPr>
        <w:t>mAP</w:t>
      </w:r>
      <w:proofErr w:type="spellEnd"/>
      <w:r w:rsidR="00A06D8D" w:rsidRPr="00EB5B16">
        <w:rPr>
          <w:i/>
          <w:lang w:val="en-150"/>
        </w:rPr>
        <w:t xml:space="preserve"> </w:t>
      </w:r>
      <w:r w:rsidR="00A06D8D" w:rsidRPr="00EB5B16">
        <w:rPr>
          <w:lang w:val="en-150"/>
        </w:rPr>
        <w:t>is not strictly closed</w:t>
      </w:r>
      <w:r w:rsidR="00FD134B" w:rsidRPr="00EB5B16">
        <w:rPr>
          <w:lang w:val="en-150"/>
        </w:rPr>
        <w:t>:</w:t>
      </w:r>
      <w:r w:rsidR="00A06D8D" w:rsidRPr="00EB5B16">
        <w:rPr>
          <w:lang w:val="en-150"/>
        </w:rPr>
        <w:t xml:space="preserve"> the bounds and steps for averaging the AP</w:t>
      </w:r>
      <w:r w:rsidR="00FD134B" w:rsidRPr="00EB5B16">
        <w:rPr>
          <w:lang w:val="en-150"/>
        </w:rPr>
        <w:t>, as well as the rules to interpolate the precision-recall curves, may</w:t>
      </w:r>
      <w:r w:rsidR="00A06D8D" w:rsidRPr="00EB5B16">
        <w:rPr>
          <w:lang w:val="en-150"/>
        </w:rPr>
        <w:t xml:space="preserve"> vary from author to author</w:t>
      </w:r>
      <w:r w:rsidR="00FD134B" w:rsidRPr="00EB5B16">
        <w:rPr>
          <w:lang w:val="en-150"/>
        </w:rPr>
        <w:t xml:space="preserve">. However, it is safe to </w:t>
      </w:r>
      <w:r w:rsidR="004F00F0" w:rsidRPr="00EB5B16">
        <w:rPr>
          <w:lang w:val="en-150"/>
        </w:rPr>
        <w:t xml:space="preserve">adopt a canonical definition of </w:t>
      </w:r>
      <w:proofErr w:type="spellStart"/>
      <w:r w:rsidR="004F00F0" w:rsidRPr="00EB5B16">
        <w:rPr>
          <w:lang w:val="en-150"/>
        </w:rPr>
        <w:t>mAP</w:t>
      </w:r>
      <w:proofErr w:type="spellEnd"/>
      <w:r w:rsidR="004F00F0" w:rsidRPr="00EB5B16">
        <w:rPr>
          <w:lang w:val="en-150"/>
        </w:rPr>
        <w:t xml:space="preserve"> as the </w:t>
      </w:r>
      <w:r w:rsidR="00802B14" w:rsidRPr="00EB5B16">
        <w:rPr>
          <w:lang w:val="en-150"/>
        </w:rPr>
        <w:t>average AP</w:t>
      </w:r>
      <w:r w:rsidR="004F00F0" w:rsidRPr="00EB5B16">
        <w:rPr>
          <w:lang w:val="en-150"/>
        </w:rPr>
        <w:t xml:space="preserve"> shown above, which corresponds to the definition of the MS COCO dataset official metrics</w:t>
      </w:r>
      <w:r w:rsidR="00955683" w:rsidRPr="00EB5B16">
        <w:rPr>
          <w:lang w:val="en-150"/>
        </w:rPr>
        <w:t>.</w:t>
      </w:r>
    </w:p>
    <w:p w14:paraId="0C778718" w14:textId="77777777" w:rsidR="00314968" w:rsidRPr="00EB5B16" w:rsidRDefault="00314968" w:rsidP="00314968">
      <w:pPr>
        <w:pStyle w:val="Heading3"/>
        <w:rPr>
          <w:lang w:val="en-150"/>
        </w:rPr>
      </w:pPr>
      <w:bookmarkStart w:id="83" w:name="_Ref74561783"/>
      <w:bookmarkStart w:id="84" w:name="_Toc74572080"/>
      <w:r w:rsidRPr="00EB5B16">
        <w:rPr>
          <w:lang w:val="en-150"/>
        </w:rPr>
        <w:t>MS COCO metrics</w:t>
      </w:r>
      <w:bookmarkEnd w:id="83"/>
      <w:bookmarkEnd w:id="84"/>
    </w:p>
    <w:p w14:paraId="60864C8E" w14:textId="33B85F74" w:rsidR="00E1526C" w:rsidRPr="00EB5B16" w:rsidRDefault="00E1526C" w:rsidP="00E1526C">
      <w:pPr>
        <w:rPr>
          <w:lang w:val="en-150"/>
        </w:rPr>
      </w:pPr>
      <w:r w:rsidRPr="00EB5B16">
        <w:rPr>
          <w:lang w:val="en-150"/>
        </w:rPr>
        <w:t>The MS COCO</w:t>
      </w:r>
      <w:r w:rsidR="00A6133D" w:rsidRPr="00EB5B16">
        <w:rPr>
          <w:lang w:val="en-150"/>
        </w:rPr>
        <w:t xml:space="preserve"> </w:t>
      </w:r>
      <w:r w:rsidR="00A6133D" w:rsidRPr="00EB5B16">
        <w:rPr>
          <w:lang w:val="en-150"/>
        </w:rPr>
        <w:fldChar w:fldCharType="begin" w:fldLock="1"/>
      </w:r>
      <w:r w:rsidR="00265D76" w:rsidRPr="00EB5B16">
        <w:rPr>
          <w:lang w:val="en-150"/>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4]","plainTextFormattedCitation":"[14]","previouslyFormattedCitation":"[14]"},"properties":{"noteIndex":0},"schema":"https://github.com/citation-style-language/schema/raw/master/csl-citation.json"}</w:instrText>
      </w:r>
      <w:r w:rsidR="00A6133D" w:rsidRPr="00EB5B16">
        <w:rPr>
          <w:lang w:val="en-150"/>
        </w:rPr>
        <w:fldChar w:fldCharType="separate"/>
      </w:r>
      <w:r w:rsidR="00D46F62" w:rsidRPr="00EB5B16">
        <w:rPr>
          <w:noProof/>
          <w:lang w:val="en-150"/>
        </w:rPr>
        <w:t>[14]</w:t>
      </w:r>
      <w:r w:rsidR="00A6133D" w:rsidRPr="00EB5B16">
        <w:rPr>
          <w:lang w:val="en-150"/>
        </w:rPr>
        <w:fldChar w:fldCharType="end"/>
      </w:r>
      <w:r w:rsidRPr="00EB5B16">
        <w:rPr>
          <w:lang w:val="en-150"/>
        </w:rPr>
        <w:t xml:space="preserve"> </w:t>
      </w:r>
      <w:r w:rsidR="00B90308" w:rsidRPr="00EB5B16">
        <w:rPr>
          <w:lang w:val="en-150"/>
        </w:rPr>
        <w:t xml:space="preserve">dataset </w:t>
      </w:r>
      <w:r w:rsidRPr="00EB5B16">
        <w:rPr>
          <w:lang w:val="en-150"/>
        </w:rPr>
        <w:t xml:space="preserve">is one of the most famous benchmarking baseline datasets for computer vision tasks, with over 200K annotated pictures. Each year, different challenges are proposed for participants to develop innovative computer vision </w:t>
      </w:r>
      <w:r w:rsidR="00A572A7" w:rsidRPr="00EB5B16">
        <w:rPr>
          <w:lang w:val="en-150"/>
        </w:rPr>
        <w:t xml:space="preserve">pipelines to solve these tasks. Thus, the dataset is continuously evolving to increase the amount of available data for both existing and new </w:t>
      </w:r>
      <w:r w:rsidR="004F00F0" w:rsidRPr="00EB5B16">
        <w:rPr>
          <w:lang w:val="en-150"/>
        </w:rPr>
        <w:t>challenging problems</w:t>
      </w:r>
      <w:r w:rsidR="00A572A7" w:rsidRPr="00EB5B16">
        <w:rPr>
          <w:lang w:val="en-150"/>
        </w:rPr>
        <w:t>.</w:t>
      </w:r>
    </w:p>
    <w:p w14:paraId="1B33BD34" w14:textId="6918358E" w:rsidR="005A71D0" w:rsidRPr="00EB5B16" w:rsidRDefault="00A572A7" w:rsidP="004536F0">
      <w:pPr>
        <w:rPr>
          <w:lang w:val="en-150"/>
        </w:rPr>
      </w:pPr>
      <w:r w:rsidRPr="00EB5B16">
        <w:rPr>
          <w:lang w:val="en-150"/>
        </w:rPr>
        <w:t xml:space="preserve">The MS COCO object detection challenge is, again, among the most common baseline on which object detection pipelines have been compared </w:t>
      </w:r>
      <w:proofErr w:type="spellStart"/>
      <w:r w:rsidRPr="00EB5B16">
        <w:rPr>
          <w:lang w:val="en-150"/>
        </w:rPr>
        <w:t>throught</w:t>
      </w:r>
      <w:proofErr w:type="spellEnd"/>
      <w:r w:rsidRPr="00EB5B16">
        <w:rPr>
          <w:lang w:val="en-150"/>
        </w:rPr>
        <w:t xml:space="preserve"> the years. In this challenge, challenger </w:t>
      </w:r>
      <w:r w:rsidR="00CA1884" w:rsidRPr="00EB5B16">
        <w:rPr>
          <w:lang w:val="en-150"/>
        </w:rPr>
        <w:t>detectors</w:t>
      </w:r>
      <w:r w:rsidRPr="00EB5B16">
        <w:rPr>
          <w:lang w:val="en-150"/>
        </w:rPr>
        <w:t xml:space="preserve"> must detect items from 80 different categories. For ranking MS COCO model results, a standard set of metrics has been established, as shown in </w:t>
      </w:r>
      <w:r w:rsidR="00EB5B16">
        <w:rPr>
          <w:lang w:val="en-150"/>
        </w:rPr>
        <w:fldChar w:fldCharType="begin"/>
      </w:r>
      <w:r w:rsidR="00EB5B16">
        <w:rPr>
          <w:lang w:val="en-150"/>
        </w:rPr>
        <w:instrText xml:space="preserve"> REF _Ref74521327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5</w:t>
      </w:r>
      <w:r w:rsidR="00EB5B16">
        <w:rPr>
          <w:lang w:val="en-150"/>
        </w:rPr>
        <w:fldChar w:fldCharType="end"/>
      </w:r>
      <w:r w:rsidRPr="00EB5B16">
        <w:rPr>
          <w:lang w:val="en-150"/>
        </w:rPr>
        <w:t xml:space="preserve">. These metrics provide a general overview on the capabilities of object detection models and are generally used for overviewing results not only on MS COCO, but also on custom datasets for </w:t>
      </w:r>
      <w:proofErr w:type="spellStart"/>
      <w:r w:rsidRPr="00EB5B16">
        <w:rPr>
          <w:lang w:val="en-150"/>
        </w:rPr>
        <w:t>applicatons</w:t>
      </w:r>
      <w:proofErr w:type="spellEnd"/>
      <w:r w:rsidRPr="00EB5B16">
        <w:rPr>
          <w:lang w:val="en-150"/>
        </w:rPr>
        <w:t xml:space="preserve"> other than the challenge itself.</w:t>
      </w:r>
    </w:p>
    <w:p w14:paraId="2AEE30A9" w14:textId="77777777" w:rsidR="000E6D2F" w:rsidRPr="00EB5B16" w:rsidRDefault="00A572A7" w:rsidP="00955683">
      <w:pPr>
        <w:ind w:firstLine="0"/>
        <w:jc w:val="center"/>
        <w:rPr>
          <w:lang w:val="en-150"/>
        </w:rPr>
      </w:pPr>
      <w:r w:rsidRPr="00EB5B16">
        <w:rPr>
          <w:noProof/>
          <w:lang w:val="en-150" w:eastAsia="en-US"/>
        </w:rPr>
        <w:lastRenderedPageBreak/>
        <w:drawing>
          <wp:inline distT="0" distB="0" distL="0" distR="0" wp14:anchorId="7C5BE08C" wp14:editId="576D4373">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4611A09D" w:rsidR="00AF5413" w:rsidRPr="00EB5B16" w:rsidRDefault="00DD688C" w:rsidP="00AF5413">
      <w:pPr>
        <w:pStyle w:val="Caption"/>
        <w:spacing w:after="0"/>
        <w:ind w:firstLine="0"/>
        <w:rPr>
          <w:lang w:val="en-150"/>
        </w:rPr>
      </w:pPr>
      <w:bookmarkStart w:id="85" w:name="_Ref74521327"/>
      <w:bookmarkStart w:id="86" w:name="_Toc7457218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5</w:t>
      </w:r>
      <w:r w:rsidRPr="00EB5B16">
        <w:rPr>
          <w:lang w:val="en-150"/>
        </w:rPr>
        <w:fldChar w:fldCharType="end"/>
      </w:r>
      <w:bookmarkEnd w:id="85"/>
      <w:r w:rsidR="00AF5413" w:rsidRPr="00EB5B16">
        <w:rPr>
          <w:lang w:val="en-150"/>
        </w:rPr>
        <w:t>: MS COCO</w:t>
      </w:r>
      <w:r w:rsidR="00A30F52" w:rsidRPr="00EB5B16">
        <w:rPr>
          <w:lang w:val="en-150"/>
        </w:rPr>
        <w:t xml:space="preserve"> challenge</w:t>
      </w:r>
      <w:r w:rsidR="00AF5413" w:rsidRPr="00EB5B16">
        <w:rPr>
          <w:lang w:val="en-150"/>
        </w:rPr>
        <w:t xml:space="preserve"> </w:t>
      </w:r>
      <w:r w:rsidR="00A30F52" w:rsidRPr="00EB5B16">
        <w:rPr>
          <w:lang w:val="en-150"/>
        </w:rPr>
        <w:t xml:space="preserve">official </w:t>
      </w:r>
      <w:r w:rsidR="00AF5413" w:rsidRPr="00EB5B16">
        <w:rPr>
          <w:lang w:val="en-150"/>
        </w:rPr>
        <w:t>metrics</w:t>
      </w:r>
      <w:bookmarkEnd w:id="86"/>
    </w:p>
    <w:p w14:paraId="7D1F261E" w14:textId="75EA6788" w:rsidR="00AF5413" w:rsidRPr="00EB5B16" w:rsidRDefault="00AF5413" w:rsidP="00AF5413">
      <w:pPr>
        <w:pStyle w:val="Caption"/>
        <w:ind w:firstLine="0"/>
        <w:rPr>
          <w:lang w:val="en-150"/>
        </w:rPr>
      </w:pPr>
      <w:r w:rsidRPr="00EB5B16">
        <w:rPr>
          <w:lang w:val="en-150"/>
        </w:rPr>
        <w:t>Source:</w:t>
      </w:r>
      <w:r w:rsidR="00A6133D" w:rsidRPr="00EB5B16">
        <w:rPr>
          <w:lang w:val="en-150"/>
        </w:rPr>
        <w:t xml:space="preserve"> </w:t>
      </w:r>
      <w:r w:rsidR="00A6133D" w:rsidRPr="00EB5B16">
        <w:rPr>
          <w:lang w:val="en-150"/>
        </w:rPr>
        <w:fldChar w:fldCharType="begin" w:fldLock="1"/>
      </w:r>
      <w:r w:rsidR="00265D76" w:rsidRPr="00EB5B16">
        <w:rPr>
          <w:lang w:val="en-150"/>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A6133D" w:rsidRPr="00EB5B16">
        <w:rPr>
          <w:lang w:val="en-150"/>
        </w:rPr>
        <w:fldChar w:fldCharType="separate"/>
      </w:r>
      <w:r w:rsidR="00D46F62" w:rsidRPr="00EB5B16">
        <w:rPr>
          <w:b w:val="0"/>
          <w:noProof/>
          <w:lang w:val="en-150"/>
        </w:rPr>
        <w:t>[16]</w:t>
      </w:r>
      <w:r w:rsidR="00A6133D" w:rsidRPr="00EB5B16">
        <w:rPr>
          <w:lang w:val="en-150"/>
        </w:rPr>
        <w:fldChar w:fldCharType="end"/>
      </w:r>
    </w:p>
    <w:p w14:paraId="2F064995" w14:textId="583B4A1F" w:rsidR="00B90308" w:rsidRPr="00EB5B16" w:rsidRDefault="00CA1884" w:rsidP="00802B14">
      <w:pPr>
        <w:rPr>
          <w:lang w:val="en-150"/>
        </w:rPr>
      </w:pPr>
      <w:r w:rsidRPr="00EB5B16">
        <w:rPr>
          <w:lang w:val="en-150"/>
        </w:rPr>
        <w:t>T</w:t>
      </w:r>
      <w:r w:rsidR="00DA37BF" w:rsidRPr="00EB5B16">
        <w:rPr>
          <w:lang w:val="en-150"/>
        </w:rPr>
        <w:t xml:space="preserve">he </w:t>
      </w:r>
      <w:r w:rsidRPr="00EB5B16">
        <w:rPr>
          <w:lang w:val="en-150"/>
        </w:rPr>
        <w:t xml:space="preserve">metric named </w:t>
      </w:r>
      <w:r w:rsidR="00DA37BF" w:rsidRPr="00EB5B16">
        <w:rPr>
          <w:lang w:val="en-150"/>
        </w:rPr>
        <w:t>AP</w:t>
      </w:r>
      <w:r w:rsidRPr="00EB5B16">
        <w:rPr>
          <w:lang w:val="en-150"/>
        </w:rPr>
        <w:t xml:space="preserve"> in </w:t>
      </w:r>
      <w:r w:rsidR="00EB5B16">
        <w:rPr>
          <w:lang w:val="en-150"/>
        </w:rPr>
        <w:fldChar w:fldCharType="begin"/>
      </w:r>
      <w:r w:rsidR="00EB5B16">
        <w:rPr>
          <w:lang w:val="en-150"/>
        </w:rPr>
        <w:instrText xml:space="preserve"> REF _Ref74521327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5</w:t>
      </w:r>
      <w:r w:rsidR="00EB5B16">
        <w:rPr>
          <w:lang w:val="en-150"/>
        </w:rPr>
        <w:fldChar w:fldCharType="end"/>
      </w:r>
      <w:r w:rsidR="00EB5B16">
        <w:rPr>
          <w:lang w:val="en-US"/>
        </w:rPr>
        <w:t xml:space="preserve"> </w:t>
      </w:r>
      <w:r w:rsidR="00DA37BF" w:rsidRPr="00EB5B16">
        <w:rPr>
          <w:lang w:val="en-150"/>
        </w:rPr>
        <w:t>is the same met</w:t>
      </w:r>
      <w:r w:rsidR="00802B14" w:rsidRPr="00EB5B16">
        <w:rPr>
          <w:lang w:val="en-150"/>
        </w:rPr>
        <w:t xml:space="preserve">ric that was defined as </w:t>
      </w:r>
      <w:proofErr w:type="spellStart"/>
      <w:r w:rsidR="00802B14" w:rsidRPr="00EB5B16">
        <w:rPr>
          <w:lang w:val="en-150"/>
        </w:rPr>
        <w:t>mAP</w:t>
      </w:r>
      <w:proofErr w:type="spellEnd"/>
      <w:r w:rsidR="00802B14" w:rsidRPr="00EB5B16">
        <w:rPr>
          <w:lang w:val="en-150"/>
        </w:rPr>
        <w:t xml:space="preserve"> in </w:t>
      </w:r>
      <w:r w:rsidR="00EB5B16">
        <w:rPr>
          <w:lang w:val="en-US"/>
        </w:rPr>
        <w:t xml:space="preserve">Section </w:t>
      </w:r>
      <w:r w:rsidR="00EB5B16">
        <w:rPr>
          <w:lang w:val="en-150"/>
        </w:rPr>
        <w:fldChar w:fldCharType="begin"/>
      </w:r>
      <w:r w:rsidR="00EB5B16">
        <w:rPr>
          <w:lang w:val="en-150"/>
        </w:rPr>
        <w:instrText xml:space="preserve"> REF _Ref74521387 \n \h </w:instrText>
      </w:r>
      <w:r w:rsidR="00EB5B16">
        <w:rPr>
          <w:lang w:val="en-150"/>
        </w:rPr>
      </w:r>
      <w:r w:rsidR="00EB5B16">
        <w:rPr>
          <w:lang w:val="en-150"/>
        </w:rPr>
        <w:fldChar w:fldCharType="separate"/>
      </w:r>
      <w:r w:rsidR="00452B2C">
        <w:rPr>
          <w:lang w:val="en-150"/>
        </w:rPr>
        <w:t>2.3.2</w:t>
      </w:r>
      <w:r w:rsidR="00EB5B16">
        <w:rPr>
          <w:lang w:val="en-150"/>
        </w:rPr>
        <w:fldChar w:fldCharType="end"/>
      </w:r>
      <w:r w:rsidR="00802B14" w:rsidRPr="00EB5B16">
        <w:rPr>
          <w:lang w:val="en-150"/>
        </w:rPr>
        <w:t>. The</w:t>
      </w:r>
      <w:r w:rsidR="00DA37BF" w:rsidRPr="00EB5B16">
        <w:rPr>
          <w:lang w:val="en-150"/>
        </w:rPr>
        <w:t xml:space="preserve"> MS COCO team</w:t>
      </w:r>
      <w:r w:rsidR="00802B14" w:rsidRPr="00EB5B16">
        <w:rPr>
          <w:lang w:val="en-150"/>
        </w:rPr>
        <w:t xml:space="preserve"> states </w:t>
      </w:r>
      <w:r w:rsidR="00A6133D" w:rsidRPr="00EB5B16">
        <w:rPr>
          <w:lang w:val="en-150"/>
        </w:rPr>
        <w:fldChar w:fldCharType="begin" w:fldLock="1"/>
      </w:r>
      <w:r w:rsidR="00265D76" w:rsidRPr="00EB5B16">
        <w:rPr>
          <w:lang w:val="en-150"/>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A6133D" w:rsidRPr="00EB5B16">
        <w:rPr>
          <w:lang w:val="en-150"/>
        </w:rPr>
        <w:fldChar w:fldCharType="separate"/>
      </w:r>
      <w:r w:rsidR="00D46F62" w:rsidRPr="00EB5B16">
        <w:rPr>
          <w:noProof/>
          <w:lang w:val="en-150"/>
        </w:rPr>
        <w:t>[16]</w:t>
      </w:r>
      <w:r w:rsidR="00A6133D" w:rsidRPr="00EB5B16">
        <w:rPr>
          <w:lang w:val="en-150"/>
        </w:rPr>
        <w:fldChar w:fldCharType="end"/>
      </w:r>
      <w:r w:rsidR="00802B14" w:rsidRPr="00EB5B16">
        <w:rPr>
          <w:lang w:val="en-150"/>
        </w:rPr>
        <w:t xml:space="preserve"> that </w:t>
      </w:r>
      <w:r w:rsidR="00DA37BF" w:rsidRPr="00EB5B16">
        <w:rPr>
          <w:lang w:val="en-150"/>
        </w:rPr>
        <w:t xml:space="preserve">no difference among the two terms </w:t>
      </w:r>
      <w:r w:rsidR="00802B14" w:rsidRPr="00EB5B16">
        <w:rPr>
          <w:lang w:val="en-150"/>
        </w:rPr>
        <w:t xml:space="preserve">is to be made </w:t>
      </w:r>
      <w:r w:rsidR="00DA37BF" w:rsidRPr="00EB5B16">
        <w:rPr>
          <w:lang w:val="en-150"/>
        </w:rPr>
        <w:t>and leaves its meani</w:t>
      </w:r>
      <w:r w:rsidR="00802B14" w:rsidRPr="00EB5B16">
        <w:rPr>
          <w:lang w:val="en-150"/>
        </w:rPr>
        <w:t>ng to context</w:t>
      </w:r>
      <w:r w:rsidR="00DA37BF" w:rsidRPr="00EB5B16">
        <w:rPr>
          <w:lang w:val="en-150"/>
        </w:rPr>
        <w:t>.</w:t>
      </w:r>
      <w:r w:rsidR="00802B14" w:rsidRPr="00EB5B16">
        <w:rPr>
          <w:lang w:val="en-150"/>
        </w:rPr>
        <w:t xml:space="preserve"> M</w:t>
      </w:r>
      <w:r w:rsidR="00DA37BF" w:rsidRPr="00EB5B16">
        <w:rPr>
          <w:lang w:val="en-150"/>
        </w:rPr>
        <w:t xml:space="preserve">S COCO metrics include the concept of AP per size, </w:t>
      </w:r>
      <w:r w:rsidR="00802B14" w:rsidRPr="00EB5B16">
        <w:rPr>
          <w:lang w:val="en-150"/>
        </w:rPr>
        <w:t>which checks</w:t>
      </w:r>
      <w:r w:rsidR="00DA37BF" w:rsidRPr="00EB5B16">
        <w:rPr>
          <w:lang w:val="en-150"/>
        </w:rPr>
        <w:t xml:space="preserve"> the precision for different </w:t>
      </w:r>
      <w:r w:rsidR="00802B14" w:rsidRPr="00EB5B16">
        <w:rPr>
          <w:lang w:val="en-150"/>
        </w:rPr>
        <w:t xml:space="preserve">item </w:t>
      </w:r>
      <w:r w:rsidR="00DA37BF" w:rsidRPr="00EB5B16">
        <w:rPr>
          <w:lang w:val="en-150"/>
        </w:rPr>
        <w:t>size</w:t>
      </w:r>
      <w:r w:rsidR="00802B14" w:rsidRPr="00EB5B16">
        <w:rPr>
          <w:lang w:val="en-150"/>
        </w:rPr>
        <w:t xml:space="preserve"> intervals, </w:t>
      </w:r>
      <w:r w:rsidR="00B90308" w:rsidRPr="00EB5B16">
        <w:rPr>
          <w:lang w:val="en-150"/>
        </w:rPr>
        <w:t>measured in i</w:t>
      </w:r>
      <w:r w:rsidR="00802B14" w:rsidRPr="00EB5B16">
        <w:rPr>
          <w:lang w:val="en-150"/>
        </w:rPr>
        <w:t>mage pixels</w:t>
      </w:r>
      <w:r w:rsidR="00DA37BF" w:rsidRPr="00EB5B16">
        <w:rPr>
          <w:lang w:val="en-150"/>
        </w:rPr>
        <w:t xml:space="preserve">. Same is applied for the </w:t>
      </w:r>
      <w:r w:rsidR="00802B14" w:rsidRPr="00EB5B16">
        <w:rPr>
          <w:i/>
          <w:lang w:val="en-150"/>
        </w:rPr>
        <w:t>a</w:t>
      </w:r>
      <w:r w:rsidR="00DA37BF" w:rsidRPr="00EB5B16">
        <w:rPr>
          <w:i/>
          <w:lang w:val="en-150"/>
        </w:rPr>
        <w:t>v</w:t>
      </w:r>
      <w:r w:rsidR="00802B14" w:rsidRPr="00EB5B16">
        <w:rPr>
          <w:i/>
          <w:lang w:val="en-150"/>
        </w:rPr>
        <w:t>erage r</w:t>
      </w:r>
      <w:r w:rsidR="00DA37BF" w:rsidRPr="00EB5B16">
        <w:rPr>
          <w:i/>
          <w:lang w:val="en-150"/>
        </w:rPr>
        <w:t>ecall</w:t>
      </w:r>
      <w:r w:rsidR="00DA37BF" w:rsidRPr="00EB5B16">
        <w:rPr>
          <w:lang w:val="en-150"/>
        </w:rPr>
        <w:t xml:space="preserve"> </w:t>
      </w:r>
      <w:r w:rsidR="00802B14" w:rsidRPr="00EB5B16">
        <w:rPr>
          <w:lang w:val="en-150"/>
        </w:rPr>
        <w:t xml:space="preserve">or </w:t>
      </w:r>
      <w:r w:rsidR="00802B14" w:rsidRPr="00EB5B16">
        <w:rPr>
          <w:i/>
          <w:lang w:val="en-150"/>
        </w:rPr>
        <w:t xml:space="preserve">AR </w:t>
      </w:r>
      <w:r w:rsidR="00DA37BF" w:rsidRPr="00EB5B16">
        <w:rPr>
          <w:lang w:val="en-150"/>
        </w:rPr>
        <w:t>metric</w:t>
      </w:r>
      <w:r w:rsidR="00802B14" w:rsidRPr="00EB5B16">
        <w:rPr>
          <w:lang w:val="en-150"/>
        </w:rPr>
        <w:t xml:space="preserve">, which </w:t>
      </w:r>
      <w:r w:rsidR="000774D3" w:rsidRPr="00EB5B16">
        <w:rPr>
          <w:lang w:val="en-150"/>
        </w:rPr>
        <w:t xml:space="preserve">is the maximum recall </w:t>
      </w:r>
      <w:r w:rsidR="00802B14" w:rsidRPr="00EB5B16">
        <w:rPr>
          <w:lang w:val="en-150"/>
        </w:rPr>
        <w:t>forcing</w:t>
      </w:r>
      <w:r w:rsidR="000774D3" w:rsidRPr="00EB5B16">
        <w:rPr>
          <w:lang w:val="en-150"/>
        </w:rPr>
        <w:t xml:space="preserve"> a fixed </w:t>
      </w:r>
      <w:r w:rsidR="00802B14" w:rsidRPr="00EB5B16">
        <w:rPr>
          <w:lang w:val="en-150"/>
        </w:rPr>
        <w:t xml:space="preserve">maximum </w:t>
      </w:r>
      <w:r w:rsidR="000774D3" w:rsidRPr="00EB5B16">
        <w:rPr>
          <w:lang w:val="en-150"/>
        </w:rPr>
        <w:t xml:space="preserve">number of detections per image, averaged over categories and </w:t>
      </w:r>
      <w:proofErr w:type="spellStart"/>
      <w:r w:rsidR="000774D3" w:rsidRPr="00EB5B16">
        <w:rPr>
          <w:lang w:val="en-150"/>
        </w:rPr>
        <w:t>IoUs</w:t>
      </w:r>
      <w:proofErr w:type="spellEnd"/>
      <w:r w:rsidR="000774D3" w:rsidRPr="00EB5B16">
        <w:rPr>
          <w:lang w:val="en-150"/>
        </w:rPr>
        <w:t>.</w:t>
      </w:r>
      <w:r w:rsidR="004536F0" w:rsidRPr="00EB5B16">
        <w:rPr>
          <w:lang w:val="en-150"/>
        </w:rPr>
        <w:t xml:space="preserve"> </w:t>
      </w:r>
    </w:p>
    <w:p w14:paraId="1F419633" w14:textId="1BC4C8BB" w:rsidR="00802B14" w:rsidRDefault="004536F0" w:rsidP="008648FC">
      <w:pPr>
        <w:rPr>
          <w:lang w:val="en-150"/>
        </w:rPr>
      </w:pPr>
      <w:r w:rsidRPr="00EB5B16">
        <w:rPr>
          <w:lang w:val="en-150"/>
        </w:rPr>
        <w:t xml:space="preserve">Among all </w:t>
      </w:r>
      <w:r w:rsidR="00802B14" w:rsidRPr="00EB5B16">
        <w:rPr>
          <w:lang w:val="en-150"/>
        </w:rPr>
        <w:t>these metrics</w:t>
      </w:r>
      <w:r w:rsidRPr="00EB5B16">
        <w:rPr>
          <w:lang w:val="en-150"/>
        </w:rPr>
        <w:t xml:space="preserve">, the most relevant for measuring the overall performance of a model is the </w:t>
      </w:r>
      <w:proofErr w:type="spellStart"/>
      <w:r w:rsidR="00802B14" w:rsidRPr="00EB5B16">
        <w:rPr>
          <w:lang w:val="en-150"/>
        </w:rPr>
        <w:t>mAP</w:t>
      </w:r>
      <w:proofErr w:type="spellEnd"/>
      <w:r w:rsidR="00802B14" w:rsidRPr="00EB5B16">
        <w:rPr>
          <w:lang w:val="en-150"/>
        </w:rPr>
        <w:t xml:space="preserve"> </w:t>
      </w:r>
      <w:r w:rsidR="00A6133D" w:rsidRPr="00EB5B16">
        <w:rPr>
          <w:lang w:val="en-150"/>
        </w:rPr>
        <w:fldChar w:fldCharType="begin" w:fldLock="1"/>
      </w:r>
      <w:r w:rsidR="00265D76" w:rsidRPr="00EB5B16">
        <w:rPr>
          <w:lang w:val="en-150"/>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A6133D" w:rsidRPr="00EB5B16">
        <w:rPr>
          <w:lang w:val="en-150"/>
        </w:rPr>
        <w:fldChar w:fldCharType="separate"/>
      </w:r>
      <w:r w:rsidR="00D46F62" w:rsidRPr="00EB5B16">
        <w:rPr>
          <w:noProof/>
          <w:lang w:val="en-150"/>
        </w:rPr>
        <w:t>[16]</w:t>
      </w:r>
      <w:r w:rsidR="00A6133D" w:rsidRPr="00EB5B16">
        <w:rPr>
          <w:lang w:val="en-150"/>
        </w:rPr>
        <w:fldChar w:fldCharType="end"/>
      </w:r>
      <w:r w:rsidR="003266F5" w:rsidRPr="00EB5B16">
        <w:rPr>
          <w:lang w:val="en-150"/>
        </w:rPr>
        <w:t xml:space="preserve">, while others provide only </w:t>
      </w:r>
      <w:proofErr w:type="spellStart"/>
      <w:r w:rsidR="003266F5" w:rsidRPr="00EB5B16">
        <w:rPr>
          <w:lang w:val="en-150"/>
        </w:rPr>
        <w:t>additinoal</w:t>
      </w:r>
      <w:proofErr w:type="spellEnd"/>
      <w:r w:rsidR="003266F5" w:rsidRPr="00EB5B16">
        <w:rPr>
          <w:lang w:val="en-150"/>
        </w:rPr>
        <w:t xml:space="preserve"> details that are useful towards diagnosing and comparing more specific qualities</w:t>
      </w:r>
      <w:r w:rsidR="00802B14" w:rsidRPr="00EB5B16">
        <w:rPr>
          <w:lang w:val="en-150"/>
        </w:rPr>
        <w:t xml:space="preserve">. Regarding notation, this work will adopt </w:t>
      </w:r>
      <w:proofErr w:type="spellStart"/>
      <w:r w:rsidR="00802B14" w:rsidRPr="00EB5B16">
        <w:rPr>
          <w:lang w:val="en-150"/>
        </w:rPr>
        <w:t>mAP</w:t>
      </w:r>
      <w:proofErr w:type="spellEnd"/>
      <w:r w:rsidR="00802B14" w:rsidRPr="00EB5B16">
        <w:rPr>
          <w:lang w:val="en-150"/>
        </w:rPr>
        <w:t xml:space="preserve"> as the symbolic name for the mean average precision, under the MS COCO definition, so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41401D38" w14:textId="77777777" w:rsidTr="00DF0906">
        <w:trPr>
          <w:trHeight w:val="1134"/>
        </w:trPr>
        <w:tc>
          <w:tcPr>
            <w:tcW w:w="350" w:type="pct"/>
            <w:vAlign w:val="center"/>
          </w:tcPr>
          <w:p w14:paraId="0DAC4706" w14:textId="77777777" w:rsidR="008648FC" w:rsidRDefault="008648FC" w:rsidP="00DF0906">
            <w:pPr>
              <w:ind w:firstLine="0"/>
              <w:jc w:val="center"/>
              <w:rPr>
                <w:lang w:val="en-150"/>
              </w:rPr>
            </w:pPr>
          </w:p>
        </w:tc>
        <w:tc>
          <w:tcPr>
            <w:tcW w:w="4300" w:type="pct"/>
            <w:vAlign w:val="center"/>
          </w:tcPr>
          <w:p w14:paraId="252D65EF" w14:textId="7A834618" w:rsidR="008648FC" w:rsidRDefault="008648FC" w:rsidP="00DF0906">
            <w:pPr>
              <w:ind w:firstLine="0"/>
              <w:jc w:val="center"/>
              <w:rPr>
                <w:lang w:val="en-150"/>
              </w:rPr>
            </w:pPr>
            <m:oMathPara>
              <m:oMath>
                <m:r>
                  <w:rPr>
                    <w:rFonts w:ascii="Cambria Math" w:hAnsi="Cambria Math"/>
                    <w:lang w:val="en-150"/>
                  </w:rPr>
                  <m:t>mAP := AP@0.50:0.05:0.95</m:t>
                </m:r>
              </m:oMath>
            </m:oMathPara>
          </w:p>
        </w:tc>
        <w:tc>
          <w:tcPr>
            <w:tcW w:w="350" w:type="pct"/>
            <w:vAlign w:val="center"/>
          </w:tcPr>
          <w:p w14:paraId="59AC4782" w14:textId="6A71756B" w:rsidR="008648FC" w:rsidRPr="00C92C76" w:rsidRDefault="008648FC" w:rsidP="00DF0906">
            <w:pPr>
              <w:ind w:firstLine="0"/>
              <w:jc w:val="right"/>
              <w:rPr>
                <w:lang w:val="en-150"/>
              </w:rPr>
            </w:pPr>
            <w:bookmarkStart w:id="87" w:name="_Toc74569688"/>
            <w:bookmarkStart w:id="88" w:name="_Toc74572297"/>
            <w:r>
              <w:rPr>
                <w:lang w:val="en-150"/>
              </w:rPr>
              <w:t>(</w:t>
            </w:r>
            <w:r>
              <w:fldChar w:fldCharType="begin"/>
            </w:r>
            <w:r>
              <w:instrText xml:space="preserve"> SEQ Equation \* ARABIC </w:instrText>
            </w:r>
            <w:r>
              <w:fldChar w:fldCharType="separate"/>
            </w:r>
            <w:r w:rsidR="00452B2C">
              <w:rPr>
                <w:noProof/>
              </w:rPr>
              <w:t>7</w:t>
            </w:r>
            <w:r>
              <w:fldChar w:fldCharType="end"/>
            </w:r>
            <w:r>
              <w:rPr>
                <w:lang w:val="en-150"/>
              </w:rPr>
              <w:t>)</w:t>
            </w:r>
            <w:bookmarkEnd w:id="87"/>
            <w:bookmarkEnd w:id="88"/>
          </w:p>
        </w:tc>
      </w:tr>
    </w:tbl>
    <w:p w14:paraId="56F45394" w14:textId="569CA719" w:rsidR="004536F0" w:rsidRPr="00EB5B16" w:rsidRDefault="004536F0" w:rsidP="00DA37BF">
      <w:pPr>
        <w:rPr>
          <w:lang w:val="en-150"/>
        </w:rPr>
      </w:pPr>
      <w:r w:rsidRPr="00EB5B16">
        <w:rPr>
          <w:lang w:val="en-150"/>
        </w:rPr>
        <w:t xml:space="preserve">There have been records of some discrepancies on how these metrics may be computed, depending on the platform used to do so </w:t>
      </w:r>
      <w:r w:rsidR="000A55D1" w:rsidRPr="00EB5B16">
        <w:rPr>
          <w:lang w:val="en-150"/>
        </w:rPr>
        <w:fldChar w:fldCharType="begin" w:fldLock="1"/>
      </w:r>
      <w:r w:rsidR="00265D76" w:rsidRPr="00EB5B16">
        <w:rPr>
          <w:lang w:val="en-150"/>
        </w:rPr>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7]","plainTextFormattedCitation":"[17]","previouslyFormattedCitation":"[17]"},"properties":{"noteIndex":0},"schema":"https://github.com/citation-style-language/schema/raw/master/csl-citation.json"}</w:instrText>
      </w:r>
      <w:r w:rsidR="000A55D1" w:rsidRPr="00EB5B16">
        <w:rPr>
          <w:lang w:val="en-150"/>
        </w:rPr>
        <w:fldChar w:fldCharType="separate"/>
      </w:r>
      <w:r w:rsidR="00D46F62" w:rsidRPr="00EB5B16">
        <w:rPr>
          <w:noProof/>
          <w:lang w:val="en-150"/>
        </w:rPr>
        <w:t>[17]</w:t>
      </w:r>
      <w:r w:rsidR="000A55D1" w:rsidRPr="00EB5B16">
        <w:rPr>
          <w:lang w:val="en-150"/>
        </w:rPr>
        <w:fldChar w:fldCharType="end"/>
      </w:r>
      <w:r w:rsidR="00802B14" w:rsidRPr="00EB5B16">
        <w:rPr>
          <w:lang w:val="en-150"/>
        </w:rPr>
        <w:t xml:space="preserve">.  </w:t>
      </w:r>
      <w:r w:rsidRPr="00EB5B16">
        <w:rPr>
          <w:lang w:val="en-150"/>
        </w:rPr>
        <w:t xml:space="preserve">These origin, </w:t>
      </w:r>
      <w:r w:rsidR="00802B14" w:rsidRPr="00EB5B16">
        <w:rPr>
          <w:lang w:val="en-150"/>
        </w:rPr>
        <w:t>among others</w:t>
      </w:r>
      <w:r w:rsidRPr="00EB5B16">
        <w:rPr>
          <w:lang w:val="en-150"/>
        </w:rPr>
        <w:t>, on the fact that some authors like to flatten the precision-recall curves so that they are monotonously decreasing</w:t>
      </w:r>
      <w:r w:rsidR="000A55D1" w:rsidRPr="00EB5B16">
        <w:rPr>
          <w:lang w:val="en-150"/>
        </w:rPr>
        <w:t xml:space="preserve"> </w:t>
      </w:r>
      <w:r w:rsidR="000A55D1" w:rsidRPr="00EB5B16">
        <w:rPr>
          <w:lang w:val="en-150"/>
        </w:rPr>
        <w:fldChar w:fldCharType="begin" w:fldLock="1"/>
      </w:r>
      <w:r w:rsidR="00265D76" w:rsidRPr="00EB5B16">
        <w:rPr>
          <w:lang w:val="en-150"/>
        </w:rPr>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8]","plainTextFormattedCitation":"[18]","previouslyFormattedCitation":"[18]"},"properties":{"noteIndex":0},"schema":"https://github.com/citation-style-language/schema/raw/master/csl-citation.json"}</w:instrText>
      </w:r>
      <w:r w:rsidR="000A55D1" w:rsidRPr="00EB5B16">
        <w:rPr>
          <w:lang w:val="en-150"/>
        </w:rPr>
        <w:fldChar w:fldCharType="separate"/>
      </w:r>
      <w:r w:rsidR="00D46F62" w:rsidRPr="00EB5B16">
        <w:rPr>
          <w:noProof/>
          <w:lang w:val="en-150"/>
        </w:rPr>
        <w:t>[18]</w:t>
      </w:r>
      <w:r w:rsidR="000A55D1" w:rsidRPr="00EB5B16">
        <w:rPr>
          <w:lang w:val="en-150"/>
        </w:rPr>
        <w:fldChar w:fldCharType="end"/>
      </w:r>
      <w:r w:rsidRPr="00EB5B16">
        <w:rPr>
          <w:lang w:val="en-150"/>
        </w:rPr>
        <w:t>.</w:t>
      </w:r>
      <w:r w:rsidR="000774D3" w:rsidRPr="00EB5B16">
        <w:rPr>
          <w:lang w:val="en-150"/>
        </w:rPr>
        <w:t xml:space="preserve"> The MS COCO team has published a library for computing their standardised metrics, which can be found in the COCO API repository</w:t>
      </w:r>
      <w:r w:rsidR="000A55D1" w:rsidRPr="00EB5B16">
        <w:rPr>
          <w:lang w:val="en-150"/>
        </w:rPr>
        <w:t xml:space="preserve"> at </w:t>
      </w:r>
      <w:r w:rsidR="000A55D1" w:rsidRPr="00EB5B16">
        <w:rPr>
          <w:lang w:val="en-150"/>
        </w:rPr>
        <w:fldChar w:fldCharType="begin" w:fldLock="1"/>
      </w:r>
      <w:r w:rsidR="00265D76" w:rsidRPr="00EB5B16">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0A55D1" w:rsidRPr="00EB5B16">
        <w:rPr>
          <w:lang w:val="en-150"/>
        </w:rPr>
        <w:fldChar w:fldCharType="separate"/>
      </w:r>
      <w:r w:rsidR="00D46F62" w:rsidRPr="00EB5B16">
        <w:rPr>
          <w:noProof/>
          <w:lang w:val="en-150"/>
        </w:rPr>
        <w:t>[19]</w:t>
      </w:r>
      <w:r w:rsidR="000A55D1" w:rsidRPr="00EB5B16">
        <w:rPr>
          <w:lang w:val="en-150"/>
        </w:rPr>
        <w:fldChar w:fldCharType="end"/>
      </w:r>
      <w:r w:rsidR="000774D3" w:rsidRPr="00EB5B16">
        <w:rPr>
          <w:lang w:val="en-150"/>
        </w:rPr>
        <w:t>.</w:t>
      </w:r>
    </w:p>
    <w:p w14:paraId="76372C94" w14:textId="64FE2CC6" w:rsidR="003266F5" w:rsidRPr="00EB5B16" w:rsidRDefault="003266F5" w:rsidP="00DA37BF">
      <w:pPr>
        <w:rPr>
          <w:lang w:val="en-150"/>
        </w:rPr>
      </w:pPr>
      <w:r w:rsidRPr="00EB5B16">
        <w:rPr>
          <w:lang w:val="en-150"/>
        </w:rPr>
        <w:t xml:space="preserve">This work will adopt these canonical metrics, as defined by the MS COCO team. Implementation-wise, these will be computed by using the tools at </w:t>
      </w:r>
      <w:r w:rsidR="000A55D1" w:rsidRPr="00EB5B16">
        <w:rPr>
          <w:lang w:val="en-150"/>
        </w:rPr>
        <w:fldChar w:fldCharType="begin" w:fldLock="1"/>
      </w:r>
      <w:r w:rsidR="00265D76" w:rsidRPr="00EB5B16">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0A55D1" w:rsidRPr="00EB5B16">
        <w:rPr>
          <w:lang w:val="en-150"/>
        </w:rPr>
        <w:fldChar w:fldCharType="separate"/>
      </w:r>
      <w:r w:rsidR="00D46F62" w:rsidRPr="00EB5B16">
        <w:rPr>
          <w:noProof/>
          <w:lang w:val="en-150"/>
        </w:rPr>
        <w:t>[19]</w:t>
      </w:r>
      <w:r w:rsidR="000A55D1" w:rsidRPr="00EB5B16">
        <w:rPr>
          <w:lang w:val="en-150"/>
        </w:rPr>
        <w:fldChar w:fldCharType="end"/>
      </w:r>
      <w:r w:rsidRPr="00EB5B16">
        <w:rPr>
          <w:lang w:val="en-150"/>
        </w:rPr>
        <w:t>,  in order to obtain relevant and consistent numerical results that will allow the comparison of the different models of interest.</w:t>
      </w:r>
    </w:p>
    <w:p w14:paraId="3DB62579" w14:textId="77777777" w:rsidR="00802B14" w:rsidRPr="00EB5B16" w:rsidRDefault="00802B14" w:rsidP="00DA37BF">
      <w:pPr>
        <w:rPr>
          <w:lang w:val="en-150"/>
        </w:rPr>
      </w:pPr>
    </w:p>
    <w:p w14:paraId="0FC8689A" w14:textId="77777777" w:rsidR="00801C7D" w:rsidRPr="00EB5B16" w:rsidRDefault="00231868" w:rsidP="00801C7D">
      <w:pPr>
        <w:pStyle w:val="Heading2"/>
        <w:rPr>
          <w:lang w:val="en-150"/>
        </w:rPr>
      </w:pPr>
      <w:bookmarkStart w:id="89" w:name="_Toc74572081"/>
      <w:r w:rsidRPr="00EB5B16">
        <w:rPr>
          <w:lang w:val="en-150"/>
        </w:rPr>
        <w:lastRenderedPageBreak/>
        <w:t>Relevant o</w:t>
      </w:r>
      <w:r w:rsidR="00801C7D" w:rsidRPr="00EB5B16">
        <w:rPr>
          <w:lang w:val="en-150"/>
        </w:rPr>
        <w:t>bject detection pipelines</w:t>
      </w:r>
      <w:bookmarkEnd w:id="89"/>
    </w:p>
    <w:p w14:paraId="1661A707" w14:textId="77777777" w:rsidR="00801C7D" w:rsidRPr="00EB5B16" w:rsidRDefault="00801C7D" w:rsidP="00801C7D">
      <w:pPr>
        <w:pStyle w:val="Heading3"/>
        <w:rPr>
          <w:lang w:val="en-150"/>
        </w:rPr>
      </w:pPr>
      <w:bookmarkStart w:id="90" w:name="_Toc74572082"/>
      <w:r w:rsidRPr="00EB5B16">
        <w:rPr>
          <w:lang w:val="en-150"/>
        </w:rPr>
        <w:t>R-CNN</w:t>
      </w:r>
      <w:r w:rsidR="00CA1884" w:rsidRPr="00EB5B16">
        <w:rPr>
          <w:lang w:val="en-150"/>
        </w:rPr>
        <w:t>, Fast R-CNN and Faster R-CNN</w:t>
      </w:r>
      <w:r w:rsidRPr="00EB5B16">
        <w:rPr>
          <w:lang w:val="en-150"/>
        </w:rPr>
        <w:t xml:space="preserve"> (2014</w:t>
      </w:r>
      <w:r w:rsidR="0016264E" w:rsidRPr="00EB5B16">
        <w:rPr>
          <w:lang w:val="en-150"/>
        </w:rPr>
        <w:t>, 2015,</w:t>
      </w:r>
      <w:r w:rsidR="00FB7745" w:rsidRPr="00EB5B16">
        <w:rPr>
          <w:lang w:val="en-150"/>
        </w:rPr>
        <w:t xml:space="preserve"> 2015</w:t>
      </w:r>
      <w:r w:rsidRPr="00EB5B16">
        <w:rPr>
          <w:lang w:val="en-150"/>
        </w:rPr>
        <w:t>)</w:t>
      </w:r>
      <w:bookmarkEnd w:id="90"/>
    </w:p>
    <w:p w14:paraId="3B516B2B" w14:textId="16A2531E" w:rsidR="00CC64A9" w:rsidRPr="00EB5B16" w:rsidRDefault="00F4425B" w:rsidP="00CC64A9">
      <w:pPr>
        <w:rPr>
          <w:lang w:val="en-150"/>
        </w:rPr>
      </w:pPr>
      <w:r w:rsidRPr="00EB5B16">
        <w:rPr>
          <w:lang w:val="en-150"/>
        </w:rPr>
        <w:t xml:space="preserve">The </w:t>
      </w:r>
      <w:r w:rsidRPr="00EB5B16">
        <w:rPr>
          <w:i/>
          <w:lang w:val="en-150"/>
        </w:rPr>
        <w:t>R-CNN</w:t>
      </w:r>
      <w:r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8A706D" w:rsidRPr="00EB5B16">
        <w:rPr>
          <w:lang w:val="en-150"/>
        </w:rPr>
        <w:fldChar w:fldCharType="separate"/>
      </w:r>
      <w:r w:rsidR="00D46F62" w:rsidRPr="00EB5B16">
        <w:rPr>
          <w:noProof/>
          <w:lang w:val="en-150"/>
        </w:rPr>
        <w:t>[11]</w:t>
      </w:r>
      <w:r w:rsidR="008A706D" w:rsidRPr="00EB5B16">
        <w:rPr>
          <w:lang w:val="en-150"/>
        </w:rPr>
        <w:fldChar w:fldCharType="end"/>
      </w:r>
      <w:r w:rsidR="008A706D" w:rsidRPr="00EB5B16">
        <w:rPr>
          <w:lang w:val="en-150"/>
        </w:rPr>
        <w:t xml:space="preserve"> </w:t>
      </w:r>
      <w:r w:rsidRPr="00EB5B16">
        <w:rPr>
          <w:lang w:val="en-150"/>
        </w:rPr>
        <w:t>architect</w:t>
      </w:r>
      <w:r w:rsidR="00050910" w:rsidRPr="00EB5B16">
        <w:rPr>
          <w:lang w:val="en-150"/>
        </w:rPr>
        <w:t xml:space="preserve">ure </w:t>
      </w:r>
      <w:r w:rsidR="005E5FED" w:rsidRPr="00EB5B16">
        <w:rPr>
          <w:lang w:val="en-150"/>
        </w:rPr>
        <w:t>split</w:t>
      </w:r>
      <w:r w:rsidR="00231868" w:rsidRPr="00EB5B16">
        <w:rPr>
          <w:lang w:val="en-150"/>
        </w:rPr>
        <w:t>s the detection of items</w:t>
      </w:r>
      <w:r w:rsidR="005E5FED" w:rsidRPr="00EB5B16">
        <w:rPr>
          <w:lang w:val="en-150"/>
        </w:rPr>
        <w:t xml:space="preserve"> into three stages: region proposal, feature extraction and bounding box classification.</w:t>
      </w:r>
      <w:r w:rsidR="00231868" w:rsidRPr="00EB5B16">
        <w:rPr>
          <w:lang w:val="en-150"/>
        </w:rPr>
        <w:t xml:space="preserve"> </w:t>
      </w:r>
      <w:r w:rsidR="00AB2A23" w:rsidRPr="00EB5B16">
        <w:rPr>
          <w:lang w:val="en-150"/>
        </w:rPr>
        <w:t xml:space="preserve">Because region proposal comprises its own stage, R-CNN falls among two-stage models. </w:t>
      </w:r>
      <w:r w:rsidR="00231868" w:rsidRPr="00EB5B16">
        <w:rPr>
          <w:lang w:val="en-150"/>
        </w:rPr>
        <w:t>This pioneer work in object detection share</w:t>
      </w:r>
      <w:r w:rsidR="00CC64A9" w:rsidRPr="00EB5B16">
        <w:rPr>
          <w:lang w:val="en-150"/>
        </w:rPr>
        <w:t>s strong</w:t>
      </w:r>
      <w:r w:rsidR="00231868" w:rsidRPr="00EB5B16">
        <w:rPr>
          <w:lang w:val="en-150"/>
        </w:rPr>
        <w:t xml:space="preserve"> </w:t>
      </w:r>
      <w:r w:rsidR="00CC64A9" w:rsidRPr="00EB5B16">
        <w:rPr>
          <w:lang w:val="en-150"/>
        </w:rPr>
        <w:t>links</w:t>
      </w:r>
      <w:r w:rsidR="00231868" w:rsidRPr="00EB5B16">
        <w:rPr>
          <w:lang w:val="en-150"/>
        </w:rPr>
        <w:t xml:space="preserve"> with </w:t>
      </w:r>
      <w:r w:rsidR="00CC64A9" w:rsidRPr="00EB5B16">
        <w:rPr>
          <w:lang w:val="en-150"/>
        </w:rPr>
        <w:t xml:space="preserve">the principle behind </w:t>
      </w:r>
      <w:proofErr w:type="spellStart"/>
      <w:r w:rsidR="00CC64A9" w:rsidRPr="00EB5B16">
        <w:rPr>
          <w:iCs/>
          <w:lang w:val="en-150"/>
        </w:rPr>
        <w:t>Alexnet</w:t>
      </w:r>
      <w:proofErr w:type="spellEnd"/>
      <w:r w:rsidR="00CC64A9" w:rsidRPr="00EB5B16">
        <w:rPr>
          <w:lang w:val="en-150"/>
        </w:rPr>
        <w:t xml:space="preserve">: using </w:t>
      </w:r>
      <w:proofErr w:type="spellStart"/>
      <w:r w:rsidR="00CC64A9" w:rsidRPr="00EB5B16">
        <w:rPr>
          <w:lang w:val="en-150"/>
        </w:rPr>
        <w:t>CNNs</w:t>
      </w:r>
      <w:proofErr w:type="spellEnd"/>
      <w:r w:rsidR="00CC64A9" w:rsidRPr="00EB5B16">
        <w:rPr>
          <w:lang w:val="en-150"/>
        </w:rPr>
        <w:t xml:space="preserve"> for feature extraction and then conventional densely-connected layers for classification.</w:t>
      </w:r>
      <w:r w:rsidR="00AB2A23" w:rsidRPr="00EB5B16">
        <w:rPr>
          <w:lang w:val="en-150"/>
        </w:rPr>
        <w:t xml:space="preserve"> Similarly, </w:t>
      </w:r>
      <w:r w:rsidR="00CC64A9" w:rsidRPr="00EB5B16">
        <w:rPr>
          <w:lang w:val="en-150"/>
        </w:rPr>
        <w:t xml:space="preserve">R-CNN </w:t>
      </w:r>
      <w:r w:rsidR="00AB2A23" w:rsidRPr="00EB5B16">
        <w:rPr>
          <w:lang w:val="en-150"/>
        </w:rPr>
        <w:t xml:space="preserve">stages </w:t>
      </w:r>
      <w:r w:rsidR="00CC64A9" w:rsidRPr="00EB5B16">
        <w:rPr>
          <w:lang w:val="en-150"/>
        </w:rPr>
        <w:t>have the following goals:</w:t>
      </w:r>
    </w:p>
    <w:p w14:paraId="3D89303B" w14:textId="77777777" w:rsidR="00CC64A9" w:rsidRPr="00EB5B16" w:rsidRDefault="00CC64A9" w:rsidP="00EB693E">
      <w:pPr>
        <w:pStyle w:val="ListParagraph"/>
        <w:numPr>
          <w:ilvl w:val="0"/>
          <w:numId w:val="61"/>
        </w:numPr>
        <w:tabs>
          <w:tab w:val="left" w:pos="3119"/>
        </w:tabs>
        <w:rPr>
          <w:lang w:val="en-150"/>
        </w:rPr>
      </w:pPr>
      <w:r w:rsidRPr="00EB5B16">
        <w:rPr>
          <w:lang w:val="en-150"/>
        </w:rPr>
        <w:t>Region proposal</w:t>
      </w:r>
      <w:r w:rsidRPr="00EB5B16">
        <w:rPr>
          <w:lang w:val="en-150"/>
        </w:rPr>
        <w:tab/>
        <w:t>: Aims to find image regions that might contain items.</w:t>
      </w:r>
    </w:p>
    <w:p w14:paraId="530C1895" w14:textId="77777777" w:rsidR="00CC64A9" w:rsidRPr="00EB5B16" w:rsidRDefault="00CC64A9" w:rsidP="00EB693E">
      <w:pPr>
        <w:pStyle w:val="ListParagraph"/>
        <w:numPr>
          <w:ilvl w:val="0"/>
          <w:numId w:val="61"/>
        </w:numPr>
        <w:tabs>
          <w:tab w:val="left" w:pos="3119"/>
        </w:tabs>
        <w:rPr>
          <w:lang w:val="en-150"/>
        </w:rPr>
      </w:pPr>
      <w:r w:rsidRPr="00EB5B16">
        <w:rPr>
          <w:lang w:val="en-150"/>
        </w:rPr>
        <w:t>Feature extraction</w:t>
      </w:r>
      <w:r w:rsidRPr="00EB5B16">
        <w:rPr>
          <w:lang w:val="en-150"/>
        </w:rPr>
        <w:tab/>
        <w:t>: Use a CNN to get feature maps from the proposed regions.</w:t>
      </w:r>
    </w:p>
    <w:p w14:paraId="1217DB1B" w14:textId="77777777" w:rsidR="00CC64A9" w:rsidRPr="00EB5B16" w:rsidRDefault="00CC64A9" w:rsidP="00EB693E">
      <w:pPr>
        <w:pStyle w:val="ListParagraph"/>
        <w:numPr>
          <w:ilvl w:val="0"/>
          <w:numId w:val="61"/>
        </w:numPr>
        <w:tabs>
          <w:tab w:val="left" w:pos="3119"/>
        </w:tabs>
        <w:spacing w:after="240"/>
        <w:rPr>
          <w:lang w:val="en-150"/>
        </w:rPr>
      </w:pPr>
      <w:r w:rsidRPr="00EB5B16">
        <w:rPr>
          <w:lang w:val="en-150"/>
        </w:rPr>
        <w:t>Classification</w:t>
      </w:r>
      <w:r w:rsidRPr="00EB5B16">
        <w:rPr>
          <w:lang w:val="en-150"/>
        </w:rPr>
        <w:tab/>
        <w:t xml:space="preserve">: Classify each </w:t>
      </w:r>
      <w:r w:rsidR="00AB2A23" w:rsidRPr="00EB5B16">
        <w:rPr>
          <w:lang w:val="en-150"/>
        </w:rPr>
        <w:t xml:space="preserve">region feature map </w:t>
      </w:r>
      <w:r w:rsidRPr="00EB5B16">
        <w:rPr>
          <w:lang w:val="en-150"/>
        </w:rPr>
        <w:t>as objects or background.</w:t>
      </w:r>
    </w:p>
    <w:p w14:paraId="383D5F85" w14:textId="74DF5DE8" w:rsidR="00CC64A9" w:rsidRPr="00EB5B16" w:rsidRDefault="00CC64A9" w:rsidP="00050910">
      <w:pPr>
        <w:rPr>
          <w:lang w:val="en-150"/>
        </w:rPr>
      </w:pPr>
      <w:r w:rsidRPr="00EB5B16">
        <w:rPr>
          <w:lang w:val="en-150"/>
        </w:rPr>
        <w:t>Aligned with the definition of object detection stated in</w:t>
      </w:r>
      <w:r w:rsidR="00EB5B16">
        <w:rPr>
          <w:lang w:val="en-US"/>
        </w:rPr>
        <w:t xml:space="preserve"> Section</w:t>
      </w:r>
      <w:r w:rsidRPr="00EB5B16">
        <w:rPr>
          <w:lang w:val="en-150"/>
        </w:rPr>
        <w:t xml:space="preserve"> </w:t>
      </w:r>
      <w:r w:rsidR="00EB5B16">
        <w:rPr>
          <w:lang w:val="en-150"/>
        </w:rPr>
        <w:fldChar w:fldCharType="begin"/>
      </w:r>
      <w:r w:rsidR="00EB5B16">
        <w:rPr>
          <w:lang w:val="en-150"/>
        </w:rPr>
        <w:instrText xml:space="preserve"> REF _Ref74521470 \n \h </w:instrText>
      </w:r>
      <w:r w:rsidR="00EB5B16">
        <w:rPr>
          <w:lang w:val="en-150"/>
        </w:rPr>
      </w:r>
      <w:r w:rsidR="00EB5B16">
        <w:rPr>
          <w:lang w:val="en-150"/>
        </w:rPr>
        <w:fldChar w:fldCharType="separate"/>
      </w:r>
      <w:r w:rsidR="00452B2C">
        <w:rPr>
          <w:lang w:val="en-150"/>
        </w:rPr>
        <w:t>2.3.1</w:t>
      </w:r>
      <w:r w:rsidR="00EB5B16">
        <w:rPr>
          <w:lang w:val="en-150"/>
        </w:rPr>
        <w:fldChar w:fldCharType="end"/>
      </w:r>
      <w:r w:rsidRPr="00EB5B16">
        <w:rPr>
          <w:lang w:val="en-150"/>
        </w:rPr>
        <w:t>, in R-CNN a series of bounding box are initially computed, then they are classified as if they were individual images.</w:t>
      </w:r>
      <w:r w:rsidR="00050910" w:rsidRPr="00EB5B16">
        <w:rPr>
          <w:lang w:val="en-150"/>
        </w:rPr>
        <w:t xml:space="preserve"> Two major improvements were made over the original R-CNN</w:t>
      </w:r>
      <w:r w:rsidR="00AB2A23" w:rsidRPr="00EB5B16">
        <w:rPr>
          <w:lang w:val="en-150"/>
        </w:rPr>
        <w:t xml:space="preserve">: </w:t>
      </w:r>
      <w:r w:rsidR="00050910" w:rsidRPr="00EB5B16">
        <w:rPr>
          <w:i/>
          <w:lang w:val="en-150"/>
        </w:rPr>
        <w:t>Fast R-CNN</w:t>
      </w:r>
      <w:r w:rsidR="00050910"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20]","plainTextFormattedCitation":"[20]","previouslyFormattedCitation":"[20]"},"properties":{"noteIndex":0},"schema":"https://github.com/citation-style-language/schema/raw/master/csl-citation.json"}</w:instrText>
      </w:r>
      <w:r w:rsidR="008A706D" w:rsidRPr="00EB5B16">
        <w:rPr>
          <w:lang w:val="en-150"/>
        </w:rPr>
        <w:fldChar w:fldCharType="separate"/>
      </w:r>
      <w:r w:rsidR="00D46F62" w:rsidRPr="00EB5B16">
        <w:rPr>
          <w:noProof/>
          <w:lang w:val="en-150"/>
        </w:rPr>
        <w:t>[20]</w:t>
      </w:r>
      <w:r w:rsidR="008A706D" w:rsidRPr="00EB5B16">
        <w:rPr>
          <w:lang w:val="en-150"/>
        </w:rPr>
        <w:fldChar w:fldCharType="end"/>
      </w:r>
      <w:r w:rsidR="00050910" w:rsidRPr="00EB5B16">
        <w:rPr>
          <w:lang w:val="en-150"/>
        </w:rPr>
        <w:t xml:space="preserve"> and </w:t>
      </w:r>
      <w:r w:rsidR="00050910" w:rsidRPr="00EB5B16">
        <w:rPr>
          <w:i/>
          <w:lang w:val="en-150"/>
        </w:rPr>
        <w:t xml:space="preserve">Faster R-CNN </w:t>
      </w:r>
      <w:r w:rsidR="008A706D" w:rsidRPr="00EB5B16">
        <w:rPr>
          <w:i/>
          <w:lang w:val="en-150"/>
        </w:rPr>
        <w:fldChar w:fldCharType="begin" w:fldLock="1"/>
      </w:r>
      <w:r w:rsidR="00265D76" w:rsidRPr="00EB5B16">
        <w:rPr>
          <w:i/>
          <w:lang w:val="en-15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21]","plainTextFormattedCitation":"[21]","previouslyFormattedCitation":"[21]"},"properties":{"noteIndex":0},"schema":"https://github.com/citation-style-language/schema/raw/master/csl-citation.json"}</w:instrText>
      </w:r>
      <w:r w:rsidR="008A706D" w:rsidRPr="00EB5B16">
        <w:rPr>
          <w:i/>
          <w:lang w:val="en-150"/>
        </w:rPr>
        <w:fldChar w:fldCharType="separate"/>
      </w:r>
      <w:r w:rsidR="00D46F62" w:rsidRPr="00EB5B16">
        <w:rPr>
          <w:noProof/>
          <w:lang w:val="en-150"/>
        </w:rPr>
        <w:t>[21]</w:t>
      </w:r>
      <w:r w:rsidR="008A706D" w:rsidRPr="00EB5B16">
        <w:rPr>
          <w:i/>
          <w:lang w:val="en-150"/>
        </w:rPr>
        <w:fldChar w:fldCharType="end"/>
      </w:r>
      <w:r w:rsidR="00AB2A23" w:rsidRPr="00EB5B16">
        <w:rPr>
          <w:lang w:val="en-150"/>
        </w:rPr>
        <w:t xml:space="preserve">, </w:t>
      </w:r>
      <w:r w:rsidR="008A706D" w:rsidRPr="00EB5B16">
        <w:rPr>
          <w:lang w:val="en-150"/>
        </w:rPr>
        <w:t>an</w:t>
      </w:r>
      <w:r w:rsidR="00AB2A23" w:rsidRPr="00EB5B16">
        <w:rPr>
          <w:lang w:val="en-150"/>
        </w:rPr>
        <w:t xml:space="preserve"> overview of each shown in </w:t>
      </w:r>
      <w:r w:rsidR="00EB5B16">
        <w:rPr>
          <w:lang w:val="en-150"/>
        </w:rPr>
        <w:fldChar w:fldCharType="begin"/>
      </w:r>
      <w:r w:rsidR="00EB5B16">
        <w:rPr>
          <w:lang w:val="en-150"/>
        </w:rPr>
        <w:instrText xml:space="preserve"> REF _Ref74521442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6</w:t>
      </w:r>
      <w:r w:rsidR="00EB5B16">
        <w:rPr>
          <w:lang w:val="en-150"/>
        </w:rPr>
        <w:fldChar w:fldCharType="end"/>
      </w:r>
      <w:r w:rsidR="00050910" w:rsidRPr="00EB5B16">
        <w:rPr>
          <w:lang w:val="en-150"/>
        </w:rPr>
        <w:t>.</w:t>
      </w:r>
      <w:r w:rsidR="00AB2A23" w:rsidRPr="00EB5B16">
        <w:rPr>
          <w:lang w:val="en-150"/>
        </w:rPr>
        <w:t xml:space="preserve"> </w:t>
      </w:r>
      <w:r w:rsidR="0016264E" w:rsidRPr="00EB5B16">
        <w:rPr>
          <w:lang w:val="en-150"/>
        </w:rPr>
        <w:t>The main changes these implement being:</w:t>
      </w:r>
    </w:p>
    <w:p w14:paraId="25863A73" w14:textId="77777777" w:rsidR="0016264E" w:rsidRPr="00EB5B16" w:rsidRDefault="0016264E" w:rsidP="00EB693E">
      <w:pPr>
        <w:pStyle w:val="ListParagraph"/>
        <w:numPr>
          <w:ilvl w:val="0"/>
          <w:numId w:val="62"/>
        </w:numPr>
        <w:tabs>
          <w:tab w:val="left" w:pos="2694"/>
        </w:tabs>
        <w:rPr>
          <w:lang w:val="en-150"/>
        </w:rPr>
      </w:pPr>
      <w:r w:rsidRPr="00EB5B16">
        <w:rPr>
          <w:lang w:val="en-150"/>
        </w:rPr>
        <w:t>Fast R-CNN</w:t>
      </w:r>
      <w:r w:rsidRPr="00EB5B16">
        <w:rPr>
          <w:lang w:val="en-150"/>
        </w:rPr>
        <w:tab/>
        <w:t xml:space="preserve">: Improve efficiency by swapping the order of the CNN part and the region proposal, so that feature extraction is only performed once. </w:t>
      </w:r>
    </w:p>
    <w:p w14:paraId="297D0C0B" w14:textId="77777777" w:rsidR="00FB7745" w:rsidRPr="00EB5B16" w:rsidRDefault="0016264E" w:rsidP="00EB693E">
      <w:pPr>
        <w:pStyle w:val="ListParagraph"/>
        <w:numPr>
          <w:ilvl w:val="0"/>
          <w:numId w:val="62"/>
        </w:numPr>
        <w:tabs>
          <w:tab w:val="left" w:pos="2694"/>
        </w:tabs>
        <w:spacing w:after="240"/>
        <w:rPr>
          <w:lang w:val="en-150"/>
        </w:rPr>
      </w:pPr>
      <w:r w:rsidRPr="00EB5B16">
        <w:rPr>
          <w:lang w:val="en-150"/>
        </w:rPr>
        <w:t>Faster R-CNN</w:t>
      </w:r>
      <w:r w:rsidRPr="00EB5B16">
        <w:rPr>
          <w:lang w:val="en-150"/>
        </w:rPr>
        <w:tab/>
        <w:t>: Substitute the region proposal algorithm by a neural network.</w:t>
      </w:r>
    </w:p>
    <w:p w14:paraId="3D43D9AA" w14:textId="753A389F" w:rsidR="002C6A37" w:rsidRPr="00EB5B16" w:rsidRDefault="002C6A37" w:rsidP="0072580B">
      <w:pPr>
        <w:rPr>
          <w:lang w:val="en-150"/>
        </w:rPr>
      </w:pPr>
      <w:r w:rsidRPr="00EB5B16">
        <w:rPr>
          <w:b/>
          <w:lang w:val="en-150"/>
        </w:rPr>
        <w:t>R-CNN</w:t>
      </w:r>
      <w:r w:rsidR="00A04796" w:rsidRPr="00EB5B16">
        <w:rPr>
          <w:b/>
          <w:lang w:val="en-150"/>
        </w:rPr>
        <w:t xml:space="preserve"> </w:t>
      </w:r>
      <w:r w:rsidR="008A706D" w:rsidRPr="00EB5B16">
        <w:rPr>
          <w:b/>
          <w:lang w:val="en-150"/>
        </w:rPr>
        <w:fldChar w:fldCharType="begin" w:fldLock="1"/>
      </w:r>
      <w:r w:rsidR="00265D76" w:rsidRPr="00EB5B16">
        <w:rPr>
          <w:b/>
          <w:lang w:val="en-15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8A706D" w:rsidRPr="00EB5B16">
        <w:rPr>
          <w:b/>
          <w:lang w:val="en-150"/>
        </w:rPr>
        <w:fldChar w:fldCharType="separate"/>
      </w:r>
      <w:r w:rsidR="00D46F62" w:rsidRPr="00EB5B16">
        <w:rPr>
          <w:noProof/>
          <w:lang w:val="en-150"/>
        </w:rPr>
        <w:t>[11]</w:t>
      </w:r>
      <w:r w:rsidR="008A706D" w:rsidRPr="00EB5B16">
        <w:rPr>
          <w:b/>
          <w:lang w:val="en-150"/>
        </w:rPr>
        <w:fldChar w:fldCharType="end"/>
      </w:r>
      <w:r w:rsidRPr="00EB5B16">
        <w:rPr>
          <w:lang w:val="en-150"/>
        </w:rPr>
        <w:t>:</w:t>
      </w:r>
      <w:r w:rsidR="00A04796" w:rsidRPr="00EB5B16">
        <w:rPr>
          <w:lang w:val="en-150"/>
        </w:rPr>
        <w:t xml:space="preserve"> </w:t>
      </w:r>
      <w:r w:rsidRPr="00EB5B16">
        <w:rPr>
          <w:lang w:val="en-150"/>
        </w:rPr>
        <w:t>In the original implementation</w:t>
      </w:r>
      <w:r w:rsidR="002426F4" w:rsidRPr="00EB5B16">
        <w:rPr>
          <w:lang w:val="en-150"/>
        </w:rPr>
        <w:t>,</w:t>
      </w:r>
      <w:r w:rsidRPr="00EB5B16">
        <w:rPr>
          <w:lang w:val="en-150"/>
        </w:rPr>
        <w:t xml:space="preserve"> region proposal is performed by a non-data-driven </w:t>
      </w:r>
      <w:r w:rsidRPr="00EB5B16">
        <w:rPr>
          <w:i/>
          <w:lang w:val="en-150"/>
        </w:rPr>
        <w:t>selective search</w:t>
      </w:r>
      <w:r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22]","plainTextFormattedCitation":"[22]","previouslyFormattedCitation":"[22]"},"properties":{"noteIndex":0},"schema":"https://github.com/citation-style-language/schema/raw/master/csl-citation.json"}</w:instrText>
      </w:r>
      <w:r w:rsidR="008A706D" w:rsidRPr="00EB5B16">
        <w:rPr>
          <w:lang w:val="en-150"/>
        </w:rPr>
        <w:fldChar w:fldCharType="separate"/>
      </w:r>
      <w:r w:rsidR="00D46F62" w:rsidRPr="00EB5B16">
        <w:rPr>
          <w:noProof/>
          <w:lang w:val="en-150"/>
        </w:rPr>
        <w:t>[22]</w:t>
      </w:r>
      <w:r w:rsidR="008A706D" w:rsidRPr="00EB5B16">
        <w:rPr>
          <w:lang w:val="en-150"/>
        </w:rPr>
        <w:fldChar w:fldCharType="end"/>
      </w:r>
      <w:r w:rsidRPr="00EB5B16">
        <w:rPr>
          <w:lang w:val="en-150"/>
        </w:rPr>
        <w:t xml:space="preserve"> algorithm to find possible bounding box locations, thought the pipeline is agnostic to the region proposal method itself. The output of this algorithm is a series of image bounding boxes of arbitrary sizes, named</w:t>
      </w:r>
      <w:r w:rsidRPr="00EB5B16">
        <w:rPr>
          <w:i/>
          <w:lang w:val="en-150"/>
        </w:rPr>
        <w:t xml:space="preserve"> regions of interest </w:t>
      </w:r>
      <w:r w:rsidRPr="00EB5B16">
        <w:rPr>
          <w:lang w:val="en-150"/>
        </w:rPr>
        <w:t>or</w:t>
      </w:r>
      <w:r w:rsidRPr="00EB5B16">
        <w:rPr>
          <w:i/>
          <w:lang w:val="en-150"/>
        </w:rPr>
        <w:t xml:space="preserve"> </w:t>
      </w:r>
      <w:proofErr w:type="spellStart"/>
      <w:r w:rsidRPr="00EB5B16">
        <w:rPr>
          <w:i/>
          <w:lang w:val="en-150"/>
        </w:rPr>
        <w:t>RoI</w:t>
      </w:r>
      <w:proofErr w:type="spellEnd"/>
      <w:r w:rsidRPr="00EB5B16">
        <w:rPr>
          <w:lang w:val="en-150"/>
        </w:rPr>
        <w:t xml:space="preserve">. To maximize the recall (i.e. not missing items in the picture), lots of overlapping region proposals will be made. The obtained </w:t>
      </w:r>
      <w:proofErr w:type="spellStart"/>
      <w:r w:rsidRPr="00EB5B16">
        <w:rPr>
          <w:lang w:val="en-150"/>
        </w:rPr>
        <w:t>RoIs</w:t>
      </w:r>
      <w:proofErr w:type="spellEnd"/>
      <w:r w:rsidRPr="00EB5B16">
        <w:rPr>
          <w:lang w:val="en-150"/>
        </w:rPr>
        <w:t xml:space="preserve"> are then warped to fit the input size of an </w:t>
      </w:r>
      <w:proofErr w:type="spellStart"/>
      <w:r w:rsidRPr="00EB5B16">
        <w:rPr>
          <w:lang w:val="en-150"/>
        </w:rPr>
        <w:t>Alexnet</w:t>
      </w:r>
      <w:proofErr w:type="spellEnd"/>
      <w:r w:rsidRPr="00EB5B16">
        <w:rPr>
          <w:lang w:val="en-150"/>
        </w:rPr>
        <w:t xml:space="preserve"> backbone (</w:t>
      </w:r>
      <w:r w:rsidR="00EB5B16" w:rsidRPr="00EB5B16">
        <w:rPr>
          <w:lang w:val="en-150"/>
        </w:rPr>
        <w:t>i.e.,</w:t>
      </w:r>
      <w:r w:rsidRPr="00EB5B16">
        <w:rPr>
          <w:lang w:val="en-150"/>
        </w:rPr>
        <w:t xml:space="preserve"> the convolutional part of a pretrained </w:t>
      </w:r>
      <w:proofErr w:type="spellStart"/>
      <w:r w:rsidRPr="00EB5B16">
        <w:rPr>
          <w:lang w:val="en-150"/>
        </w:rPr>
        <w:t>Alexnet</w:t>
      </w:r>
      <w:proofErr w:type="spellEnd"/>
      <w:r w:rsidRPr="00EB5B16">
        <w:rPr>
          <w:lang w:val="en-150"/>
        </w:rPr>
        <w:t xml:space="preserve"> is imported via transfer learning). For each </w:t>
      </w:r>
      <w:proofErr w:type="spellStart"/>
      <w:r w:rsidRPr="00EB5B16">
        <w:rPr>
          <w:lang w:val="en-150"/>
        </w:rPr>
        <w:t>RoI</w:t>
      </w:r>
      <w:proofErr w:type="spellEnd"/>
      <w:r w:rsidRPr="00EB5B16">
        <w:rPr>
          <w:lang w:val="en-150"/>
        </w:rPr>
        <w:t>, a feature vector is extracted and then cl</w:t>
      </w:r>
      <w:r w:rsidR="00A04796" w:rsidRPr="00EB5B16">
        <w:rPr>
          <w:lang w:val="en-150"/>
        </w:rPr>
        <w:t xml:space="preserve">assified by a densely-connected </w:t>
      </w:r>
      <w:r w:rsidRPr="00EB5B16">
        <w:rPr>
          <w:lang w:val="en-150"/>
        </w:rPr>
        <w:t xml:space="preserve">implementation of </w:t>
      </w:r>
      <w:r w:rsidR="00A04796" w:rsidRPr="00EB5B16">
        <w:rPr>
          <w:i/>
          <w:lang w:val="en-150"/>
        </w:rPr>
        <w:t>support vector machines</w:t>
      </w:r>
      <w:r w:rsidR="00A04796" w:rsidRPr="00EB5B16">
        <w:rPr>
          <w:lang w:val="en-150"/>
        </w:rPr>
        <w:t xml:space="preserve"> </w:t>
      </w:r>
      <w:r w:rsidR="00A04796" w:rsidRPr="00EB5B16">
        <w:rPr>
          <w:i/>
          <w:lang w:val="en-150"/>
        </w:rPr>
        <w:t>(SVM)</w:t>
      </w:r>
      <w:r w:rsidR="00A04796" w:rsidRPr="00EB5B16">
        <w:rPr>
          <w:lang w:val="en-150"/>
        </w:rPr>
        <w:t xml:space="preserve"> or </w:t>
      </w:r>
      <w:r w:rsidRPr="00EB5B16">
        <w:rPr>
          <w:lang w:val="en-150"/>
        </w:rPr>
        <w:t>binary classifiers</w:t>
      </w:r>
      <w:r w:rsidR="002426F4" w:rsidRPr="00EB5B16">
        <w:rPr>
          <w:lang w:val="en-150"/>
        </w:rPr>
        <w:t>, each returning a</w:t>
      </w:r>
      <w:r w:rsidR="00336942" w:rsidRPr="00EB5B16">
        <w:rPr>
          <w:lang w:val="en-150"/>
        </w:rPr>
        <w:t xml:space="preserve"> </w:t>
      </w:r>
      <w:r w:rsidRPr="00EB5B16">
        <w:rPr>
          <w:lang w:val="en-150"/>
        </w:rPr>
        <w:t xml:space="preserve">confidence </w:t>
      </w:r>
      <w:r w:rsidR="00336942" w:rsidRPr="00EB5B16">
        <w:rPr>
          <w:lang w:val="en-150"/>
        </w:rPr>
        <w:t>index</w:t>
      </w:r>
      <w:r w:rsidRPr="00EB5B16">
        <w:rPr>
          <w:lang w:val="en-150"/>
        </w:rPr>
        <w:t xml:space="preserve"> </w:t>
      </w:r>
      <m:oMath>
        <m:r>
          <w:rPr>
            <w:rFonts w:ascii="Cambria Math" w:hAnsi="Cambria Math"/>
            <w:lang w:val="en-150"/>
          </w:rPr>
          <m:t>∈(0, 1)</m:t>
        </m:r>
      </m:oMath>
      <w:r w:rsidR="002426F4" w:rsidRPr="00EB5B16">
        <w:rPr>
          <w:lang w:val="en-150"/>
        </w:rPr>
        <w:t xml:space="preserve"> </w:t>
      </w:r>
      <w:r w:rsidR="00336942" w:rsidRPr="00EB5B16">
        <w:rPr>
          <w:lang w:val="en-150"/>
        </w:rPr>
        <w:t>of t</w:t>
      </w:r>
      <w:r w:rsidR="002426F4" w:rsidRPr="00EB5B16">
        <w:rPr>
          <w:lang w:val="en-150"/>
        </w:rPr>
        <w:t>h</w:t>
      </w:r>
      <w:r w:rsidR="00336942" w:rsidRPr="00EB5B16">
        <w:rPr>
          <w:lang w:val="en-150"/>
        </w:rPr>
        <w:t xml:space="preserve">e </w:t>
      </w:r>
      <w:proofErr w:type="spellStart"/>
      <w:r w:rsidR="00336942" w:rsidRPr="00EB5B16">
        <w:rPr>
          <w:lang w:val="en-150"/>
        </w:rPr>
        <w:t>RoI</w:t>
      </w:r>
      <w:proofErr w:type="spellEnd"/>
      <w:r w:rsidR="00336942" w:rsidRPr="00EB5B16">
        <w:rPr>
          <w:lang w:val="en-150"/>
        </w:rPr>
        <w:t xml:space="preserve"> containing an item of a determinate class. Since it is expected that </w:t>
      </w:r>
      <w:proofErr w:type="spellStart"/>
      <w:r w:rsidR="00336942" w:rsidRPr="00EB5B16">
        <w:rPr>
          <w:lang w:val="en-150"/>
        </w:rPr>
        <w:t>RoIs</w:t>
      </w:r>
      <w:proofErr w:type="spellEnd"/>
      <w:r w:rsidR="00336942" w:rsidRPr="00EB5B16">
        <w:rPr>
          <w:lang w:val="en-150"/>
        </w:rPr>
        <w:t xml:space="preserve"> overlap, </w:t>
      </w:r>
      <w:r w:rsidR="00336942" w:rsidRPr="00EB5B16">
        <w:rPr>
          <w:i/>
          <w:lang w:val="en-150"/>
        </w:rPr>
        <w:t xml:space="preserve">greedy non-maximum </w:t>
      </w:r>
      <w:proofErr w:type="spellStart"/>
      <w:r w:rsidR="00336942" w:rsidRPr="00EB5B16">
        <w:rPr>
          <w:i/>
          <w:lang w:val="en-150"/>
        </w:rPr>
        <w:t>suppresion</w:t>
      </w:r>
      <w:proofErr w:type="spellEnd"/>
      <w:r w:rsidR="00336942" w:rsidRPr="00EB5B16">
        <w:rPr>
          <w:lang w:val="en-150"/>
        </w:rPr>
        <w:t xml:space="preserve"> is performed so that for a set of overlapping </w:t>
      </w:r>
      <w:proofErr w:type="spellStart"/>
      <w:r w:rsidR="00336942" w:rsidRPr="00EB5B16">
        <w:rPr>
          <w:lang w:val="en-150"/>
        </w:rPr>
        <w:t>RoIs</w:t>
      </w:r>
      <w:proofErr w:type="spellEnd"/>
      <w:r w:rsidR="00336942" w:rsidRPr="00EB5B16">
        <w:rPr>
          <w:lang w:val="en-150"/>
        </w:rPr>
        <w:t>, only the one with highest index</w:t>
      </w:r>
      <w:r w:rsidR="002426F4" w:rsidRPr="00EB5B16">
        <w:rPr>
          <w:lang w:val="en-150"/>
        </w:rPr>
        <w:t xml:space="preserve"> is kept. A later review of R-CNN implemented an additional </w:t>
      </w:r>
      <w:r w:rsidR="002426F4" w:rsidRPr="00EB5B16">
        <w:rPr>
          <w:i/>
          <w:lang w:val="en-150"/>
        </w:rPr>
        <w:t>bounding-box</w:t>
      </w:r>
      <w:r w:rsidR="002426F4" w:rsidRPr="00EB5B16">
        <w:rPr>
          <w:lang w:val="en-150"/>
        </w:rPr>
        <w:t xml:space="preserve"> </w:t>
      </w:r>
      <w:r w:rsidR="002426F4" w:rsidRPr="00EB5B16">
        <w:rPr>
          <w:i/>
          <w:lang w:val="en-150"/>
        </w:rPr>
        <w:t>regression</w:t>
      </w:r>
      <w:r w:rsidR="002426F4" w:rsidRPr="00EB5B16">
        <w:rPr>
          <w:lang w:val="en-150"/>
        </w:rPr>
        <w:t xml:space="preserve"> stage, which improves localization performance by modifying the bounding box coordinates depending on the class that has been detected</w:t>
      </w:r>
      <w:r w:rsidR="00A04796" w:rsidRPr="00EB5B16">
        <w:rPr>
          <w:lang w:val="en-150"/>
        </w:rPr>
        <w:t>.</w:t>
      </w:r>
    </w:p>
    <w:p w14:paraId="6F021629" w14:textId="241DE629" w:rsidR="002426F4" w:rsidRPr="00EB5B16" w:rsidRDefault="002426F4" w:rsidP="002426F4">
      <w:pPr>
        <w:rPr>
          <w:lang w:val="en-150"/>
        </w:rPr>
      </w:pPr>
      <w:r w:rsidRPr="00EB5B16">
        <w:rPr>
          <w:b/>
          <w:lang w:val="en-150"/>
        </w:rPr>
        <w:t>Fast R-CNN</w:t>
      </w:r>
      <w:r w:rsidR="00A04796" w:rsidRPr="00EB5B16">
        <w:rPr>
          <w:b/>
          <w:lang w:val="en-150"/>
        </w:rPr>
        <w:t xml:space="preserve"> </w:t>
      </w:r>
      <w:r w:rsidR="008A706D" w:rsidRPr="00EB5B16">
        <w:rPr>
          <w:b/>
          <w:lang w:val="en-150"/>
        </w:rPr>
        <w:fldChar w:fldCharType="begin" w:fldLock="1"/>
      </w:r>
      <w:r w:rsidR="00265D76" w:rsidRPr="00EB5B16">
        <w:rPr>
          <w:b/>
          <w:lang w:val="en-15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20]","plainTextFormattedCitation":"[20]","previouslyFormattedCitation":"[20]"},"properties":{"noteIndex":0},"schema":"https://github.com/citation-style-language/schema/raw/master/csl-citation.json"}</w:instrText>
      </w:r>
      <w:r w:rsidR="008A706D" w:rsidRPr="00EB5B16">
        <w:rPr>
          <w:b/>
          <w:lang w:val="en-150"/>
        </w:rPr>
        <w:fldChar w:fldCharType="separate"/>
      </w:r>
      <w:r w:rsidR="00D46F62" w:rsidRPr="00EB5B16">
        <w:rPr>
          <w:noProof/>
          <w:lang w:val="en-150"/>
        </w:rPr>
        <w:t>[20]</w:t>
      </w:r>
      <w:r w:rsidR="008A706D" w:rsidRPr="00EB5B16">
        <w:rPr>
          <w:b/>
          <w:lang w:val="en-150"/>
        </w:rPr>
        <w:fldChar w:fldCharType="end"/>
      </w:r>
      <w:r w:rsidRPr="00EB5B16">
        <w:rPr>
          <w:lang w:val="en-150"/>
        </w:rPr>
        <w:t>: Takes a picture and a set of object proposals</w:t>
      </w:r>
      <w:r w:rsidR="00A04796" w:rsidRPr="00EB5B16">
        <w:rPr>
          <w:lang w:val="en-150"/>
        </w:rPr>
        <w:t xml:space="preserve"> as input</w:t>
      </w:r>
      <w:r w:rsidRPr="00EB5B16">
        <w:rPr>
          <w:lang w:val="en-150"/>
        </w:rPr>
        <w:t xml:space="preserve"> (region proposal stage considered out</w:t>
      </w:r>
      <w:r w:rsidR="00A04796" w:rsidRPr="00EB5B16">
        <w:rPr>
          <w:lang w:val="en-150"/>
        </w:rPr>
        <w:t>side</w:t>
      </w:r>
      <w:r w:rsidRPr="00EB5B16">
        <w:rPr>
          <w:lang w:val="en-150"/>
        </w:rPr>
        <w:t xml:space="preserve"> of the pipeline). The </w:t>
      </w:r>
      <w:r w:rsidR="00A04796" w:rsidRPr="00EB5B16">
        <w:rPr>
          <w:lang w:val="en-150"/>
        </w:rPr>
        <w:t>picture</w:t>
      </w:r>
      <w:r w:rsidRPr="00EB5B16">
        <w:rPr>
          <w:lang w:val="en-150"/>
        </w:rPr>
        <w:t xml:space="preserve"> is fed to a CNN that will compute a common feature map for the whole </w:t>
      </w:r>
      <w:r w:rsidR="00A04796" w:rsidRPr="00EB5B16">
        <w:rPr>
          <w:lang w:val="en-150"/>
        </w:rPr>
        <w:t>image</w:t>
      </w:r>
      <w:r w:rsidRPr="00EB5B16">
        <w:rPr>
          <w:lang w:val="en-150"/>
        </w:rPr>
        <w:t xml:space="preserve">. Then, each </w:t>
      </w:r>
      <w:proofErr w:type="spellStart"/>
      <w:r w:rsidRPr="00EB5B16">
        <w:rPr>
          <w:lang w:val="en-150"/>
        </w:rPr>
        <w:t>RoI</w:t>
      </w:r>
      <w:proofErr w:type="spellEnd"/>
      <w:r w:rsidRPr="00EB5B16">
        <w:rPr>
          <w:lang w:val="en-150"/>
        </w:rPr>
        <w:t xml:space="preserve"> takes a slice of this common feature map through a </w:t>
      </w:r>
      <w:proofErr w:type="spellStart"/>
      <w:r w:rsidRPr="00EB5B16">
        <w:rPr>
          <w:lang w:val="en-150"/>
        </w:rPr>
        <w:t>RoI</w:t>
      </w:r>
      <w:proofErr w:type="spellEnd"/>
      <w:r w:rsidRPr="00EB5B16">
        <w:rPr>
          <w:lang w:val="en-150"/>
        </w:rPr>
        <w:t xml:space="preserve"> pooling layer, the output of which is fed to a classifier network (now implemented as a </w:t>
      </w:r>
      <m:oMath>
        <m:r>
          <w:rPr>
            <w:rFonts w:ascii="Cambria Math" w:hAnsi="Cambria Math"/>
            <w:lang w:val="en-150"/>
          </w:rPr>
          <m:t xml:space="preserve"> n</m:t>
        </m:r>
      </m:oMath>
      <w:r w:rsidRPr="00EB5B16">
        <w:rPr>
          <w:lang w:val="en-150"/>
        </w:rPr>
        <w:t xml:space="preserve">-way softmax.) and a bounding box regressor. </w:t>
      </w:r>
      <w:r w:rsidR="00A04796" w:rsidRPr="00EB5B16">
        <w:rPr>
          <w:lang w:val="en-150"/>
        </w:rPr>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Pr="00EB5B16" w:rsidRDefault="00A04796" w:rsidP="00A04796">
      <w:pPr>
        <w:ind w:firstLine="0"/>
        <w:jc w:val="center"/>
        <w:rPr>
          <w:lang w:val="en-150"/>
        </w:rPr>
      </w:pPr>
      <w:r w:rsidRPr="00EB5B16">
        <w:rPr>
          <w:noProof/>
          <w:lang w:val="en-150" w:eastAsia="en-US"/>
        </w:rPr>
        <w:lastRenderedPageBreak/>
        <w:drawing>
          <wp:inline distT="0" distB="0" distL="0" distR="0" wp14:anchorId="168050C7" wp14:editId="15C16D85">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136D5446" w:rsidR="00A04796" w:rsidRPr="00EB5B16" w:rsidRDefault="00DD688C" w:rsidP="00A04796">
      <w:pPr>
        <w:pStyle w:val="Caption"/>
        <w:spacing w:after="0"/>
        <w:ind w:firstLine="0"/>
        <w:rPr>
          <w:lang w:val="en-150"/>
        </w:rPr>
      </w:pPr>
      <w:bookmarkStart w:id="91" w:name="_Ref74521442"/>
      <w:bookmarkStart w:id="92" w:name="_Toc7457218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6</w:t>
      </w:r>
      <w:r w:rsidRPr="00EB5B16">
        <w:rPr>
          <w:lang w:val="en-150"/>
        </w:rPr>
        <w:fldChar w:fldCharType="end"/>
      </w:r>
      <w:bookmarkEnd w:id="91"/>
      <w:r w:rsidR="00A04796" w:rsidRPr="00EB5B16">
        <w:rPr>
          <w:lang w:val="en-150"/>
        </w:rPr>
        <w:t xml:space="preserve">: </w:t>
      </w:r>
      <w:r w:rsidR="00A30F52" w:rsidRPr="00EB5B16">
        <w:rPr>
          <w:lang w:val="en-150"/>
        </w:rPr>
        <w:t xml:space="preserve">Overview of the object detectors </w:t>
      </w:r>
      <w:r w:rsidR="007B6DC6" w:rsidRPr="00EB5B16">
        <w:rPr>
          <w:lang w:val="en-150"/>
        </w:rPr>
        <w:t>R-CNN, Fast R-CNN and Faster R-CNN</w:t>
      </w:r>
      <w:bookmarkEnd w:id="92"/>
    </w:p>
    <w:p w14:paraId="27B57CB6" w14:textId="52BBF87F" w:rsidR="00A04796" w:rsidRPr="00EB5B16" w:rsidRDefault="00A04796" w:rsidP="00A04796">
      <w:pPr>
        <w:pStyle w:val="Caption"/>
        <w:ind w:firstLine="0"/>
        <w:rPr>
          <w:lang w:val="en-150"/>
        </w:rPr>
      </w:pPr>
      <w:r w:rsidRPr="00EB5B16">
        <w:rPr>
          <w:lang w:val="en-150"/>
        </w:rPr>
        <w:t xml:space="preserve">Source: </w:t>
      </w:r>
      <w:r w:rsidR="008A706D" w:rsidRPr="00EB5B16">
        <w:rPr>
          <w:b w:val="0"/>
          <w:lang w:val="en-150"/>
        </w:rPr>
        <w:fldChar w:fldCharType="begin" w:fldLock="1"/>
      </w:r>
      <w:r w:rsidR="00265D76" w:rsidRPr="00EB5B16">
        <w:rPr>
          <w:b w:val="0"/>
          <w:lang w:val="en-15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11]","plainTextFormattedCitation":"[11]","previouslyFormattedCitation":"[11]"},"properties":{"noteIndex":0},"schema":"https://github.com/citation-style-language/schema/raw/master/csl-citation.json"}</w:instrText>
      </w:r>
      <w:r w:rsidR="008A706D" w:rsidRPr="00EB5B16">
        <w:rPr>
          <w:b w:val="0"/>
          <w:lang w:val="en-150"/>
        </w:rPr>
        <w:fldChar w:fldCharType="separate"/>
      </w:r>
      <w:r w:rsidR="00D46F62" w:rsidRPr="00EB5B16">
        <w:rPr>
          <w:b w:val="0"/>
          <w:noProof/>
          <w:lang w:val="en-150"/>
        </w:rPr>
        <w:t>[11]</w:t>
      </w:r>
      <w:r w:rsidR="008A706D" w:rsidRPr="00EB5B16">
        <w:rPr>
          <w:b w:val="0"/>
          <w:lang w:val="en-150"/>
        </w:rPr>
        <w:fldChar w:fldCharType="end"/>
      </w:r>
      <w:r w:rsidR="008A706D" w:rsidRPr="00EB5B16">
        <w:rPr>
          <w:b w:val="0"/>
          <w:lang w:val="en-150"/>
        </w:rPr>
        <w:t xml:space="preserve">, </w:t>
      </w:r>
      <w:r w:rsidR="008A706D" w:rsidRPr="00EB5B16">
        <w:rPr>
          <w:b w:val="0"/>
          <w:lang w:val="en-150"/>
        </w:rPr>
        <w:fldChar w:fldCharType="begin" w:fldLock="1"/>
      </w:r>
      <w:r w:rsidR="00265D76" w:rsidRPr="00EB5B16">
        <w:rPr>
          <w:b w:val="0"/>
          <w:lang w:val="en-15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20]","plainTextFormattedCitation":"[20]","previouslyFormattedCitation":"[20]"},"properties":{"noteIndex":0},"schema":"https://github.com/citation-style-language/schema/raw/master/csl-citation.json"}</w:instrText>
      </w:r>
      <w:r w:rsidR="008A706D" w:rsidRPr="00EB5B16">
        <w:rPr>
          <w:b w:val="0"/>
          <w:lang w:val="en-150"/>
        </w:rPr>
        <w:fldChar w:fldCharType="separate"/>
      </w:r>
      <w:r w:rsidR="00D46F62" w:rsidRPr="00EB5B16">
        <w:rPr>
          <w:b w:val="0"/>
          <w:noProof/>
          <w:lang w:val="en-150"/>
        </w:rPr>
        <w:t>[20]</w:t>
      </w:r>
      <w:r w:rsidR="008A706D" w:rsidRPr="00EB5B16">
        <w:rPr>
          <w:b w:val="0"/>
          <w:lang w:val="en-150"/>
        </w:rPr>
        <w:fldChar w:fldCharType="end"/>
      </w:r>
      <w:r w:rsidR="008A706D" w:rsidRPr="00EB5B16">
        <w:rPr>
          <w:b w:val="0"/>
          <w:lang w:val="en-150"/>
        </w:rPr>
        <w:t xml:space="preserve">, </w:t>
      </w:r>
      <w:r w:rsidR="008A706D" w:rsidRPr="00EB5B16">
        <w:rPr>
          <w:b w:val="0"/>
          <w:lang w:val="en-150"/>
        </w:rPr>
        <w:fldChar w:fldCharType="begin" w:fldLock="1"/>
      </w:r>
      <w:r w:rsidR="00265D76" w:rsidRPr="00EB5B16">
        <w:rPr>
          <w:b w:val="0"/>
          <w:lang w:val="en-15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21]","plainTextFormattedCitation":"[21]","previouslyFormattedCitation":"[21]"},"properties":{"noteIndex":0},"schema":"https://github.com/citation-style-language/schema/raw/master/csl-citation.json"}</w:instrText>
      </w:r>
      <w:r w:rsidR="008A706D" w:rsidRPr="00EB5B16">
        <w:rPr>
          <w:b w:val="0"/>
          <w:lang w:val="en-150"/>
        </w:rPr>
        <w:fldChar w:fldCharType="separate"/>
      </w:r>
      <w:r w:rsidR="00D46F62" w:rsidRPr="00EB5B16">
        <w:rPr>
          <w:b w:val="0"/>
          <w:noProof/>
          <w:lang w:val="en-150"/>
        </w:rPr>
        <w:t>[21]</w:t>
      </w:r>
      <w:r w:rsidR="008A706D" w:rsidRPr="00EB5B16">
        <w:rPr>
          <w:b w:val="0"/>
          <w:lang w:val="en-150"/>
        </w:rPr>
        <w:fldChar w:fldCharType="end"/>
      </w:r>
    </w:p>
    <w:p w14:paraId="787E0DD5" w14:textId="333F6141" w:rsidR="00766A1C" w:rsidRPr="00EB5B16" w:rsidRDefault="00F31115" w:rsidP="00766A1C">
      <w:pPr>
        <w:rPr>
          <w:lang w:val="en-150"/>
        </w:rPr>
      </w:pPr>
      <w:r w:rsidRPr="00EB5B16">
        <w:rPr>
          <w:b/>
          <w:lang w:val="en-150"/>
        </w:rPr>
        <w:t xml:space="preserve">Faster R-CNN </w:t>
      </w:r>
      <w:r w:rsidR="008A706D" w:rsidRPr="00EB5B16">
        <w:rPr>
          <w:b/>
          <w:lang w:val="en-150"/>
        </w:rPr>
        <w:fldChar w:fldCharType="begin" w:fldLock="1"/>
      </w:r>
      <w:r w:rsidR="00265D76" w:rsidRPr="00EB5B16">
        <w:rPr>
          <w:b/>
          <w:lang w:val="en-15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21]","plainTextFormattedCitation":"[21]","previouslyFormattedCitation":"[21]"},"properties":{"noteIndex":0},"schema":"https://github.com/citation-style-language/schema/raw/master/csl-citation.json"}</w:instrText>
      </w:r>
      <w:r w:rsidR="008A706D" w:rsidRPr="00EB5B16">
        <w:rPr>
          <w:b/>
          <w:lang w:val="en-150"/>
        </w:rPr>
        <w:fldChar w:fldCharType="separate"/>
      </w:r>
      <w:r w:rsidR="00D46F62" w:rsidRPr="00EB5B16">
        <w:rPr>
          <w:noProof/>
          <w:lang w:val="en-150"/>
        </w:rPr>
        <w:t>[21]</w:t>
      </w:r>
      <w:r w:rsidR="008A706D" w:rsidRPr="00EB5B16">
        <w:rPr>
          <w:b/>
          <w:lang w:val="en-150"/>
        </w:rPr>
        <w:fldChar w:fldCharType="end"/>
      </w:r>
      <w:r w:rsidRPr="00EB5B16">
        <w:rPr>
          <w:lang w:val="en-150"/>
        </w:rPr>
        <w:t>:</w:t>
      </w:r>
      <w:r w:rsidR="00766A1C" w:rsidRPr="00EB5B16">
        <w:rPr>
          <w:lang w:val="en-150"/>
        </w:rPr>
        <w:t xml:space="preserve"> After Fast R-CNN improved the efficiency of the feature </w:t>
      </w:r>
      <w:r w:rsidR="00FB7745" w:rsidRPr="00EB5B16">
        <w:rPr>
          <w:lang w:val="en-150"/>
        </w:rPr>
        <w:t>extractor</w:t>
      </w:r>
      <w:r w:rsidR="00766A1C" w:rsidRPr="00EB5B16">
        <w:rPr>
          <w:lang w:val="en-150"/>
        </w:rPr>
        <w:t xml:space="preserve">, the main bottleneck of the R-CNN approach was the region proposal. Faster R-CNN substitutes traditional methods with a </w:t>
      </w:r>
      <w:r w:rsidR="00766A1C" w:rsidRPr="00EB5B16">
        <w:rPr>
          <w:i/>
          <w:lang w:val="en-150"/>
        </w:rPr>
        <w:t xml:space="preserve">region proposal network </w:t>
      </w:r>
      <w:r w:rsidR="00766A1C" w:rsidRPr="00EB5B16">
        <w:rPr>
          <w:lang w:val="en-150"/>
        </w:rPr>
        <w:t xml:space="preserve">or </w:t>
      </w:r>
      <w:r w:rsidR="00766A1C" w:rsidRPr="00EB5B16">
        <w:rPr>
          <w:i/>
          <w:lang w:val="en-150"/>
        </w:rPr>
        <w:t>RPN</w:t>
      </w:r>
      <w:r w:rsidR="00766A1C" w:rsidRPr="00EB5B16">
        <w:rPr>
          <w:lang w:val="en-150"/>
        </w:rPr>
        <w:t>, a fully convolutional network that shares convolutional features with the main detection network</w:t>
      </w:r>
      <w:r w:rsidR="00FB7745" w:rsidRPr="00EB5B16">
        <w:rPr>
          <w:lang w:val="en-150"/>
        </w:rPr>
        <w:t>, allowing for nearly cost-free region proposals</w:t>
      </w:r>
      <w:r w:rsidR="00766A1C" w:rsidRPr="00EB5B16">
        <w:rPr>
          <w:lang w:val="en-150"/>
        </w:rPr>
        <w:t>. This</w:t>
      </w:r>
      <w:r w:rsidR="00766A1C" w:rsidRPr="00EB5B16">
        <w:rPr>
          <w:i/>
          <w:lang w:val="en-150"/>
        </w:rPr>
        <w:t xml:space="preserve"> RPN</w:t>
      </w:r>
      <w:r w:rsidR="00766A1C" w:rsidRPr="00EB5B16">
        <w:rPr>
          <w:lang w:val="en-150"/>
        </w:rPr>
        <w:t xml:space="preserve"> simultaneously predicts object bounds and </w:t>
      </w:r>
      <w:proofErr w:type="spellStart"/>
      <w:r w:rsidR="00766A1C" w:rsidRPr="00EB5B16">
        <w:rPr>
          <w:lang w:val="en-150"/>
        </w:rPr>
        <w:t>objectness</w:t>
      </w:r>
      <w:proofErr w:type="spellEnd"/>
      <w:r w:rsidR="00766A1C" w:rsidRPr="00EB5B16">
        <w:rPr>
          <w:lang w:val="en-150"/>
        </w:rPr>
        <w:t xml:space="preserve"> scores at each position of the image, improving </w:t>
      </w:r>
      <w:r w:rsidR="00FB7745" w:rsidRPr="00EB5B16">
        <w:rPr>
          <w:lang w:val="en-150"/>
        </w:rPr>
        <w:t xml:space="preserve">speed, </w:t>
      </w:r>
      <w:proofErr w:type="spellStart"/>
      <w:r w:rsidR="00766A1C" w:rsidRPr="00EB5B16">
        <w:rPr>
          <w:lang w:val="en-150"/>
        </w:rPr>
        <w:t>RoI</w:t>
      </w:r>
      <w:proofErr w:type="spellEnd"/>
      <w:r w:rsidR="00766A1C" w:rsidRPr="00EB5B16">
        <w:rPr>
          <w:lang w:val="en-150"/>
        </w:rPr>
        <w:t xml:space="preserve"> quality and overall detection accuracy.</w:t>
      </w:r>
      <w:r w:rsidR="00261276" w:rsidRPr="00EB5B16">
        <w:rPr>
          <w:i/>
          <w:lang w:val="en-150"/>
        </w:rPr>
        <w:t xml:space="preserve">  RPNs </w:t>
      </w:r>
      <w:r w:rsidR="00261276" w:rsidRPr="00EB5B16">
        <w:rPr>
          <w:lang w:val="en-150"/>
        </w:rPr>
        <w:t xml:space="preserve">work by applying a number of sliding windows over the input image at the same time, the size and aspect ratios of said windows being predefined as a set of </w:t>
      </w:r>
      <w:r w:rsidR="00261276" w:rsidRPr="00EB5B16">
        <w:rPr>
          <w:i/>
          <w:lang w:val="en-150"/>
        </w:rPr>
        <w:t>anchor boxes</w:t>
      </w:r>
      <w:r w:rsidR="00261276" w:rsidRPr="00EB5B16">
        <w:rPr>
          <w:lang w:val="en-150"/>
        </w:rPr>
        <w:t>.</w:t>
      </w:r>
    </w:p>
    <w:p w14:paraId="16E59BAB" w14:textId="77777777" w:rsidR="003C57BF" w:rsidRPr="00EB5B16" w:rsidRDefault="003C57BF" w:rsidP="003C57BF">
      <w:pPr>
        <w:pStyle w:val="Heading3"/>
        <w:jc w:val="left"/>
        <w:rPr>
          <w:lang w:val="en-150"/>
        </w:rPr>
      </w:pPr>
      <w:bookmarkStart w:id="93" w:name="_Toc74572083"/>
      <w:r w:rsidRPr="00EB5B16">
        <w:rPr>
          <w:lang w:val="en-150"/>
        </w:rPr>
        <w:lastRenderedPageBreak/>
        <w:t>YOLO (2015)</w:t>
      </w:r>
      <w:bookmarkEnd w:id="93"/>
    </w:p>
    <w:p w14:paraId="0191A932" w14:textId="116F13A6" w:rsidR="003C57BF" w:rsidRPr="00EB5B16" w:rsidRDefault="003C57BF" w:rsidP="005A260F">
      <w:pPr>
        <w:rPr>
          <w:lang w:val="en-150"/>
        </w:rPr>
      </w:pPr>
      <w:r w:rsidRPr="00EB5B16">
        <w:rPr>
          <w:lang w:val="en-150"/>
        </w:rPr>
        <w:t xml:space="preserve">The </w:t>
      </w:r>
      <w:r w:rsidRPr="00EB5B16">
        <w:rPr>
          <w:i/>
          <w:lang w:val="en-150"/>
        </w:rPr>
        <w:t>YOLO</w:t>
      </w:r>
      <w:r w:rsidRPr="00EB5B16">
        <w:rPr>
          <w:lang w:val="en-150"/>
        </w:rPr>
        <w:t xml:space="preserve"> (</w:t>
      </w:r>
      <w:r w:rsidRPr="00EB5B16">
        <w:rPr>
          <w:i/>
          <w:lang w:val="en-150"/>
        </w:rPr>
        <w:t>You Only Look Once</w:t>
      </w:r>
      <w:r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val="en-150"/>
        </w:rPr>
        <w:fldChar w:fldCharType="separate"/>
      </w:r>
      <w:r w:rsidR="00D46F62" w:rsidRPr="00EB5B16">
        <w:rPr>
          <w:noProof/>
          <w:lang w:val="en-150"/>
        </w:rPr>
        <w:t>[23]</w:t>
      </w:r>
      <w:r w:rsidR="008A706D" w:rsidRPr="00EB5B16">
        <w:rPr>
          <w:lang w:val="en-150"/>
        </w:rPr>
        <w:fldChar w:fldCharType="end"/>
      </w:r>
      <w:r w:rsidRPr="00EB5B16">
        <w:rPr>
          <w:lang w:val="en-150"/>
        </w:rPr>
        <w:t xml:space="preserve"> family (see also </w:t>
      </w:r>
      <w:r w:rsidR="008A706D" w:rsidRPr="00EB5B16">
        <w:rPr>
          <w:lang w:val="en-150"/>
        </w:rPr>
        <w:fldChar w:fldCharType="begin" w:fldLock="1"/>
      </w:r>
      <w:r w:rsidR="00265D76" w:rsidRPr="00EB5B16">
        <w:rPr>
          <w:lang w:val="en-150"/>
        </w:rPr>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4]","plainTextFormattedCitation":"[24]","previouslyFormattedCitation":"[24]"},"properties":{"noteIndex":0},"schema":"https://github.com/citation-style-language/schema/raw/master/csl-citation.json"}</w:instrText>
      </w:r>
      <w:r w:rsidR="008A706D" w:rsidRPr="00EB5B16">
        <w:rPr>
          <w:lang w:val="en-150"/>
        </w:rPr>
        <w:fldChar w:fldCharType="separate"/>
      </w:r>
      <w:r w:rsidR="00D46F62" w:rsidRPr="00EB5B16">
        <w:rPr>
          <w:noProof/>
          <w:lang w:val="en-150"/>
        </w:rPr>
        <w:t>[24]</w:t>
      </w:r>
      <w:r w:rsidR="008A706D" w:rsidRPr="00EB5B16">
        <w:rPr>
          <w:lang w:val="en-150"/>
        </w:rPr>
        <w:fldChar w:fldCharType="end"/>
      </w:r>
      <w:r w:rsidR="008A706D"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5]","plainTextFormattedCitation":"[25]","previouslyFormattedCitation":"[25]"},"properties":{"noteIndex":0},"schema":"https://github.com/citation-style-language/schema/raw/master/csl-citation.json"}</w:instrText>
      </w:r>
      <w:r w:rsidR="008A706D" w:rsidRPr="00EB5B16">
        <w:rPr>
          <w:lang w:val="en-150"/>
        </w:rPr>
        <w:fldChar w:fldCharType="separate"/>
      </w:r>
      <w:r w:rsidR="00D46F62" w:rsidRPr="00EB5B16">
        <w:rPr>
          <w:noProof/>
          <w:lang w:val="en-150"/>
        </w:rPr>
        <w:t>[25]</w:t>
      </w:r>
      <w:r w:rsidR="008A706D" w:rsidRPr="00EB5B16">
        <w:rPr>
          <w:lang w:val="en-150"/>
        </w:rPr>
        <w:fldChar w:fldCharType="end"/>
      </w:r>
      <w:r w:rsidRPr="00EB5B16">
        <w:rPr>
          <w:lang w:val="en-150"/>
        </w:rPr>
        <w:t xml:space="preserve">) of object detection pipelines is a set of single-stage models initially developed with the aim of maximizing detection inference speed. The original YOLO </w:t>
      </w:r>
      <w:r w:rsidR="008A706D" w:rsidRPr="00EB5B16">
        <w:rPr>
          <w:lang w:val="en-150"/>
        </w:rPr>
        <w:fldChar w:fldCharType="begin" w:fldLock="1"/>
      </w:r>
      <w:r w:rsidR="00265D76" w:rsidRPr="00EB5B16">
        <w:rPr>
          <w:lang w:val="en-150"/>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val="en-150"/>
        </w:rPr>
        <w:fldChar w:fldCharType="separate"/>
      </w:r>
      <w:r w:rsidR="00D46F62" w:rsidRPr="00EB5B16">
        <w:rPr>
          <w:noProof/>
          <w:lang w:val="en-150"/>
        </w:rPr>
        <w:t>[23]</w:t>
      </w:r>
      <w:r w:rsidR="008A706D" w:rsidRPr="00EB5B16">
        <w:rPr>
          <w:lang w:val="en-150"/>
        </w:rPr>
        <w:fldChar w:fldCharType="end"/>
      </w:r>
      <w:r w:rsidRPr="00EB5B16">
        <w:rPr>
          <w:lang w:val="en-150"/>
        </w:rP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proofErr w:type="spellStart"/>
      <w:r w:rsidR="005A260F" w:rsidRPr="00EB5B16">
        <w:rPr>
          <w:lang w:val="en-150"/>
        </w:rPr>
        <w:t>YOLO´s</w:t>
      </w:r>
      <w:proofErr w:type="spellEnd"/>
      <w:r w:rsidR="005A260F" w:rsidRPr="00EB5B16">
        <w:rPr>
          <w:lang w:val="en-150"/>
        </w:rPr>
        <w:t xml:space="preserve"> official implementation is distributed on </w:t>
      </w:r>
      <w:r w:rsidR="005A260F" w:rsidRPr="00EB5B16">
        <w:rPr>
          <w:i/>
          <w:lang w:val="en-150"/>
        </w:rPr>
        <w:t>darknet</w:t>
      </w:r>
      <w:r w:rsidR="008A706D" w:rsidRPr="00EB5B16">
        <w:rPr>
          <w:i/>
          <w:lang w:val="en-150"/>
        </w:rPr>
        <w:t xml:space="preserve"> </w:t>
      </w:r>
      <w:r w:rsidR="008A706D" w:rsidRPr="00EB5B16">
        <w:rPr>
          <w:i/>
          <w:lang w:val="en-150"/>
        </w:rPr>
        <w:fldChar w:fldCharType="begin" w:fldLock="1"/>
      </w:r>
      <w:r w:rsidR="00265D76" w:rsidRPr="00EB5B16">
        <w:rPr>
          <w:i/>
          <w:lang w:val="en-150"/>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6]","plainTextFormattedCitation":"[26]","previouslyFormattedCitation":"[26]"},"properties":{"noteIndex":0},"schema":"https://github.com/citation-style-language/schema/raw/master/csl-citation.json"}</w:instrText>
      </w:r>
      <w:r w:rsidR="008A706D" w:rsidRPr="00EB5B16">
        <w:rPr>
          <w:i/>
          <w:lang w:val="en-150"/>
        </w:rPr>
        <w:fldChar w:fldCharType="separate"/>
      </w:r>
      <w:r w:rsidR="00D46F62" w:rsidRPr="00EB5B16">
        <w:rPr>
          <w:noProof/>
          <w:lang w:val="en-150"/>
        </w:rPr>
        <w:t>[26]</w:t>
      </w:r>
      <w:r w:rsidR="008A706D" w:rsidRPr="00EB5B16">
        <w:rPr>
          <w:i/>
          <w:lang w:val="en-150"/>
        </w:rPr>
        <w:fldChar w:fldCharType="end"/>
      </w:r>
      <w:r w:rsidR="008A706D" w:rsidRPr="00EB5B16">
        <w:rPr>
          <w:iCs/>
          <w:lang w:val="en-150"/>
        </w:rPr>
        <w:t>,</w:t>
      </w:r>
      <w:r w:rsidR="005A260F" w:rsidRPr="00EB5B16">
        <w:rPr>
          <w:lang w:val="en-150"/>
        </w:rPr>
        <w:t xml:space="preserve"> an open-source neural network library written in C, still influential today.</w:t>
      </w:r>
    </w:p>
    <w:p w14:paraId="4C148DDF" w14:textId="18C0686A" w:rsidR="003C57BF" w:rsidRPr="00EB5B16" w:rsidRDefault="003C57BF" w:rsidP="003C57BF">
      <w:pPr>
        <w:rPr>
          <w:lang w:val="en-US"/>
        </w:rPr>
      </w:pPr>
      <w:r w:rsidRPr="00EB5B16">
        <w:rPr>
          <w:lang w:val="en-150"/>
        </w:rP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w:t>
      </w:r>
      <w:proofErr w:type="spellStart"/>
      <w:r w:rsidRPr="00EB5B16">
        <w:rPr>
          <w:lang w:val="en-150"/>
        </w:rPr>
        <w:t>bouding</w:t>
      </w:r>
      <w:proofErr w:type="spellEnd"/>
      <w:r w:rsidRPr="00EB5B16">
        <w:rPr>
          <w:lang w:val="en-150"/>
        </w:rPr>
        <w:t xml:space="preserve"> box consists of 5 </w:t>
      </w:r>
      <w:proofErr w:type="spellStart"/>
      <w:r w:rsidRPr="00EB5B16">
        <w:rPr>
          <w:lang w:val="en-150"/>
        </w:rPr>
        <w:t>predicitions</w:t>
      </w:r>
      <w:proofErr w:type="spellEnd"/>
      <w:r w:rsidRPr="00EB5B16">
        <w:rPr>
          <w:lang w:val="en-150"/>
        </w:rPr>
        <w:t xml:space="preserve"> of width, height, horizontal position, vertical position and confidence score. Furthermore, each cell predicts the conditional class probability provided there is an object in the picture </w:t>
      </w:r>
      <m:oMath>
        <m:r>
          <w:rPr>
            <w:rFonts w:ascii="Cambria Math" w:hAnsi="Cambria Math"/>
            <w:lang w:val="en-150"/>
          </w:rPr>
          <m:t>P(</m:t>
        </m:r>
        <m:sSub>
          <m:sSubPr>
            <m:ctrlPr>
              <w:rPr>
                <w:rFonts w:ascii="Cambria Math" w:hAnsi="Cambria Math"/>
                <w:i/>
                <w:lang w:val="en-150"/>
              </w:rPr>
            </m:ctrlPr>
          </m:sSubPr>
          <m:e>
            <m:r>
              <w:rPr>
                <w:rFonts w:ascii="Cambria Math" w:hAnsi="Cambria Math"/>
                <w:lang w:val="en-150"/>
              </w:rPr>
              <m:t>class</m:t>
            </m:r>
          </m:e>
          <m:sub>
            <m:r>
              <w:rPr>
                <w:rFonts w:ascii="Cambria Math" w:hAnsi="Cambria Math"/>
                <w:lang w:val="en-150"/>
              </w:rPr>
              <m:t>i</m:t>
            </m:r>
          </m:sub>
        </m:sSub>
        <m:r>
          <w:rPr>
            <w:rFonts w:ascii="Cambria Math" w:hAnsi="Cambria Math"/>
            <w:lang w:val="en-150"/>
          </w:rPr>
          <m:t xml:space="preserve">|object) </m:t>
        </m:r>
      </m:oMath>
      <w:r w:rsidRPr="00EB5B16">
        <w:rPr>
          <w:lang w:val="en-150"/>
        </w:rPr>
        <w:t>. Each cell grid proposes thus a series of bo</w:t>
      </w:r>
      <w:proofErr w:type="spellStart"/>
      <w:r w:rsidRPr="00EB5B16">
        <w:rPr>
          <w:lang w:val="en-150"/>
        </w:rPr>
        <w:t>unding</w:t>
      </w:r>
      <w:proofErr w:type="spellEnd"/>
      <w:r w:rsidRPr="00EB5B16">
        <w:rPr>
          <w:lang w:val="en-150"/>
        </w:rPr>
        <w:t xml:space="preserve"> boxes with </w:t>
      </w:r>
      <w:proofErr w:type="spellStart"/>
      <w:r w:rsidRPr="00EB5B16">
        <w:rPr>
          <w:lang w:val="en-150"/>
        </w:rPr>
        <w:t>objectness</w:t>
      </w:r>
      <w:proofErr w:type="spellEnd"/>
      <w:r w:rsidRPr="00EB5B16">
        <w:rPr>
          <w:lang w:val="en-150"/>
        </w:rPr>
        <w:t xml:space="preserve"> score and probabilities o</w:t>
      </w:r>
      <w:r w:rsidR="0012586B" w:rsidRPr="00EB5B16">
        <w:rPr>
          <w:lang w:val="en-150"/>
        </w:rPr>
        <w:t>f a class provided there is</w:t>
      </w:r>
      <w:r w:rsidRPr="00EB5B16">
        <w:rPr>
          <w:lang w:val="en-150"/>
        </w:rPr>
        <w:t xml:space="preserve"> an object</w:t>
      </w:r>
      <w:r w:rsidR="0012586B" w:rsidRPr="00EB5B16">
        <w:rPr>
          <w:lang w:val="en-150"/>
        </w:rPr>
        <w:t xml:space="preserve"> within</w:t>
      </w:r>
      <w:r w:rsidR="008A706D"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val="en-150"/>
        </w:rPr>
        <w:fldChar w:fldCharType="separate"/>
      </w:r>
      <w:r w:rsidR="00D46F62" w:rsidRPr="00EB5B16">
        <w:rPr>
          <w:noProof/>
          <w:lang w:val="en-150"/>
        </w:rPr>
        <w:t>[23]</w:t>
      </w:r>
      <w:r w:rsidR="008A706D" w:rsidRPr="00EB5B16">
        <w:rPr>
          <w:lang w:val="en-150"/>
        </w:rPr>
        <w:fldChar w:fldCharType="end"/>
      </w:r>
      <w:r w:rsidRPr="00EB5B16">
        <w:rPr>
          <w:lang w:val="en-150"/>
        </w:rPr>
        <w:t>.</w:t>
      </w:r>
      <w:r w:rsidR="00EB5B16">
        <w:rPr>
          <w:lang w:val="en-US"/>
        </w:rPr>
        <w:t xml:space="preserve"> An overview of this is displayed in </w:t>
      </w:r>
      <w:r w:rsidR="00EB5B16">
        <w:rPr>
          <w:lang w:val="en-US"/>
        </w:rPr>
        <w:fldChar w:fldCharType="begin"/>
      </w:r>
      <w:r w:rsidR="00EB5B16">
        <w:rPr>
          <w:lang w:val="en-US"/>
        </w:rPr>
        <w:instrText xml:space="preserve"> REF _Ref74521651 \h </w:instrText>
      </w:r>
      <w:r w:rsidR="00EB5B16">
        <w:rPr>
          <w:lang w:val="en-US"/>
        </w:rPr>
      </w:r>
      <w:r w:rsidR="00EB5B16">
        <w:rPr>
          <w:lang w:val="en-US"/>
        </w:rPr>
        <w:fldChar w:fldCharType="separate"/>
      </w:r>
      <w:r w:rsidR="00452B2C" w:rsidRPr="00EB5B16">
        <w:rPr>
          <w:lang w:val="en-150"/>
        </w:rPr>
        <w:t xml:space="preserve">Figure </w:t>
      </w:r>
      <w:r w:rsidR="00452B2C">
        <w:rPr>
          <w:noProof/>
          <w:lang w:val="en-150"/>
        </w:rPr>
        <w:t>17</w:t>
      </w:r>
      <w:r w:rsidR="00EB5B16">
        <w:rPr>
          <w:lang w:val="en-US"/>
        </w:rPr>
        <w:fldChar w:fldCharType="end"/>
      </w:r>
      <w:r w:rsidR="00EB5B16">
        <w:rPr>
          <w:lang w:val="en-US"/>
        </w:rPr>
        <w:t>.</w:t>
      </w:r>
    </w:p>
    <w:p w14:paraId="4B939262" w14:textId="57636DAC" w:rsidR="003C57BF" w:rsidRPr="00EB5B16" w:rsidRDefault="003C57BF" w:rsidP="005A260F">
      <w:pPr>
        <w:spacing w:after="240"/>
        <w:rPr>
          <w:lang w:val="en-150"/>
        </w:rPr>
      </w:pPr>
      <w:r w:rsidRPr="00EB5B16">
        <w:rPr>
          <w:lang w:val="en-150"/>
        </w:rPr>
        <w:t xml:space="preserve">The main limitations of this model </w:t>
      </w:r>
      <w:r w:rsidR="008A706D" w:rsidRPr="00EB5B16">
        <w:rPr>
          <w:lang w:val="en-150"/>
        </w:rPr>
        <w:fldChar w:fldCharType="begin" w:fldLock="1"/>
      </w:r>
      <w:r w:rsidR="00265D76" w:rsidRPr="00EB5B16">
        <w:rPr>
          <w:lang w:val="en-150"/>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val="en-150"/>
        </w:rPr>
        <w:fldChar w:fldCharType="separate"/>
      </w:r>
      <w:r w:rsidR="00D46F62" w:rsidRPr="00EB5B16">
        <w:rPr>
          <w:noProof/>
          <w:lang w:val="en-150"/>
        </w:rPr>
        <w:t>[23]</w:t>
      </w:r>
      <w:r w:rsidR="008A706D" w:rsidRPr="00EB5B16">
        <w:rPr>
          <w:lang w:val="en-150"/>
        </w:rPr>
        <w:fldChar w:fldCharType="end"/>
      </w:r>
      <w:r w:rsidR="008A706D" w:rsidRPr="00EB5B16">
        <w:rPr>
          <w:lang w:val="en-150"/>
        </w:rPr>
        <w:t xml:space="preserve"> </w:t>
      </w:r>
      <w:r w:rsidRPr="00EB5B16">
        <w:rPr>
          <w:lang w:val="en-150"/>
        </w:rPr>
        <w:t xml:space="preserve">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w:t>
      </w:r>
      <w:proofErr w:type="spellStart"/>
      <w:r w:rsidRPr="00EB5B16">
        <w:rPr>
          <w:lang w:val="en-150"/>
        </w:rPr>
        <w:t>missdetections</w:t>
      </w:r>
      <w:proofErr w:type="spellEnd"/>
      <w:r w:rsidRPr="00EB5B16">
        <w:rPr>
          <w:lang w:val="en-150"/>
        </w:rPr>
        <w:t>. Suboptimal localization is the main source of error of this model.</w:t>
      </w:r>
    </w:p>
    <w:p w14:paraId="77638DE5" w14:textId="77777777" w:rsidR="003C57BF" w:rsidRPr="00EB5B16" w:rsidRDefault="003C57BF" w:rsidP="003C57BF">
      <w:pPr>
        <w:ind w:firstLine="0"/>
        <w:jc w:val="center"/>
        <w:rPr>
          <w:lang w:val="en-150"/>
        </w:rPr>
      </w:pPr>
      <w:r w:rsidRPr="00EB5B16">
        <w:rPr>
          <w:noProof/>
          <w:lang w:val="en-150" w:eastAsia="en-US"/>
        </w:rPr>
        <w:drawing>
          <wp:inline distT="0" distB="0" distL="0" distR="0" wp14:anchorId="5FD5F07A" wp14:editId="38933985">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018A698D" w:rsidR="00B54013" w:rsidRPr="00EB5B16" w:rsidRDefault="00DD688C" w:rsidP="00B54013">
      <w:pPr>
        <w:pStyle w:val="Caption"/>
        <w:spacing w:after="0"/>
        <w:ind w:firstLine="0"/>
        <w:rPr>
          <w:lang w:val="en-150"/>
        </w:rPr>
      </w:pPr>
      <w:bookmarkStart w:id="94" w:name="_Ref74521651"/>
      <w:bookmarkStart w:id="95" w:name="_Toc7457218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7</w:t>
      </w:r>
      <w:r w:rsidRPr="00EB5B16">
        <w:rPr>
          <w:lang w:val="en-150"/>
        </w:rPr>
        <w:fldChar w:fldCharType="end"/>
      </w:r>
      <w:bookmarkEnd w:id="94"/>
      <w:r w:rsidR="00B54013" w:rsidRPr="00EB5B16">
        <w:rPr>
          <w:lang w:val="en-150"/>
        </w:rPr>
        <w:t xml:space="preserve">: </w:t>
      </w:r>
      <w:r w:rsidR="00A30F52" w:rsidRPr="00EB5B16">
        <w:rPr>
          <w:lang w:val="en-150"/>
        </w:rPr>
        <w:t xml:space="preserve">Overview of the object detector </w:t>
      </w:r>
      <w:r w:rsidR="00B54013" w:rsidRPr="00EB5B16">
        <w:rPr>
          <w:lang w:val="en-150"/>
        </w:rPr>
        <w:t>YOLO</w:t>
      </w:r>
      <w:bookmarkEnd w:id="95"/>
      <w:r w:rsidR="00B54013" w:rsidRPr="00EB5B16">
        <w:rPr>
          <w:lang w:val="en-150"/>
        </w:rPr>
        <w:t xml:space="preserve"> </w:t>
      </w:r>
    </w:p>
    <w:p w14:paraId="6CD221AF" w14:textId="23019608" w:rsidR="00B54013" w:rsidRPr="00EB5B16" w:rsidRDefault="00B54013" w:rsidP="00B54013">
      <w:pPr>
        <w:pStyle w:val="Caption"/>
        <w:ind w:firstLine="0"/>
        <w:rPr>
          <w:lang w:val="en-150"/>
        </w:rPr>
      </w:pPr>
      <w:r w:rsidRPr="00EB5B16">
        <w:rPr>
          <w:lang w:val="en-150"/>
        </w:rPr>
        <w:t xml:space="preserve">Source: </w:t>
      </w:r>
      <w:r w:rsidR="008A706D" w:rsidRPr="00EB5B16">
        <w:rPr>
          <w:lang w:val="en-150"/>
        </w:rPr>
        <w:fldChar w:fldCharType="begin" w:fldLock="1"/>
      </w:r>
      <w:r w:rsidR="00265D76" w:rsidRPr="00EB5B16">
        <w:rPr>
          <w:lang w:val="en-150"/>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3]","plainTextFormattedCitation":"[23]","previouslyFormattedCitation":"[23]"},"properties":{"noteIndex":0},"schema":"https://github.com/citation-style-language/schema/raw/master/csl-citation.json"}</w:instrText>
      </w:r>
      <w:r w:rsidR="008A706D" w:rsidRPr="00EB5B16">
        <w:rPr>
          <w:lang w:val="en-150"/>
        </w:rPr>
        <w:fldChar w:fldCharType="separate"/>
      </w:r>
      <w:r w:rsidR="00D46F62" w:rsidRPr="00EB5B16">
        <w:rPr>
          <w:b w:val="0"/>
          <w:noProof/>
          <w:lang w:val="en-150"/>
        </w:rPr>
        <w:t>[23]</w:t>
      </w:r>
      <w:r w:rsidR="008A706D" w:rsidRPr="00EB5B16">
        <w:rPr>
          <w:lang w:val="en-150"/>
        </w:rPr>
        <w:fldChar w:fldCharType="end"/>
      </w:r>
    </w:p>
    <w:p w14:paraId="546335CD" w14:textId="77777777" w:rsidR="00231868" w:rsidRPr="00EB5B16" w:rsidRDefault="00231868" w:rsidP="00231868">
      <w:pPr>
        <w:pStyle w:val="Heading3"/>
        <w:rPr>
          <w:lang w:val="en-150"/>
        </w:rPr>
      </w:pPr>
      <w:bookmarkStart w:id="96" w:name="_Toc74572084"/>
      <w:r w:rsidRPr="00EB5B16">
        <w:rPr>
          <w:lang w:val="en-150"/>
        </w:rPr>
        <w:lastRenderedPageBreak/>
        <w:t xml:space="preserve">SSD </w:t>
      </w:r>
      <w:r w:rsidR="00AB2A23" w:rsidRPr="00EB5B16">
        <w:rPr>
          <w:lang w:val="en-150"/>
        </w:rPr>
        <w:t>(2015)</w:t>
      </w:r>
      <w:bookmarkEnd w:id="96"/>
    </w:p>
    <w:p w14:paraId="7D13E3CB" w14:textId="2FB75807" w:rsidR="00911A58" w:rsidRPr="00EB5B16" w:rsidRDefault="00AB2A23" w:rsidP="00B72347">
      <w:pPr>
        <w:rPr>
          <w:lang w:val="en-150"/>
        </w:rPr>
      </w:pPr>
      <w:r w:rsidRPr="00EB5B16">
        <w:rPr>
          <w:lang w:val="en-150"/>
        </w:rPr>
        <w:t xml:space="preserve">The single-stage </w:t>
      </w:r>
      <w:r w:rsidR="00911A58" w:rsidRPr="00EB5B16">
        <w:rPr>
          <w:i/>
          <w:lang w:val="en-150"/>
        </w:rPr>
        <w:t>single shot detector</w:t>
      </w:r>
      <w:r w:rsidR="00911A58" w:rsidRPr="00EB5B16">
        <w:rPr>
          <w:lang w:val="en-150"/>
        </w:rPr>
        <w:t xml:space="preserve"> or </w:t>
      </w:r>
      <w:r w:rsidR="00501301" w:rsidRPr="00EB5B16">
        <w:rPr>
          <w:i/>
          <w:lang w:val="en-150"/>
        </w:rPr>
        <w:t>SSD</w:t>
      </w:r>
      <w:r w:rsidR="00B72347"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val="en-150"/>
        </w:rPr>
        <w:fldChar w:fldCharType="separate"/>
      </w:r>
      <w:r w:rsidR="00D46F62" w:rsidRPr="00EB5B16">
        <w:rPr>
          <w:noProof/>
          <w:lang w:val="en-150"/>
        </w:rPr>
        <w:t>[27]</w:t>
      </w:r>
      <w:r w:rsidR="008A706D" w:rsidRPr="00EB5B16">
        <w:rPr>
          <w:lang w:val="en-150"/>
        </w:rPr>
        <w:fldChar w:fldCharType="end"/>
      </w:r>
      <w:r w:rsidR="00FD5C5B" w:rsidRPr="00EB5B16">
        <w:rPr>
          <w:lang w:val="en-150"/>
        </w:rPr>
        <w:t xml:space="preserve"> </w:t>
      </w:r>
      <w:r w:rsidR="00B72347" w:rsidRPr="00EB5B16">
        <w:rPr>
          <w:lang w:val="en-150"/>
        </w:rPr>
        <w:t xml:space="preserve">is the first deep network based object detector that does not resample pixels or features for bounding box hypotheses and </w:t>
      </w:r>
      <w:proofErr w:type="spellStart"/>
      <w:r w:rsidR="00B72347" w:rsidRPr="00EB5B16">
        <w:rPr>
          <w:lang w:val="en-150"/>
        </w:rPr>
        <w:t>and</w:t>
      </w:r>
      <w:proofErr w:type="spellEnd"/>
      <w:r w:rsidR="00B72347" w:rsidRPr="00EB5B16">
        <w:rPr>
          <w:lang w:val="en-150"/>
        </w:rPr>
        <w:t xml:space="preserve"> is as accurate as approaches that do.</w:t>
      </w:r>
      <w:r w:rsidR="00911A58" w:rsidRPr="00EB5B16">
        <w:rPr>
          <w:lang w:val="en-150"/>
        </w:rPr>
        <w:t xml:space="preserve"> The architecture of </w:t>
      </w:r>
      <w:r w:rsidR="00911A58" w:rsidRPr="00EB5B16">
        <w:rPr>
          <w:iCs/>
          <w:lang w:val="en-150"/>
        </w:rPr>
        <w:t>SSD</w:t>
      </w:r>
      <w:r w:rsidR="00911A58" w:rsidRPr="00EB5B16">
        <w:rPr>
          <w:i/>
          <w:lang w:val="en-150"/>
        </w:rPr>
        <w:t xml:space="preserve"> </w:t>
      </w:r>
      <w:r w:rsidR="00911A58" w:rsidRPr="00EB5B16">
        <w:rPr>
          <w:lang w:val="en-150"/>
        </w:rPr>
        <w:t xml:space="preserve">uses a </w:t>
      </w:r>
      <w:r w:rsidR="00E80D4E" w:rsidRPr="00EB5B16">
        <w:rPr>
          <w:lang w:val="en-150"/>
        </w:rPr>
        <w:t xml:space="preserve">single </w:t>
      </w:r>
      <w:r w:rsidR="00911A58" w:rsidRPr="00EB5B16">
        <w:rPr>
          <w:lang w:val="en-150"/>
        </w:rPr>
        <w:t xml:space="preserve">convolutional network to produce a collection of a fixed number of bounding boxes with scores for the presence of instances of objects in them, then applies a non-maximum </w:t>
      </w:r>
      <w:proofErr w:type="spellStart"/>
      <w:r w:rsidR="00911A58" w:rsidRPr="00EB5B16">
        <w:rPr>
          <w:lang w:val="en-150"/>
        </w:rPr>
        <w:t>suppresion</w:t>
      </w:r>
      <w:proofErr w:type="spellEnd"/>
      <w:r w:rsidR="00911A58" w:rsidRPr="00EB5B16">
        <w:rPr>
          <w:lang w:val="en-150"/>
        </w:rPr>
        <w:t xml:space="preserve"> to denoise the final </w:t>
      </w:r>
      <w:proofErr w:type="spellStart"/>
      <w:r w:rsidR="00911A58" w:rsidRPr="00EB5B16">
        <w:rPr>
          <w:lang w:val="en-150"/>
        </w:rPr>
        <w:t>resuts</w:t>
      </w:r>
      <w:proofErr w:type="spellEnd"/>
      <w:r w:rsidR="00911A58" w:rsidRPr="00EB5B16">
        <w:rPr>
          <w:lang w:val="en-150"/>
        </w:rPr>
        <w:t>.</w:t>
      </w:r>
    </w:p>
    <w:p w14:paraId="7F16D947" w14:textId="77777777" w:rsidR="00911A58" w:rsidRPr="00EB5B16" w:rsidRDefault="00911A58" w:rsidP="00B72347">
      <w:pPr>
        <w:rPr>
          <w:lang w:val="en-150"/>
        </w:rPr>
      </w:pPr>
      <w:r w:rsidRPr="00EB5B16">
        <w:rPr>
          <w:lang w:val="en-150"/>
        </w:rPr>
        <w:t xml:space="preserve">The earlier part of </w:t>
      </w:r>
      <w:r w:rsidRPr="00EB5B16">
        <w:rPr>
          <w:iCs/>
          <w:lang w:val="en-150"/>
        </w:rPr>
        <w:t>SSD</w:t>
      </w:r>
      <w:r w:rsidRPr="00EB5B16">
        <w:rPr>
          <w:lang w:val="en-150"/>
        </w:rPr>
        <w:t xml:space="preserve"> network is inherited from the convolutional part of a </w:t>
      </w:r>
      <w:r w:rsidRPr="00EB5B16">
        <w:rPr>
          <w:i/>
          <w:lang w:val="en-150"/>
        </w:rPr>
        <w:t xml:space="preserve">VGG-16 </w:t>
      </w:r>
      <w:r w:rsidRPr="00EB5B16">
        <w:rPr>
          <w:lang w:val="en-150"/>
        </w:rPr>
        <w:t>network</w:t>
      </w:r>
      <w:r w:rsidR="00E80D4E" w:rsidRPr="00EB5B16">
        <w:rPr>
          <w:lang w:val="en-150"/>
        </w:rPr>
        <w:t>, and its sole purpose is to obtain a representative feature map of the input image</w:t>
      </w:r>
      <w:r w:rsidRPr="00EB5B16">
        <w:rPr>
          <w:lang w:val="en-150"/>
        </w:rPr>
        <w:t>.</w:t>
      </w:r>
      <w:r w:rsidR="00E80D4E" w:rsidRPr="00EB5B16">
        <w:rPr>
          <w:lang w:val="en-150"/>
        </w:rPr>
        <w:t xml:space="preserve"> The additional structure afterwards takes care of predicting detections. Having the following key features:</w:t>
      </w:r>
    </w:p>
    <w:p w14:paraId="2A9A86C9" w14:textId="77777777" w:rsidR="00E80D4E" w:rsidRPr="00EB5B16" w:rsidRDefault="002F6CBD" w:rsidP="00EB693E">
      <w:pPr>
        <w:pStyle w:val="ListParagraph"/>
        <w:numPr>
          <w:ilvl w:val="0"/>
          <w:numId w:val="63"/>
        </w:numPr>
        <w:rPr>
          <w:lang w:val="en-150"/>
        </w:rPr>
      </w:pPr>
      <w:r w:rsidRPr="00EB5B16">
        <w:rPr>
          <w:b/>
          <w:bCs/>
          <w:lang w:val="en-150"/>
        </w:rPr>
        <w:t>Multi-scale feature maps</w:t>
      </w:r>
      <w:r w:rsidRPr="00EB5B16">
        <w:rPr>
          <w:lang w:val="en-150"/>
        </w:rPr>
        <w:t xml:space="preserve">: </w:t>
      </w:r>
      <w:r w:rsidR="00E80D4E" w:rsidRPr="00EB5B16">
        <w:rPr>
          <w:lang w:val="en-150"/>
        </w:rPr>
        <w:t xml:space="preserve">A set of size-decreasing convolutional layers or </w:t>
      </w:r>
      <w:r w:rsidR="00E80D4E" w:rsidRPr="00EB5B16">
        <w:rPr>
          <w:i/>
          <w:lang w:val="en-150"/>
        </w:rPr>
        <w:t xml:space="preserve">feature layers </w:t>
      </w:r>
      <w:r w:rsidR="00E80D4E" w:rsidRPr="00EB5B16">
        <w:rPr>
          <w:lang w:val="en-150"/>
        </w:rPr>
        <w:t xml:space="preserve">with different architectures is used to allow predictions of items at different scales. </w:t>
      </w:r>
    </w:p>
    <w:p w14:paraId="05318897" w14:textId="77777777" w:rsidR="00E80D4E" w:rsidRPr="00EB5B16" w:rsidRDefault="002F6CBD" w:rsidP="00EB693E">
      <w:pPr>
        <w:pStyle w:val="ListParagraph"/>
        <w:numPr>
          <w:ilvl w:val="0"/>
          <w:numId w:val="63"/>
        </w:numPr>
        <w:rPr>
          <w:lang w:val="en-150"/>
        </w:rPr>
      </w:pPr>
      <w:r w:rsidRPr="00EB5B16">
        <w:rPr>
          <w:b/>
          <w:bCs/>
          <w:lang w:val="en-150"/>
        </w:rPr>
        <w:t>Convolutional predictors for detections</w:t>
      </w:r>
      <w:r w:rsidRPr="00EB5B16">
        <w:rPr>
          <w:lang w:val="en-150"/>
        </w:rPr>
        <w:t xml:space="preserve">: </w:t>
      </w:r>
      <w:r w:rsidR="00E80D4E" w:rsidRPr="00EB5B16">
        <w:rPr>
          <w:lang w:val="en-150"/>
        </w:rPr>
        <w:t>Each additional feature layer can produce a fixed set of detections via their convolutional filters.</w:t>
      </w:r>
    </w:p>
    <w:p w14:paraId="5851CBD7" w14:textId="77777777" w:rsidR="0030408B" w:rsidRPr="00EB5B16" w:rsidRDefault="0030408B" w:rsidP="00EB693E">
      <w:pPr>
        <w:pStyle w:val="ListParagraph"/>
        <w:numPr>
          <w:ilvl w:val="0"/>
          <w:numId w:val="63"/>
        </w:numPr>
        <w:spacing w:after="240"/>
        <w:rPr>
          <w:lang w:val="en-150"/>
        </w:rPr>
      </w:pPr>
      <w:r w:rsidRPr="00EB5B16">
        <w:rPr>
          <w:b/>
          <w:bCs/>
          <w:lang w:val="en-150"/>
        </w:rPr>
        <w:t>Default boxes and aspect ratios</w:t>
      </w:r>
      <w:r w:rsidRPr="00EB5B16">
        <w:rPr>
          <w:lang w:val="en-150"/>
        </w:rPr>
        <w:t xml:space="preserve">: A set of default bounding boxes is </w:t>
      </w:r>
      <w:r w:rsidR="00911A58" w:rsidRPr="00EB5B16">
        <w:rPr>
          <w:lang w:val="en-150"/>
        </w:rPr>
        <w:t xml:space="preserve">initially </w:t>
      </w:r>
      <w:r w:rsidRPr="00EB5B16">
        <w:rPr>
          <w:lang w:val="en-150"/>
        </w:rPr>
        <w:t xml:space="preserve">associated with each </w:t>
      </w:r>
      <w:r w:rsidR="00E80D4E" w:rsidRPr="00EB5B16">
        <w:rPr>
          <w:lang w:val="en-150"/>
        </w:rPr>
        <w:t>cell</w:t>
      </w:r>
      <w:r w:rsidR="004A70E1" w:rsidRPr="00EB5B16">
        <w:rPr>
          <w:lang w:val="en-150"/>
        </w:rPr>
        <w:t xml:space="preserve"> (divisions of the input image)</w:t>
      </w:r>
      <w:r w:rsidR="00261276" w:rsidRPr="00EB5B16">
        <w:rPr>
          <w:lang w:val="en-150"/>
        </w:rPr>
        <w:t xml:space="preserve">, a similar concept to the </w:t>
      </w:r>
      <w:r w:rsidR="00261276" w:rsidRPr="00EB5B16">
        <w:rPr>
          <w:i/>
          <w:lang w:val="en-150"/>
        </w:rPr>
        <w:t>anchor boxes</w:t>
      </w:r>
      <w:r w:rsidR="00261276" w:rsidRPr="00EB5B16">
        <w:rPr>
          <w:lang w:val="en-150"/>
        </w:rPr>
        <w:t xml:space="preserve"> defined in [</w:t>
      </w:r>
      <w:proofErr w:type="spellStart"/>
      <w:r w:rsidR="00261276" w:rsidRPr="00EB5B16">
        <w:rPr>
          <w:lang w:val="en-150"/>
        </w:rPr>
        <w:t>fasterrcnn</w:t>
      </w:r>
      <w:proofErr w:type="spellEnd"/>
      <w:r w:rsidR="00261276" w:rsidRPr="00EB5B16">
        <w:rPr>
          <w:lang w:val="en-150"/>
        </w:rPr>
        <w:t>]</w:t>
      </w:r>
      <w:r w:rsidRPr="00EB5B16">
        <w:rPr>
          <w:lang w:val="en-150"/>
        </w:rPr>
        <w:t xml:space="preserve">. In each of these, offsets relative to these default bounding boxes are predicted, as well as the per-class score that </w:t>
      </w:r>
      <w:proofErr w:type="spellStart"/>
      <w:r w:rsidRPr="00EB5B16">
        <w:rPr>
          <w:lang w:val="en-150"/>
        </w:rPr>
        <w:t>indiated</w:t>
      </w:r>
      <w:proofErr w:type="spellEnd"/>
      <w:r w:rsidRPr="00EB5B16">
        <w:rPr>
          <w:lang w:val="en-150"/>
        </w:rPr>
        <w:t xml:space="preserve"> the presence of a class instance in each box. </w:t>
      </w:r>
    </w:p>
    <w:p w14:paraId="5505DFC8" w14:textId="36650DCE" w:rsidR="009A7382" w:rsidRPr="00EB5B16" w:rsidRDefault="00EB5B16" w:rsidP="009A7382">
      <w:pPr>
        <w:rPr>
          <w:lang w:val="en-150"/>
        </w:rPr>
      </w:pPr>
      <w:r>
        <w:rPr>
          <w:lang w:val="en-150"/>
        </w:rPr>
        <w:fldChar w:fldCharType="begin"/>
      </w:r>
      <w:r>
        <w:rPr>
          <w:lang w:val="en-150"/>
        </w:rPr>
        <w:instrText xml:space="preserve"> REF _Ref74521705 \h </w:instrText>
      </w:r>
      <w:r>
        <w:rPr>
          <w:lang w:val="en-150"/>
        </w:rPr>
      </w:r>
      <w:r>
        <w:rPr>
          <w:lang w:val="en-150"/>
        </w:rPr>
        <w:fldChar w:fldCharType="separate"/>
      </w:r>
      <w:r w:rsidR="00452B2C" w:rsidRPr="00EB5B16">
        <w:rPr>
          <w:lang w:val="en-150"/>
        </w:rPr>
        <w:t xml:space="preserve">Figure </w:t>
      </w:r>
      <w:r w:rsidR="00452B2C">
        <w:rPr>
          <w:noProof/>
          <w:lang w:val="en-150"/>
        </w:rPr>
        <w:t>18</w:t>
      </w:r>
      <w:r>
        <w:rPr>
          <w:lang w:val="en-150"/>
        </w:rPr>
        <w:fldChar w:fldCharType="end"/>
      </w:r>
      <w:r>
        <w:rPr>
          <w:lang w:val="en-US"/>
        </w:rPr>
        <w:t xml:space="preserve"> </w:t>
      </w:r>
      <w:r w:rsidR="007B6DC6" w:rsidRPr="00EB5B16">
        <w:rPr>
          <w:lang w:val="en-150"/>
        </w:rPr>
        <w:t xml:space="preserve">shows the SSD architecture, as well as an overview on the image processing taking place within. </w:t>
      </w:r>
      <w:r w:rsidR="009A7382" w:rsidRPr="00EB5B16">
        <w:rPr>
          <w:lang w:val="en-150"/>
        </w:rPr>
        <w:t xml:space="preserve">During training, a small set of default boxes </w:t>
      </w:r>
      <w:r w:rsidR="00094A41" w:rsidRPr="00EB5B16">
        <w:rPr>
          <w:lang w:val="en-150"/>
        </w:rPr>
        <w:t xml:space="preserve">with different aspect ratios </w:t>
      </w:r>
      <w:r w:rsidR="009A7382" w:rsidRPr="00EB5B16">
        <w:rPr>
          <w:lang w:val="en-150"/>
        </w:rPr>
        <w:t xml:space="preserve">is evaluated at each location in the </w:t>
      </w:r>
      <w:r w:rsidR="00094A41" w:rsidRPr="00EB5B16">
        <w:rPr>
          <w:lang w:val="en-150"/>
        </w:rPr>
        <w:t>feature map</w:t>
      </w:r>
      <w:r w:rsidR="00FD5C5B" w:rsidRPr="00EB5B16">
        <w:rPr>
          <w:lang w:val="en-150"/>
        </w:rPr>
        <w:t xml:space="preserve"> (which is divided in a series of cells, the number of which depends on the scale the feature layer, as shown in </w:t>
      </w:r>
      <w:r>
        <w:rPr>
          <w:lang w:val="en-150"/>
        </w:rPr>
        <w:fldChar w:fldCharType="begin"/>
      </w:r>
      <w:r>
        <w:rPr>
          <w:lang w:val="en-150"/>
        </w:rPr>
        <w:instrText xml:space="preserve"> REF _Ref74521705 \h </w:instrText>
      </w:r>
      <w:r>
        <w:rPr>
          <w:lang w:val="en-150"/>
        </w:rPr>
      </w:r>
      <w:r>
        <w:rPr>
          <w:lang w:val="en-150"/>
        </w:rPr>
        <w:fldChar w:fldCharType="separate"/>
      </w:r>
      <w:r w:rsidR="00452B2C" w:rsidRPr="00EB5B16">
        <w:rPr>
          <w:lang w:val="en-150"/>
        </w:rPr>
        <w:t xml:space="preserve">Figure </w:t>
      </w:r>
      <w:r w:rsidR="00452B2C">
        <w:rPr>
          <w:noProof/>
          <w:lang w:val="en-150"/>
        </w:rPr>
        <w:t>18</w:t>
      </w:r>
      <w:r>
        <w:rPr>
          <w:lang w:val="en-150"/>
        </w:rPr>
        <w:fldChar w:fldCharType="end"/>
      </w:r>
      <w:r w:rsidR="00FD5C5B" w:rsidRPr="00EB5B16">
        <w:rPr>
          <w:lang w:val="en-150"/>
        </w:rPr>
        <w:t>)</w:t>
      </w:r>
      <w:r w:rsidR="00094A41" w:rsidRPr="00EB5B16">
        <w:rPr>
          <w:lang w:val="en-150"/>
        </w:rPr>
        <w:t>, in each of the feature layers taking care of different scales</w:t>
      </w:r>
      <w:r w:rsidR="009A7382" w:rsidRPr="00EB5B16">
        <w:rPr>
          <w:lang w:val="en-150"/>
        </w:rPr>
        <w:t>.</w:t>
      </w:r>
      <w:r w:rsidR="000B4125" w:rsidRPr="00EB5B16">
        <w:rPr>
          <w:lang w:val="en-150"/>
        </w:rPr>
        <w:t xml:space="preserve"> T</w:t>
      </w:r>
      <w:r w:rsidR="00094A41" w:rsidRPr="00EB5B16">
        <w:rPr>
          <w:lang w:val="en-150"/>
        </w:rPr>
        <w:t xml:space="preserve">he bounding boxes that best fit with the ground-truth </w:t>
      </w:r>
      <w:r w:rsidRPr="00EB5B16">
        <w:rPr>
          <w:lang w:val="en-150"/>
        </w:rPr>
        <w:t>are kept;</w:t>
      </w:r>
      <w:r w:rsidR="00094A41" w:rsidRPr="00EB5B16">
        <w:rPr>
          <w:lang w:val="en-150"/>
        </w:rPr>
        <w:t xml:space="preserve"> the rest discarded as negatives. </w:t>
      </w:r>
      <w:r w:rsidR="004A70E1" w:rsidRPr="00EB5B16">
        <w:rPr>
          <w:lang w:val="en-150"/>
        </w:rPr>
        <w:t xml:space="preserve">The </w:t>
      </w:r>
      <w:r w:rsidR="00094A41" w:rsidRPr="00EB5B16">
        <w:rPr>
          <w:lang w:val="en-150"/>
        </w:rPr>
        <w:t xml:space="preserve">model </w:t>
      </w:r>
      <w:r w:rsidR="004A70E1" w:rsidRPr="00EB5B16">
        <w:rPr>
          <w:lang w:val="en-150"/>
        </w:rPr>
        <w:t xml:space="preserve">loss function is a weighted sum of the localization </w:t>
      </w:r>
      <w:r w:rsidR="000B4125" w:rsidRPr="00EB5B16">
        <w:rPr>
          <w:lang w:val="en-150"/>
        </w:rPr>
        <w:t>the confidence loss</w:t>
      </w:r>
      <w:r w:rsidR="004A70E1" w:rsidRPr="00EB5B16">
        <w:rPr>
          <w:lang w:val="en-150"/>
        </w:rPr>
        <w:t>.</w:t>
      </w:r>
      <w:r w:rsidR="000B4125" w:rsidRPr="00EB5B16">
        <w:rPr>
          <w:lang w:val="en-150"/>
        </w:rPr>
        <w:t xml:space="preserve"> Among the key features of the training stage</w:t>
      </w:r>
      <w:r w:rsidR="008A706D" w:rsidRPr="00EB5B16">
        <w:rPr>
          <w:lang w:val="en-150"/>
        </w:rPr>
        <w:t xml:space="preserve"> of </w:t>
      </w:r>
      <w:r w:rsidR="008A706D" w:rsidRPr="00EB5B16">
        <w:rPr>
          <w:lang w:val="en-150"/>
        </w:rPr>
        <w:fldChar w:fldCharType="begin" w:fldLock="1"/>
      </w:r>
      <w:r w:rsidR="00265D76" w:rsidRPr="00EB5B16">
        <w:rPr>
          <w:lang w:val="en-150"/>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val="en-150"/>
        </w:rPr>
        <w:fldChar w:fldCharType="separate"/>
      </w:r>
      <w:r w:rsidR="00D46F62" w:rsidRPr="00EB5B16">
        <w:rPr>
          <w:noProof/>
          <w:lang w:val="en-150"/>
        </w:rPr>
        <w:t>[27]</w:t>
      </w:r>
      <w:r w:rsidR="008A706D" w:rsidRPr="00EB5B16">
        <w:rPr>
          <w:lang w:val="en-150"/>
        </w:rPr>
        <w:fldChar w:fldCharType="end"/>
      </w:r>
      <w:r w:rsidR="000B4125" w:rsidRPr="00EB5B16">
        <w:rPr>
          <w:lang w:val="en-150"/>
        </w:rPr>
        <w:t>, these two are highlighted:</w:t>
      </w:r>
    </w:p>
    <w:p w14:paraId="5D66CBFA" w14:textId="3A2BCA36" w:rsidR="004A70E1" w:rsidRPr="00EB5B16" w:rsidRDefault="004A70E1" w:rsidP="00EB693E">
      <w:pPr>
        <w:pStyle w:val="ListParagraph"/>
        <w:numPr>
          <w:ilvl w:val="0"/>
          <w:numId w:val="64"/>
        </w:numPr>
        <w:rPr>
          <w:lang w:val="en-150"/>
        </w:rPr>
      </w:pPr>
      <w:r w:rsidRPr="00EB5B16">
        <w:rPr>
          <w:b/>
          <w:bCs/>
          <w:lang w:val="en-150"/>
        </w:rPr>
        <w:t>Hard negative mining</w:t>
      </w:r>
      <w:r w:rsidR="000B4125" w:rsidRPr="00EB5B16">
        <w:rPr>
          <w:lang w:val="en-150"/>
        </w:rPr>
        <w:t>: With this approach,</w:t>
      </w:r>
      <w:r w:rsidRPr="00EB5B16">
        <w:rPr>
          <w:lang w:val="en-150"/>
        </w:rPr>
        <w:t xml:space="preserve"> most of the default boxes are </w:t>
      </w:r>
      <w:r w:rsidR="000B4125" w:rsidRPr="00EB5B16">
        <w:rPr>
          <w:lang w:val="en-150"/>
        </w:rPr>
        <w:t xml:space="preserve">discarded as </w:t>
      </w:r>
      <w:r w:rsidRPr="00EB5B16">
        <w:rPr>
          <w:lang w:val="en-150"/>
        </w:rPr>
        <w:t>nega</w:t>
      </w:r>
      <w:r w:rsidR="000B4125" w:rsidRPr="00EB5B16">
        <w:rPr>
          <w:lang w:val="en-150"/>
        </w:rPr>
        <w:t>tives, introducing</w:t>
      </w:r>
      <w:r w:rsidRPr="00EB5B16">
        <w:rPr>
          <w:lang w:val="en-150"/>
        </w:rPr>
        <w:t xml:space="preserve"> a significant </w:t>
      </w:r>
      <w:r w:rsidR="000B4125" w:rsidRPr="00EB5B16">
        <w:rPr>
          <w:lang w:val="en-150"/>
        </w:rPr>
        <w:t xml:space="preserve">data. </w:t>
      </w:r>
      <w:r w:rsidRPr="00EB5B16">
        <w:rPr>
          <w:lang w:val="en-150"/>
        </w:rPr>
        <w:t>Instead of using all the negative examples</w:t>
      </w:r>
      <w:r w:rsidR="000B4125" w:rsidRPr="00EB5B16">
        <w:rPr>
          <w:lang w:val="en-150"/>
        </w:rPr>
        <w:t xml:space="preserve"> for network update</w:t>
      </w:r>
      <w:r w:rsidRPr="00EB5B16">
        <w:rPr>
          <w:lang w:val="en-150"/>
        </w:rPr>
        <w:t xml:space="preserve">, </w:t>
      </w:r>
      <w:r w:rsidR="000B4125" w:rsidRPr="00EB5B16">
        <w:rPr>
          <w:lang w:val="en-150"/>
        </w:rPr>
        <w:t>only the top examples confidence loss for each default box are kept (</w:t>
      </w:r>
      <w:r w:rsidR="00EB5B16" w:rsidRPr="00EB5B16">
        <w:rPr>
          <w:lang w:val="en-150"/>
        </w:rPr>
        <w:t>i.e.,</w:t>
      </w:r>
      <w:r w:rsidR="000B4125" w:rsidRPr="00EB5B16">
        <w:rPr>
          <w:lang w:val="en-150"/>
        </w:rPr>
        <w:t xml:space="preserve"> the ones that the network is sure</w:t>
      </w:r>
      <w:r w:rsidR="00EB5B16">
        <w:rPr>
          <w:lang w:val="en-US"/>
        </w:rPr>
        <w:t>r</w:t>
      </w:r>
      <w:r w:rsidR="000B4125" w:rsidRPr="00EB5B16">
        <w:rPr>
          <w:lang w:val="en-150"/>
        </w:rPr>
        <w:t xml:space="preserve"> do not contain an item), leading to faster optimization and more stable training.</w:t>
      </w:r>
    </w:p>
    <w:p w14:paraId="4BAC2B3C" w14:textId="77777777" w:rsidR="000B4125" w:rsidRPr="00EB5B16" w:rsidRDefault="000B4125" w:rsidP="00EB693E">
      <w:pPr>
        <w:pStyle w:val="ListParagraph"/>
        <w:numPr>
          <w:ilvl w:val="0"/>
          <w:numId w:val="64"/>
        </w:numPr>
        <w:spacing w:after="240"/>
        <w:rPr>
          <w:lang w:val="en-150"/>
        </w:rPr>
      </w:pPr>
      <w:r w:rsidRPr="00EB5B16">
        <w:rPr>
          <w:b/>
          <w:bCs/>
          <w:lang w:val="en-150"/>
        </w:rPr>
        <w:t xml:space="preserve">Data augmentation forcing </w:t>
      </w:r>
      <w:proofErr w:type="spellStart"/>
      <w:r w:rsidRPr="00EB5B16">
        <w:rPr>
          <w:b/>
          <w:bCs/>
          <w:lang w:val="en-150"/>
        </w:rPr>
        <w:t>occlussion</w:t>
      </w:r>
      <w:proofErr w:type="spellEnd"/>
      <w:r w:rsidRPr="00EB5B16">
        <w:rPr>
          <w:lang w:val="en-150"/>
        </w:rPr>
        <w:t>: Among other data augmentation techniques, random patch sampling so that items are partially outside the picture is performed.</w:t>
      </w:r>
      <w:r w:rsidR="007B6DC6" w:rsidRPr="00EB5B16">
        <w:rPr>
          <w:lang w:val="en-150"/>
        </w:rPr>
        <w:t xml:space="preserve"> This helps the model generalize better when facing only portions of objects at inference time.</w:t>
      </w:r>
    </w:p>
    <w:p w14:paraId="2703687A" w14:textId="4E577B40" w:rsidR="00FD5C5B" w:rsidRPr="00EB5B16" w:rsidRDefault="007B6DC6" w:rsidP="007B6DC6">
      <w:pPr>
        <w:rPr>
          <w:lang w:val="en-150"/>
        </w:rPr>
      </w:pPr>
      <w:r w:rsidRPr="00EB5B16">
        <w:rPr>
          <w:lang w:val="en-150"/>
        </w:rPr>
        <w:t>Compared to methods that</w:t>
      </w:r>
      <w:r w:rsidR="003C57BF" w:rsidRPr="00EB5B16">
        <w:rPr>
          <w:lang w:val="en-150"/>
        </w:rPr>
        <w:t xml:space="preserve"> do</w:t>
      </w:r>
      <w:r w:rsidRPr="00EB5B16">
        <w:rPr>
          <w:lang w:val="en-150"/>
        </w:rPr>
        <w:t xml:space="preserve"> require object proposals, SSD is simpler because it doesn’t need to perform neither object proposal nor pixel or feature resampling, holding all computation in a single </w:t>
      </w:r>
      <w:r w:rsidRPr="00EB5B16">
        <w:rPr>
          <w:i/>
          <w:lang w:val="en-150"/>
        </w:rPr>
        <w:t>feedforward</w:t>
      </w:r>
      <w:r w:rsidRPr="00EB5B16">
        <w:rPr>
          <w:lang w:val="en-150"/>
        </w:rPr>
        <w:t xml:space="preserve"> network. SSD can be trained end-to-end and, compared to other models at the time, was easy to integrate in more complex applications</w:t>
      </w:r>
      <w:r w:rsidR="008A706D" w:rsidRPr="00EB5B16">
        <w:rPr>
          <w:lang w:val="en-150"/>
        </w:rPr>
        <w:t xml:space="preserve"> </w:t>
      </w:r>
      <w:r w:rsidR="008A706D" w:rsidRPr="00EB5B16">
        <w:rPr>
          <w:lang w:val="en-150"/>
        </w:rPr>
        <w:fldChar w:fldCharType="begin" w:fldLock="1"/>
      </w:r>
      <w:r w:rsidR="00265D76" w:rsidRPr="00EB5B16">
        <w:rPr>
          <w:lang w:val="en-150"/>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val="en-150"/>
        </w:rPr>
        <w:fldChar w:fldCharType="separate"/>
      </w:r>
      <w:r w:rsidR="00D46F62" w:rsidRPr="00EB5B16">
        <w:rPr>
          <w:noProof/>
          <w:lang w:val="en-150"/>
        </w:rPr>
        <w:t>[27]</w:t>
      </w:r>
      <w:r w:rsidR="008A706D" w:rsidRPr="00EB5B16">
        <w:rPr>
          <w:lang w:val="en-150"/>
        </w:rPr>
        <w:fldChar w:fldCharType="end"/>
      </w:r>
      <w:r w:rsidRPr="00EB5B16">
        <w:rPr>
          <w:lang w:val="en-150"/>
        </w:rPr>
        <w:t xml:space="preserve">. </w:t>
      </w:r>
    </w:p>
    <w:p w14:paraId="48CBD554" w14:textId="77777777" w:rsidR="00911A58" w:rsidRPr="00EB5B16" w:rsidRDefault="007B6DC6" w:rsidP="00911A58">
      <w:pPr>
        <w:ind w:firstLine="0"/>
        <w:jc w:val="center"/>
        <w:rPr>
          <w:lang w:val="en-150"/>
        </w:rPr>
      </w:pPr>
      <w:r w:rsidRPr="00EB5B16">
        <w:rPr>
          <w:noProof/>
          <w:lang w:val="en-150" w:eastAsia="en-US"/>
        </w:rPr>
        <w:lastRenderedPageBreak/>
        <w:drawing>
          <wp:inline distT="0" distB="0" distL="0" distR="0" wp14:anchorId="58B6DC9D" wp14:editId="0312719F">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3C9D6969" w:rsidR="007B6DC6" w:rsidRPr="00EB5B16" w:rsidRDefault="00DD688C" w:rsidP="00A30F52">
      <w:pPr>
        <w:pStyle w:val="Caption"/>
        <w:spacing w:after="0"/>
        <w:ind w:firstLine="0"/>
        <w:rPr>
          <w:lang w:val="en-150"/>
        </w:rPr>
      </w:pPr>
      <w:bookmarkStart w:id="97" w:name="_Ref74521705"/>
      <w:bookmarkStart w:id="98" w:name="_Toc7457218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8</w:t>
      </w:r>
      <w:r w:rsidRPr="00EB5B16">
        <w:rPr>
          <w:lang w:val="en-150"/>
        </w:rPr>
        <w:fldChar w:fldCharType="end"/>
      </w:r>
      <w:bookmarkEnd w:id="97"/>
      <w:r w:rsidR="007B6DC6" w:rsidRPr="00EB5B16">
        <w:rPr>
          <w:lang w:val="en-150"/>
        </w:rPr>
        <w:t xml:space="preserve">: </w:t>
      </w:r>
      <w:r w:rsidR="00A30F52" w:rsidRPr="00EB5B16">
        <w:rPr>
          <w:lang w:val="en-150"/>
        </w:rPr>
        <w:t>Overview and architecture of the object detector SSD</w:t>
      </w:r>
      <w:bookmarkEnd w:id="98"/>
      <w:r w:rsidR="00A30F52" w:rsidRPr="00EB5B16">
        <w:rPr>
          <w:lang w:val="en-150"/>
        </w:rPr>
        <w:t xml:space="preserve"> </w:t>
      </w:r>
    </w:p>
    <w:p w14:paraId="4AEFAE76" w14:textId="2FA561AD" w:rsidR="007B6DC6" w:rsidRPr="00EB5B16" w:rsidRDefault="007B6DC6" w:rsidP="007B6DC6">
      <w:pPr>
        <w:pStyle w:val="Caption"/>
        <w:ind w:firstLine="0"/>
        <w:rPr>
          <w:lang w:val="en-150"/>
        </w:rPr>
      </w:pPr>
      <w:r w:rsidRPr="00EB5B16">
        <w:rPr>
          <w:lang w:val="en-150"/>
        </w:rPr>
        <w:t xml:space="preserve">Source: </w:t>
      </w:r>
      <w:r w:rsidR="008A706D" w:rsidRPr="00EB5B16">
        <w:rPr>
          <w:lang w:val="en-150"/>
        </w:rPr>
        <w:fldChar w:fldCharType="begin" w:fldLock="1"/>
      </w:r>
      <w:r w:rsidR="00265D76" w:rsidRPr="00EB5B16">
        <w:rPr>
          <w:lang w:val="en-150"/>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7]","plainTextFormattedCitation":"[27]","previouslyFormattedCitation":"[27]"},"properties":{"noteIndex":0},"schema":"https://github.com/citation-style-language/schema/raw/master/csl-citation.json"}</w:instrText>
      </w:r>
      <w:r w:rsidR="008A706D" w:rsidRPr="00EB5B16">
        <w:rPr>
          <w:lang w:val="en-150"/>
        </w:rPr>
        <w:fldChar w:fldCharType="separate"/>
      </w:r>
      <w:r w:rsidR="00D46F62" w:rsidRPr="00EB5B16">
        <w:rPr>
          <w:b w:val="0"/>
          <w:noProof/>
          <w:lang w:val="en-150"/>
        </w:rPr>
        <w:t>[27]</w:t>
      </w:r>
      <w:r w:rsidR="008A706D" w:rsidRPr="00EB5B16">
        <w:rPr>
          <w:lang w:val="en-150"/>
        </w:rPr>
        <w:fldChar w:fldCharType="end"/>
      </w:r>
    </w:p>
    <w:p w14:paraId="6804BE08" w14:textId="77777777" w:rsidR="005A260F" w:rsidRPr="00EB5B16" w:rsidRDefault="005A260F" w:rsidP="005A260F">
      <w:pPr>
        <w:pStyle w:val="Heading3"/>
        <w:rPr>
          <w:lang w:val="en-150"/>
        </w:rPr>
      </w:pPr>
      <w:bookmarkStart w:id="99" w:name="_Toc74572085"/>
      <w:proofErr w:type="spellStart"/>
      <w:r w:rsidRPr="00EB5B16">
        <w:rPr>
          <w:lang w:val="en-150"/>
        </w:rPr>
        <w:t>EfficientDet</w:t>
      </w:r>
      <w:proofErr w:type="spellEnd"/>
      <w:r w:rsidRPr="00EB5B16">
        <w:rPr>
          <w:lang w:val="en-150"/>
        </w:rPr>
        <w:t xml:space="preserve"> (2019)</w:t>
      </w:r>
      <w:bookmarkEnd w:id="99"/>
    </w:p>
    <w:p w14:paraId="18FB1898" w14:textId="09E82161" w:rsidR="00254056" w:rsidRPr="00EB5B16" w:rsidRDefault="00914367" w:rsidP="005F15E7">
      <w:pPr>
        <w:rPr>
          <w:lang w:val="en-150"/>
        </w:rPr>
      </w:pPr>
      <w:proofErr w:type="spellStart"/>
      <w:r w:rsidRPr="00EB5B16">
        <w:rPr>
          <w:i/>
          <w:lang w:val="en-150"/>
        </w:rPr>
        <w:t>EfficientDet</w:t>
      </w:r>
      <w:proofErr w:type="spellEnd"/>
      <w:r w:rsidRPr="00EB5B16">
        <w:rPr>
          <w:i/>
          <w:lang w:val="en-150"/>
        </w:rPr>
        <w:t xml:space="preserve"> </w:t>
      </w:r>
      <w:r w:rsidR="008A706D" w:rsidRPr="00EB5B16">
        <w:rPr>
          <w:i/>
          <w:lang w:val="en-150"/>
        </w:rPr>
        <w:fldChar w:fldCharType="begin" w:fldLock="1"/>
      </w:r>
      <w:r w:rsidR="00265D76" w:rsidRPr="00EB5B16">
        <w:rPr>
          <w:i/>
          <w:lang w:val="en-150"/>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8A706D" w:rsidRPr="00EB5B16">
        <w:rPr>
          <w:i/>
          <w:lang w:val="en-150"/>
        </w:rPr>
        <w:fldChar w:fldCharType="separate"/>
      </w:r>
      <w:r w:rsidR="00D46F62" w:rsidRPr="00EB5B16">
        <w:rPr>
          <w:noProof/>
          <w:lang w:val="en-150"/>
        </w:rPr>
        <w:t>[28]</w:t>
      </w:r>
      <w:r w:rsidR="008A706D" w:rsidRPr="00EB5B16">
        <w:rPr>
          <w:i/>
          <w:lang w:val="en-150"/>
        </w:rPr>
        <w:fldChar w:fldCharType="end"/>
      </w:r>
      <w:r w:rsidR="00254056" w:rsidRPr="00EB5B16">
        <w:rPr>
          <w:i/>
          <w:lang w:val="en-150"/>
        </w:rPr>
        <w:t xml:space="preserve"> </w:t>
      </w:r>
      <w:r w:rsidRPr="00EB5B16">
        <w:rPr>
          <w:lang w:val="en-150"/>
        </w:rPr>
        <w:t>is a c</w:t>
      </w:r>
      <w:r w:rsidR="001528FE" w:rsidRPr="00EB5B16">
        <w:rPr>
          <w:lang w:val="en-150"/>
        </w:rPr>
        <w:t xml:space="preserve">urrent </w:t>
      </w:r>
      <w:r w:rsidRPr="00EB5B16">
        <w:rPr>
          <w:lang w:val="en-150"/>
        </w:rPr>
        <w:t xml:space="preserve">state-of-the-art </w:t>
      </w:r>
      <w:r w:rsidR="001528FE" w:rsidRPr="00EB5B16">
        <w:rPr>
          <w:lang w:val="en-150"/>
        </w:rPr>
        <w:t xml:space="preserve">single-stage </w:t>
      </w:r>
      <w:r w:rsidRPr="00EB5B16">
        <w:rPr>
          <w:lang w:val="en-150"/>
        </w:rPr>
        <w:t>object detector published by the Google Brain Team.</w:t>
      </w:r>
      <w:r w:rsidR="00254056" w:rsidRPr="00EB5B16">
        <w:rPr>
          <w:lang w:val="en-150"/>
        </w:rPr>
        <w:t xml:space="preserve"> </w:t>
      </w:r>
      <w:proofErr w:type="spellStart"/>
      <w:r w:rsidR="00254056" w:rsidRPr="00EB5B16">
        <w:rPr>
          <w:lang w:val="en-150"/>
        </w:rPr>
        <w:t>EfficientDet</w:t>
      </w:r>
      <w:proofErr w:type="spellEnd"/>
      <w:r w:rsidR="00254056" w:rsidRPr="00EB5B16">
        <w:rPr>
          <w:lang w:val="en-150"/>
        </w:rPr>
        <w:t xml:space="preserve"> wa</w:t>
      </w:r>
      <w:r w:rsidR="008A59D3" w:rsidRPr="00EB5B16">
        <w:rPr>
          <w:lang w:val="en-150"/>
        </w:rPr>
        <w:t>s designed as an scalable model, meaning its architecture can be modified to fit a particular input image resolution to adjust for a speed-accuracy trade-off</w:t>
      </w:r>
      <w:r w:rsidR="00653202" w:rsidRPr="00EB5B16">
        <w:rPr>
          <w:lang w:val="en-150"/>
        </w:rPr>
        <w:t xml:space="preserve">, aiming for an innovative compound scaling, a concept introduced in the convolutional model </w:t>
      </w:r>
      <w:proofErr w:type="spellStart"/>
      <w:r w:rsidR="00653202" w:rsidRPr="00EB5B16">
        <w:rPr>
          <w:i/>
          <w:lang w:val="en-150"/>
        </w:rPr>
        <w:t>EfficientNet</w:t>
      </w:r>
      <w:proofErr w:type="spellEnd"/>
      <w:r w:rsidR="00653202" w:rsidRPr="00EB5B16">
        <w:rPr>
          <w:i/>
          <w:lang w:val="en-150"/>
        </w:rPr>
        <w:t xml:space="preserve"> </w:t>
      </w:r>
      <w:r w:rsidR="008A706D" w:rsidRPr="00EB5B16">
        <w:rPr>
          <w:i/>
          <w:lang w:val="en-150"/>
        </w:rPr>
        <w:fldChar w:fldCharType="begin" w:fldLock="1"/>
      </w:r>
      <w:r w:rsidR="00265D76" w:rsidRPr="00EB5B16">
        <w:rPr>
          <w:i/>
          <w:lang w:val="en-150"/>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8A706D" w:rsidRPr="00EB5B16">
        <w:rPr>
          <w:i/>
          <w:lang w:val="en-150"/>
        </w:rPr>
        <w:fldChar w:fldCharType="separate"/>
      </w:r>
      <w:r w:rsidR="00D46F62" w:rsidRPr="00EB5B16">
        <w:rPr>
          <w:noProof/>
          <w:lang w:val="en-150"/>
        </w:rPr>
        <w:t>[29]</w:t>
      </w:r>
      <w:r w:rsidR="008A706D" w:rsidRPr="00EB5B16">
        <w:rPr>
          <w:i/>
          <w:lang w:val="en-150"/>
        </w:rPr>
        <w:fldChar w:fldCharType="end"/>
      </w:r>
      <w:r w:rsidR="00042AC2" w:rsidRPr="00EB5B16">
        <w:rPr>
          <w:lang w:val="en-150"/>
        </w:rPr>
        <w:t>, also compound-scalable and proposed by Google</w:t>
      </w:r>
      <w:r w:rsidR="008A59D3" w:rsidRPr="00EB5B16">
        <w:rPr>
          <w:lang w:val="en-150"/>
        </w:rPr>
        <w:t>.</w:t>
      </w:r>
      <w:r w:rsidR="00FC439E" w:rsidRPr="00EB5B16">
        <w:rPr>
          <w:lang w:val="en-150"/>
        </w:rPr>
        <w:t xml:space="preserve"> </w:t>
      </w:r>
      <w:proofErr w:type="spellStart"/>
      <w:r w:rsidR="00FC439E" w:rsidRPr="00EB5B16">
        <w:rPr>
          <w:lang w:val="en-150"/>
        </w:rPr>
        <w:t>EfficientDet</w:t>
      </w:r>
      <w:proofErr w:type="spellEnd"/>
      <w:r w:rsidR="00FC439E" w:rsidRPr="00EB5B16">
        <w:rPr>
          <w:lang w:val="en-150"/>
        </w:rPr>
        <w:t xml:space="preserve"> combines an </w:t>
      </w:r>
      <w:proofErr w:type="spellStart"/>
      <w:r w:rsidR="00FC439E" w:rsidRPr="00EB5B16">
        <w:rPr>
          <w:lang w:val="en-150"/>
        </w:rPr>
        <w:t>EfficientNet</w:t>
      </w:r>
      <w:proofErr w:type="spellEnd"/>
      <w:r w:rsidR="00FC439E" w:rsidRPr="00EB5B16">
        <w:rPr>
          <w:lang w:val="en-150"/>
        </w:rPr>
        <w:t xml:space="preserve"> backbone for feature extraction with </w:t>
      </w:r>
      <w:proofErr w:type="spellStart"/>
      <w:r w:rsidR="00FC439E" w:rsidRPr="00EB5B16">
        <w:rPr>
          <w:i/>
          <w:lang w:val="en-150"/>
        </w:rPr>
        <w:t>BiFPN</w:t>
      </w:r>
      <w:proofErr w:type="spellEnd"/>
      <w:r w:rsidR="00FC439E" w:rsidRPr="00EB5B16">
        <w:rPr>
          <w:lang w:val="en-150"/>
        </w:rPr>
        <w:t xml:space="preserve"> layers for </w:t>
      </w:r>
      <w:r w:rsidR="00FC439E" w:rsidRPr="00EB5B16">
        <w:rPr>
          <w:i/>
          <w:lang w:val="en-150"/>
        </w:rPr>
        <w:t>feature aggregation</w:t>
      </w:r>
      <w:r w:rsidR="00FC439E" w:rsidRPr="00EB5B16">
        <w:rPr>
          <w:lang w:val="en-150"/>
        </w:rPr>
        <w:t xml:space="preserve">. Then, two separate convolutional subnetworks predict </w:t>
      </w:r>
      <w:proofErr w:type="spellStart"/>
      <w:r w:rsidR="00FC439E" w:rsidRPr="00EB5B16">
        <w:rPr>
          <w:lang w:val="en-150"/>
        </w:rPr>
        <w:t>boundinx</w:t>
      </w:r>
      <w:proofErr w:type="spellEnd"/>
      <w:r w:rsidR="00FC439E" w:rsidRPr="00EB5B16">
        <w:rPr>
          <w:lang w:val="en-150"/>
        </w:rPr>
        <w:t xml:space="preserve"> boxes and their labels.</w:t>
      </w:r>
      <w:r w:rsidR="005F15E7" w:rsidRPr="00EB5B16">
        <w:rPr>
          <w:lang w:val="en-150"/>
        </w:rPr>
        <w:t xml:space="preserve"> The whole </w:t>
      </w:r>
      <w:proofErr w:type="spellStart"/>
      <w:r w:rsidR="005F15E7" w:rsidRPr="00EB5B16">
        <w:rPr>
          <w:lang w:val="en-150"/>
        </w:rPr>
        <w:t>EfficientDet</w:t>
      </w:r>
      <w:proofErr w:type="spellEnd"/>
      <w:r w:rsidR="005F15E7" w:rsidRPr="00EB5B16">
        <w:rPr>
          <w:lang w:val="en-150"/>
        </w:rPr>
        <w:t xml:space="preserve"> architecture is shown in </w:t>
      </w:r>
      <w:r w:rsidR="00EB5B16">
        <w:rPr>
          <w:lang w:val="en-150"/>
        </w:rPr>
        <w:fldChar w:fldCharType="begin"/>
      </w:r>
      <w:r w:rsidR="00EB5B16">
        <w:rPr>
          <w:lang w:val="en-150"/>
        </w:rPr>
        <w:instrText xml:space="preserve"> REF _Ref74521814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9</w:t>
      </w:r>
      <w:r w:rsidR="00EB5B16">
        <w:rPr>
          <w:lang w:val="en-150"/>
        </w:rPr>
        <w:fldChar w:fldCharType="end"/>
      </w:r>
      <w:r w:rsidR="005F15E7" w:rsidRPr="00EB5B16">
        <w:rPr>
          <w:lang w:val="en-150"/>
        </w:rPr>
        <w:t>.</w:t>
      </w:r>
    </w:p>
    <w:p w14:paraId="73EB30F8" w14:textId="0BD40F66" w:rsidR="005F15E7" w:rsidRPr="00EB5B16" w:rsidRDefault="00B278E1" w:rsidP="00042AC2">
      <w:pPr>
        <w:tabs>
          <w:tab w:val="left" w:pos="3248"/>
        </w:tabs>
        <w:rPr>
          <w:lang w:val="en-150"/>
        </w:rPr>
      </w:pPr>
      <w:r w:rsidRPr="00EB5B16">
        <w:rPr>
          <w:lang w:val="en-150"/>
        </w:rPr>
        <w:t xml:space="preserve">The purpose of the convolutional model </w:t>
      </w:r>
      <w:proofErr w:type="spellStart"/>
      <w:r w:rsidRPr="00EB5B16">
        <w:rPr>
          <w:lang w:val="en-150"/>
        </w:rPr>
        <w:t>EfficientNet</w:t>
      </w:r>
      <w:proofErr w:type="spellEnd"/>
      <w:r w:rsidRPr="00EB5B16">
        <w:rPr>
          <w:lang w:val="en-150"/>
        </w:rPr>
        <w:t xml:space="preserve"> </w:t>
      </w:r>
      <w:r w:rsidR="008A706D" w:rsidRPr="00EB5B16">
        <w:rPr>
          <w:i/>
          <w:lang w:val="en-150"/>
        </w:rPr>
        <w:fldChar w:fldCharType="begin" w:fldLock="1"/>
      </w:r>
      <w:r w:rsidR="00265D76" w:rsidRPr="00EB5B16">
        <w:rPr>
          <w:i/>
          <w:lang w:val="en-150"/>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8A706D" w:rsidRPr="00EB5B16">
        <w:rPr>
          <w:i/>
          <w:lang w:val="en-150"/>
        </w:rPr>
        <w:fldChar w:fldCharType="separate"/>
      </w:r>
      <w:r w:rsidR="00D46F62" w:rsidRPr="00EB5B16">
        <w:rPr>
          <w:noProof/>
          <w:lang w:val="en-150"/>
        </w:rPr>
        <w:t>[29]</w:t>
      </w:r>
      <w:r w:rsidR="008A706D" w:rsidRPr="00EB5B16">
        <w:rPr>
          <w:i/>
          <w:lang w:val="en-150"/>
        </w:rPr>
        <w:fldChar w:fldCharType="end"/>
      </w:r>
      <w:r w:rsidRPr="00EB5B16">
        <w:rPr>
          <w:lang w:val="en-150"/>
        </w:rPr>
        <w:t xml:space="preserve"> was to explore more efficient ways of scaling</w:t>
      </w:r>
      <w:r w:rsidR="00042AC2" w:rsidRPr="00EB5B16">
        <w:rPr>
          <w:lang w:val="en-150"/>
        </w:rPr>
        <w:t xml:space="preserve"> convolutional</w:t>
      </w:r>
      <w:r w:rsidRPr="00EB5B16">
        <w:rPr>
          <w:lang w:val="en-150"/>
        </w:rPr>
        <w:t xml:space="preserve"> networks. So far, it was common to scale only one of the network dimensions: depth, width or resolution. Scaling two dimensions arbitrarily required tedious manual tuning that would not reach an optimal working point. The basic architecture of </w:t>
      </w:r>
      <w:proofErr w:type="spellStart"/>
      <w:r w:rsidRPr="00EB5B16">
        <w:rPr>
          <w:lang w:val="en-150"/>
        </w:rPr>
        <w:t>EfficientNet</w:t>
      </w:r>
      <w:proofErr w:type="spellEnd"/>
      <w:r w:rsidRPr="00EB5B16">
        <w:rPr>
          <w:lang w:val="en-150"/>
        </w:rPr>
        <w:t xml:space="preserve"> is found via </w:t>
      </w:r>
      <w:r w:rsidR="006B50A0" w:rsidRPr="00EB5B16">
        <w:rPr>
          <w:i/>
          <w:lang w:val="en-150"/>
        </w:rPr>
        <w:t>network</w:t>
      </w:r>
      <w:r w:rsidRPr="00EB5B16">
        <w:rPr>
          <w:i/>
          <w:lang w:val="en-150"/>
        </w:rPr>
        <w:t xml:space="preserve"> architecture search</w:t>
      </w:r>
      <w:r w:rsidRPr="00EB5B16">
        <w:rPr>
          <w:lang w:val="en-150"/>
        </w:rPr>
        <w:t xml:space="preserve"> or </w:t>
      </w:r>
      <w:r w:rsidRPr="00EB5B16">
        <w:rPr>
          <w:i/>
          <w:lang w:val="en-150"/>
        </w:rPr>
        <w:t>NAS</w:t>
      </w:r>
      <w:r w:rsidR="008A706D" w:rsidRPr="00EB5B16">
        <w:rPr>
          <w:i/>
          <w:lang w:val="en-150"/>
        </w:rPr>
        <w:t xml:space="preserve"> </w:t>
      </w:r>
      <w:r w:rsidR="008A706D" w:rsidRPr="00EB5B16">
        <w:rPr>
          <w:i/>
          <w:lang w:val="en-150"/>
        </w:rPr>
        <w:fldChar w:fldCharType="begin" w:fldLock="1"/>
      </w:r>
      <w:r w:rsidR="00265D76" w:rsidRPr="00EB5B16">
        <w:rPr>
          <w:i/>
          <w:lang w:val="en-150"/>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30]","plainTextFormattedCitation":"[30]","previouslyFormattedCitation":"[30]"},"properties":{"noteIndex":0},"schema":"https://github.com/citation-style-language/schema/raw/master/csl-citation.json"}</w:instrText>
      </w:r>
      <w:r w:rsidR="008A706D" w:rsidRPr="00EB5B16">
        <w:rPr>
          <w:i/>
          <w:lang w:val="en-150"/>
        </w:rPr>
        <w:fldChar w:fldCharType="separate"/>
      </w:r>
      <w:r w:rsidR="00D46F62" w:rsidRPr="00EB5B16">
        <w:rPr>
          <w:noProof/>
          <w:lang w:val="en-150"/>
        </w:rPr>
        <w:t>[30]</w:t>
      </w:r>
      <w:r w:rsidR="008A706D" w:rsidRPr="00EB5B16">
        <w:rPr>
          <w:i/>
          <w:lang w:val="en-150"/>
        </w:rPr>
        <w:fldChar w:fldCharType="end"/>
      </w:r>
      <w:r w:rsidRPr="00EB5B16">
        <w:rPr>
          <w:i/>
          <w:lang w:val="en-150"/>
        </w:rPr>
        <w:t xml:space="preserve">, </w:t>
      </w:r>
      <w:r w:rsidRPr="00EB5B16">
        <w:rPr>
          <w:lang w:val="en-150"/>
        </w:rPr>
        <w:t>a d</w:t>
      </w:r>
      <w:r w:rsidR="00042AC2" w:rsidRPr="00EB5B16">
        <w:rPr>
          <w:lang w:val="en-150"/>
        </w:rPr>
        <w:t xml:space="preserve">ata-driven approach to infer a network </w:t>
      </w:r>
      <w:r w:rsidRPr="00EB5B16">
        <w:rPr>
          <w:lang w:val="en-150"/>
        </w:rPr>
        <w:t>architecture</w:t>
      </w:r>
      <w:r w:rsidR="00042AC2" w:rsidRPr="00EB5B16">
        <w:rPr>
          <w:lang w:val="en-150"/>
        </w:rPr>
        <w:t>s</w:t>
      </w:r>
      <w:r w:rsidRPr="00EB5B16">
        <w:rPr>
          <w:lang w:val="en-150"/>
        </w:rPr>
        <w:t>,</w:t>
      </w:r>
      <w:r w:rsidR="00042AC2" w:rsidRPr="00EB5B16">
        <w:rPr>
          <w:lang w:val="en-150"/>
        </w:rPr>
        <w:t xml:space="preserve"> </w:t>
      </w:r>
      <w:r w:rsidR="001D25D8" w:rsidRPr="00EB5B16">
        <w:rPr>
          <w:lang w:val="en-150"/>
        </w:rPr>
        <w:t xml:space="preserve">by </w:t>
      </w:r>
      <w:r w:rsidR="00042AC2" w:rsidRPr="00EB5B16">
        <w:rPr>
          <w:lang w:val="en-150"/>
        </w:rPr>
        <w:t xml:space="preserve">maximizing the </w:t>
      </w:r>
      <w:r w:rsidR="001D25D8" w:rsidRPr="00EB5B16">
        <w:rPr>
          <w:lang w:val="en-150"/>
        </w:rPr>
        <w:t xml:space="preserve">image classification </w:t>
      </w:r>
      <w:r w:rsidR="00042AC2" w:rsidRPr="00EB5B16">
        <w:rPr>
          <w:lang w:val="en-150"/>
        </w:rPr>
        <w:t xml:space="preserve">accuracy and minimizing the number of </w:t>
      </w:r>
      <w:r w:rsidR="00042AC2" w:rsidRPr="00EB5B16">
        <w:rPr>
          <w:i/>
          <w:lang w:val="en-150"/>
        </w:rPr>
        <w:t>floating operations per second</w:t>
      </w:r>
      <w:r w:rsidR="00042AC2" w:rsidRPr="00EB5B16">
        <w:rPr>
          <w:lang w:val="en-150"/>
        </w:rPr>
        <w:t xml:space="preserve"> or </w:t>
      </w:r>
      <w:r w:rsidR="00042AC2" w:rsidRPr="00EB5B16">
        <w:rPr>
          <w:i/>
          <w:lang w:val="en-150"/>
        </w:rPr>
        <w:t xml:space="preserve">FLOPS </w:t>
      </w:r>
      <w:r w:rsidR="00042AC2" w:rsidRPr="00EB5B16">
        <w:rPr>
          <w:lang w:val="en-150"/>
        </w:rPr>
        <w:t>(computational power). The obtained model</w:t>
      </w:r>
      <w:r w:rsidRPr="00EB5B16">
        <w:rPr>
          <w:lang w:val="en-150"/>
        </w:rPr>
        <w:t xml:space="preserve"> </w:t>
      </w:r>
      <w:r w:rsidR="00042AC2" w:rsidRPr="00EB5B16">
        <w:rPr>
          <w:lang w:val="en-150"/>
        </w:rPr>
        <w:t>was born as</w:t>
      </w:r>
      <w:r w:rsidRPr="00EB5B16">
        <w:rPr>
          <w:lang w:val="en-150"/>
        </w:rPr>
        <w:t xml:space="preserve"> </w:t>
      </w:r>
      <w:proofErr w:type="spellStart"/>
      <w:r w:rsidRPr="00EB5B16">
        <w:rPr>
          <w:i/>
          <w:lang w:val="en-150"/>
        </w:rPr>
        <w:t>EfficientNet</w:t>
      </w:r>
      <w:proofErr w:type="spellEnd"/>
      <w:r w:rsidR="00042AC2" w:rsidRPr="00EB5B16">
        <w:rPr>
          <w:i/>
          <w:lang w:val="en-150"/>
        </w:rPr>
        <w:t xml:space="preserve"> </w:t>
      </w:r>
      <w:r w:rsidRPr="00EB5B16">
        <w:rPr>
          <w:i/>
          <w:lang w:val="en-150"/>
        </w:rPr>
        <w:t>B0</w:t>
      </w:r>
      <w:r w:rsidR="00042AC2" w:rsidRPr="00EB5B16">
        <w:rPr>
          <w:i/>
          <w:lang w:val="en-150"/>
        </w:rPr>
        <w:t>,</w:t>
      </w:r>
      <w:r w:rsidRPr="00EB5B16">
        <w:rPr>
          <w:lang w:val="en-150"/>
        </w:rPr>
        <w:t xml:space="preserve"> later scaled </w:t>
      </w:r>
      <w:r w:rsidR="00042AC2" w:rsidRPr="00EB5B16">
        <w:rPr>
          <w:lang w:val="en-150"/>
        </w:rPr>
        <w:t xml:space="preserve">according to the criteria defined at </w:t>
      </w:r>
      <w:r w:rsidR="00E300DB" w:rsidRPr="00EB5B16">
        <w:rPr>
          <w:i/>
          <w:lang w:val="en-150"/>
        </w:rPr>
        <w:fldChar w:fldCharType="begin" w:fldLock="1"/>
      </w:r>
      <w:r w:rsidR="00265D76" w:rsidRPr="00EB5B16">
        <w:rPr>
          <w:i/>
          <w:lang w:val="en-150"/>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E300DB" w:rsidRPr="00EB5B16">
        <w:rPr>
          <w:i/>
          <w:lang w:val="en-150"/>
        </w:rPr>
        <w:fldChar w:fldCharType="separate"/>
      </w:r>
      <w:r w:rsidR="00D46F62" w:rsidRPr="00EB5B16">
        <w:rPr>
          <w:noProof/>
          <w:lang w:val="en-150"/>
        </w:rPr>
        <w:t>[29]</w:t>
      </w:r>
      <w:r w:rsidR="00E300DB" w:rsidRPr="00EB5B16">
        <w:rPr>
          <w:i/>
          <w:lang w:val="en-150"/>
        </w:rPr>
        <w:fldChar w:fldCharType="end"/>
      </w:r>
      <w:r w:rsidR="00E300DB" w:rsidRPr="00EB5B16">
        <w:rPr>
          <w:lang w:val="en-150"/>
        </w:rPr>
        <w:t>,</w:t>
      </w:r>
      <w:r w:rsidR="00042AC2" w:rsidRPr="00EB5B16">
        <w:rPr>
          <w:lang w:val="en-150"/>
        </w:rPr>
        <w:t xml:space="preserve"> </w:t>
      </w:r>
      <w:r w:rsidRPr="00EB5B16">
        <w:rPr>
          <w:lang w:val="en-150"/>
        </w:rPr>
        <w:t xml:space="preserve">to obtain a series of </w:t>
      </w:r>
      <w:r w:rsidR="00042AC2" w:rsidRPr="00EB5B16">
        <w:rPr>
          <w:lang w:val="en-150"/>
        </w:rPr>
        <w:t xml:space="preserve">compound-scaled convolutional </w:t>
      </w:r>
      <w:r w:rsidRPr="00EB5B16">
        <w:rPr>
          <w:lang w:val="en-150"/>
        </w:rPr>
        <w:t>architectures B0-B</w:t>
      </w:r>
      <w:r w:rsidR="00042AC2" w:rsidRPr="00EB5B16">
        <w:rPr>
          <w:lang w:val="en-150"/>
        </w:rPr>
        <w:t>7</w:t>
      </w:r>
      <w:r w:rsidRPr="00EB5B16">
        <w:rPr>
          <w:lang w:val="en-150"/>
        </w:rPr>
        <w:t xml:space="preserve">. </w:t>
      </w:r>
    </w:p>
    <w:p w14:paraId="20C28B50" w14:textId="77777777" w:rsidR="005F15E7" w:rsidRPr="00EB5B16" w:rsidRDefault="00FC662A" w:rsidP="005F15E7">
      <w:pPr>
        <w:ind w:firstLine="0"/>
        <w:jc w:val="center"/>
        <w:rPr>
          <w:lang w:val="en-150"/>
        </w:rPr>
      </w:pPr>
      <w:r w:rsidRPr="00EB5B16">
        <w:rPr>
          <w:noProof/>
          <w:lang w:val="en-150" w:eastAsia="en-US"/>
        </w:rPr>
        <w:lastRenderedPageBreak/>
        <w:drawing>
          <wp:inline distT="0" distB="0" distL="0" distR="0" wp14:anchorId="2A5BF6C6" wp14:editId="759D8D1E">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3E659F4C" w:rsidR="005F15E7" w:rsidRPr="00EB5B16" w:rsidRDefault="00DD688C" w:rsidP="005F15E7">
      <w:pPr>
        <w:pStyle w:val="Caption"/>
        <w:spacing w:after="0"/>
        <w:ind w:firstLine="0"/>
        <w:rPr>
          <w:lang w:val="en-150"/>
        </w:rPr>
      </w:pPr>
      <w:bookmarkStart w:id="100" w:name="_Ref74521814"/>
      <w:bookmarkStart w:id="101" w:name="_Toc7457219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19</w:t>
      </w:r>
      <w:r w:rsidRPr="00EB5B16">
        <w:rPr>
          <w:lang w:val="en-150"/>
        </w:rPr>
        <w:fldChar w:fldCharType="end"/>
      </w:r>
      <w:bookmarkEnd w:id="100"/>
      <w:r w:rsidR="005F15E7" w:rsidRPr="00EB5B16">
        <w:rPr>
          <w:lang w:val="en-150"/>
        </w:rPr>
        <w:t xml:space="preserve">: </w:t>
      </w:r>
      <w:r w:rsidR="00A30F52" w:rsidRPr="00EB5B16">
        <w:rPr>
          <w:lang w:val="en-150"/>
        </w:rPr>
        <w:t xml:space="preserve">Architecture of the detector </w:t>
      </w:r>
      <w:proofErr w:type="spellStart"/>
      <w:r w:rsidR="00151F2B" w:rsidRPr="00EB5B16">
        <w:rPr>
          <w:lang w:val="en-150"/>
        </w:rPr>
        <w:t>EfficientDet</w:t>
      </w:r>
      <w:bookmarkEnd w:id="101"/>
      <w:proofErr w:type="spellEnd"/>
    </w:p>
    <w:p w14:paraId="2E3DF449" w14:textId="751C2982" w:rsidR="005F15E7" w:rsidRPr="00EB5B16" w:rsidRDefault="005F15E7" w:rsidP="005F15E7">
      <w:pPr>
        <w:pStyle w:val="Caption"/>
        <w:ind w:firstLine="0"/>
        <w:rPr>
          <w:lang w:val="en-150"/>
        </w:rPr>
      </w:pPr>
      <w:r w:rsidRPr="00EB5B16">
        <w:rPr>
          <w:lang w:val="en-150"/>
        </w:rPr>
        <w:t xml:space="preserve">Source: </w:t>
      </w:r>
      <w:r w:rsidR="00BE338E" w:rsidRPr="00EB5B16">
        <w:rPr>
          <w:i/>
          <w:lang w:val="en-150"/>
        </w:rPr>
        <w:fldChar w:fldCharType="begin" w:fldLock="1"/>
      </w:r>
      <w:r w:rsidR="00265D76" w:rsidRPr="00EB5B16">
        <w:rPr>
          <w:i/>
          <w:lang w:val="en-150"/>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BE338E" w:rsidRPr="00EB5B16">
        <w:rPr>
          <w:i/>
          <w:lang w:val="en-150"/>
        </w:rPr>
        <w:fldChar w:fldCharType="separate"/>
      </w:r>
      <w:r w:rsidR="00D46F62" w:rsidRPr="00EB5B16">
        <w:rPr>
          <w:b w:val="0"/>
          <w:noProof/>
          <w:lang w:val="en-150"/>
        </w:rPr>
        <w:t>[28]</w:t>
      </w:r>
      <w:r w:rsidR="00BE338E" w:rsidRPr="00EB5B16">
        <w:rPr>
          <w:i/>
          <w:lang w:val="en-150"/>
        </w:rPr>
        <w:fldChar w:fldCharType="end"/>
      </w:r>
    </w:p>
    <w:p w14:paraId="19D1606D" w14:textId="15A7D259" w:rsidR="00D66369" w:rsidRPr="00EB5B16" w:rsidRDefault="00FC662A" w:rsidP="00D66369">
      <w:pPr>
        <w:rPr>
          <w:lang w:val="en-150"/>
        </w:rPr>
      </w:pPr>
      <w:proofErr w:type="spellStart"/>
      <w:r w:rsidRPr="00EB5B16">
        <w:rPr>
          <w:i/>
          <w:lang w:val="en-150"/>
        </w:rPr>
        <w:t>BiFPN</w:t>
      </w:r>
      <w:proofErr w:type="spellEnd"/>
      <w:r w:rsidRPr="00EB5B16">
        <w:rPr>
          <w:lang w:val="en-150"/>
        </w:rPr>
        <w:t xml:space="preserve"> layers</w:t>
      </w:r>
      <w:r w:rsidR="00E300DB" w:rsidRPr="00EB5B16">
        <w:rPr>
          <w:i/>
          <w:lang w:val="en-150"/>
        </w:rPr>
        <w:t xml:space="preserve"> </w:t>
      </w:r>
      <w:r w:rsidRPr="00EB5B16">
        <w:rPr>
          <w:lang w:val="en-150"/>
        </w:rPr>
        <w:t xml:space="preserve">are repeatable blocks that aim to combine features that have been detected at different image scales. The intent to combine features at different scales receives various names: </w:t>
      </w:r>
      <w:r w:rsidRPr="00EB5B16">
        <w:rPr>
          <w:i/>
          <w:lang w:val="en-150"/>
        </w:rPr>
        <w:t>feature integration</w:t>
      </w:r>
      <w:r w:rsidRPr="00EB5B16">
        <w:rPr>
          <w:lang w:val="en-150"/>
        </w:rPr>
        <w:t xml:space="preserve">, </w:t>
      </w:r>
      <w:r w:rsidRPr="00EB5B16">
        <w:rPr>
          <w:i/>
          <w:lang w:val="en-150"/>
        </w:rPr>
        <w:t>feature aggregation</w:t>
      </w:r>
      <w:r w:rsidRPr="00EB5B16">
        <w:rPr>
          <w:lang w:val="en-150"/>
        </w:rPr>
        <w:t xml:space="preserve"> or </w:t>
      </w:r>
      <w:r w:rsidRPr="00EB5B16">
        <w:rPr>
          <w:i/>
          <w:lang w:val="en-150"/>
        </w:rPr>
        <w:t xml:space="preserve">feature fusion. </w:t>
      </w:r>
      <w:r w:rsidR="00D66369" w:rsidRPr="00EB5B16">
        <w:rPr>
          <w:lang w:val="en-150"/>
        </w:rPr>
        <w:t xml:space="preserve">As defined in </w:t>
      </w:r>
      <w:r w:rsidR="00E300DB" w:rsidRPr="00EB5B16">
        <w:rPr>
          <w:i/>
          <w:lang w:val="en-150"/>
        </w:rPr>
        <w:fldChar w:fldCharType="begin" w:fldLock="1"/>
      </w:r>
      <w:r w:rsidR="00265D76" w:rsidRPr="00EB5B16">
        <w:rPr>
          <w:i/>
          <w:lang w:val="en-150"/>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val="en-150"/>
        </w:rPr>
        <w:fldChar w:fldCharType="separate"/>
      </w:r>
      <w:r w:rsidR="00D46F62" w:rsidRPr="00EB5B16">
        <w:rPr>
          <w:noProof/>
          <w:lang w:val="en-150"/>
        </w:rPr>
        <w:t>[28]</w:t>
      </w:r>
      <w:r w:rsidR="00E300DB" w:rsidRPr="00EB5B16">
        <w:rPr>
          <w:i/>
          <w:lang w:val="en-150"/>
        </w:rPr>
        <w:fldChar w:fldCharType="end"/>
      </w:r>
      <w:r w:rsidR="00D66369" w:rsidRPr="00EB5B16">
        <w:rPr>
          <w:lang w:val="en-150"/>
        </w:rPr>
        <w:t xml:space="preserve">, given a list of multi-scale features </w:t>
      </w:r>
      <m:oMath>
        <m:sSub>
          <m:sSubPr>
            <m:ctrlPr>
              <w:rPr>
                <w:rFonts w:ascii="Cambria Math" w:hAnsi="Cambria Math"/>
                <w:b/>
                <w:i/>
                <w:lang w:val="en-150"/>
              </w:rPr>
            </m:ctrlPr>
          </m:sSubPr>
          <m:e>
            <m:r>
              <m:rPr>
                <m:sty m:val="bi"/>
              </m:rPr>
              <w:rPr>
                <w:rFonts w:ascii="Cambria Math" w:hAnsi="Cambria Math"/>
                <w:lang w:val="en-150"/>
              </w:rPr>
              <m:t>P</m:t>
            </m:r>
          </m:e>
          <m:sub>
            <m:r>
              <m:rPr>
                <m:sty m:val="bi"/>
              </m:rPr>
              <w:rPr>
                <w:rFonts w:ascii="Cambria Math" w:hAnsi="Cambria Math"/>
                <w:lang w:val="en-150"/>
              </w:rPr>
              <m:t>in</m:t>
            </m:r>
          </m:sub>
        </m:sSub>
        <m:r>
          <w:rPr>
            <w:rFonts w:ascii="Cambria Math" w:hAnsi="Cambria Math"/>
            <w:lang w:val="en-150"/>
          </w:rPr>
          <m:t>= (</m:t>
        </m:r>
        <m:sSubSup>
          <m:sSubSupPr>
            <m:ctrlPr>
              <w:rPr>
                <w:rFonts w:ascii="Cambria Math" w:hAnsi="Cambria Math"/>
                <w:i/>
                <w:lang w:val="en-150"/>
              </w:rPr>
            </m:ctrlPr>
          </m:sSubSupPr>
          <m:e>
            <m:r>
              <w:rPr>
                <w:rFonts w:ascii="Cambria Math" w:hAnsi="Cambria Math"/>
                <w:lang w:val="en-150"/>
              </w:rPr>
              <m:t>P</m:t>
            </m:r>
          </m:e>
          <m:sub>
            <m:r>
              <w:rPr>
                <w:rFonts w:ascii="Cambria Math" w:hAnsi="Cambria Math"/>
                <w:lang w:val="en-150"/>
              </w:rPr>
              <m:t>l1</m:t>
            </m:r>
          </m:sub>
          <m:sup>
            <m:r>
              <w:rPr>
                <w:rFonts w:ascii="Cambria Math" w:hAnsi="Cambria Math"/>
                <w:lang w:val="en-150"/>
              </w:rPr>
              <m:t>in</m:t>
            </m:r>
          </m:sup>
        </m:sSubSup>
        <m:r>
          <w:rPr>
            <w:rFonts w:ascii="Cambria Math" w:hAnsi="Cambria Math"/>
            <w:lang w:val="en-150"/>
          </w:rPr>
          <m:t xml:space="preserve">, </m:t>
        </m:r>
        <m:sSubSup>
          <m:sSubSupPr>
            <m:ctrlPr>
              <w:rPr>
                <w:rFonts w:ascii="Cambria Math" w:hAnsi="Cambria Math"/>
                <w:i/>
                <w:lang w:val="en-150"/>
              </w:rPr>
            </m:ctrlPr>
          </m:sSubSupPr>
          <m:e>
            <m:r>
              <w:rPr>
                <w:rFonts w:ascii="Cambria Math" w:hAnsi="Cambria Math"/>
                <w:lang w:val="en-150"/>
              </w:rPr>
              <m:t>P</m:t>
            </m:r>
          </m:e>
          <m:sub>
            <m:r>
              <w:rPr>
                <w:rFonts w:ascii="Cambria Math" w:hAnsi="Cambria Math"/>
                <w:lang w:val="en-150"/>
              </w:rPr>
              <m:t>l2</m:t>
            </m:r>
          </m:sub>
          <m:sup>
            <m:r>
              <w:rPr>
                <w:rFonts w:ascii="Cambria Math" w:hAnsi="Cambria Math"/>
                <w:lang w:val="en-150"/>
              </w:rPr>
              <m:t>in</m:t>
            </m:r>
          </m:sup>
        </m:sSubSup>
        <m:r>
          <w:rPr>
            <w:rFonts w:ascii="Cambria Math" w:hAnsi="Cambria Math"/>
            <w:lang w:val="en-150"/>
          </w:rPr>
          <m:t xml:space="preserve"> , ...)</m:t>
        </m:r>
      </m:oMath>
      <w:r w:rsidR="00D66369" w:rsidRPr="00EB5B16">
        <w:rPr>
          <w:lang w:val="en-150"/>
        </w:rPr>
        <w:t>, where</w:t>
      </w:r>
      <w:r w:rsidR="00BB6112" w:rsidRPr="00EB5B16">
        <w:rPr>
          <w:lang w:val="en-150"/>
        </w:rPr>
        <w:t xml:space="preserve"> </w:t>
      </w:r>
      <m:oMath>
        <m:sSubSup>
          <m:sSubSupPr>
            <m:ctrlPr>
              <w:rPr>
                <w:rFonts w:ascii="Cambria Math" w:hAnsi="Cambria Math"/>
                <w:i/>
                <w:lang w:val="en-150"/>
              </w:rPr>
            </m:ctrlPr>
          </m:sSubSupPr>
          <m:e>
            <m:r>
              <w:rPr>
                <w:rFonts w:ascii="Cambria Math" w:hAnsi="Cambria Math"/>
                <w:lang w:val="en-150"/>
              </w:rPr>
              <m:t>P</m:t>
            </m:r>
          </m:e>
          <m:sub>
            <m:r>
              <w:rPr>
                <w:rFonts w:ascii="Cambria Math" w:hAnsi="Cambria Math"/>
                <w:lang w:val="en-150"/>
              </w:rPr>
              <m:t>li</m:t>
            </m:r>
          </m:sub>
          <m:sup>
            <m:r>
              <w:rPr>
                <w:rFonts w:ascii="Cambria Math" w:hAnsi="Cambria Math"/>
                <w:lang w:val="en-150"/>
              </w:rPr>
              <m:t>in</m:t>
            </m:r>
          </m:sup>
        </m:sSubSup>
      </m:oMath>
      <w:r w:rsidR="00D66369" w:rsidRPr="00EB5B16">
        <w:rPr>
          <w:lang w:val="en-150"/>
        </w:rPr>
        <w:t xml:space="preserve"> represents the feature at level </w:t>
      </w:r>
      <m:oMath>
        <m:sSub>
          <m:sSubPr>
            <m:ctrlPr>
              <w:rPr>
                <w:rFonts w:ascii="Cambria Math" w:hAnsi="Cambria Math"/>
                <w:i/>
                <w:lang w:val="en-150"/>
              </w:rPr>
            </m:ctrlPr>
          </m:sSubPr>
          <m:e>
            <m:r>
              <w:rPr>
                <w:rFonts w:ascii="Cambria Math" w:hAnsi="Cambria Math"/>
                <w:lang w:val="en-150"/>
              </w:rPr>
              <m:t>l</m:t>
            </m:r>
          </m:e>
          <m:sub>
            <m:r>
              <w:rPr>
                <w:rFonts w:ascii="Cambria Math" w:hAnsi="Cambria Math"/>
                <w:lang w:val="en-150"/>
              </w:rPr>
              <m:t>i</m:t>
            </m:r>
          </m:sub>
        </m:sSub>
      </m:oMath>
      <w:r w:rsidR="00D66369" w:rsidRPr="00EB5B16">
        <w:rPr>
          <w:lang w:val="en-150"/>
        </w:rPr>
        <w:t xml:space="preserve">, the problem is to find a transformation f that can aggregate different features and output a </w:t>
      </w:r>
      <w:r w:rsidR="00BB6112" w:rsidRPr="00EB5B16">
        <w:rPr>
          <w:lang w:val="en-150"/>
        </w:rPr>
        <w:t xml:space="preserve">representative </w:t>
      </w:r>
      <w:r w:rsidR="00D66369" w:rsidRPr="00EB5B16">
        <w:rPr>
          <w:lang w:val="en-150"/>
        </w:rPr>
        <w:t xml:space="preserve">list of new features </w:t>
      </w:r>
      <m:oMath>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out</m:t>
            </m:r>
          </m:sub>
        </m:sSub>
        <m:r>
          <w:rPr>
            <w:rFonts w:ascii="Cambria Math" w:hAnsi="Cambria Math"/>
            <w:lang w:val="en-150"/>
          </w:rPr>
          <m:t>= f(</m:t>
        </m:r>
        <m:r>
          <m:rPr>
            <m:sty m:val="bi"/>
          </m:rPr>
          <w:rPr>
            <w:rFonts w:ascii="Cambria Math" w:hAnsi="Cambria Math"/>
            <w:lang w:val="en-150"/>
          </w:rPr>
          <m:t>Pin</m:t>
        </m:r>
        <m:r>
          <w:rPr>
            <w:rFonts w:ascii="Cambria Math" w:hAnsi="Cambria Math"/>
            <w:lang w:val="en-150"/>
          </w:rPr>
          <m:t>)</m:t>
        </m:r>
      </m:oMath>
      <w:r w:rsidR="00D66369" w:rsidRPr="00EB5B16">
        <w:rPr>
          <w:lang w:val="en-150"/>
        </w:rPr>
        <w:t>.</w:t>
      </w:r>
      <w:r w:rsidR="00BB6112" w:rsidRPr="00EB5B16">
        <w:rPr>
          <w:lang w:val="en-150"/>
        </w:rPr>
        <w:t xml:space="preserve"> To solve such task, the following solutions have been traditionally used:</w:t>
      </w:r>
    </w:p>
    <w:p w14:paraId="106CE927" w14:textId="559A21D5" w:rsidR="00BB6112" w:rsidRPr="00EB5B16" w:rsidRDefault="00BB6112" w:rsidP="00EB693E">
      <w:pPr>
        <w:pStyle w:val="ListParagraph"/>
        <w:numPr>
          <w:ilvl w:val="0"/>
          <w:numId w:val="65"/>
        </w:numPr>
        <w:rPr>
          <w:lang w:val="en-150"/>
        </w:rPr>
      </w:pPr>
      <w:r w:rsidRPr="00EB5B16">
        <w:rPr>
          <w:b/>
          <w:bCs/>
          <w:i/>
          <w:lang w:val="en-150"/>
        </w:rPr>
        <w:t>Feature pyramid networks</w:t>
      </w:r>
      <w:r w:rsidRPr="00EB5B16">
        <w:rPr>
          <w:b/>
          <w:bCs/>
          <w:lang w:val="en-150"/>
        </w:rPr>
        <w:t xml:space="preserve"> or </w:t>
      </w:r>
      <w:r w:rsidRPr="00EB5B16">
        <w:rPr>
          <w:b/>
          <w:bCs/>
          <w:i/>
          <w:lang w:val="en-150"/>
        </w:rPr>
        <w:t>FPN</w:t>
      </w:r>
      <w:r w:rsidRPr="00EB5B16">
        <w:rPr>
          <w:i/>
          <w:lang w:val="en-150"/>
        </w:rPr>
        <w:t xml:space="preserve"> </w:t>
      </w:r>
      <w:r w:rsidR="00E300DB" w:rsidRPr="00EB5B16">
        <w:rPr>
          <w:i/>
          <w:lang w:val="en-150"/>
        </w:rPr>
        <w:fldChar w:fldCharType="begin" w:fldLock="1"/>
      </w:r>
      <w:r w:rsidR="00265D76" w:rsidRPr="00EB5B16">
        <w:rPr>
          <w:i/>
          <w:lang w:val="en-150"/>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31]","plainTextFormattedCitation":"[31]","previouslyFormattedCitation":"[31]"},"properties":{"noteIndex":0},"schema":"https://github.com/citation-style-language/schema/raw/master/csl-citation.json"}</w:instrText>
      </w:r>
      <w:r w:rsidR="00E300DB" w:rsidRPr="00EB5B16">
        <w:rPr>
          <w:i/>
          <w:lang w:val="en-150"/>
        </w:rPr>
        <w:fldChar w:fldCharType="separate"/>
      </w:r>
      <w:r w:rsidR="00D46F62" w:rsidRPr="00EB5B16">
        <w:rPr>
          <w:noProof/>
          <w:lang w:val="en-150"/>
        </w:rPr>
        <w:t>[31]</w:t>
      </w:r>
      <w:r w:rsidR="00E300DB" w:rsidRPr="00EB5B16">
        <w:rPr>
          <w:i/>
          <w:lang w:val="en-150"/>
        </w:rPr>
        <w:fldChar w:fldCharType="end"/>
      </w:r>
      <w:r w:rsidRPr="00EB5B16">
        <w:rPr>
          <w:lang w:val="en-150"/>
        </w:rPr>
        <w:t>: Which adds a top-down pyramid architecture with shortcuts onto a size-decreasing convolutional backbone.</w:t>
      </w:r>
    </w:p>
    <w:p w14:paraId="3D392F72" w14:textId="784D935A" w:rsidR="00BB6112" w:rsidRPr="00EB5B16" w:rsidRDefault="00BB6112" w:rsidP="00EB693E">
      <w:pPr>
        <w:pStyle w:val="ListParagraph"/>
        <w:numPr>
          <w:ilvl w:val="0"/>
          <w:numId w:val="65"/>
        </w:numPr>
        <w:rPr>
          <w:lang w:val="en-150"/>
        </w:rPr>
      </w:pPr>
      <w:r w:rsidRPr="00EB5B16">
        <w:rPr>
          <w:b/>
          <w:bCs/>
          <w:i/>
          <w:lang w:val="en-150"/>
        </w:rPr>
        <w:t xml:space="preserve">Path aggregation network </w:t>
      </w:r>
      <w:r w:rsidRPr="00EB5B16">
        <w:rPr>
          <w:b/>
          <w:bCs/>
          <w:lang w:val="en-150"/>
        </w:rPr>
        <w:t xml:space="preserve">or </w:t>
      </w:r>
      <w:proofErr w:type="spellStart"/>
      <w:r w:rsidRPr="00EB5B16">
        <w:rPr>
          <w:b/>
          <w:bCs/>
          <w:i/>
          <w:lang w:val="en-150"/>
        </w:rPr>
        <w:t>PANet</w:t>
      </w:r>
      <w:proofErr w:type="spellEnd"/>
      <w:r w:rsidRPr="00EB5B16">
        <w:rPr>
          <w:i/>
          <w:lang w:val="en-150"/>
        </w:rPr>
        <w:t xml:space="preserve"> </w:t>
      </w:r>
      <w:r w:rsidR="00E300DB" w:rsidRPr="00EB5B16">
        <w:rPr>
          <w:i/>
          <w:lang w:val="en-150"/>
        </w:rPr>
        <w:fldChar w:fldCharType="begin" w:fldLock="1"/>
      </w:r>
      <w:r w:rsidR="00265D76" w:rsidRPr="00EB5B16">
        <w:rPr>
          <w:i/>
          <w:lang w:val="en-150"/>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32]","plainTextFormattedCitation":"[32]","previouslyFormattedCitation":"[32]"},"properties":{"noteIndex":0},"schema":"https://github.com/citation-style-language/schema/raw/master/csl-citation.json"}</w:instrText>
      </w:r>
      <w:r w:rsidR="00E300DB" w:rsidRPr="00EB5B16">
        <w:rPr>
          <w:i/>
          <w:lang w:val="en-150"/>
        </w:rPr>
        <w:fldChar w:fldCharType="separate"/>
      </w:r>
      <w:r w:rsidR="00D46F62" w:rsidRPr="00EB5B16">
        <w:rPr>
          <w:noProof/>
          <w:lang w:val="en-150"/>
        </w:rPr>
        <w:t>[32]</w:t>
      </w:r>
      <w:r w:rsidR="00E300DB" w:rsidRPr="00EB5B16">
        <w:rPr>
          <w:i/>
          <w:lang w:val="en-150"/>
        </w:rPr>
        <w:fldChar w:fldCharType="end"/>
      </w:r>
      <w:r w:rsidRPr="00EB5B16">
        <w:rPr>
          <w:lang w:val="en-150"/>
        </w:rPr>
        <w:t>: Which adds an extra bottom-up path to the FPN concept to overcome its one-way information flow.</w:t>
      </w:r>
    </w:p>
    <w:p w14:paraId="55DDFDAE" w14:textId="07F49A81" w:rsidR="00BB6112" w:rsidRPr="00EB5B16" w:rsidRDefault="006B50A0" w:rsidP="00EB693E">
      <w:pPr>
        <w:pStyle w:val="ListParagraph"/>
        <w:numPr>
          <w:ilvl w:val="0"/>
          <w:numId w:val="65"/>
        </w:numPr>
        <w:spacing w:after="240"/>
        <w:rPr>
          <w:i/>
          <w:lang w:val="en-150"/>
        </w:rPr>
      </w:pPr>
      <w:r w:rsidRPr="00EB5B16">
        <w:rPr>
          <w:b/>
          <w:bCs/>
          <w:i/>
          <w:lang w:val="en-150"/>
        </w:rPr>
        <w:t>Network</w:t>
      </w:r>
      <w:r w:rsidR="00BB6112" w:rsidRPr="00EB5B16">
        <w:rPr>
          <w:b/>
          <w:bCs/>
          <w:i/>
          <w:lang w:val="en-150"/>
        </w:rPr>
        <w:t xml:space="preserve"> architecture search FPN </w:t>
      </w:r>
      <w:r w:rsidR="00BB6112" w:rsidRPr="00EB5B16">
        <w:rPr>
          <w:b/>
          <w:bCs/>
          <w:lang w:val="en-150"/>
        </w:rPr>
        <w:t>or</w:t>
      </w:r>
      <w:r w:rsidR="00BB6112" w:rsidRPr="00EB5B16">
        <w:rPr>
          <w:b/>
          <w:bCs/>
          <w:i/>
          <w:lang w:val="en-150"/>
        </w:rPr>
        <w:t xml:space="preserve"> NAS-FPN</w:t>
      </w:r>
      <w:r w:rsidR="00BB6112" w:rsidRPr="00EB5B16">
        <w:rPr>
          <w:i/>
          <w:lang w:val="en-150"/>
        </w:rPr>
        <w:t xml:space="preserve"> </w:t>
      </w:r>
      <w:r w:rsidR="00E300DB" w:rsidRPr="00EB5B16">
        <w:rPr>
          <w:i/>
          <w:lang w:val="en-150"/>
        </w:rPr>
        <w:fldChar w:fldCharType="begin" w:fldLock="1"/>
      </w:r>
      <w:r w:rsidR="00265D76" w:rsidRPr="00EB5B16">
        <w:rPr>
          <w:i/>
          <w:lang w:val="en-150"/>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30]","plainTextFormattedCitation":"[30]","previouslyFormattedCitation":"[30]"},"properties":{"noteIndex":0},"schema":"https://github.com/citation-style-language/schema/raw/master/csl-citation.json"}</w:instrText>
      </w:r>
      <w:r w:rsidR="00E300DB" w:rsidRPr="00EB5B16">
        <w:rPr>
          <w:i/>
          <w:lang w:val="en-150"/>
        </w:rPr>
        <w:fldChar w:fldCharType="separate"/>
      </w:r>
      <w:r w:rsidR="00D46F62" w:rsidRPr="00EB5B16">
        <w:rPr>
          <w:noProof/>
          <w:lang w:val="en-150"/>
        </w:rPr>
        <w:t>[30]</w:t>
      </w:r>
      <w:r w:rsidR="00E300DB" w:rsidRPr="00EB5B16">
        <w:rPr>
          <w:i/>
          <w:lang w:val="en-150"/>
        </w:rPr>
        <w:fldChar w:fldCharType="end"/>
      </w:r>
      <w:r w:rsidR="00BB6112" w:rsidRPr="00EB5B16">
        <w:rPr>
          <w:lang w:val="en-150"/>
        </w:rPr>
        <w:t xml:space="preserve">: Which proposes a complex model for feature aggregation layer discovered </w:t>
      </w:r>
      <w:r w:rsidR="00D3566E" w:rsidRPr="00EB5B16">
        <w:rPr>
          <w:lang w:val="en-150"/>
        </w:rPr>
        <w:t>via an heuristic data-driven method.</w:t>
      </w:r>
    </w:p>
    <w:p w14:paraId="4059F12D" w14:textId="7ABB8DC2" w:rsidR="00D66369" w:rsidRPr="00EB5B16" w:rsidRDefault="00D3566E" w:rsidP="00BF7428">
      <w:pPr>
        <w:rPr>
          <w:lang w:val="en-150"/>
        </w:rPr>
      </w:pPr>
      <w:r w:rsidRPr="00EB5B16">
        <w:rPr>
          <w:lang w:val="en-150"/>
        </w:rPr>
        <w:t>From which, by applying and intuitions</w:t>
      </w:r>
      <w:r w:rsidR="00151F2B" w:rsidRPr="00EB5B16">
        <w:rPr>
          <w:lang w:val="en-150"/>
        </w:rPr>
        <w:t xml:space="preserve"> exposed at </w:t>
      </w:r>
      <w:r w:rsidR="00E300DB" w:rsidRPr="00EB5B16">
        <w:rPr>
          <w:i/>
          <w:lang w:val="en-150"/>
        </w:rPr>
        <w:fldChar w:fldCharType="begin" w:fldLock="1"/>
      </w:r>
      <w:r w:rsidR="00265D76" w:rsidRPr="00EB5B16">
        <w:rPr>
          <w:i/>
          <w:lang w:val="en-150"/>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val="en-150"/>
        </w:rPr>
        <w:fldChar w:fldCharType="separate"/>
      </w:r>
      <w:r w:rsidR="00D46F62" w:rsidRPr="00EB5B16">
        <w:rPr>
          <w:noProof/>
          <w:lang w:val="en-150"/>
        </w:rPr>
        <w:t>[28]</w:t>
      </w:r>
      <w:r w:rsidR="00E300DB" w:rsidRPr="00EB5B16">
        <w:rPr>
          <w:i/>
          <w:lang w:val="en-150"/>
        </w:rPr>
        <w:fldChar w:fldCharType="end"/>
      </w:r>
      <w:r w:rsidR="00151F2B" w:rsidRPr="00EB5B16">
        <w:rPr>
          <w:lang w:val="en-150"/>
        </w:rPr>
        <w:t>,</w:t>
      </w:r>
      <w:r w:rsidRPr="00EB5B16">
        <w:rPr>
          <w:lang w:val="en-150"/>
        </w:rPr>
        <w:t xml:space="preserve"> the </w:t>
      </w:r>
      <w:proofErr w:type="spellStart"/>
      <w:r w:rsidRPr="00EB5B16">
        <w:rPr>
          <w:i/>
          <w:lang w:val="en-150"/>
        </w:rPr>
        <w:t>BiFPN</w:t>
      </w:r>
      <w:proofErr w:type="spellEnd"/>
      <w:r w:rsidRPr="00EB5B16">
        <w:rPr>
          <w:i/>
          <w:lang w:val="en-150"/>
        </w:rPr>
        <w:t xml:space="preserve"> </w:t>
      </w:r>
      <w:r w:rsidRPr="00EB5B16">
        <w:rPr>
          <w:lang w:val="en-150"/>
        </w:rPr>
        <w:t xml:space="preserve">layer model is </w:t>
      </w:r>
      <w:r w:rsidR="00151F2B" w:rsidRPr="00EB5B16">
        <w:rPr>
          <w:lang w:val="en-150"/>
        </w:rPr>
        <w:t>derived</w:t>
      </w:r>
      <w:r w:rsidRPr="00EB5B16">
        <w:rPr>
          <w:lang w:val="en-150"/>
        </w:rPr>
        <w:t xml:space="preserve"> as shown in </w:t>
      </w:r>
      <w:r w:rsidR="00EB5B16">
        <w:rPr>
          <w:lang w:val="en-150"/>
        </w:rPr>
        <w:fldChar w:fldCharType="begin"/>
      </w:r>
      <w:r w:rsidR="00EB5B16">
        <w:rPr>
          <w:lang w:val="en-150"/>
        </w:rPr>
        <w:instrText xml:space="preserve"> REF _Ref74521814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19</w:t>
      </w:r>
      <w:r w:rsidR="00EB5B16">
        <w:rPr>
          <w:lang w:val="en-150"/>
        </w:rPr>
        <w:fldChar w:fldCharType="end"/>
      </w:r>
      <w:r w:rsidR="00151F2B" w:rsidRPr="00EB5B16">
        <w:rPr>
          <w:lang w:val="en-150"/>
        </w:rPr>
        <w:t xml:space="preserve">. Because of the </w:t>
      </w:r>
      <w:proofErr w:type="spellStart"/>
      <w:r w:rsidR="00151F2B" w:rsidRPr="00EB5B16">
        <w:rPr>
          <w:lang w:val="en-150"/>
        </w:rPr>
        <w:t>upsampling</w:t>
      </w:r>
      <w:proofErr w:type="spellEnd"/>
      <w:r w:rsidR="00151F2B" w:rsidRPr="00EB5B16">
        <w:rPr>
          <w:lang w:val="en-150"/>
        </w:rPr>
        <w:t>/</w:t>
      </w:r>
      <w:proofErr w:type="spellStart"/>
      <w:r w:rsidR="00151F2B" w:rsidRPr="00EB5B16">
        <w:rPr>
          <w:lang w:val="en-150"/>
        </w:rPr>
        <w:t>downsampling</w:t>
      </w:r>
      <w:proofErr w:type="spellEnd"/>
      <w:r w:rsidR="00151F2B" w:rsidRPr="00EB5B16">
        <w:rPr>
          <w:lang w:val="en-150"/>
        </w:rPr>
        <w:t xml:space="preserve"> steps within the pyramids, the features in the aggregated layer and the receiving one should not contribute equally to the output feature, so their addition is weighted by learnable parameters.</w:t>
      </w:r>
    </w:p>
    <w:p w14:paraId="55861394" w14:textId="56A9DAD3" w:rsidR="00FC439E" w:rsidRPr="00EB5B16" w:rsidRDefault="00127D29" w:rsidP="001E7211">
      <w:pPr>
        <w:rPr>
          <w:lang w:val="en-150"/>
        </w:rPr>
      </w:pPr>
      <w:r w:rsidRPr="00EB5B16">
        <w:rPr>
          <w:lang w:val="en-150"/>
        </w:rPr>
        <w:t xml:space="preserve">The scaling of </w:t>
      </w:r>
      <w:proofErr w:type="spellStart"/>
      <w:r w:rsidRPr="00EB5B16">
        <w:rPr>
          <w:lang w:val="en-150"/>
        </w:rPr>
        <w:t>EfficientDet</w:t>
      </w:r>
      <w:proofErr w:type="spellEnd"/>
      <w:r w:rsidRPr="00EB5B16">
        <w:rPr>
          <w:lang w:val="en-150"/>
        </w:rPr>
        <w:t xml:space="preserve"> is performed in a compound manner, meaning that all of its dimensions (depth, width, input resolution) are modified in each of the proposed </w:t>
      </w:r>
      <w:r w:rsidR="00042AC2" w:rsidRPr="00EB5B16">
        <w:rPr>
          <w:lang w:val="en-150"/>
        </w:rPr>
        <w:t>configurations</w:t>
      </w:r>
      <w:r w:rsidRPr="00EB5B16">
        <w:rPr>
          <w:lang w:val="en-150"/>
        </w:rPr>
        <w:t xml:space="preserve"> </w:t>
      </w:r>
      <w:proofErr w:type="spellStart"/>
      <w:r w:rsidRPr="00EB5B16">
        <w:rPr>
          <w:i/>
          <w:lang w:val="en-150"/>
        </w:rPr>
        <w:t>EfficientD</w:t>
      </w:r>
      <w:r w:rsidR="00E95E47" w:rsidRPr="00EB5B16">
        <w:rPr>
          <w:i/>
          <w:lang w:val="en-150"/>
        </w:rPr>
        <w:t>et</w:t>
      </w:r>
      <w:proofErr w:type="spellEnd"/>
      <w:r w:rsidR="00E95E47" w:rsidRPr="00EB5B16">
        <w:rPr>
          <w:i/>
          <w:lang w:val="en-150"/>
        </w:rPr>
        <w:t xml:space="preserve"> </w:t>
      </w:r>
      <w:r w:rsidRPr="00EB5B16">
        <w:rPr>
          <w:i/>
          <w:lang w:val="en-150"/>
        </w:rPr>
        <w:t>D0</w:t>
      </w:r>
      <w:r w:rsidR="00E95E47" w:rsidRPr="00EB5B16">
        <w:rPr>
          <w:i/>
          <w:lang w:val="en-150"/>
        </w:rPr>
        <w:t>-D7</w:t>
      </w:r>
      <w:r w:rsidR="00E95E47" w:rsidRPr="00EB5B16">
        <w:rPr>
          <w:lang w:val="en-150"/>
        </w:rPr>
        <w:t xml:space="preserve">. While the backbone </w:t>
      </w:r>
      <w:proofErr w:type="spellStart"/>
      <w:r w:rsidR="00E95E47" w:rsidRPr="00EB5B16">
        <w:rPr>
          <w:lang w:val="en-150"/>
        </w:rPr>
        <w:t>EfficientNet</w:t>
      </w:r>
      <w:proofErr w:type="spellEnd"/>
      <w:r w:rsidR="00E95E47" w:rsidRPr="00EB5B16">
        <w:rPr>
          <w:lang w:val="en-150"/>
        </w:rPr>
        <w:t xml:space="preserve"> is scalable in itself as shown in </w:t>
      </w:r>
      <w:r w:rsidR="00E300DB" w:rsidRPr="00EB5B16">
        <w:rPr>
          <w:i/>
          <w:lang w:val="en-150"/>
        </w:rPr>
        <w:fldChar w:fldCharType="begin" w:fldLock="1"/>
      </w:r>
      <w:r w:rsidR="00265D76" w:rsidRPr="00EB5B16">
        <w:rPr>
          <w:i/>
          <w:lang w:val="en-150"/>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9]","plainTextFormattedCitation":"[29]","previouslyFormattedCitation":"[29]"},"properties":{"noteIndex":0},"schema":"https://github.com/citation-style-language/schema/raw/master/csl-citation.json"}</w:instrText>
      </w:r>
      <w:r w:rsidR="00E300DB" w:rsidRPr="00EB5B16">
        <w:rPr>
          <w:i/>
          <w:lang w:val="en-150"/>
        </w:rPr>
        <w:fldChar w:fldCharType="separate"/>
      </w:r>
      <w:r w:rsidR="00D46F62" w:rsidRPr="00EB5B16">
        <w:rPr>
          <w:noProof/>
          <w:lang w:val="en-150"/>
        </w:rPr>
        <w:t>[29]</w:t>
      </w:r>
      <w:r w:rsidR="00E300DB" w:rsidRPr="00EB5B16">
        <w:rPr>
          <w:i/>
          <w:lang w:val="en-150"/>
        </w:rPr>
        <w:fldChar w:fldCharType="end"/>
      </w:r>
      <w:r w:rsidR="00E95E47" w:rsidRPr="00EB5B16">
        <w:rPr>
          <w:lang w:val="en-150"/>
        </w:rPr>
        <w:t xml:space="preserve">, the rest of the detector follows a series of scaling rules stated in </w:t>
      </w:r>
      <w:r w:rsidR="00E300DB" w:rsidRPr="00EB5B16">
        <w:rPr>
          <w:i/>
          <w:lang w:val="en-150"/>
        </w:rPr>
        <w:fldChar w:fldCharType="begin" w:fldLock="1"/>
      </w:r>
      <w:r w:rsidR="00265D76" w:rsidRPr="00EB5B16">
        <w:rPr>
          <w:i/>
          <w:lang w:val="en-150"/>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val="en-150"/>
        </w:rPr>
        <w:fldChar w:fldCharType="separate"/>
      </w:r>
      <w:r w:rsidR="00D46F62" w:rsidRPr="00EB5B16">
        <w:rPr>
          <w:noProof/>
          <w:lang w:val="en-150"/>
        </w:rPr>
        <w:t>[28]</w:t>
      </w:r>
      <w:r w:rsidR="00E300DB" w:rsidRPr="00EB5B16">
        <w:rPr>
          <w:i/>
          <w:lang w:val="en-150"/>
        </w:rPr>
        <w:fldChar w:fldCharType="end"/>
      </w:r>
      <w:r w:rsidR="00E95E47" w:rsidRPr="00EB5B16">
        <w:rPr>
          <w:lang w:val="en-150"/>
        </w:rPr>
        <w:t xml:space="preserve">. Towards this work, it is more convenient to show the features of each particular model scale, and thus they are displayed in </w:t>
      </w:r>
      <w:r w:rsidR="00EB5B16">
        <w:rPr>
          <w:lang w:val="en-150"/>
        </w:rPr>
        <w:fldChar w:fldCharType="begin"/>
      </w:r>
      <w:r w:rsidR="00EB5B16">
        <w:rPr>
          <w:lang w:val="en-150"/>
        </w:rPr>
        <w:instrText xml:space="preserve"> REF _Ref74521874 \h </w:instrText>
      </w:r>
      <w:r w:rsidR="00EB5B16">
        <w:rPr>
          <w:lang w:val="en-150"/>
        </w:rPr>
      </w:r>
      <w:r w:rsidR="00EB5B16">
        <w:rPr>
          <w:lang w:val="en-150"/>
        </w:rPr>
        <w:fldChar w:fldCharType="separate"/>
      </w:r>
      <w:r w:rsidR="00452B2C" w:rsidRPr="00EB5B16">
        <w:rPr>
          <w:lang w:val="en-150"/>
        </w:rPr>
        <w:t xml:space="preserve">Figure </w:t>
      </w:r>
      <w:r w:rsidR="00452B2C">
        <w:rPr>
          <w:noProof/>
          <w:lang w:val="en-150"/>
        </w:rPr>
        <w:t>20</w:t>
      </w:r>
      <w:r w:rsidR="00EB5B16">
        <w:rPr>
          <w:lang w:val="en-150"/>
        </w:rPr>
        <w:fldChar w:fldCharType="end"/>
      </w:r>
      <w:r w:rsidR="00E95E47" w:rsidRPr="00EB5B16">
        <w:rPr>
          <w:lang w:val="en-150"/>
        </w:rPr>
        <w:t>.</w:t>
      </w:r>
    </w:p>
    <w:p w14:paraId="13A9F281" w14:textId="77777777" w:rsidR="00FC439E" w:rsidRPr="00EB5B16" w:rsidRDefault="005F15E7" w:rsidP="00BF7428">
      <w:pPr>
        <w:pStyle w:val="ListParagraph"/>
        <w:ind w:left="0" w:firstLine="0"/>
        <w:jc w:val="center"/>
        <w:rPr>
          <w:lang w:val="en-150"/>
        </w:rPr>
      </w:pPr>
      <w:r w:rsidRPr="00EB5B16">
        <w:rPr>
          <w:noProof/>
          <w:lang w:val="en-150" w:eastAsia="en-US"/>
        </w:rPr>
        <w:lastRenderedPageBreak/>
        <w:drawing>
          <wp:inline distT="0" distB="0" distL="0" distR="0" wp14:anchorId="751988B1" wp14:editId="383BA61F">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41B07BD" w:rsidR="00151F2B" w:rsidRPr="00EB5B16" w:rsidRDefault="00DD688C" w:rsidP="00151F2B">
      <w:pPr>
        <w:pStyle w:val="Caption"/>
        <w:spacing w:after="0"/>
        <w:ind w:firstLine="0"/>
        <w:rPr>
          <w:lang w:val="en-150"/>
        </w:rPr>
      </w:pPr>
      <w:bookmarkStart w:id="102" w:name="_Ref74521874"/>
      <w:bookmarkStart w:id="103" w:name="_Toc7457219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0</w:t>
      </w:r>
      <w:r w:rsidRPr="00EB5B16">
        <w:rPr>
          <w:lang w:val="en-150"/>
        </w:rPr>
        <w:fldChar w:fldCharType="end"/>
      </w:r>
      <w:bookmarkEnd w:id="102"/>
      <w:r w:rsidR="00151F2B" w:rsidRPr="00EB5B16">
        <w:rPr>
          <w:lang w:val="en-150"/>
        </w:rPr>
        <w:t xml:space="preserve">: </w:t>
      </w:r>
      <w:r w:rsidR="00653202" w:rsidRPr="00EB5B16">
        <w:rPr>
          <w:lang w:val="en-150"/>
        </w:rPr>
        <w:t xml:space="preserve">Scaling configurations for </w:t>
      </w:r>
      <w:r w:rsidR="00A30F52" w:rsidRPr="00EB5B16">
        <w:rPr>
          <w:lang w:val="en-150"/>
        </w:rPr>
        <w:t xml:space="preserve">the detector family </w:t>
      </w:r>
      <w:proofErr w:type="spellStart"/>
      <w:r w:rsidR="00653202" w:rsidRPr="00EB5B16">
        <w:rPr>
          <w:lang w:val="en-150"/>
        </w:rPr>
        <w:t>EfficientDet</w:t>
      </w:r>
      <w:proofErr w:type="spellEnd"/>
      <w:r w:rsidR="00653202" w:rsidRPr="00EB5B16">
        <w:rPr>
          <w:lang w:val="en-150"/>
        </w:rPr>
        <w:t xml:space="preserve"> D0-D7</w:t>
      </w:r>
      <w:bookmarkEnd w:id="103"/>
      <w:r w:rsidR="00151F2B" w:rsidRPr="00EB5B16">
        <w:rPr>
          <w:lang w:val="en-150"/>
        </w:rPr>
        <w:t xml:space="preserve"> </w:t>
      </w:r>
    </w:p>
    <w:p w14:paraId="2E5BD5E4" w14:textId="22B187A5" w:rsidR="00151F2B" w:rsidRPr="00EB5B16" w:rsidRDefault="00151F2B" w:rsidP="00151F2B">
      <w:pPr>
        <w:pStyle w:val="Caption"/>
        <w:ind w:firstLine="0"/>
        <w:rPr>
          <w:lang w:val="en-150"/>
        </w:rPr>
      </w:pPr>
      <w:r w:rsidRPr="00EB5B16">
        <w:rPr>
          <w:lang w:val="en-150"/>
        </w:rPr>
        <w:t xml:space="preserve">Source: </w:t>
      </w:r>
      <w:r w:rsidR="00E300DB" w:rsidRPr="00EB5B16">
        <w:rPr>
          <w:i/>
          <w:lang w:val="en-150"/>
        </w:rPr>
        <w:fldChar w:fldCharType="begin" w:fldLock="1"/>
      </w:r>
      <w:r w:rsidR="00265D76" w:rsidRPr="00EB5B16">
        <w:rPr>
          <w:i/>
          <w:lang w:val="en-150"/>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plainTextFormattedCitation":"[28]","previouslyFormattedCitation":"[28]"},"properties":{"noteIndex":0},"schema":"https://github.com/citation-style-language/schema/raw/master/csl-citation.json"}</w:instrText>
      </w:r>
      <w:r w:rsidR="00E300DB" w:rsidRPr="00EB5B16">
        <w:rPr>
          <w:i/>
          <w:lang w:val="en-150"/>
        </w:rPr>
        <w:fldChar w:fldCharType="separate"/>
      </w:r>
      <w:r w:rsidR="00D46F62" w:rsidRPr="00EB5B16">
        <w:rPr>
          <w:b w:val="0"/>
          <w:noProof/>
          <w:lang w:val="en-150"/>
        </w:rPr>
        <w:t>[28]</w:t>
      </w:r>
      <w:r w:rsidR="00E300DB" w:rsidRPr="00EB5B16">
        <w:rPr>
          <w:i/>
          <w:lang w:val="en-150"/>
        </w:rPr>
        <w:fldChar w:fldCharType="end"/>
      </w:r>
    </w:p>
    <w:p w14:paraId="14294740" w14:textId="77777777" w:rsidR="00FD5C5B" w:rsidRPr="00EB5B16" w:rsidRDefault="00FD5C5B" w:rsidP="005C53BD">
      <w:pPr>
        <w:pStyle w:val="Heading3"/>
        <w:jc w:val="left"/>
        <w:rPr>
          <w:lang w:val="en-150"/>
        </w:rPr>
      </w:pPr>
      <w:bookmarkStart w:id="104" w:name="_Toc74572086"/>
      <w:r w:rsidRPr="00EB5B16">
        <w:rPr>
          <w:lang w:val="en-150"/>
        </w:rPr>
        <w:t>YOLOv4</w:t>
      </w:r>
      <w:r w:rsidR="005A260F" w:rsidRPr="00EB5B16">
        <w:rPr>
          <w:lang w:val="en-150"/>
        </w:rPr>
        <w:t xml:space="preserve"> (2020)</w:t>
      </w:r>
      <w:bookmarkEnd w:id="104"/>
    </w:p>
    <w:p w14:paraId="0E9F174D" w14:textId="01A6FA09" w:rsidR="00610E08" w:rsidRPr="00EB5B16" w:rsidRDefault="00210A0F" w:rsidP="005A260F">
      <w:pPr>
        <w:rPr>
          <w:lang w:val="en-150"/>
        </w:rPr>
      </w:pPr>
      <w:r w:rsidRPr="00EB5B16">
        <w:rPr>
          <w:i/>
          <w:lang w:val="en-150"/>
        </w:rPr>
        <w:t xml:space="preserve">YOLOv4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noProof/>
          <w:lang w:val="en-150"/>
        </w:rPr>
        <w:t>[33]</w:t>
      </w:r>
      <w:r w:rsidR="00BE338E" w:rsidRPr="00EB5B16">
        <w:rPr>
          <w:i/>
          <w:lang w:val="en-150"/>
        </w:rPr>
        <w:fldChar w:fldCharType="end"/>
      </w:r>
      <w:r w:rsidR="00BE338E" w:rsidRPr="00EB5B16">
        <w:rPr>
          <w:i/>
          <w:lang w:val="en-150"/>
        </w:rPr>
        <w:t xml:space="preserve"> </w:t>
      </w:r>
      <w:r w:rsidRPr="00EB5B16">
        <w:rPr>
          <w:lang w:val="en-150"/>
        </w:rPr>
        <w:t xml:space="preserve">is an upgrade made over the YOLO concept by Alexey </w:t>
      </w:r>
      <w:proofErr w:type="spellStart"/>
      <w:r w:rsidRPr="00EB5B16">
        <w:rPr>
          <w:lang w:val="en-150"/>
        </w:rPr>
        <w:t>Bochkovskiy</w:t>
      </w:r>
      <w:proofErr w:type="spellEnd"/>
      <w:r w:rsidRPr="00EB5B16">
        <w:rPr>
          <w:lang w:val="en-150"/>
        </w:rPr>
        <w:t xml:space="preserve"> </w:t>
      </w:r>
      <w:r w:rsidR="00610E08" w:rsidRPr="00EB5B16">
        <w:rPr>
          <w:lang w:val="en-150"/>
        </w:rPr>
        <w:t>(</w:t>
      </w:r>
      <w:proofErr w:type="spellStart"/>
      <w:r w:rsidRPr="00EB5B16">
        <w:rPr>
          <w:i/>
          <w:lang w:val="en-150"/>
        </w:rPr>
        <w:t>AlexeyAB</w:t>
      </w:r>
      <w:proofErr w:type="spellEnd"/>
      <w:r w:rsidR="00610E08" w:rsidRPr="00EB5B16">
        <w:rPr>
          <w:i/>
          <w:lang w:val="en-150"/>
        </w:rPr>
        <w:t>)</w:t>
      </w:r>
      <w:r w:rsidRPr="00EB5B16">
        <w:rPr>
          <w:lang w:val="en-150"/>
        </w:rPr>
        <w:t xml:space="preserve">, whose extensive work has included </w:t>
      </w:r>
      <w:r w:rsidR="00610E08" w:rsidRPr="00EB5B16">
        <w:rPr>
          <w:lang w:val="en-150"/>
        </w:rPr>
        <w:t>forking an</w:t>
      </w:r>
      <w:r w:rsidRPr="00EB5B16">
        <w:rPr>
          <w:lang w:val="en-150"/>
        </w:rPr>
        <w:t xml:space="preserve"> improving the original </w:t>
      </w:r>
      <w:r w:rsidR="00C203BA">
        <w:rPr>
          <w:i/>
          <w:lang w:val="en-US"/>
        </w:rPr>
        <w:t>D</w:t>
      </w:r>
      <w:proofErr w:type="spellStart"/>
      <w:r w:rsidRPr="00EB5B16">
        <w:rPr>
          <w:i/>
          <w:lang w:val="en-150"/>
        </w:rPr>
        <w:t>arknet</w:t>
      </w:r>
      <w:proofErr w:type="spellEnd"/>
      <w:r w:rsidRPr="00EB5B16">
        <w:rPr>
          <w:i/>
          <w:lang w:val="en-150"/>
        </w:rPr>
        <w:t xml:space="preserve"> </w:t>
      </w:r>
      <w:r w:rsidRPr="00EB5B16">
        <w:rPr>
          <w:lang w:val="en-150"/>
        </w:rPr>
        <w:t xml:space="preserve">published by </w:t>
      </w:r>
      <w:r w:rsidR="00610E08" w:rsidRPr="00EB5B16">
        <w:rPr>
          <w:lang w:val="en-150"/>
        </w:rPr>
        <w:t>Joseph Redmon (</w:t>
      </w:r>
      <w:proofErr w:type="spellStart"/>
      <w:r w:rsidRPr="00EB5B16">
        <w:rPr>
          <w:i/>
          <w:lang w:val="en-150"/>
        </w:rPr>
        <w:t>pjreddie</w:t>
      </w:r>
      <w:proofErr w:type="spellEnd"/>
      <w:r w:rsidR="00610E08" w:rsidRPr="00EB5B16">
        <w:rPr>
          <w:i/>
          <w:lang w:val="en-150"/>
        </w:rPr>
        <w:t>)</w:t>
      </w:r>
      <w:r w:rsidRPr="00EB5B16">
        <w:rPr>
          <w:i/>
          <w:lang w:val="en-150"/>
        </w:rPr>
        <w:t xml:space="preserve"> </w:t>
      </w:r>
      <w:r w:rsidRPr="00EB5B16">
        <w:rPr>
          <w:lang w:val="en-150"/>
        </w:rPr>
        <w:t>when the original YOLO was released.</w:t>
      </w:r>
      <w:r w:rsidR="006A6EDF" w:rsidRPr="00EB5B16">
        <w:rPr>
          <w:lang w:val="en-150"/>
        </w:rPr>
        <w:t xml:space="preserve"> Joseph Redmon was also responsible for the upgrades on the original YOLO: YOLOv2 </w:t>
      </w:r>
      <w:r w:rsidR="00BE338E" w:rsidRPr="00EB5B16">
        <w:rPr>
          <w:lang w:val="en-150"/>
        </w:rPr>
        <w:fldChar w:fldCharType="begin" w:fldLock="1"/>
      </w:r>
      <w:r w:rsidR="00265D76" w:rsidRPr="00EB5B16">
        <w:rPr>
          <w:lang w:val="en-150"/>
        </w:rPr>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4]","plainTextFormattedCitation":"[24]","previouslyFormattedCitation":"[24]"},"properties":{"noteIndex":0},"schema":"https://github.com/citation-style-language/schema/raw/master/csl-citation.json"}</w:instrText>
      </w:r>
      <w:r w:rsidR="00BE338E" w:rsidRPr="00EB5B16">
        <w:rPr>
          <w:lang w:val="en-150"/>
        </w:rPr>
        <w:fldChar w:fldCharType="separate"/>
      </w:r>
      <w:r w:rsidR="00D46F62" w:rsidRPr="00EB5B16">
        <w:rPr>
          <w:noProof/>
          <w:lang w:val="en-150"/>
        </w:rPr>
        <w:t>[24]</w:t>
      </w:r>
      <w:r w:rsidR="00BE338E" w:rsidRPr="00EB5B16">
        <w:rPr>
          <w:lang w:val="en-150"/>
        </w:rPr>
        <w:fldChar w:fldCharType="end"/>
      </w:r>
      <w:r w:rsidR="006A6EDF" w:rsidRPr="00EB5B16">
        <w:rPr>
          <w:lang w:val="en-150"/>
        </w:rPr>
        <w:t xml:space="preserve">, YOLO9000 </w:t>
      </w:r>
      <w:r w:rsidR="00BE338E" w:rsidRPr="00EB5B16">
        <w:rPr>
          <w:lang w:val="en-150"/>
        </w:rPr>
        <w:fldChar w:fldCharType="begin" w:fldLock="1"/>
      </w:r>
      <w:r w:rsidR="00265D76" w:rsidRPr="00EB5B16">
        <w:rPr>
          <w:lang w:val="en-150"/>
        </w:rPr>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4]","plainTextFormattedCitation":"[24]","previouslyFormattedCitation":"[24]"},"properties":{"noteIndex":0},"schema":"https://github.com/citation-style-language/schema/raw/master/csl-citation.json"}</w:instrText>
      </w:r>
      <w:r w:rsidR="00BE338E" w:rsidRPr="00EB5B16">
        <w:rPr>
          <w:lang w:val="en-150"/>
        </w:rPr>
        <w:fldChar w:fldCharType="separate"/>
      </w:r>
      <w:r w:rsidR="00D46F62" w:rsidRPr="00EB5B16">
        <w:rPr>
          <w:noProof/>
          <w:lang w:val="en-150"/>
        </w:rPr>
        <w:t>[24]</w:t>
      </w:r>
      <w:r w:rsidR="00BE338E" w:rsidRPr="00EB5B16">
        <w:rPr>
          <w:lang w:val="en-150"/>
        </w:rPr>
        <w:fldChar w:fldCharType="end"/>
      </w:r>
      <w:r w:rsidR="006A6EDF" w:rsidRPr="00EB5B16">
        <w:rPr>
          <w:lang w:val="en-150"/>
        </w:rPr>
        <w:t xml:space="preserve"> and YOLOv3 </w:t>
      </w:r>
      <w:r w:rsidR="00BE338E" w:rsidRPr="00EB5B16">
        <w:rPr>
          <w:lang w:val="en-150"/>
        </w:rPr>
        <w:fldChar w:fldCharType="begin" w:fldLock="1"/>
      </w:r>
      <w:r w:rsidR="00265D76" w:rsidRPr="00EB5B16">
        <w:rPr>
          <w:lang w:val="en-150"/>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5]","plainTextFormattedCitation":"[25]","previouslyFormattedCitation":"[25]"},"properties":{"noteIndex":0},"schema":"https://github.com/citation-style-language/schema/raw/master/csl-citation.json"}</w:instrText>
      </w:r>
      <w:r w:rsidR="00BE338E" w:rsidRPr="00EB5B16">
        <w:rPr>
          <w:lang w:val="en-150"/>
        </w:rPr>
        <w:fldChar w:fldCharType="separate"/>
      </w:r>
      <w:r w:rsidR="00D46F62" w:rsidRPr="00EB5B16">
        <w:rPr>
          <w:noProof/>
          <w:lang w:val="en-150"/>
        </w:rPr>
        <w:t>[25]</w:t>
      </w:r>
      <w:r w:rsidR="00BE338E" w:rsidRPr="00EB5B16">
        <w:rPr>
          <w:lang w:val="en-150"/>
        </w:rPr>
        <w:fldChar w:fldCharType="end"/>
      </w:r>
      <w:r w:rsidR="006A6EDF" w:rsidRPr="00EB5B16">
        <w:rPr>
          <w:lang w:val="en-150"/>
        </w:rPr>
        <w:t xml:space="preserve">. </w:t>
      </w:r>
      <w:r w:rsidR="00610E08" w:rsidRPr="00EB5B16">
        <w:rPr>
          <w:lang w:val="en-150"/>
        </w:rPr>
        <w:t>The official implementation of YOLOv4</w:t>
      </w:r>
      <w:r w:rsidR="00BE338E" w:rsidRPr="00EB5B16">
        <w:rPr>
          <w:lang w:val="en-150"/>
        </w:rPr>
        <w:t>, as well as the</w:t>
      </w:r>
      <w:r w:rsidR="00610E08" w:rsidRPr="00EB5B16">
        <w:rPr>
          <w:lang w:val="en-150"/>
        </w:rPr>
        <w:t xml:space="preserve"> upgraded backwards-compatible version of Darknet</w:t>
      </w:r>
      <w:r w:rsidR="00BE338E" w:rsidRPr="00EB5B16">
        <w:rPr>
          <w:lang w:val="en-150"/>
        </w:rPr>
        <w:t xml:space="preserve">, is available at </w:t>
      </w:r>
      <w:r w:rsidR="00BE338E" w:rsidRPr="00EB5B16">
        <w:rPr>
          <w:lang w:val="en-150"/>
        </w:rPr>
        <w:fldChar w:fldCharType="begin" w:fldLock="1"/>
      </w:r>
      <w:r w:rsidR="00265D76"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BE338E" w:rsidRPr="00EB5B16">
        <w:rPr>
          <w:lang w:val="en-150"/>
        </w:rPr>
        <w:fldChar w:fldCharType="separate"/>
      </w:r>
      <w:r w:rsidR="00D46F62" w:rsidRPr="00EB5B16">
        <w:rPr>
          <w:noProof/>
          <w:lang w:val="en-150"/>
        </w:rPr>
        <w:t>[34]</w:t>
      </w:r>
      <w:r w:rsidR="00BE338E" w:rsidRPr="00EB5B16">
        <w:rPr>
          <w:lang w:val="en-150"/>
        </w:rPr>
        <w:fldChar w:fldCharType="end"/>
      </w:r>
      <w:r w:rsidR="00610E08" w:rsidRPr="00EB5B16">
        <w:rPr>
          <w:lang w:val="en-150"/>
        </w:rPr>
        <w:t xml:space="preserve">. The research paper in which YOLOv4 is introduced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noProof/>
          <w:lang w:val="en-150"/>
        </w:rPr>
        <w:t>[33]</w:t>
      </w:r>
      <w:r w:rsidR="00BE338E" w:rsidRPr="00EB5B16">
        <w:rPr>
          <w:i/>
          <w:lang w:val="en-150"/>
        </w:rPr>
        <w:fldChar w:fldCharType="end"/>
      </w:r>
      <w:r w:rsidR="00610E08" w:rsidRPr="00EB5B16">
        <w:rPr>
          <w:lang w:val="en-150"/>
        </w:rPr>
        <w:t xml:space="preserve"> performs a very deep review on techniques that have been published so far and are believed to improve object detection performance, later performing ablation studies to define the optimal architecture for YOLOv4</w:t>
      </w:r>
      <w:r w:rsidR="001300E0" w:rsidRPr="00EB5B16">
        <w:rPr>
          <w:lang w:val="en-150"/>
        </w:rPr>
        <w:t>, which allows for high-quality detections and training on consumer-grade GPUs.</w:t>
      </w:r>
    </w:p>
    <w:p w14:paraId="084DAF88" w14:textId="112E1C4A" w:rsidR="009E26DB" w:rsidRPr="00EB5B16" w:rsidRDefault="00E03863" w:rsidP="005A260F">
      <w:pPr>
        <w:rPr>
          <w:lang w:val="en-150"/>
        </w:rPr>
      </w:pPr>
      <w:r w:rsidRPr="00EB5B16">
        <w:rPr>
          <w:lang w:val="en-150"/>
        </w:rPr>
        <w:t xml:space="preserve">In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noProof/>
          <w:lang w:val="en-150"/>
        </w:rPr>
        <w:t>[33]</w:t>
      </w:r>
      <w:r w:rsidR="00BE338E" w:rsidRPr="00EB5B16">
        <w:rPr>
          <w:i/>
          <w:lang w:val="en-150"/>
        </w:rPr>
        <w:fldChar w:fldCharType="end"/>
      </w:r>
      <w:r w:rsidRPr="00EB5B16">
        <w:rPr>
          <w:lang w:val="en-150"/>
        </w:rPr>
        <w:t>, an</w:t>
      </w:r>
      <w:r w:rsidR="009E26DB" w:rsidRPr="00EB5B16">
        <w:rPr>
          <w:lang w:val="en-150"/>
        </w:rPr>
        <w:t xml:space="preserve"> essential </w:t>
      </w:r>
      <w:r w:rsidR="00794A30" w:rsidRPr="00EB5B16">
        <w:rPr>
          <w:lang w:val="en-150"/>
        </w:rPr>
        <w:t>structure</w:t>
      </w:r>
      <w:r w:rsidR="009E26DB" w:rsidRPr="00EB5B16">
        <w:rPr>
          <w:lang w:val="en-150"/>
        </w:rPr>
        <w:t xml:space="preserve"> </w:t>
      </w:r>
      <w:r w:rsidRPr="00EB5B16">
        <w:rPr>
          <w:lang w:val="en-150"/>
        </w:rPr>
        <w:t>for a generic</w:t>
      </w:r>
      <w:r w:rsidR="009E26DB" w:rsidRPr="00EB5B16">
        <w:rPr>
          <w:lang w:val="en-150"/>
        </w:rPr>
        <w:t xml:space="preserve"> state-of-the-art object </w:t>
      </w:r>
      <w:r w:rsidRPr="00EB5B16">
        <w:rPr>
          <w:lang w:val="en-150"/>
        </w:rPr>
        <w:t>detector</w:t>
      </w:r>
      <w:r w:rsidR="009E26DB" w:rsidRPr="00EB5B16">
        <w:rPr>
          <w:lang w:val="en-150"/>
        </w:rPr>
        <w:t xml:space="preserve"> </w:t>
      </w:r>
      <w:r w:rsidRPr="00EB5B16">
        <w:rPr>
          <w:lang w:val="en-150"/>
        </w:rPr>
        <w:t>is proposed as a sequence of the following items, a graphica</w:t>
      </w:r>
      <w:r w:rsidR="00794A30" w:rsidRPr="00EB5B16">
        <w:rPr>
          <w:lang w:val="en-150"/>
        </w:rPr>
        <w:t>l representation</w:t>
      </w:r>
      <w:r w:rsidRPr="00EB5B16">
        <w:rPr>
          <w:lang w:val="en-150"/>
        </w:rPr>
        <w:t xml:space="preserve"> of which is</w:t>
      </w:r>
      <w:r w:rsidR="00794A30" w:rsidRPr="00EB5B16">
        <w:rPr>
          <w:lang w:val="en-150"/>
        </w:rPr>
        <w:t xml:space="preserve"> shown in </w:t>
      </w:r>
      <w:r w:rsidR="00317BF3">
        <w:rPr>
          <w:lang w:val="en-150"/>
        </w:rPr>
        <w:fldChar w:fldCharType="begin"/>
      </w:r>
      <w:r w:rsidR="00317BF3">
        <w:rPr>
          <w:lang w:val="en-150"/>
        </w:rPr>
        <w:instrText xml:space="preserve"> REF _Ref74522024 \h </w:instrText>
      </w:r>
      <w:r w:rsidR="00317BF3">
        <w:rPr>
          <w:lang w:val="en-150"/>
        </w:rPr>
      </w:r>
      <w:r w:rsidR="00317BF3">
        <w:rPr>
          <w:lang w:val="en-150"/>
        </w:rPr>
        <w:fldChar w:fldCharType="separate"/>
      </w:r>
      <w:r w:rsidR="00452B2C" w:rsidRPr="00EB5B16">
        <w:rPr>
          <w:lang w:val="en-150"/>
        </w:rPr>
        <w:t xml:space="preserve">Figure </w:t>
      </w:r>
      <w:r w:rsidR="00452B2C">
        <w:rPr>
          <w:noProof/>
          <w:lang w:val="en-150"/>
        </w:rPr>
        <w:t>21</w:t>
      </w:r>
      <w:r w:rsidR="00317BF3">
        <w:rPr>
          <w:lang w:val="en-150"/>
        </w:rPr>
        <w:fldChar w:fldCharType="end"/>
      </w:r>
      <w:r w:rsidR="009E26DB" w:rsidRPr="00EB5B16">
        <w:rPr>
          <w:lang w:val="en-150"/>
        </w:rPr>
        <w:t xml:space="preserve">: </w:t>
      </w:r>
    </w:p>
    <w:p w14:paraId="27539D9E" w14:textId="77777777" w:rsidR="00794A30" w:rsidRPr="00EB5B16" w:rsidRDefault="00794A30" w:rsidP="00EB693E">
      <w:pPr>
        <w:pStyle w:val="ListParagraph"/>
        <w:numPr>
          <w:ilvl w:val="0"/>
          <w:numId w:val="66"/>
        </w:numPr>
        <w:rPr>
          <w:lang w:val="en-150"/>
        </w:rPr>
      </w:pPr>
      <w:r w:rsidRPr="00C203BA">
        <w:rPr>
          <w:b/>
          <w:bCs/>
          <w:i/>
          <w:lang w:val="en-150"/>
        </w:rPr>
        <w:t>Input</w:t>
      </w:r>
      <w:r w:rsidRPr="00EB5B16">
        <w:rPr>
          <w:lang w:val="en-150"/>
        </w:rPr>
        <w:t>: Typically an image, but can also be patches of a picture... etc.</w:t>
      </w:r>
    </w:p>
    <w:p w14:paraId="4DD28C7E" w14:textId="77777777" w:rsidR="00794A30" w:rsidRPr="00EB5B16" w:rsidRDefault="00794A30" w:rsidP="00EB693E">
      <w:pPr>
        <w:pStyle w:val="ListParagraph"/>
        <w:numPr>
          <w:ilvl w:val="0"/>
          <w:numId w:val="66"/>
        </w:numPr>
        <w:rPr>
          <w:lang w:val="en-150"/>
        </w:rPr>
      </w:pPr>
      <w:r w:rsidRPr="00C203BA">
        <w:rPr>
          <w:b/>
          <w:bCs/>
          <w:i/>
          <w:lang w:val="en-150"/>
        </w:rPr>
        <w:t>Backbone</w:t>
      </w:r>
      <w:r w:rsidRPr="00EB5B16">
        <w:rPr>
          <w:lang w:val="en-150"/>
        </w:rPr>
        <w:t xml:space="preserve">: Convolutional model meant to extract a set of features. </w:t>
      </w:r>
    </w:p>
    <w:p w14:paraId="21648C4D" w14:textId="77777777" w:rsidR="00794A30" w:rsidRPr="00EB5B16" w:rsidRDefault="00794A30" w:rsidP="00EB693E">
      <w:pPr>
        <w:pStyle w:val="ListParagraph"/>
        <w:numPr>
          <w:ilvl w:val="0"/>
          <w:numId w:val="66"/>
        </w:numPr>
        <w:rPr>
          <w:lang w:val="en-150"/>
        </w:rPr>
      </w:pPr>
      <w:r w:rsidRPr="00C203BA">
        <w:rPr>
          <w:b/>
          <w:bCs/>
          <w:i/>
          <w:lang w:val="en-150"/>
        </w:rPr>
        <w:t>Neck</w:t>
      </w:r>
      <w:r w:rsidRPr="00EB5B16">
        <w:rPr>
          <w:lang w:val="en-150"/>
        </w:rPr>
        <w:t xml:space="preserve">: Performs additional tasks complementary to feature extraction, for instance feature aggregation. </w:t>
      </w:r>
    </w:p>
    <w:p w14:paraId="2967273D" w14:textId="77777777" w:rsidR="00794A30" w:rsidRPr="00EB5B16" w:rsidRDefault="00794A30" w:rsidP="00EB693E">
      <w:pPr>
        <w:pStyle w:val="ListParagraph"/>
        <w:numPr>
          <w:ilvl w:val="0"/>
          <w:numId w:val="66"/>
        </w:numPr>
        <w:rPr>
          <w:lang w:val="en-150"/>
        </w:rPr>
      </w:pPr>
      <w:r w:rsidRPr="00C203BA">
        <w:rPr>
          <w:b/>
          <w:bCs/>
          <w:i/>
          <w:lang w:val="en-150"/>
        </w:rPr>
        <w:t>Head</w:t>
      </w:r>
      <w:r w:rsidRPr="00EB5B16">
        <w:rPr>
          <w:lang w:val="en-150"/>
        </w:rPr>
        <w:t xml:space="preserve">: Responsible for actually predicting bounding boxes and classes. </w:t>
      </w:r>
    </w:p>
    <w:p w14:paraId="75590AA6" w14:textId="77777777" w:rsidR="00794A30" w:rsidRPr="00EB5B16" w:rsidRDefault="00794A30" w:rsidP="00EB693E">
      <w:pPr>
        <w:pStyle w:val="ListParagraph"/>
        <w:numPr>
          <w:ilvl w:val="1"/>
          <w:numId w:val="66"/>
        </w:numPr>
        <w:rPr>
          <w:lang w:val="en-150"/>
        </w:rPr>
      </w:pPr>
      <w:r w:rsidRPr="00C203BA">
        <w:rPr>
          <w:b/>
          <w:bCs/>
          <w:lang w:val="en-150"/>
        </w:rPr>
        <w:t>Dense prediction</w:t>
      </w:r>
      <w:r w:rsidRPr="00EB5B16">
        <w:rPr>
          <w:lang w:val="en-150"/>
        </w:rPr>
        <w:t>:</w:t>
      </w:r>
      <w:r w:rsidR="00E03863" w:rsidRPr="00EB5B16">
        <w:rPr>
          <w:lang w:val="en-150"/>
        </w:rPr>
        <w:t xml:space="preserve"> Makes the prediction for bounding boxes. If the model is single-stage, also predicts the class.</w:t>
      </w:r>
    </w:p>
    <w:p w14:paraId="73FA8B0C" w14:textId="77777777" w:rsidR="006A6EDF" w:rsidRPr="00EB5B16" w:rsidRDefault="00794A30" w:rsidP="00EB693E">
      <w:pPr>
        <w:pStyle w:val="ListParagraph"/>
        <w:numPr>
          <w:ilvl w:val="1"/>
          <w:numId w:val="66"/>
        </w:numPr>
        <w:spacing w:after="240"/>
        <w:rPr>
          <w:lang w:val="en-150"/>
        </w:rPr>
      </w:pPr>
      <w:r w:rsidRPr="00C203BA">
        <w:rPr>
          <w:b/>
          <w:bCs/>
          <w:lang w:val="en-150"/>
        </w:rPr>
        <w:t>Sparse prediction</w:t>
      </w:r>
      <w:r w:rsidRPr="00EB5B16">
        <w:rPr>
          <w:lang w:val="en-150"/>
        </w:rPr>
        <w:t>:</w:t>
      </w:r>
      <w:r w:rsidR="00E03863" w:rsidRPr="00EB5B16">
        <w:rPr>
          <w:lang w:val="en-150"/>
        </w:rPr>
        <w:t xml:space="preserve"> Only in two-stage models, classifies the bounding boxes proposed at the Dense predictions step.</w:t>
      </w:r>
    </w:p>
    <w:p w14:paraId="6DB5383A" w14:textId="24CC2906" w:rsidR="00E03863" w:rsidRPr="00EB5B16" w:rsidRDefault="00E03863" w:rsidP="00E03863">
      <w:pPr>
        <w:rPr>
          <w:lang w:val="en-150"/>
        </w:rPr>
      </w:pPr>
      <w:r w:rsidRPr="00EB5B16">
        <w:rPr>
          <w:lang w:val="en-150"/>
        </w:rPr>
        <w:t xml:space="preserve">Furthermore, the following concepts are also defined in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noProof/>
          <w:lang w:val="en-150"/>
        </w:rPr>
        <w:t>[33]</w:t>
      </w:r>
      <w:r w:rsidR="00BE338E" w:rsidRPr="00EB5B16">
        <w:rPr>
          <w:i/>
          <w:lang w:val="en-150"/>
        </w:rPr>
        <w:fldChar w:fldCharType="end"/>
      </w:r>
      <w:r w:rsidRPr="00EB5B16">
        <w:rPr>
          <w:lang w:val="en-150"/>
        </w:rPr>
        <w:t>:</w:t>
      </w:r>
    </w:p>
    <w:p w14:paraId="5C3B066D" w14:textId="77777777" w:rsidR="00657DC6" w:rsidRPr="00EB5B16" w:rsidRDefault="00657DC6" w:rsidP="00EB693E">
      <w:pPr>
        <w:pStyle w:val="ListParagraph"/>
        <w:numPr>
          <w:ilvl w:val="0"/>
          <w:numId w:val="67"/>
        </w:numPr>
        <w:rPr>
          <w:lang w:val="en-150"/>
        </w:rPr>
      </w:pPr>
      <w:r w:rsidRPr="00C203BA">
        <w:rPr>
          <w:b/>
          <w:bCs/>
          <w:i/>
          <w:lang w:val="en-150"/>
        </w:rPr>
        <w:t>Bag of freebies</w:t>
      </w:r>
      <w:r w:rsidR="00CC6D83" w:rsidRPr="00C203BA">
        <w:rPr>
          <w:b/>
          <w:bCs/>
          <w:i/>
          <w:lang w:val="en-150"/>
        </w:rPr>
        <w:t xml:space="preserve"> </w:t>
      </w:r>
      <w:r w:rsidR="00CC6D83" w:rsidRPr="00C203BA">
        <w:rPr>
          <w:b/>
          <w:bCs/>
          <w:lang w:val="en-150"/>
        </w:rPr>
        <w:t>(</w:t>
      </w:r>
      <w:proofErr w:type="spellStart"/>
      <w:r w:rsidR="00CC6D83" w:rsidRPr="00C203BA">
        <w:rPr>
          <w:b/>
          <w:bCs/>
          <w:i/>
          <w:lang w:val="en-150"/>
        </w:rPr>
        <w:t>BoF</w:t>
      </w:r>
      <w:proofErr w:type="spellEnd"/>
      <w:r w:rsidR="00CC6D83" w:rsidRPr="00C203BA">
        <w:rPr>
          <w:b/>
          <w:bCs/>
          <w:lang w:val="en-150"/>
        </w:rPr>
        <w:t>)</w:t>
      </w:r>
      <w:r w:rsidRPr="00EB5B16">
        <w:rPr>
          <w:lang w:val="en-150"/>
        </w:rPr>
        <w:t>: Set of methods that only change the training strategy and tend to improve performance only increasing the training cost.</w:t>
      </w:r>
    </w:p>
    <w:p w14:paraId="5F725917" w14:textId="77777777" w:rsidR="00657DC6" w:rsidRPr="00EB5B16" w:rsidRDefault="00657DC6" w:rsidP="00EB693E">
      <w:pPr>
        <w:pStyle w:val="ListParagraph"/>
        <w:numPr>
          <w:ilvl w:val="0"/>
          <w:numId w:val="67"/>
        </w:numPr>
        <w:rPr>
          <w:lang w:val="en-150"/>
        </w:rPr>
      </w:pPr>
      <w:r w:rsidRPr="00C203BA">
        <w:rPr>
          <w:b/>
          <w:bCs/>
          <w:i/>
          <w:lang w:val="en-150"/>
        </w:rPr>
        <w:t>Bag of specials</w:t>
      </w:r>
      <w:r w:rsidR="00CC6D83" w:rsidRPr="00C203BA">
        <w:rPr>
          <w:b/>
          <w:bCs/>
          <w:i/>
          <w:lang w:val="en-150"/>
        </w:rPr>
        <w:t xml:space="preserve"> </w:t>
      </w:r>
      <w:r w:rsidR="00CC6D83" w:rsidRPr="00C203BA">
        <w:rPr>
          <w:b/>
          <w:bCs/>
          <w:lang w:val="en-150"/>
        </w:rPr>
        <w:t>(</w:t>
      </w:r>
      <w:proofErr w:type="spellStart"/>
      <w:r w:rsidR="00CC6D83" w:rsidRPr="00C203BA">
        <w:rPr>
          <w:b/>
          <w:bCs/>
          <w:i/>
          <w:lang w:val="en-150"/>
        </w:rPr>
        <w:t>BoS</w:t>
      </w:r>
      <w:proofErr w:type="spellEnd"/>
      <w:r w:rsidR="00CC6D83" w:rsidRPr="00C203BA">
        <w:rPr>
          <w:b/>
          <w:bCs/>
          <w:lang w:val="en-150"/>
        </w:rPr>
        <w:t>)</w:t>
      </w:r>
      <w:r w:rsidRPr="00EB5B16">
        <w:rPr>
          <w:lang w:val="en-150"/>
        </w:rPr>
        <w:t>: Set of methods that slightly increase the inference cost but significantly improve the object detection accuracy.</w:t>
      </w:r>
    </w:p>
    <w:p w14:paraId="40D0AADC" w14:textId="77777777" w:rsidR="006A6EDF" w:rsidRPr="00EB5B16" w:rsidRDefault="006A6EDF" w:rsidP="006A6EDF">
      <w:pPr>
        <w:ind w:firstLine="0"/>
        <w:jc w:val="center"/>
        <w:rPr>
          <w:lang w:val="en-150"/>
        </w:rPr>
      </w:pPr>
      <w:r w:rsidRPr="00EB5B16">
        <w:rPr>
          <w:noProof/>
          <w:lang w:val="en-150" w:eastAsia="en-US"/>
        </w:rPr>
        <w:lastRenderedPageBreak/>
        <w:drawing>
          <wp:inline distT="0" distB="0" distL="0" distR="0" wp14:anchorId="1632FAE0" wp14:editId="6360C528">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68071386" w:rsidR="006A6EDF" w:rsidRPr="00EB5B16" w:rsidRDefault="00DD688C" w:rsidP="006A6EDF">
      <w:pPr>
        <w:pStyle w:val="Caption"/>
        <w:spacing w:after="0"/>
        <w:ind w:firstLine="0"/>
        <w:rPr>
          <w:lang w:val="en-150"/>
        </w:rPr>
      </w:pPr>
      <w:bookmarkStart w:id="105" w:name="_Ref74522024"/>
      <w:bookmarkStart w:id="106" w:name="_Toc7457219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1</w:t>
      </w:r>
      <w:r w:rsidRPr="00EB5B16">
        <w:rPr>
          <w:lang w:val="en-150"/>
        </w:rPr>
        <w:fldChar w:fldCharType="end"/>
      </w:r>
      <w:bookmarkEnd w:id="105"/>
      <w:r w:rsidR="006A6EDF" w:rsidRPr="00EB5B16">
        <w:rPr>
          <w:lang w:val="en-150"/>
        </w:rPr>
        <w:t xml:space="preserve">: </w:t>
      </w:r>
      <w:r w:rsidR="00657DC6" w:rsidRPr="00EB5B16">
        <w:rPr>
          <w:lang w:val="en-150"/>
        </w:rPr>
        <w:t xml:space="preserve">Generic object detection structure </w:t>
      </w:r>
      <w:r w:rsidR="00C96CDA" w:rsidRPr="00EB5B16">
        <w:rPr>
          <w:lang w:val="en-150"/>
        </w:rPr>
        <w:t>stated</w:t>
      </w:r>
      <w:r w:rsidR="00657DC6" w:rsidRPr="00EB5B16">
        <w:rPr>
          <w:lang w:val="en-150"/>
        </w:rPr>
        <w:t xml:space="preserve"> for</w:t>
      </w:r>
      <w:r w:rsidR="00C96CDA" w:rsidRPr="00EB5B16">
        <w:rPr>
          <w:lang w:val="en-150"/>
        </w:rPr>
        <w:t xml:space="preserve"> the definition</w:t>
      </w:r>
      <w:r w:rsidR="00657DC6" w:rsidRPr="00EB5B16">
        <w:rPr>
          <w:lang w:val="en-150"/>
        </w:rPr>
        <w:t xml:space="preserve"> YOLOv4</w:t>
      </w:r>
      <w:bookmarkEnd w:id="106"/>
      <w:r w:rsidR="006A6EDF" w:rsidRPr="00EB5B16">
        <w:rPr>
          <w:lang w:val="en-150"/>
        </w:rPr>
        <w:t xml:space="preserve"> </w:t>
      </w:r>
    </w:p>
    <w:p w14:paraId="106E6308" w14:textId="794A1BB8" w:rsidR="006A6EDF" w:rsidRPr="00EB5B16" w:rsidRDefault="006A6EDF" w:rsidP="006A6EDF">
      <w:pPr>
        <w:pStyle w:val="Caption"/>
        <w:ind w:firstLine="0"/>
        <w:rPr>
          <w:lang w:val="en-150"/>
        </w:rPr>
      </w:pPr>
      <w:r w:rsidRPr="00EB5B16">
        <w:rPr>
          <w:lang w:val="en-150"/>
        </w:rPr>
        <w:t xml:space="preserve">Source: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b w:val="0"/>
          <w:noProof/>
          <w:lang w:val="en-150"/>
        </w:rPr>
        <w:t>[33]</w:t>
      </w:r>
      <w:r w:rsidR="00BE338E" w:rsidRPr="00EB5B16">
        <w:rPr>
          <w:i/>
          <w:lang w:val="en-150"/>
        </w:rPr>
        <w:fldChar w:fldCharType="end"/>
      </w:r>
    </w:p>
    <w:p w14:paraId="75D9DBBB" w14:textId="4168A6E2" w:rsidR="00610E08" w:rsidRPr="00EB5B16" w:rsidRDefault="00657DC6" w:rsidP="005A260F">
      <w:pPr>
        <w:rPr>
          <w:lang w:val="en-150"/>
        </w:rPr>
      </w:pPr>
      <w:r w:rsidRPr="00EB5B16">
        <w:rPr>
          <w:lang w:val="en-150"/>
        </w:rPr>
        <w:t xml:space="preserve">The final architecture of YOLOv4, as stated, is defined from a series of ablation studies after implementing many different solutions that have been proposed through the years. The finally proposed architecture of YOLOv4 answers to the model depicted on </w:t>
      </w:r>
      <w:r w:rsidR="00C203BA">
        <w:rPr>
          <w:lang w:val="en-150"/>
        </w:rPr>
        <w:fldChar w:fldCharType="begin"/>
      </w:r>
      <w:r w:rsidR="00C203BA">
        <w:rPr>
          <w:lang w:val="en-150"/>
        </w:rPr>
        <w:instrText xml:space="preserve"> REF _Ref74522024 \h </w:instrText>
      </w:r>
      <w:r w:rsidR="00C203BA">
        <w:rPr>
          <w:lang w:val="en-150"/>
        </w:rPr>
      </w:r>
      <w:r w:rsidR="00C203BA">
        <w:rPr>
          <w:lang w:val="en-150"/>
        </w:rPr>
        <w:fldChar w:fldCharType="separate"/>
      </w:r>
      <w:r w:rsidR="00452B2C" w:rsidRPr="00EB5B16">
        <w:rPr>
          <w:lang w:val="en-150"/>
        </w:rPr>
        <w:t xml:space="preserve">Figure </w:t>
      </w:r>
      <w:r w:rsidR="00452B2C">
        <w:rPr>
          <w:noProof/>
          <w:lang w:val="en-150"/>
        </w:rPr>
        <w:t>21</w:t>
      </w:r>
      <w:r w:rsidR="00C203BA">
        <w:rPr>
          <w:lang w:val="en-150"/>
        </w:rPr>
        <w:fldChar w:fldCharType="end"/>
      </w:r>
      <w:r w:rsidR="00CC6D83" w:rsidRPr="00EB5B16">
        <w:rPr>
          <w:lang w:val="en-150"/>
        </w:rPr>
        <w:t>.</w:t>
      </w:r>
    </w:p>
    <w:p w14:paraId="41CF8D1E" w14:textId="3E8B5AD6" w:rsidR="00CC6D83" w:rsidRPr="00EB5B16" w:rsidRDefault="00CC6D83" w:rsidP="005A260F">
      <w:pPr>
        <w:rPr>
          <w:lang w:val="en-150"/>
        </w:rPr>
      </w:pPr>
      <w:r w:rsidRPr="00EB5B16">
        <w:rPr>
          <w:lang w:val="en-150"/>
        </w:rPr>
        <w:t>The YOLOv4 architecture is composed of</w:t>
      </w:r>
      <w:r w:rsidR="00BE338E" w:rsidRPr="00EB5B16">
        <w:rPr>
          <w:lang w:val="en-150"/>
        </w:rPr>
        <w:t xml:space="preserve">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noProof/>
          <w:lang w:val="en-150"/>
        </w:rPr>
        <w:t>[33]</w:t>
      </w:r>
      <w:r w:rsidR="00BE338E" w:rsidRPr="00EB5B16">
        <w:rPr>
          <w:i/>
          <w:lang w:val="en-150"/>
        </w:rPr>
        <w:fldChar w:fldCharType="end"/>
      </w:r>
      <w:r w:rsidRPr="00EB5B16">
        <w:rPr>
          <w:lang w:val="en-150"/>
        </w:rPr>
        <w:t>:</w:t>
      </w:r>
    </w:p>
    <w:p w14:paraId="52659F39" w14:textId="77777777" w:rsidR="00657DC6" w:rsidRPr="00EB5B16" w:rsidRDefault="00CB520D" w:rsidP="00EB693E">
      <w:pPr>
        <w:pStyle w:val="ListParagraph"/>
        <w:numPr>
          <w:ilvl w:val="0"/>
          <w:numId w:val="68"/>
        </w:numPr>
        <w:tabs>
          <w:tab w:val="left" w:pos="2268"/>
        </w:tabs>
        <w:rPr>
          <w:lang w:val="en-150"/>
        </w:rPr>
      </w:pPr>
      <w:r w:rsidRPr="00EB5B16">
        <w:rPr>
          <w:lang w:val="en-150"/>
        </w:rPr>
        <w:t>Backbone</w:t>
      </w:r>
      <w:r w:rsidRPr="00EB5B16">
        <w:rPr>
          <w:lang w:val="en-150"/>
        </w:rPr>
        <w:tab/>
        <w:t>: CSPDarknet53</w:t>
      </w:r>
    </w:p>
    <w:p w14:paraId="1F9A3A0E" w14:textId="77777777" w:rsidR="00CB520D" w:rsidRPr="00EB5B16" w:rsidRDefault="00CB520D" w:rsidP="00EB693E">
      <w:pPr>
        <w:pStyle w:val="ListParagraph"/>
        <w:numPr>
          <w:ilvl w:val="0"/>
          <w:numId w:val="68"/>
        </w:numPr>
        <w:tabs>
          <w:tab w:val="left" w:pos="2268"/>
        </w:tabs>
        <w:rPr>
          <w:lang w:val="en-150"/>
        </w:rPr>
      </w:pPr>
      <w:r w:rsidRPr="00EB5B16">
        <w:rPr>
          <w:lang w:val="en-150"/>
        </w:rPr>
        <w:t>Neck</w:t>
      </w:r>
      <w:r w:rsidRPr="00EB5B16">
        <w:rPr>
          <w:lang w:val="en-150"/>
        </w:rPr>
        <w:tab/>
        <w:t xml:space="preserve">: </w:t>
      </w:r>
      <w:r w:rsidRPr="00EB5B16">
        <w:rPr>
          <w:i/>
          <w:iCs/>
          <w:lang w:val="en-150"/>
        </w:rPr>
        <w:t>SPP, PAN</w:t>
      </w:r>
    </w:p>
    <w:p w14:paraId="7AB1F796" w14:textId="77777777" w:rsidR="00CB520D" w:rsidRPr="00EB5B16" w:rsidRDefault="00CB520D" w:rsidP="00EB693E">
      <w:pPr>
        <w:pStyle w:val="ListParagraph"/>
        <w:numPr>
          <w:ilvl w:val="0"/>
          <w:numId w:val="68"/>
        </w:numPr>
        <w:tabs>
          <w:tab w:val="left" w:pos="2268"/>
        </w:tabs>
        <w:spacing w:after="240"/>
        <w:rPr>
          <w:lang w:val="en-150"/>
        </w:rPr>
      </w:pPr>
      <w:r w:rsidRPr="00EB5B16">
        <w:rPr>
          <w:lang w:val="en-150"/>
        </w:rPr>
        <w:t>Head</w:t>
      </w:r>
      <w:r w:rsidRPr="00EB5B16">
        <w:rPr>
          <w:lang w:val="en-150"/>
        </w:rPr>
        <w:tab/>
        <w:t>: YOLOv3</w:t>
      </w:r>
    </w:p>
    <w:p w14:paraId="187420CB" w14:textId="429D0CEB" w:rsidR="00657DC6" w:rsidRPr="00EB5B16" w:rsidRDefault="007B1BBE" w:rsidP="007B1BBE">
      <w:pPr>
        <w:rPr>
          <w:lang w:val="en-150"/>
        </w:rPr>
      </w:pPr>
      <w:r w:rsidRPr="00EB5B16">
        <w:rPr>
          <w:lang w:val="en-150"/>
        </w:rPr>
        <w:t xml:space="preserve">The choice of backbone CSPDarknet53 answers to the hypotheses that a high </w:t>
      </w:r>
      <w:r w:rsidRPr="00EB5B16">
        <w:rPr>
          <w:i/>
          <w:lang w:val="en-150"/>
        </w:rPr>
        <w:t>receptive field</w:t>
      </w:r>
      <w:r w:rsidR="005C7A2C" w:rsidRPr="00EB5B16">
        <w:rPr>
          <w:lang w:val="en-150"/>
        </w:rPr>
        <w:t xml:space="preserve"> </w:t>
      </w:r>
      <w:r w:rsidRPr="00EB5B16">
        <w:rPr>
          <w:lang w:val="en-150"/>
        </w:rPr>
        <w:t xml:space="preserve">and larger number of parameters will define the best backbone. </w:t>
      </w:r>
      <w:r w:rsidR="00F45FFC" w:rsidRPr="00EB5B16">
        <w:rPr>
          <w:lang w:val="en-150"/>
        </w:rPr>
        <w:t xml:space="preserve">The receptive field </w:t>
      </w:r>
      <w:r w:rsidR="00BE338E" w:rsidRPr="00EB5B16">
        <w:rPr>
          <w:lang w:val="en-150"/>
        </w:rPr>
        <w:fldChar w:fldCharType="begin" w:fldLock="1"/>
      </w:r>
      <w:r w:rsidR="00265D76" w:rsidRPr="00EB5B16">
        <w:rPr>
          <w:lang w:val="en-150"/>
        </w:rPr>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5]","plainTextFormattedCitation":"[35]","previouslyFormattedCitation":"[35]"},"properties":{"noteIndex":0},"schema":"https://github.com/citation-style-language/schema/raw/master/csl-citation.json"}</w:instrText>
      </w:r>
      <w:r w:rsidR="00BE338E" w:rsidRPr="00EB5B16">
        <w:rPr>
          <w:lang w:val="en-150"/>
        </w:rPr>
        <w:fldChar w:fldCharType="separate"/>
      </w:r>
      <w:r w:rsidR="00D46F62" w:rsidRPr="00EB5B16">
        <w:rPr>
          <w:noProof/>
          <w:lang w:val="en-150"/>
        </w:rPr>
        <w:t>[35]</w:t>
      </w:r>
      <w:r w:rsidR="00BE338E" w:rsidRPr="00EB5B16">
        <w:rPr>
          <w:lang w:val="en-150"/>
        </w:rPr>
        <w:fldChar w:fldCharType="end"/>
      </w:r>
      <w:r w:rsidR="00BE338E" w:rsidRPr="00EB5B16">
        <w:rPr>
          <w:lang w:val="en-150"/>
        </w:rPr>
        <w:t xml:space="preserve"> </w:t>
      </w:r>
      <w:r w:rsidR="00F45FFC" w:rsidRPr="00EB5B16">
        <w:rPr>
          <w:lang w:val="en-150"/>
        </w:rPr>
        <w:t>of a convolutional unit is the portion of the input that will be used to produce an output (as opposed to dense layers, convolutional layers do not process its input state entirely).</w:t>
      </w:r>
      <w:r w:rsidR="00AA4EA0" w:rsidRPr="00EB5B16">
        <w:rPr>
          <w:lang w:val="en-150"/>
        </w:rPr>
        <w:t xml:space="preserve"> The suitability of CSPDarknet53</w:t>
      </w:r>
      <w:r w:rsidRPr="00EB5B16">
        <w:rPr>
          <w:lang w:val="en-150"/>
        </w:rPr>
        <w:t xml:space="preserve"> is tested </w:t>
      </w:r>
      <w:r w:rsidR="00AA4EA0" w:rsidRPr="00EB5B16">
        <w:rPr>
          <w:lang w:val="en-150"/>
        </w:rPr>
        <w:t>experimentally,</w:t>
      </w:r>
      <w:r w:rsidRPr="00EB5B16">
        <w:rPr>
          <w:lang w:val="en-150"/>
        </w:rPr>
        <w:t xml:space="preserve"> </w:t>
      </w:r>
      <w:r w:rsidR="00AA4EA0" w:rsidRPr="00EB5B16">
        <w:rPr>
          <w:lang w:val="en-150"/>
        </w:rPr>
        <w:t>also proving</w:t>
      </w:r>
      <w:r w:rsidRPr="00EB5B16">
        <w:rPr>
          <w:lang w:val="en-150"/>
        </w:rPr>
        <w:t xml:space="preserve"> to be the fastest among </w:t>
      </w:r>
      <w:r w:rsidR="00AA4EA0" w:rsidRPr="00EB5B16">
        <w:rPr>
          <w:lang w:val="en-150"/>
        </w:rPr>
        <w:t xml:space="preserve">the </w:t>
      </w:r>
      <w:r w:rsidRPr="00EB5B16">
        <w:rPr>
          <w:lang w:val="en-150"/>
        </w:rPr>
        <w:t>other candidate</w:t>
      </w:r>
      <w:r w:rsidR="006A35D9" w:rsidRPr="00EB5B16">
        <w:rPr>
          <w:lang w:val="en-150"/>
        </w:rPr>
        <w:t xml:space="preserve"> models</w:t>
      </w:r>
      <w:r w:rsidRPr="00EB5B16">
        <w:rPr>
          <w:lang w:val="en-150"/>
        </w:rPr>
        <w:t>.</w:t>
      </w:r>
      <w:r w:rsidR="00CC6D83" w:rsidRPr="00EB5B16">
        <w:rPr>
          <w:lang w:val="en-150"/>
        </w:rPr>
        <w:t xml:space="preserve"> </w:t>
      </w:r>
      <w:r w:rsidR="00CC6D83" w:rsidRPr="00EB5B16">
        <w:rPr>
          <w:i/>
          <w:lang w:val="en-150"/>
        </w:rPr>
        <w:t xml:space="preserve">Spatial pyramid pooling </w:t>
      </w:r>
      <w:r w:rsidR="00CC6D83" w:rsidRPr="00EB5B16">
        <w:rPr>
          <w:lang w:val="en-150"/>
        </w:rPr>
        <w:t>(</w:t>
      </w:r>
      <w:r w:rsidR="00CC6D83" w:rsidRPr="00EB5B16">
        <w:rPr>
          <w:i/>
          <w:lang w:val="en-150"/>
        </w:rPr>
        <w:t>SPP</w:t>
      </w:r>
      <w:r w:rsidR="00CC6D83" w:rsidRPr="00EB5B16">
        <w:rPr>
          <w:lang w:val="en-150"/>
        </w:rPr>
        <w:t>) is incorporated into the neck to further boost the receptive field, along with a pyramid aggregation network PAN for feature aggregation. Finally, the anchor-based model YOLOv3 is selected as the head, defining YOLOv4 as a one-stage detector.</w:t>
      </w:r>
    </w:p>
    <w:p w14:paraId="3A1AC36B" w14:textId="202E9A58" w:rsidR="00131C72" w:rsidRPr="00EB5B16" w:rsidRDefault="00CC6D83" w:rsidP="00131C72">
      <w:pPr>
        <w:rPr>
          <w:lang w:val="en-150"/>
        </w:rPr>
      </w:pPr>
      <w:r w:rsidRPr="00EB5B16">
        <w:rPr>
          <w:lang w:val="en-150"/>
        </w:rPr>
        <w:t xml:space="preserve">Though the reader is directed to </w:t>
      </w:r>
      <w:r w:rsidR="00BE338E" w:rsidRPr="00EB5B16">
        <w:rPr>
          <w:i/>
          <w:lang w:val="en-150"/>
        </w:rPr>
        <w:fldChar w:fldCharType="begin" w:fldLock="1"/>
      </w:r>
      <w:r w:rsidR="00265D76" w:rsidRPr="00EB5B16">
        <w:rPr>
          <w:i/>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i/>
          <w:lang w:val="en-150"/>
        </w:rPr>
        <w:instrText>∼</w:instrText>
      </w:r>
      <w:r w:rsidR="00265D76" w:rsidRPr="00EB5B16">
        <w:rPr>
          <w:i/>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BE338E" w:rsidRPr="00EB5B16">
        <w:rPr>
          <w:i/>
          <w:lang w:val="en-150"/>
        </w:rPr>
        <w:fldChar w:fldCharType="separate"/>
      </w:r>
      <w:r w:rsidR="00D46F62" w:rsidRPr="00EB5B16">
        <w:rPr>
          <w:noProof/>
          <w:lang w:val="en-150"/>
        </w:rPr>
        <w:t>[33]</w:t>
      </w:r>
      <w:r w:rsidR="00BE338E" w:rsidRPr="00EB5B16">
        <w:rPr>
          <w:i/>
          <w:lang w:val="en-150"/>
        </w:rPr>
        <w:fldChar w:fldCharType="end"/>
      </w:r>
      <w:r w:rsidRPr="00EB5B16">
        <w:rPr>
          <w:lang w:val="en-150"/>
        </w:rPr>
        <w:t xml:space="preserve"> for further details, </w:t>
      </w:r>
      <w:r w:rsidR="00B61DC5" w:rsidRPr="00EB5B16">
        <w:rPr>
          <w:lang w:val="en-150"/>
        </w:rPr>
        <w:t>the</w:t>
      </w:r>
      <w:r w:rsidRPr="00EB5B16">
        <w:rPr>
          <w:lang w:val="en-150"/>
        </w:rPr>
        <w:t xml:space="preserve"> additional methods of which YOLOv4 benefits </w:t>
      </w:r>
      <w:r w:rsidR="00131C72" w:rsidRPr="00EB5B16">
        <w:rPr>
          <w:lang w:val="en-150"/>
        </w:rPr>
        <w:t>are mentioned below:</w:t>
      </w:r>
    </w:p>
    <w:p w14:paraId="2FC7B823" w14:textId="77777777" w:rsidR="00131C72" w:rsidRPr="00EB5B16" w:rsidRDefault="00131C72" w:rsidP="00EB693E">
      <w:pPr>
        <w:pStyle w:val="ListParagraph"/>
        <w:numPr>
          <w:ilvl w:val="0"/>
          <w:numId w:val="69"/>
        </w:numPr>
        <w:rPr>
          <w:lang w:val="en-150"/>
        </w:rPr>
      </w:pPr>
      <w:r w:rsidRPr="00C203BA">
        <w:rPr>
          <w:b/>
          <w:bCs/>
          <w:lang w:val="en-150"/>
        </w:rPr>
        <w:t xml:space="preserve">Backbone </w:t>
      </w:r>
      <w:proofErr w:type="spellStart"/>
      <w:r w:rsidRPr="00C203BA">
        <w:rPr>
          <w:b/>
          <w:bCs/>
          <w:lang w:val="en-150"/>
        </w:rPr>
        <w:t>BoS</w:t>
      </w:r>
      <w:proofErr w:type="spellEnd"/>
      <w:r w:rsidRPr="00EB5B16">
        <w:rPr>
          <w:lang w:val="en-150"/>
        </w:rPr>
        <w:t xml:space="preserve">: </w:t>
      </w:r>
      <w:proofErr w:type="spellStart"/>
      <w:r w:rsidRPr="00EB5B16">
        <w:rPr>
          <w:lang w:val="en-150"/>
        </w:rPr>
        <w:t>Cutmix</w:t>
      </w:r>
      <w:proofErr w:type="spellEnd"/>
      <w:r w:rsidRPr="00EB5B16">
        <w:rPr>
          <w:lang w:val="en-150"/>
        </w:rPr>
        <w:t xml:space="preserve"> and Mosaic (data augmentation), </w:t>
      </w:r>
      <w:proofErr w:type="spellStart"/>
      <w:r w:rsidRPr="00EB5B16">
        <w:rPr>
          <w:lang w:val="en-150"/>
        </w:rPr>
        <w:t>DropBlock</w:t>
      </w:r>
      <w:proofErr w:type="spellEnd"/>
      <w:r w:rsidRPr="00EB5B16">
        <w:rPr>
          <w:lang w:val="en-150"/>
        </w:rPr>
        <w:t xml:space="preserve"> regularization, Class label smoothing.</w:t>
      </w:r>
    </w:p>
    <w:p w14:paraId="1BEFEF82" w14:textId="6C6DE44C" w:rsidR="00131C72" w:rsidRPr="00EB5B16" w:rsidRDefault="00131C72" w:rsidP="00EB693E">
      <w:pPr>
        <w:pStyle w:val="ListParagraph"/>
        <w:numPr>
          <w:ilvl w:val="0"/>
          <w:numId w:val="69"/>
        </w:numPr>
        <w:rPr>
          <w:lang w:val="en-150"/>
        </w:rPr>
      </w:pPr>
      <w:r w:rsidRPr="00C203BA">
        <w:rPr>
          <w:b/>
          <w:bCs/>
          <w:lang w:val="en-150"/>
        </w:rPr>
        <w:t xml:space="preserve">Backbone </w:t>
      </w:r>
      <w:proofErr w:type="spellStart"/>
      <w:r w:rsidRPr="00C203BA">
        <w:rPr>
          <w:b/>
          <w:bCs/>
          <w:lang w:val="en-150"/>
        </w:rPr>
        <w:t>BoF</w:t>
      </w:r>
      <w:proofErr w:type="spellEnd"/>
      <w:r w:rsidRPr="00EB5B16">
        <w:rPr>
          <w:lang w:val="en-150"/>
        </w:rPr>
        <w:t xml:space="preserve">: Mish activation, Cross-stage partial connections, </w:t>
      </w:r>
      <w:r w:rsidR="00C203BA" w:rsidRPr="00EB5B16">
        <w:rPr>
          <w:lang w:val="en-150"/>
        </w:rPr>
        <w:t>multi-input</w:t>
      </w:r>
      <w:r w:rsidRPr="00EB5B16">
        <w:rPr>
          <w:lang w:val="en-150"/>
        </w:rPr>
        <w:t xml:space="preserve"> weighted residual connections.</w:t>
      </w:r>
    </w:p>
    <w:p w14:paraId="5EC40B11" w14:textId="7FE30F1D" w:rsidR="00131C72" w:rsidRPr="00EB5B16" w:rsidRDefault="00131C72" w:rsidP="00EB693E">
      <w:pPr>
        <w:pStyle w:val="ListParagraph"/>
        <w:numPr>
          <w:ilvl w:val="0"/>
          <w:numId w:val="69"/>
        </w:numPr>
        <w:rPr>
          <w:lang w:val="en-150"/>
        </w:rPr>
      </w:pPr>
      <w:r w:rsidRPr="00C203BA">
        <w:rPr>
          <w:b/>
          <w:bCs/>
          <w:lang w:val="en-150"/>
        </w:rPr>
        <w:t xml:space="preserve">Detector </w:t>
      </w:r>
      <w:proofErr w:type="spellStart"/>
      <w:r w:rsidRPr="00C203BA">
        <w:rPr>
          <w:b/>
          <w:bCs/>
          <w:lang w:val="en-150"/>
        </w:rPr>
        <w:t>BoS</w:t>
      </w:r>
      <w:proofErr w:type="spellEnd"/>
      <w:r w:rsidRPr="00EB5B16">
        <w:rPr>
          <w:lang w:val="en-150"/>
        </w:rPr>
        <w:t xml:space="preserve">: </w:t>
      </w:r>
      <w:proofErr w:type="spellStart"/>
      <w:r w:rsidRPr="00EB5B16">
        <w:rPr>
          <w:lang w:val="en-150"/>
        </w:rPr>
        <w:t>CIoU</w:t>
      </w:r>
      <w:proofErr w:type="spellEnd"/>
      <w:r w:rsidRPr="00EB5B16">
        <w:rPr>
          <w:lang w:val="en-150"/>
        </w:rPr>
        <w:t xml:space="preserve">-loss, </w:t>
      </w:r>
      <w:proofErr w:type="spellStart"/>
      <w:r w:rsidRPr="00EB5B16">
        <w:rPr>
          <w:lang w:val="en-150"/>
        </w:rPr>
        <w:t>CmBN</w:t>
      </w:r>
      <w:proofErr w:type="spellEnd"/>
      <w:r w:rsidRPr="00EB5B16">
        <w:rPr>
          <w:lang w:val="en-150"/>
        </w:rPr>
        <w:t xml:space="preserve">, </w:t>
      </w:r>
      <w:proofErr w:type="spellStart"/>
      <w:r w:rsidRPr="00EB5B16">
        <w:rPr>
          <w:lang w:val="en-150"/>
        </w:rPr>
        <w:t>DropBlock</w:t>
      </w:r>
      <w:proofErr w:type="spellEnd"/>
      <w:r w:rsidRPr="00EB5B16">
        <w:rPr>
          <w:lang w:val="en-150"/>
        </w:rPr>
        <w:t xml:space="preserve">, Mosaic, Self-Adversarial Training, </w:t>
      </w:r>
      <w:r w:rsidR="00C203BA">
        <w:rPr>
          <w:lang w:val="en-US"/>
        </w:rPr>
        <w:t>e</w:t>
      </w:r>
      <w:proofErr w:type="spellStart"/>
      <w:r w:rsidRPr="00EB5B16">
        <w:rPr>
          <w:lang w:val="en-150"/>
        </w:rPr>
        <w:t>liminate</w:t>
      </w:r>
      <w:proofErr w:type="spellEnd"/>
      <w:r w:rsidRPr="00EB5B16">
        <w:rPr>
          <w:lang w:val="en-150"/>
        </w:rPr>
        <w:t xml:space="preserve"> grid sensitivity, </w:t>
      </w:r>
      <w:r w:rsidR="00C203BA">
        <w:rPr>
          <w:lang w:val="en-US"/>
        </w:rPr>
        <w:t>u</w:t>
      </w:r>
      <w:r w:rsidRPr="00EB5B16">
        <w:rPr>
          <w:lang w:val="en-150"/>
        </w:rPr>
        <w:t xml:space="preserve">sing multiple anchors for a single ground truth, </w:t>
      </w:r>
      <w:r w:rsidR="00C203BA">
        <w:rPr>
          <w:lang w:val="en-US"/>
        </w:rPr>
        <w:t>c</w:t>
      </w:r>
      <w:proofErr w:type="spellStart"/>
      <w:r w:rsidRPr="00EB5B16">
        <w:rPr>
          <w:lang w:val="en-150"/>
        </w:rPr>
        <w:t>osine</w:t>
      </w:r>
      <w:proofErr w:type="spellEnd"/>
      <w:r w:rsidRPr="00EB5B16">
        <w:rPr>
          <w:lang w:val="en-150"/>
        </w:rPr>
        <w:t xml:space="preserve"> annealing scheduler, </w:t>
      </w:r>
      <w:r w:rsidR="00C203BA">
        <w:rPr>
          <w:lang w:val="en-US"/>
        </w:rPr>
        <w:t>o</w:t>
      </w:r>
      <w:proofErr w:type="spellStart"/>
      <w:r w:rsidRPr="00EB5B16">
        <w:rPr>
          <w:lang w:val="en-150"/>
        </w:rPr>
        <w:t>ptimal</w:t>
      </w:r>
      <w:proofErr w:type="spellEnd"/>
      <w:r w:rsidRPr="00EB5B16">
        <w:rPr>
          <w:lang w:val="en-150"/>
        </w:rPr>
        <w:t xml:space="preserve"> hyperparameters, </w:t>
      </w:r>
      <w:r w:rsidR="00C203BA">
        <w:rPr>
          <w:lang w:val="en-US"/>
        </w:rPr>
        <w:t>r</w:t>
      </w:r>
      <w:proofErr w:type="spellStart"/>
      <w:r w:rsidRPr="00EB5B16">
        <w:rPr>
          <w:lang w:val="en-150"/>
        </w:rPr>
        <w:t>andom</w:t>
      </w:r>
      <w:proofErr w:type="spellEnd"/>
      <w:r w:rsidRPr="00EB5B16">
        <w:rPr>
          <w:lang w:val="en-150"/>
        </w:rPr>
        <w:t xml:space="preserve"> training shapes.</w:t>
      </w:r>
    </w:p>
    <w:p w14:paraId="21E977E6" w14:textId="77777777" w:rsidR="00131C72" w:rsidRPr="00EB5B16" w:rsidRDefault="00131C72" w:rsidP="00EB693E">
      <w:pPr>
        <w:pStyle w:val="ListParagraph"/>
        <w:numPr>
          <w:ilvl w:val="0"/>
          <w:numId w:val="69"/>
        </w:numPr>
        <w:rPr>
          <w:lang w:val="en-150"/>
        </w:rPr>
      </w:pPr>
      <w:r w:rsidRPr="00C203BA">
        <w:rPr>
          <w:b/>
          <w:bCs/>
          <w:lang w:val="en-150"/>
        </w:rPr>
        <w:t xml:space="preserve">Detector </w:t>
      </w:r>
      <w:proofErr w:type="spellStart"/>
      <w:r w:rsidRPr="00C203BA">
        <w:rPr>
          <w:b/>
          <w:bCs/>
          <w:lang w:val="en-150"/>
        </w:rPr>
        <w:t>BoF</w:t>
      </w:r>
      <w:proofErr w:type="spellEnd"/>
      <w:r w:rsidRPr="00EB5B16">
        <w:rPr>
          <w:lang w:val="en-150"/>
        </w:rPr>
        <w:t xml:space="preserve">: Mish activation, SPP-block, SAM-block, PAN path-aggregation block, </w:t>
      </w:r>
      <w:proofErr w:type="spellStart"/>
      <w:r w:rsidRPr="00EB5B16">
        <w:rPr>
          <w:lang w:val="en-150"/>
        </w:rPr>
        <w:t>DIoU</w:t>
      </w:r>
      <w:proofErr w:type="spellEnd"/>
      <w:r w:rsidRPr="00EB5B16">
        <w:rPr>
          <w:lang w:val="en-150"/>
        </w:rPr>
        <w:t>-NMS.</w:t>
      </w:r>
    </w:p>
    <w:p w14:paraId="14A97B8A" w14:textId="77777777" w:rsidR="00131C72" w:rsidRPr="00EB5B16" w:rsidRDefault="00131C72" w:rsidP="00131C72">
      <w:pPr>
        <w:pStyle w:val="ListParagraph"/>
        <w:ind w:left="1117" w:firstLine="0"/>
        <w:rPr>
          <w:lang w:val="en-150"/>
        </w:rPr>
      </w:pPr>
    </w:p>
    <w:p w14:paraId="44F50D76" w14:textId="77777777" w:rsidR="00657DC6" w:rsidRPr="00EB5B16" w:rsidRDefault="00365391" w:rsidP="00365391">
      <w:pPr>
        <w:ind w:firstLine="0"/>
        <w:jc w:val="center"/>
        <w:rPr>
          <w:lang w:val="en-150"/>
        </w:rPr>
      </w:pPr>
      <w:r w:rsidRPr="00EB5B16">
        <w:rPr>
          <w:noProof/>
          <w:lang w:val="en-150" w:eastAsia="en-US"/>
        </w:rPr>
        <w:lastRenderedPageBreak/>
        <w:drawing>
          <wp:inline distT="0" distB="0" distL="0" distR="0" wp14:anchorId="7172A66E" wp14:editId="12787DD4">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60F48699" w:rsidR="00365391" w:rsidRPr="00EB5B16" w:rsidRDefault="00DD688C" w:rsidP="00365391">
      <w:pPr>
        <w:pStyle w:val="Caption"/>
        <w:spacing w:after="0"/>
        <w:ind w:firstLine="0"/>
        <w:rPr>
          <w:lang w:val="en-150"/>
        </w:rPr>
      </w:pPr>
      <w:bookmarkStart w:id="107" w:name="_Ref74522110"/>
      <w:bookmarkStart w:id="108" w:name="_Toc7457219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2</w:t>
      </w:r>
      <w:r w:rsidRPr="00EB5B16">
        <w:rPr>
          <w:lang w:val="en-150"/>
        </w:rPr>
        <w:fldChar w:fldCharType="end"/>
      </w:r>
      <w:bookmarkEnd w:id="107"/>
      <w:r w:rsidR="00365391" w:rsidRPr="00EB5B16">
        <w:rPr>
          <w:lang w:val="en-150"/>
        </w:rPr>
        <w:t xml:space="preserve">: </w:t>
      </w:r>
      <w:r w:rsidR="00C96CDA" w:rsidRPr="00EB5B16">
        <w:rPr>
          <w:lang w:val="en-150"/>
        </w:rPr>
        <w:t xml:space="preserve">Architecture of the detector </w:t>
      </w:r>
      <w:r w:rsidR="00365391" w:rsidRPr="00EB5B16">
        <w:rPr>
          <w:lang w:val="en-150"/>
        </w:rPr>
        <w:t>YOLOv3</w:t>
      </w:r>
      <w:bookmarkEnd w:id="108"/>
    </w:p>
    <w:p w14:paraId="405863F3" w14:textId="76FB9675" w:rsidR="00365391" w:rsidRPr="00EB5B16" w:rsidRDefault="00365391" w:rsidP="00365391">
      <w:pPr>
        <w:pStyle w:val="Caption"/>
        <w:ind w:firstLine="0"/>
        <w:rPr>
          <w:lang w:val="en-150"/>
        </w:rPr>
      </w:pPr>
      <w:r w:rsidRPr="00EB5B16">
        <w:rPr>
          <w:lang w:val="en-150"/>
        </w:rPr>
        <w:t xml:space="preserve">Source: </w:t>
      </w:r>
      <w:r w:rsidR="00BE338E"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BE338E" w:rsidRPr="00EB5B16">
        <w:rPr>
          <w:lang w:val="en-150"/>
        </w:rPr>
        <w:fldChar w:fldCharType="separate"/>
      </w:r>
      <w:r w:rsidR="00D46F62" w:rsidRPr="00EB5B16">
        <w:rPr>
          <w:b w:val="0"/>
          <w:noProof/>
          <w:lang w:val="en-150"/>
        </w:rPr>
        <w:t>[5]</w:t>
      </w:r>
      <w:r w:rsidR="00BE338E" w:rsidRPr="00EB5B16">
        <w:rPr>
          <w:lang w:val="en-150"/>
        </w:rPr>
        <w:fldChar w:fldCharType="end"/>
      </w:r>
    </w:p>
    <w:p w14:paraId="19FF4622" w14:textId="24E53146" w:rsidR="00622D88" w:rsidRPr="00EB5B16" w:rsidRDefault="00C203BA" w:rsidP="00622D88">
      <w:pPr>
        <w:spacing w:after="240"/>
        <w:rPr>
          <w:lang w:val="en-150"/>
        </w:rPr>
      </w:pPr>
      <w:r>
        <w:rPr>
          <w:lang w:val="en-150"/>
        </w:rPr>
        <w:fldChar w:fldCharType="begin"/>
      </w:r>
      <w:r>
        <w:rPr>
          <w:lang w:val="en-150"/>
        </w:rPr>
        <w:instrText xml:space="preserve"> REF _Ref74522110 \h </w:instrText>
      </w:r>
      <w:r>
        <w:rPr>
          <w:lang w:val="en-150"/>
        </w:rPr>
      </w:r>
      <w:r>
        <w:rPr>
          <w:lang w:val="en-150"/>
        </w:rPr>
        <w:fldChar w:fldCharType="separate"/>
      </w:r>
      <w:r w:rsidR="00452B2C" w:rsidRPr="00EB5B16">
        <w:rPr>
          <w:lang w:val="en-150"/>
        </w:rPr>
        <w:t xml:space="preserve">Figure </w:t>
      </w:r>
      <w:r w:rsidR="00452B2C">
        <w:rPr>
          <w:noProof/>
          <w:lang w:val="en-150"/>
        </w:rPr>
        <w:t>22</w:t>
      </w:r>
      <w:r>
        <w:rPr>
          <w:lang w:val="en-150"/>
        </w:rPr>
        <w:fldChar w:fldCharType="end"/>
      </w:r>
      <w:r>
        <w:rPr>
          <w:lang w:val="en-US"/>
        </w:rPr>
        <w:t xml:space="preserve"> </w:t>
      </w:r>
      <w:r w:rsidR="00365391" w:rsidRPr="00EB5B16">
        <w:rPr>
          <w:lang w:val="en-150"/>
        </w:rPr>
        <w:t>shows the architecture of the standalone YOLOv3 network</w:t>
      </w:r>
      <w:r w:rsidR="00BE338E" w:rsidRPr="00EB5B16">
        <w:rPr>
          <w:lang w:val="en-150"/>
        </w:rPr>
        <w:t xml:space="preserve"> </w:t>
      </w:r>
      <w:r w:rsidR="00801387"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801387" w:rsidRPr="00EB5B16">
        <w:rPr>
          <w:lang w:val="en-150"/>
        </w:rPr>
        <w:fldChar w:fldCharType="separate"/>
      </w:r>
      <w:r w:rsidR="00D46F62" w:rsidRPr="00EB5B16">
        <w:rPr>
          <w:noProof/>
          <w:lang w:val="en-150"/>
        </w:rPr>
        <w:t>[5]</w:t>
      </w:r>
      <w:r w:rsidR="00801387" w:rsidRPr="00EB5B16">
        <w:rPr>
          <w:lang w:val="en-150"/>
        </w:rPr>
        <w:fldChar w:fldCharType="end"/>
      </w:r>
      <w:r w:rsidR="00365391" w:rsidRPr="00EB5B16">
        <w:rPr>
          <w:lang w:val="en-150"/>
        </w:rPr>
        <w:t>. YOLOv3 uses a Darknet-53 backbone</w:t>
      </w:r>
      <w:r w:rsidR="00B17DA6" w:rsidRPr="00EB5B16">
        <w:rPr>
          <w:lang w:val="en-150"/>
        </w:rPr>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rsidRPr="00EB5B16">
        <w:rPr>
          <w:lang w:val="en-150"/>
        </w:rPr>
        <w:t>, which is based on an upscaling convolutional structure leading to YOLO layers that perform detection</w:t>
      </w:r>
      <w:r w:rsidR="00B17DA6" w:rsidRPr="00EB5B16">
        <w:rPr>
          <w:lang w:val="en-150"/>
        </w:rPr>
        <w:t>.</w:t>
      </w:r>
    </w:p>
    <w:p w14:paraId="71324C8F" w14:textId="77777777" w:rsidR="005A260F" w:rsidRPr="00EB5B16" w:rsidRDefault="005A260F" w:rsidP="005A260F">
      <w:pPr>
        <w:pStyle w:val="Heading3"/>
        <w:jc w:val="left"/>
        <w:rPr>
          <w:lang w:val="en-150"/>
        </w:rPr>
      </w:pPr>
      <w:bookmarkStart w:id="109" w:name="_Toc74572087"/>
      <w:r w:rsidRPr="00EB5B16">
        <w:rPr>
          <w:lang w:val="en-150"/>
        </w:rPr>
        <w:t>Scaled YOLOv4 (2020)</w:t>
      </w:r>
      <w:bookmarkEnd w:id="109"/>
    </w:p>
    <w:p w14:paraId="31AFEB5B" w14:textId="3125E806" w:rsidR="00FA1562" w:rsidRPr="00EB5B16" w:rsidRDefault="00622D88" w:rsidP="00231868">
      <w:pPr>
        <w:rPr>
          <w:lang w:val="en-150"/>
        </w:rPr>
      </w:pPr>
      <w:r w:rsidRPr="00EB5B16">
        <w:rPr>
          <w:lang w:val="en-150"/>
        </w:rPr>
        <w:t xml:space="preserve">The works presented in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noProof/>
          <w:lang w:val="en-150"/>
        </w:rPr>
        <w:t>[36]</w:t>
      </w:r>
      <w:r w:rsidR="00801387" w:rsidRPr="00EB5B16">
        <w:rPr>
          <w:lang w:val="en-150"/>
        </w:rPr>
        <w:fldChar w:fldCharType="end"/>
      </w:r>
      <w:r w:rsidRPr="00EB5B16">
        <w:rPr>
          <w:lang w:val="en-150"/>
        </w:rPr>
        <w:t xml:space="preserve"> show a scalability approach for the YOLOv4 architecture</w:t>
      </w:r>
      <w:r w:rsidR="00D47523" w:rsidRPr="00EB5B16">
        <w:rPr>
          <w:lang w:val="en-150"/>
        </w:rPr>
        <w:t xml:space="preserve"> introduced in </w:t>
      </w:r>
      <w:r w:rsidR="00801387" w:rsidRPr="00EB5B16">
        <w:rPr>
          <w:lang w:val="en-150"/>
        </w:rPr>
        <w:fldChar w:fldCharType="begin" w:fldLock="1"/>
      </w:r>
      <w:r w:rsidR="00265D76" w:rsidRPr="00EB5B16">
        <w:rPr>
          <w:lang w:val="en-150"/>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lang w:val="en-150"/>
        </w:rPr>
        <w:instrText>∼</w:instrText>
      </w:r>
      <w:r w:rsidR="00265D76" w:rsidRPr="00EB5B16">
        <w:rPr>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3]","plainTextFormattedCitation":"[33]","previouslyFormattedCitation":"[33]"},"properties":{"noteIndex":0},"schema":"https://github.com/citation-style-language/schema/raw/master/csl-citation.json"}</w:instrText>
      </w:r>
      <w:r w:rsidR="00801387" w:rsidRPr="00EB5B16">
        <w:rPr>
          <w:lang w:val="en-150"/>
        </w:rPr>
        <w:fldChar w:fldCharType="separate"/>
      </w:r>
      <w:r w:rsidR="00D46F62" w:rsidRPr="00EB5B16">
        <w:rPr>
          <w:noProof/>
          <w:lang w:val="en-150"/>
        </w:rPr>
        <w:t>[33]</w:t>
      </w:r>
      <w:r w:rsidR="00801387" w:rsidRPr="00EB5B16">
        <w:rPr>
          <w:lang w:val="en-150"/>
        </w:rPr>
        <w:fldChar w:fldCharType="end"/>
      </w:r>
      <w:r w:rsidR="00903F2E" w:rsidRPr="00EB5B16">
        <w:rPr>
          <w:lang w:val="en-150"/>
        </w:rPr>
        <w:t xml:space="preserve">. </w:t>
      </w:r>
      <w:r w:rsidR="00FA1562" w:rsidRPr="00EB5B16">
        <w:rPr>
          <w:lang w:val="en-150"/>
        </w:rPr>
        <w:t xml:space="preserve">Same as </w:t>
      </w:r>
      <w:proofErr w:type="spellStart"/>
      <w:r w:rsidR="00FA1562" w:rsidRPr="00EB5B16">
        <w:rPr>
          <w:lang w:val="en-150"/>
        </w:rPr>
        <w:t>EfficientDet</w:t>
      </w:r>
      <w:proofErr w:type="spellEnd"/>
      <w:r w:rsidR="00FA1562" w:rsidRPr="00EB5B16">
        <w:rPr>
          <w:lang w:val="en-150"/>
        </w:rPr>
        <w:t xml:space="preserve">, the purpose of optimal scaling is to get a set of models suitable for a broad range of applications with an optimal accuracy-speed trade-off. </w:t>
      </w:r>
      <w:r w:rsidR="002A2CB2" w:rsidRPr="00EB5B16">
        <w:rPr>
          <w:lang w:val="en-150"/>
        </w:rPr>
        <w:t xml:space="preserve">Opposed to </w:t>
      </w:r>
      <w:proofErr w:type="spellStart"/>
      <w:r w:rsidR="002A2CB2" w:rsidRPr="00EB5B16">
        <w:rPr>
          <w:lang w:val="en-150"/>
        </w:rPr>
        <w:t>EfficientDet</w:t>
      </w:r>
      <w:proofErr w:type="spellEnd"/>
      <w:r w:rsidR="002A2CB2" w:rsidRPr="00EB5B16">
        <w:rPr>
          <w:lang w:val="en-150"/>
        </w:rPr>
        <w:t xml:space="preserve"> scaling, which consisted on broadcasting a network in various dimensi</w:t>
      </w:r>
      <w:r w:rsidR="00BF3F1C" w:rsidRPr="00EB5B16">
        <w:rPr>
          <w:lang w:val="en-150"/>
        </w:rPr>
        <w:t>on</w:t>
      </w:r>
      <w:r w:rsidR="002A2CB2" w:rsidRPr="00EB5B16">
        <w:rPr>
          <w:lang w:val="en-150"/>
        </w:rPr>
        <w:t xml:space="preserve">s, the scaling of YOLOv4 is performed by implementing architectural modifications. </w:t>
      </w:r>
      <w:r w:rsidR="00FA1562" w:rsidRPr="00EB5B16">
        <w:rPr>
          <w:lang w:val="en-150"/>
        </w:rPr>
        <w:t xml:space="preserve">For arriving to the scaled YOLOv4 models,  the steps </w:t>
      </w:r>
      <w:r w:rsidR="002A2CB2" w:rsidRPr="00EB5B16">
        <w:rPr>
          <w:lang w:val="en-150"/>
        </w:rPr>
        <w:t>followed in the work</w:t>
      </w:r>
      <w:r w:rsidR="00FA1562" w:rsidRPr="00EB5B16">
        <w:rPr>
          <w:lang w:val="en-150"/>
        </w:rPr>
        <w:t xml:space="preserve"> of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noProof/>
          <w:lang w:val="en-150"/>
        </w:rPr>
        <w:t>[36]</w:t>
      </w:r>
      <w:r w:rsidR="00801387" w:rsidRPr="00EB5B16">
        <w:rPr>
          <w:lang w:val="en-150"/>
        </w:rPr>
        <w:fldChar w:fldCharType="end"/>
      </w:r>
      <w:r w:rsidR="00C203BA">
        <w:rPr>
          <w:lang w:val="en-US"/>
        </w:rPr>
        <w:t xml:space="preserve"> </w:t>
      </w:r>
      <w:r w:rsidR="00FA1562" w:rsidRPr="00EB5B16">
        <w:rPr>
          <w:lang w:val="en-150"/>
        </w:rPr>
        <w:t>are the following:</w:t>
      </w:r>
    </w:p>
    <w:p w14:paraId="44E4E0FE" w14:textId="77777777" w:rsidR="00FA1562" w:rsidRPr="00EB5B16" w:rsidRDefault="00FA1562" w:rsidP="00EB693E">
      <w:pPr>
        <w:pStyle w:val="ListParagraph"/>
        <w:numPr>
          <w:ilvl w:val="0"/>
          <w:numId w:val="69"/>
        </w:numPr>
        <w:rPr>
          <w:lang w:val="en-150"/>
        </w:rPr>
      </w:pPr>
      <w:r w:rsidRPr="00EB5B16">
        <w:rPr>
          <w:lang w:val="en-150"/>
        </w:rPr>
        <w:t>Design an optimal base model</w:t>
      </w:r>
      <w:r w:rsidR="001300E0" w:rsidRPr="00EB5B16">
        <w:rPr>
          <w:lang w:val="en-150"/>
        </w:rPr>
        <w:t>: Which will be a CSP-</w:t>
      </w:r>
      <w:proofErr w:type="spellStart"/>
      <w:r w:rsidR="001300E0" w:rsidRPr="00EB5B16">
        <w:rPr>
          <w:lang w:val="en-150"/>
        </w:rPr>
        <w:t>ized</w:t>
      </w:r>
      <w:proofErr w:type="spellEnd"/>
      <w:r w:rsidR="001300E0" w:rsidRPr="00EB5B16">
        <w:rPr>
          <w:lang w:val="en-150"/>
        </w:rPr>
        <w:t xml:space="preserve"> version of YOLOv4.</w:t>
      </w:r>
    </w:p>
    <w:p w14:paraId="1B984F6F" w14:textId="515AB874" w:rsidR="00FA1562" w:rsidRPr="00EB5B16" w:rsidRDefault="00FA1562" w:rsidP="00EB693E">
      <w:pPr>
        <w:pStyle w:val="ListParagraph"/>
        <w:numPr>
          <w:ilvl w:val="0"/>
          <w:numId w:val="69"/>
        </w:numPr>
        <w:rPr>
          <w:lang w:val="en-150"/>
        </w:rPr>
      </w:pPr>
      <w:r w:rsidRPr="00EB5B16">
        <w:rPr>
          <w:lang w:val="en-150"/>
        </w:rPr>
        <w:t>Find the optimal way to scale it</w:t>
      </w:r>
      <w:r w:rsidR="001300E0" w:rsidRPr="00EB5B16">
        <w:rPr>
          <w:lang w:val="en-150"/>
        </w:rPr>
        <w:t xml:space="preserve">: Which can be followed in detail at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noProof/>
          <w:lang w:val="en-150"/>
        </w:rPr>
        <w:t>[36]</w:t>
      </w:r>
      <w:r w:rsidR="00801387" w:rsidRPr="00EB5B16">
        <w:rPr>
          <w:lang w:val="en-150"/>
        </w:rPr>
        <w:fldChar w:fldCharType="end"/>
      </w:r>
      <w:r w:rsidR="001300E0" w:rsidRPr="00EB5B16">
        <w:rPr>
          <w:lang w:val="en-150"/>
        </w:rPr>
        <w:t>.</w:t>
      </w:r>
    </w:p>
    <w:p w14:paraId="3D2C2306" w14:textId="1304C928" w:rsidR="00FA1562" w:rsidRPr="00EB5B16" w:rsidRDefault="00FA1562" w:rsidP="00EB693E">
      <w:pPr>
        <w:pStyle w:val="ListParagraph"/>
        <w:numPr>
          <w:ilvl w:val="0"/>
          <w:numId w:val="69"/>
        </w:numPr>
        <w:rPr>
          <w:lang w:val="en-150"/>
        </w:rPr>
      </w:pPr>
      <w:r w:rsidRPr="00EB5B16">
        <w:rPr>
          <w:lang w:val="en-150"/>
        </w:rPr>
        <w:t xml:space="preserve">Propose a series of upscaled/downscaled </w:t>
      </w:r>
      <w:r w:rsidR="00801387" w:rsidRPr="00EB5B16">
        <w:rPr>
          <w:lang w:val="en-150"/>
        </w:rPr>
        <w:t xml:space="preserve">YOLOv4 </w:t>
      </w:r>
      <w:r w:rsidRPr="00EB5B16">
        <w:rPr>
          <w:lang w:val="en-150"/>
        </w:rPr>
        <w:t>networks</w:t>
      </w:r>
      <w:r w:rsidR="001300E0" w:rsidRPr="00EB5B16">
        <w:rPr>
          <w:lang w:val="en-150"/>
        </w:rPr>
        <w:t>.</w:t>
      </w:r>
    </w:p>
    <w:p w14:paraId="614884E1" w14:textId="66459266" w:rsidR="001300E0" w:rsidRPr="00EB5B16" w:rsidRDefault="001300E0" w:rsidP="001300E0">
      <w:pPr>
        <w:rPr>
          <w:lang w:val="en-150"/>
        </w:rPr>
      </w:pPr>
      <w:r w:rsidRPr="00EB5B16">
        <w:rPr>
          <w:lang w:val="en-150"/>
        </w:rPr>
        <w:lastRenderedPageBreak/>
        <w:t xml:space="preserve">The concept proposed in </w:t>
      </w:r>
      <w:proofErr w:type="spellStart"/>
      <w:r w:rsidRPr="00EB5B16">
        <w:rPr>
          <w:i/>
          <w:iCs/>
          <w:lang w:val="en-150"/>
        </w:rPr>
        <w:t>CSPNet</w:t>
      </w:r>
      <w:proofErr w:type="spellEnd"/>
      <w:r w:rsidRPr="00EB5B16">
        <w:rPr>
          <w:lang w:val="en-150"/>
        </w:rPr>
        <w:t xml:space="preserve"> </w:t>
      </w:r>
      <w:r w:rsidR="00801387" w:rsidRPr="00EB5B16">
        <w:rPr>
          <w:lang w:val="en-150"/>
        </w:rPr>
        <w:fldChar w:fldCharType="begin" w:fldLock="1"/>
      </w:r>
      <w:r w:rsidR="00265D76" w:rsidRPr="00EB5B16">
        <w:rPr>
          <w:lang w:val="en-150"/>
        </w:rPr>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7]","plainTextFormattedCitation":"[37]","previouslyFormattedCitation":"[37]"},"properties":{"noteIndex":0},"schema":"https://github.com/citation-style-language/schema/raw/master/csl-citation.json"}</w:instrText>
      </w:r>
      <w:r w:rsidR="00801387" w:rsidRPr="00EB5B16">
        <w:rPr>
          <w:lang w:val="en-150"/>
        </w:rPr>
        <w:fldChar w:fldCharType="separate"/>
      </w:r>
      <w:r w:rsidR="00D46F62" w:rsidRPr="00EB5B16">
        <w:rPr>
          <w:noProof/>
          <w:lang w:val="en-150"/>
        </w:rPr>
        <w:t>[37]</w:t>
      </w:r>
      <w:r w:rsidR="00801387" w:rsidRPr="00EB5B16">
        <w:rPr>
          <w:lang w:val="en-150"/>
        </w:rPr>
        <w:fldChar w:fldCharType="end"/>
      </w:r>
      <w:r w:rsidRPr="00EB5B16">
        <w:rPr>
          <w:lang w:val="en-150"/>
        </w:rPr>
        <w:t xml:space="preserve"> can be applied to multiple CNN architectures to greatly reduce the required amount of parameters and computations. On Darknet networks, the number of </w:t>
      </w:r>
      <w:proofErr w:type="spellStart"/>
      <w:r w:rsidRPr="00EB5B16">
        <w:rPr>
          <w:lang w:val="en-150"/>
        </w:rPr>
        <w:t>FLOPs</w:t>
      </w:r>
      <w:proofErr w:type="spellEnd"/>
      <w:r w:rsidRPr="00EB5B16">
        <w:rPr>
          <w:lang w:val="en-150"/>
        </w:rPr>
        <w:t xml:space="preserve"> has been seed to be reduced down a 50% by CSP-</w:t>
      </w:r>
      <w:proofErr w:type="spellStart"/>
      <w:r w:rsidRPr="00EB5B16">
        <w:rPr>
          <w:lang w:val="en-150"/>
        </w:rPr>
        <w:t>izing</w:t>
      </w:r>
      <w:proofErr w:type="spellEnd"/>
      <w:r w:rsidRPr="00EB5B16">
        <w:rPr>
          <w:lang w:val="en-150"/>
        </w:rPr>
        <w:t xml:space="preserve"> its architecture</w:t>
      </w:r>
      <w:r w:rsidR="00BF3F1C" w:rsidRPr="00EB5B16">
        <w:rPr>
          <w:lang w:val="en-150"/>
        </w:rPr>
        <w:t xml:space="preserve">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noProof/>
          <w:lang w:val="en-150"/>
        </w:rPr>
        <w:t>[36]</w:t>
      </w:r>
      <w:r w:rsidR="00801387" w:rsidRPr="00EB5B16">
        <w:rPr>
          <w:lang w:val="en-150"/>
        </w:rPr>
        <w:fldChar w:fldCharType="end"/>
      </w:r>
      <w:r w:rsidRPr="00EB5B16">
        <w:rPr>
          <w:lang w:val="en-150"/>
        </w:rPr>
        <w:t>. The first step towards applying the scalability principles is to design a base network to start from. This network is chosen to be YOLOv4, which is already designed for real-time performance on general GPUs. A better speed-accuracy trade-off can be attained by CSP-</w:t>
      </w:r>
      <w:proofErr w:type="spellStart"/>
      <w:r w:rsidRPr="00EB5B16">
        <w:rPr>
          <w:lang w:val="en-150"/>
        </w:rPr>
        <w:t>izing</w:t>
      </w:r>
      <w:proofErr w:type="spellEnd"/>
      <w:r w:rsidRPr="00EB5B16">
        <w:rPr>
          <w:lang w:val="en-150"/>
        </w:rPr>
        <w:t xml:space="preserve"> its architecture.</w:t>
      </w:r>
    </w:p>
    <w:p w14:paraId="361E9490" w14:textId="68F25975" w:rsidR="001300E0" w:rsidRPr="00EB5B16" w:rsidRDefault="001300E0" w:rsidP="002A2CB2">
      <w:pPr>
        <w:rPr>
          <w:lang w:val="en-150"/>
        </w:rPr>
      </w:pPr>
      <w:r w:rsidRPr="00EB5B16">
        <w:rPr>
          <w:lang w:val="en-150"/>
        </w:rPr>
        <w:t xml:space="preserve">The resulting model is </w:t>
      </w:r>
      <w:r w:rsidRPr="00EB5B16">
        <w:rPr>
          <w:i/>
          <w:iCs/>
          <w:lang w:val="en-150"/>
        </w:rPr>
        <w:t>YOLOv4-CSP</w:t>
      </w:r>
      <w:r w:rsidRPr="00EB5B16">
        <w:rPr>
          <w:lang w:val="en-150"/>
        </w:rPr>
        <w:t>, which consists of</w:t>
      </w:r>
      <w:r w:rsidR="00100762" w:rsidRPr="00EB5B16">
        <w:rPr>
          <w:lang w:val="en-150"/>
        </w:rPr>
        <w:t xml:space="preserve"> a </w:t>
      </w:r>
      <w:r w:rsidR="002A2CB2" w:rsidRPr="00EB5B16">
        <w:rPr>
          <w:lang w:val="en-150"/>
        </w:rPr>
        <w:t>CSP-</w:t>
      </w:r>
      <w:proofErr w:type="spellStart"/>
      <w:r w:rsidR="002A2CB2" w:rsidRPr="00EB5B16">
        <w:rPr>
          <w:lang w:val="en-150"/>
        </w:rPr>
        <w:t>ized</w:t>
      </w:r>
      <w:proofErr w:type="spellEnd"/>
      <w:r w:rsidR="002A2CB2" w:rsidRPr="00EB5B16">
        <w:rPr>
          <w:lang w:val="en-150"/>
        </w:rPr>
        <w:t xml:space="preserve"> </w:t>
      </w:r>
      <w:r w:rsidR="00100762" w:rsidRPr="00EB5B16">
        <w:rPr>
          <w:lang w:val="en-150"/>
        </w:rPr>
        <w:t>YOLO</w:t>
      </w:r>
      <w:r w:rsidR="002A2CB2" w:rsidRPr="00EB5B16">
        <w:rPr>
          <w:lang w:val="en-150"/>
        </w:rPr>
        <w:t xml:space="preserve">v4 model. From this starting </w:t>
      </w:r>
      <w:proofErr w:type="spellStart"/>
      <w:r w:rsidR="002A2CB2" w:rsidRPr="00EB5B16">
        <w:rPr>
          <w:lang w:val="en-150"/>
        </w:rPr>
        <w:t>ponit</w:t>
      </w:r>
      <w:proofErr w:type="spellEnd"/>
      <w:r w:rsidR="002A2CB2" w:rsidRPr="00EB5B16">
        <w:rPr>
          <w:lang w:val="en-150"/>
        </w:rPr>
        <w:t xml:space="preserve">, tiny and large YOLOv4 models are designed by following the scaling rules exposed at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noProof/>
          <w:lang w:val="en-150"/>
        </w:rPr>
        <w:t>[36]</w:t>
      </w:r>
      <w:r w:rsidR="00801387" w:rsidRPr="00EB5B16">
        <w:rPr>
          <w:lang w:val="en-150"/>
        </w:rPr>
        <w:fldChar w:fldCharType="end"/>
      </w:r>
      <w:r w:rsidR="002A2CB2" w:rsidRPr="00EB5B16">
        <w:rPr>
          <w:lang w:val="en-150"/>
        </w:rPr>
        <w:t xml:space="preserve">. Thus, the models proposed at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noProof/>
          <w:lang w:val="en-150"/>
        </w:rPr>
        <w:t>[36]</w:t>
      </w:r>
      <w:r w:rsidR="00801387" w:rsidRPr="00EB5B16">
        <w:rPr>
          <w:lang w:val="en-150"/>
        </w:rPr>
        <w:fldChar w:fldCharType="end"/>
      </w:r>
      <w:r w:rsidR="002A2CB2" w:rsidRPr="00EB5B16">
        <w:rPr>
          <w:lang w:val="en-150"/>
        </w:rPr>
        <w:t xml:space="preserve"> are:</w:t>
      </w:r>
    </w:p>
    <w:p w14:paraId="4E363692" w14:textId="4D037000" w:rsidR="002A2CB2" w:rsidRPr="00EB5B16" w:rsidRDefault="002A2CB2" w:rsidP="00EB693E">
      <w:pPr>
        <w:pStyle w:val="ListParagraph"/>
        <w:numPr>
          <w:ilvl w:val="0"/>
          <w:numId w:val="69"/>
        </w:numPr>
        <w:rPr>
          <w:lang w:val="en-150"/>
        </w:rPr>
      </w:pPr>
      <w:r w:rsidRPr="00C203BA">
        <w:rPr>
          <w:b/>
          <w:bCs/>
          <w:i/>
          <w:lang w:val="en-150"/>
        </w:rPr>
        <w:t>YOLOv4-CSP</w:t>
      </w:r>
      <w:r w:rsidRPr="00EB5B16">
        <w:rPr>
          <w:lang w:val="en-150"/>
        </w:rPr>
        <w:t>: Regarding the backbone,  the design of CSPDarknet53 is modified by reverting the first CSP stage into an original Darknet residual layer</w:t>
      </w:r>
      <w:r w:rsidR="00801387" w:rsidRPr="00EB5B16">
        <w:rPr>
          <w:lang w:val="en-150"/>
        </w:rPr>
        <w:t xml:space="preserve">. </w:t>
      </w:r>
      <w:r w:rsidRPr="00EB5B16">
        <w:rPr>
          <w:lang w:val="en-150"/>
        </w:rPr>
        <w:t>For the neck, the architecture of PAN is CSP-</w:t>
      </w:r>
      <w:proofErr w:type="spellStart"/>
      <w:r w:rsidRPr="00EB5B16">
        <w:rPr>
          <w:lang w:val="en-150"/>
        </w:rPr>
        <w:t>ized</w:t>
      </w:r>
      <w:proofErr w:type="spellEnd"/>
      <w:r w:rsidRPr="00EB5B16">
        <w:rPr>
          <w:lang w:val="en-150"/>
        </w:rPr>
        <w:t xml:space="preserve">, cutting computations by a 40%, the SPP block placed in the middle </w:t>
      </w:r>
      <w:proofErr w:type="spellStart"/>
      <w:r w:rsidRPr="00EB5B16">
        <w:rPr>
          <w:lang w:val="en-150"/>
        </w:rPr>
        <w:t>positon</w:t>
      </w:r>
      <w:proofErr w:type="spellEnd"/>
      <w:r w:rsidRPr="00EB5B16">
        <w:rPr>
          <w:lang w:val="en-150"/>
        </w:rPr>
        <w:t xml:space="preserve"> of the first computation list group of the CSPPAN.</w:t>
      </w:r>
    </w:p>
    <w:p w14:paraId="10D86C36" w14:textId="77777777" w:rsidR="002A2CB2" w:rsidRPr="00EB5B16" w:rsidRDefault="002A2CB2" w:rsidP="00EB693E">
      <w:pPr>
        <w:pStyle w:val="ListParagraph"/>
        <w:numPr>
          <w:ilvl w:val="0"/>
          <w:numId w:val="70"/>
        </w:numPr>
        <w:ind w:hanging="357"/>
        <w:contextualSpacing w:val="0"/>
        <w:rPr>
          <w:lang w:val="en-150"/>
        </w:rPr>
      </w:pPr>
      <w:r w:rsidRPr="00C203BA">
        <w:rPr>
          <w:b/>
          <w:bCs/>
          <w:i/>
          <w:lang w:val="en-150"/>
        </w:rPr>
        <w:t>YOLOv4-tiny</w:t>
      </w:r>
      <w:r w:rsidRPr="00EB5B16">
        <w:rPr>
          <w:lang w:val="en-150"/>
        </w:rPr>
        <w:t>: Designed for low-end GPU</w:t>
      </w:r>
      <w:r w:rsidR="003951A3" w:rsidRPr="00EB5B16">
        <w:rPr>
          <w:lang w:val="en-150"/>
        </w:rPr>
        <w:t>s</w:t>
      </w:r>
      <w:r w:rsidRPr="00EB5B16">
        <w:rPr>
          <w:lang w:val="en-150"/>
        </w:rPr>
        <w:t xml:space="preserve">. </w:t>
      </w:r>
      <w:r w:rsidR="003951A3" w:rsidRPr="00EB5B16">
        <w:rPr>
          <w:lang w:val="en-150"/>
        </w:rPr>
        <w:t>B</w:t>
      </w:r>
      <w:r w:rsidRPr="00EB5B16">
        <w:rPr>
          <w:lang w:val="en-150"/>
        </w:rPr>
        <w:t xml:space="preserve">ackbone </w:t>
      </w:r>
      <w:proofErr w:type="spellStart"/>
      <w:r w:rsidRPr="00EB5B16">
        <w:rPr>
          <w:lang w:val="en-150"/>
        </w:rPr>
        <w:t>CSPOSANet</w:t>
      </w:r>
      <w:proofErr w:type="spellEnd"/>
      <w:r w:rsidRPr="00EB5B16">
        <w:rPr>
          <w:lang w:val="en-150"/>
        </w:rPr>
        <w:t xml:space="preserve"> with PCB architecture, neck and head based on the already existing tiny model YOLOv3-tiny.</w:t>
      </w:r>
    </w:p>
    <w:p w14:paraId="59BC200B" w14:textId="77777777" w:rsidR="002A2CB2" w:rsidRPr="00EB5B16" w:rsidRDefault="002A2CB2" w:rsidP="00EB693E">
      <w:pPr>
        <w:pStyle w:val="ListParagraph"/>
        <w:numPr>
          <w:ilvl w:val="0"/>
          <w:numId w:val="70"/>
        </w:numPr>
        <w:spacing w:after="240"/>
        <w:ind w:hanging="357"/>
        <w:contextualSpacing w:val="0"/>
        <w:rPr>
          <w:lang w:val="en-150"/>
        </w:rPr>
      </w:pPr>
      <w:r w:rsidRPr="00C203BA">
        <w:rPr>
          <w:b/>
          <w:bCs/>
          <w:lang w:val="en-150"/>
        </w:rPr>
        <w:t>YOLOv4-large</w:t>
      </w:r>
      <w:r w:rsidR="006D3FCA" w:rsidRPr="00EB5B16">
        <w:rPr>
          <w:lang w:val="en-150"/>
        </w:rPr>
        <w:t>: Meant for high-resolution images in pursue of higher accuracies. Born from designing a fully CSP-</w:t>
      </w:r>
      <w:proofErr w:type="spellStart"/>
      <w:r w:rsidR="006D3FCA" w:rsidRPr="00EB5B16">
        <w:rPr>
          <w:lang w:val="en-150"/>
        </w:rPr>
        <w:t>ized</w:t>
      </w:r>
      <w:proofErr w:type="spellEnd"/>
      <w:r w:rsidR="006D3FCA" w:rsidRPr="00EB5B16">
        <w:rPr>
          <w:lang w:val="en-150"/>
        </w:rPr>
        <w:t xml:space="preserve"> model </w:t>
      </w:r>
      <w:r w:rsidR="006D3FCA" w:rsidRPr="00EB5B16">
        <w:rPr>
          <w:i/>
          <w:lang w:val="en-150"/>
        </w:rPr>
        <w:t>YOLOv4-P5</w:t>
      </w:r>
      <w:r w:rsidR="006D3FCA" w:rsidRPr="00EB5B16">
        <w:rPr>
          <w:lang w:val="en-150"/>
        </w:rPr>
        <w:t xml:space="preserve"> and scaling it to </w:t>
      </w:r>
      <w:r w:rsidR="006D3FCA" w:rsidRPr="00EB5B16">
        <w:rPr>
          <w:i/>
          <w:lang w:val="en-150"/>
        </w:rPr>
        <w:t>YOLOv4-P6</w:t>
      </w:r>
      <w:r w:rsidR="006D3FCA" w:rsidRPr="00EB5B16">
        <w:rPr>
          <w:lang w:val="en-150"/>
        </w:rPr>
        <w:t xml:space="preserve"> and </w:t>
      </w:r>
      <w:r w:rsidR="006D3FCA" w:rsidRPr="00EB5B16">
        <w:rPr>
          <w:i/>
          <w:lang w:val="en-150"/>
        </w:rPr>
        <w:t>YOLOv4-P7</w:t>
      </w:r>
      <w:r w:rsidR="006D3FCA" w:rsidRPr="00EB5B16">
        <w:rPr>
          <w:lang w:val="en-150"/>
        </w:rPr>
        <w:t>.</w:t>
      </w:r>
    </w:p>
    <w:p w14:paraId="21262A54" w14:textId="77777777" w:rsidR="006B50A0" w:rsidRPr="00EB5B16" w:rsidRDefault="006B50A0" w:rsidP="00C67FA8">
      <w:pPr>
        <w:pStyle w:val="Heading2"/>
        <w:rPr>
          <w:lang w:val="en-150"/>
        </w:rPr>
      </w:pPr>
      <w:bookmarkStart w:id="110" w:name="_Toc74572088"/>
      <w:r w:rsidRPr="00EB5B16">
        <w:rPr>
          <w:lang w:val="en-150"/>
        </w:rPr>
        <w:t>Object detection state-of-the-art</w:t>
      </w:r>
      <w:bookmarkEnd w:id="110"/>
    </w:p>
    <w:p w14:paraId="5032944F" w14:textId="4A9FB9C1" w:rsidR="00E733E1" w:rsidRPr="00EB5B16" w:rsidRDefault="00A6262F" w:rsidP="003951A3">
      <w:pPr>
        <w:spacing w:after="240"/>
        <w:rPr>
          <w:lang w:val="en-150"/>
        </w:rPr>
      </w:pPr>
      <w:r w:rsidRPr="00EB5B16">
        <w:rPr>
          <w:lang w:val="en-150"/>
        </w:rPr>
        <w:t xml:space="preserve">MS COCO </w:t>
      </w:r>
      <w:r>
        <w:rPr>
          <w:lang w:val="en-150"/>
        </w:rPr>
        <w:t>b</w:t>
      </w:r>
      <w:r w:rsidR="00F71B2F" w:rsidRPr="00EB5B16">
        <w:rPr>
          <w:lang w:val="en-150"/>
        </w:rPr>
        <w:t>en</w:t>
      </w:r>
      <w:r w:rsidR="003951A3" w:rsidRPr="00EB5B16">
        <w:rPr>
          <w:lang w:val="en-150"/>
        </w:rPr>
        <w:t xml:space="preserve">chmarking for </w:t>
      </w:r>
      <w:r w:rsidR="00A651CA">
        <w:rPr>
          <w:lang w:val="en-US"/>
        </w:rPr>
        <w:t>state-</w:t>
      </w:r>
      <w:proofErr w:type="spellStart"/>
      <w:r w:rsidR="00A651CA">
        <w:rPr>
          <w:lang w:val="en-US"/>
        </w:rPr>
        <w:t>of’the</w:t>
      </w:r>
      <w:proofErr w:type="spellEnd"/>
      <w:r w:rsidR="00A651CA">
        <w:rPr>
          <w:lang w:val="en-US"/>
        </w:rPr>
        <w:t>-art</w:t>
      </w:r>
      <w:r w:rsidR="003951A3" w:rsidRPr="00EB5B16">
        <w:rPr>
          <w:lang w:val="en-150"/>
        </w:rPr>
        <w:t xml:space="preserve"> detectors is shown in</w:t>
      </w:r>
      <w:r w:rsidR="00C203BA">
        <w:rPr>
          <w:lang w:val="en-US"/>
        </w:rPr>
        <w:t xml:space="preserve"> </w:t>
      </w:r>
      <w:r w:rsidR="00C203BA">
        <w:rPr>
          <w:lang w:val="en-US"/>
        </w:rPr>
        <w:fldChar w:fldCharType="begin"/>
      </w:r>
      <w:r w:rsidR="00C203BA">
        <w:rPr>
          <w:lang w:val="en-US"/>
        </w:rPr>
        <w:instrText xml:space="preserve"> REF _Ref74522159 \h </w:instrText>
      </w:r>
      <w:r w:rsidR="00C203BA">
        <w:rPr>
          <w:lang w:val="en-US"/>
        </w:rPr>
      </w:r>
      <w:r w:rsidR="00C203BA">
        <w:rPr>
          <w:lang w:val="en-US"/>
        </w:rPr>
        <w:fldChar w:fldCharType="separate"/>
      </w:r>
      <w:r w:rsidR="00452B2C" w:rsidRPr="00EB5B16">
        <w:rPr>
          <w:lang w:val="en-150"/>
        </w:rPr>
        <w:t xml:space="preserve">Figure </w:t>
      </w:r>
      <w:r w:rsidR="00452B2C">
        <w:rPr>
          <w:noProof/>
          <w:lang w:val="en-150"/>
        </w:rPr>
        <w:t>23</w:t>
      </w:r>
      <w:r w:rsidR="00C203BA">
        <w:rPr>
          <w:lang w:val="en-US"/>
        </w:rPr>
        <w:fldChar w:fldCharType="end"/>
      </w:r>
      <w:r w:rsidR="00C203BA">
        <w:rPr>
          <w:lang w:val="en-US"/>
        </w:rPr>
        <w:t xml:space="preserve"> and </w:t>
      </w:r>
      <w:r w:rsidR="00C203BA">
        <w:rPr>
          <w:lang w:val="en-US"/>
        </w:rPr>
        <w:fldChar w:fldCharType="begin"/>
      </w:r>
      <w:r w:rsidR="00C203BA">
        <w:rPr>
          <w:lang w:val="en-US"/>
        </w:rPr>
        <w:instrText xml:space="preserve"> REF _Ref74522163 \h </w:instrText>
      </w:r>
      <w:r w:rsidR="00C203BA">
        <w:rPr>
          <w:lang w:val="en-US"/>
        </w:rPr>
      </w:r>
      <w:r w:rsidR="00C203BA">
        <w:rPr>
          <w:lang w:val="en-US"/>
        </w:rPr>
        <w:fldChar w:fldCharType="separate"/>
      </w:r>
      <w:r w:rsidR="00452B2C" w:rsidRPr="00EB5B16">
        <w:rPr>
          <w:lang w:val="en-150"/>
        </w:rPr>
        <w:t xml:space="preserve">Figure </w:t>
      </w:r>
      <w:r w:rsidR="00452B2C">
        <w:rPr>
          <w:noProof/>
          <w:lang w:val="en-150"/>
        </w:rPr>
        <w:t>24</w:t>
      </w:r>
      <w:r w:rsidR="00C203BA">
        <w:rPr>
          <w:lang w:val="en-US"/>
        </w:rPr>
        <w:fldChar w:fldCharType="end"/>
      </w:r>
      <w:r w:rsidR="003951A3" w:rsidRPr="00EB5B16">
        <w:rPr>
          <w:lang w:val="en-150"/>
        </w:rPr>
        <w:t>.</w:t>
      </w:r>
    </w:p>
    <w:p w14:paraId="3F707297" w14:textId="77777777" w:rsidR="00BD0C1D" w:rsidRPr="00EB5B16" w:rsidRDefault="00E733E1" w:rsidP="003951A3">
      <w:pPr>
        <w:ind w:firstLine="0"/>
        <w:jc w:val="center"/>
        <w:rPr>
          <w:lang w:val="en-150"/>
        </w:rPr>
      </w:pPr>
      <w:r w:rsidRPr="00EB5B16">
        <w:rPr>
          <w:noProof/>
          <w:lang w:val="en-150" w:eastAsia="en-US"/>
        </w:rPr>
        <w:drawing>
          <wp:inline distT="0" distB="0" distL="0" distR="0" wp14:anchorId="66DA7DF8" wp14:editId="337FEFE1">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5F8C64FB" w:rsidR="003951A3" w:rsidRPr="00EB5B16" w:rsidRDefault="00DD688C" w:rsidP="003951A3">
      <w:pPr>
        <w:pStyle w:val="Caption"/>
        <w:spacing w:after="0"/>
        <w:ind w:firstLine="0"/>
        <w:rPr>
          <w:lang w:val="en-150"/>
        </w:rPr>
      </w:pPr>
      <w:bookmarkStart w:id="111" w:name="_Ref74522159"/>
      <w:bookmarkStart w:id="112" w:name="_Toc7457219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3</w:t>
      </w:r>
      <w:r w:rsidRPr="00EB5B16">
        <w:rPr>
          <w:lang w:val="en-150"/>
        </w:rPr>
        <w:fldChar w:fldCharType="end"/>
      </w:r>
      <w:bookmarkEnd w:id="111"/>
      <w:r w:rsidR="003951A3" w:rsidRPr="00EB5B16">
        <w:rPr>
          <w:lang w:val="en-150"/>
        </w:rPr>
        <w:t>: State of the art of different object detectors in MS COCO dataset</w:t>
      </w:r>
      <w:r w:rsidR="00801387" w:rsidRPr="00EB5B16">
        <w:rPr>
          <w:lang w:val="en-150"/>
        </w:rPr>
        <w:t xml:space="preserve"> I</w:t>
      </w:r>
      <w:bookmarkEnd w:id="112"/>
    </w:p>
    <w:p w14:paraId="1CF92E12" w14:textId="249128A7" w:rsidR="003951A3" w:rsidRPr="00EB5B16" w:rsidRDefault="003951A3" w:rsidP="003951A3">
      <w:pPr>
        <w:pStyle w:val="Caption"/>
        <w:ind w:firstLine="0"/>
        <w:rPr>
          <w:lang w:val="en-150"/>
        </w:rPr>
      </w:pPr>
      <w:r w:rsidRPr="00EB5B16">
        <w:rPr>
          <w:lang w:val="en-150"/>
        </w:rPr>
        <w:t xml:space="preserve">Source: </w:t>
      </w:r>
      <w:r w:rsidR="00801387" w:rsidRPr="00EB5B16">
        <w:rPr>
          <w:lang w:val="en-150"/>
        </w:rPr>
        <w:fldChar w:fldCharType="begin" w:fldLock="1"/>
      </w:r>
      <w:r w:rsidR="00265D76"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801387" w:rsidRPr="00EB5B16">
        <w:rPr>
          <w:lang w:val="en-150"/>
        </w:rPr>
        <w:fldChar w:fldCharType="separate"/>
      </w:r>
      <w:r w:rsidR="00D46F62" w:rsidRPr="00EB5B16">
        <w:rPr>
          <w:b w:val="0"/>
          <w:noProof/>
          <w:lang w:val="en-150"/>
        </w:rPr>
        <w:t>[34]</w:t>
      </w:r>
      <w:r w:rsidR="00801387" w:rsidRPr="00EB5B16">
        <w:rPr>
          <w:lang w:val="en-150"/>
        </w:rPr>
        <w:fldChar w:fldCharType="end"/>
      </w:r>
    </w:p>
    <w:p w14:paraId="1E692D07" w14:textId="77777777" w:rsidR="00E733E1" w:rsidRPr="00EB5B16" w:rsidRDefault="00E733E1" w:rsidP="00E733E1">
      <w:pPr>
        <w:ind w:firstLine="0"/>
        <w:jc w:val="center"/>
        <w:rPr>
          <w:lang w:val="en-150"/>
        </w:rPr>
      </w:pPr>
      <w:r w:rsidRPr="00EB5B16">
        <w:rPr>
          <w:noProof/>
          <w:lang w:val="en-150" w:eastAsia="en-US"/>
        </w:rPr>
        <w:lastRenderedPageBreak/>
        <w:drawing>
          <wp:inline distT="0" distB="0" distL="0" distR="0" wp14:anchorId="3D6BE9EF" wp14:editId="4E22579D">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7">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335972EB" w:rsidR="003951A3" w:rsidRPr="00EB5B16" w:rsidRDefault="00DD688C" w:rsidP="003951A3">
      <w:pPr>
        <w:pStyle w:val="Caption"/>
        <w:spacing w:after="0"/>
        <w:ind w:firstLine="0"/>
        <w:rPr>
          <w:lang w:val="en-150"/>
        </w:rPr>
      </w:pPr>
      <w:bookmarkStart w:id="113" w:name="_Ref74522163"/>
      <w:bookmarkStart w:id="114" w:name="_Toc7457219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4</w:t>
      </w:r>
      <w:r w:rsidRPr="00EB5B16">
        <w:rPr>
          <w:lang w:val="en-150"/>
        </w:rPr>
        <w:fldChar w:fldCharType="end"/>
      </w:r>
      <w:bookmarkEnd w:id="113"/>
      <w:r w:rsidR="003951A3" w:rsidRPr="00EB5B16">
        <w:rPr>
          <w:lang w:val="en-150"/>
        </w:rPr>
        <w:t>: State of the art of different object detectors in MS COCO dataset II</w:t>
      </w:r>
      <w:bookmarkEnd w:id="114"/>
    </w:p>
    <w:p w14:paraId="1F2BF27F" w14:textId="5326BE44" w:rsidR="007A417C" w:rsidRPr="00EB5B16" w:rsidRDefault="00E733E1" w:rsidP="00FF6DA3">
      <w:pPr>
        <w:pStyle w:val="Caption"/>
        <w:ind w:firstLine="0"/>
        <w:rPr>
          <w:lang w:val="en-150"/>
        </w:rPr>
      </w:pPr>
      <w:r w:rsidRPr="00EB5B16">
        <w:rPr>
          <w:lang w:val="en-150"/>
        </w:rPr>
        <w:t xml:space="preserve">Source: </w:t>
      </w:r>
      <w:r w:rsidR="00801387"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6]","plainTextFormattedCitation":"[36]","previouslyFormattedCitation":"[36]"},"properties":{"noteIndex":0},"schema":"https://github.com/citation-style-language/schema/raw/master/csl-citation.json"}</w:instrText>
      </w:r>
      <w:r w:rsidR="00801387" w:rsidRPr="00EB5B16">
        <w:rPr>
          <w:lang w:val="en-150"/>
        </w:rPr>
        <w:fldChar w:fldCharType="separate"/>
      </w:r>
      <w:r w:rsidR="00D46F62" w:rsidRPr="00EB5B16">
        <w:rPr>
          <w:b w:val="0"/>
          <w:noProof/>
          <w:lang w:val="en-150"/>
        </w:rPr>
        <w:t>[36]</w:t>
      </w:r>
      <w:r w:rsidR="00801387" w:rsidRPr="00EB5B16">
        <w:rPr>
          <w:lang w:val="en-150"/>
        </w:rPr>
        <w:fldChar w:fldCharType="end"/>
      </w:r>
    </w:p>
    <w:p w14:paraId="298ED08C" w14:textId="77777777" w:rsidR="003B58E4" w:rsidRPr="00EB5B16" w:rsidRDefault="003B58E4" w:rsidP="003B58E4">
      <w:pPr>
        <w:pStyle w:val="Heading1"/>
        <w:rPr>
          <w:lang w:val="en-150"/>
        </w:rPr>
      </w:pPr>
      <w:bookmarkStart w:id="115" w:name="_Ref74561765"/>
      <w:bookmarkStart w:id="116" w:name="_Ref74561794"/>
      <w:bookmarkStart w:id="117" w:name="_Toc74572089"/>
      <w:r w:rsidRPr="00EB5B16">
        <w:rPr>
          <w:lang w:val="en-150"/>
        </w:rPr>
        <w:lastRenderedPageBreak/>
        <w:t>Data collection</w:t>
      </w:r>
      <w:bookmarkEnd w:id="115"/>
      <w:bookmarkEnd w:id="116"/>
      <w:bookmarkEnd w:id="117"/>
    </w:p>
    <w:p w14:paraId="66E351D0" w14:textId="77777777" w:rsidR="003B58E4" w:rsidRPr="00EB5B16" w:rsidRDefault="0059362D" w:rsidP="003B58E4">
      <w:pPr>
        <w:pStyle w:val="Heading2"/>
        <w:rPr>
          <w:lang w:val="en-150"/>
        </w:rPr>
      </w:pPr>
      <w:bookmarkStart w:id="118" w:name="_Toc74572090"/>
      <w:r w:rsidRPr="00EB5B16">
        <w:rPr>
          <w:lang w:val="en-150"/>
        </w:rPr>
        <w:t>Introduction</w:t>
      </w:r>
      <w:bookmarkEnd w:id="118"/>
    </w:p>
    <w:p w14:paraId="39C6994A" w14:textId="77777777" w:rsidR="004865AD" w:rsidRPr="00EB5B16" w:rsidRDefault="00F2728F" w:rsidP="004865AD">
      <w:pPr>
        <w:pStyle w:val="Heading3"/>
        <w:rPr>
          <w:lang w:val="en-150"/>
        </w:rPr>
      </w:pPr>
      <w:bookmarkStart w:id="119" w:name="_Toc74572091"/>
      <w:r w:rsidRPr="00EB5B16">
        <w:rPr>
          <w:lang w:val="en-150"/>
        </w:rPr>
        <w:t>Requirements &amp; approach</w:t>
      </w:r>
      <w:bookmarkEnd w:id="119"/>
    </w:p>
    <w:p w14:paraId="12F387F9" w14:textId="12190228" w:rsidR="0059362D" w:rsidRPr="00EB5B16" w:rsidRDefault="0059362D" w:rsidP="00103361">
      <w:pPr>
        <w:spacing w:after="240"/>
        <w:rPr>
          <w:lang w:val="en-150"/>
        </w:rPr>
      </w:pPr>
      <w:r w:rsidRPr="00EB5B16">
        <w:rPr>
          <w:lang w:val="en-150"/>
        </w:rP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rsidRPr="00EB5B16">
        <w:rPr>
          <w:lang w:val="en-150"/>
        </w:rPr>
        <w:t>s. By using these high-quality pretrained weights, better models can be produced much faster, requiring less data to catch on low-level features.</w:t>
      </w:r>
      <w:r w:rsidR="00017BCD" w:rsidRPr="00EB5B16">
        <w:rPr>
          <w:lang w:val="en-150"/>
        </w:rPr>
        <w:t xml:space="preserve"> In </w:t>
      </w:r>
      <w:r w:rsidR="009554CF">
        <w:rPr>
          <w:lang w:val="en-150"/>
        </w:rPr>
        <w:fldChar w:fldCharType="begin"/>
      </w:r>
      <w:r w:rsidR="009554CF">
        <w:rPr>
          <w:lang w:val="en-150"/>
        </w:rPr>
        <w:instrText xml:space="preserve"> REF _Ref74522251 \h </w:instrText>
      </w:r>
      <w:r w:rsidR="009554CF">
        <w:rPr>
          <w:lang w:val="en-150"/>
        </w:rPr>
      </w:r>
      <w:r w:rsidR="009554CF">
        <w:rPr>
          <w:lang w:val="en-150"/>
        </w:rPr>
        <w:fldChar w:fldCharType="separate"/>
      </w:r>
      <w:r w:rsidR="00452B2C" w:rsidRPr="00EB5B16">
        <w:rPr>
          <w:lang w:val="en-150"/>
        </w:rPr>
        <w:t xml:space="preserve">Figure </w:t>
      </w:r>
      <w:r w:rsidR="00452B2C">
        <w:rPr>
          <w:noProof/>
          <w:lang w:val="en-150"/>
        </w:rPr>
        <w:t>25</w:t>
      </w:r>
      <w:r w:rsidR="009554CF">
        <w:rPr>
          <w:lang w:val="en-150"/>
        </w:rPr>
        <w:fldChar w:fldCharType="end"/>
      </w:r>
      <w:r w:rsidR="00017BCD" w:rsidRPr="00EB5B16">
        <w:rPr>
          <w:lang w:val="en-150"/>
        </w:rPr>
        <w:t>,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Pr="00EB5B16" w:rsidRDefault="007C22B1" w:rsidP="00017BCD">
      <w:pPr>
        <w:ind w:firstLine="0"/>
        <w:jc w:val="center"/>
        <w:rPr>
          <w:lang w:val="en-150"/>
        </w:rPr>
      </w:pPr>
      <w:r w:rsidRPr="00EB5B16">
        <w:rPr>
          <w:noProof/>
          <w:lang w:val="en-150" w:eastAsia="en-US"/>
        </w:rPr>
        <w:drawing>
          <wp:inline distT="0" distB="0" distL="0" distR="0" wp14:anchorId="7047E481" wp14:editId="70E342B9">
            <wp:extent cx="5832000" cy="1676701"/>
            <wp:effectExtent l="57150" t="57150" r="92710" b="952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832000" cy="167670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4B61AF87" w:rsidR="00017BCD" w:rsidRPr="00EB5B16" w:rsidRDefault="00DD688C" w:rsidP="00017BCD">
      <w:pPr>
        <w:pStyle w:val="Caption"/>
        <w:spacing w:after="0"/>
        <w:ind w:firstLine="0"/>
        <w:rPr>
          <w:lang w:val="en-150"/>
        </w:rPr>
      </w:pPr>
      <w:bookmarkStart w:id="120" w:name="_Ref74522251"/>
      <w:bookmarkStart w:id="121" w:name="_Toc7457219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5</w:t>
      </w:r>
      <w:r w:rsidRPr="00EB5B16">
        <w:rPr>
          <w:lang w:val="en-150"/>
        </w:rPr>
        <w:fldChar w:fldCharType="end"/>
      </w:r>
      <w:bookmarkEnd w:id="120"/>
      <w:r w:rsidR="00017BCD" w:rsidRPr="00EB5B16">
        <w:rPr>
          <w:lang w:val="en-150"/>
        </w:rPr>
        <w:t>: Progressively richer feature maps</w:t>
      </w:r>
      <w:r w:rsidR="00945AEE" w:rsidRPr="00EB5B16">
        <w:rPr>
          <w:lang w:val="en-150"/>
        </w:rPr>
        <w:t xml:space="preserve"> from left to right</w:t>
      </w:r>
      <w:bookmarkEnd w:id="121"/>
    </w:p>
    <w:p w14:paraId="3BD3C64C" w14:textId="1742C602" w:rsidR="00017BCD" w:rsidRPr="00EB5B16" w:rsidRDefault="00017BCD" w:rsidP="00017BCD">
      <w:pPr>
        <w:pStyle w:val="Caption"/>
        <w:ind w:firstLine="0"/>
        <w:rPr>
          <w:lang w:val="en-150"/>
        </w:rPr>
      </w:pPr>
      <w:r w:rsidRPr="00EB5B16">
        <w:rPr>
          <w:lang w:val="en-150"/>
        </w:rPr>
        <w:t>Source:</w:t>
      </w:r>
      <w:r w:rsidR="009E1647" w:rsidRPr="00EB5B16">
        <w:rPr>
          <w:lang w:val="en-150"/>
        </w:rPr>
        <w:t xml:space="preserve"> </w:t>
      </w:r>
      <w:r w:rsidR="009E1647" w:rsidRPr="00EB5B16">
        <w:rPr>
          <w:lang w:val="en-150"/>
        </w:rPr>
        <w:fldChar w:fldCharType="begin" w:fldLock="1"/>
      </w:r>
      <w:r w:rsidR="00265D76" w:rsidRPr="00EB5B16">
        <w:rPr>
          <w:lang w:val="en-150"/>
        </w:rPr>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8]","plainTextFormattedCitation":"[38]","previouslyFormattedCitation":"[38]"},"properties":{"noteIndex":0},"schema":"https://github.com/citation-style-language/schema/raw/master/csl-citation.json"}</w:instrText>
      </w:r>
      <w:r w:rsidR="009E1647" w:rsidRPr="00EB5B16">
        <w:rPr>
          <w:lang w:val="en-150"/>
        </w:rPr>
        <w:fldChar w:fldCharType="separate"/>
      </w:r>
      <w:r w:rsidR="00D46F62" w:rsidRPr="00EB5B16">
        <w:rPr>
          <w:b w:val="0"/>
          <w:noProof/>
          <w:lang w:val="en-150"/>
        </w:rPr>
        <w:t>[38]</w:t>
      </w:r>
      <w:r w:rsidR="009E1647" w:rsidRPr="00EB5B16">
        <w:rPr>
          <w:lang w:val="en-150"/>
        </w:rPr>
        <w:fldChar w:fldCharType="end"/>
      </w:r>
    </w:p>
    <w:p w14:paraId="466B26CE" w14:textId="77777777" w:rsidR="00150869" w:rsidRPr="00EB5B16" w:rsidRDefault="0059362D" w:rsidP="00150869">
      <w:pPr>
        <w:rPr>
          <w:lang w:val="en-150"/>
        </w:rPr>
      </w:pPr>
      <w:r w:rsidRPr="00EB5B16">
        <w:rPr>
          <w:lang w:val="en-150"/>
        </w:rPr>
        <w:t>Data can be either imported or produced</w:t>
      </w:r>
      <w:r w:rsidR="004865AD" w:rsidRPr="00EB5B16">
        <w:rPr>
          <w:lang w:val="en-150"/>
        </w:rPr>
        <w:t xml:space="preserve">. In this case, the items that are to be detected have a very specific appearance, so that finding data over the internet is not easy. If we wanted to detect, for instance, any backpack, finding thousands of backpack images </w:t>
      </w:r>
      <w:proofErr w:type="spellStart"/>
      <w:r w:rsidR="004865AD" w:rsidRPr="00EB5B16">
        <w:rPr>
          <w:lang w:val="en-150"/>
        </w:rPr>
        <w:t>wouldnt’t</w:t>
      </w:r>
      <w:proofErr w:type="spellEnd"/>
      <w:r w:rsidR="004865AD" w:rsidRPr="00EB5B16">
        <w:rPr>
          <w:lang w:val="en-150"/>
        </w:rPr>
        <w:t xml:space="preserve">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Pr="00EB5B16" w:rsidRDefault="004865AD" w:rsidP="00F2728F">
      <w:pPr>
        <w:spacing w:after="240"/>
        <w:rPr>
          <w:lang w:val="en-150"/>
        </w:rPr>
      </w:pPr>
      <w:r w:rsidRPr="00EB5B16">
        <w:rPr>
          <w:lang w:val="en-150"/>
        </w:rPr>
        <w:t>Another possibility would be producing synthetic images</w:t>
      </w:r>
      <w:r w:rsidR="00B41523" w:rsidRPr="00EB5B16">
        <w:rPr>
          <w:lang w:val="en-150"/>
        </w:rPr>
        <w:t>, be it from real or virtual sources</w:t>
      </w:r>
      <w:r w:rsidRPr="00EB5B16">
        <w:rPr>
          <w:lang w:val="en-150"/>
        </w:rPr>
        <w:t xml:space="preserve">. Pseudo-realistic images coming, for instance, from video games have proven to be representative enough for training models that are then deployed in the real world in some scenarios (and </w:t>
      </w:r>
      <w:proofErr w:type="spellStart"/>
      <w:r w:rsidRPr="00EB5B16">
        <w:rPr>
          <w:lang w:val="en-150"/>
        </w:rPr>
        <w:t>viceversa</w:t>
      </w:r>
      <w:proofErr w:type="spellEnd"/>
      <w:r w:rsidRPr="00EB5B16">
        <w:rPr>
          <w:lang w:val="en-150"/>
        </w:rPr>
        <w:t xml:space="preserve">). </w:t>
      </w:r>
    </w:p>
    <w:p w14:paraId="33CCEBF2" w14:textId="77777777" w:rsidR="004865AD" w:rsidRPr="00EB5B16" w:rsidRDefault="004865AD" w:rsidP="00F2728F">
      <w:pPr>
        <w:ind w:firstLine="0"/>
        <w:jc w:val="center"/>
        <w:rPr>
          <w:lang w:val="en-150"/>
        </w:rPr>
      </w:pPr>
      <w:r w:rsidRPr="00EB5B16">
        <w:rPr>
          <w:noProof/>
          <w:lang w:val="en-150" w:eastAsia="en-US"/>
        </w:rPr>
        <w:lastRenderedPageBreak/>
        <w:drawing>
          <wp:inline distT="0" distB="0" distL="0" distR="0" wp14:anchorId="1A6BC057" wp14:editId="7BED39FD">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59">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218662D9" w:rsidR="00BD41C5" w:rsidRPr="00EB5B16" w:rsidRDefault="00DD688C" w:rsidP="00BD41C5">
      <w:pPr>
        <w:pStyle w:val="Caption"/>
        <w:spacing w:after="0"/>
        <w:ind w:firstLine="0"/>
        <w:rPr>
          <w:lang w:val="en-150"/>
        </w:rPr>
      </w:pPr>
      <w:bookmarkStart w:id="122" w:name="_Ref74522303"/>
      <w:bookmarkStart w:id="123" w:name="_Toc7457219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6</w:t>
      </w:r>
      <w:r w:rsidRPr="00EB5B16">
        <w:rPr>
          <w:lang w:val="en-150"/>
        </w:rPr>
        <w:fldChar w:fldCharType="end"/>
      </w:r>
      <w:bookmarkEnd w:id="122"/>
      <w:r w:rsidR="00BD41C5" w:rsidRPr="00EB5B16">
        <w:rPr>
          <w:lang w:val="en-150"/>
        </w:rPr>
        <w:t>: Faster R-CNN inferring some detections on the game GTA:V</w:t>
      </w:r>
      <w:bookmarkEnd w:id="123"/>
    </w:p>
    <w:p w14:paraId="1139E3B6" w14:textId="2363EA08" w:rsidR="00BD41C5" w:rsidRPr="00EB5B16" w:rsidRDefault="00BD41C5" w:rsidP="00BD41C5">
      <w:pPr>
        <w:pStyle w:val="Caption"/>
        <w:ind w:firstLine="0"/>
        <w:rPr>
          <w:lang w:val="en-150"/>
        </w:rPr>
      </w:pPr>
      <w:r w:rsidRPr="00EB5B16">
        <w:rPr>
          <w:lang w:val="en-150"/>
        </w:rPr>
        <w:t xml:space="preserve">Source: </w:t>
      </w:r>
      <w:r w:rsidR="00330871" w:rsidRPr="00EB5B16">
        <w:rPr>
          <w:lang w:val="en-150"/>
        </w:rPr>
        <w:t>https://www.youtube.com/watch?v=CyvN4hZTMxo</w:t>
      </w:r>
    </w:p>
    <w:p w14:paraId="74E16E44" w14:textId="59637C8C" w:rsidR="00330871" w:rsidRPr="00EB5B16" w:rsidRDefault="009554CF" w:rsidP="00330871">
      <w:pPr>
        <w:rPr>
          <w:lang w:val="en-150"/>
        </w:rPr>
      </w:pPr>
      <w:r>
        <w:rPr>
          <w:lang w:val="en-150"/>
        </w:rPr>
        <w:fldChar w:fldCharType="begin"/>
      </w:r>
      <w:r>
        <w:rPr>
          <w:lang w:val="en-150"/>
        </w:rPr>
        <w:instrText xml:space="preserve"> REF _Ref74522303 \h </w:instrText>
      </w:r>
      <w:r>
        <w:rPr>
          <w:lang w:val="en-150"/>
        </w:rPr>
      </w:r>
      <w:r>
        <w:rPr>
          <w:lang w:val="en-150"/>
        </w:rPr>
        <w:fldChar w:fldCharType="separate"/>
      </w:r>
      <w:r w:rsidR="00452B2C" w:rsidRPr="00EB5B16">
        <w:rPr>
          <w:lang w:val="en-150"/>
        </w:rPr>
        <w:t xml:space="preserve">Figure </w:t>
      </w:r>
      <w:r w:rsidR="00452B2C">
        <w:rPr>
          <w:noProof/>
          <w:lang w:val="en-150"/>
        </w:rPr>
        <w:t>26</w:t>
      </w:r>
      <w:r>
        <w:rPr>
          <w:lang w:val="en-150"/>
        </w:rPr>
        <w:fldChar w:fldCharType="end"/>
      </w:r>
      <w:r>
        <w:rPr>
          <w:lang w:val="en-US"/>
        </w:rPr>
        <w:t xml:space="preserve"> </w:t>
      </w:r>
      <w:r w:rsidR="00330871" w:rsidRPr="00EB5B16">
        <w:rPr>
          <w:lang w:val="en-150"/>
        </w:rPr>
        <w:t xml:space="preserve">shows a Faster-RCNN performing object detection on Grand Theft Auto: V footage. Over the years, many authors have experimented with synthetic data to train computer vision models </w:t>
      </w:r>
      <w:r w:rsidR="009E1647" w:rsidRPr="00EB5B16">
        <w:rPr>
          <w:lang w:val="en-150"/>
        </w:rPr>
        <w:fldChar w:fldCharType="begin" w:fldLock="1"/>
      </w:r>
      <w:r w:rsidR="00265D76" w:rsidRPr="00EB5B16">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4]","plainTextFormattedCitation":"[4]","previouslyFormattedCitation":"[4]"},"properties":{"noteIndex":0},"schema":"https://github.com/citation-style-language/schema/raw/master/csl-citation.json"}</w:instrText>
      </w:r>
      <w:r w:rsidR="009E1647" w:rsidRPr="00EB5B16">
        <w:rPr>
          <w:lang w:val="en-150"/>
        </w:rPr>
        <w:fldChar w:fldCharType="separate"/>
      </w:r>
      <w:r w:rsidR="00D46F62" w:rsidRPr="00EB5B16">
        <w:rPr>
          <w:noProof/>
          <w:lang w:val="en-150"/>
        </w:rPr>
        <w:t>[4]</w:t>
      </w:r>
      <w:r w:rsidR="009E1647" w:rsidRPr="00EB5B16">
        <w:rPr>
          <w:lang w:val="en-150"/>
        </w:rPr>
        <w:fldChar w:fldCharType="end"/>
      </w:r>
      <w:r w:rsidR="00330871" w:rsidRPr="00EB5B16">
        <w:rPr>
          <w:lang w:val="en-150"/>
        </w:rPr>
        <w:t>. Depending on how it is produced, labelled synthetic data can be more easily obtained than going through the effort required to manually label a whole dataset.</w:t>
      </w:r>
    </w:p>
    <w:p w14:paraId="07502CE7" w14:textId="664373BA" w:rsidR="008A4B55" w:rsidRPr="00EB5B16" w:rsidRDefault="00150869" w:rsidP="008A4B55">
      <w:pPr>
        <w:rPr>
          <w:lang w:val="en-150"/>
        </w:rPr>
      </w:pPr>
      <w:r w:rsidRPr="00EB5B16">
        <w:rPr>
          <w:lang w:val="en-150"/>
        </w:rP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rsidRPr="00EB5B16">
        <w:rPr>
          <w:lang w:val="en-150"/>
        </w:rPr>
        <w:t>50</w:t>
      </w:r>
      <w:r w:rsidRPr="00EB5B16">
        <w:rPr>
          <w:lang w:val="en-150"/>
        </w:rPr>
        <w:t xml:space="preserve">% training, </w:t>
      </w:r>
      <w:r w:rsidR="007C22B1" w:rsidRPr="00EB5B16">
        <w:rPr>
          <w:lang w:val="en-150"/>
        </w:rPr>
        <w:t>30</w:t>
      </w:r>
      <w:r w:rsidRPr="00EB5B16">
        <w:rPr>
          <w:lang w:val="en-150"/>
        </w:rPr>
        <w:t xml:space="preserve">% test, </w:t>
      </w:r>
      <w:r w:rsidR="007C22B1" w:rsidRPr="00EB5B16">
        <w:rPr>
          <w:lang w:val="en-150"/>
        </w:rPr>
        <w:t>2</w:t>
      </w:r>
      <w:r w:rsidRPr="00EB5B16">
        <w:rPr>
          <w:lang w:val="en-150"/>
        </w:rPr>
        <w:t>0% validation. While this can vary substantially depending on the application, the author... etc. it is undeniable that some data must be spared for evaluation.</w:t>
      </w:r>
      <w:r w:rsidR="008A4B55" w:rsidRPr="00EB5B16">
        <w:rPr>
          <w:lang w:val="en-150"/>
        </w:rPr>
        <w:t xml:space="preserve"> This is even more critical when </w:t>
      </w:r>
      <w:r w:rsidR="007C22B1" w:rsidRPr="00EB5B16">
        <w:rPr>
          <w:lang w:val="en-150"/>
        </w:rPr>
        <w:t>different</w:t>
      </w:r>
      <w:r w:rsidR="008A4B55" w:rsidRPr="00EB5B16">
        <w:rPr>
          <w:lang w:val="en-150"/>
        </w:rPr>
        <w:t xml:space="preserve"> models are to be compared: the baseline on which they are benchmarked must be strong and representative, so a rich test dataset must be provided. </w:t>
      </w:r>
      <w:r w:rsidR="007C22B1" w:rsidRPr="00EB5B16">
        <w:rPr>
          <w:lang w:val="en-150"/>
        </w:rPr>
        <w:t>The validation set size is less critical in this case, since it is generally used to provide information on where to cut the training</w:t>
      </w:r>
      <w:r w:rsidR="00660F1C" w:rsidRPr="00EB5B16">
        <w:rPr>
          <w:lang w:val="en-150"/>
        </w:rPr>
        <w:t>: i</w:t>
      </w:r>
      <w:r w:rsidR="007C22B1" w:rsidRPr="00EB5B16">
        <w:rPr>
          <w:lang w:val="en-150"/>
        </w:rPr>
        <w:t xml:space="preserve">n computer vision </w:t>
      </w:r>
      <w:r w:rsidR="009554CF" w:rsidRPr="00EB5B16">
        <w:rPr>
          <w:lang w:val="en-150"/>
        </w:rPr>
        <w:t xml:space="preserve">we </w:t>
      </w:r>
      <w:r w:rsidR="007C22B1" w:rsidRPr="00EB5B16">
        <w:rPr>
          <w:lang w:val="en-150"/>
        </w:rPr>
        <w:t>generally apply data augmentation techniques that</w:t>
      </w:r>
      <w:r w:rsidR="00660F1C" w:rsidRPr="00EB5B16">
        <w:rPr>
          <w:lang w:val="en-150"/>
        </w:rPr>
        <w:t xml:space="preserve"> aim to extend the representational power of the train set and, at the same time</w:t>
      </w:r>
      <w:r w:rsidR="007C22B1" w:rsidRPr="00EB5B16">
        <w:rPr>
          <w:lang w:val="en-150"/>
        </w:rPr>
        <w:t>, greatly diminish the overfitting potential of the networks since no two training examples are the same.</w:t>
      </w:r>
    </w:p>
    <w:p w14:paraId="29D759AF" w14:textId="77777777" w:rsidR="00145CA7" w:rsidRPr="00EB5B16" w:rsidRDefault="00103361" w:rsidP="00F2728F">
      <w:pPr>
        <w:rPr>
          <w:lang w:val="en-150"/>
        </w:rPr>
      </w:pPr>
      <w:r w:rsidRPr="00EB5B16">
        <w:rPr>
          <w:lang w:val="en-150"/>
        </w:rPr>
        <w:t xml:space="preserve">Another item </w:t>
      </w:r>
      <w:r w:rsidR="007C22B1" w:rsidRPr="00EB5B16">
        <w:rPr>
          <w:lang w:val="en-150"/>
        </w:rPr>
        <w:t xml:space="preserve">to be addressed is the class imbalance. To prevent </w:t>
      </w:r>
      <w:r w:rsidR="00401DD3" w:rsidRPr="00EB5B16">
        <w:rPr>
          <w:lang w:val="en-150"/>
        </w:rPr>
        <w:t xml:space="preserve">model </w:t>
      </w:r>
      <w:r w:rsidR="007C22B1" w:rsidRPr="00EB5B16">
        <w:rPr>
          <w:lang w:val="en-150"/>
        </w:rPr>
        <w:t>bias, the dataset should have balanced class, this is, an even number of instances in all of the pictures. This is a machine learning basic check that can be more or less critica</w:t>
      </w:r>
      <w:r w:rsidR="00F2728F" w:rsidRPr="00EB5B16">
        <w:rPr>
          <w:lang w:val="en-150"/>
        </w:rPr>
        <w:t>l depending on the application.</w:t>
      </w:r>
    </w:p>
    <w:p w14:paraId="45985827" w14:textId="565C64DC" w:rsidR="003B58E4" w:rsidRPr="00EB5B16" w:rsidRDefault="00150869" w:rsidP="003B58E4">
      <w:pPr>
        <w:rPr>
          <w:lang w:val="en-150"/>
        </w:rPr>
      </w:pPr>
      <w:r w:rsidRPr="00EB5B16">
        <w:rPr>
          <w:lang w:val="en-150"/>
        </w:rPr>
        <w:t>In this work, t</w:t>
      </w:r>
      <w:r w:rsidR="0059362D" w:rsidRPr="00EB5B16">
        <w:rPr>
          <w:lang w:val="en-150"/>
        </w:rPr>
        <w:t xml:space="preserve">hree different </w:t>
      </w:r>
      <w:r w:rsidR="00F2728F" w:rsidRPr="00EB5B16">
        <w:rPr>
          <w:lang w:val="en-150"/>
        </w:rPr>
        <w:t>approaches</w:t>
      </w:r>
      <w:r w:rsidR="0059362D" w:rsidRPr="00EB5B16">
        <w:rPr>
          <w:lang w:val="en-150"/>
        </w:rPr>
        <w:t xml:space="preserve"> were </w:t>
      </w:r>
      <w:r w:rsidR="00F2728F" w:rsidRPr="00EB5B16">
        <w:rPr>
          <w:lang w:val="en-150"/>
        </w:rPr>
        <w:t>adopted</w:t>
      </w:r>
      <w:r w:rsidR="0059362D" w:rsidRPr="00EB5B16">
        <w:rPr>
          <w:lang w:val="en-150"/>
        </w:rPr>
        <w:t xml:space="preserve"> for collecting</w:t>
      </w:r>
      <w:r w:rsidRPr="00EB5B16">
        <w:rPr>
          <w:lang w:val="en-150"/>
        </w:rPr>
        <w:t xml:space="preserve"> </w:t>
      </w:r>
      <w:r w:rsidR="00680B4F" w:rsidRPr="00EB5B16">
        <w:rPr>
          <w:lang w:val="en-150"/>
        </w:rPr>
        <w:t>a benchmarking dataset</w:t>
      </w:r>
      <w:r w:rsidR="00F2728F" w:rsidRPr="00EB5B16">
        <w:rPr>
          <w:lang w:val="en-150"/>
        </w:rPr>
        <w:t>: s</w:t>
      </w:r>
      <w:r w:rsidR="00680B4F" w:rsidRPr="00EB5B16">
        <w:rPr>
          <w:lang w:val="en-150"/>
        </w:rPr>
        <w:t xml:space="preserve">ome portion of the data was imported, some produced on real images, some extra produced as synthetic images. </w:t>
      </w:r>
      <w:r w:rsidR="00F1292A" w:rsidRPr="00EB5B16">
        <w:rPr>
          <w:lang w:val="en-150"/>
        </w:rPr>
        <w:t xml:space="preserve">A fourth approach for generating synthetic was initially tested but later discontinued due to finding a better alternative. </w:t>
      </w:r>
      <w:r w:rsidR="00FA209B" w:rsidRPr="00EB5B16">
        <w:rPr>
          <w:lang w:val="en-150"/>
        </w:rPr>
        <w:t xml:space="preserve">The </w:t>
      </w:r>
      <w:r w:rsidR="00B41523" w:rsidRPr="00EB5B16">
        <w:rPr>
          <w:lang w:val="en-150"/>
        </w:rPr>
        <w:t xml:space="preserve">whole </w:t>
      </w:r>
      <w:r w:rsidR="00F2728F" w:rsidRPr="00EB5B16">
        <w:rPr>
          <w:lang w:val="en-150"/>
        </w:rPr>
        <w:t xml:space="preserve">joint </w:t>
      </w:r>
      <w:r w:rsidR="00FA209B" w:rsidRPr="00EB5B16">
        <w:rPr>
          <w:lang w:val="en-150"/>
        </w:rPr>
        <w:t xml:space="preserve">procedure to produce </w:t>
      </w:r>
      <w:r w:rsidR="00B41523" w:rsidRPr="00EB5B16">
        <w:rPr>
          <w:lang w:val="en-150"/>
        </w:rPr>
        <w:t xml:space="preserve">a benchmarking dataset </w:t>
      </w:r>
      <w:r w:rsidR="00F2728F" w:rsidRPr="00EB5B16">
        <w:rPr>
          <w:lang w:val="en-150"/>
        </w:rPr>
        <w:t xml:space="preserve">project </w:t>
      </w:r>
      <w:r w:rsidR="00B41523" w:rsidRPr="00EB5B16">
        <w:rPr>
          <w:lang w:val="en-150"/>
        </w:rPr>
        <w:t xml:space="preserve">is </w:t>
      </w:r>
      <w:r w:rsidR="00FA209B" w:rsidRPr="00EB5B16">
        <w:rPr>
          <w:lang w:val="en-150"/>
        </w:rPr>
        <w:t xml:space="preserve">outlined in the schematic of </w:t>
      </w:r>
      <w:r w:rsidR="009554CF">
        <w:rPr>
          <w:lang w:val="en-150"/>
        </w:rPr>
        <w:fldChar w:fldCharType="begin"/>
      </w:r>
      <w:r w:rsidR="009554CF">
        <w:rPr>
          <w:lang w:val="en-150"/>
        </w:rPr>
        <w:instrText xml:space="preserve"> REF _Ref74522331 \h </w:instrText>
      </w:r>
      <w:r w:rsidR="009554CF">
        <w:rPr>
          <w:lang w:val="en-150"/>
        </w:rPr>
      </w:r>
      <w:r w:rsidR="009554CF">
        <w:rPr>
          <w:lang w:val="en-150"/>
        </w:rPr>
        <w:fldChar w:fldCharType="separate"/>
      </w:r>
      <w:r w:rsidR="00452B2C" w:rsidRPr="00EB5B16">
        <w:rPr>
          <w:lang w:val="en-150"/>
        </w:rPr>
        <w:t xml:space="preserve">Figure </w:t>
      </w:r>
      <w:r w:rsidR="00452B2C">
        <w:rPr>
          <w:noProof/>
          <w:lang w:val="en-150"/>
        </w:rPr>
        <w:t>27</w:t>
      </w:r>
      <w:r w:rsidR="009554CF">
        <w:rPr>
          <w:lang w:val="en-150"/>
        </w:rPr>
        <w:fldChar w:fldCharType="end"/>
      </w:r>
      <w:r w:rsidR="00F2728F" w:rsidRPr="00EB5B16">
        <w:rPr>
          <w:lang w:val="en-150"/>
        </w:rPr>
        <w:t xml:space="preserve">. The upcoming sections will </w:t>
      </w:r>
      <w:r w:rsidR="00B41523" w:rsidRPr="00EB5B16">
        <w:rPr>
          <w:lang w:val="en-150"/>
        </w:rPr>
        <w:t>discuss each of these approaches</w:t>
      </w:r>
      <w:r w:rsidR="00F2728F" w:rsidRPr="00EB5B16">
        <w:rPr>
          <w:lang w:val="en-150"/>
        </w:rPr>
        <w:t xml:space="preserve"> in more detail.</w:t>
      </w:r>
    </w:p>
    <w:p w14:paraId="007AB83F" w14:textId="77777777" w:rsidR="00F1292A" w:rsidRPr="00EB5B16" w:rsidRDefault="00F1292A" w:rsidP="00F1292A">
      <w:pPr>
        <w:ind w:firstLine="0"/>
        <w:jc w:val="center"/>
        <w:rPr>
          <w:lang w:val="en-150"/>
        </w:rPr>
      </w:pPr>
      <w:r w:rsidRPr="00EB5B16">
        <w:rPr>
          <w:noProof/>
          <w:lang w:val="en-150" w:eastAsia="en-US"/>
        </w:rPr>
        <w:lastRenderedPageBreak/>
        <w:drawing>
          <wp:inline distT="0" distB="0" distL="0" distR="0" wp14:anchorId="50F0FEE1" wp14:editId="56D69F6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62BE65" w:rsidR="00FA209B" w:rsidRPr="00EB5B16" w:rsidRDefault="00DD688C" w:rsidP="00FA209B">
      <w:pPr>
        <w:pStyle w:val="Caption"/>
        <w:spacing w:after="0"/>
        <w:ind w:firstLine="0"/>
        <w:rPr>
          <w:lang w:val="en-150"/>
        </w:rPr>
      </w:pPr>
      <w:bookmarkStart w:id="124" w:name="_Ref74522331"/>
      <w:bookmarkStart w:id="125" w:name="_Toc7457219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7</w:t>
      </w:r>
      <w:r w:rsidRPr="00EB5B16">
        <w:rPr>
          <w:lang w:val="en-150"/>
        </w:rPr>
        <w:fldChar w:fldCharType="end"/>
      </w:r>
      <w:bookmarkEnd w:id="124"/>
      <w:r w:rsidR="00FA209B" w:rsidRPr="00EB5B16">
        <w:rPr>
          <w:lang w:val="en-150"/>
        </w:rPr>
        <w:t xml:space="preserve">: Data collection </w:t>
      </w:r>
      <w:r w:rsidR="009554CF">
        <w:rPr>
          <w:lang w:val="en-US"/>
        </w:rPr>
        <w:t>strategy</w:t>
      </w:r>
      <w:r w:rsidR="00FA209B" w:rsidRPr="00EB5B16">
        <w:rPr>
          <w:lang w:val="en-150"/>
        </w:rPr>
        <w:t xml:space="preserve"> followed in this work</w:t>
      </w:r>
      <w:bookmarkEnd w:id="125"/>
    </w:p>
    <w:p w14:paraId="7F6819AB" w14:textId="77777777" w:rsidR="00FA209B" w:rsidRPr="00EB5B16" w:rsidRDefault="00FA209B" w:rsidP="00FA209B">
      <w:pPr>
        <w:pStyle w:val="Caption"/>
        <w:ind w:firstLine="0"/>
        <w:rPr>
          <w:lang w:val="en-150"/>
        </w:rPr>
      </w:pPr>
      <w:r w:rsidRPr="00EB5B16">
        <w:rPr>
          <w:lang w:val="en-150"/>
        </w:rPr>
        <w:t>Source: Self-made</w:t>
      </w:r>
    </w:p>
    <w:p w14:paraId="57ADAFC7" w14:textId="77777777" w:rsidR="004865AD" w:rsidRPr="00EB5B16" w:rsidRDefault="004865AD" w:rsidP="00B41523">
      <w:pPr>
        <w:pStyle w:val="Heading3"/>
        <w:rPr>
          <w:lang w:val="en-150"/>
        </w:rPr>
      </w:pPr>
      <w:bookmarkStart w:id="126" w:name="_Ref74561833"/>
      <w:bookmarkStart w:id="127" w:name="_Toc74572092"/>
      <w:r w:rsidRPr="00EB5B16">
        <w:rPr>
          <w:lang w:val="en-150"/>
        </w:rPr>
        <w:t>Object detection data formats</w:t>
      </w:r>
      <w:bookmarkEnd w:id="126"/>
      <w:bookmarkEnd w:id="127"/>
    </w:p>
    <w:p w14:paraId="3D3D4C78" w14:textId="77777777" w:rsidR="00FA209B" w:rsidRPr="00EB5B16" w:rsidRDefault="00FA209B" w:rsidP="002A603E">
      <w:pPr>
        <w:rPr>
          <w:lang w:val="en-150"/>
        </w:rPr>
      </w:pPr>
      <w:r w:rsidRPr="00EB5B16">
        <w:rPr>
          <w:lang w:val="en-150"/>
        </w:rPr>
        <w:t xml:space="preserve">Object detection labelled data </w:t>
      </w:r>
      <w:r w:rsidR="00B41523" w:rsidRPr="00EB5B16">
        <w:rPr>
          <w:lang w:val="en-150"/>
        </w:rPr>
        <w:t xml:space="preserve">generally </w:t>
      </w:r>
      <w:r w:rsidRPr="00EB5B16">
        <w:rPr>
          <w:lang w:val="en-150"/>
        </w:rPr>
        <w:t>consists on:</w:t>
      </w:r>
    </w:p>
    <w:p w14:paraId="73AB7600" w14:textId="0E9C4F50" w:rsidR="00FA209B" w:rsidRPr="00EB5B16" w:rsidRDefault="00FA209B" w:rsidP="00791B97">
      <w:pPr>
        <w:pStyle w:val="ListParagraph"/>
        <w:numPr>
          <w:ilvl w:val="0"/>
          <w:numId w:val="7"/>
        </w:numPr>
        <w:spacing w:after="240"/>
        <w:rPr>
          <w:lang w:val="en-150"/>
        </w:rPr>
      </w:pPr>
      <w:r w:rsidRPr="00680EA7">
        <w:rPr>
          <w:b/>
          <w:bCs/>
          <w:lang w:val="en-150"/>
        </w:rPr>
        <w:t>A set of pictures</w:t>
      </w:r>
      <w:r w:rsidRPr="00EB5B16">
        <w:rPr>
          <w:lang w:val="en-150"/>
        </w:rPr>
        <w:t xml:space="preserve">: usually </w:t>
      </w:r>
      <w:r w:rsidR="00BC3FB9" w:rsidRPr="00EB5B16">
        <w:rPr>
          <w:lang w:val="en-150"/>
        </w:rPr>
        <w:t xml:space="preserve">3-dimensional RGB matrices with shape </w:t>
      </w:r>
      <w:r w:rsidR="00BC3FB9" w:rsidRPr="00EB5B16">
        <w:rPr>
          <w:i/>
          <w:lang w:val="en-150"/>
        </w:rPr>
        <w:t>width x height x channel</w:t>
      </w:r>
      <w:r w:rsidRPr="00EB5B16">
        <w:rPr>
          <w:lang w:val="en-150"/>
        </w:rPr>
        <w:t xml:space="preserve">, in any common format such as </w:t>
      </w:r>
      <w:r w:rsidRPr="00EB5B16">
        <w:rPr>
          <w:i/>
          <w:lang w:val="en-150"/>
        </w:rPr>
        <w:t>.</w:t>
      </w:r>
      <w:proofErr w:type="spellStart"/>
      <w:r w:rsidRPr="00EB5B16">
        <w:rPr>
          <w:i/>
          <w:lang w:val="en-150"/>
        </w:rPr>
        <w:t>png</w:t>
      </w:r>
      <w:proofErr w:type="spellEnd"/>
      <w:r w:rsidRPr="00EB5B16">
        <w:rPr>
          <w:lang w:val="en-150"/>
        </w:rPr>
        <w:t xml:space="preserve"> or </w:t>
      </w:r>
      <w:r w:rsidRPr="00EB5B16">
        <w:rPr>
          <w:i/>
          <w:lang w:val="en-150"/>
        </w:rPr>
        <w:t>.jpg.</w:t>
      </w:r>
      <w:r w:rsidRPr="00EB5B16">
        <w:rPr>
          <w:lang w:val="en-150"/>
        </w:rPr>
        <w:t xml:space="preserve"> Though they can work, image extensions longer than three digits (</w:t>
      </w:r>
      <w:r w:rsidRPr="00EB5B16">
        <w:rPr>
          <w:i/>
          <w:lang w:val="en-150"/>
        </w:rPr>
        <w:t>.jpeg</w:t>
      </w:r>
      <w:r w:rsidRPr="00EB5B16">
        <w:rPr>
          <w:lang w:val="en-150"/>
        </w:rPr>
        <w:t xml:space="preserve">) may require some </w:t>
      </w:r>
      <w:r w:rsidR="00BC3FB9" w:rsidRPr="00EB5B16">
        <w:rPr>
          <w:lang w:val="en-150"/>
        </w:rPr>
        <w:t>adjusting</w:t>
      </w:r>
      <w:r w:rsidRPr="00EB5B16">
        <w:rPr>
          <w:lang w:val="en-150"/>
        </w:rPr>
        <w:t xml:space="preserve"> in the preparation pipeline</w:t>
      </w:r>
      <w:r w:rsidR="009E1647" w:rsidRPr="00EB5B16">
        <w:rPr>
          <w:lang w:val="en-150"/>
        </w:rPr>
        <w:t xml:space="preserve"> simply because this is a less common extension</w:t>
      </w:r>
      <w:r w:rsidRPr="00EB5B16">
        <w:rPr>
          <w:lang w:val="en-150"/>
        </w:rPr>
        <w:t>.</w:t>
      </w:r>
    </w:p>
    <w:p w14:paraId="13DAD91C" w14:textId="77777777" w:rsidR="00BC3FB9" w:rsidRPr="00EB5B16" w:rsidRDefault="00FA209B" w:rsidP="00791B97">
      <w:pPr>
        <w:pStyle w:val="ListParagraph"/>
        <w:numPr>
          <w:ilvl w:val="0"/>
          <w:numId w:val="7"/>
        </w:numPr>
        <w:spacing w:after="240"/>
        <w:rPr>
          <w:lang w:val="en-150"/>
        </w:rPr>
      </w:pPr>
      <w:r w:rsidRPr="00680EA7">
        <w:rPr>
          <w:b/>
          <w:bCs/>
          <w:lang w:val="en-150"/>
        </w:rPr>
        <w:t>A set of annotations</w:t>
      </w:r>
      <w:r w:rsidRPr="00EB5B16">
        <w:rPr>
          <w:lang w:val="en-150"/>
        </w:rPr>
        <w:t>: which may be implemented differently and contain different information depending on the platform the network is to be run on.</w:t>
      </w:r>
      <w:r w:rsidR="00BC3FB9" w:rsidRPr="00EB5B16">
        <w:rPr>
          <w:lang w:val="en-150"/>
        </w:rPr>
        <w:t xml:space="preserve"> Two different relevant annotation formats are used in this work: YOLO and MS COCO annotations.</w:t>
      </w:r>
    </w:p>
    <w:p w14:paraId="4DC7CB6E" w14:textId="28D0D584" w:rsidR="00BC3FB9" w:rsidRPr="00EB5B16" w:rsidRDefault="00687EC9" w:rsidP="00687EC9">
      <w:pPr>
        <w:rPr>
          <w:lang w:val="en-150"/>
        </w:rPr>
      </w:pPr>
      <w:r w:rsidRPr="00EB5B16">
        <w:rPr>
          <w:lang w:val="en-150"/>
        </w:rPr>
        <w:t xml:space="preserve">In one hand, </w:t>
      </w:r>
      <w:r w:rsidR="00BC3FB9" w:rsidRPr="00EB5B16">
        <w:rPr>
          <w:lang w:val="en-150"/>
        </w:rPr>
        <w:t>YOLO bounding box annotations are stored in text files placed in the same directory as its source image</w:t>
      </w:r>
      <w:r w:rsidR="002A76B0" w:rsidRPr="00EB5B16">
        <w:rPr>
          <w:lang w:val="en-150"/>
        </w:rPr>
        <w:t xml:space="preserve"> </w:t>
      </w:r>
      <w:r w:rsidR="002A76B0" w:rsidRPr="00EB5B16">
        <w:rPr>
          <w:lang w:val="en-150"/>
        </w:rPr>
        <w:fldChar w:fldCharType="begin" w:fldLock="1"/>
      </w:r>
      <w:r w:rsidR="00265D76" w:rsidRPr="00EB5B16">
        <w:rPr>
          <w:lang w:val="en-150"/>
        </w:rPr>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9]","plainTextFormattedCitation":"[39]","previouslyFormattedCitation":"[39]"},"properties":{"noteIndex":0},"schema":"https://github.com/citation-style-language/schema/raw/master/csl-citation.json"}</w:instrText>
      </w:r>
      <w:r w:rsidR="002A76B0" w:rsidRPr="00EB5B16">
        <w:rPr>
          <w:lang w:val="en-150"/>
        </w:rPr>
        <w:fldChar w:fldCharType="separate"/>
      </w:r>
      <w:r w:rsidR="00D46F62" w:rsidRPr="00EB5B16">
        <w:rPr>
          <w:noProof/>
          <w:lang w:val="en-150"/>
        </w:rPr>
        <w:t>[39]</w:t>
      </w:r>
      <w:r w:rsidR="002A76B0" w:rsidRPr="00EB5B16">
        <w:rPr>
          <w:lang w:val="en-150"/>
        </w:rPr>
        <w:fldChar w:fldCharType="end"/>
      </w:r>
      <w:r w:rsidR="00BC3FB9" w:rsidRPr="00EB5B16">
        <w:rPr>
          <w:lang w:val="en-150"/>
        </w:rPr>
        <w:t xml:space="preserve">, with the same name excluding extension. </w:t>
      </w:r>
      <w:r w:rsidRPr="00EB5B16">
        <w:rPr>
          <w:lang w:val="en-150"/>
        </w:rPr>
        <w:t xml:space="preserve">A full example of a YOLO annotation is shown in </w:t>
      </w:r>
      <w:r w:rsidR="00680EA7">
        <w:rPr>
          <w:lang w:val="en-150"/>
        </w:rPr>
        <w:fldChar w:fldCharType="begin"/>
      </w:r>
      <w:r w:rsidR="00680EA7">
        <w:rPr>
          <w:lang w:val="en-150"/>
        </w:rPr>
        <w:instrText xml:space="preserve"> REF _Ref74501484 \h </w:instrText>
      </w:r>
      <w:r w:rsidR="00680EA7">
        <w:rPr>
          <w:lang w:val="en-150"/>
        </w:rPr>
      </w:r>
      <w:r w:rsidR="00680EA7">
        <w:rPr>
          <w:lang w:val="en-150"/>
        </w:rPr>
        <w:fldChar w:fldCharType="separate"/>
      </w:r>
      <w:r w:rsidR="00452B2C" w:rsidRPr="00EB5B16">
        <w:rPr>
          <w:lang w:val="en-150"/>
        </w:rPr>
        <w:t xml:space="preserve">Figure </w:t>
      </w:r>
      <w:r w:rsidR="00452B2C">
        <w:rPr>
          <w:noProof/>
          <w:lang w:val="en-150"/>
        </w:rPr>
        <w:t>28</w:t>
      </w:r>
      <w:r w:rsidR="00680EA7">
        <w:rPr>
          <w:lang w:val="en-150"/>
        </w:rPr>
        <w:fldChar w:fldCharType="end"/>
      </w:r>
      <w:r w:rsidRPr="00EB5B16">
        <w:rPr>
          <w:lang w:val="en-150"/>
        </w:rPr>
        <w:t xml:space="preserve">. </w:t>
      </w:r>
      <w:r w:rsidR="00BC3FB9" w:rsidRPr="00EB5B16">
        <w:rPr>
          <w:lang w:val="en-150"/>
        </w:rPr>
        <w:t xml:space="preserve">Each line in </w:t>
      </w:r>
      <w:r w:rsidRPr="00EB5B16">
        <w:rPr>
          <w:lang w:val="en-150"/>
        </w:rPr>
        <w:t>the annotation</w:t>
      </w:r>
      <w:r w:rsidR="00BC3FB9" w:rsidRPr="00EB5B16">
        <w:rPr>
          <w:lang w:val="en-150"/>
        </w:rPr>
        <w:t xml:space="preserve"> text file contains a separate bounding box, with </w:t>
      </w:r>
      <w:r w:rsidR="007B3072" w:rsidRPr="00EB5B16">
        <w:rPr>
          <w:lang w:val="en-150"/>
        </w:rPr>
        <w:t xml:space="preserve">the following </w:t>
      </w:r>
      <w:r w:rsidR="00BC3FB9" w:rsidRPr="00EB5B16">
        <w:rPr>
          <w:lang w:val="en-150"/>
        </w:rPr>
        <w:t>parameters separated by a single space</w:t>
      </w:r>
      <w:r w:rsidRPr="00EB5B16">
        <w:rPr>
          <w:lang w:val="en-150"/>
        </w:rPr>
        <w:t xml:space="preserve">. </w:t>
      </w:r>
    </w:p>
    <w:p w14:paraId="04D42703" w14:textId="77777777" w:rsidR="00BC3FB9" w:rsidRPr="00EB5B16" w:rsidRDefault="00BC3FB9" w:rsidP="00791B97">
      <w:pPr>
        <w:pStyle w:val="ListParagraph"/>
        <w:numPr>
          <w:ilvl w:val="0"/>
          <w:numId w:val="4"/>
        </w:numPr>
        <w:rPr>
          <w:lang w:val="en-150"/>
        </w:rPr>
      </w:pPr>
      <w:r w:rsidRPr="00EB5B16">
        <w:rPr>
          <w:lang w:val="en-150"/>
        </w:rPr>
        <w:t>The class the item inside in the box belongs to.</w:t>
      </w:r>
    </w:p>
    <w:p w14:paraId="59E94EB8" w14:textId="77777777" w:rsidR="00BC3FB9" w:rsidRPr="00EB5B16" w:rsidRDefault="00BC3FB9" w:rsidP="00791B97">
      <w:pPr>
        <w:pStyle w:val="ListParagraph"/>
        <w:numPr>
          <w:ilvl w:val="0"/>
          <w:numId w:val="4"/>
        </w:numPr>
        <w:rPr>
          <w:lang w:val="en-150"/>
        </w:rPr>
      </w:pPr>
      <w:r w:rsidRPr="00EB5B16">
        <w:rPr>
          <w:lang w:val="en-150"/>
        </w:rPr>
        <w:t xml:space="preserve">Horizontal position per-unit (divided by image width) of the bounding box </w:t>
      </w:r>
      <w:proofErr w:type="spellStart"/>
      <w:r w:rsidRPr="00EB5B16">
        <w:rPr>
          <w:lang w:val="en-150"/>
        </w:rPr>
        <w:t>center</w:t>
      </w:r>
      <w:proofErr w:type="spellEnd"/>
      <w:r w:rsidRPr="00EB5B16">
        <w:rPr>
          <w:lang w:val="en-150"/>
        </w:rPr>
        <w:t>.</w:t>
      </w:r>
    </w:p>
    <w:p w14:paraId="667DBE43" w14:textId="77777777" w:rsidR="00BC3FB9" w:rsidRPr="00EB5B16" w:rsidRDefault="00BC3FB9" w:rsidP="00791B97">
      <w:pPr>
        <w:pStyle w:val="ListParagraph"/>
        <w:numPr>
          <w:ilvl w:val="0"/>
          <w:numId w:val="4"/>
        </w:numPr>
        <w:rPr>
          <w:lang w:val="en-150"/>
        </w:rPr>
      </w:pPr>
      <w:r w:rsidRPr="00EB5B16">
        <w:rPr>
          <w:lang w:val="en-150"/>
        </w:rPr>
        <w:t xml:space="preserve">Vertical position per-unit (divided by image height) of the bounding box </w:t>
      </w:r>
      <w:proofErr w:type="spellStart"/>
      <w:r w:rsidRPr="00EB5B16">
        <w:rPr>
          <w:lang w:val="en-150"/>
        </w:rPr>
        <w:t>center</w:t>
      </w:r>
      <w:proofErr w:type="spellEnd"/>
      <w:r w:rsidRPr="00EB5B16">
        <w:rPr>
          <w:lang w:val="en-150"/>
        </w:rPr>
        <w:t>.</w:t>
      </w:r>
    </w:p>
    <w:p w14:paraId="00F8ECE1" w14:textId="77777777" w:rsidR="00BC3FB9" w:rsidRPr="00EB5B16" w:rsidRDefault="00BC3FB9" w:rsidP="00791B97">
      <w:pPr>
        <w:pStyle w:val="ListParagraph"/>
        <w:numPr>
          <w:ilvl w:val="0"/>
          <w:numId w:val="4"/>
        </w:numPr>
        <w:rPr>
          <w:lang w:val="en-150"/>
        </w:rPr>
      </w:pPr>
      <w:r w:rsidRPr="00EB5B16">
        <w:rPr>
          <w:lang w:val="en-150"/>
        </w:rPr>
        <w:t>Bounding box width, per-unit (divided by image width).</w:t>
      </w:r>
    </w:p>
    <w:p w14:paraId="68A433BA" w14:textId="77777777" w:rsidR="00BC3FB9" w:rsidRPr="00EB5B16" w:rsidRDefault="00BC3FB9" w:rsidP="00791B97">
      <w:pPr>
        <w:pStyle w:val="ListParagraph"/>
        <w:numPr>
          <w:ilvl w:val="0"/>
          <w:numId w:val="4"/>
        </w:numPr>
        <w:rPr>
          <w:lang w:val="en-150"/>
        </w:rPr>
      </w:pPr>
      <w:r w:rsidRPr="00EB5B16">
        <w:rPr>
          <w:lang w:val="en-150"/>
        </w:rPr>
        <w:t xml:space="preserve">Bounding box height, per-unit (divided by image height). </w:t>
      </w:r>
    </w:p>
    <w:p w14:paraId="7E61450D" w14:textId="77777777" w:rsidR="00687EC9" w:rsidRPr="00EB5B16" w:rsidRDefault="00687EC9" w:rsidP="00687EC9">
      <w:pPr>
        <w:ind w:firstLine="0"/>
        <w:jc w:val="center"/>
        <w:rPr>
          <w:lang w:val="en-150"/>
        </w:rPr>
      </w:pPr>
      <w:r w:rsidRPr="00EB5B16">
        <w:rPr>
          <w:noProof/>
          <w:lang w:val="en-150" w:eastAsia="en-US"/>
        </w:rPr>
        <w:lastRenderedPageBreak/>
        <w:drawing>
          <wp:inline distT="0" distB="0" distL="0" distR="0" wp14:anchorId="5E34873D" wp14:editId="02AE6CC5">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239825" cy="4521028"/>
                    </a:xfrm>
                    <a:prstGeom prst="rect">
                      <a:avLst/>
                    </a:prstGeom>
                  </pic:spPr>
                </pic:pic>
              </a:graphicData>
            </a:graphic>
          </wp:inline>
        </w:drawing>
      </w:r>
    </w:p>
    <w:p w14:paraId="74A31142" w14:textId="05A8A308" w:rsidR="00687EC9" w:rsidRPr="00EB5B16" w:rsidRDefault="00DD688C" w:rsidP="00687EC9">
      <w:pPr>
        <w:pStyle w:val="Caption"/>
        <w:spacing w:after="0"/>
        <w:ind w:firstLine="0"/>
        <w:rPr>
          <w:lang w:val="en-150"/>
        </w:rPr>
      </w:pPr>
      <w:bookmarkStart w:id="128" w:name="_Ref74501484"/>
      <w:bookmarkStart w:id="129" w:name="_Ref74501477"/>
      <w:bookmarkStart w:id="130" w:name="_Toc7457219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8</w:t>
      </w:r>
      <w:r w:rsidRPr="00EB5B16">
        <w:rPr>
          <w:lang w:val="en-150"/>
        </w:rPr>
        <w:fldChar w:fldCharType="end"/>
      </w:r>
      <w:bookmarkEnd w:id="128"/>
      <w:r w:rsidR="00687EC9" w:rsidRPr="00EB5B16">
        <w:rPr>
          <w:lang w:val="en-150"/>
        </w:rPr>
        <w:t>: Full example of a YOLO annotated picture</w:t>
      </w:r>
      <w:bookmarkEnd w:id="129"/>
      <w:bookmarkEnd w:id="130"/>
    </w:p>
    <w:p w14:paraId="2EDA15D3" w14:textId="77777777" w:rsidR="00687EC9" w:rsidRPr="00EB5B16" w:rsidRDefault="00687EC9" w:rsidP="00687EC9">
      <w:pPr>
        <w:pStyle w:val="Caption"/>
        <w:ind w:firstLine="0"/>
        <w:rPr>
          <w:lang w:val="en-150"/>
        </w:rPr>
      </w:pPr>
      <w:r w:rsidRPr="00EB5B16">
        <w:rPr>
          <w:lang w:val="en-150"/>
        </w:rPr>
        <w:t>Source: Self-made</w:t>
      </w:r>
    </w:p>
    <w:p w14:paraId="7F841B70" w14:textId="5E3EEB8E" w:rsidR="00BC3FB9" w:rsidRPr="00EB5B16" w:rsidRDefault="00687EC9" w:rsidP="00BC3FB9">
      <w:pPr>
        <w:rPr>
          <w:lang w:val="en-150"/>
        </w:rPr>
      </w:pPr>
      <w:r w:rsidRPr="00EB5B16">
        <w:rPr>
          <w:lang w:val="en-150"/>
        </w:rPr>
        <w:t>On the other hand, MS COCO</w:t>
      </w:r>
      <w:r w:rsidR="006B5700" w:rsidRPr="00EB5B16">
        <w:rPr>
          <w:lang w:val="en-150"/>
        </w:rPr>
        <w:t xml:space="preserve"> object detection </w:t>
      </w:r>
      <w:r w:rsidRPr="00EB5B16">
        <w:rPr>
          <w:lang w:val="en-150"/>
        </w:rPr>
        <w:t xml:space="preserve">annotations for many pictures are stored in common </w:t>
      </w:r>
      <w:r w:rsidRPr="00EB5B16">
        <w:rPr>
          <w:i/>
          <w:lang w:val="en-150"/>
        </w:rPr>
        <w:t>.json</w:t>
      </w:r>
      <w:r w:rsidRPr="00EB5B16">
        <w:rPr>
          <w:lang w:val="en-150"/>
        </w:rPr>
        <w:t xml:space="preserve"> files</w:t>
      </w:r>
      <w:r w:rsidR="002A76B0" w:rsidRPr="00EB5B16">
        <w:rPr>
          <w:lang w:val="en-150"/>
        </w:rPr>
        <w:t xml:space="preserve"> </w:t>
      </w:r>
      <w:r w:rsidR="002A76B0" w:rsidRPr="00EB5B16">
        <w:rPr>
          <w:lang w:val="en-150"/>
        </w:rPr>
        <w:fldChar w:fldCharType="begin" w:fldLock="1"/>
      </w:r>
      <w:r w:rsidR="00265D76" w:rsidRPr="00EB5B16">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40]","plainTextFormattedCitation":"[40]","previouslyFormattedCitation":"[40]"},"properties":{"noteIndex":0},"schema":"https://github.com/citation-style-language/schema/raw/master/csl-citation.json"}</w:instrText>
      </w:r>
      <w:r w:rsidR="002A76B0" w:rsidRPr="00EB5B16">
        <w:rPr>
          <w:lang w:val="en-150"/>
        </w:rPr>
        <w:fldChar w:fldCharType="separate"/>
      </w:r>
      <w:r w:rsidR="00D46F62" w:rsidRPr="00EB5B16">
        <w:rPr>
          <w:noProof/>
          <w:lang w:val="en-150"/>
        </w:rPr>
        <w:t>[40]</w:t>
      </w:r>
      <w:r w:rsidR="002A76B0" w:rsidRPr="00EB5B16">
        <w:rPr>
          <w:lang w:val="en-150"/>
        </w:rPr>
        <w:fldChar w:fldCharType="end"/>
      </w:r>
      <w:r w:rsidRPr="00EB5B16">
        <w:rPr>
          <w:lang w:val="en-150"/>
        </w:rPr>
        <w:t>.</w:t>
      </w:r>
      <w:r w:rsidR="006B5700" w:rsidRPr="00EB5B16">
        <w:rPr>
          <w:lang w:val="en-150"/>
        </w:rPr>
        <w:t xml:space="preserve"> If the dataset is small all annotations can fit in a single file, otherwise this file can be split in multiple </w:t>
      </w:r>
      <w:r w:rsidR="006B5700" w:rsidRPr="00EB5B16">
        <w:rPr>
          <w:i/>
          <w:lang w:val="en-150"/>
        </w:rPr>
        <w:t>.json</w:t>
      </w:r>
      <w:r w:rsidR="006B5700" w:rsidRPr="00EB5B16">
        <w:rPr>
          <w:lang w:val="en-150"/>
        </w:rPr>
        <w:t xml:space="preserve">, all with identical structure but containing </w:t>
      </w:r>
      <w:r w:rsidR="00832269" w:rsidRPr="00EB5B16">
        <w:rPr>
          <w:lang w:val="en-150"/>
        </w:rPr>
        <w:t xml:space="preserve">information of </w:t>
      </w:r>
      <w:r w:rsidR="006B5700" w:rsidRPr="00EB5B16">
        <w:rPr>
          <w:lang w:val="en-150"/>
        </w:rPr>
        <w:t>different pictures.</w:t>
      </w:r>
      <w:r w:rsidR="006B5700" w:rsidRPr="00EB5B16">
        <w:rPr>
          <w:i/>
          <w:lang w:val="en-150"/>
        </w:rPr>
        <w:t xml:space="preserve"> </w:t>
      </w:r>
      <w:r w:rsidR="006B5700" w:rsidRPr="00EB5B16">
        <w:rPr>
          <w:lang w:val="en-150"/>
        </w:rPr>
        <w:t xml:space="preserve">MS COCO annotations are a bit more complex </w:t>
      </w:r>
      <w:r w:rsidR="00832269" w:rsidRPr="00EB5B16">
        <w:rPr>
          <w:lang w:val="en-150"/>
        </w:rPr>
        <w:t xml:space="preserve">than those of YOLO </w:t>
      </w:r>
      <w:r w:rsidR="006B5700" w:rsidRPr="00EB5B16">
        <w:rPr>
          <w:lang w:val="en-150"/>
        </w:rPr>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rsidRPr="00EB5B16">
        <w:rPr>
          <w:lang w:val="en-150"/>
        </w:rPr>
        <w:t xml:space="preserve"> at </w:t>
      </w:r>
      <w:r w:rsidR="002A76B0" w:rsidRPr="00EB5B16">
        <w:rPr>
          <w:lang w:val="en-150"/>
        </w:rPr>
        <w:fldChar w:fldCharType="begin" w:fldLock="1"/>
      </w:r>
      <w:r w:rsidR="00265D76" w:rsidRPr="00EB5B16">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40]","plainTextFormattedCitation":"[40]","previouslyFormattedCitation":"[40]"},"properties":{"noteIndex":0},"schema":"https://github.com/citation-style-language/schema/raw/master/csl-citation.json"}</w:instrText>
      </w:r>
      <w:r w:rsidR="002A76B0" w:rsidRPr="00EB5B16">
        <w:rPr>
          <w:lang w:val="en-150"/>
        </w:rPr>
        <w:fldChar w:fldCharType="separate"/>
      </w:r>
      <w:r w:rsidR="00D46F62" w:rsidRPr="00EB5B16">
        <w:rPr>
          <w:noProof/>
          <w:lang w:val="en-150"/>
        </w:rPr>
        <w:t>[40]</w:t>
      </w:r>
      <w:r w:rsidR="002A76B0" w:rsidRPr="00EB5B16">
        <w:rPr>
          <w:lang w:val="en-150"/>
        </w:rPr>
        <w:fldChar w:fldCharType="end"/>
      </w:r>
      <w:r w:rsidR="006B5700" w:rsidRPr="00EB5B16">
        <w:rPr>
          <w:lang w:val="en-150"/>
        </w:rPr>
        <w:t>.</w:t>
      </w:r>
      <w:r w:rsidR="008B002A" w:rsidRPr="00EB5B16">
        <w:rPr>
          <w:lang w:val="en-150"/>
        </w:rPr>
        <w:t xml:space="preserve"> </w:t>
      </w:r>
      <w:r w:rsidR="00680EA7">
        <w:rPr>
          <w:lang w:val="en-150"/>
        </w:rPr>
        <w:fldChar w:fldCharType="begin"/>
      </w:r>
      <w:r w:rsidR="00680EA7">
        <w:rPr>
          <w:lang w:val="en-150"/>
        </w:rPr>
        <w:instrText xml:space="preserve"> REF _Ref74522403 \h </w:instrText>
      </w:r>
      <w:r w:rsidR="00680EA7">
        <w:rPr>
          <w:lang w:val="en-150"/>
        </w:rPr>
      </w:r>
      <w:r w:rsidR="00680EA7">
        <w:rPr>
          <w:lang w:val="en-150"/>
        </w:rPr>
        <w:fldChar w:fldCharType="separate"/>
      </w:r>
      <w:r w:rsidR="00452B2C" w:rsidRPr="00EB5B16">
        <w:rPr>
          <w:lang w:val="en-150"/>
        </w:rPr>
        <w:t xml:space="preserve">Figure </w:t>
      </w:r>
      <w:r w:rsidR="00452B2C">
        <w:rPr>
          <w:noProof/>
          <w:lang w:val="en-150"/>
        </w:rPr>
        <w:t>29</w:t>
      </w:r>
      <w:r w:rsidR="00680EA7">
        <w:rPr>
          <w:lang w:val="en-150"/>
        </w:rPr>
        <w:fldChar w:fldCharType="end"/>
      </w:r>
      <w:r w:rsidR="00680EA7">
        <w:rPr>
          <w:lang w:val="en-US"/>
        </w:rPr>
        <w:t xml:space="preserve"> </w:t>
      </w:r>
      <w:r w:rsidR="008B002A" w:rsidRPr="00EB5B16">
        <w:rPr>
          <w:lang w:val="en-150"/>
        </w:rPr>
        <w:t xml:space="preserve">shows the MS COCO annotations for the very same picture in </w:t>
      </w:r>
      <w:r w:rsidR="00680EA7">
        <w:rPr>
          <w:lang w:val="en-150"/>
        </w:rPr>
        <w:fldChar w:fldCharType="begin"/>
      </w:r>
      <w:r w:rsidR="00680EA7">
        <w:rPr>
          <w:lang w:val="en-150"/>
        </w:rPr>
        <w:instrText xml:space="preserve"> REF _Ref74501484 \h </w:instrText>
      </w:r>
      <w:r w:rsidR="00680EA7">
        <w:rPr>
          <w:lang w:val="en-150"/>
        </w:rPr>
      </w:r>
      <w:r w:rsidR="00680EA7">
        <w:rPr>
          <w:lang w:val="en-150"/>
        </w:rPr>
        <w:fldChar w:fldCharType="separate"/>
      </w:r>
      <w:r w:rsidR="00452B2C" w:rsidRPr="00EB5B16">
        <w:rPr>
          <w:lang w:val="en-150"/>
        </w:rPr>
        <w:t xml:space="preserve">Figure </w:t>
      </w:r>
      <w:r w:rsidR="00452B2C">
        <w:rPr>
          <w:noProof/>
          <w:lang w:val="en-150"/>
        </w:rPr>
        <w:t>28</w:t>
      </w:r>
      <w:r w:rsidR="00680EA7">
        <w:rPr>
          <w:lang w:val="en-150"/>
        </w:rPr>
        <w:fldChar w:fldCharType="end"/>
      </w:r>
      <w:r w:rsidR="008B002A" w:rsidRPr="00EB5B16">
        <w:rPr>
          <w:lang w:val="en-150"/>
        </w:rPr>
        <w:t>, both if it was a plain annotation or an inference result.</w:t>
      </w:r>
      <w:r w:rsidR="00660F1C" w:rsidRPr="00EB5B16">
        <w:rPr>
          <w:lang w:val="en-150"/>
        </w:rPr>
        <w:t xml:space="preserve"> Note that in the MS COCO annotation results some information required at </w:t>
      </w:r>
      <w:r w:rsidR="002A76B0" w:rsidRPr="00EB5B16">
        <w:rPr>
          <w:lang w:val="en-150"/>
        </w:rPr>
        <w:t xml:space="preserve"> </w:t>
      </w:r>
      <w:r w:rsidR="002A76B0" w:rsidRPr="00EB5B16">
        <w:rPr>
          <w:lang w:val="en-150"/>
        </w:rPr>
        <w:fldChar w:fldCharType="begin" w:fldLock="1"/>
      </w:r>
      <w:r w:rsidR="00265D76" w:rsidRPr="00EB5B16">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40]","plainTextFormattedCitation":"[40]","previouslyFormattedCitation":"[40]"},"properties":{"noteIndex":0},"schema":"https://github.com/citation-style-language/schema/raw/master/csl-citation.json"}</w:instrText>
      </w:r>
      <w:r w:rsidR="002A76B0" w:rsidRPr="00EB5B16">
        <w:rPr>
          <w:lang w:val="en-150"/>
        </w:rPr>
        <w:fldChar w:fldCharType="separate"/>
      </w:r>
      <w:r w:rsidR="00D46F62" w:rsidRPr="00EB5B16">
        <w:rPr>
          <w:noProof/>
          <w:lang w:val="en-150"/>
        </w:rPr>
        <w:t>[40]</w:t>
      </w:r>
      <w:r w:rsidR="002A76B0" w:rsidRPr="00EB5B16">
        <w:rPr>
          <w:lang w:val="en-150"/>
        </w:rPr>
        <w:fldChar w:fldCharType="end"/>
      </w:r>
      <w:r w:rsidR="00660F1C" w:rsidRPr="00EB5B16">
        <w:rPr>
          <w:lang w:val="en-150"/>
        </w:rPr>
        <w:t xml:space="preserve"> is not shown since it was generated from a YOLO annotation and thus lacks content for some fields.</w:t>
      </w:r>
    </w:p>
    <w:p w14:paraId="0A1D8516" w14:textId="3388B730" w:rsidR="00B949FE" w:rsidRPr="00EB5B16" w:rsidRDefault="008B002A" w:rsidP="00BC3FB9">
      <w:pPr>
        <w:rPr>
          <w:lang w:val="en-150"/>
        </w:rPr>
      </w:pPr>
      <w:r w:rsidRPr="00EB5B16">
        <w:rPr>
          <w:lang w:val="en-150"/>
        </w:rPr>
        <w:t>The reader may have noticed that a MS COCO result format is specifi</w:t>
      </w:r>
      <w:r w:rsidR="0086686E" w:rsidRPr="00EB5B16">
        <w:rPr>
          <w:lang w:val="en-150"/>
        </w:rPr>
        <w:t xml:space="preserve">ed, but not a YOLO one. Besides </w:t>
      </w:r>
      <w:r w:rsidRPr="00EB5B16">
        <w:rPr>
          <w:lang w:val="en-150"/>
        </w:rPr>
        <w:t>hosting a challenge that accepts submissions in a normalized format, both annotations and results must be provided in MS COCO format to compute the MS COCO performance metrics with the official MS COCO tools, available at</w:t>
      </w:r>
      <w:r w:rsidR="002A76B0" w:rsidRPr="00EB5B16">
        <w:rPr>
          <w:lang w:val="en-150"/>
        </w:rPr>
        <w:t xml:space="preserve"> </w:t>
      </w:r>
      <w:r w:rsidR="002A76B0" w:rsidRPr="00EB5B16">
        <w:rPr>
          <w:lang w:val="en-150"/>
        </w:rPr>
        <w:fldChar w:fldCharType="begin" w:fldLock="1"/>
      </w:r>
      <w:r w:rsidR="00265D76" w:rsidRPr="00EB5B16">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2A76B0" w:rsidRPr="00EB5B16">
        <w:rPr>
          <w:lang w:val="en-150"/>
        </w:rPr>
        <w:fldChar w:fldCharType="separate"/>
      </w:r>
      <w:r w:rsidR="00D46F62" w:rsidRPr="00EB5B16">
        <w:rPr>
          <w:noProof/>
          <w:lang w:val="en-150"/>
        </w:rPr>
        <w:t>[19]</w:t>
      </w:r>
      <w:r w:rsidR="002A76B0" w:rsidRPr="00EB5B16">
        <w:rPr>
          <w:lang w:val="en-150"/>
        </w:rPr>
        <w:fldChar w:fldCharType="end"/>
      </w:r>
      <w:r w:rsidRPr="00EB5B16">
        <w:rPr>
          <w:lang w:val="en-150"/>
        </w:rPr>
        <w:t>, which are to be used as a benchmarking standard in this work.</w:t>
      </w:r>
      <w:r w:rsidR="00660F1C" w:rsidRPr="00EB5B16">
        <w:rPr>
          <w:lang w:val="en-150"/>
        </w:rPr>
        <w:t xml:space="preserve"> This is the reason that the result format i</w:t>
      </w:r>
      <w:r w:rsidR="005D588D" w:rsidRPr="00EB5B16">
        <w:rPr>
          <w:lang w:val="en-150"/>
        </w:rPr>
        <w:t>s also outlined in this section, while a particular YOLO result format can be equal to a YOLO example annotation.</w:t>
      </w:r>
    </w:p>
    <w:p w14:paraId="298757F6" w14:textId="77777777" w:rsidR="00B949FE" w:rsidRPr="00EB5B16" w:rsidRDefault="00B949FE" w:rsidP="00B949FE">
      <w:pPr>
        <w:ind w:firstLine="0"/>
        <w:jc w:val="center"/>
        <w:rPr>
          <w:lang w:val="en-150"/>
        </w:rPr>
      </w:pPr>
      <w:r w:rsidRPr="00EB5B16">
        <w:rPr>
          <w:noProof/>
          <w:lang w:val="en-150" w:eastAsia="en-US"/>
        </w:rPr>
        <w:lastRenderedPageBreak/>
        <w:drawing>
          <wp:inline distT="0" distB="0" distL="0" distR="0" wp14:anchorId="313C0D6B" wp14:editId="788F6B13">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487F5A68" w:rsidR="00B949FE" w:rsidRPr="00EB5B16" w:rsidRDefault="00DD688C" w:rsidP="00B949FE">
      <w:pPr>
        <w:pStyle w:val="Caption"/>
        <w:spacing w:after="0"/>
        <w:ind w:firstLine="0"/>
        <w:rPr>
          <w:lang w:val="en-150"/>
        </w:rPr>
      </w:pPr>
      <w:bookmarkStart w:id="131" w:name="_Ref74522403"/>
      <w:bookmarkStart w:id="132" w:name="_Toc7457220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29</w:t>
      </w:r>
      <w:r w:rsidRPr="00EB5B16">
        <w:rPr>
          <w:lang w:val="en-150"/>
        </w:rPr>
        <w:fldChar w:fldCharType="end"/>
      </w:r>
      <w:bookmarkEnd w:id="131"/>
      <w:r w:rsidR="00B949FE" w:rsidRPr="00EB5B16">
        <w:rPr>
          <w:lang w:val="en-150"/>
        </w:rPr>
        <w:t xml:space="preserve">: MS COCO annotations for the picture in </w:t>
      </w:r>
      <w:r w:rsidR="00945AEE" w:rsidRPr="00EB5B16">
        <w:rPr>
          <w:lang w:val="en-150"/>
        </w:rPr>
        <w:fldChar w:fldCharType="begin"/>
      </w:r>
      <w:r w:rsidR="00945AEE" w:rsidRPr="00EB5B16">
        <w:rPr>
          <w:lang w:val="en-150"/>
        </w:rPr>
        <w:instrText xml:space="preserve"> REF _Ref74501484 \h </w:instrText>
      </w:r>
      <w:r w:rsidR="00945AEE" w:rsidRPr="00EB5B16">
        <w:rPr>
          <w:lang w:val="en-150"/>
        </w:rPr>
      </w:r>
      <w:r w:rsidR="00945AEE" w:rsidRPr="00EB5B16">
        <w:rPr>
          <w:lang w:val="en-150"/>
        </w:rPr>
        <w:fldChar w:fldCharType="separate"/>
      </w:r>
      <w:r w:rsidR="00452B2C" w:rsidRPr="00EB5B16">
        <w:rPr>
          <w:lang w:val="en-150"/>
        </w:rPr>
        <w:t xml:space="preserve">Figure </w:t>
      </w:r>
      <w:r w:rsidR="00452B2C">
        <w:rPr>
          <w:noProof/>
          <w:lang w:val="en-150"/>
        </w:rPr>
        <w:t>28</w:t>
      </w:r>
      <w:bookmarkEnd w:id="132"/>
      <w:r w:rsidR="00945AEE" w:rsidRPr="00EB5B16">
        <w:rPr>
          <w:lang w:val="en-150"/>
        </w:rPr>
        <w:fldChar w:fldCharType="end"/>
      </w:r>
    </w:p>
    <w:p w14:paraId="4C84B029" w14:textId="77777777" w:rsidR="00B949FE" w:rsidRPr="00EB5B16" w:rsidRDefault="00B949FE" w:rsidP="00B949FE">
      <w:pPr>
        <w:pStyle w:val="Caption"/>
        <w:ind w:firstLine="0"/>
        <w:rPr>
          <w:lang w:val="en-150"/>
        </w:rPr>
      </w:pPr>
      <w:r w:rsidRPr="00EB5B16">
        <w:rPr>
          <w:lang w:val="en-150"/>
        </w:rPr>
        <w:t>Source: Self-made</w:t>
      </w:r>
    </w:p>
    <w:p w14:paraId="1966E239" w14:textId="77777777" w:rsidR="003B58E4" w:rsidRPr="00EB5B16" w:rsidRDefault="003B58E4" w:rsidP="00BC3FB9">
      <w:pPr>
        <w:pStyle w:val="Heading2"/>
        <w:rPr>
          <w:lang w:val="en-150"/>
        </w:rPr>
      </w:pPr>
      <w:bookmarkStart w:id="133" w:name="_Toc74572093"/>
      <w:r w:rsidRPr="00EB5B16">
        <w:rPr>
          <w:i/>
          <w:lang w:val="en-150"/>
        </w:rPr>
        <w:t>Cut</w:t>
      </w:r>
      <w:r w:rsidR="00FE1AEF" w:rsidRPr="00EB5B16">
        <w:rPr>
          <w:i/>
          <w:lang w:val="en-150"/>
        </w:rPr>
        <w:t xml:space="preserve">, </w:t>
      </w:r>
      <w:r w:rsidRPr="00EB5B16">
        <w:rPr>
          <w:i/>
          <w:lang w:val="en-150"/>
        </w:rPr>
        <w:t>Paste</w:t>
      </w:r>
      <w:r w:rsidR="00FE1AEF" w:rsidRPr="00EB5B16">
        <w:rPr>
          <w:i/>
          <w:lang w:val="en-150"/>
        </w:rPr>
        <w:t xml:space="preserve"> and </w:t>
      </w:r>
      <w:r w:rsidRPr="00EB5B16">
        <w:rPr>
          <w:i/>
          <w:lang w:val="en-150"/>
        </w:rPr>
        <w:t>Learn</w:t>
      </w:r>
      <w:r w:rsidR="00B06B07" w:rsidRPr="00EB5B16">
        <w:rPr>
          <w:lang w:val="en-150"/>
        </w:rPr>
        <w:t xml:space="preserve"> from virtual models</w:t>
      </w:r>
      <w:bookmarkEnd w:id="133"/>
    </w:p>
    <w:p w14:paraId="1B016992" w14:textId="49A46825" w:rsidR="004C6EAA" w:rsidRPr="00EB2658" w:rsidRDefault="00B41523" w:rsidP="00373E05">
      <w:pPr>
        <w:rPr>
          <w:lang w:val="en-US"/>
        </w:rPr>
      </w:pPr>
      <w:r w:rsidRPr="00EB5B16">
        <w:rPr>
          <w:i/>
          <w:lang w:val="en-150"/>
        </w:rPr>
        <w:t>Cut</w:t>
      </w:r>
      <w:r w:rsidR="00FE1AEF" w:rsidRPr="00EB5B16">
        <w:rPr>
          <w:i/>
          <w:lang w:val="en-150"/>
        </w:rPr>
        <w:t xml:space="preserve">, </w:t>
      </w:r>
      <w:r w:rsidRPr="00EB5B16">
        <w:rPr>
          <w:i/>
          <w:lang w:val="en-150"/>
        </w:rPr>
        <w:t>Paste</w:t>
      </w:r>
      <w:r w:rsidR="00FE1AEF" w:rsidRPr="00EB5B16">
        <w:rPr>
          <w:i/>
          <w:lang w:val="en-150"/>
        </w:rPr>
        <w:t xml:space="preserve"> and </w:t>
      </w:r>
      <w:r w:rsidRPr="00EB5B16">
        <w:rPr>
          <w:i/>
          <w:lang w:val="en-150"/>
        </w:rPr>
        <w:t>Learn</w:t>
      </w:r>
      <w:r w:rsidRPr="00EB5B16">
        <w:rPr>
          <w:lang w:val="en-150"/>
        </w:rPr>
        <w:t xml:space="preserve"> is a concept proposed in the research paper </w:t>
      </w:r>
      <w:r w:rsidR="00FF4296" w:rsidRPr="00EB5B16">
        <w:rPr>
          <w:lang w:val="en-150"/>
        </w:rPr>
        <w:fldChar w:fldCharType="begin" w:fldLock="1"/>
      </w:r>
      <w:r w:rsidR="00265D76" w:rsidRPr="00EB5B16">
        <w:rPr>
          <w:lang w:val="en-150"/>
        </w:rPr>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41]","plainTextFormattedCitation":"[41]","previouslyFormattedCitation":"[41]"},"properties":{"noteIndex":0},"schema":"https://github.com/citation-style-language/schema/raw/master/csl-citation.json"}</w:instrText>
      </w:r>
      <w:r w:rsidR="00FF4296" w:rsidRPr="00EB5B16">
        <w:rPr>
          <w:lang w:val="en-150"/>
        </w:rPr>
        <w:fldChar w:fldCharType="separate"/>
      </w:r>
      <w:r w:rsidR="00D46F62" w:rsidRPr="00EB5B16">
        <w:rPr>
          <w:noProof/>
          <w:lang w:val="en-150"/>
        </w:rPr>
        <w:t>[41]</w:t>
      </w:r>
      <w:r w:rsidR="00FF4296" w:rsidRPr="00EB5B16">
        <w:rPr>
          <w:lang w:val="en-150"/>
        </w:rPr>
        <w:fldChar w:fldCharType="end"/>
      </w:r>
      <w:r w:rsidRPr="00EB5B16">
        <w:rPr>
          <w:lang w:val="en-150"/>
        </w:rPr>
        <w:t xml:space="preserve"> to produce synthetic data from real image sources. In this method, a set of instance pictures are snipped out of their original background</w:t>
      </w:r>
      <w:r w:rsidR="00B06B07" w:rsidRPr="00EB5B16">
        <w:rPr>
          <w:lang w:val="en-150"/>
        </w:rPr>
        <w:t>, then these foreground items are randomly pasted on top of a separate set of background images</w:t>
      </w:r>
      <w:r w:rsidR="004C6EAA" w:rsidRPr="00EB5B16">
        <w:rPr>
          <w:lang w:val="en-150"/>
        </w:rPr>
        <w:t>, and because the place they are pasted can be known, bounding box annotations come for free</w:t>
      </w:r>
      <w:r w:rsidR="00B06B07" w:rsidRPr="00EB5B16">
        <w:rPr>
          <w:lang w:val="en-150"/>
        </w:rPr>
        <w:t xml:space="preserve">. </w:t>
      </w:r>
      <w:r w:rsidR="00EB2658">
        <w:rPr>
          <w:lang w:val="en-US"/>
        </w:rPr>
        <w:t xml:space="preserve">A visual example of the procedure is shown in </w:t>
      </w:r>
      <w:r w:rsidR="00EB2658">
        <w:rPr>
          <w:lang w:val="en-US"/>
        </w:rPr>
        <w:fldChar w:fldCharType="begin"/>
      </w:r>
      <w:r w:rsidR="00EB2658">
        <w:rPr>
          <w:lang w:val="en-US"/>
        </w:rPr>
        <w:instrText xml:space="preserve"> REF _Ref74522502 \h </w:instrText>
      </w:r>
      <w:r w:rsidR="00EB2658">
        <w:rPr>
          <w:lang w:val="en-US"/>
        </w:rPr>
      </w:r>
      <w:r w:rsidR="00EB2658">
        <w:rPr>
          <w:lang w:val="en-US"/>
        </w:rPr>
        <w:fldChar w:fldCharType="separate"/>
      </w:r>
      <w:r w:rsidR="00452B2C" w:rsidRPr="00EB5B16">
        <w:rPr>
          <w:lang w:val="en-150"/>
        </w:rPr>
        <w:t xml:space="preserve">Figure </w:t>
      </w:r>
      <w:r w:rsidR="00452B2C">
        <w:rPr>
          <w:noProof/>
          <w:lang w:val="en-150"/>
        </w:rPr>
        <w:t>30</w:t>
      </w:r>
      <w:r w:rsidR="00EB2658">
        <w:rPr>
          <w:lang w:val="en-US"/>
        </w:rPr>
        <w:fldChar w:fldCharType="end"/>
      </w:r>
      <w:r w:rsidR="00EB2658">
        <w:rPr>
          <w:lang w:val="en-US"/>
        </w:rPr>
        <w:t>.</w:t>
      </w:r>
    </w:p>
    <w:p w14:paraId="203BB6BF" w14:textId="0CD2C4A5" w:rsidR="00373E05" w:rsidRPr="00EB5B16" w:rsidRDefault="00B06B07" w:rsidP="00373E05">
      <w:pPr>
        <w:rPr>
          <w:lang w:val="en-150"/>
        </w:rPr>
      </w:pPr>
      <w:r w:rsidRPr="00EB5B16">
        <w:rPr>
          <w:lang w:val="en-150"/>
        </w:rPr>
        <w:t xml:space="preserve">This way, items can be virtually placed at random in any pose within the backgrounds, allowing for the generation of a pseudo-infinite number of </w:t>
      </w:r>
      <w:r w:rsidR="004C6EAA" w:rsidRPr="00EB5B16">
        <w:rPr>
          <w:lang w:val="en-150"/>
        </w:rPr>
        <w:t xml:space="preserve">annotated </w:t>
      </w:r>
      <w:r w:rsidRPr="00EB5B16">
        <w:rPr>
          <w:lang w:val="en-150"/>
        </w:rPr>
        <w:t xml:space="preserve">images. In the right settings, it is proven that a training a model with 10% of real data plus </w:t>
      </w:r>
      <w:r w:rsidR="00FE1AEF" w:rsidRPr="00EB5B16">
        <w:rPr>
          <w:lang w:val="en-150"/>
        </w:rPr>
        <w:t>a 90% produced under this approach might perform better than a model using only real data</w:t>
      </w:r>
      <w:r w:rsidR="00FF4296" w:rsidRPr="00EB5B16">
        <w:rPr>
          <w:lang w:val="en-150"/>
        </w:rPr>
        <w:t xml:space="preserve"> </w:t>
      </w:r>
      <w:r w:rsidR="00FF4296" w:rsidRPr="00EB5B16">
        <w:rPr>
          <w:lang w:val="en-150"/>
        </w:rPr>
        <w:fldChar w:fldCharType="begin" w:fldLock="1"/>
      </w:r>
      <w:r w:rsidR="00265D76" w:rsidRPr="00EB5B16">
        <w:rPr>
          <w:lang w:val="en-150"/>
        </w:rPr>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41]","plainTextFormattedCitation":"[41]","previouslyFormattedCitation":"[41]"},"properties":{"noteIndex":0},"schema":"https://github.com/citation-style-language/schema/raw/master/csl-citation.json"}</w:instrText>
      </w:r>
      <w:r w:rsidR="00FF4296" w:rsidRPr="00EB5B16">
        <w:rPr>
          <w:lang w:val="en-150"/>
        </w:rPr>
        <w:fldChar w:fldCharType="separate"/>
      </w:r>
      <w:r w:rsidR="00D46F62" w:rsidRPr="00EB5B16">
        <w:rPr>
          <w:noProof/>
          <w:lang w:val="en-150"/>
        </w:rPr>
        <w:t>[41]</w:t>
      </w:r>
      <w:r w:rsidR="00FF4296" w:rsidRPr="00EB5B16">
        <w:rPr>
          <w:lang w:val="en-150"/>
        </w:rPr>
        <w:fldChar w:fldCharType="end"/>
      </w:r>
      <w:r w:rsidR="00FE1AEF" w:rsidRPr="00EB5B16">
        <w:rPr>
          <w:lang w:val="en-150"/>
        </w:rPr>
        <w:t>, since the variability of the train set becomes much higher. While promising, t</w:t>
      </w:r>
      <w:r w:rsidRPr="00EB5B16">
        <w:rPr>
          <w:lang w:val="en-150"/>
        </w:rPr>
        <w:t xml:space="preserve">his method </w:t>
      </w:r>
      <w:r w:rsidR="00FE1AEF" w:rsidRPr="00EB5B16">
        <w:rPr>
          <w:lang w:val="en-150"/>
        </w:rPr>
        <w:t xml:space="preserve">still </w:t>
      </w:r>
      <w:r w:rsidRPr="00EB5B16">
        <w:rPr>
          <w:lang w:val="en-150"/>
        </w:rPr>
        <w:t>has some drawbacks:</w:t>
      </w:r>
    </w:p>
    <w:p w14:paraId="2DDE7369" w14:textId="77777777" w:rsidR="00B06B07" w:rsidRPr="00EB5B16" w:rsidRDefault="00B06B07" w:rsidP="00791B97">
      <w:pPr>
        <w:pStyle w:val="ListParagraph"/>
        <w:numPr>
          <w:ilvl w:val="0"/>
          <w:numId w:val="8"/>
        </w:numPr>
        <w:rPr>
          <w:lang w:val="en-150"/>
        </w:rPr>
      </w:pPr>
      <w:r w:rsidRPr="00EB5B16">
        <w:rPr>
          <w:lang w:val="en-150"/>
        </w:rPr>
        <w:lastRenderedPageBreak/>
        <w:t xml:space="preserve">The time required to snip out </w:t>
      </w:r>
      <w:r w:rsidR="00423CEB" w:rsidRPr="00EB5B16">
        <w:rPr>
          <w:lang w:val="en-150"/>
        </w:rPr>
        <w:t xml:space="preserve">the foreground items is </w:t>
      </w:r>
      <w:r w:rsidRPr="00EB5B16">
        <w:rPr>
          <w:lang w:val="en-150"/>
        </w:rPr>
        <w:t>higher than just labelling bounding boxes.</w:t>
      </w:r>
    </w:p>
    <w:p w14:paraId="49FE5B8F" w14:textId="77777777" w:rsidR="00B06B07" w:rsidRPr="00EB5B16" w:rsidRDefault="00B06B07" w:rsidP="00791B97">
      <w:pPr>
        <w:pStyle w:val="ListParagraph"/>
        <w:numPr>
          <w:ilvl w:val="0"/>
          <w:numId w:val="8"/>
        </w:numPr>
        <w:rPr>
          <w:lang w:val="en-150"/>
        </w:rPr>
      </w:pPr>
      <w:r w:rsidRPr="00EB5B16">
        <w:rPr>
          <w:lang w:val="en-150"/>
        </w:rPr>
        <w:t xml:space="preserve">The lighting conditions on the images may originate some bias if the variability of the </w:t>
      </w:r>
      <w:r w:rsidR="00423CEB" w:rsidRPr="00EB5B16">
        <w:rPr>
          <w:lang w:val="en-150"/>
        </w:rPr>
        <w:t>foreground item lights</w:t>
      </w:r>
      <w:r w:rsidRPr="00EB5B16">
        <w:rPr>
          <w:lang w:val="en-150"/>
        </w:rPr>
        <w:t xml:space="preserve"> is not enough.</w:t>
      </w:r>
    </w:p>
    <w:p w14:paraId="3E0B63AD" w14:textId="1B361762" w:rsidR="00B06B07" w:rsidRPr="00EB5B16" w:rsidRDefault="00B06B07" w:rsidP="00791B97">
      <w:pPr>
        <w:pStyle w:val="ListParagraph"/>
        <w:numPr>
          <w:ilvl w:val="0"/>
          <w:numId w:val="8"/>
        </w:numPr>
        <w:rPr>
          <w:lang w:val="en-150"/>
        </w:rPr>
      </w:pPr>
      <w:r w:rsidRPr="00EB5B16">
        <w:rPr>
          <w:lang w:val="en-150"/>
        </w:rPr>
        <w:t xml:space="preserve">If the items are not reasonably rigid (or at least </w:t>
      </w:r>
      <w:r w:rsidR="00FF4296" w:rsidRPr="00EB5B16">
        <w:rPr>
          <w:lang w:val="en-150"/>
        </w:rPr>
        <w:t>consistent</w:t>
      </w:r>
      <w:r w:rsidRPr="00EB5B16">
        <w:rPr>
          <w:lang w:val="en-150"/>
        </w:rPr>
        <w:t xml:space="preserve"> in silhouette) the required number of foregrounds might increase considerably for the model to behave well.</w:t>
      </w:r>
    </w:p>
    <w:p w14:paraId="55FBBECF" w14:textId="77777777" w:rsidR="003D7A2D" w:rsidRPr="00EB5B16" w:rsidRDefault="00B06B07" w:rsidP="00791B97">
      <w:pPr>
        <w:pStyle w:val="ListParagraph"/>
        <w:numPr>
          <w:ilvl w:val="0"/>
          <w:numId w:val="8"/>
        </w:numPr>
        <w:spacing w:after="240"/>
        <w:rPr>
          <w:lang w:val="en-150"/>
        </w:rPr>
      </w:pPr>
      <w:r w:rsidRPr="00EB5B16">
        <w:rPr>
          <w:lang w:val="en-150"/>
        </w:rPr>
        <w:t>It still requires access to some extent of data.</w:t>
      </w:r>
    </w:p>
    <w:p w14:paraId="35D3F8AC" w14:textId="77777777" w:rsidR="00FE1AEF" w:rsidRPr="00EB5B16" w:rsidRDefault="00FE1AEF" w:rsidP="003D7A2D">
      <w:pPr>
        <w:ind w:firstLine="0"/>
        <w:jc w:val="center"/>
        <w:rPr>
          <w:b/>
          <w:lang w:val="en-150"/>
        </w:rPr>
      </w:pPr>
      <w:r w:rsidRPr="00EB5B16">
        <w:rPr>
          <w:b/>
          <w:noProof/>
          <w:lang w:val="en-150" w:eastAsia="en-US"/>
        </w:rPr>
        <w:drawing>
          <wp:inline distT="0" distB="0" distL="0" distR="0" wp14:anchorId="6D565948" wp14:editId="310BA9DF">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27B96B15" w:rsidR="003D7A2D" w:rsidRPr="00EB5B16" w:rsidRDefault="00DD688C" w:rsidP="003D7A2D">
      <w:pPr>
        <w:pStyle w:val="Caption"/>
        <w:spacing w:after="0"/>
        <w:ind w:firstLine="0"/>
        <w:rPr>
          <w:lang w:val="en-150"/>
        </w:rPr>
      </w:pPr>
      <w:bookmarkStart w:id="134" w:name="_Ref74522502"/>
      <w:bookmarkStart w:id="135" w:name="_Toc7457220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0</w:t>
      </w:r>
      <w:r w:rsidRPr="00EB5B16">
        <w:rPr>
          <w:lang w:val="en-150"/>
        </w:rPr>
        <w:fldChar w:fldCharType="end"/>
      </w:r>
      <w:bookmarkEnd w:id="134"/>
      <w:r w:rsidR="003D7A2D" w:rsidRPr="00EB5B16">
        <w:rPr>
          <w:lang w:val="en-150"/>
        </w:rPr>
        <w:t xml:space="preserve">: </w:t>
      </w:r>
      <w:r w:rsidR="003D7A2D" w:rsidRPr="00EB5B16">
        <w:rPr>
          <w:i/>
          <w:lang w:val="en-150"/>
        </w:rPr>
        <w:t xml:space="preserve">Cut, Paste and Learn </w:t>
      </w:r>
      <w:r w:rsidR="003D7A2D" w:rsidRPr="00EB5B16">
        <w:rPr>
          <w:lang w:val="en-150"/>
        </w:rPr>
        <w:t>overview</w:t>
      </w:r>
      <w:bookmarkEnd w:id="135"/>
    </w:p>
    <w:p w14:paraId="79D22313" w14:textId="5EB1A17F" w:rsidR="003D7A2D" w:rsidRPr="00EB5B16" w:rsidRDefault="003D7A2D" w:rsidP="003D7A2D">
      <w:pPr>
        <w:pStyle w:val="Caption"/>
        <w:ind w:firstLine="0"/>
        <w:rPr>
          <w:lang w:val="en-150"/>
        </w:rPr>
      </w:pPr>
      <w:r w:rsidRPr="00EB5B16">
        <w:rPr>
          <w:lang w:val="en-150"/>
        </w:rPr>
        <w:t xml:space="preserve">Source: </w:t>
      </w:r>
      <w:r w:rsidR="00FF4296" w:rsidRPr="00EB5B16">
        <w:rPr>
          <w:lang w:val="en-150"/>
        </w:rPr>
        <w:fldChar w:fldCharType="begin" w:fldLock="1"/>
      </w:r>
      <w:r w:rsidR="00265D76" w:rsidRPr="00EB5B16">
        <w:rPr>
          <w:lang w:val="en-150"/>
        </w:rPr>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41]","plainTextFormattedCitation":"[41]","previouslyFormattedCitation":"[41]"},"properties":{"noteIndex":0},"schema":"https://github.com/citation-style-language/schema/raw/master/csl-citation.json"}</w:instrText>
      </w:r>
      <w:r w:rsidR="00FF4296" w:rsidRPr="00EB5B16">
        <w:rPr>
          <w:lang w:val="en-150"/>
        </w:rPr>
        <w:fldChar w:fldCharType="separate"/>
      </w:r>
      <w:r w:rsidR="00D46F62" w:rsidRPr="00EB5B16">
        <w:rPr>
          <w:b w:val="0"/>
          <w:noProof/>
          <w:lang w:val="en-150"/>
        </w:rPr>
        <w:t>[41]</w:t>
      </w:r>
      <w:r w:rsidR="00FF4296" w:rsidRPr="00EB5B16">
        <w:rPr>
          <w:lang w:val="en-150"/>
        </w:rPr>
        <w:fldChar w:fldCharType="end"/>
      </w:r>
    </w:p>
    <w:p w14:paraId="0D9899EC" w14:textId="0B78738A" w:rsidR="00FE1AEF" w:rsidRPr="00EB5B16" w:rsidRDefault="00FE1AEF" w:rsidP="00FE1AEF">
      <w:pPr>
        <w:rPr>
          <w:lang w:val="en-150"/>
        </w:rPr>
      </w:pPr>
      <w:r w:rsidRPr="00EB5B16">
        <w:rPr>
          <w:lang w:val="en-150"/>
        </w:rP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rsidRPr="00EB5B16">
        <w:rPr>
          <w:lang w:val="en-150"/>
        </w:rPr>
        <w:t xml:space="preserve"> such as</w:t>
      </w:r>
      <w:r w:rsidRPr="00EB5B16">
        <w:rPr>
          <w:lang w:val="en-150"/>
        </w:rPr>
        <w:t xml:space="preserve"> </w:t>
      </w:r>
      <w:r w:rsidR="00FF4296" w:rsidRPr="00EB5B16">
        <w:rPr>
          <w:lang w:val="en-150"/>
        </w:rPr>
        <w:fldChar w:fldCharType="begin" w:fldLock="1"/>
      </w:r>
      <w:r w:rsidR="00265D76" w:rsidRPr="00EB5B16">
        <w:rPr>
          <w:lang w:val="en-150"/>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F4296" w:rsidRPr="00EB5B16">
        <w:rPr>
          <w:lang w:val="en-150"/>
        </w:rPr>
        <w:fldChar w:fldCharType="separate"/>
      </w:r>
      <w:r w:rsidR="00D46F62" w:rsidRPr="00EB5B16">
        <w:rPr>
          <w:noProof/>
          <w:lang w:val="en-150"/>
        </w:rPr>
        <w:t>[42]</w:t>
      </w:r>
      <w:r w:rsidR="00FF4296" w:rsidRPr="00EB5B16">
        <w:rPr>
          <w:lang w:val="en-150"/>
        </w:rPr>
        <w:fldChar w:fldCharType="end"/>
      </w:r>
      <w:r w:rsidRPr="00EB5B16">
        <w:rPr>
          <w:lang w:val="en-150"/>
        </w:rPr>
        <w:t xml:space="preserve">. Since there was no real data available and at the time training a model on the virtual environment was an open possibility, an approach based on </w:t>
      </w:r>
      <w:proofErr w:type="spellStart"/>
      <w:r w:rsidRPr="00EB5B16">
        <w:rPr>
          <w:i/>
          <w:lang w:val="en-150"/>
        </w:rPr>
        <w:t>CutPaste&amp;Learn</w:t>
      </w:r>
      <w:proofErr w:type="spellEnd"/>
      <w:r w:rsidRPr="00EB5B16">
        <w:rPr>
          <w:lang w:val="en-150"/>
        </w:rPr>
        <w:t xml:space="preserve"> was considered.</w:t>
      </w:r>
    </w:p>
    <w:p w14:paraId="3255BCB1" w14:textId="3E4F6165" w:rsidR="003D7A2D" w:rsidRPr="00EB5B16" w:rsidRDefault="003D7A2D" w:rsidP="00FE1AEF">
      <w:pPr>
        <w:rPr>
          <w:lang w:val="en-150"/>
        </w:rPr>
      </w:pPr>
      <w:r w:rsidRPr="00EB5B16">
        <w:rPr>
          <w:lang w:val="en-150"/>
        </w:rPr>
        <w:t xml:space="preserve">While available to download, the 3D models posted at </w:t>
      </w:r>
      <w:r w:rsidR="00FF4296" w:rsidRPr="00EB5B16">
        <w:rPr>
          <w:lang w:val="en-150"/>
        </w:rPr>
        <w:fldChar w:fldCharType="begin" w:fldLock="1"/>
      </w:r>
      <w:r w:rsidR="00265D76" w:rsidRPr="00EB5B16">
        <w:rPr>
          <w:lang w:val="en-150"/>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F4296" w:rsidRPr="00EB5B16">
        <w:rPr>
          <w:lang w:val="en-150"/>
        </w:rPr>
        <w:fldChar w:fldCharType="separate"/>
      </w:r>
      <w:r w:rsidR="00D46F62" w:rsidRPr="00EB5B16">
        <w:rPr>
          <w:noProof/>
          <w:lang w:val="en-150"/>
        </w:rPr>
        <w:t>[42]</w:t>
      </w:r>
      <w:r w:rsidR="00FF4296" w:rsidRPr="00EB5B16">
        <w:rPr>
          <w:lang w:val="en-150"/>
        </w:rPr>
        <w:fldChar w:fldCharType="end"/>
      </w:r>
      <w:r w:rsidRPr="00EB5B16">
        <w:rPr>
          <w:lang w:val="en-150"/>
        </w:rPr>
        <w:t xml:space="preserve"> can be previewed online from a web browser over a solid-</w:t>
      </w:r>
      <w:proofErr w:type="spellStart"/>
      <w:r w:rsidRPr="00EB5B16">
        <w:rPr>
          <w:lang w:val="en-150"/>
        </w:rPr>
        <w:t>color</w:t>
      </w:r>
      <w:proofErr w:type="spellEnd"/>
      <w:r w:rsidRPr="00EB5B16">
        <w:rPr>
          <w:lang w:val="en-150"/>
        </w:rPr>
        <w:t xml:space="preserve"> background. With screen capture and very little image processing, it is possible to automatically extract snips of these models from different angles very quickly, making the segmentation part of the </w:t>
      </w:r>
      <w:r w:rsidRPr="00EB5B16">
        <w:rPr>
          <w:i/>
          <w:lang w:val="en-150"/>
        </w:rPr>
        <w:t>Cut, Paste and Learn</w:t>
      </w:r>
      <w:r w:rsidRPr="00EB5B16">
        <w:rPr>
          <w:lang w:val="en-150"/>
        </w:rPr>
        <w:t xml:space="preserve"> approach extremely quick and painless. Backgrounds were then extracted by converting drone footage video into frames, then using those frames as backgrounds, again in a very automated fashion than makes the method as simple as it can be. </w:t>
      </w:r>
      <w:r w:rsidR="00EB2658">
        <w:rPr>
          <w:lang w:val="en-150"/>
        </w:rPr>
        <w:fldChar w:fldCharType="begin"/>
      </w:r>
      <w:r w:rsidR="00EB2658">
        <w:rPr>
          <w:lang w:val="en-150"/>
        </w:rPr>
        <w:instrText xml:space="preserve"> REF _Ref74522526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1</w:t>
      </w:r>
      <w:r w:rsidR="00EB2658">
        <w:rPr>
          <w:lang w:val="en-150"/>
        </w:rPr>
        <w:fldChar w:fldCharType="end"/>
      </w:r>
      <w:r w:rsidR="00EB2658">
        <w:rPr>
          <w:lang w:val="en-US"/>
        </w:rPr>
        <w:t xml:space="preserve"> </w:t>
      </w:r>
      <w:r w:rsidRPr="00EB5B16">
        <w:rPr>
          <w:lang w:val="en-150"/>
        </w:rPr>
        <w:t>shows an outline of this approach.</w:t>
      </w:r>
    </w:p>
    <w:p w14:paraId="1E34907E" w14:textId="77777777" w:rsidR="003D7A2D" w:rsidRPr="00EB5B16" w:rsidRDefault="00A91097" w:rsidP="00A91097">
      <w:pPr>
        <w:ind w:firstLine="0"/>
        <w:rPr>
          <w:lang w:val="en-150"/>
        </w:rPr>
      </w:pPr>
      <w:r w:rsidRPr="00EB5B16">
        <w:rPr>
          <w:noProof/>
          <w:lang w:val="en-150" w:eastAsia="en-US"/>
        </w:rPr>
        <w:lastRenderedPageBreak/>
        <w:drawing>
          <wp:inline distT="0" distB="0" distL="0" distR="0" wp14:anchorId="767EA94E" wp14:editId="2780A50F">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609F1E06" w:rsidR="00A91097" w:rsidRPr="00EB5B16" w:rsidRDefault="00DD688C" w:rsidP="00A91097">
      <w:pPr>
        <w:pStyle w:val="Caption"/>
        <w:spacing w:after="0"/>
        <w:ind w:firstLine="0"/>
        <w:rPr>
          <w:lang w:val="en-150"/>
        </w:rPr>
      </w:pPr>
      <w:bookmarkStart w:id="136" w:name="_Ref74522526"/>
      <w:bookmarkStart w:id="137" w:name="_Toc7457220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1</w:t>
      </w:r>
      <w:r w:rsidRPr="00EB5B16">
        <w:rPr>
          <w:lang w:val="en-150"/>
        </w:rPr>
        <w:fldChar w:fldCharType="end"/>
      </w:r>
      <w:bookmarkEnd w:id="136"/>
      <w:r w:rsidR="00A91097" w:rsidRPr="00EB5B16">
        <w:rPr>
          <w:lang w:val="en-150"/>
        </w:rPr>
        <w:t xml:space="preserve">: </w:t>
      </w:r>
      <w:r w:rsidR="00A91097" w:rsidRPr="00EB5B16">
        <w:rPr>
          <w:i/>
          <w:lang w:val="en-150"/>
        </w:rPr>
        <w:t xml:space="preserve">Cut, Paste and Learn </w:t>
      </w:r>
      <w:r w:rsidR="00945AEE" w:rsidRPr="00EB5B16">
        <w:rPr>
          <w:lang w:val="en-150"/>
        </w:rPr>
        <w:t>concept applied to synthetic DARPA artifact models</w:t>
      </w:r>
      <w:bookmarkEnd w:id="137"/>
    </w:p>
    <w:p w14:paraId="1FA3A77D" w14:textId="6604CD97" w:rsidR="00A91097" w:rsidRPr="00EB5B16" w:rsidRDefault="00A91097" w:rsidP="00A91097">
      <w:pPr>
        <w:pStyle w:val="Caption"/>
        <w:ind w:firstLine="0"/>
        <w:rPr>
          <w:lang w:val="en-150"/>
        </w:rPr>
      </w:pPr>
      <w:r w:rsidRPr="00EB5B16">
        <w:rPr>
          <w:lang w:val="en-150"/>
        </w:rPr>
        <w:t xml:space="preserve">Source: </w:t>
      </w:r>
      <w:r w:rsidR="00FF4296" w:rsidRPr="00EB5B16">
        <w:rPr>
          <w:lang w:val="en-150"/>
        </w:rPr>
        <w:t>Self-made</w:t>
      </w:r>
    </w:p>
    <w:p w14:paraId="645D1D7B" w14:textId="77777777" w:rsidR="005F0ADD" w:rsidRPr="00EB5B16" w:rsidRDefault="002A603E" w:rsidP="005F0ADD">
      <w:pPr>
        <w:rPr>
          <w:lang w:val="en-150"/>
        </w:rPr>
      </w:pPr>
      <w:r w:rsidRPr="00EB5B16">
        <w:rPr>
          <w:lang w:val="en-150"/>
        </w:rPr>
        <w:t>Despite the concept being pretty basic</w:t>
      </w:r>
      <w:r w:rsidR="00A91097" w:rsidRPr="00EB5B16">
        <w:rPr>
          <w:lang w:val="en-150"/>
        </w:rPr>
        <w:t xml:space="preserve">, this method produces quite photorealistic pictures with minimal effort. While the </w:t>
      </w:r>
      <w:r w:rsidR="00A91097" w:rsidRPr="00EB5B16">
        <w:rPr>
          <w:i/>
          <w:lang w:val="en-150"/>
        </w:rPr>
        <w:t xml:space="preserve">Cut, Paste and Learn </w:t>
      </w:r>
      <w:r w:rsidR="00A91097" w:rsidRPr="00EB5B16">
        <w:rPr>
          <w:lang w:val="en-150"/>
        </w:rPr>
        <w:t xml:space="preserve">drawbacks related to </w:t>
      </w:r>
      <w:r w:rsidR="005F0ADD" w:rsidRPr="00EB5B16">
        <w:rPr>
          <w:lang w:val="en-150"/>
        </w:rPr>
        <w:t xml:space="preserve">labelling effort and data </w:t>
      </w:r>
      <w:proofErr w:type="spellStart"/>
      <w:r w:rsidR="005F0ADD" w:rsidRPr="00EB5B16">
        <w:rPr>
          <w:lang w:val="en-150"/>
        </w:rPr>
        <w:t>accesibility</w:t>
      </w:r>
      <w:proofErr w:type="spellEnd"/>
      <w:r w:rsidR="005F0ADD" w:rsidRPr="00EB5B16">
        <w:rPr>
          <w:lang w:val="en-150"/>
        </w:rPr>
        <w:t xml:space="preserve"> are </w:t>
      </w:r>
      <w:proofErr w:type="spellStart"/>
      <w:r w:rsidR="005F0ADD" w:rsidRPr="00EB5B16">
        <w:rPr>
          <w:lang w:val="en-150"/>
        </w:rPr>
        <w:t>completelly</w:t>
      </w:r>
      <w:proofErr w:type="spellEnd"/>
      <w:r w:rsidR="005F0ADD" w:rsidRPr="00EB5B16">
        <w:rPr>
          <w:lang w:val="en-150"/>
        </w:rPr>
        <w:t xml:space="preserve"> nullified, it is true that the rest of them hold. Furthermore, the foreground instances are virtual, so its representativeness on real world scenarios is uncertain. </w:t>
      </w:r>
    </w:p>
    <w:p w14:paraId="6340E4ED" w14:textId="77777777" w:rsidR="003D7A2D" w:rsidRPr="00EB5B16" w:rsidRDefault="005F0ADD" w:rsidP="005F0ADD">
      <w:pPr>
        <w:rPr>
          <w:lang w:val="en-150"/>
        </w:rPr>
      </w:pPr>
      <w:r w:rsidRPr="00EB5B16">
        <w:rPr>
          <w:lang w:val="en-150"/>
        </w:rPr>
        <w:t xml:space="preserve">While the results looked promising, specially for training models meant to be run on simulation environments, this concept was discontinued as soon as the </w:t>
      </w:r>
      <w:proofErr w:type="spellStart"/>
      <w:r w:rsidRPr="00EB5B16">
        <w:rPr>
          <w:lang w:val="en-150"/>
        </w:rPr>
        <w:t>SynthDet</w:t>
      </w:r>
      <w:proofErr w:type="spellEnd"/>
      <w:r w:rsidRPr="00EB5B16">
        <w:rPr>
          <w:lang w:val="en-150"/>
        </w:rPr>
        <w:t xml:space="preserve"> package was discovered.</w:t>
      </w:r>
    </w:p>
    <w:p w14:paraId="4B9B51DB" w14:textId="77777777" w:rsidR="003B58E4" w:rsidRPr="00EB5B16" w:rsidRDefault="003B58E4" w:rsidP="00BC3FB9">
      <w:pPr>
        <w:pStyle w:val="Heading2"/>
        <w:rPr>
          <w:lang w:val="en-150"/>
        </w:rPr>
      </w:pPr>
      <w:bookmarkStart w:id="138" w:name="_Toc74572094"/>
      <w:r w:rsidRPr="00EB5B16">
        <w:rPr>
          <w:lang w:val="en-150"/>
        </w:rPr>
        <w:t xml:space="preserve">Unity Perception’s </w:t>
      </w:r>
      <w:proofErr w:type="spellStart"/>
      <w:r w:rsidRPr="00EB5B16">
        <w:rPr>
          <w:lang w:val="en-150"/>
        </w:rPr>
        <w:t>SynthDet</w:t>
      </w:r>
      <w:bookmarkEnd w:id="138"/>
      <w:proofErr w:type="spellEnd"/>
    </w:p>
    <w:p w14:paraId="20A01EC5" w14:textId="75BE301E" w:rsidR="00423CEB" w:rsidRPr="00EB5B16" w:rsidRDefault="005F0ADD" w:rsidP="00423CEB">
      <w:pPr>
        <w:rPr>
          <w:lang w:val="en-150"/>
        </w:rPr>
      </w:pPr>
      <w:proofErr w:type="spellStart"/>
      <w:r w:rsidRPr="00EB5B16">
        <w:rPr>
          <w:i/>
          <w:lang w:val="en-150"/>
        </w:rPr>
        <w:t>SynthDet</w:t>
      </w:r>
      <w:proofErr w:type="spellEnd"/>
      <w:r w:rsidRPr="00EB5B16">
        <w:rPr>
          <w:lang w:val="en-150"/>
        </w:rPr>
        <w:t xml:space="preserve"> </w:t>
      </w:r>
      <w:r w:rsidR="00FF4296" w:rsidRPr="00EB5B16">
        <w:rPr>
          <w:lang w:val="en-150"/>
        </w:rPr>
        <w:fldChar w:fldCharType="begin" w:fldLock="1"/>
      </w:r>
      <w:r w:rsidR="00265D76" w:rsidRPr="00EB5B16">
        <w:rPr>
          <w:lang w:val="en-150"/>
        </w:rPr>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3]","plainTextFormattedCitation":"[43]","previouslyFormattedCitation":"[43]"},"properties":{"noteIndex":0},"schema":"https://github.com/citation-style-language/schema/raw/master/csl-citation.json"}</w:instrText>
      </w:r>
      <w:r w:rsidR="00FF4296" w:rsidRPr="00EB5B16">
        <w:rPr>
          <w:lang w:val="en-150"/>
        </w:rPr>
        <w:fldChar w:fldCharType="separate"/>
      </w:r>
      <w:r w:rsidR="00D46F62" w:rsidRPr="00EB5B16">
        <w:rPr>
          <w:noProof/>
          <w:lang w:val="en-150"/>
        </w:rPr>
        <w:t>[43]</w:t>
      </w:r>
      <w:r w:rsidR="00FF4296" w:rsidRPr="00EB5B16">
        <w:rPr>
          <w:lang w:val="en-150"/>
        </w:rPr>
        <w:fldChar w:fldCharType="end"/>
      </w:r>
      <w:r w:rsidR="00FF4296" w:rsidRPr="00EB5B16">
        <w:rPr>
          <w:lang w:val="en-150"/>
        </w:rPr>
        <w:t xml:space="preserve"> </w:t>
      </w:r>
      <w:r w:rsidR="003B58E4" w:rsidRPr="00EB5B16">
        <w:rPr>
          <w:lang w:val="en-150"/>
        </w:rPr>
        <w:t xml:space="preserve">is a </w:t>
      </w:r>
      <w:r w:rsidRPr="00EB5B16">
        <w:rPr>
          <w:lang w:val="en-150"/>
        </w:rPr>
        <w:t>tool</w:t>
      </w:r>
      <w:r w:rsidR="003B58E4" w:rsidRPr="00EB5B16">
        <w:rPr>
          <w:lang w:val="en-150"/>
        </w:rPr>
        <w:t xml:space="preserve"> for the cross-platform game engine Unity, </w:t>
      </w:r>
      <w:r w:rsidRPr="00EB5B16">
        <w:rPr>
          <w:lang w:val="en-150"/>
        </w:rPr>
        <w:t>offering a pipeline designed</w:t>
      </w:r>
      <w:r w:rsidR="003B58E4" w:rsidRPr="00EB5B16">
        <w:rPr>
          <w:lang w:val="en-150"/>
        </w:rPr>
        <w:t xml:space="preserve"> for generating photorealistic images from </w:t>
      </w:r>
      <w:r w:rsidR="00FF4296" w:rsidRPr="00EB5B16">
        <w:rPr>
          <w:lang w:val="en-150"/>
        </w:rPr>
        <w:t>3D</w:t>
      </w:r>
      <w:r w:rsidR="003B58E4" w:rsidRPr="00EB5B16">
        <w:rPr>
          <w:lang w:val="en-150"/>
        </w:rPr>
        <w:t xml:space="preserve"> models to provide synthetic training data for computer vision models. The goal of this tool is to produce rendered</w:t>
      </w:r>
      <w:r w:rsidR="001312C9" w:rsidRPr="00EB5B16">
        <w:rPr>
          <w:lang w:val="en-150"/>
        </w:rPr>
        <w:t xml:space="preserve"> pictures of a randomized</w:t>
      </w:r>
      <w:r w:rsidR="003B58E4" w:rsidRPr="00EB5B16">
        <w:rPr>
          <w:lang w:val="en-150"/>
        </w:rPr>
        <w:t xml:space="preserve"> scenario with a foreground layer of interesting objects and a backgr</w:t>
      </w:r>
      <w:r w:rsidRPr="00EB5B16">
        <w:rPr>
          <w:lang w:val="en-150"/>
        </w:rPr>
        <w:t xml:space="preserve">ound layer filled with </w:t>
      </w:r>
      <w:proofErr w:type="spellStart"/>
      <w:r w:rsidR="00423CEB" w:rsidRPr="00EB5B16">
        <w:rPr>
          <w:lang w:val="en-150"/>
        </w:rPr>
        <w:t>higly</w:t>
      </w:r>
      <w:proofErr w:type="spellEnd"/>
      <w:r w:rsidR="00423CEB" w:rsidRPr="00EB5B16">
        <w:rPr>
          <w:lang w:val="en-150"/>
        </w:rPr>
        <w:t xml:space="preserve"> distracting </w:t>
      </w:r>
      <w:r w:rsidRPr="00EB5B16">
        <w:rPr>
          <w:lang w:val="en-150"/>
        </w:rPr>
        <w:t xml:space="preserve">clutter. </w:t>
      </w:r>
      <w:r w:rsidR="000E50C6" w:rsidRPr="00EB5B16">
        <w:rPr>
          <w:lang w:val="en-150"/>
        </w:rPr>
        <w:t xml:space="preserve">Indeed, labels are </w:t>
      </w:r>
      <w:proofErr w:type="spellStart"/>
      <w:r w:rsidR="000E50C6" w:rsidRPr="00EB5B16">
        <w:rPr>
          <w:lang w:val="en-150"/>
        </w:rPr>
        <w:t>generaed</w:t>
      </w:r>
      <w:proofErr w:type="spellEnd"/>
      <w:r w:rsidR="000E50C6" w:rsidRPr="00EB5B16">
        <w:rPr>
          <w:lang w:val="en-150"/>
        </w:rPr>
        <w:t xml:space="preserve"> automatically for the items appearing in the images. This tool can produce both object detection (in </w:t>
      </w:r>
      <w:r w:rsidR="000E50C6" w:rsidRPr="00EB5B16">
        <w:rPr>
          <w:i/>
          <w:lang w:val="en-150"/>
        </w:rPr>
        <w:t xml:space="preserve">.json </w:t>
      </w:r>
      <w:r w:rsidR="000E50C6" w:rsidRPr="00EB5B16">
        <w:rPr>
          <w:lang w:val="en-150"/>
        </w:rPr>
        <w:t>format) and instance segmentation labels by default, though other annotation types can be implemented via coding custom scripting.</w:t>
      </w:r>
    </w:p>
    <w:p w14:paraId="39C927BC" w14:textId="7510BAF1" w:rsidR="003B58E4" w:rsidRPr="00EB5B16" w:rsidRDefault="003B58E4" w:rsidP="003B58E4">
      <w:pPr>
        <w:rPr>
          <w:lang w:val="en-150"/>
        </w:rPr>
      </w:pPr>
      <w:r w:rsidRPr="00EB5B16">
        <w:rPr>
          <w:lang w:val="en-150"/>
        </w:rPr>
        <w:t xml:space="preserve">It </w:t>
      </w:r>
      <w:r w:rsidR="00FF4296" w:rsidRPr="00EB5B16">
        <w:rPr>
          <w:lang w:val="en-150"/>
        </w:rPr>
        <w:t xml:space="preserve">is shown in the research paper </w:t>
      </w:r>
      <w:r w:rsidR="00FF4296" w:rsidRPr="00EB5B16">
        <w:rPr>
          <w:lang w:val="en-150"/>
        </w:rPr>
        <w:fldChar w:fldCharType="begin" w:fldLock="1"/>
      </w:r>
      <w:r w:rsidR="00265D76" w:rsidRPr="00EB5B16">
        <w:rPr>
          <w:lang w:val="en-150"/>
        </w:rPr>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4]","plainTextFormattedCitation":"[44]","previouslyFormattedCitation":"[44]"},"properties":{"noteIndex":0},"schema":"https://github.com/citation-style-language/schema/raw/master/csl-citation.json"}</w:instrText>
      </w:r>
      <w:r w:rsidR="00FF4296" w:rsidRPr="00EB5B16">
        <w:rPr>
          <w:lang w:val="en-150"/>
        </w:rPr>
        <w:fldChar w:fldCharType="separate"/>
      </w:r>
      <w:r w:rsidR="00D46F62" w:rsidRPr="00EB5B16">
        <w:rPr>
          <w:noProof/>
          <w:lang w:val="en-150"/>
        </w:rPr>
        <w:t>[44]</w:t>
      </w:r>
      <w:r w:rsidR="00FF4296" w:rsidRPr="00EB5B16">
        <w:rPr>
          <w:lang w:val="en-150"/>
        </w:rPr>
        <w:fldChar w:fldCharType="end"/>
      </w:r>
      <w:r w:rsidRPr="00EB5B16">
        <w:rPr>
          <w:lang w:val="en-150"/>
        </w:rPr>
        <w:t xml:space="preserve"> that this is a very effective method to obtain an infinite amount of data to train convolutional neural networ</w:t>
      </w:r>
      <w:r w:rsidR="00423CEB" w:rsidRPr="00EB5B16">
        <w:rPr>
          <w:lang w:val="en-150"/>
        </w:rPr>
        <w:t>ks</w:t>
      </w:r>
      <w:r w:rsidRPr="00EB5B16">
        <w:rPr>
          <w:lang w:val="en-150"/>
        </w:rPr>
        <w:t xml:space="preserve">, </w:t>
      </w:r>
      <w:r w:rsidR="00423CEB" w:rsidRPr="00EB5B16">
        <w:rPr>
          <w:lang w:val="en-150"/>
        </w:rPr>
        <w:t xml:space="preserve">and </w:t>
      </w:r>
      <w:r w:rsidRPr="00EB5B16">
        <w:rPr>
          <w:lang w:val="en-150"/>
        </w:rPr>
        <w:t xml:space="preserve">that it is </w:t>
      </w:r>
      <w:proofErr w:type="spellStart"/>
      <w:r w:rsidRPr="00EB5B16">
        <w:rPr>
          <w:lang w:val="en-150"/>
        </w:rPr>
        <w:t>posible</w:t>
      </w:r>
      <w:proofErr w:type="spellEnd"/>
      <w:r w:rsidRPr="00EB5B16">
        <w:rPr>
          <w:lang w:val="en-150"/>
        </w:rPr>
        <w:t xml:space="preserv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rsidRPr="00EB5B16">
        <w:rPr>
          <w:lang w:val="en-150"/>
        </w:rPr>
        <w:t xml:space="preserve"> An outline of this approach is shown in </w:t>
      </w:r>
      <w:r w:rsidR="00EB2658">
        <w:rPr>
          <w:lang w:val="en-150"/>
        </w:rPr>
        <w:fldChar w:fldCharType="begin"/>
      </w:r>
      <w:r w:rsidR="00EB2658">
        <w:rPr>
          <w:lang w:val="en-150"/>
        </w:rPr>
        <w:instrText xml:space="preserve"> REF _Ref74522557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2</w:t>
      </w:r>
      <w:r w:rsidR="00EB2658">
        <w:rPr>
          <w:lang w:val="en-150"/>
        </w:rPr>
        <w:fldChar w:fldCharType="end"/>
      </w:r>
      <w:r w:rsidR="00423CEB" w:rsidRPr="00EB5B16">
        <w:rPr>
          <w:lang w:val="en-150"/>
        </w:rPr>
        <w:t>.</w:t>
      </w:r>
    </w:p>
    <w:p w14:paraId="08C606D5" w14:textId="05E9BA05" w:rsidR="003B58E4" w:rsidRPr="00EB5B16" w:rsidRDefault="00360ABE" w:rsidP="00360ABE">
      <w:pPr>
        <w:ind w:firstLine="0"/>
        <w:jc w:val="center"/>
        <w:rPr>
          <w:lang w:val="en-150"/>
        </w:rPr>
      </w:pPr>
      <w:r>
        <w:rPr>
          <w:noProof/>
          <w:lang w:val="en-US" w:eastAsia="en-US"/>
        </w:rPr>
        <w:lastRenderedPageBreak/>
        <w:drawing>
          <wp:inline distT="0" distB="0" distL="0" distR="0" wp14:anchorId="702A6DEF" wp14:editId="26C8683B">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bookmarkStart w:id="139" w:name="_Ref74522557"/>
      <w:bookmarkStart w:id="140" w:name="_Toc74572203"/>
      <w:r w:rsidR="00DD688C" w:rsidRPr="00EB5B16">
        <w:rPr>
          <w:lang w:val="en-150"/>
        </w:rPr>
        <w:t xml:space="preserve">Figure </w:t>
      </w:r>
      <w:r w:rsidR="00DD688C" w:rsidRPr="00EB5B16">
        <w:rPr>
          <w:lang w:val="en-150"/>
        </w:rPr>
        <w:fldChar w:fldCharType="begin"/>
      </w:r>
      <w:r w:rsidR="00DD688C" w:rsidRPr="00EB5B16">
        <w:rPr>
          <w:lang w:val="en-150"/>
        </w:rPr>
        <w:instrText xml:space="preserve"> SEQ Figure \* ARABIC </w:instrText>
      </w:r>
      <w:r w:rsidR="00DD688C" w:rsidRPr="00EB5B16">
        <w:rPr>
          <w:lang w:val="en-150"/>
        </w:rPr>
        <w:fldChar w:fldCharType="separate"/>
      </w:r>
      <w:r w:rsidR="00452B2C">
        <w:rPr>
          <w:noProof/>
          <w:lang w:val="en-150"/>
        </w:rPr>
        <w:t>32</w:t>
      </w:r>
      <w:r w:rsidR="00DD688C" w:rsidRPr="00EB5B16">
        <w:rPr>
          <w:lang w:val="en-150"/>
        </w:rPr>
        <w:fldChar w:fldCharType="end"/>
      </w:r>
      <w:bookmarkEnd w:id="139"/>
      <w:r w:rsidR="003B58E4" w:rsidRPr="00EB5B16">
        <w:rPr>
          <w:lang w:val="en-150"/>
        </w:rPr>
        <w:t xml:space="preserve">: Synthetic data generation pipeline used in </w:t>
      </w:r>
      <w:r w:rsidR="00FF4296" w:rsidRPr="00EB5B16">
        <w:rPr>
          <w:lang w:val="en-150"/>
        </w:rPr>
        <w:fldChar w:fldCharType="begin" w:fldLock="1"/>
      </w:r>
      <w:r w:rsidR="00265D76" w:rsidRPr="00EB5B16">
        <w:rPr>
          <w:lang w:val="en-150"/>
        </w:rPr>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4]","plainTextFormattedCitation":"[44]","previouslyFormattedCitation":"[44]"},"properties":{"noteIndex":0},"schema":"https://github.com/citation-style-language/schema/raw/master/csl-citation.json"}</w:instrText>
      </w:r>
      <w:r w:rsidR="00FF4296" w:rsidRPr="00EB5B16">
        <w:rPr>
          <w:lang w:val="en-150"/>
        </w:rPr>
        <w:fldChar w:fldCharType="separate"/>
      </w:r>
      <w:r w:rsidR="00D46F62" w:rsidRPr="00EB5B16">
        <w:rPr>
          <w:noProof/>
          <w:lang w:val="en-150"/>
        </w:rPr>
        <w:t>[44]</w:t>
      </w:r>
      <w:bookmarkEnd w:id="140"/>
      <w:r w:rsidR="00FF4296" w:rsidRPr="00EB5B16">
        <w:rPr>
          <w:lang w:val="en-150"/>
        </w:rPr>
        <w:fldChar w:fldCharType="end"/>
      </w:r>
    </w:p>
    <w:p w14:paraId="3000C66A" w14:textId="320F8709" w:rsidR="003B58E4" w:rsidRPr="00EB5B16" w:rsidRDefault="003B58E4" w:rsidP="003B58E4">
      <w:pPr>
        <w:pStyle w:val="Caption"/>
        <w:ind w:firstLine="0"/>
        <w:rPr>
          <w:lang w:val="en-150"/>
        </w:rPr>
      </w:pPr>
      <w:r w:rsidRPr="00EB5B16">
        <w:rPr>
          <w:lang w:val="en-150"/>
        </w:rPr>
        <w:t xml:space="preserve">Source: </w:t>
      </w:r>
      <w:r w:rsidR="00FF4296" w:rsidRPr="00EB5B16">
        <w:rPr>
          <w:lang w:val="en-150"/>
        </w:rPr>
        <w:fldChar w:fldCharType="begin" w:fldLock="1"/>
      </w:r>
      <w:r w:rsidR="00265D76" w:rsidRPr="00EB5B16">
        <w:rPr>
          <w:lang w:val="en-150"/>
        </w:rPr>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4]","plainTextFormattedCitation":"[44]","previouslyFormattedCitation":"[44]"},"properties":{"noteIndex":0},"schema":"https://github.com/citation-style-language/schema/raw/master/csl-citation.json"}</w:instrText>
      </w:r>
      <w:r w:rsidR="00FF4296" w:rsidRPr="00EB5B16">
        <w:rPr>
          <w:lang w:val="en-150"/>
        </w:rPr>
        <w:fldChar w:fldCharType="separate"/>
      </w:r>
      <w:r w:rsidR="00D46F62" w:rsidRPr="00EB5B16">
        <w:rPr>
          <w:b w:val="0"/>
          <w:noProof/>
          <w:lang w:val="en-150"/>
        </w:rPr>
        <w:t>[44]</w:t>
      </w:r>
      <w:r w:rsidR="00FF4296" w:rsidRPr="00EB5B16">
        <w:rPr>
          <w:lang w:val="en-150"/>
        </w:rPr>
        <w:fldChar w:fldCharType="end"/>
      </w:r>
    </w:p>
    <w:p w14:paraId="28C88A5B" w14:textId="0DA69005" w:rsidR="00377F1B" w:rsidRPr="00EB5B16" w:rsidRDefault="00C473C7" w:rsidP="00377F1B">
      <w:pPr>
        <w:rPr>
          <w:lang w:val="en-150"/>
        </w:rPr>
      </w:pPr>
      <w:r w:rsidRPr="00EB5B16">
        <w:rPr>
          <w:lang w:val="en-150"/>
        </w:rPr>
        <w:t xml:space="preserve">After the assets and parameters are set, running a </w:t>
      </w:r>
      <w:proofErr w:type="spellStart"/>
      <w:r w:rsidRPr="00EB5B16">
        <w:rPr>
          <w:lang w:val="en-150"/>
        </w:rPr>
        <w:t>SynthDet</w:t>
      </w:r>
      <w:proofErr w:type="spellEnd"/>
      <w:r w:rsidRPr="00EB5B16">
        <w:rPr>
          <w:lang w:val="en-150"/>
        </w:rPr>
        <w:t xml:space="preserve"> simulation will place the foreground and background items, as well as the light source, in a randomized pose for a number of iterations, taking a picture at each of them. </w:t>
      </w:r>
      <w:r w:rsidR="00EB2658">
        <w:rPr>
          <w:lang w:val="en-150"/>
        </w:rPr>
        <w:fldChar w:fldCharType="begin"/>
      </w:r>
      <w:r w:rsidR="00EB2658">
        <w:rPr>
          <w:lang w:val="en-150"/>
        </w:rPr>
        <w:instrText xml:space="preserve"> REF _Ref74522569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3</w:t>
      </w:r>
      <w:r w:rsidR="00EB2658">
        <w:rPr>
          <w:lang w:val="en-150"/>
        </w:rPr>
        <w:fldChar w:fldCharType="end"/>
      </w:r>
      <w:r w:rsidR="00EB2658">
        <w:rPr>
          <w:lang w:val="en-US"/>
        </w:rPr>
        <w:t xml:space="preserve"> </w:t>
      </w:r>
      <w:r w:rsidRPr="00EB5B16">
        <w:rPr>
          <w:lang w:val="en-150"/>
        </w:rPr>
        <w:t xml:space="preserve">shows an overview on how these items are placed in the environment during one arbitrary iteration, while </w:t>
      </w:r>
      <w:r w:rsidR="00EB2658">
        <w:rPr>
          <w:lang w:val="en-150"/>
        </w:rPr>
        <w:fldChar w:fldCharType="begin"/>
      </w:r>
      <w:r w:rsidR="00EB2658">
        <w:rPr>
          <w:lang w:val="en-150"/>
        </w:rPr>
        <w:instrText xml:space="preserve"> REF _Ref74522576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4</w:t>
      </w:r>
      <w:r w:rsidR="00EB2658">
        <w:rPr>
          <w:lang w:val="en-150"/>
        </w:rPr>
        <w:fldChar w:fldCharType="end"/>
      </w:r>
      <w:r w:rsidR="00EB2658">
        <w:rPr>
          <w:lang w:val="en-US"/>
        </w:rPr>
        <w:t xml:space="preserve"> </w:t>
      </w:r>
      <w:r w:rsidRPr="00EB5B16">
        <w:rPr>
          <w:lang w:val="en-150"/>
        </w:rPr>
        <w:t xml:space="preserve">shows a series of pictures that would be produced with this setup. </w:t>
      </w:r>
    </w:p>
    <w:p w14:paraId="3070813A" w14:textId="77777777" w:rsidR="00423CEB" w:rsidRPr="00EB5B16" w:rsidRDefault="00423CEB" w:rsidP="00423CEB">
      <w:pPr>
        <w:rPr>
          <w:lang w:val="en-150"/>
        </w:rPr>
      </w:pPr>
      <w:r w:rsidRPr="00EB5B16">
        <w:rPr>
          <w:lang w:val="en-150"/>
        </w:rPr>
        <w:t>While requiring a bit more effor</w:t>
      </w:r>
      <w:r w:rsidR="00C473C7" w:rsidRPr="00EB5B16">
        <w:rPr>
          <w:lang w:val="en-150"/>
        </w:rPr>
        <w:t>t</w:t>
      </w:r>
      <w:r w:rsidRPr="00EB5B16">
        <w:rPr>
          <w:lang w:val="en-150"/>
        </w:rPr>
        <w:t xml:space="preserve"> to get running, </w:t>
      </w:r>
      <w:r w:rsidR="00C473C7" w:rsidRPr="00EB5B16">
        <w:rPr>
          <w:lang w:val="en-150"/>
        </w:rPr>
        <w:t xml:space="preserve">it can be seen that </w:t>
      </w:r>
      <w:r w:rsidRPr="00EB5B16">
        <w:rPr>
          <w:lang w:val="en-150"/>
        </w:rPr>
        <w:t xml:space="preserve">this approach poses several advantages over the previous concept based on </w:t>
      </w:r>
      <w:r w:rsidRPr="00EB5B16">
        <w:rPr>
          <w:i/>
          <w:lang w:val="en-150"/>
        </w:rPr>
        <w:t>Cut, Paste and Learn</w:t>
      </w:r>
      <w:r w:rsidRPr="00EB5B16">
        <w:rPr>
          <w:lang w:val="en-150"/>
        </w:rPr>
        <w:t>:</w:t>
      </w:r>
    </w:p>
    <w:p w14:paraId="671A6270" w14:textId="77777777" w:rsidR="00423CEB" w:rsidRPr="00EB5B16" w:rsidRDefault="00423CEB" w:rsidP="00791B97">
      <w:pPr>
        <w:pStyle w:val="ListParagraph"/>
        <w:numPr>
          <w:ilvl w:val="0"/>
          <w:numId w:val="9"/>
        </w:numPr>
        <w:rPr>
          <w:lang w:val="en-150"/>
        </w:rPr>
      </w:pPr>
      <w:r w:rsidRPr="00EB5B16">
        <w:rPr>
          <w:lang w:val="en-150"/>
        </w:rPr>
        <w:t>Increased photorealism via rendering</w:t>
      </w:r>
    </w:p>
    <w:p w14:paraId="7A3F50C1" w14:textId="77777777" w:rsidR="00423CEB" w:rsidRPr="00EB5B16" w:rsidRDefault="00423CEB" w:rsidP="00791B97">
      <w:pPr>
        <w:pStyle w:val="ListParagraph"/>
        <w:numPr>
          <w:ilvl w:val="0"/>
          <w:numId w:val="9"/>
        </w:numPr>
        <w:rPr>
          <w:lang w:val="en-150"/>
        </w:rPr>
      </w:pPr>
      <w:r w:rsidRPr="00EB5B16">
        <w:rPr>
          <w:lang w:val="en-150"/>
        </w:rPr>
        <w:t>No need for edge blend-in</w:t>
      </w:r>
    </w:p>
    <w:p w14:paraId="6A09F5CB" w14:textId="77777777" w:rsidR="00423CEB" w:rsidRPr="00EB5B16" w:rsidRDefault="00423CEB" w:rsidP="00791B97">
      <w:pPr>
        <w:pStyle w:val="ListParagraph"/>
        <w:numPr>
          <w:ilvl w:val="0"/>
          <w:numId w:val="9"/>
        </w:numPr>
        <w:rPr>
          <w:lang w:val="en-150"/>
        </w:rPr>
      </w:pPr>
      <w:r w:rsidRPr="00EB5B16">
        <w:rPr>
          <w:lang w:val="en-150"/>
        </w:rPr>
        <w:t>Randomized, rich, much more distracting backgrounds</w:t>
      </w:r>
    </w:p>
    <w:p w14:paraId="1B276C5A" w14:textId="77777777" w:rsidR="00423CEB" w:rsidRPr="00EB5B16" w:rsidRDefault="00423CEB" w:rsidP="00791B97">
      <w:pPr>
        <w:pStyle w:val="ListParagraph"/>
        <w:numPr>
          <w:ilvl w:val="0"/>
          <w:numId w:val="9"/>
        </w:numPr>
        <w:rPr>
          <w:lang w:val="en-150"/>
        </w:rPr>
      </w:pPr>
      <w:r w:rsidRPr="00EB5B16">
        <w:rPr>
          <w:lang w:val="en-150"/>
        </w:rPr>
        <w:t>Variability in light angle and hue</w:t>
      </w:r>
    </w:p>
    <w:p w14:paraId="527478FC" w14:textId="77777777" w:rsidR="00423CEB" w:rsidRPr="00EB5B16" w:rsidRDefault="00423CEB" w:rsidP="00791B97">
      <w:pPr>
        <w:pStyle w:val="ListParagraph"/>
        <w:numPr>
          <w:ilvl w:val="0"/>
          <w:numId w:val="9"/>
        </w:numPr>
        <w:spacing w:after="240"/>
        <w:rPr>
          <w:lang w:val="en-150"/>
        </w:rPr>
      </w:pPr>
      <w:r w:rsidRPr="00EB5B16">
        <w:rPr>
          <w:lang w:val="en-150"/>
        </w:rPr>
        <w:t>Presence of shadows</w:t>
      </w:r>
    </w:p>
    <w:p w14:paraId="59522F8A" w14:textId="77777777" w:rsidR="002D2044" w:rsidRPr="00EB5B16" w:rsidRDefault="002D2044" w:rsidP="003B58E4">
      <w:pPr>
        <w:rPr>
          <w:lang w:val="en-150"/>
        </w:rPr>
      </w:pPr>
      <w:r w:rsidRPr="00EB5B16">
        <w:rPr>
          <w:lang w:val="en-150"/>
        </w:rPr>
        <w:t>However, this method also has the following drawbacks:</w:t>
      </w:r>
    </w:p>
    <w:p w14:paraId="40F6B2B9" w14:textId="77777777" w:rsidR="002D2044" w:rsidRPr="00EB5B16" w:rsidRDefault="002D2044" w:rsidP="00791B97">
      <w:pPr>
        <w:pStyle w:val="ListParagraph"/>
        <w:numPr>
          <w:ilvl w:val="0"/>
          <w:numId w:val="9"/>
        </w:numPr>
        <w:rPr>
          <w:lang w:val="en-150"/>
        </w:rPr>
      </w:pPr>
      <w:r w:rsidRPr="00EB5B16">
        <w:rPr>
          <w:lang w:val="en-150"/>
        </w:rPr>
        <w:t xml:space="preserve">High-quality 3D models are required, usually expensive and hard to find for free </w:t>
      </w:r>
    </w:p>
    <w:p w14:paraId="53334B22" w14:textId="77777777" w:rsidR="002D2044" w:rsidRPr="00EB5B16" w:rsidRDefault="002D2044" w:rsidP="00791B97">
      <w:pPr>
        <w:pStyle w:val="ListParagraph"/>
        <w:numPr>
          <w:ilvl w:val="0"/>
          <w:numId w:val="9"/>
        </w:numPr>
        <w:rPr>
          <w:lang w:val="en-150"/>
        </w:rPr>
      </w:pPr>
      <w:r w:rsidRPr="00EB5B16">
        <w:rPr>
          <w:lang w:val="en-150"/>
        </w:rPr>
        <w:t>First-time implementation of a new set of items is not easy</w:t>
      </w:r>
    </w:p>
    <w:p w14:paraId="71D62EB7" w14:textId="77777777" w:rsidR="002D2044" w:rsidRPr="00EB5B16" w:rsidRDefault="002D2044" w:rsidP="00791B97">
      <w:pPr>
        <w:pStyle w:val="ListParagraph"/>
        <w:numPr>
          <w:ilvl w:val="0"/>
          <w:numId w:val="9"/>
        </w:numPr>
        <w:rPr>
          <w:lang w:val="en-150"/>
        </w:rPr>
      </w:pPr>
      <w:r w:rsidRPr="00EB5B16">
        <w:rPr>
          <w:lang w:val="en-150"/>
        </w:rPr>
        <w:t xml:space="preserve">Limited representativeness of non-rigid items </w:t>
      </w:r>
    </w:p>
    <w:p w14:paraId="40CB1ABE" w14:textId="77777777" w:rsidR="002D2044" w:rsidRPr="00EB5B16" w:rsidRDefault="002D2044" w:rsidP="00791B97">
      <w:pPr>
        <w:pStyle w:val="ListParagraph"/>
        <w:numPr>
          <w:ilvl w:val="0"/>
          <w:numId w:val="9"/>
        </w:numPr>
        <w:rPr>
          <w:lang w:val="en-150"/>
        </w:rPr>
      </w:pPr>
      <w:r w:rsidRPr="00EB5B16">
        <w:rPr>
          <w:lang w:val="en-150"/>
        </w:rPr>
        <w:t>High skills on 3D modelling and Unity are required to do anything more than random pose</w:t>
      </w:r>
      <w:r w:rsidR="007E1EA3" w:rsidRPr="00EB5B16">
        <w:rPr>
          <w:lang w:val="en-150"/>
        </w:rPr>
        <w:t xml:space="preserve"> item placing</w:t>
      </w:r>
      <w:r w:rsidRPr="00EB5B16">
        <w:rPr>
          <w:lang w:val="en-150"/>
        </w:rPr>
        <w:t>, even though the potential of the tool is way deeper.</w:t>
      </w:r>
    </w:p>
    <w:p w14:paraId="4ACDB307" w14:textId="77777777" w:rsidR="003B58E4" w:rsidRPr="00EB5B16" w:rsidRDefault="003B58E4" w:rsidP="003B58E4">
      <w:pPr>
        <w:ind w:firstLine="0"/>
        <w:jc w:val="center"/>
        <w:rPr>
          <w:lang w:val="en-150"/>
        </w:rPr>
      </w:pPr>
      <w:r w:rsidRPr="00EB5B16">
        <w:rPr>
          <w:noProof/>
          <w:lang w:val="en-150" w:eastAsia="en-US"/>
        </w:rPr>
        <w:lastRenderedPageBreak/>
        <w:drawing>
          <wp:inline distT="0" distB="0" distL="0" distR="0" wp14:anchorId="2110E7B9" wp14:editId="414B6209">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575950A3" w:rsidR="003B58E4" w:rsidRPr="00EB5B16" w:rsidRDefault="00DD688C" w:rsidP="003B58E4">
      <w:pPr>
        <w:pStyle w:val="Caption"/>
        <w:spacing w:after="0"/>
        <w:ind w:firstLine="0"/>
        <w:rPr>
          <w:lang w:val="en-150"/>
        </w:rPr>
      </w:pPr>
      <w:bookmarkStart w:id="141" w:name="_Ref74522569"/>
      <w:bookmarkStart w:id="142" w:name="_Toc7457220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3</w:t>
      </w:r>
      <w:r w:rsidRPr="00EB5B16">
        <w:rPr>
          <w:lang w:val="en-150"/>
        </w:rPr>
        <w:fldChar w:fldCharType="end"/>
      </w:r>
      <w:bookmarkEnd w:id="141"/>
      <w:r w:rsidR="003B58E4" w:rsidRPr="00EB5B16">
        <w:rPr>
          <w:lang w:val="en-150"/>
        </w:rPr>
        <w:t xml:space="preserve">: </w:t>
      </w:r>
      <w:proofErr w:type="spellStart"/>
      <w:r w:rsidR="00423CEB" w:rsidRPr="00EB5B16">
        <w:rPr>
          <w:lang w:val="en-150"/>
        </w:rPr>
        <w:t>SynthDet</w:t>
      </w:r>
      <w:proofErr w:type="spellEnd"/>
      <w:r w:rsidR="00423CEB" w:rsidRPr="00EB5B16">
        <w:rPr>
          <w:lang w:val="en-150"/>
        </w:rPr>
        <w:t xml:space="preserve"> </w:t>
      </w:r>
      <w:r w:rsidR="00945AEE" w:rsidRPr="00EB5B16">
        <w:rPr>
          <w:lang w:val="en-150"/>
        </w:rPr>
        <w:t>virtual setup</w:t>
      </w:r>
      <w:r w:rsidR="00E830BD" w:rsidRPr="00EB5B16">
        <w:rPr>
          <w:lang w:val="en-150"/>
        </w:rPr>
        <w:t xml:space="preserve">: </w:t>
      </w:r>
      <w:r w:rsidR="00945AEE" w:rsidRPr="00EB5B16">
        <w:rPr>
          <w:lang w:val="en-150"/>
        </w:rPr>
        <w:t>camera, light, foreground items and background clutter</w:t>
      </w:r>
      <w:bookmarkEnd w:id="142"/>
    </w:p>
    <w:p w14:paraId="2827D56B" w14:textId="58A1FF49" w:rsidR="003B58E4" w:rsidRPr="00EB5B16" w:rsidRDefault="003B58E4" w:rsidP="003B58E4">
      <w:pPr>
        <w:pStyle w:val="Caption"/>
        <w:ind w:firstLine="0"/>
        <w:rPr>
          <w:lang w:val="en-150"/>
        </w:rPr>
      </w:pPr>
      <w:r w:rsidRPr="00EB5B16">
        <w:rPr>
          <w:lang w:val="en-150"/>
        </w:rPr>
        <w:t>Source: Self-made</w:t>
      </w:r>
    </w:p>
    <w:p w14:paraId="151EB84E" w14:textId="77777777" w:rsidR="003B58E4" w:rsidRPr="00EB5B16" w:rsidRDefault="003B58E4" w:rsidP="003B58E4">
      <w:pPr>
        <w:ind w:firstLine="0"/>
        <w:jc w:val="center"/>
        <w:rPr>
          <w:lang w:val="en-150"/>
        </w:rPr>
      </w:pPr>
      <w:r w:rsidRPr="00EB5B16">
        <w:rPr>
          <w:noProof/>
          <w:lang w:val="en-150" w:eastAsia="en-US"/>
        </w:rPr>
        <w:drawing>
          <wp:inline distT="0" distB="0" distL="0" distR="0" wp14:anchorId="4715738D" wp14:editId="03FCCFE3">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472000" cy="4146679"/>
                    </a:xfrm>
                    <a:prstGeom prst="rect">
                      <a:avLst/>
                    </a:prstGeom>
                  </pic:spPr>
                </pic:pic>
              </a:graphicData>
            </a:graphic>
          </wp:inline>
        </w:drawing>
      </w:r>
    </w:p>
    <w:p w14:paraId="56914DDE" w14:textId="0E29B25D" w:rsidR="003B58E4" w:rsidRPr="00EB5B16" w:rsidRDefault="00DD688C" w:rsidP="003B58E4">
      <w:pPr>
        <w:pStyle w:val="Caption"/>
        <w:spacing w:after="0"/>
        <w:ind w:firstLine="0"/>
        <w:rPr>
          <w:lang w:val="en-150"/>
        </w:rPr>
      </w:pPr>
      <w:bookmarkStart w:id="143" w:name="_Ref74522576"/>
      <w:bookmarkStart w:id="144" w:name="_Toc7457220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4</w:t>
      </w:r>
      <w:r w:rsidRPr="00EB5B16">
        <w:rPr>
          <w:lang w:val="en-150"/>
        </w:rPr>
        <w:fldChar w:fldCharType="end"/>
      </w:r>
      <w:bookmarkEnd w:id="143"/>
      <w:r w:rsidR="003B58E4" w:rsidRPr="00EB5B16">
        <w:rPr>
          <w:lang w:val="en-150"/>
        </w:rPr>
        <w:t xml:space="preserve">: </w:t>
      </w:r>
      <w:proofErr w:type="spellStart"/>
      <w:r w:rsidR="000E50C6" w:rsidRPr="00EB5B16">
        <w:rPr>
          <w:lang w:val="en-150"/>
        </w:rPr>
        <w:t>SynthDet</w:t>
      </w:r>
      <w:proofErr w:type="spellEnd"/>
      <w:r w:rsidR="000E50C6" w:rsidRPr="00EB5B16">
        <w:rPr>
          <w:lang w:val="en-150"/>
        </w:rPr>
        <w:t xml:space="preserve"> output for the setup displayed in </w:t>
      </w:r>
      <w:r w:rsidR="00EB2658">
        <w:rPr>
          <w:lang w:val="en-150"/>
        </w:rPr>
        <w:fldChar w:fldCharType="begin"/>
      </w:r>
      <w:r w:rsidR="00EB2658">
        <w:rPr>
          <w:lang w:val="en-150"/>
        </w:rPr>
        <w:instrText xml:space="preserve"> REF _Ref74522569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3</w:t>
      </w:r>
      <w:bookmarkEnd w:id="144"/>
      <w:r w:rsidR="00EB2658">
        <w:rPr>
          <w:lang w:val="en-150"/>
        </w:rPr>
        <w:fldChar w:fldCharType="end"/>
      </w:r>
    </w:p>
    <w:p w14:paraId="1F652D12" w14:textId="59CB8017" w:rsidR="003B58E4" w:rsidRPr="00EB5B16" w:rsidRDefault="003B58E4" w:rsidP="003B58E4">
      <w:pPr>
        <w:pStyle w:val="Caption"/>
        <w:ind w:firstLine="0"/>
        <w:rPr>
          <w:lang w:val="en-150"/>
        </w:rPr>
      </w:pPr>
      <w:r w:rsidRPr="00EB5B16">
        <w:rPr>
          <w:lang w:val="en-150"/>
        </w:rPr>
        <w:t>Source: Self-made</w:t>
      </w:r>
    </w:p>
    <w:p w14:paraId="077EC2D7" w14:textId="77777777" w:rsidR="00423CEB" w:rsidRPr="00EB5B16" w:rsidRDefault="000E50C6" w:rsidP="000E50C6">
      <w:pPr>
        <w:rPr>
          <w:lang w:val="en-150"/>
        </w:rPr>
      </w:pPr>
      <w:r w:rsidRPr="00EB5B16">
        <w:rPr>
          <w:lang w:val="en-150"/>
        </w:rPr>
        <w:lastRenderedPageBreak/>
        <w:t xml:space="preserve">To generate annotated images </w:t>
      </w:r>
      <w:r w:rsidR="002A603E" w:rsidRPr="00EB5B16">
        <w:rPr>
          <w:lang w:val="en-150"/>
        </w:rPr>
        <w:t>for</w:t>
      </w:r>
      <w:r w:rsidR="00423CEB" w:rsidRPr="00EB5B16">
        <w:rPr>
          <w:lang w:val="en-150"/>
        </w:rPr>
        <w:t xml:space="preserve"> the DARPA artifacts, the following </w:t>
      </w:r>
      <w:r w:rsidRPr="00EB5B16">
        <w:rPr>
          <w:lang w:val="en-150"/>
        </w:rPr>
        <w:t>steps were followed:</w:t>
      </w:r>
    </w:p>
    <w:p w14:paraId="25056788" w14:textId="1CC6156A" w:rsidR="00423CEB" w:rsidRPr="00EB5B16" w:rsidRDefault="000E50C6" w:rsidP="00791B97">
      <w:pPr>
        <w:pStyle w:val="ListParagraph"/>
        <w:numPr>
          <w:ilvl w:val="0"/>
          <w:numId w:val="9"/>
        </w:numPr>
        <w:rPr>
          <w:lang w:val="en-150"/>
        </w:rPr>
      </w:pPr>
      <w:r w:rsidRPr="00EB5B16">
        <w:rPr>
          <w:lang w:val="en-150"/>
        </w:rPr>
        <w:t>Follow the</w:t>
      </w:r>
      <w:r w:rsidR="00423CEB" w:rsidRPr="00EB5B16">
        <w:rPr>
          <w:lang w:val="en-150"/>
        </w:rPr>
        <w:t xml:space="preserve"> tutorial </w:t>
      </w:r>
      <w:r w:rsidRPr="00EB5B16">
        <w:rPr>
          <w:lang w:val="en-150"/>
        </w:rPr>
        <w:t xml:space="preserve">at </w:t>
      </w:r>
      <w:r w:rsidR="00F9172C" w:rsidRPr="00EB5B16">
        <w:rPr>
          <w:lang w:val="en-150"/>
        </w:rPr>
        <w:fldChar w:fldCharType="begin" w:fldLock="1"/>
      </w:r>
      <w:r w:rsidR="00265D76" w:rsidRPr="00EB5B16">
        <w:rPr>
          <w:lang w:val="en-150"/>
        </w:rPr>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5]","plainTextFormattedCitation":"[45]","previouslyFormattedCitation":"[45]"},"properties":{"noteIndex":0},"schema":"https://github.com/citation-style-language/schema/raw/master/csl-citation.json"}</w:instrText>
      </w:r>
      <w:r w:rsidR="00F9172C" w:rsidRPr="00EB5B16">
        <w:rPr>
          <w:lang w:val="en-150"/>
        </w:rPr>
        <w:fldChar w:fldCharType="separate"/>
      </w:r>
      <w:r w:rsidR="00D46F62" w:rsidRPr="00EB5B16">
        <w:rPr>
          <w:noProof/>
          <w:lang w:val="en-150"/>
        </w:rPr>
        <w:t>[45]</w:t>
      </w:r>
      <w:r w:rsidR="00F9172C" w:rsidRPr="00EB5B16">
        <w:rPr>
          <w:lang w:val="en-150"/>
        </w:rPr>
        <w:fldChar w:fldCharType="end"/>
      </w:r>
      <w:r w:rsidRPr="00EB5B16">
        <w:rPr>
          <w:lang w:val="en-150"/>
        </w:rPr>
        <w:t xml:space="preserve"> </w:t>
      </w:r>
      <w:r w:rsidR="00423CEB" w:rsidRPr="00EB5B16">
        <w:rPr>
          <w:lang w:val="en-150"/>
        </w:rPr>
        <w:t>to set</w:t>
      </w:r>
      <w:r w:rsidRPr="00EB5B16">
        <w:rPr>
          <w:lang w:val="en-150"/>
        </w:rPr>
        <w:t xml:space="preserve"> up the</w:t>
      </w:r>
      <w:r w:rsidR="00F9172C" w:rsidRPr="00EB5B16">
        <w:rPr>
          <w:lang w:val="en-150"/>
        </w:rPr>
        <w:t xml:space="preserve"> Unity</w:t>
      </w:r>
      <w:r w:rsidRPr="00EB5B16">
        <w:rPr>
          <w:lang w:val="en-150"/>
        </w:rPr>
        <w:t xml:space="preserve"> environment, including </w:t>
      </w:r>
      <w:r w:rsidR="00423CEB" w:rsidRPr="00EB5B16">
        <w:rPr>
          <w:lang w:val="en-150"/>
        </w:rPr>
        <w:t>default assets</w:t>
      </w:r>
      <w:r w:rsidRPr="00EB5B16">
        <w:rPr>
          <w:lang w:val="en-150"/>
        </w:rPr>
        <w:t xml:space="preserve"> and scripts</w:t>
      </w:r>
      <w:r w:rsidR="00F9172C" w:rsidRPr="00EB5B16">
        <w:rPr>
          <w:lang w:val="en-150"/>
        </w:rPr>
        <w:t>.</w:t>
      </w:r>
    </w:p>
    <w:p w14:paraId="5B619370" w14:textId="49A1625E" w:rsidR="00423CEB" w:rsidRPr="00EB5B16" w:rsidRDefault="00423CEB" w:rsidP="00791B97">
      <w:pPr>
        <w:pStyle w:val="ListParagraph"/>
        <w:numPr>
          <w:ilvl w:val="0"/>
          <w:numId w:val="9"/>
        </w:numPr>
        <w:rPr>
          <w:lang w:val="en-150"/>
        </w:rPr>
      </w:pPr>
      <w:r w:rsidRPr="00EB5B16">
        <w:rPr>
          <w:lang w:val="en-150"/>
        </w:rPr>
        <w:t>Prepare 3D models and import them into the project</w:t>
      </w:r>
      <w:r w:rsidR="00F9172C" w:rsidRPr="00EB5B16">
        <w:rPr>
          <w:lang w:val="en-150"/>
        </w:rPr>
        <w:t>:</w:t>
      </w:r>
    </w:p>
    <w:p w14:paraId="49621105" w14:textId="5D5FF544" w:rsidR="00423CEB" w:rsidRPr="00EB5B16" w:rsidRDefault="00423CEB" w:rsidP="00791B97">
      <w:pPr>
        <w:pStyle w:val="ListParagraph"/>
        <w:numPr>
          <w:ilvl w:val="1"/>
          <w:numId w:val="9"/>
        </w:numPr>
        <w:rPr>
          <w:lang w:val="en-150"/>
        </w:rPr>
      </w:pPr>
      <w:r w:rsidRPr="00EB5B16">
        <w:rPr>
          <w:lang w:val="en-150"/>
        </w:rPr>
        <w:t xml:space="preserve">Retrieve 3D models available at </w:t>
      </w:r>
      <w:r w:rsidR="00F9172C" w:rsidRPr="00EB5B16">
        <w:rPr>
          <w:lang w:val="en-150"/>
        </w:rPr>
        <w:fldChar w:fldCharType="begin" w:fldLock="1"/>
      </w:r>
      <w:r w:rsidR="00265D76" w:rsidRPr="00EB5B16">
        <w:rPr>
          <w:lang w:val="en-150"/>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9172C" w:rsidRPr="00EB5B16">
        <w:rPr>
          <w:lang w:val="en-150"/>
        </w:rPr>
        <w:fldChar w:fldCharType="separate"/>
      </w:r>
      <w:r w:rsidR="00D46F62" w:rsidRPr="00EB5B16">
        <w:rPr>
          <w:noProof/>
          <w:lang w:val="en-150"/>
        </w:rPr>
        <w:t>[42]</w:t>
      </w:r>
      <w:r w:rsidR="00F9172C" w:rsidRPr="00EB5B16">
        <w:rPr>
          <w:lang w:val="en-150"/>
        </w:rPr>
        <w:fldChar w:fldCharType="end"/>
      </w:r>
      <w:r w:rsidR="00F9172C" w:rsidRPr="00EB5B16">
        <w:rPr>
          <w:lang w:val="en-150"/>
        </w:rPr>
        <w:t>.</w:t>
      </w:r>
    </w:p>
    <w:p w14:paraId="5233C4C8" w14:textId="14EEA646" w:rsidR="00423CEB" w:rsidRPr="00EB5B16" w:rsidRDefault="00423CEB" w:rsidP="00791B97">
      <w:pPr>
        <w:pStyle w:val="ListParagraph"/>
        <w:numPr>
          <w:ilvl w:val="1"/>
          <w:numId w:val="9"/>
        </w:numPr>
        <w:rPr>
          <w:lang w:val="en-150"/>
        </w:rPr>
      </w:pPr>
      <w:r w:rsidRPr="00EB5B16">
        <w:rPr>
          <w:lang w:val="en-150"/>
        </w:rPr>
        <w:t xml:space="preserve">Convert the 3D models from </w:t>
      </w:r>
      <w:proofErr w:type="spellStart"/>
      <w:r w:rsidRPr="00EB5B16">
        <w:rPr>
          <w:i/>
          <w:lang w:val="en-150"/>
        </w:rPr>
        <w:t>collada</w:t>
      </w:r>
      <w:proofErr w:type="spellEnd"/>
      <w:r w:rsidR="0076323C" w:rsidRPr="00EB5B16">
        <w:rPr>
          <w:i/>
          <w:lang w:val="en-150"/>
        </w:rPr>
        <w:t xml:space="preserve"> </w:t>
      </w:r>
      <w:r w:rsidRPr="00EB5B16">
        <w:rPr>
          <w:lang w:val="en-150"/>
        </w:rPr>
        <w:t xml:space="preserve">to </w:t>
      </w:r>
      <w:r w:rsidRPr="00EB5B16">
        <w:rPr>
          <w:i/>
          <w:lang w:val="en-150"/>
        </w:rPr>
        <w:t>.prefab</w:t>
      </w:r>
      <w:r w:rsidR="0076323C" w:rsidRPr="00EB5B16">
        <w:rPr>
          <w:lang w:val="en-150"/>
        </w:rPr>
        <w:t xml:space="preserve"> by </w:t>
      </w:r>
      <w:r w:rsidR="00022BBA" w:rsidRPr="00EB5B16">
        <w:rPr>
          <w:lang w:val="en-150"/>
        </w:rPr>
        <w:t>erasing a few lines from</w:t>
      </w:r>
      <w:r w:rsidR="0076323C" w:rsidRPr="00EB5B16">
        <w:rPr>
          <w:lang w:val="en-150"/>
        </w:rPr>
        <w:t xml:space="preserve"> the</w:t>
      </w:r>
      <w:r w:rsidR="00022BBA" w:rsidRPr="00EB5B16">
        <w:rPr>
          <w:lang w:val="en-150"/>
        </w:rPr>
        <w:t xml:space="preserve"> </w:t>
      </w:r>
      <w:r w:rsidR="00022BBA" w:rsidRPr="00EB5B16">
        <w:rPr>
          <w:i/>
          <w:lang w:val="en-150"/>
        </w:rPr>
        <w:t>.</w:t>
      </w:r>
      <w:proofErr w:type="spellStart"/>
      <w:r w:rsidR="00022BBA" w:rsidRPr="00EB5B16">
        <w:rPr>
          <w:i/>
          <w:lang w:val="en-150"/>
        </w:rPr>
        <w:t>dae</w:t>
      </w:r>
      <w:proofErr w:type="spellEnd"/>
      <w:r w:rsidR="0076323C" w:rsidRPr="00EB5B16">
        <w:rPr>
          <w:lang w:val="en-150"/>
        </w:rPr>
        <w:t xml:space="preserve"> mesh files and importing the models into U</w:t>
      </w:r>
      <w:r w:rsidR="00022BBA" w:rsidRPr="00EB5B16">
        <w:rPr>
          <w:lang w:val="en-150"/>
        </w:rPr>
        <w:t>nity</w:t>
      </w:r>
      <w:r w:rsidR="00F9172C" w:rsidRPr="00EB5B16">
        <w:rPr>
          <w:lang w:val="en-150"/>
        </w:rPr>
        <w:t>.</w:t>
      </w:r>
    </w:p>
    <w:p w14:paraId="27110FF0" w14:textId="3162D01B" w:rsidR="00423CEB" w:rsidRPr="00EB5B16" w:rsidRDefault="00423CEB" w:rsidP="00791B97">
      <w:pPr>
        <w:pStyle w:val="ListParagraph"/>
        <w:numPr>
          <w:ilvl w:val="1"/>
          <w:numId w:val="9"/>
        </w:numPr>
        <w:rPr>
          <w:lang w:val="en-150"/>
        </w:rPr>
      </w:pPr>
      <w:r w:rsidRPr="00EB5B16">
        <w:rPr>
          <w:lang w:val="en-150"/>
        </w:rPr>
        <w:t>Heal incomplete/missing surfaces</w:t>
      </w:r>
      <w:r w:rsidR="00F9172C" w:rsidRPr="00EB5B16">
        <w:rPr>
          <w:lang w:val="en-150"/>
        </w:rPr>
        <w:t>.</w:t>
      </w:r>
    </w:p>
    <w:p w14:paraId="549D3783" w14:textId="36D6677D" w:rsidR="00423CEB" w:rsidRPr="00EB5B16" w:rsidRDefault="00423CEB" w:rsidP="00791B97">
      <w:pPr>
        <w:pStyle w:val="ListParagraph"/>
        <w:numPr>
          <w:ilvl w:val="1"/>
          <w:numId w:val="9"/>
        </w:numPr>
        <w:rPr>
          <w:lang w:val="en-150"/>
        </w:rPr>
      </w:pPr>
      <w:r w:rsidRPr="00EB5B16">
        <w:rPr>
          <w:lang w:val="en-150"/>
        </w:rPr>
        <w:t>Resize models to a baseline size</w:t>
      </w:r>
      <w:r w:rsidR="00F9172C" w:rsidRPr="00EB5B16">
        <w:rPr>
          <w:lang w:val="en-150"/>
        </w:rPr>
        <w:t>.</w:t>
      </w:r>
    </w:p>
    <w:p w14:paraId="2E6787D0" w14:textId="5A4CEB6B" w:rsidR="000E50C6" w:rsidRPr="00EB5B16" w:rsidRDefault="00423CEB" w:rsidP="00791B97">
      <w:pPr>
        <w:pStyle w:val="ListParagraph"/>
        <w:numPr>
          <w:ilvl w:val="1"/>
          <w:numId w:val="9"/>
        </w:numPr>
        <w:rPr>
          <w:lang w:val="en-150"/>
        </w:rPr>
      </w:pPr>
      <w:r w:rsidRPr="00EB5B16">
        <w:rPr>
          <w:lang w:val="en-150"/>
        </w:rPr>
        <w:t>Edit textures to obtain a realistic item reflectiveness/</w:t>
      </w:r>
      <w:proofErr w:type="spellStart"/>
      <w:r w:rsidRPr="00EB5B16">
        <w:rPr>
          <w:lang w:val="en-150"/>
        </w:rPr>
        <w:t>color</w:t>
      </w:r>
      <w:proofErr w:type="spellEnd"/>
      <w:r w:rsidR="00F9172C" w:rsidRPr="00EB5B16">
        <w:rPr>
          <w:lang w:val="en-150"/>
        </w:rPr>
        <w:t>.</w:t>
      </w:r>
    </w:p>
    <w:p w14:paraId="54D20DA1" w14:textId="53F04CE0" w:rsidR="000E50C6" w:rsidRPr="00EB5B16" w:rsidRDefault="000E50C6" w:rsidP="00791B97">
      <w:pPr>
        <w:pStyle w:val="ListParagraph"/>
        <w:numPr>
          <w:ilvl w:val="0"/>
          <w:numId w:val="9"/>
        </w:numPr>
        <w:rPr>
          <w:lang w:val="en-150"/>
        </w:rPr>
      </w:pPr>
      <w:r w:rsidRPr="00EB5B16">
        <w:rPr>
          <w:lang w:val="en-150"/>
        </w:rPr>
        <w:t>Write a custom script for r</w:t>
      </w:r>
      <w:r w:rsidR="00022BBA" w:rsidRPr="00EB5B16">
        <w:rPr>
          <w:lang w:val="en-150"/>
        </w:rPr>
        <w:t xml:space="preserve">andom item scaling and apply it </w:t>
      </w:r>
      <w:r w:rsidRPr="00EB5B16">
        <w:rPr>
          <w:lang w:val="en-150"/>
        </w:rPr>
        <w:t xml:space="preserve">to the </w:t>
      </w:r>
      <w:r w:rsidR="00022BBA" w:rsidRPr="00EB5B16">
        <w:rPr>
          <w:lang w:val="en-150"/>
        </w:rPr>
        <w:t xml:space="preserve">foreground </w:t>
      </w:r>
      <w:r w:rsidRPr="00EB5B16">
        <w:rPr>
          <w:lang w:val="en-150"/>
        </w:rPr>
        <w:t>item</w:t>
      </w:r>
      <w:r w:rsidR="00022BBA" w:rsidRPr="00EB5B16">
        <w:rPr>
          <w:lang w:val="en-150"/>
        </w:rPr>
        <w:t>s</w:t>
      </w:r>
      <w:r w:rsidR="00F9172C" w:rsidRPr="00EB5B16">
        <w:rPr>
          <w:lang w:val="en-150"/>
        </w:rPr>
        <w:t>.</w:t>
      </w:r>
    </w:p>
    <w:p w14:paraId="1961B5E1" w14:textId="44C20185" w:rsidR="003B58E4" w:rsidRPr="00EB5B16" w:rsidRDefault="000E50C6" w:rsidP="00791B97">
      <w:pPr>
        <w:pStyle w:val="ListParagraph"/>
        <w:numPr>
          <w:ilvl w:val="0"/>
          <w:numId w:val="9"/>
        </w:numPr>
        <w:rPr>
          <w:lang w:val="en-150"/>
        </w:rPr>
      </w:pPr>
      <w:r w:rsidRPr="00EB5B16">
        <w:rPr>
          <w:lang w:val="en-150"/>
        </w:rPr>
        <w:t>Generate annotated pictures</w:t>
      </w:r>
      <w:r w:rsidR="00161CF5" w:rsidRPr="00EB5B16">
        <w:rPr>
          <w:lang w:val="en-150"/>
        </w:rPr>
        <w:t xml:space="preserve"> with randomized foreground poses</w:t>
      </w:r>
      <w:r w:rsidR="00F9172C" w:rsidRPr="00EB5B16">
        <w:rPr>
          <w:lang w:val="en-150"/>
        </w:rPr>
        <w:t>.</w:t>
      </w:r>
    </w:p>
    <w:p w14:paraId="548B2ACA" w14:textId="61C1247B" w:rsidR="000E50C6" w:rsidRPr="00EB5B16" w:rsidRDefault="000E50C6" w:rsidP="00791B97">
      <w:pPr>
        <w:pStyle w:val="ListParagraph"/>
        <w:numPr>
          <w:ilvl w:val="0"/>
          <w:numId w:val="9"/>
        </w:numPr>
        <w:spacing w:after="240"/>
        <w:rPr>
          <w:lang w:val="en-150"/>
        </w:rPr>
      </w:pPr>
      <w:r w:rsidRPr="00EB5B16">
        <w:rPr>
          <w:lang w:val="en-150"/>
        </w:rPr>
        <w:t xml:space="preserve">Convert annotations from </w:t>
      </w:r>
      <w:r w:rsidRPr="00EB5B16">
        <w:rPr>
          <w:i/>
          <w:lang w:val="en-150"/>
        </w:rPr>
        <w:t xml:space="preserve">.json </w:t>
      </w:r>
      <w:r w:rsidRPr="00EB5B16">
        <w:rPr>
          <w:lang w:val="en-150"/>
        </w:rPr>
        <w:t>to YOLO</w:t>
      </w:r>
      <w:r w:rsidR="00F9172C" w:rsidRPr="00EB5B16">
        <w:rPr>
          <w:lang w:val="en-150"/>
        </w:rPr>
        <w:t>.</w:t>
      </w:r>
    </w:p>
    <w:p w14:paraId="79F56E1B" w14:textId="3094BF9E" w:rsidR="000E50C6" w:rsidRPr="00EB5B16" w:rsidRDefault="005F4513" w:rsidP="005F4513">
      <w:pPr>
        <w:rPr>
          <w:lang w:val="en-150"/>
        </w:rPr>
      </w:pPr>
      <w:r w:rsidRPr="00EB5B16">
        <w:rPr>
          <w:lang w:val="en-150"/>
        </w:rPr>
        <w:t xml:space="preserve">As outlined in the previous list, a few issues were found during the importing of the models. Since the models at </w:t>
      </w:r>
      <w:r w:rsidR="00F9172C" w:rsidRPr="00EB5B16">
        <w:rPr>
          <w:lang w:val="en-150"/>
        </w:rPr>
        <w:fldChar w:fldCharType="begin" w:fldLock="1"/>
      </w:r>
      <w:r w:rsidR="00265D76" w:rsidRPr="00EB5B16">
        <w:rPr>
          <w:lang w:val="en-150"/>
        </w:rPr>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42]","plainTextFormattedCitation":"[42]","previouslyFormattedCitation":"[42]"},"properties":{"noteIndex":0},"schema":"https://github.com/citation-style-language/schema/raw/master/csl-citation.json"}</w:instrText>
      </w:r>
      <w:r w:rsidR="00F9172C" w:rsidRPr="00EB5B16">
        <w:rPr>
          <w:lang w:val="en-150"/>
        </w:rPr>
        <w:fldChar w:fldCharType="separate"/>
      </w:r>
      <w:r w:rsidR="00D46F62" w:rsidRPr="00EB5B16">
        <w:rPr>
          <w:noProof/>
          <w:lang w:val="en-150"/>
        </w:rPr>
        <w:t>[42]</w:t>
      </w:r>
      <w:r w:rsidR="00F9172C" w:rsidRPr="00EB5B16">
        <w:rPr>
          <w:lang w:val="en-150"/>
        </w:rPr>
        <w:fldChar w:fldCharType="end"/>
      </w:r>
      <w:r w:rsidRPr="00EB5B16">
        <w:rPr>
          <w:lang w:val="en-150"/>
        </w:rPr>
        <w:t xml:space="preserve"> were meant to be used in a realistic simulation environment, in the sense that there would be floor and walls, the rope or the vent (finally not included in this work) were only partially drawn. Since </w:t>
      </w:r>
      <w:proofErr w:type="spellStart"/>
      <w:r w:rsidRPr="00EB5B16">
        <w:rPr>
          <w:lang w:val="en-150"/>
        </w:rPr>
        <w:t>SynthDet</w:t>
      </w:r>
      <w:proofErr w:type="spellEnd"/>
      <w:r w:rsidRPr="00EB5B16">
        <w:rPr>
          <w:lang w:val="en-150"/>
        </w:rPr>
        <w:t xml:space="preserve"> will place the items randomly rotated on the air, healing the back side of the rope was a </w:t>
      </w:r>
      <w:proofErr w:type="spellStart"/>
      <w:r w:rsidRPr="00EB5B16">
        <w:rPr>
          <w:lang w:val="en-150"/>
        </w:rPr>
        <w:t>neccesity</w:t>
      </w:r>
      <w:proofErr w:type="spellEnd"/>
      <w:r w:rsidRPr="00EB5B16">
        <w:rPr>
          <w:lang w:val="en-150"/>
        </w:rPr>
        <w:t xml:space="preserve">.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w:t>
      </w:r>
      <w:proofErr w:type="spellStart"/>
      <w:r w:rsidRPr="00EB5B16">
        <w:rPr>
          <w:lang w:val="en-150"/>
        </w:rPr>
        <w:t>color</w:t>
      </w:r>
      <w:proofErr w:type="spellEnd"/>
      <w:r w:rsidRPr="00EB5B16">
        <w:rPr>
          <w:lang w:val="en-150"/>
        </w:rPr>
        <w:t xml:space="preserve"> were slightly adjusted for a mate</w:t>
      </w:r>
      <w:r w:rsidR="00022BBA" w:rsidRPr="00EB5B16">
        <w:rPr>
          <w:lang w:val="en-150"/>
        </w:rPr>
        <w:t xml:space="preserve">, more realistic texture. The imported models before and after these changes are shown in </w:t>
      </w:r>
      <w:r w:rsidR="00EB2658">
        <w:rPr>
          <w:lang w:val="en-150"/>
        </w:rPr>
        <w:fldChar w:fldCharType="begin"/>
      </w:r>
      <w:r w:rsidR="00EB2658">
        <w:rPr>
          <w:lang w:val="en-150"/>
        </w:rPr>
        <w:instrText xml:space="preserve"> REF _Ref74522618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5</w:t>
      </w:r>
      <w:r w:rsidR="00EB2658">
        <w:rPr>
          <w:lang w:val="en-150"/>
        </w:rPr>
        <w:fldChar w:fldCharType="end"/>
      </w:r>
      <w:r w:rsidR="00022BBA" w:rsidRPr="00EB5B16">
        <w:rPr>
          <w:lang w:val="en-150"/>
        </w:rPr>
        <w:t>.</w:t>
      </w:r>
    </w:p>
    <w:p w14:paraId="578E0322" w14:textId="7BFECC88" w:rsidR="00022BBA" w:rsidRPr="00EB5B16" w:rsidRDefault="00022BBA" w:rsidP="00161CF5">
      <w:pPr>
        <w:rPr>
          <w:lang w:val="en-150"/>
        </w:rPr>
      </w:pPr>
      <w:r w:rsidRPr="00EB5B16">
        <w:rPr>
          <w:lang w:val="en-150"/>
        </w:rPr>
        <w:t xml:space="preserve">Among the assets that were used to generate synthetic data, </w:t>
      </w:r>
      <w:r w:rsidR="00161CF5" w:rsidRPr="00EB5B16">
        <w:rPr>
          <w:lang w:val="en-150"/>
        </w:rPr>
        <w:t xml:space="preserve">some </w:t>
      </w:r>
      <w:r w:rsidRPr="00EB5B16">
        <w:rPr>
          <w:lang w:val="en-150"/>
        </w:rPr>
        <w:t xml:space="preserve">have been stored in this project’s repository </w:t>
      </w:r>
      <w:r w:rsidR="00597972" w:rsidRPr="00EB5B16">
        <w:rPr>
          <w:lang w:val="en-150"/>
        </w:rPr>
        <w:fldChar w:fldCharType="begin" w:fldLock="1"/>
      </w:r>
      <w:r w:rsidR="00597972" w:rsidRPr="00EB5B16">
        <w:rPr>
          <w:lang w:val="en-150"/>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eviouslyFormattedCitation":"[46]"},"properties":{"noteIndex":0},"schema":"https://github.com/citation-style-language/schema/raw/master/csl-citation.json"}</w:instrText>
      </w:r>
      <w:r w:rsidR="00597972" w:rsidRPr="00EB5B16">
        <w:rPr>
          <w:lang w:val="en-150"/>
        </w:rPr>
        <w:fldChar w:fldCharType="separate"/>
      </w:r>
      <w:r w:rsidR="00597972" w:rsidRPr="00EB5B16">
        <w:rPr>
          <w:noProof/>
          <w:lang w:val="en-150"/>
        </w:rPr>
        <w:t>[46]</w:t>
      </w:r>
      <w:r w:rsidR="00597972" w:rsidRPr="00EB5B16">
        <w:rPr>
          <w:lang w:val="en-150"/>
        </w:rPr>
        <w:fldChar w:fldCharType="end"/>
      </w:r>
      <w:r w:rsidR="00597972" w:rsidRPr="00EB5B16">
        <w:rPr>
          <w:lang w:val="en-150"/>
        </w:rPr>
        <w:t xml:space="preserve"> </w:t>
      </w:r>
      <w:r w:rsidR="00161CF5" w:rsidRPr="00EB5B16">
        <w:rPr>
          <w:lang w:val="en-150"/>
        </w:rPr>
        <w:t>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666E0C4A" w:rsidR="00022BBA" w:rsidRPr="00EB5B16" w:rsidRDefault="00022BBA" w:rsidP="00791B97">
      <w:pPr>
        <w:pStyle w:val="ListParagraph"/>
        <w:numPr>
          <w:ilvl w:val="0"/>
          <w:numId w:val="5"/>
        </w:numPr>
        <w:rPr>
          <w:lang w:val="en-150"/>
        </w:rPr>
      </w:pPr>
      <w:r w:rsidRPr="002341C4">
        <w:rPr>
          <w:lang w:val="en-150"/>
        </w:rPr>
        <w:t>3D models</w:t>
      </w:r>
      <w:r w:rsidR="002341C4">
        <w:rPr>
          <w:lang w:val="en-US"/>
        </w:rPr>
        <w:t>, u</w:t>
      </w:r>
      <w:proofErr w:type="spellStart"/>
      <w:r w:rsidRPr="00EB5B16">
        <w:rPr>
          <w:lang w:val="en-150"/>
        </w:rPr>
        <w:t>ploaded</w:t>
      </w:r>
      <w:proofErr w:type="spellEnd"/>
      <w:r w:rsidRPr="00EB5B16">
        <w:rPr>
          <w:lang w:val="en-150"/>
        </w:rPr>
        <w:t xml:space="preserve"> as </w:t>
      </w:r>
      <w:r w:rsidRPr="00EB5B16">
        <w:rPr>
          <w:i/>
          <w:lang w:val="en-150"/>
        </w:rPr>
        <w:t>.prefab</w:t>
      </w:r>
      <w:r w:rsidRPr="00EB5B16">
        <w:rPr>
          <w:lang w:val="en-150"/>
        </w:rPr>
        <w:t xml:space="preserve"> and should include texture and preserve </w:t>
      </w:r>
      <w:r w:rsidR="00161CF5" w:rsidRPr="00EB5B16">
        <w:rPr>
          <w:lang w:val="en-150"/>
        </w:rPr>
        <w:t>said resizing and retexturing.</w:t>
      </w:r>
    </w:p>
    <w:p w14:paraId="71334C54" w14:textId="7206EBB6" w:rsidR="00022BBA" w:rsidRPr="00EB5B16" w:rsidRDefault="00022BBA" w:rsidP="00791B97">
      <w:pPr>
        <w:pStyle w:val="ListParagraph"/>
        <w:numPr>
          <w:ilvl w:val="0"/>
          <w:numId w:val="5"/>
        </w:numPr>
        <w:rPr>
          <w:lang w:val="en-150"/>
        </w:rPr>
      </w:pPr>
      <w:r w:rsidRPr="00EB5B16">
        <w:rPr>
          <w:lang w:val="en-150"/>
        </w:rPr>
        <w:t>Model textures</w:t>
      </w:r>
      <w:r w:rsidR="002341C4">
        <w:rPr>
          <w:lang w:val="en-US"/>
        </w:rPr>
        <w:t>,</w:t>
      </w:r>
      <w:r w:rsidRPr="00EB5B16">
        <w:rPr>
          <w:lang w:val="en-150"/>
        </w:rPr>
        <w:t xml:space="preserve"> </w:t>
      </w:r>
      <w:r w:rsidR="00161CF5" w:rsidRPr="00EB5B16">
        <w:rPr>
          <w:lang w:val="en-150"/>
        </w:rPr>
        <w:t>which should</w:t>
      </w:r>
      <w:r w:rsidRPr="00EB5B16">
        <w:rPr>
          <w:lang w:val="en-150"/>
        </w:rPr>
        <w:t xml:space="preserve"> </w:t>
      </w:r>
      <w:r w:rsidR="00161CF5" w:rsidRPr="00EB5B16">
        <w:rPr>
          <w:lang w:val="en-150"/>
        </w:rPr>
        <w:t xml:space="preserve">already </w:t>
      </w:r>
      <w:r w:rsidRPr="00EB5B16">
        <w:rPr>
          <w:lang w:val="en-150"/>
        </w:rPr>
        <w:t xml:space="preserve">be </w:t>
      </w:r>
      <w:r w:rsidR="00161CF5" w:rsidRPr="00EB5B16">
        <w:rPr>
          <w:lang w:val="en-150"/>
        </w:rPr>
        <w:t>integrated</w:t>
      </w:r>
      <w:r w:rsidRPr="00EB5B16">
        <w:rPr>
          <w:lang w:val="en-150"/>
        </w:rPr>
        <w:t xml:space="preserve"> in the </w:t>
      </w:r>
      <w:r w:rsidRPr="00EB5B16">
        <w:rPr>
          <w:i/>
          <w:lang w:val="en-150"/>
        </w:rPr>
        <w:t>.prefab</w:t>
      </w:r>
      <w:r w:rsidRPr="00EB5B16">
        <w:rPr>
          <w:lang w:val="en-150"/>
        </w:rPr>
        <w:t xml:space="preserve"> files</w:t>
      </w:r>
      <w:r w:rsidR="00161CF5" w:rsidRPr="00EB5B16">
        <w:rPr>
          <w:lang w:val="en-150"/>
        </w:rPr>
        <w:t>,</w:t>
      </w:r>
      <w:r w:rsidRPr="00EB5B16">
        <w:rPr>
          <w:lang w:val="en-150"/>
        </w:rPr>
        <w:t xml:space="preserve"> but are additionally inc</w:t>
      </w:r>
      <w:r w:rsidR="00161CF5" w:rsidRPr="00EB5B16">
        <w:rPr>
          <w:lang w:val="en-150"/>
        </w:rPr>
        <w:t xml:space="preserve">luded </w:t>
      </w:r>
      <w:r w:rsidRPr="00EB5B16">
        <w:rPr>
          <w:lang w:val="en-150"/>
        </w:rPr>
        <w:t>in case</w:t>
      </w:r>
      <w:r w:rsidR="00161CF5" w:rsidRPr="00EB5B16">
        <w:rPr>
          <w:lang w:val="en-150"/>
        </w:rPr>
        <w:t xml:space="preserve"> of version mismatches or other issues that might require reloading the models.</w:t>
      </w:r>
    </w:p>
    <w:p w14:paraId="580424A1" w14:textId="277DB0F2" w:rsidR="00022BBA" w:rsidRPr="00EB5B16" w:rsidRDefault="00022BBA" w:rsidP="00791B97">
      <w:pPr>
        <w:pStyle w:val="ListParagraph"/>
        <w:numPr>
          <w:ilvl w:val="0"/>
          <w:numId w:val="5"/>
        </w:numPr>
        <w:rPr>
          <w:lang w:val="en-150"/>
        </w:rPr>
      </w:pPr>
      <w:r w:rsidRPr="00EB5B16">
        <w:rPr>
          <w:lang w:val="en-150"/>
        </w:rPr>
        <w:t>Scripts for randomizing light (</w:t>
      </w:r>
      <w:r w:rsidR="00161CF5" w:rsidRPr="00EB5B16">
        <w:rPr>
          <w:lang w:val="en-150"/>
        </w:rPr>
        <w:t>essentially copied from the tutorial</w:t>
      </w:r>
      <w:r w:rsidRPr="00EB5B16">
        <w:rPr>
          <w:lang w:val="en-150"/>
        </w:rPr>
        <w:t>) and scale (self-written) within the simulation, as well as the tags that the items need to undergo the scripted modifications</w:t>
      </w:r>
      <w:r w:rsidR="00161CF5" w:rsidRPr="00EB5B16">
        <w:rPr>
          <w:lang w:val="en-150"/>
        </w:rPr>
        <w:t xml:space="preserve"> (see </w:t>
      </w:r>
      <w:r w:rsidR="00597972" w:rsidRPr="00EB5B16">
        <w:rPr>
          <w:lang w:val="en-150"/>
        </w:rPr>
        <w:fldChar w:fldCharType="begin" w:fldLock="1"/>
      </w:r>
      <w:r w:rsidR="00597972" w:rsidRPr="00EB5B16">
        <w:rPr>
          <w:lang w:val="en-150"/>
        </w:rPr>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5]","plainTextFormattedCitation":"[45]"},"properties":{"noteIndex":0},"schema":"https://github.com/citation-style-language/schema/raw/master/csl-citation.json"}</w:instrText>
      </w:r>
      <w:r w:rsidR="00597972" w:rsidRPr="00EB5B16">
        <w:rPr>
          <w:lang w:val="en-150"/>
        </w:rPr>
        <w:fldChar w:fldCharType="separate"/>
      </w:r>
      <w:r w:rsidR="00597972" w:rsidRPr="00EB5B16">
        <w:rPr>
          <w:noProof/>
          <w:lang w:val="en-150"/>
        </w:rPr>
        <w:t>[45]</w:t>
      </w:r>
      <w:r w:rsidR="00597972" w:rsidRPr="00EB5B16">
        <w:rPr>
          <w:lang w:val="en-150"/>
        </w:rPr>
        <w:fldChar w:fldCharType="end"/>
      </w:r>
      <w:r w:rsidR="00597972" w:rsidRPr="00EB5B16">
        <w:rPr>
          <w:lang w:val="en-150"/>
        </w:rPr>
        <w:t xml:space="preserve"> </w:t>
      </w:r>
      <w:r w:rsidR="00161CF5" w:rsidRPr="00EB5B16">
        <w:rPr>
          <w:lang w:val="en-150"/>
        </w:rPr>
        <w:t>for more details)</w:t>
      </w:r>
      <w:r w:rsidRPr="00EB5B16">
        <w:rPr>
          <w:lang w:val="en-150"/>
        </w:rPr>
        <w:t>.</w:t>
      </w:r>
    </w:p>
    <w:p w14:paraId="31FE26E8" w14:textId="77777777" w:rsidR="005F4513" w:rsidRPr="00EB5B16" w:rsidRDefault="005F4513" w:rsidP="005F4513">
      <w:pPr>
        <w:ind w:firstLine="0"/>
        <w:rPr>
          <w:lang w:val="en-150"/>
        </w:rPr>
      </w:pPr>
    </w:p>
    <w:p w14:paraId="7E2753C4" w14:textId="77777777" w:rsidR="005F4513" w:rsidRPr="00EB5B16" w:rsidRDefault="005926D8" w:rsidP="005F4513">
      <w:pPr>
        <w:ind w:firstLine="0"/>
        <w:rPr>
          <w:lang w:val="en-150"/>
        </w:rPr>
      </w:pPr>
      <w:r w:rsidRPr="00EB5B16">
        <w:rPr>
          <w:lang w:val="en-150"/>
        </w:rPr>
        <w:t xml:space="preserve"> </w:t>
      </w:r>
    </w:p>
    <w:p w14:paraId="45C57CF7" w14:textId="77777777" w:rsidR="005F4513" w:rsidRPr="00EB5B16" w:rsidRDefault="005F4513" w:rsidP="005F4513">
      <w:pPr>
        <w:ind w:firstLine="0"/>
        <w:rPr>
          <w:lang w:val="en-150"/>
        </w:rPr>
      </w:pPr>
    </w:p>
    <w:p w14:paraId="4457E5D3" w14:textId="40D54F84" w:rsidR="000E50C6" w:rsidRPr="00EB5B16" w:rsidRDefault="00360ABE" w:rsidP="005F4513">
      <w:pPr>
        <w:ind w:firstLine="0"/>
        <w:jc w:val="center"/>
        <w:rPr>
          <w:lang w:val="en-150"/>
        </w:rPr>
      </w:pPr>
      <w:r>
        <w:rPr>
          <w:noProof/>
          <w:lang w:val="en-US" w:eastAsia="en-US"/>
        </w:rPr>
        <w:lastRenderedPageBreak/>
        <w:drawing>
          <wp:inline distT="0" distB="0" distL="0" distR="0" wp14:anchorId="52584C66" wp14:editId="2077CFE8">
            <wp:extent cx="5869172" cy="7765745"/>
            <wp:effectExtent l="38100" t="38100" r="93980" b="1022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914962" cy="7826331"/>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013995F3" w:rsidR="00022BBA" w:rsidRPr="00EB5B16" w:rsidRDefault="00DD688C" w:rsidP="00022BBA">
      <w:pPr>
        <w:pStyle w:val="Caption"/>
        <w:spacing w:after="0"/>
        <w:ind w:firstLine="0"/>
        <w:rPr>
          <w:lang w:val="en-150"/>
        </w:rPr>
      </w:pPr>
      <w:bookmarkStart w:id="145" w:name="_Ref74522618"/>
      <w:bookmarkStart w:id="146" w:name="_Toc7457220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5</w:t>
      </w:r>
      <w:r w:rsidRPr="00EB5B16">
        <w:rPr>
          <w:lang w:val="en-150"/>
        </w:rPr>
        <w:fldChar w:fldCharType="end"/>
      </w:r>
      <w:bookmarkEnd w:id="145"/>
      <w:r w:rsidR="00022BBA" w:rsidRPr="00EB5B16">
        <w:rPr>
          <w:lang w:val="en-150"/>
        </w:rPr>
        <w:t>: Ignition Robotics model issues after being imported into Unity</w:t>
      </w:r>
      <w:bookmarkEnd w:id="146"/>
    </w:p>
    <w:p w14:paraId="7A790BF8" w14:textId="59E98F79" w:rsidR="00022BBA" w:rsidRPr="00EB5B16" w:rsidRDefault="00022BBA" w:rsidP="00022BBA">
      <w:pPr>
        <w:pStyle w:val="Caption"/>
        <w:ind w:firstLine="0"/>
        <w:rPr>
          <w:lang w:val="en-150"/>
        </w:rPr>
      </w:pPr>
      <w:r w:rsidRPr="00EB5B16">
        <w:rPr>
          <w:lang w:val="en-150"/>
        </w:rPr>
        <w:t>Source: Self-made</w:t>
      </w:r>
    </w:p>
    <w:p w14:paraId="10CD3164" w14:textId="77777777" w:rsidR="00EF1F3A" w:rsidRPr="00EB5B16" w:rsidRDefault="00EF1F3A" w:rsidP="00EF1F3A">
      <w:pPr>
        <w:ind w:firstLine="0"/>
        <w:rPr>
          <w:lang w:val="en-150"/>
        </w:rPr>
      </w:pPr>
    </w:p>
    <w:p w14:paraId="2AEC8C64" w14:textId="77777777" w:rsidR="003B58E4" w:rsidRPr="00EB5B16" w:rsidRDefault="003B58E4" w:rsidP="0059362D">
      <w:pPr>
        <w:pStyle w:val="Heading2"/>
        <w:rPr>
          <w:lang w:val="en-150"/>
        </w:rPr>
      </w:pPr>
      <w:bookmarkStart w:id="147" w:name="_Toc74572095"/>
      <w:r w:rsidRPr="00EB5B16">
        <w:rPr>
          <w:lang w:val="en-150"/>
        </w:rPr>
        <w:lastRenderedPageBreak/>
        <w:t>Importing data from PST-RGB</w:t>
      </w:r>
      <w:bookmarkEnd w:id="147"/>
    </w:p>
    <w:p w14:paraId="4FD2A19B" w14:textId="2EAC7BBB" w:rsidR="00BE2066" w:rsidRPr="00EB5B16" w:rsidRDefault="003B58E4" w:rsidP="00BE2066">
      <w:pPr>
        <w:rPr>
          <w:lang w:val="en-150"/>
        </w:rPr>
      </w:pPr>
      <w:r w:rsidRPr="00EB5B16">
        <w:rPr>
          <w:lang w:val="en-150"/>
        </w:rPr>
        <w:t xml:space="preserve">The </w:t>
      </w:r>
      <w:r w:rsidRPr="00EB2658">
        <w:rPr>
          <w:i/>
          <w:iCs/>
          <w:lang w:val="en-150"/>
        </w:rPr>
        <w:t>PST-RGB dataset</w:t>
      </w:r>
      <w:r w:rsidRPr="00EB5B16">
        <w:rPr>
          <w:lang w:val="en-150"/>
        </w:rPr>
        <w:t xml:space="preserve"> </w:t>
      </w:r>
      <w:r w:rsidR="0082074D" w:rsidRPr="00EB5B16">
        <w:rPr>
          <w:lang w:val="en-150"/>
        </w:rPr>
        <w:fldChar w:fldCharType="begin" w:fldLock="1"/>
      </w:r>
      <w:r w:rsidR="00597972" w:rsidRPr="00EB5B16">
        <w:rPr>
          <w:lang w:val="en-150"/>
        </w:rPr>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7]","plainTextFormattedCitation":"[47]","previouslyFormattedCitation":"[47]"},"properties":{"noteIndex":0},"schema":"https://github.com/citation-style-language/schema/raw/master/csl-citation.json"}</w:instrText>
      </w:r>
      <w:r w:rsidR="0082074D" w:rsidRPr="00EB5B16">
        <w:rPr>
          <w:lang w:val="en-150"/>
        </w:rPr>
        <w:fldChar w:fldCharType="separate"/>
      </w:r>
      <w:r w:rsidR="00597972" w:rsidRPr="00EB5B16">
        <w:rPr>
          <w:noProof/>
          <w:lang w:val="en-150"/>
        </w:rPr>
        <w:t>[47]</w:t>
      </w:r>
      <w:r w:rsidR="0082074D" w:rsidRPr="00EB5B16">
        <w:rPr>
          <w:lang w:val="en-150"/>
        </w:rPr>
        <w:fldChar w:fldCharType="end"/>
      </w:r>
      <w:r w:rsidRPr="00EB5B16">
        <w:rPr>
          <w:lang w:val="en-150"/>
        </w:rPr>
        <w:t xml:space="preserve"> contains </w:t>
      </w:r>
      <w:r w:rsidR="00D53098" w:rsidRPr="00EB5B16">
        <w:rPr>
          <w:lang w:val="en-150"/>
        </w:rPr>
        <w:t xml:space="preserve">a total of 3359 samples of RGB and thermal camera </w:t>
      </w:r>
      <w:r w:rsidRPr="00EB5B16">
        <w:rPr>
          <w:lang w:val="en-150"/>
        </w:rPr>
        <w:t>pictures with instance segmentation annotations for the items Backpack, Drill, Extinguisher and Survivor</w:t>
      </w:r>
      <w:r w:rsidR="00490E3F" w:rsidRPr="00EB5B16">
        <w:rPr>
          <w:lang w:val="en-150"/>
        </w:rPr>
        <w:t>, developed for the purpose of taking part in the official DARPA Subterranean Challenge</w:t>
      </w:r>
      <w:r w:rsidR="00D53098" w:rsidRPr="00EB5B16">
        <w:rPr>
          <w:lang w:val="en-150"/>
        </w:rPr>
        <w:t xml:space="preserve">. </w:t>
      </w:r>
      <w:r w:rsidR="00BE2066" w:rsidRPr="00EB5B16">
        <w:rPr>
          <w:lang w:val="en-150"/>
        </w:rPr>
        <w:t xml:space="preserve">Additional sources and information </w:t>
      </w:r>
      <w:r w:rsidR="00D53098" w:rsidRPr="00EB5B16">
        <w:rPr>
          <w:lang w:val="en-150"/>
        </w:rPr>
        <w:t>can be found in the Penn Subterranean Thermal</w:t>
      </w:r>
      <w:r w:rsidRPr="00EB5B16">
        <w:rPr>
          <w:lang w:val="en-150"/>
        </w:rPr>
        <w:t xml:space="preserve"> repository</w:t>
      </w:r>
      <w:r w:rsidR="00D53098" w:rsidRPr="00EB5B16">
        <w:rPr>
          <w:lang w:val="en-150"/>
        </w:rPr>
        <w:t xml:space="preserve"> at</w:t>
      </w:r>
      <w:r w:rsidRPr="00EB5B16">
        <w:rPr>
          <w:lang w:val="en-150"/>
        </w:rPr>
        <w:t xml:space="preserve"> </w:t>
      </w:r>
      <w:r w:rsidR="0082074D" w:rsidRPr="00EB5B16">
        <w:rPr>
          <w:lang w:val="en-150"/>
        </w:rPr>
        <w:fldChar w:fldCharType="begin" w:fldLock="1"/>
      </w:r>
      <w:r w:rsidR="00597972" w:rsidRPr="00EB5B16">
        <w:rPr>
          <w:lang w:val="en-150"/>
        </w:rPr>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8]","plainTextFormattedCitation":"[48]","previouslyFormattedCitation":"[48]"},"properties":{"noteIndex":0},"schema":"https://github.com/citation-style-language/schema/raw/master/csl-citation.json"}</w:instrText>
      </w:r>
      <w:r w:rsidR="0082074D" w:rsidRPr="00EB5B16">
        <w:rPr>
          <w:lang w:val="en-150"/>
        </w:rPr>
        <w:fldChar w:fldCharType="separate"/>
      </w:r>
      <w:r w:rsidR="00597972" w:rsidRPr="00EB5B16">
        <w:rPr>
          <w:noProof/>
          <w:lang w:val="en-150"/>
        </w:rPr>
        <w:t>[48]</w:t>
      </w:r>
      <w:r w:rsidR="0082074D" w:rsidRPr="00EB5B16">
        <w:rPr>
          <w:lang w:val="en-150"/>
        </w:rPr>
        <w:fldChar w:fldCharType="end"/>
      </w:r>
      <w:r w:rsidRPr="00EB5B16">
        <w:rPr>
          <w:lang w:val="en-150"/>
        </w:rPr>
        <w:t>.</w:t>
      </w:r>
      <w:r w:rsidR="00BE2066" w:rsidRPr="00EB5B16">
        <w:rPr>
          <w:lang w:val="en-150"/>
        </w:rPr>
        <w:t xml:space="preserve"> Each sample in the PST-RGB dataset is composed of:</w:t>
      </w:r>
    </w:p>
    <w:p w14:paraId="5E8EA9DF" w14:textId="77777777" w:rsidR="00BE2066" w:rsidRPr="00EB5B16" w:rsidRDefault="00BE2066" w:rsidP="00791B97">
      <w:pPr>
        <w:pStyle w:val="ListParagraph"/>
        <w:numPr>
          <w:ilvl w:val="0"/>
          <w:numId w:val="10"/>
        </w:numPr>
        <w:rPr>
          <w:lang w:val="en-150"/>
        </w:rPr>
      </w:pPr>
      <w:r w:rsidRPr="00EB5B16">
        <w:rPr>
          <w:lang w:val="en-150"/>
        </w:rPr>
        <w:t xml:space="preserve">A thermal image, which is of no interest to this work. </w:t>
      </w:r>
    </w:p>
    <w:p w14:paraId="2217C5CD" w14:textId="77777777" w:rsidR="00BE2066" w:rsidRPr="00EB5B16" w:rsidRDefault="00BE2066" w:rsidP="00791B97">
      <w:pPr>
        <w:pStyle w:val="ListParagraph"/>
        <w:numPr>
          <w:ilvl w:val="0"/>
          <w:numId w:val="10"/>
        </w:numPr>
        <w:rPr>
          <w:lang w:val="en-150"/>
        </w:rPr>
      </w:pPr>
      <w:r w:rsidRPr="00EB5B16">
        <w:rPr>
          <w:lang w:val="en-150"/>
        </w:rPr>
        <w:t>A depth map, which is of no interest to this work.</w:t>
      </w:r>
    </w:p>
    <w:p w14:paraId="050C11A2" w14:textId="33DD5052" w:rsidR="00BE2066" w:rsidRPr="00EB5B16" w:rsidRDefault="00BE2066" w:rsidP="00791B97">
      <w:pPr>
        <w:pStyle w:val="ListParagraph"/>
        <w:numPr>
          <w:ilvl w:val="0"/>
          <w:numId w:val="10"/>
        </w:numPr>
        <w:rPr>
          <w:lang w:val="en-150"/>
        </w:rPr>
      </w:pPr>
      <w:r w:rsidRPr="00EB5B16">
        <w:rPr>
          <w:lang w:val="en-150"/>
        </w:rPr>
        <w:t xml:space="preserve">A RGB picture </w:t>
      </w:r>
      <w:r w:rsidR="00EB2658" w:rsidRPr="00EB5B16">
        <w:rPr>
          <w:lang w:val="en-150"/>
        </w:rPr>
        <w:t>of shape</w:t>
      </w:r>
      <w:r w:rsidRPr="00EB5B16">
        <w:rPr>
          <w:lang w:val="en-150"/>
        </w:rPr>
        <w:t xml:space="preserve"> </w:t>
      </w:r>
      <m:oMath>
        <m:r>
          <w:rPr>
            <w:rFonts w:ascii="Cambria Math" w:hAnsi="Cambria Math"/>
            <w:lang w:val="en-150"/>
          </w:rPr>
          <m:t>1280x720x3</m:t>
        </m:r>
      </m:oMath>
      <w:r w:rsidR="00AC09EC" w:rsidRPr="00EB5B16">
        <w:rPr>
          <w:lang w:val="en-150"/>
        </w:rPr>
        <w:t xml:space="preserve"> and </w:t>
      </w:r>
      <w:r w:rsidR="00AC09EC" w:rsidRPr="00EB5B16">
        <w:rPr>
          <w:i/>
          <w:lang w:val="en-150"/>
        </w:rPr>
        <w:t>.</w:t>
      </w:r>
      <w:proofErr w:type="spellStart"/>
      <w:r w:rsidR="00AC09EC" w:rsidRPr="00EB5B16">
        <w:rPr>
          <w:i/>
          <w:lang w:val="en-150"/>
        </w:rPr>
        <w:t>png</w:t>
      </w:r>
      <w:proofErr w:type="spellEnd"/>
      <w:r w:rsidR="00AC09EC" w:rsidRPr="00EB5B16">
        <w:rPr>
          <w:lang w:val="en-150"/>
        </w:rPr>
        <w:t xml:space="preserve"> extension</w:t>
      </w:r>
      <w:r w:rsidRPr="00EB5B16">
        <w:rPr>
          <w:lang w:val="en-150"/>
        </w:rPr>
        <w:t>.</w:t>
      </w:r>
    </w:p>
    <w:p w14:paraId="3B0D2442" w14:textId="0AA430F6" w:rsidR="00BE2066" w:rsidRPr="00EB5B16" w:rsidRDefault="00BE2066" w:rsidP="00791B97">
      <w:pPr>
        <w:pStyle w:val="ListParagraph"/>
        <w:numPr>
          <w:ilvl w:val="0"/>
          <w:numId w:val="10"/>
        </w:numPr>
        <w:spacing w:after="240"/>
        <w:rPr>
          <w:lang w:val="en-150"/>
        </w:rPr>
      </w:pPr>
      <w:r w:rsidRPr="00EB5B16">
        <w:rPr>
          <w:lang w:val="en-150"/>
        </w:rPr>
        <w:t>A</w:t>
      </w:r>
      <w:r w:rsidR="00EB2658">
        <w:rPr>
          <w:lang w:val="en-US"/>
        </w:rPr>
        <w:t>n</w:t>
      </w:r>
      <w:r w:rsidRPr="00EB5B16">
        <w:rPr>
          <w:lang w:val="en-150"/>
        </w:rPr>
        <w:t xml:space="preserve"> instance segmentation label picture with shape </w:t>
      </w:r>
      <m:oMath>
        <m:r>
          <w:rPr>
            <w:rFonts w:ascii="Cambria Math" w:hAnsi="Cambria Math"/>
            <w:lang w:val="en-150"/>
          </w:rPr>
          <m:t>1280x720x3</m:t>
        </m:r>
      </m:oMath>
      <w:r w:rsidR="00AC09EC" w:rsidRPr="00EB5B16">
        <w:rPr>
          <w:lang w:val="en-150"/>
        </w:rPr>
        <w:t xml:space="preserve"> and </w:t>
      </w:r>
      <w:r w:rsidR="00AC09EC" w:rsidRPr="00EB5B16">
        <w:rPr>
          <w:i/>
          <w:lang w:val="en-150"/>
        </w:rPr>
        <w:t>.</w:t>
      </w:r>
      <w:proofErr w:type="spellStart"/>
      <w:r w:rsidR="00AC09EC" w:rsidRPr="00EB5B16">
        <w:rPr>
          <w:i/>
          <w:lang w:val="en-150"/>
        </w:rPr>
        <w:t>png</w:t>
      </w:r>
      <w:proofErr w:type="spellEnd"/>
      <w:r w:rsidR="00AC09EC" w:rsidRPr="00EB5B16">
        <w:rPr>
          <w:lang w:val="en-150"/>
        </w:rPr>
        <w:t xml:space="preserve"> extension</w:t>
      </w:r>
      <w:r w:rsidRPr="00EB5B16">
        <w:rPr>
          <w:lang w:val="en-150"/>
        </w:rPr>
        <w:t xml:space="preserve">. </w:t>
      </w:r>
    </w:p>
    <w:p w14:paraId="0234B87E" w14:textId="7A2285D1" w:rsidR="00243F65" w:rsidRPr="00EB5B16" w:rsidRDefault="008C7609" w:rsidP="00A63AB4">
      <w:pPr>
        <w:rPr>
          <w:lang w:val="en-150"/>
        </w:rPr>
      </w:pPr>
      <w:r w:rsidRPr="00EB5B16">
        <w:rPr>
          <w:lang w:val="en-150"/>
        </w:rPr>
        <w:t>I</w:t>
      </w:r>
      <w:r w:rsidR="00243F65" w:rsidRPr="00EB5B16">
        <w:rPr>
          <w:lang w:val="en-150"/>
        </w:rPr>
        <w:t>ns</w:t>
      </w:r>
      <w:r w:rsidRPr="00EB5B16">
        <w:rPr>
          <w:lang w:val="en-150"/>
        </w:rPr>
        <w:t>t</w:t>
      </w:r>
      <w:r w:rsidR="00243F65" w:rsidRPr="00EB5B16">
        <w:rPr>
          <w:lang w:val="en-150"/>
        </w:rPr>
        <w:t>ance segmentation label</w:t>
      </w:r>
      <w:r w:rsidR="00A63AB4" w:rsidRPr="00EB5B16">
        <w:rPr>
          <w:lang w:val="en-150"/>
        </w:rPr>
        <w:t xml:space="preserve"> maps are plain RGB images in</w:t>
      </w:r>
      <w:r w:rsidRPr="00EB5B16">
        <w:rPr>
          <w:lang w:val="en-150"/>
        </w:rPr>
        <w:t xml:space="preserve"> which</w:t>
      </w:r>
      <w:r w:rsidR="00243F65" w:rsidRPr="00EB5B16">
        <w:rPr>
          <w:lang w:val="en-150"/>
        </w:rPr>
        <w:t xml:space="preserve"> pixels with value </w:t>
      </w:r>
      <m:oMath>
        <m:r>
          <w:rPr>
            <w:rFonts w:ascii="Cambria Math" w:hAnsi="Cambria Math"/>
            <w:lang w:val="en-150"/>
          </w:rPr>
          <m:t>(0,0,0)</m:t>
        </m:r>
      </m:oMath>
      <w:r w:rsidR="00243F65" w:rsidRPr="00EB5B16">
        <w:rPr>
          <w:lang w:val="en-150"/>
        </w:rPr>
        <w:t xml:space="preserve"> denote background, while pixels with values </w:t>
      </w:r>
      <m:oMath>
        <m:r>
          <w:rPr>
            <w:rFonts w:ascii="Cambria Math" w:hAnsi="Cambria Math"/>
            <w:lang w:val="en-150"/>
          </w:rPr>
          <m:t>(1,1,1)</m:t>
        </m:r>
      </m:oMath>
      <w:r w:rsidR="00243F65" w:rsidRPr="00EB5B16">
        <w:rPr>
          <w:lang w:val="en-150"/>
        </w:rPr>
        <w:t xml:space="preserve"> , </w:t>
      </w:r>
      <m:oMath>
        <m:r>
          <w:rPr>
            <w:rFonts w:ascii="Cambria Math" w:hAnsi="Cambria Math"/>
            <w:lang w:val="en-150"/>
          </w:rPr>
          <m:t>(2,2,2)</m:t>
        </m:r>
      </m:oMath>
      <w:r w:rsidR="00243F65" w:rsidRPr="00EB5B16">
        <w:rPr>
          <w:lang w:val="en-150"/>
        </w:rPr>
        <w:t xml:space="preserve"> etc. denote the differe</w:t>
      </w:r>
      <w:proofErr w:type="spellStart"/>
      <w:r w:rsidR="00243F65" w:rsidRPr="00EB5B16">
        <w:rPr>
          <w:lang w:val="en-150"/>
        </w:rPr>
        <w:t>nt</w:t>
      </w:r>
      <w:proofErr w:type="spellEnd"/>
      <w:r w:rsidR="00243F65" w:rsidRPr="00EB5B16">
        <w:rPr>
          <w:lang w:val="en-150"/>
        </w:rPr>
        <w:t xml:space="preserve"> classes.</w:t>
      </w:r>
      <w:r w:rsidR="00A63AB4" w:rsidRPr="00EB5B16">
        <w:rPr>
          <w:lang w:val="en-150"/>
        </w:rPr>
        <w:t xml:space="preserve"> Since the RGB scale goes from </w:t>
      </w:r>
      <m:oMath>
        <m:r>
          <w:rPr>
            <w:rFonts w:ascii="Cambria Math" w:hAnsi="Cambria Math"/>
            <w:lang w:val="en-150"/>
          </w:rPr>
          <m:t>0</m:t>
        </m:r>
      </m:oMath>
      <w:r w:rsidR="00A63AB4" w:rsidRPr="00EB5B16">
        <w:rPr>
          <w:lang w:val="en-150"/>
        </w:rPr>
        <w:t xml:space="preserve"> to </w:t>
      </w:r>
      <m:oMath>
        <m:r>
          <w:rPr>
            <w:rFonts w:ascii="Cambria Math" w:hAnsi="Cambria Math"/>
            <w:lang w:val="en-150"/>
          </w:rPr>
          <m:t>255</m:t>
        </m:r>
      </m:oMath>
      <w:r w:rsidR="00A63AB4" w:rsidRPr="00EB5B16">
        <w:rPr>
          <w:lang w:val="en-150"/>
        </w:rPr>
        <w:t xml:space="preserve">, these instance maps are apparently black pictures. In </w:t>
      </w:r>
      <w:r w:rsidR="00EB2658">
        <w:rPr>
          <w:lang w:val="en-150"/>
        </w:rPr>
        <w:fldChar w:fldCharType="begin"/>
      </w:r>
      <w:r w:rsidR="00EB2658">
        <w:rPr>
          <w:lang w:val="en-150"/>
        </w:rPr>
        <w:instrText xml:space="preserve"> REF _Ref74522683 \h </w:instrText>
      </w:r>
      <w:r w:rsidR="00EB2658">
        <w:rPr>
          <w:lang w:val="en-150"/>
        </w:rPr>
      </w:r>
      <w:r w:rsidR="00EB2658">
        <w:rPr>
          <w:lang w:val="en-150"/>
        </w:rPr>
        <w:fldChar w:fldCharType="separate"/>
      </w:r>
      <w:r w:rsidR="00452B2C" w:rsidRPr="00EB5B16">
        <w:rPr>
          <w:lang w:val="en-150"/>
        </w:rPr>
        <w:t xml:space="preserve">Figure </w:t>
      </w:r>
      <w:r w:rsidR="00452B2C">
        <w:rPr>
          <w:noProof/>
          <w:lang w:val="en-150"/>
        </w:rPr>
        <w:t>36</w:t>
      </w:r>
      <w:r w:rsidR="00EB2658">
        <w:rPr>
          <w:lang w:val="en-150"/>
        </w:rPr>
        <w:fldChar w:fldCharType="end"/>
      </w:r>
      <w:r w:rsidR="00A63AB4" w:rsidRPr="00EB5B16">
        <w:rPr>
          <w:lang w:val="en-150"/>
        </w:rPr>
        <w:t xml:space="preserve">, an example sample is shown, with its RGB, its label map, and a remapped label map. This remapped label is just a processed copy of the standard label, in which a pixel-wise operation was made to remap the range </w:t>
      </w:r>
      <m:oMath>
        <m:r>
          <w:rPr>
            <w:rFonts w:ascii="Cambria Math" w:hAnsi="Cambria Math"/>
            <w:lang w:val="en-150"/>
          </w:rPr>
          <m:t>[0, 3]</m:t>
        </m:r>
      </m:oMath>
      <w:r w:rsidR="00A63AB4" w:rsidRPr="00EB5B16">
        <w:rPr>
          <w:lang w:val="en-150"/>
        </w:rPr>
        <w:t xml:space="preserve"> to </w:t>
      </w:r>
      <m:oMath>
        <m:r>
          <w:rPr>
            <w:rFonts w:ascii="Cambria Math" w:hAnsi="Cambria Math"/>
            <w:lang w:val="en-150"/>
          </w:rPr>
          <m:t>[0, 255]</m:t>
        </m:r>
      </m:oMath>
      <w:r w:rsidR="00A63AB4" w:rsidRPr="00EB5B16">
        <w:rPr>
          <w:lang w:val="en-150"/>
        </w:rPr>
        <w:t>, just so the instance ma</w:t>
      </w:r>
      <w:proofErr w:type="spellStart"/>
      <w:r w:rsidR="00A63AB4" w:rsidRPr="00EB5B16">
        <w:rPr>
          <w:lang w:val="en-150"/>
        </w:rPr>
        <w:t>sks</w:t>
      </w:r>
      <w:proofErr w:type="spellEnd"/>
      <w:r w:rsidR="00A63AB4" w:rsidRPr="00EB5B16">
        <w:rPr>
          <w:lang w:val="en-150"/>
        </w:rPr>
        <w:t xml:space="preserve"> appear visible for the reader.</w:t>
      </w:r>
    </w:p>
    <w:p w14:paraId="3B967C4F" w14:textId="77777777" w:rsidR="00A63AB4" w:rsidRPr="00EB5B16" w:rsidRDefault="00A63AB4" w:rsidP="007C3B31">
      <w:pPr>
        <w:spacing w:after="240"/>
        <w:rPr>
          <w:lang w:val="en-150"/>
        </w:rPr>
      </w:pPr>
      <w:r w:rsidRPr="00EB5B16">
        <w:rPr>
          <w:lang w:val="en-150"/>
        </w:rPr>
        <w:t>To use the PST images as data, it was required to convert the masks to bounding boxes, which can be done with some basic image processing. Also, it was desired to import these images as pictures of square shape</w:t>
      </w:r>
      <w:r w:rsidR="007C3B31" w:rsidRPr="00EB5B16">
        <w:rPr>
          <w:lang w:val="en-150"/>
        </w:rPr>
        <w:t xml:space="preserve"> so, to </w:t>
      </w:r>
      <w:proofErr w:type="spellStart"/>
      <w:r w:rsidR="007C3B31" w:rsidRPr="00EB5B16">
        <w:rPr>
          <w:lang w:val="en-150"/>
        </w:rPr>
        <w:t>mantain</w:t>
      </w:r>
      <w:proofErr w:type="spellEnd"/>
      <w:r w:rsidR="007C3B31" w:rsidRPr="00EB5B16">
        <w:rPr>
          <w:lang w:val="en-150"/>
        </w:rPr>
        <w:t xml:space="preserve">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Pr="00EB5B16" w:rsidRDefault="007D2733" w:rsidP="00D53098">
      <w:pPr>
        <w:ind w:firstLine="0"/>
        <w:jc w:val="center"/>
        <w:rPr>
          <w:lang w:val="en-150"/>
        </w:rPr>
      </w:pPr>
      <w:r w:rsidRPr="00EB5B16">
        <w:rPr>
          <w:noProof/>
          <w:lang w:val="en-150" w:eastAsia="en-US"/>
        </w:rPr>
        <w:drawing>
          <wp:inline distT="0" distB="0" distL="0" distR="0" wp14:anchorId="5578196A" wp14:editId="1ED091D1">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174E46F6" w:rsidR="00D53098" w:rsidRPr="00EB5B16" w:rsidRDefault="00DD688C" w:rsidP="00D53098">
      <w:pPr>
        <w:pStyle w:val="Caption"/>
        <w:spacing w:after="0"/>
        <w:ind w:firstLine="0"/>
        <w:rPr>
          <w:lang w:val="en-150"/>
        </w:rPr>
      </w:pPr>
      <w:bookmarkStart w:id="148" w:name="_Ref74522683"/>
      <w:bookmarkStart w:id="149" w:name="_Toc7457220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6</w:t>
      </w:r>
      <w:r w:rsidRPr="00EB5B16">
        <w:rPr>
          <w:lang w:val="en-150"/>
        </w:rPr>
        <w:fldChar w:fldCharType="end"/>
      </w:r>
      <w:bookmarkEnd w:id="148"/>
      <w:r w:rsidR="00D53098" w:rsidRPr="00EB5B16">
        <w:rPr>
          <w:lang w:val="en-150"/>
        </w:rPr>
        <w:t xml:space="preserve">: PST-RGB dataset </w:t>
      </w:r>
      <w:r w:rsidR="00274027" w:rsidRPr="00EB5B16">
        <w:rPr>
          <w:lang w:val="en-150"/>
        </w:rPr>
        <w:t>sample</w:t>
      </w:r>
      <w:bookmarkEnd w:id="149"/>
    </w:p>
    <w:p w14:paraId="2B94CEE8" w14:textId="6915DE28" w:rsidR="00D53098" w:rsidRPr="00EB5B16" w:rsidRDefault="00D53098" w:rsidP="00D53098">
      <w:pPr>
        <w:pStyle w:val="Caption"/>
        <w:spacing w:after="0"/>
        <w:ind w:firstLine="0"/>
        <w:rPr>
          <w:lang w:val="en-150"/>
        </w:rPr>
      </w:pPr>
      <w:r w:rsidRPr="00EB5B16">
        <w:rPr>
          <w:lang w:val="en-150"/>
        </w:rPr>
        <w:t xml:space="preserve">Source: </w:t>
      </w:r>
      <w:r w:rsidR="0082074D" w:rsidRPr="00EB5B16">
        <w:rPr>
          <w:lang w:val="en-150"/>
        </w:rPr>
        <w:t>Self-made</w:t>
      </w:r>
    </w:p>
    <w:p w14:paraId="06D2558E" w14:textId="77777777" w:rsidR="007C3B31" w:rsidRPr="00EB5B16" w:rsidRDefault="007C3B31" w:rsidP="003B58E4">
      <w:pPr>
        <w:rPr>
          <w:lang w:val="en-150"/>
        </w:rPr>
      </w:pPr>
      <w:r w:rsidRPr="00EB5B16">
        <w:rPr>
          <w:lang w:val="en-150"/>
        </w:rPr>
        <w:lastRenderedPageBreak/>
        <w:t>The conversion from pixel masks to bounding boxes can be problematic in some cases, and it required some tuning. The approach for accomplishing this is the following:</w:t>
      </w:r>
    </w:p>
    <w:p w14:paraId="4E28CFB3" w14:textId="77777777" w:rsidR="003B58E4" w:rsidRPr="00EB5B16" w:rsidRDefault="007C3B31" w:rsidP="00791B97">
      <w:pPr>
        <w:pStyle w:val="ListParagraph"/>
        <w:numPr>
          <w:ilvl w:val="0"/>
          <w:numId w:val="11"/>
        </w:numPr>
        <w:rPr>
          <w:lang w:val="en-150"/>
        </w:rPr>
      </w:pPr>
      <w:r w:rsidRPr="00EB5B16">
        <w:rPr>
          <w:lang w:val="en-150"/>
        </w:rPr>
        <w:t>Load the source label map as an RGB picture.</w:t>
      </w:r>
    </w:p>
    <w:p w14:paraId="0EB4D8D4" w14:textId="77777777" w:rsidR="007C3B31" w:rsidRPr="00EB5B16" w:rsidRDefault="007C3B31" w:rsidP="00791B97">
      <w:pPr>
        <w:pStyle w:val="ListParagraph"/>
        <w:numPr>
          <w:ilvl w:val="0"/>
          <w:numId w:val="11"/>
        </w:numPr>
        <w:rPr>
          <w:lang w:val="en-150"/>
        </w:rPr>
      </w:pPr>
      <w:r w:rsidRPr="00EB5B16">
        <w:rPr>
          <w:lang w:val="en-150"/>
        </w:rPr>
        <w:t xml:space="preserve">Resize it without pixel interpolation. Pixel interpolation reduces noise, but damages our RGB annotations since bad pixels, </w:t>
      </w:r>
      <w:r w:rsidR="00A40E20" w:rsidRPr="00EB5B16">
        <w:rPr>
          <w:lang w:val="en-150"/>
        </w:rPr>
        <w:t>with values other than its corresponding label</w:t>
      </w:r>
      <w:r w:rsidRPr="00EB5B16">
        <w:rPr>
          <w:lang w:val="en-150"/>
        </w:rPr>
        <w:t>, can be generated around true pixels.</w:t>
      </w:r>
    </w:p>
    <w:p w14:paraId="4AEEE57A" w14:textId="77777777" w:rsidR="00A85868" w:rsidRPr="00EB5B16" w:rsidRDefault="007C3B31" w:rsidP="00791B97">
      <w:pPr>
        <w:pStyle w:val="ListParagraph"/>
        <w:numPr>
          <w:ilvl w:val="0"/>
          <w:numId w:val="11"/>
        </w:numPr>
        <w:spacing w:after="240"/>
        <w:rPr>
          <w:lang w:val="en-150"/>
        </w:rPr>
      </w:pPr>
      <w:r w:rsidRPr="00EB5B16">
        <w:rPr>
          <w:lang w:val="en-150"/>
        </w:rPr>
        <w:t xml:space="preserve">Perform a </w:t>
      </w:r>
      <w:proofErr w:type="spellStart"/>
      <w:r w:rsidRPr="00EB5B16">
        <w:rPr>
          <w:lang w:val="en-150"/>
        </w:rPr>
        <w:t>countouring</w:t>
      </w:r>
      <w:proofErr w:type="spellEnd"/>
      <w:r w:rsidRPr="00EB5B16">
        <w:rPr>
          <w:lang w:val="en-150"/>
        </w:rPr>
        <w:t xml:space="preserve"> operation, which will identify the contours of items.</w:t>
      </w:r>
    </w:p>
    <w:p w14:paraId="49E65675" w14:textId="77777777" w:rsidR="00A85868" w:rsidRPr="00EB5B16" w:rsidRDefault="007C3B31" w:rsidP="00791B97">
      <w:pPr>
        <w:pStyle w:val="ListParagraph"/>
        <w:numPr>
          <w:ilvl w:val="1"/>
          <w:numId w:val="11"/>
        </w:numPr>
        <w:spacing w:after="240"/>
        <w:rPr>
          <w:lang w:val="en-150"/>
        </w:rPr>
      </w:pPr>
      <w:r w:rsidRPr="00EB5B16">
        <w:rPr>
          <w:lang w:val="en-150"/>
        </w:rPr>
        <w:t>Ideally, the process would end here</w:t>
      </w:r>
      <w:r w:rsidR="00A40E20" w:rsidRPr="00EB5B16">
        <w:rPr>
          <w:lang w:val="en-150"/>
        </w:rPr>
        <w:t>, by drawing a bounding box around such contours</w:t>
      </w:r>
      <w:r w:rsidRPr="00EB5B16">
        <w:rPr>
          <w:lang w:val="en-150"/>
        </w:rPr>
        <w:t xml:space="preserve">. However, due to the </w:t>
      </w:r>
      <w:r w:rsidR="00F60C2E" w:rsidRPr="00EB5B16">
        <w:rPr>
          <w:lang w:val="en-150"/>
        </w:rPr>
        <w:t xml:space="preserve">mask </w:t>
      </w:r>
      <w:r w:rsidRPr="00EB5B16">
        <w:rPr>
          <w:lang w:val="en-150"/>
        </w:rPr>
        <w:t>annotations being</w:t>
      </w:r>
      <w:r w:rsidR="00F60C2E" w:rsidRPr="00EB5B16">
        <w:rPr>
          <w:lang w:val="en-150"/>
        </w:rPr>
        <w:t xml:space="preserve"> noisy, the following additional steps are also needed</w:t>
      </w:r>
      <w:r w:rsidR="00A85868" w:rsidRPr="00EB5B16">
        <w:rPr>
          <w:lang w:val="en-150"/>
        </w:rPr>
        <w:t>.</w:t>
      </w:r>
    </w:p>
    <w:p w14:paraId="248F97E1" w14:textId="77777777" w:rsidR="00F60C2E" w:rsidRPr="00EB5B16" w:rsidRDefault="00F60C2E" w:rsidP="00791B97">
      <w:pPr>
        <w:pStyle w:val="ListParagraph"/>
        <w:numPr>
          <w:ilvl w:val="0"/>
          <w:numId w:val="12"/>
        </w:numPr>
        <w:rPr>
          <w:lang w:val="en-150"/>
        </w:rPr>
      </w:pPr>
      <w:r w:rsidRPr="00EB5B16">
        <w:rPr>
          <w:lang w:val="en-150"/>
        </w:rPr>
        <w:t xml:space="preserve">Draw a thick contour around the contouring results and fill the interior with solid </w:t>
      </w:r>
      <w:proofErr w:type="spellStart"/>
      <w:r w:rsidRPr="00EB5B16">
        <w:rPr>
          <w:lang w:val="en-150"/>
        </w:rPr>
        <w:t>color</w:t>
      </w:r>
      <w:proofErr w:type="spellEnd"/>
      <w:r w:rsidRPr="00EB5B16">
        <w:rPr>
          <w:lang w:val="en-150"/>
        </w:rPr>
        <w:t>. This will slightly expand the area of the mask and will absorb loose pixels and blobs that should already be a convex part of the mask.</w:t>
      </w:r>
    </w:p>
    <w:p w14:paraId="33C25041" w14:textId="77777777" w:rsidR="007C3B31" w:rsidRPr="00EB5B16" w:rsidRDefault="00F60C2E" w:rsidP="00791B97">
      <w:pPr>
        <w:pStyle w:val="ListParagraph"/>
        <w:numPr>
          <w:ilvl w:val="0"/>
          <w:numId w:val="12"/>
        </w:numPr>
        <w:rPr>
          <w:lang w:val="en-150"/>
        </w:rPr>
      </w:pPr>
      <w:r w:rsidRPr="00EB5B16">
        <w:rPr>
          <w:lang w:val="en-150"/>
        </w:rPr>
        <w:t>Perform a new contouring operation. This time, if some pixel masks with the same value were brought together in the previous operation, they will be detected as a single contour and, thus, as a single item.</w:t>
      </w:r>
    </w:p>
    <w:p w14:paraId="408DAC53" w14:textId="77777777" w:rsidR="00BE2066" w:rsidRPr="00EB5B16" w:rsidRDefault="00F60C2E" w:rsidP="00791B97">
      <w:pPr>
        <w:pStyle w:val="ListParagraph"/>
        <w:numPr>
          <w:ilvl w:val="0"/>
          <w:numId w:val="12"/>
        </w:numPr>
        <w:spacing w:after="240"/>
        <w:rPr>
          <w:lang w:val="en-150"/>
        </w:rPr>
      </w:pPr>
      <w:r w:rsidRPr="00EB5B16">
        <w:rPr>
          <w:lang w:val="en-150"/>
        </w:rPr>
        <w:t>Compute bounding boxes by checking the maximum and minimum coordinates of the contours in both axes.</w:t>
      </w:r>
    </w:p>
    <w:p w14:paraId="1618B669" w14:textId="77777777" w:rsidR="00D53098" w:rsidRPr="00EB5B16" w:rsidRDefault="00A85868" w:rsidP="003B58E4">
      <w:pPr>
        <w:rPr>
          <w:lang w:val="en-150"/>
        </w:rPr>
      </w:pPr>
      <w:r w:rsidRPr="00EB5B16">
        <w:rPr>
          <w:lang w:val="en-150"/>
        </w:rPr>
        <w:t>The two most common</w:t>
      </w:r>
      <w:r w:rsidR="00F60C2E" w:rsidRPr="00EB5B16">
        <w:rPr>
          <w:lang w:val="en-150"/>
        </w:rPr>
        <w:t xml:space="preserve"> issues that make these steps </w:t>
      </w:r>
      <w:proofErr w:type="spellStart"/>
      <w:r w:rsidR="00F60C2E" w:rsidRPr="00EB5B16">
        <w:rPr>
          <w:lang w:val="en-150"/>
        </w:rPr>
        <w:t>neccesary</w:t>
      </w:r>
      <w:proofErr w:type="spellEnd"/>
      <w:r w:rsidR="001E4918" w:rsidRPr="00EB5B16">
        <w:rPr>
          <w:lang w:val="en-150"/>
        </w:rPr>
        <w:t>, instead of just stopping at the 3rd item,</w:t>
      </w:r>
      <w:r w:rsidR="00F60C2E" w:rsidRPr="00EB5B16">
        <w:rPr>
          <w:lang w:val="en-150"/>
        </w:rPr>
        <w:t xml:space="preserve"> are the following:</w:t>
      </w:r>
    </w:p>
    <w:p w14:paraId="4D1A8DD8" w14:textId="1F4CB5EE" w:rsidR="00F60C2E" w:rsidRPr="00EB5B16" w:rsidRDefault="00F60C2E" w:rsidP="00791B97">
      <w:pPr>
        <w:pStyle w:val="ListParagraph"/>
        <w:numPr>
          <w:ilvl w:val="0"/>
          <w:numId w:val="13"/>
        </w:numPr>
        <w:rPr>
          <w:lang w:val="en-150"/>
        </w:rPr>
      </w:pPr>
      <w:r w:rsidRPr="002341C4">
        <w:rPr>
          <w:b/>
          <w:bCs/>
          <w:lang w:val="en-150"/>
        </w:rPr>
        <w:t>D</w:t>
      </w:r>
      <w:r w:rsidR="001E4918" w:rsidRPr="002341C4">
        <w:rPr>
          <w:b/>
          <w:bCs/>
          <w:lang w:val="en-150"/>
        </w:rPr>
        <w:t>iscontinuous masks</w:t>
      </w:r>
      <w:r w:rsidR="001E4918" w:rsidRPr="00EB5B16">
        <w:rPr>
          <w:lang w:val="en-150"/>
        </w:rPr>
        <w:t>:</w:t>
      </w:r>
      <w:r w:rsidRPr="00EB5B16">
        <w:rPr>
          <w:lang w:val="en-150"/>
        </w:rPr>
        <w:t xml:space="preserve"> if a single mask pixel is surrounded by background ones, </w:t>
      </w:r>
      <w:r w:rsidR="00661DF6" w:rsidRPr="00EB5B16">
        <w:rPr>
          <w:lang w:val="en-150"/>
        </w:rPr>
        <w:t>a detection box would pop around it if not for this workaround.</w:t>
      </w:r>
      <w:r w:rsidR="001E4918" w:rsidRPr="00EB5B16">
        <w:rPr>
          <w:lang w:val="en-150"/>
        </w:rPr>
        <w:t xml:space="preserve"> </w:t>
      </w:r>
      <w:r w:rsidR="00A40E20" w:rsidRPr="00EB5B16">
        <w:rPr>
          <w:lang w:val="en-150"/>
        </w:rPr>
        <w:t>Depending on the mask quality, t</w:t>
      </w:r>
      <w:r w:rsidR="001E4918" w:rsidRPr="00EB5B16">
        <w:rPr>
          <w:lang w:val="en-150"/>
        </w:rPr>
        <w:t xml:space="preserve">his may lead to </w:t>
      </w:r>
      <w:r w:rsidR="00A40E20" w:rsidRPr="00EB5B16">
        <w:rPr>
          <w:lang w:val="en-150"/>
        </w:rPr>
        <w:t>tens to hundreds</w:t>
      </w:r>
      <w:r w:rsidR="001E4918" w:rsidRPr="00EB5B16">
        <w:rPr>
          <w:lang w:val="en-150"/>
        </w:rPr>
        <w:t xml:space="preserve"> of</w:t>
      </w:r>
      <w:r w:rsidR="00EB2658">
        <w:rPr>
          <w:lang w:val="en-US"/>
        </w:rPr>
        <w:t xml:space="preserve"> fake example</w:t>
      </w:r>
      <w:r w:rsidR="001E4918" w:rsidRPr="00EB5B16">
        <w:rPr>
          <w:lang w:val="en-150"/>
        </w:rPr>
        <w:t xml:space="preserve"> </w:t>
      </w:r>
      <m:oMath>
        <m:r>
          <w:rPr>
            <w:rFonts w:ascii="Cambria Math" w:hAnsi="Cambria Math"/>
            <w:lang w:val="en-150"/>
          </w:rPr>
          <m:t>1x1</m:t>
        </m:r>
      </m:oMath>
      <w:r w:rsidR="001E4918" w:rsidRPr="00EB5B16">
        <w:rPr>
          <w:lang w:val="en-150"/>
        </w:rPr>
        <w:t xml:space="preserve"> bounding boxes being generated around item edges.</w:t>
      </w:r>
    </w:p>
    <w:p w14:paraId="0EC07E0D" w14:textId="77777777" w:rsidR="00F60C2E" w:rsidRPr="00EB5B16" w:rsidRDefault="00F60C2E" w:rsidP="00791B97">
      <w:pPr>
        <w:pStyle w:val="ListParagraph"/>
        <w:numPr>
          <w:ilvl w:val="0"/>
          <w:numId w:val="13"/>
        </w:numPr>
        <w:spacing w:after="240"/>
        <w:rPr>
          <w:lang w:val="en-150"/>
        </w:rPr>
      </w:pPr>
      <w:r w:rsidRPr="002341C4">
        <w:rPr>
          <w:b/>
          <w:bCs/>
          <w:lang w:val="en-150"/>
        </w:rPr>
        <w:t>Partially occluded items wit</w:t>
      </w:r>
      <w:r w:rsidR="001E4918" w:rsidRPr="002341C4">
        <w:rPr>
          <w:b/>
          <w:bCs/>
          <w:lang w:val="en-150"/>
        </w:rPr>
        <w:t>h more than one visible region</w:t>
      </w:r>
      <w:r w:rsidR="001E4918" w:rsidRPr="00EB5B16">
        <w:rPr>
          <w:lang w:val="en-150"/>
        </w:rPr>
        <w:t>: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rsidRPr="00EB5B16">
        <w:rPr>
          <w:lang w:val="en-150"/>
        </w:rPr>
        <w:t xml:space="preserve"> backpack straps that stop being visible due to either items on top of them or coming out of the picture and then back in.</w:t>
      </w:r>
    </w:p>
    <w:p w14:paraId="09B05F64" w14:textId="77777777" w:rsidR="00A85868" w:rsidRPr="00EB5B16" w:rsidRDefault="00A85868" w:rsidP="00A85868">
      <w:pPr>
        <w:rPr>
          <w:lang w:val="en-150"/>
        </w:rPr>
      </w:pPr>
      <w:r w:rsidRPr="00EB5B16">
        <w:rPr>
          <w:lang w:val="en-150"/>
        </w:rPr>
        <w:t xml:space="preserve">Indeed, a </w:t>
      </w:r>
      <w:r w:rsidR="00091B8F" w:rsidRPr="00EB5B16">
        <w:rPr>
          <w:lang w:val="en-150"/>
        </w:rPr>
        <w:t>proper</w:t>
      </w:r>
      <w:r w:rsidRPr="00EB5B16">
        <w:rPr>
          <w:lang w:val="en-150"/>
        </w:rPr>
        <w:t xml:space="preserve"> </w:t>
      </w:r>
      <w:r w:rsidR="00091B8F" w:rsidRPr="00EB5B16">
        <w:rPr>
          <w:lang w:val="en-150"/>
        </w:rPr>
        <w:t>set of bounding boxes</w:t>
      </w:r>
      <w:r w:rsidRPr="00EB5B16">
        <w:rPr>
          <w:lang w:val="en-150"/>
        </w:rPr>
        <w:t xml:space="preserve"> wasn’t reached in the first try. The whole procedure was scripted and tested a few times by monitoring the number of instances in each picture</w:t>
      </w:r>
      <w:r w:rsidR="00091B8F" w:rsidRPr="00EB5B16">
        <w:rPr>
          <w:lang w:val="en-150"/>
        </w:rPr>
        <w:t xml:space="preserve">, tuning some parameters like how thick should the expansion of the contour be (4th step) or how many times the steps 3th to 5th should be repeated in series. </w:t>
      </w:r>
      <w:r w:rsidRPr="00EB5B16">
        <w:rPr>
          <w:lang w:val="en-150"/>
        </w:rPr>
        <w:t xml:space="preserve">When </w:t>
      </w:r>
      <w:r w:rsidR="00091B8F" w:rsidRPr="00EB5B16">
        <w:rPr>
          <w:lang w:val="en-150"/>
        </w:rPr>
        <w:t>big outliers on the</w:t>
      </w:r>
      <w:r w:rsidRPr="00EB5B16">
        <w:rPr>
          <w:lang w:val="en-150"/>
        </w:rPr>
        <w:t xml:space="preserve"> number of instances per picture stopped</w:t>
      </w:r>
      <w:r w:rsidR="00091B8F" w:rsidRPr="00EB5B16">
        <w:rPr>
          <w:lang w:val="en-150"/>
        </w:rPr>
        <w:t xml:space="preserve"> coming up</w:t>
      </w:r>
      <w:r w:rsidRPr="00EB5B16">
        <w:rPr>
          <w:lang w:val="en-150"/>
        </w:rPr>
        <w:t xml:space="preserve">, a quick visual inspection on the output was </w:t>
      </w:r>
      <w:r w:rsidR="00091B8F" w:rsidRPr="00EB5B16">
        <w:rPr>
          <w:lang w:val="en-150"/>
        </w:rPr>
        <w:t>performed to detect and look into new anomalies and, around the 3th visual inspection, the</w:t>
      </w:r>
      <w:r w:rsidR="005926D8" w:rsidRPr="00EB5B16">
        <w:rPr>
          <w:lang w:val="en-150"/>
        </w:rPr>
        <w:t xml:space="preserve"> parameters used to convert the images were </w:t>
      </w:r>
      <w:r w:rsidR="00091B8F" w:rsidRPr="00EB5B16">
        <w:rPr>
          <w:lang w:val="en-150"/>
        </w:rPr>
        <w:t xml:space="preserve">deemed satisfactory. </w:t>
      </w:r>
    </w:p>
    <w:p w14:paraId="4E482850" w14:textId="7B81EF1F" w:rsidR="005926D8" w:rsidRPr="00EB5B16" w:rsidRDefault="005926D8" w:rsidP="00A85868">
      <w:pPr>
        <w:rPr>
          <w:lang w:val="en-150"/>
        </w:rPr>
      </w:pPr>
      <w:r w:rsidRPr="00EB5B16">
        <w:rPr>
          <w:lang w:val="en-150"/>
        </w:rPr>
        <w:t xml:space="preserve">The scripts available at this project’s repository at </w:t>
      </w:r>
      <w:r w:rsidR="00597972" w:rsidRPr="00EB5B16">
        <w:rPr>
          <w:lang w:val="en-150"/>
        </w:rPr>
        <w:fldChar w:fldCharType="begin" w:fldLock="1"/>
      </w:r>
      <w:r w:rsidR="00597972" w:rsidRPr="00EB5B16">
        <w:rPr>
          <w:lang w:val="en-150"/>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val="en-150"/>
        </w:rPr>
        <w:fldChar w:fldCharType="separate"/>
      </w:r>
      <w:r w:rsidR="00597972" w:rsidRPr="00EB5B16">
        <w:rPr>
          <w:noProof/>
          <w:lang w:val="en-150"/>
        </w:rPr>
        <w:t>[46]</w:t>
      </w:r>
      <w:r w:rsidR="00597972" w:rsidRPr="00EB5B16">
        <w:rPr>
          <w:lang w:val="en-150"/>
        </w:rPr>
        <w:fldChar w:fldCharType="end"/>
      </w:r>
      <w:r w:rsidRPr="00EB5B16">
        <w:rPr>
          <w:lang w:val="en-150"/>
        </w:rPr>
        <w:t xml:space="preserve"> have the parameters used to have labelled pictures undergo this process and its use is not limited to this particular dataset. If using them, it should be kept in mind that a little tr</w:t>
      </w:r>
      <w:r w:rsidR="00BF1672" w:rsidRPr="00EB5B16">
        <w:rPr>
          <w:lang w:val="en-150"/>
        </w:rPr>
        <w:t>ial</w:t>
      </w:r>
      <w:r w:rsidRPr="00EB5B16">
        <w:rPr>
          <w:lang w:val="en-150"/>
        </w:rPr>
        <w:t>-and-error is an expected part of the process.</w:t>
      </w:r>
    </w:p>
    <w:p w14:paraId="413F6C9D" w14:textId="77777777" w:rsidR="003B58E4" w:rsidRPr="00EB5B16" w:rsidRDefault="003B58E4" w:rsidP="0059362D">
      <w:pPr>
        <w:pStyle w:val="Heading2"/>
        <w:rPr>
          <w:lang w:val="en-150"/>
        </w:rPr>
      </w:pPr>
      <w:bookmarkStart w:id="150" w:name="_Toc74572096"/>
      <w:r w:rsidRPr="00EB5B16">
        <w:rPr>
          <w:lang w:val="en-150"/>
        </w:rPr>
        <w:lastRenderedPageBreak/>
        <w:t>Producing real data</w:t>
      </w:r>
      <w:r w:rsidR="00E97E6D" w:rsidRPr="00EB5B16">
        <w:rPr>
          <w:lang w:val="en-150"/>
        </w:rPr>
        <w:t xml:space="preserve"> by taking and labelling pictures</w:t>
      </w:r>
      <w:bookmarkEnd w:id="150"/>
    </w:p>
    <w:p w14:paraId="39369DED" w14:textId="4A065098" w:rsidR="00E97E6D" w:rsidRPr="00EB5B16" w:rsidRDefault="00E97E6D" w:rsidP="003B58E4">
      <w:pPr>
        <w:rPr>
          <w:lang w:val="en-150"/>
        </w:rPr>
      </w:pPr>
      <w:r w:rsidRPr="00EB5B16">
        <w:rPr>
          <w:lang w:val="en-150"/>
        </w:rP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rsidRPr="00EB5B16">
        <w:rPr>
          <w:lang w:val="en-150"/>
        </w:rPr>
        <w:fldChar w:fldCharType="begin" w:fldLock="1"/>
      </w:r>
      <w:r w:rsidR="00265D76" w:rsidRPr="00EB5B16">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5]","plainTextFormattedCitation":"[5]","previouslyFormattedCitation":"[5]"},"properties":{"noteIndex":0},"schema":"https://github.com/citation-style-language/schema/raw/master/csl-citation.json"}</w:instrText>
      </w:r>
      <w:r w:rsidR="00A122DF" w:rsidRPr="00EB5B16">
        <w:rPr>
          <w:lang w:val="en-150"/>
        </w:rPr>
        <w:fldChar w:fldCharType="separate"/>
      </w:r>
      <w:r w:rsidR="00D46F62" w:rsidRPr="00EB5B16">
        <w:rPr>
          <w:noProof/>
          <w:lang w:val="en-150"/>
        </w:rPr>
        <w:t>[5]</w:t>
      </w:r>
      <w:r w:rsidR="00A122DF" w:rsidRPr="00EB5B16">
        <w:rPr>
          <w:lang w:val="en-150"/>
        </w:rPr>
        <w:fldChar w:fldCharType="end"/>
      </w:r>
      <w:r w:rsidRPr="00EB5B16">
        <w:rPr>
          <w:lang w:val="en-150"/>
        </w:rPr>
        <w:t xml:space="preserve"> and the time it took us to collect and label a batch of 100 pictures, it was estimated that a total of 400 real instances of each of these two items should satisfy the needs of this work. </w:t>
      </w:r>
    </w:p>
    <w:p w14:paraId="7F554D3C" w14:textId="77777777" w:rsidR="00E97E6D" w:rsidRPr="00EB5B16" w:rsidRDefault="00E97E6D" w:rsidP="003B58E4">
      <w:pPr>
        <w:rPr>
          <w:lang w:val="en-150"/>
        </w:rPr>
      </w:pPr>
      <w:r w:rsidRPr="00EB5B16">
        <w:rPr>
          <w:lang w:val="en-150"/>
        </w:rPr>
        <w:t>The next steps were followed to accomplish the collection of the required real pictures:</w:t>
      </w:r>
    </w:p>
    <w:p w14:paraId="0680E339" w14:textId="77777777" w:rsidR="00E97E6D" w:rsidRPr="00EB5B16" w:rsidRDefault="00E97E6D" w:rsidP="00791B97">
      <w:pPr>
        <w:pStyle w:val="ListParagraph"/>
        <w:numPr>
          <w:ilvl w:val="0"/>
          <w:numId w:val="14"/>
        </w:numPr>
        <w:rPr>
          <w:lang w:val="en-150"/>
        </w:rPr>
      </w:pPr>
      <w:r w:rsidRPr="00EB5B16">
        <w:rPr>
          <w:lang w:val="en-150"/>
        </w:rPr>
        <w:t xml:space="preserve">Take pictures of helmet and rope – both in the same picture and separate pictures – in different environments and from different angles. </w:t>
      </w:r>
    </w:p>
    <w:p w14:paraId="1999AEE4" w14:textId="77777777" w:rsidR="00E97E6D" w:rsidRPr="00EB5B16" w:rsidRDefault="005370B3" w:rsidP="00791B97">
      <w:pPr>
        <w:pStyle w:val="ListParagraph"/>
        <w:numPr>
          <w:ilvl w:val="0"/>
          <w:numId w:val="14"/>
        </w:numPr>
        <w:rPr>
          <w:lang w:val="en-150"/>
        </w:rPr>
      </w:pPr>
      <w:r w:rsidRPr="00EB5B16">
        <w:rPr>
          <w:lang w:val="en-150"/>
        </w:rPr>
        <w:t>Resize pictures to square shape.</w:t>
      </w:r>
    </w:p>
    <w:p w14:paraId="37D7289C" w14:textId="77777777" w:rsidR="00E97E6D" w:rsidRPr="00EB5B16" w:rsidRDefault="005370B3" w:rsidP="00791B97">
      <w:pPr>
        <w:pStyle w:val="ListParagraph"/>
        <w:numPr>
          <w:ilvl w:val="0"/>
          <w:numId w:val="14"/>
        </w:numPr>
        <w:spacing w:after="240"/>
        <w:rPr>
          <w:lang w:val="en-150"/>
        </w:rPr>
      </w:pPr>
      <w:r w:rsidRPr="00EB5B16">
        <w:rPr>
          <w:lang w:val="en-150"/>
        </w:rPr>
        <w:t>Label the pictures using a labelling tool.</w:t>
      </w:r>
    </w:p>
    <w:p w14:paraId="543DC2F6" w14:textId="77777777" w:rsidR="00E97E6D" w:rsidRPr="00EB5B16" w:rsidRDefault="00E97E6D" w:rsidP="00E97E6D">
      <w:pPr>
        <w:rPr>
          <w:lang w:val="en-150"/>
        </w:rPr>
      </w:pPr>
      <w:r w:rsidRPr="00EB5B16">
        <w:rPr>
          <w:lang w:val="en-150"/>
        </w:rPr>
        <w:t>All of the pictures were taken at the main LTU facilities, most of them in the underground corridors, which provided a variety of settings with different features and light conditions.</w:t>
      </w:r>
      <w:r w:rsidR="005370B3" w:rsidRPr="00EB5B16">
        <w:rPr>
          <w:lang w:val="en-150"/>
        </w:rPr>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12370A60" w:rsidR="00E97E6D" w:rsidRPr="00EB5B16" w:rsidRDefault="005370B3" w:rsidP="005370B3">
      <w:pPr>
        <w:spacing w:after="240"/>
        <w:rPr>
          <w:lang w:val="en-150"/>
        </w:rPr>
      </w:pPr>
      <w:r w:rsidRPr="00EB5B16">
        <w:rPr>
          <w:lang w:val="en-150"/>
        </w:rPr>
        <w:t xml:space="preserve">The pictures are labelled in YOLO format, due to the simplicity of this format and the availability of the </w:t>
      </w:r>
      <w:proofErr w:type="spellStart"/>
      <w:r w:rsidRPr="00EB5B16">
        <w:rPr>
          <w:lang w:val="en-150"/>
        </w:rPr>
        <w:t>Yolo</w:t>
      </w:r>
      <w:proofErr w:type="spellEnd"/>
      <w:r w:rsidRPr="00EB5B16">
        <w:rPr>
          <w:lang w:val="en-150"/>
        </w:rPr>
        <w:t xml:space="preserve"> Mark labelling tool</w:t>
      </w:r>
      <w:r w:rsidR="00A122DF" w:rsidRPr="00EB5B16">
        <w:rPr>
          <w:lang w:val="en-150"/>
        </w:rPr>
        <w:t xml:space="preserve"> </w:t>
      </w:r>
      <w:r w:rsidR="00A122DF" w:rsidRPr="00EB5B16">
        <w:rPr>
          <w:lang w:val="en-150"/>
        </w:rPr>
        <w:fldChar w:fldCharType="begin" w:fldLock="1"/>
      </w:r>
      <w:r w:rsidR="00597972" w:rsidRPr="00EB5B16">
        <w:rPr>
          <w:lang w:val="en-150"/>
        </w:rPr>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9]","plainTextFormattedCitation":"[49]","previouslyFormattedCitation":"[49]"},"properties":{"noteIndex":0},"schema":"https://github.com/citation-style-language/schema/raw/master/csl-citation.json"}</w:instrText>
      </w:r>
      <w:r w:rsidR="00A122DF" w:rsidRPr="00EB5B16">
        <w:rPr>
          <w:lang w:val="en-150"/>
        </w:rPr>
        <w:fldChar w:fldCharType="separate"/>
      </w:r>
      <w:r w:rsidR="00597972" w:rsidRPr="00EB5B16">
        <w:rPr>
          <w:noProof/>
          <w:lang w:val="en-150"/>
        </w:rPr>
        <w:t>[49]</w:t>
      </w:r>
      <w:r w:rsidR="00A122DF" w:rsidRPr="00EB5B16">
        <w:rPr>
          <w:lang w:val="en-150"/>
        </w:rPr>
        <w:fldChar w:fldCharType="end"/>
      </w:r>
      <w:r w:rsidR="00A122DF" w:rsidRPr="00EB5B16">
        <w:rPr>
          <w:lang w:val="en-150"/>
        </w:rPr>
        <w:t xml:space="preserve">, </w:t>
      </w:r>
      <w:r w:rsidRPr="00EB5B16">
        <w:rPr>
          <w:lang w:val="en-150"/>
        </w:rPr>
        <w:t xml:space="preserve">whose preview is shown in </w:t>
      </w:r>
      <w:r w:rsidR="002341C4">
        <w:rPr>
          <w:lang w:val="en-150"/>
        </w:rPr>
        <w:fldChar w:fldCharType="begin"/>
      </w:r>
      <w:r w:rsidR="002341C4">
        <w:rPr>
          <w:lang w:val="en-150"/>
        </w:rPr>
        <w:instrText xml:space="preserve"> REF _Ref74522886 \h </w:instrText>
      </w:r>
      <w:r w:rsidR="002341C4">
        <w:rPr>
          <w:lang w:val="en-150"/>
        </w:rPr>
      </w:r>
      <w:r w:rsidR="002341C4">
        <w:rPr>
          <w:lang w:val="en-150"/>
        </w:rPr>
        <w:fldChar w:fldCharType="separate"/>
      </w:r>
      <w:r w:rsidR="00452B2C" w:rsidRPr="00EB5B16">
        <w:rPr>
          <w:lang w:val="en-150"/>
        </w:rPr>
        <w:t xml:space="preserve">Figure </w:t>
      </w:r>
      <w:r w:rsidR="00452B2C">
        <w:rPr>
          <w:noProof/>
          <w:lang w:val="en-150"/>
        </w:rPr>
        <w:t>37</w:t>
      </w:r>
      <w:r w:rsidR="002341C4">
        <w:rPr>
          <w:lang w:val="en-150"/>
        </w:rPr>
        <w:fldChar w:fldCharType="end"/>
      </w:r>
      <w:r w:rsidRPr="00EB5B16">
        <w:rPr>
          <w:lang w:val="en-150"/>
        </w:rPr>
        <w:t>.</w:t>
      </w:r>
    </w:p>
    <w:p w14:paraId="57507812" w14:textId="77777777" w:rsidR="003B58E4" w:rsidRPr="00EB5B16" w:rsidRDefault="003B58E4" w:rsidP="003B58E4">
      <w:pPr>
        <w:ind w:firstLine="0"/>
        <w:jc w:val="center"/>
        <w:rPr>
          <w:lang w:val="en-150"/>
        </w:rPr>
      </w:pPr>
      <w:r w:rsidRPr="00EB5B16">
        <w:rPr>
          <w:noProof/>
          <w:lang w:val="en-150" w:eastAsia="en-US"/>
        </w:rPr>
        <w:drawing>
          <wp:inline distT="0" distB="0" distL="0" distR="0" wp14:anchorId="281B9383" wp14:editId="4276B4A6">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7AE66313" w:rsidR="003B58E4" w:rsidRPr="00EB5B16" w:rsidRDefault="00DD688C" w:rsidP="003B58E4">
      <w:pPr>
        <w:pStyle w:val="Caption"/>
        <w:spacing w:after="0"/>
        <w:ind w:firstLine="0"/>
        <w:rPr>
          <w:lang w:val="en-150"/>
        </w:rPr>
      </w:pPr>
      <w:bookmarkStart w:id="151" w:name="_Ref74522886"/>
      <w:bookmarkStart w:id="152" w:name="_Toc7457220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7</w:t>
      </w:r>
      <w:r w:rsidRPr="00EB5B16">
        <w:rPr>
          <w:lang w:val="en-150"/>
        </w:rPr>
        <w:fldChar w:fldCharType="end"/>
      </w:r>
      <w:bookmarkEnd w:id="151"/>
      <w:r w:rsidR="003B58E4" w:rsidRPr="00EB5B16">
        <w:rPr>
          <w:lang w:val="en-150"/>
        </w:rPr>
        <w:t xml:space="preserve">: Detail of the annotation tool </w:t>
      </w:r>
      <w:proofErr w:type="spellStart"/>
      <w:r w:rsidR="003B58E4" w:rsidRPr="00EB5B16">
        <w:rPr>
          <w:lang w:val="en-150"/>
        </w:rPr>
        <w:t>Yolo</w:t>
      </w:r>
      <w:proofErr w:type="spellEnd"/>
      <w:r w:rsidR="003B58E4" w:rsidRPr="00EB5B16">
        <w:rPr>
          <w:lang w:val="en-150"/>
        </w:rPr>
        <w:t xml:space="preserve"> Mark</w:t>
      </w:r>
      <w:bookmarkEnd w:id="152"/>
    </w:p>
    <w:p w14:paraId="41A7DCDC" w14:textId="77777777" w:rsidR="003B58E4" w:rsidRPr="00EB5B16" w:rsidRDefault="003B58E4" w:rsidP="003B58E4">
      <w:pPr>
        <w:pStyle w:val="Caption"/>
        <w:ind w:firstLine="0"/>
        <w:rPr>
          <w:lang w:val="en-150"/>
        </w:rPr>
      </w:pPr>
      <w:r w:rsidRPr="00EB5B16">
        <w:rPr>
          <w:lang w:val="en-150"/>
        </w:rPr>
        <w:t>Source: Self-made</w:t>
      </w:r>
    </w:p>
    <w:p w14:paraId="5FD0CDB8" w14:textId="77777777" w:rsidR="00490E3F" w:rsidRPr="00EB5B16" w:rsidRDefault="00490E3F" w:rsidP="00490E3F">
      <w:pPr>
        <w:pStyle w:val="Heading2"/>
        <w:rPr>
          <w:lang w:val="en-150"/>
        </w:rPr>
      </w:pPr>
      <w:bookmarkStart w:id="153" w:name="_Toc74572097"/>
      <w:r w:rsidRPr="00EB5B16">
        <w:rPr>
          <w:lang w:val="en-150"/>
        </w:rPr>
        <w:lastRenderedPageBreak/>
        <w:t>Performing a split</w:t>
      </w:r>
      <w:bookmarkEnd w:id="153"/>
    </w:p>
    <w:p w14:paraId="6870F7F7" w14:textId="77777777" w:rsidR="005370B3" w:rsidRPr="00EB5B16" w:rsidRDefault="005370B3" w:rsidP="005370B3">
      <w:pPr>
        <w:rPr>
          <w:lang w:val="en-150"/>
        </w:rPr>
      </w:pPr>
      <w:r w:rsidRPr="00EB5B16">
        <w:rPr>
          <w:lang w:val="en-150"/>
        </w:rPr>
        <w:t>Splitting object detection data is not a trivial task</w:t>
      </w:r>
      <w:r w:rsidR="00514C2F" w:rsidRPr="00EB5B16">
        <w:rPr>
          <w:lang w:val="en-150"/>
        </w:rPr>
        <w:t>, since it is desired that, in each split, a balanced number of instances of each class are present, however it is the pictures that have to be separated, each with an arbitrary number of instances of each item.</w:t>
      </w:r>
    </w:p>
    <w:p w14:paraId="50E59CB1" w14:textId="77777777" w:rsidR="00514C2F" w:rsidRPr="00EB5B16" w:rsidRDefault="00514C2F" w:rsidP="005370B3">
      <w:pPr>
        <w:rPr>
          <w:lang w:val="en-150"/>
        </w:rPr>
      </w:pPr>
      <w:r w:rsidRPr="00EB5B16">
        <w:rPr>
          <w:lang w:val="en-150"/>
        </w:rP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3BCBE17E" w14:textId="03CC5A04" w:rsidR="00A20BEC" w:rsidRPr="00EB5B16" w:rsidRDefault="00514C2F" w:rsidP="0029315E">
      <w:pPr>
        <w:spacing w:after="240"/>
        <w:rPr>
          <w:lang w:val="en-150"/>
        </w:rPr>
      </w:pPr>
      <w:r w:rsidRPr="00EB5B16">
        <w:rPr>
          <w:lang w:val="en-150"/>
        </w:rPr>
        <w:t>A second approach, which was finally used, was to develop a script to monitor a YOLO-annotated folder, telling the number of instances that were present in it</w:t>
      </w:r>
      <w:r w:rsidR="00A20BEC" w:rsidRPr="00EB5B16">
        <w:rPr>
          <w:lang w:val="en-150"/>
        </w:rPr>
        <w:t xml:space="preserve"> whenever a certain key is pressed</w:t>
      </w:r>
      <w:r w:rsidRPr="00EB5B16">
        <w:rPr>
          <w:lang w:val="en-150"/>
        </w:rPr>
        <w:t>. Then, by manually moving images from one folder to the other by using a file explorer</w:t>
      </w:r>
      <w:r w:rsidR="00A20BEC" w:rsidRPr="00EB5B16">
        <w:rPr>
          <w:lang w:val="en-150"/>
        </w:rPr>
        <w:t xml:space="preserve"> and checking with this tool</w:t>
      </w:r>
      <w:r w:rsidRPr="00EB5B16">
        <w:rPr>
          <w:lang w:val="en-150"/>
        </w:rPr>
        <w:t>,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t>
      </w:r>
      <w:r w:rsidR="00CB35A2">
        <w:rPr>
          <w:lang w:val="en-US"/>
        </w:rPr>
        <w:t>under the current settings of the file</w:t>
      </w:r>
      <w:r w:rsidRPr="00EB5B16">
        <w:rPr>
          <w:lang w:val="en-150"/>
        </w:rPr>
        <w:t xml:space="preserve"> explorer), because they are usually taken close in time, their original names being probably very similar too, so by moving entire columns we make </w:t>
      </w:r>
      <w:r w:rsidR="00A20BEC" w:rsidRPr="00EB5B16">
        <w:rPr>
          <w:lang w:val="en-150"/>
        </w:rPr>
        <w:t xml:space="preserve">sure that every split has a varied set of images. While simpleton, this method proved to be equally effective, more reliable and way less time-consuming than the former. A quick overview of the Windows 10 </w:t>
      </w:r>
      <w:proofErr w:type="spellStart"/>
      <w:r w:rsidR="00A20BEC" w:rsidRPr="00EB5B16">
        <w:rPr>
          <w:lang w:val="en-150"/>
        </w:rPr>
        <w:t>enviroment</w:t>
      </w:r>
      <w:proofErr w:type="spellEnd"/>
      <w:r w:rsidR="00A20BEC" w:rsidRPr="00EB5B16">
        <w:rPr>
          <w:lang w:val="en-150"/>
        </w:rPr>
        <w:t xml:space="preserve"> while working with this tool is shown in </w:t>
      </w:r>
      <w:r w:rsidR="0029315E">
        <w:rPr>
          <w:lang w:val="en-150"/>
        </w:rPr>
        <w:fldChar w:fldCharType="begin"/>
      </w:r>
      <w:r w:rsidR="0029315E">
        <w:rPr>
          <w:lang w:val="en-150"/>
        </w:rPr>
        <w:instrText xml:space="preserve"> REF _Ref74522959 \h </w:instrText>
      </w:r>
      <w:r w:rsidR="0029315E">
        <w:rPr>
          <w:lang w:val="en-150"/>
        </w:rPr>
      </w:r>
      <w:r w:rsidR="0029315E">
        <w:rPr>
          <w:lang w:val="en-150"/>
        </w:rPr>
        <w:fldChar w:fldCharType="separate"/>
      </w:r>
      <w:r w:rsidR="00452B2C" w:rsidRPr="00EB5B16">
        <w:rPr>
          <w:lang w:val="en-150"/>
        </w:rPr>
        <w:t xml:space="preserve">Figure </w:t>
      </w:r>
      <w:r w:rsidR="00452B2C">
        <w:rPr>
          <w:noProof/>
          <w:lang w:val="en-150"/>
        </w:rPr>
        <w:t>38</w:t>
      </w:r>
      <w:r w:rsidR="0029315E">
        <w:rPr>
          <w:lang w:val="en-150"/>
        </w:rPr>
        <w:fldChar w:fldCharType="end"/>
      </w:r>
      <w:r w:rsidR="00A20BEC" w:rsidRPr="00EB5B16">
        <w:rPr>
          <w:lang w:val="en-150"/>
        </w:rPr>
        <w:t>.</w:t>
      </w:r>
    </w:p>
    <w:p w14:paraId="1796819B" w14:textId="77777777" w:rsidR="00A20BEC" w:rsidRPr="00EB5B16" w:rsidRDefault="00A20AE2" w:rsidP="00A20BEC">
      <w:pPr>
        <w:ind w:firstLine="0"/>
        <w:jc w:val="center"/>
        <w:rPr>
          <w:lang w:val="en-150"/>
        </w:rPr>
      </w:pPr>
      <w:r w:rsidRPr="00EB5B16">
        <w:rPr>
          <w:noProof/>
          <w:lang w:val="en-150" w:eastAsia="en-US"/>
        </w:rPr>
        <w:drawing>
          <wp:inline distT="0" distB="0" distL="0" distR="0" wp14:anchorId="4990DEBA" wp14:editId="5EFD2735">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760000" cy="3426462"/>
                    </a:xfrm>
                    <a:prstGeom prst="rect">
                      <a:avLst/>
                    </a:prstGeom>
                  </pic:spPr>
                </pic:pic>
              </a:graphicData>
            </a:graphic>
          </wp:inline>
        </w:drawing>
      </w:r>
    </w:p>
    <w:p w14:paraId="03F6E131" w14:textId="101E0EBA" w:rsidR="00A20BEC" w:rsidRPr="00EB5B16" w:rsidRDefault="00DD688C" w:rsidP="00A20BEC">
      <w:pPr>
        <w:pStyle w:val="Caption"/>
        <w:spacing w:after="0"/>
        <w:ind w:firstLine="0"/>
        <w:rPr>
          <w:lang w:val="en-150"/>
        </w:rPr>
      </w:pPr>
      <w:bookmarkStart w:id="154" w:name="_Ref74522959"/>
      <w:bookmarkStart w:id="155" w:name="_Toc7457220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8</w:t>
      </w:r>
      <w:r w:rsidRPr="00EB5B16">
        <w:rPr>
          <w:lang w:val="en-150"/>
        </w:rPr>
        <w:fldChar w:fldCharType="end"/>
      </w:r>
      <w:bookmarkEnd w:id="154"/>
      <w:r w:rsidR="00A20BEC" w:rsidRPr="00EB5B16">
        <w:rPr>
          <w:lang w:val="en-150"/>
        </w:rPr>
        <w:t xml:space="preserve">: </w:t>
      </w:r>
      <w:r w:rsidR="00964A47" w:rsidRPr="00EB5B16">
        <w:rPr>
          <w:lang w:val="en-150"/>
        </w:rPr>
        <w:t>Overview</w:t>
      </w:r>
      <w:r w:rsidR="00A20BEC" w:rsidRPr="00EB5B16">
        <w:rPr>
          <w:lang w:val="en-150"/>
        </w:rPr>
        <w:t xml:space="preserve"> of the </w:t>
      </w:r>
      <w:r w:rsidR="00964A47" w:rsidRPr="00EB5B16">
        <w:rPr>
          <w:lang w:val="en-150"/>
        </w:rPr>
        <w:t>split monitor tool usage</w:t>
      </w:r>
      <w:bookmarkEnd w:id="155"/>
    </w:p>
    <w:p w14:paraId="3129CC06" w14:textId="77777777" w:rsidR="00A20BEC" w:rsidRPr="00EB5B16" w:rsidRDefault="00A20BEC" w:rsidP="00A20BEC">
      <w:pPr>
        <w:pStyle w:val="Caption"/>
        <w:ind w:firstLine="0"/>
        <w:rPr>
          <w:lang w:val="en-150"/>
        </w:rPr>
      </w:pPr>
      <w:r w:rsidRPr="00EB5B16">
        <w:rPr>
          <w:lang w:val="en-150"/>
        </w:rPr>
        <w:t>Source: Self-made</w:t>
      </w:r>
    </w:p>
    <w:p w14:paraId="2B84D700" w14:textId="77777777" w:rsidR="00EF1F3A" w:rsidRPr="00EB5B16" w:rsidRDefault="00EF1F3A" w:rsidP="00EF1F3A">
      <w:pPr>
        <w:pStyle w:val="Heading2"/>
        <w:rPr>
          <w:lang w:val="en-150"/>
        </w:rPr>
      </w:pPr>
      <w:bookmarkStart w:id="156" w:name="_Toc74572098"/>
      <w:r w:rsidRPr="00EB5B16">
        <w:rPr>
          <w:lang w:val="en-150"/>
        </w:rPr>
        <w:lastRenderedPageBreak/>
        <w:t>Data collection outputs</w:t>
      </w:r>
      <w:bookmarkEnd w:id="156"/>
    </w:p>
    <w:p w14:paraId="2238E628" w14:textId="77777777" w:rsidR="00EF1F3A" w:rsidRPr="00EB5B16" w:rsidRDefault="00EF1F3A" w:rsidP="00EF1F3A">
      <w:pPr>
        <w:pStyle w:val="Heading3"/>
        <w:rPr>
          <w:lang w:val="en-150"/>
        </w:rPr>
      </w:pPr>
      <w:bookmarkStart w:id="157" w:name="_Toc74572099"/>
      <w:r w:rsidRPr="00EB5B16">
        <w:rPr>
          <w:lang w:val="en-150"/>
        </w:rPr>
        <w:t>The PPU-6 dataset</w:t>
      </w:r>
      <w:bookmarkEnd w:id="157"/>
    </w:p>
    <w:p w14:paraId="7BE2471F" w14:textId="19268B38" w:rsidR="00681221" w:rsidRPr="00EB5B16" w:rsidRDefault="00681221" w:rsidP="00681221">
      <w:pPr>
        <w:rPr>
          <w:lang w:val="en-150"/>
        </w:rPr>
      </w:pPr>
      <w:r w:rsidRPr="00EB5B16">
        <w:rPr>
          <w:lang w:val="en-150"/>
        </w:rPr>
        <w:t xml:space="preserve">The PPU-6 </w:t>
      </w:r>
      <w:proofErr w:type="spellStart"/>
      <w:r w:rsidRPr="00EB5B16">
        <w:rPr>
          <w:lang w:val="en-150"/>
        </w:rPr>
        <w:t>datset</w:t>
      </w:r>
      <w:proofErr w:type="spellEnd"/>
      <w:r w:rsidRPr="00EB5B16">
        <w:rPr>
          <w:lang w:val="en-150"/>
        </w:rPr>
        <w:t xml:space="preserve"> is the first baseline dataset produced in this word. It contains ~500 </w:t>
      </w:r>
      <w:r w:rsidR="00265282" w:rsidRPr="00EB5B16">
        <w:rPr>
          <w:lang w:val="en-150"/>
        </w:rPr>
        <w:t xml:space="preserve">YOLO-annotated </w:t>
      </w:r>
      <w:r w:rsidRPr="00EB5B16">
        <w:rPr>
          <w:lang w:val="en-150"/>
        </w:rPr>
        <w:t xml:space="preserve">instances of each of </w:t>
      </w:r>
      <w:r w:rsidR="000F2328" w:rsidRPr="00EB5B16">
        <w:rPr>
          <w:lang w:val="en-150"/>
        </w:rPr>
        <w:t xml:space="preserve">the </w:t>
      </w:r>
      <w:r w:rsidRPr="00EB5B16">
        <w:rPr>
          <w:lang w:val="en-150"/>
        </w:rPr>
        <w:t xml:space="preserve">artifacts Backpack, Helmet, Drill, Extinguisher, Survivor and Rope; divided in a train, test and validation split, as shown in </w:t>
      </w:r>
      <w:r w:rsidR="0029315E">
        <w:rPr>
          <w:lang w:val="en-150"/>
        </w:rPr>
        <w:fldChar w:fldCharType="begin"/>
      </w:r>
      <w:r w:rsidR="0029315E">
        <w:rPr>
          <w:lang w:val="en-150"/>
        </w:rPr>
        <w:instrText xml:space="preserve"> REF _Ref74522969 \h </w:instrText>
      </w:r>
      <w:r w:rsidR="0029315E">
        <w:rPr>
          <w:lang w:val="en-150"/>
        </w:rPr>
      </w:r>
      <w:r w:rsidR="0029315E">
        <w:rPr>
          <w:lang w:val="en-150"/>
        </w:rPr>
        <w:fldChar w:fldCharType="separate"/>
      </w:r>
      <w:r w:rsidR="00452B2C" w:rsidRPr="00EB5B16">
        <w:rPr>
          <w:lang w:val="en-150"/>
        </w:rPr>
        <w:t xml:space="preserve">Figure </w:t>
      </w:r>
      <w:r w:rsidR="00452B2C">
        <w:rPr>
          <w:noProof/>
          <w:lang w:val="en-150"/>
        </w:rPr>
        <w:t>39</w:t>
      </w:r>
      <w:r w:rsidR="0029315E">
        <w:rPr>
          <w:lang w:val="en-150"/>
        </w:rPr>
        <w:fldChar w:fldCharType="end"/>
      </w:r>
      <w:r w:rsidRPr="00EB5B16">
        <w:rPr>
          <w:lang w:val="en-150"/>
        </w:rPr>
        <w:t>. The PPU-6 dataset is assembled from:</w:t>
      </w:r>
    </w:p>
    <w:p w14:paraId="32CF721D" w14:textId="77777777" w:rsidR="00681221" w:rsidRPr="00EB5B16" w:rsidRDefault="00681221" w:rsidP="00791B97">
      <w:pPr>
        <w:pStyle w:val="ListParagraph"/>
        <w:numPr>
          <w:ilvl w:val="0"/>
          <w:numId w:val="15"/>
        </w:numPr>
        <w:rPr>
          <w:lang w:val="en-150"/>
        </w:rPr>
      </w:pPr>
      <w:r w:rsidRPr="00EB5B16">
        <w:rPr>
          <w:lang w:val="en-150"/>
        </w:rPr>
        <w:t>~400 instances of the items Backpack, Drill, Extinguisher and Survivor bo</w:t>
      </w:r>
      <w:r w:rsidR="000F2328" w:rsidRPr="00EB5B16">
        <w:rPr>
          <w:lang w:val="en-150"/>
        </w:rPr>
        <w:t>rrowed from the PST-RGB dataset, present in all three splits.</w:t>
      </w:r>
    </w:p>
    <w:p w14:paraId="5B599421" w14:textId="77777777" w:rsidR="00681221" w:rsidRPr="00EB5B16" w:rsidRDefault="00681221" w:rsidP="00791B97">
      <w:pPr>
        <w:pStyle w:val="ListParagraph"/>
        <w:numPr>
          <w:ilvl w:val="0"/>
          <w:numId w:val="15"/>
        </w:numPr>
        <w:rPr>
          <w:lang w:val="en-150"/>
        </w:rPr>
      </w:pPr>
      <w:r w:rsidRPr="00EB5B16">
        <w:rPr>
          <w:lang w:val="en-150"/>
        </w:rPr>
        <w:t>~400 instances of Rope and Helmet artifacts, in pictures taken by t</w:t>
      </w:r>
      <w:r w:rsidR="000F2328" w:rsidRPr="00EB5B16">
        <w:rPr>
          <w:lang w:val="en-150"/>
        </w:rPr>
        <w:t>he author at the LTU facilities, present in all three splits.</w:t>
      </w:r>
    </w:p>
    <w:p w14:paraId="1694AEC7" w14:textId="77777777" w:rsidR="00AC68CB" w:rsidRPr="00EB5B16" w:rsidRDefault="00681221" w:rsidP="00791B97">
      <w:pPr>
        <w:pStyle w:val="ListParagraph"/>
        <w:numPr>
          <w:ilvl w:val="0"/>
          <w:numId w:val="15"/>
        </w:numPr>
        <w:spacing w:after="240"/>
        <w:rPr>
          <w:lang w:val="en-150"/>
        </w:rPr>
      </w:pPr>
      <w:r w:rsidRPr="00EB5B16">
        <w:rPr>
          <w:lang w:val="en-150"/>
        </w:rPr>
        <w:t>A set of virtual pictures providing ~100 instances of each artifa</w:t>
      </w:r>
      <w:r w:rsidR="000F2328" w:rsidRPr="00EB5B16">
        <w:rPr>
          <w:lang w:val="en-150"/>
        </w:rPr>
        <w:t xml:space="preserve">ct produced with Unity </w:t>
      </w:r>
      <w:proofErr w:type="spellStart"/>
      <w:r w:rsidR="000F2328" w:rsidRPr="00EB5B16">
        <w:rPr>
          <w:lang w:val="en-150"/>
        </w:rPr>
        <w:t>SynthDet</w:t>
      </w:r>
      <w:proofErr w:type="spellEnd"/>
      <w:r w:rsidR="000F2328" w:rsidRPr="00EB5B16">
        <w:rPr>
          <w:lang w:val="en-150"/>
        </w:rPr>
        <w:t>, present only in the train split.</w:t>
      </w:r>
    </w:p>
    <w:p w14:paraId="6101B446" w14:textId="0B6BAB81" w:rsidR="00AC68CB" w:rsidRPr="00EB5B16" w:rsidRDefault="00AC68CB" w:rsidP="00AC68CB">
      <w:pPr>
        <w:rPr>
          <w:lang w:val="en-150"/>
        </w:rPr>
      </w:pPr>
      <w:r w:rsidRPr="00EB5B16">
        <w:rPr>
          <w:lang w:val="en-150"/>
        </w:rPr>
        <w:t>A preview of the images contained in this dataset is shown in</w:t>
      </w:r>
      <w:r w:rsidR="0029315E">
        <w:rPr>
          <w:lang w:val="en-US"/>
        </w:rPr>
        <w:t xml:space="preserve"> </w:t>
      </w:r>
      <w:r w:rsidR="0029315E">
        <w:rPr>
          <w:lang w:val="en-US"/>
        </w:rPr>
        <w:fldChar w:fldCharType="begin"/>
      </w:r>
      <w:r w:rsidR="0029315E">
        <w:rPr>
          <w:lang w:val="en-US"/>
        </w:rPr>
        <w:instrText xml:space="preserve"> REF _Ref74523013 \h </w:instrText>
      </w:r>
      <w:r w:rsidR="0029315E">
        <w:rPr>
          <w:lang w:val="en-US"/>
        </w:rPr>
      </w:r>
      <w:r w:rsidR="0029315E">
        <w:rPr>
          <w:lang w:val="en-US"/>
        </w:rPr>
        <w:fldChar w:fldCharType="separate"/>
      </w:r>
      <w:r w:rsidR="00452B2C" w:rsidRPr="00EB5B16">
        <w:rPr>
          <w:lang w:val="en-150"/>
        </w:rPr>
        <w:t xml:space="preserve">Figure </w:t>
      </w:r>
      <w:r w:rsidR="00452B2C">
        <w:rPr>
          <w:noProof/>
          <w:lang w:val="en-150"/>
        </w:rPr>
        <w:t>40</w:t>
      </w:r>
      <w:r w:rsidR="0029315E">
        <w:rPr>
          <w:lang w:val="en-US"/>
        </w:rPr>
        <w:fldChar w:fldCharType="end"/>
      </w:r>
      <w:r w:rsidRPr="00EB5B16">
        <w:rPr>
          <w:lang w:val="en-150"/>
        </w:rPr>
        <w:t>, where pictures obtained from the methods outlined in the previous sections are shown.</w:t>
      </w:r>
    </w:p>
    <w:p w14:paraId="196DD32C" w14:textId="77777777" w:rsidR="000F2328" w:rsidRPr="00EB5B16" w:rsidRDefault="000F2328" w:rsidP="000F2328">
      <w:pPr>
        <w:spacing w:after="240"/>
        <w:rPr>
          <w:lang w:val="en-150"/>
        </w:rPr>
      </w:pPr>
      <w:r w:rsidRPr="00EB5B16">
        <w:rPr>
          <w:lang w:val="en-150"/>
        </w:rPr>
        <w:t>The pictures in the</w:t>
      </w:r>
      <w:r w:rsidR="00AC68CB" w:rsidRPr="00EB5B16">
        <w:rPr>
          <w:lang w:val="en-150"/>
        </w:rPr>
        <w:t xml:space="preserve"> PPU-6</w:t>
      </w:r>
      <w:r w:rsidRPr="00EB5B16">
        <w:rPr>
          <w:lang w:val="en-150"/>
        </w:rPr>
        <w:t xml:space="preserve"> dataset are all square pictures of </w:t>
      </w:r>
      <w:r w:rsidR="00555BC7" w:rsidRPr="00EB5B16">
        <w:rPr>
          <w:lang w:val="en-150"/>
        </w:rPr>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Pr="00EB5B16" w:rsidRDefault="00681221" w:rsidP="00681221">
      <w:pPr>
        <w:ind w:firstLine="0"/>
        <w:jc w:val="center"/>
        <w:rPr>
          <w:lang w:val="en-150"/>
        </w:rPr>
      </w:pPr>
      <w:r w:rsidRPr="00EB5B16">
        <w:rPr>
          <w:noProof/>
          <w:lang w:val="en-150" w:eastAsia="en-US"/>
        </w:rPr>
        <w:drawing>
          <wp:inline distT="0" distB="0" distL="0" distR="0" wp14:anchorId="5B92215E" wp14:editId="30D61377">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1F480290" w:rsidR="00681221" w:rsidRPr="00EB5B16" w:rsidRDefault="00DD688C" w:rsidP="00681221">
      <w:pPr>
        <w:pStyle w:val="Caption"/>
        <w:spacing w:after="0"/>
        <w:ind w:firstLine="0"/>
        <w:rPr>
          <w:lang w:val="en-150"/>
        </w:rPr>
      </w:pPr>
      <w:bookmarkStart w:id="158" w:name="_Ref74522969"/>
      <w:bookmarkStart w:id="159" w:name="_Toc7457221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39</w:t>
      </w:r>
      <w:r w:rsidRPr="00EB5B16">
        <w:rPr>
          <w:lang w:val="en-150"/>
        </w:rPr>
        <w:fldChar w:fldCharType="end"/>
      </w:r>
      <w:bookmarkEnd w:id="158"/>
      <w:r w:rsidR="00681221" w:rsidRPr="00EB5B16">
        <w:rPr>
          <w:lang w:val="en-150"/>
        </w:rPr>
        <w:t>: Number of pictures and instances of each item in the PPU-6 splits</w:t>
      </w:r>
      <w:bookmarkEnd w:id="159"/>
    </w:p>
    <w:p w14:paraId="4196BCA1" w14:textId="77777777" w:rsidR="00681221" w:rsidRPr="00EB5B16" w:rsidRDefault="00681221" w:rsidP="00681221">
      <w:pPr>
        <w:pStyle w:val="Caption"/>
        <w:ind w:firstLine="0"/>
        <w:rPr>
          <w:lang w:val="en-150"/>
        </w:rPr>
      </w:pPr>
      <w:r w:rsidRPr="00EB5B16">
        <w:rPr>
          <w:lang w:val="en-150"/>
        </w:rPr>
        <w:t>Source: Self-made</w:t>
      </w:r>
    </w:p>
    <w:p w14:paraId="4ECF53BD" w14:textId="77777777" w:rsidR="00964A47" w:rsidRPr="00EB5B16" w:rsidRDefault="00964A47" w:rsidP="00964A47">
      <w:pPr>
        <w:pStyle w:val="Heading3"/>
        <w:rPr>
          <w:lang w:val="en-150"/>
        </w:rPr>
      </w:pPr>
      <w:bookmarkStart w:id="160" w:name="_Toc74572100"/>
      <w:r w:rsidRPr="00EB5B16">
        <w:rPr>
          <w:lang w:val="en-150"/>
        </w:rPr>
        <w:t>The PP-6 dataset</w:t>
      </w:r>
      <w:bookmarkEnd w:id="160"/>
    </w:p>
    <w:p w14:paraId="02CC5F0B" w14:textId="77777777" w:rsidR="00964A47" w:rsidRPr="00EB5B16" w:rsidRDefault="00964A47" w:rsidP="00964A47">
      <w:pPr>
        <w:spacing w:after="240"/>
        <w:rPr>
          <w:lang w:val="en-150"/>
        </w:rPr>
      </w:pPr>
      <w:r w:rsidRPr="00EB5B16">
        <w:rPr>
          <w:lang w:val="en-150"/>
        </w:rPr>
        <w:t xml:space="preserve">The PP-6 dataset is a variation of the PPU-6 dataset so that only real images are used. Since the PPU-6 dataset only uses Unity </w:t>
      </w:r>
      <w:proofErr w:type="spellStart"/>
      <w:r w:rsidRPr="00EB5B16">
        <w:rPr>
          <w:lang w:val="en-150"/>
        </w:rPr>
        <w:t>SynthDet</w:t>
      </w:r>
      <w:proofErr w:type="spellEnd"/>
      <w:r w:rsidRPr="00EB5B16">
        <w:rPr>
          <w:lang w:val="en-150"/>
        </w:rPr>
        <w:t xml:space="preserve"> generated images on the train set, the test and validation splits remain equal, having the train set fewer instances, although all in real pictures.</w:t>
      </w:r>
    </w:p>
    <w:p w14:paraId="7566D341" w14:textId="77777777" w:rsidR="000F2328" w:rsidRPr="00EB5B16" w:rsidRDefault="000F2328" w:rsidP="000F2328">
      <w:pPr>
        <w:pStyle w:val="Heading3"/>
        <w:rPr>
          <w:lang w:val="en-150"/>
        </w:rPr>
      </w:pPr>
      <w:bookmarkStart w:id="161" w:name="_Toc74572101"/>
      <w:r w:rsidRPr="00EB5B16">
        <w:rPr>
          <w:lang w:val="en-150"/>
        </w:rPr>
        <w:t>The unity-6-1000 dataset</w:t>
      </w:r>
      <w:bookmarkEnd w:id="161"/>
    </w:p>
    <w:p w14:paraId="04C34F8B" w14:textId="77777777" w:rsidR="000F2328" w:rsidRPr="00EB5B16" w:rsidRDefault="000F2328" w:rsidP="000F2328">
      <w:pPr>
        <w:spacing w:after="240"/>
        <w:rPr>
          <w:lang w:val="en-150"/>
        </w:rPr>
      </w:pPr>
      <w:r w:rsidRPr="00EB5B16">
        <w:rPr>
          <w:lang w:val="en-150"/>
        </w:rPr>
        <w:t xml:space="preserve">The unity-6-1000 dataset is a collection of 1000 virtual pictures of all the artifacts (Backpack, Helmet, Drill, Extinguisher, Survivor and Rope), generated with </w:t>
      </w:r>
      <w:proofErr w:type="spellStart"/>
      <w:r w:rsidRPr="00EB5B16">
        <w:rPr>
          <w:lang w:val="en-150"/>
        </w:rPr>
        <w:t>SynthDet</w:t>
      </w:r>
      <w:proofErr w:type="spellEnd"/>
      <w:r w:rsidRPr="00EB5B16">
        <w:rPr>
          <w:lang w:val="en-150"/>
        </w:rPr>
        <w:t>. Its purpose is to test the performance of photorealistic virtual training data generated with randomized pose and scale for this application.</w:t>
      </w:r>
    </w:p>
    <w:p w14:paraId="53CF3354" w14:textId="77777777" w:rsidR="000F2328" w:rsidRPr="00EB5B16" w:rsidRDefault="000F2328" w:rsidP="00681221">
      <w:pPr>
        <w:ind w:firstLine="0"/>
        <w:jc w:val="center"/>
        <w:rPr>
          <w:lang w:val="en-150"/>
        </w:rPr>
      </w:pPr>
    </w:p>
    <w:p w14:paraId="4EF10152" w14:textId="77777777" w:rsidR="005370B3" w:rsidRPr="00EB5B16" w:rsidRDefault="00555BC7" w:rsidP="00555BC7">
      <w:pPr>
        <w:spacing w:before="0"/>
        <w:ind w:firstLine="0"/>
        <w:jc w:val="center"/>
        <w:rPr>
          <w:lang w:val="en-150"/>
        </w:rPr>
      </w:pPr>
      <w:r w:rsidRPr="00EB5B16">
        <w:rPr>
          <w:noProof/>
          <w:lang w:val="en-150" w:eastAsia="en-US"/>
        </w:rPr>
        <w:lastRenderedPageBreak/>
        <w:drawing>
          <wp:inline distT="0" distB="0" distL="0" distR="0" wp14:anchorId="5ECD06B2" wp14:editId="1FB595B2">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24F6D474" w:rsidR="005370B3" w:rsidRPr="00EB5B16" w:rsidRDefault="00DD688C" w:rsidP="005370B3">
      <w:pPr>
        <w:pStyle w:val="Caption"/>
        <w:spacing w:after="0"/>
        <w:ind w:firstLine="0"/>
        <w:rPr>
          <w:lang w:val="en-150"/>
        </w:rPr>
      </w:pPr>
      <w:bookmarkStart w:id="162" w:name="_Ref74523013"/>
      <w:bookmarkStart w:id="163" w:name="_Toc7457221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0</w:t>
      </w:r>
      <w:r w:rsidRPr="00EB5B16">
        <w:rPr>
          <w:lang w:val="en-150"/>
        </w:rPr>
        <w:fldChar w:fldCharType="end"/>
      </w:r>
      <w:bookmarkEnd w:id="162"/>
      <w:r w:rsidR="005370B3" w:rsidRPr="00EB5B16">
        <w:rPr>
          <w:lang w:val="en-150"/>
        </w:rPr>
        <w:t xml:space="preserve">: </w:t>
      </w:r>
      <w:r w:rsidR="00555BC7" w:rsidRPr="00EB5B16">
        <w:rPr>
          <w:lang w:val="en-150"/>
        </w:rPr>
        <w:t>PPU-6 dataset</w:t>
      </w:r>
      <w:r w:rsidR="009D77CD" w:rsidRPr="00EB5B16">
        <w:rPr>
          <w:lang w:val="en-150"/>
        </w:rPr>
        <w:t xml:space="preserve"> showcase, each column showing pictures of a different source</w:t>
      </w:r>
      <w:bookmarkEnd w:id="163"/>
    </w:p>
    <w:p w14:paraId="561EF5C8" w14:textId="77777777" w:rsidR="005370B3" w:rsidRPr="00EB5B16" w:rsidRDefault="005370B3" w:rsidP="005370B3">
      <w:pPr>
        <w:pStyle w:val="Caption"/>
        <w:ind w:firstLine="0"/>
        <w:rPr>
          <w:lang w:val="en-150"/>
        </w:rPr>
      </w:pPr>
      <w:r w:rsidRPr="00EB5B16">
        <w:rPr>
          <w:lang w:val="en-150"/>
        </w:rPr>
        <w:t>Source: Self-made</w:t>
      </w:r>
    </w:p>
    <w:p w14:paraId="7CC7D358" w14:textId="77777777" w:rsidR="00FF4106" w:rsidRPr="00EB5B16" w:rsidRDefault="00300D3A" w:rsidP="00C67FA8">
      <w:pPr>
        <w:pStyle w:val="Heading1"/>
        <w:rPr>
          <w:lang w:val="en-150"/>
        </w:rPr>
      </w:pPr>
      <w:bookmarkStart w:id="164" w:name="_Toc74572102"/>
      <w:r w:rsidRPr="00EB5B16">
        <w:rPr>
          <w:lang w:val="en-150"/>
        </w:rPr>
        <w:lastRenderedPageBreak/>
        <w:t>Benchmarking object detectors</w:t>
      </w:r>
      <w:bookmarkEnd w:id="164"/>
    </w:p>
    <w:p w14:paraId="1903C112" w14:textId="77777777" w:rsidR="00F01E9E" w:rsidRPr="00EB5B16" w:rsidRDefault="00F01E9E" w:rsidP="00F01E9E">
      <w:pPr>
        <w:pStyle w:val="Heading2"/>
        <w:rPr>
          <w:lang w:val="en-150"/>
        </w:rPr>
      </w:pPr>
      <w:bookmarkStart w:id="165" w:name="_Toc74572103"/>
      <w:r w:rsidRPr="00EB5B16">
        <w:rPr>
          <w:lang w:val="en-150"/>
        </w:rPr>
        <w:t>Introduction</w:t>
      </w:r>
      <w:bookmarkEnd w:id="165"/>
    </w:p>
    <w:p w14:paraId="40128ACF" w14:textId="77777777" w:rsidR="00F01E9E" w:rsidRPr="00EB5B16" w:rsidRDefault="00F01E9E" w:rsidP="00F01E9E">
      <w:pPr>
        <w:pStyle w:val="Heading3"/>
        <w:rPr>
          <w:lang w:val="en-150"/>
        </w:rPr>
      </w:pPr>
      <w:bookmarkStart w:id="166" w:name="_Toc74572104"/>
      <w:r w:rsidRPr="00EB5B16">
        <w:rPr>
          <w:lang w:val="en-150"/>
        </w:rPr>
        <w:t>Requirements and approach</w:t>
      </w:r>
      <w:bookmarkEnd w:id="166"/>
    </w:p>
    <w:p w14:paraId="08BA9506" w14:textId="18B7D3DC" w:rsidR="00B604B3" w:rsidRPr="00EB5B16" w:rsidRDefault="00B604B3" w:rsidP="00B94BB8">
      <w:pPr>
        <w:rPr>
          <w:lang w:val="en-150"/>
        </w:rPr>
      </w:pPr>
      <w:r w:rsidRPr="00EB5B16">
        <w:rPr>
          <w:lang w:val="en-150"/>
        </w:rPr>
        <w:t xml:space="preserve">Towards </w:t>
      </w:r>
      <w:proofErr w:type="spellStart"/>
      <w:r w:rsidRPr="00EB5B16">
        <w:rPr>
          <w:lang w:val="en-150"/>
        </w:rPr>
        <w:t>selecing</w:t>
      </w:r>
      <w:proofErr w:type="spellEnd"/>
      <w:r w:rsidRPr="00EB5B16">
        <w:rPr>
          <w:lang w:val="en-150"/>
        </w:rPr>
        <w:t xml:space="preserve"> a best performing object detector for this particular application, a benchmarking among a series of state-of-the-art models is to be performed for the baseline datasets generated at </w:t>
      </w:r>
      <w:r w:rsidR="00715EC0">
        <w:rPr>
          <w:lang w:val="en-US"/>
        </w:rPr>
        <w:t xml:space="preserve">Section </w:t>
      </w:r>
      <w:r w:rsidR="00715EC0">
        <w:rPr>
          <w:lang w:val="en-150"/>
        </w:rPr>
        <w:fldChar w:fldCharType="begin"/>
      </w:r>
      <w:r w:rsidR="00715EC0">
        <w:rPr>
          <w:lang w:val="en-150"/>
        </w:rPr>
        <w:instrText xml:space="preserve"> REF _Ref74561765 \n \h </w:instrText>
      </w:r>
      <w:r w:rsidR="00715EC0">
        <w:rPr>
          <w:lang w:val="en-150"/>
        </w:rPr>
      </w:r>
      <w:r w:rsidR="00715EC0">
        <w:rPr>
          <w:lang w:val="en-150"/>
        </w:rPr>
        <w:fldChar w:fldCharType="separate"/>
      </w:r>
      <w:r w:rsidR="00452B2C">
        <w:rPr>
          <w:lang w:val="en-150"/>
        </w:rPr>
        <w:t>3</w:t>
      </w:r>
      <w:r w:rsidR="00715EC0">
        <w:rPr>
          <w:lang w:val="en-150"/>
        </w:rPr>
        <w:fldChar w:fldCharType="end"/>
      </w:r>
      <w:r w:rsidRPr="00EB5B16">
        <w:rPr>
          <w:lang w:val="en-150"/>
        </w:rPr>
        <w:t>. This benchmarking is to measure the performance of each by means of accuracy and inference speed.</w:t>
      </w:r>
      <w:r w:rsidR="00065CD7" w:rsidRPr="00EB5B16">
        <w:rPr>
          <w:lang w:val="en-150"/>
        </w:rPr>
        <w:t xml:space="preserve"> </w:t>
      </w:r>
      <w:r w:rsidR="00211D40" w:rsidRPr="00EB5B16">
        <w:rPr>
          <w:lang w:val="en-150"/>
        </w:rPr>
        <w:t xml:space="preserve">Accuracy is to be measured according to the standardized MS COCO metrics described in </w:t>
      </w:r>
      <w:r w:rsidR="00715EC0">
        <w:rPr>
          <w:lang w:val="en-US"/>
        </w:rPr>
        <w:t xml:space="preserve">Section </w:t>
      </w:r>
      <w:r w:rsidR="00715EC0">
        <w:rPr>
          <w:lang w:val="en-US"/>
        </w:rPr>
        <w:fldChar w:fldCharType="begin"/>
      </w:r>
      <w:r w:rsidR="00715EC0">
        <w:rPr>
          <w:lang w:val="en-US"/>
        </w:rPr>
        <w:instrText xml:space="preserve"> REF _Ref74561783 \n \h </w:instrText>
      </w:r>
      <w:r w:rsidR="00715EC0">
        <w:rPr>
          <w:lang w:val="en-US"/>
        </w:rPr>
      </w:r>
      <w:r w:rsidR="00715EC0">
        <w:rPr>
          <w:lang w:val="en-US"/>
        </w:rPr>
        <w:fldChar w:fldCharType="separate"/>
      </w:r>
      <w:r w:rsidR="00452B2C">
        <w:rPr>
          <w:lang w:val="en-US"/>
        </w:rPr>
        <w:t>2.3.3</w:t>
      </w:r>
      <w:r w:rsidR="00715EC0">
        <w:rPr>
          <w:lang w:val="en-US"/>
        </w:rPr>
        <w:fldChar w:fldCharType="end"/>
      </w:r>
      <w:r w:rsidR="00211D40" w:rsidRPr="00EB5B16">
        <w:rPr>
          <w:lang w:val="en-150"/>
        </w:rPr>
        <w:t xml:space="preserve">, from which the most relevant are the derivates of AP. </w:t>
      </w:r>
      <w:r w:rsidR="00FB2F6F" w:rsidRPr="00EB5B16">
        <w:rPr>
          <w:lang w:val="en-150"/>
        </w:rPr>
        <w:t>On the other hand, i</w:t>
      </w:r>
      <w:r w:rsidR="00065CD7" w:rsidRPr="00EB5B16">
        <w:rPr>
          <w:lang w:val="en-150"/>
        </w:rPr>
        <w:t>nference speed is a characteristic of a model</w:t>
      </w:r>
      <w:r w:rsidR="00FB2F6F" w:rsidRPr="00EB5B16">
        <w:rPr>
          <w:lang w:val="en-150"/>
        </w:rPr>
        <w:t xml:space="preserve"> and does not require a trained model to be evaluated</w:t>
      </w:r>
      <w:r w:rsidR="00065CD7" w:rsidRPr="00EB5B16">
        <w:rPr>
          <w:lang w:val="en-150"/>
        </w:rPr>
        <w:t xml:space="preserve">, </w:t>
      </w:r>
      <w:r w:rsidR="00211D40" w:rsidRPr="00EB5B16">
        <w:rPr>
          <w:lang w:val="en-150"/>
        </w:rPr>
        <w:t>being proportional</w:t>
      </w:r>
      <w:r w:rsidR="00065CD7" w:rsidRPr="00EB5B16">
        <w:rPr>
          <w:lang w:val="en-150"/>
        </w:rPr>
        <w:t xml:space="preserve"> on the number of computations in a forward pass. In other words, training is not required for measuring inference speeds.</w:t>
      </w:r>
    </w:p>
    <w:p w14:paraId="48F1BD08" w14:textId="2A653C65" w:rsidR="00AC633E" w:rsidRPr="00EB5B16" w:rsidRDefault="00AC633E" w:rsidP="00B94BB8">
      <w:pPr>
        <w:rPr>
          <w:lang w:val="en-150"/>
        </w:rPr>
      </w:pPr>
      <w:r w:rsidRPr="00EB5B16">
        <w:rPr>
          <w:lang w:val="en-150"/>
        </w:rPr>
        <w:t xml:space="preserve">The benchmarking </w:t>
      </w:r>
      <w:r w:rsidR="00D33F19" w:rsidRPr="00EB5B16">
        <w:rPr>
          <w:lang w:val="en-150"/>
        </w:rPr>
        <w:t xml:space="preserve">of </w:t>
      </w:r>
      <w:r w:rsidRPr="00EB5B16">
        <w:rPr>
          <w:lang w:val="en-150"/>
        </w:rPr>
        <w:t>object detectors is performed by</w:t>
      </w:r>
      <w:r w:rsidR="00D33F19" w:rsidRPr="00EB5B16">
        <w:rPr>
          <w:lang w:val="en-150"/>
        </w:rPr>
        <w:t xml:space="preserve"> the completion of</w:t>
      </w:r>
      <w:r w:rsidRPr="00EB5B16">
        <w:rPr>
          <w:lang w:val="en-150"/>
        </w:rPr>
        <w:t xml:space="preserve"> the following steps:</w:t>
      </w:r>
    </w:p>
    <w:p w14:paraId="0187FC90" w14:textId="507E2A37" w:rsidR="00AC633E" w:rsidRPr="00EB5B16" w:rsidRDefault="00AC633E" w:rsidP="00EB693E">
      <w:pPr>
        <w:pStyle w:val="ListParagraph"/>
        <w:numPr>
          <w:ilvl w:val="0"/>
          <w:numId w:val="72"/>
        </w:numPr>
        <w:rPr>
          <w:lang w:val="en-150"/>
        </w:rPr>
      </w:pPr>
      <w:r w:rsidRPr="00EB5B16">
        <w:rPr>
          <w:b/>
          <w:bCs/>
          <w:lang w:val="en-150"/>
        </w:rPr>
        <w:t>Gathering data</w:t>
      </w:r>
      <w:r w:rsidRPr="00EB5B16">
        <w:rPr>
          <w:lang w:val="en-150"/>
        </w:rPr>
        <w:t xml:space="preserve">: Entirely addressed in </w:t>
      </w:r>
      <w:r w:rsidR="00715EC0">
        <w:rPr>
          <w:lang w:val="en-US"/>
        </w:rPr>
        <w:t xml:space="preserve">Section </w:t>
      </w:r>
      <w:r w:rsidR="00715EC0">
        <w:rPr>
          <w:lang w:val="en-US"/>
        </w:rPr>
        <w:fldChar w:fldCharType="begin"/>
      </w:r>
      <w:r w:rsidR="00715EC0">
        <w:rPr>
          <w:lang w:val="en-US"/>
        </w:rPr>
        <w:instrText xml:space="preserve"> REF _Ref74561794 \n \h </w:instrText>
      </w:r>
      <w:r w:rsidR="00715EC0">
        <w:rPr>
          <w:lang w:val="en-US"/>
        </w:rPr>
      </w:r>
      <w:r w:rsidR="00715EC0">
        <w:rPr>
          <w:lang w:val="en-US"/>
        </w:rPr>
        <w:fldChar w:fldCharType="separate"/>
      </w:r>
      <w:r w:rsidR="00452B2C">
        <w:rPr>
          <w:lang w:val="en-US"/>
        </w:rPr>
        <w:t>3</w:t>
      </w:r>
      <w:r w:rsidR="00715EC0">
        <w:rPr>
          <w:lang w:val="en-US"/>
        </w:rPr>
        <w:fldChar w:fldCharType="end"/>
      </w:r>
      <w:r w:rsidRPr="00EB5B16">
        <w:rPr>
          <w:lang w:val="en-150"/>
        </w:rPr>
        <w:t>.</w:t>
      </w:r>
    </w:p>
    <w:p w14:paraId="5E552E29" w14:textId="411FC129" w:rsidR="00AC633E" w:rsidRPr="00EB5B16" w:rsidRDefault="00AC633E" w:rsidP="00EB693E">
      <w:pPr>
        <w:pStyle w:val="ListParagraph"/>
        <w:numPr>
          <w:ilvl w:val="0"/>
          <w:numId w:val="72"/>
        </w:numPr>
        <w:rPr>
          <w:lang w:val="en-150"/>
        </w:rPr>
      </w:pPr>
      <w:r w:rsidRPr="00EB5B16">
        <w:rPr>
          <w:b/>
          <w:bCs/>
          <w:lang w:val="en-150"/>
        </w:rPr>
        <w:t>Model selection</w:t>
      </w:r>
      <w:r w:rsidRPr="00EB5B16">
        <w:rPr>
          <w:lang w:val="en-150"/>
        </w:rPr>
        <w:t xml:space="preserve">: Choosing a subset of models from the state-of-the-art that might be of interest due to their performance on baseline metrics. Discussed in </w:t>
      </w:r>
      <w:r w:rsidR="00715EC0">
        <w:rPr>
          <w:lang w:val="en-US"/>
        </w:rPr>
        <w:t xml:space="preserve">Section </w:t>
      </w:r>
      <w:r w:rsidR="00715EC0">
        <w:rPr>
          <w:lang w:val="en-150"/>
        </w:rPr>
        <w:fldChar w:fldCharType="begin"/>
      </w:r>
      <w:r w:rsidR="00715EC0">
        <w:rPr>
          <w:lang w:val="en-150"/>
        </w:rPr>
        <w:instrText xml:space="preserve"> REF _Ref74561812 \n \h </w:instrText>
      </w:r>
      <w:r w:rsidR="00715EC0">
        <w:rPr>
          <w:lang w:val="en-150"/>
        </w:rPr>
      </w:r>
      <w:r w:rsidR="00715EC0">
        <w:rPr>
          <w:lang w:val="en-150"/>
        </w:rPr>
        <w:fldChar w:fldCharType="separate"/>
      </w:r>
      <w:r w:rsidR="00452B2C">
        <w:rPr>
          <w:lang w:val="en-150"/>
        </w:rPr>
        <w:t>4.2.1</w:t>
      </w:r>
      <w:r w:rsidR="00715EC0">
        <w:rPr>
          <w:lang w:val="en-150"/>
        </w:rPr>
        <w:fldChar w:fldCharType="end"/>
      </w:r>
      <w:r w:rsidRPr="00EB5B16">
        <w:rPr>
          <w:lang w:val="en-150"/>
        </w:rPr>
        <w:t>.</w:t>
      </w:r>
    </w:p>
    <w:p w14:paraId="56A8E76B" w14:textId="46522F3A" w:rsidR="00AC633E" w:rsidRPr="00EB5B16" w:rsidRDefault="00AC633E" w:rsidP="00EB693E">
      <w:pPr>
        <w:pStyle w:val="ListParagraph"/>
        <w:numPr>
          <w:ilvl w:val="0"/>
          <w:numId w:val="72"/>
        </w:numPr>
        <w:rPr>
          <w:lang w:val="en-150"/>
        </w:rPr>
      </w:pPr>
      <w:r w:rsidRPr="00EB5B16">
        <w:rPr>
          <w:b/>
          <w:bCs/>
          <w:lang w:val="en-150"/>
        </w:rPr>
        <w:t>Platform-specific checks</w:t>
      </w:r>
      <w:r w:rsidRPr="00EB5B16">
        <w:rPr>
          <w:lang w:val="en-150"/>
        </w:rP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Pr="00EB5B16" w:rsidRDefault="00AC633E" w:rsidP="00EB693E">
      <w:pPr>
        <w:pStyle w:val="ListParagraph"/>
        <w:numPr>
          <w:ilvl w:val="0"/>
          <w:numId w:val="72"/>
        </w:numPr>
        <w:rPr>
          <w:lang w:val="en-150"/>
        </w:rPr>
      </w:pPr>
      <w:r w:rsidRPr="00EB5B16">
        <w:rPr>
          <w:b/>
          <w:bCs/>
          <w:lang w:val="en-150"/>
        </w:rPr>
        <w:t>Model training</w:t>
      </w:r>
      <w:r w:rsidRPr="00EB5B16">
        <w:rPr>
          <w:lang w:val="en-150"/>
        </w:rPr>
        <w:t>: Training all the models of interest, with model or platform-specific strategies.</w:t>
      </w:r>
    </w:p>
    <w:p w14:paraId="7DD243DD" w14:textId="40C3D8D6" w:rsidR="00AC633E" w:rsidRPr="00EB5B16" w:rsidRDefault="00AC633E" w:rsidP="00EB693E">
      <w:pPr>
        <w:pStyle w:val="ListParagraph"/>
        <w:numPr>
          <w:ilvl w:val="0"/>
          <w:numId w:val="72"/>
        </w:numPr>
        <w:rPr>
          <w:lang w:val="en-150"/>
        </w:rPr>
      </w:pPr>
      <w:r w:rsidRPr="00EB5B16">
        <w:rPr>
          <w:b/>
          <w:bCs/>
          <w:lang w:val="en-150"/>
        </w:rPr>
        <w:t>Model testing</w:t>
      </w:r>
      <w:r w:rsidRPr="00EB5B16">
        <w:rPr>
          <w:lang w:val="en-150"/>
        </w:rPr>
        <w:t>: Testing trained models on a common baseline test set. Despite using common MS COCO metrics, this step is also platform-specific implementation-wise.</w:t>
      </w:r>
    </w:p>
    <w:p w14:paraId="45160F30" w14:textId="09D40913" w:rsidR="00AC633E" w:rsidRPr="00EB5B16" w:rsidRDefault="00AC633E" w:rsidP="00EB693E">
      <w:pPr>
        <w:pStyle w:val="ListParagraph"/>
        <w:numPr>
          <w:ilvl w:val="0"/>
          <w:numId w:val="72"/>
        </w:numPr>
        <w:spacing w:after="240"/>
        <w:rPr>
          <w:lang w:val="en-150"/>
        </w:rPr>
      </w:pPr>
      <w:r w:rsidRPr="00EB5B16">
        <w:rPr>
          <w:b/>
          <w:bCs/>
          <w:lang w:val="en-150"/>
        </w:rPr>
        <w:t>Result analysis</w:t>
      </w:r>
      <w:r w:rsidRPr="00EB5B16">
        <w:rPr>
          <w:lang w:val="en-150"/>
        </w:rPr>
        <w:t>: Analysis and discussion of the results obtained in the testing stage.</w:t>
      </w:r>
    </w:p>
    <w:p w14:paraId="177C9420" w14:textId="51D992E1" w:rsidR="00AC633E" w:rsidRPr="00EB5B16" w:rsidRDefault="00AC633E" w:rsidP="00EB693E">
      <w:pPr>
        <w:pStyle w:val="ListParagraph"/>
        <w:numPr>
          <w:ilvl w:val="0"/>
          <w:numId w:val="72"/>
        </w:numPr>
        <w:spacing w:after="240"/>
        <w:rPr>
          <w:lang w:val="en-150"/>
        </w:rPr>
      </w:pPr>
      <w:r w:rsidRPr="00EB5B16">
        <w:rPr>
          <w:b/>
          <w:bCs/>
          <w:lang w:val="en-150"/>
        </w:rPr>
        <w:t>Further testing</w:t>
      </w:r>
      <w:r w:rsidRPr="00EB5B16">
        <w:rPr>
          <w:lang w:val="en-150"/>
        </w:rPr>
        <w:t>: Consider performing additional tests if the results are inconclusive</w:t>
      </w:r>
      <w:r w:rsidR="00D33F19" w:rsidRPr="00EB5B16">
        <w:rPr>
          <w:lang w:val="en-150"/>
        </w:rPr>
        <w:t>, looping the very same steps while considering what has been learned so far.</w:t>
      </w:r>
    </w:p>
    <w:p w14:paraId="22E49AFB" w14:textId="3F8BD702" w:rsidR="00D33F19" w:rsidRPr="00EB5B16" w:rsidRDefault="00211D40" w:rsidP="00211D40">
      <w:pPr>
        <w:rPr>
          <w:lang w:val="en-150"/>
        </w:rPr>
      </w:pPr>
      <w:r w:rsidRPr="00EB5B16">
        <w:rPr>
          <w:lang w:val="en-150"/>
        </w:rPr>
        <w:t xml:space="preserve">Implementation-wise, the accuracy metrics will be computed with the baseline MS COCO tools available at </w:t>
      </w:r>
      <w:r w:rsidR="00016D8C" w:rsidRPr="00EB5B16">
        <w:rPr>
          <w:lang w:val="en-150"/>
        </w:rPr>
        <w:fldChar w:fldCharType="begin" w:fldLock="1"/>
      </w:r>
      <w:r w:rsidR="00265D76" w:rsidRPr="00EB5B16">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016D8C" w:rsidRPr="00EB5B16">
        <w:rPr>
          <w:lang w:val="en-150"/>
        </w:rPr>
        <w:fldChar w:fldCharType="separate"/>
      </w:r>
      <w:r w:rsidR="00D46F62" w:rsidRPr="00EB5B16">
        <w:rPr>
          <w:noProof/>
          <w:lang w:val="en-150"/>
        </w:rPr>
        <w:t>[19]</w:t>
      </w:r>
      <w:r w:rsidR="00016D8C" w:rsidRPr="00EB5B16">
        <w:rPr>
          <w:lang w:val="en-150"/>
        </w:rPr>
        <w:fldChar w:fldCharType="end"/>
      </w:r>
      <w:r w:rsidRPr="00EB5B16">
        <w:rPr>
          <w:lang w:val="en-150"/>
        </w:rP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77704B3B" w:rsidR="00211D40" w:rsidRPr="00EB5B16" w:rsidRDefault="00211D40" w:rsidP="00211D40">
      <w:pPr>
        <w:rPr>
          <w:lang w:val="en-150"/>
        </w:rPr>
      </w:pPr>
      <w:r w:rsidRPr="00EB5B16">
        <w:rPr>
          <w:lang w:val="en-150"/>
        </w:rPr>
        <w:t xml:space="preserve">Training will be performed both remotely by using cloud-computing services and locally on an available machine, the specs of which appear depicted on </w:t>
      </w:r>
      <w:r w:rsidR="00062AA9">
        <w:rPr>
          <w:lang w:val="en-150"/>
        </w:rPr>
        <w:fldChar w:fldCharType="begin"/>
      </w:r>
      <w:r w:rsidR="00062AA9">
        <w:rPr>
          <w:lang w:val="en-150"/>
        </w:rPr>
        <w:instrText xml:space="preserve"> REF _Ref74523315 \h </w:instrText>
      </w:r>
      <w:r w:rsidR="00062AA9">
        <w:rPr>
          <w:lang w:val="en-150"/>
        </w:rPr>
      </w:r>
      <w:r w:rsidR="00062AA9">
        <w:rPr>
          <w:lang w:val="en-150"/>
        </w:rPr>
        <w:fldChar w:fldCharType="separate"/>
      </w:r>
      <w:r w:rsidR="00452B2C" w:rsidRPr="00EB5B16">
        <w:rPr>
          <w:lang w:val="en-150"/>
        </w:rPr>
        <w:t xml:space="preserve">Figure </w:t>
      </w:r>
      <w:r w:rsidR="00452B2C">
        <w:rPr>
          <w:noProof/>
          <w:lang w:val="en-150"/>
        </w:rPr>
        <w:t>42</w:t>
      </w:r>
      <w:r w:rsidR="00062AA9">
        <w:rPr>
          <w:lang w:val="en-150"/>
        </w:rPr>
        <w:fldChar w:fldCharType="end"/>
      </w:r>
      <w:r w:rsidRPr="00EB5B16">
        <w:rPr>
          <w:lang w:val="en-150"/>
        </w:rPr>
        <w:t xml:space="preserve">. Training, testing and auxiliary data management is almost always performed on Linux operating systems, by using local versions of the official platforms in which the models of interest are published. While other implementations </w:t>
      </w:r>
      <w:r w:rsidR="00FB2F6F" w:rsidRPr="00EB5B16">
        <w:rPr>
          <w:lang w:val="en-150"/>
        </w:rPr>
        <w:t xml:space="preserve">exist </w:t>
      </w:r>
      <w:r w:rsidRPr="00EB5B16">
        <w:rPr>
          <w:lang w:val="en-150"/>
        </w:rPr>
        <w:t xml:space="preserve">on more </w:t>
      </w:r>
      <w:r w:rsidR="00FB2F6F" w:rsidRPr="00EB5B16">
        <w:rPr>
          <w:lang w:val="en-150"/>
        </w:rPr>
        <w:t xml:space="preserve">generalizable </w:t>
      </w:r>
      <w:r w:rsidRPr="00EB5B16">
        <w:rPr>
          <w:lang w:val="en-150"/>
        </w:rPr>
        <w:t>tools</w:t>
      </w:r>
      <w:r w:rsidR="00FB2F6F" w:rsidRPr="00EB5B16">
        <w:rPr>
          <w:lang w:val="en-150"/>
        </w:rPr>
        <w:t xml:space="preserve"> (</w:t>
      </w:r>
      <w:r w:rsidR="00016D8C" w:rsidRPr="00EB5B16">
        <w:rPr>
          <w:lang w:val="en-150"/>
        </w:rPr>
        <w:t>T</w:t>
      </w:r>
      <w:r w:rsidR="00FB2F6F" w:rsidRPr="00EB5B16">
        <w:rPr>
          <w:lang w:val="en-150"/>
        </w:rPr>
        <w:t xml:space="preserve">orch, </w:t>
      </w:r>
      <w:r w:rsidR="00016D8C" w:rsidRPr="00EB5B16">
        <w:rPr>
          <w:lang w:val="en-150"/>
        </w:rPr>
        <w:t>T</w:t>
      </w:r>
      <w:r w:rsidR="00FB2F6F" w:rsidRPr="00EB5B16">
        <w:rPr>
          <w:lang w:val="en-150"/>
        </w:rPr>
        <w:t>ensor</w:t>
      </w:r>
      <w:r w:rsidR="00016D8C" w:rsidRPr="00EB5B16">
        <w:rPr>
          <w:lang w:val="en-150"/>
        </w:rPr>
        <w:t>F</w:t>
      </w:r>
      <w:r w:rsidR="00FB2F6F" w:rsidRPr="00EB5B16">
        <w:rPr>
          <w:lang w:val="en-150"/>
        </w:rPr>
        <w:t>low)</w:t>
      </w:r>
      <w:r w:rsidRPr="00EB5B16">
        <w:rPr>
          <w:lang w:val="en-150"/>
        </w:rPr>
        <w:t>, this work opts for a benchmarking only on trusted official implementations.</w:t>
      </w:r>
    </w:p>
    <w:p w14:paraId="04285C50" w14:textId="344A5F0B" w:rsidR="00D33F19" w:rsidRPr="00EB5B16" w:rsidRDefault="00D33F19" w:rsidP="00D33F19">
      <w:pPr>
        <w:pStyle w:val="Heading2"/>
        <w:rPr>
          <w:lang w:val="en-150"/>
        </w:rPr>
      </w:pPr>
      <w:bookmarkStart w:id="167" w:name="_Toc74572105"/>
      <w:r w:rsidRPr="00EB5B16">
        <w:rPr>
          <w:lang w:val="en-150"/>
        </w:rPr>
        <w:lastRenderedPageBreak/>
        <w:t>Experimental setup</w:t>
      </w:r>
      <w:bookmarkEnd w:id="167"/>
    </w:p>
    <w:p w14:paraId="1DE623A5" w14:textId="1F8CB5C6" w:rsidR="00D33F19" w:rsidRPr="00EB5B16" w:rsidRDefault="00D33F19" w:rsidP="00D33F19">
      <w:pPr>
        <w:pStyle w:val="Heading3"/>
        <w:rPr>
          <w:lang w:val="en-150"/>
        </w:rPr>
      </w:pPr>
      <w:bookmarkStart w:id="168" w:name="_Ref74561812"/>
      <w:bookmarkStart w:id="169" w:name="_Ref74562099"/>
      <w:bookmarkStart w:id="170" w:name="_Toc74572106"/>
      <w:r w:rsidRPr="00EB5B16">
        <w:rPr>
          <w:lang w:val="en-150"/>
        </w:rPr>
        <w:t>Model selection</w:t>
      </w:r>
      <w:bookmarkEnd w:id="168"/>
      <w:bookmarkEnd w:id="169"/>
      <w:bookmarkEnd w:id="170"/>
    </w:p>
    <w:p w14:paraId="7A47F2D0" w14:textId="15113414" w:rsidR="00065CD7" w:rsidRPr="00EB5B16" w:rsidRDefault="008D11CF" w:rsidP="008D11CF">
      <w:pPr>
        <w:rPr>
          <w:lang w:val="en-150"/>
        </w:rPr>
      </w:pPr>
      <w:r w:rsidRPr="00EB5B16">
        <w:rPr>
          <w:lang w:val="en-150"/>
        </w:rPr>
        <w:t xml:space="preserve">The best one-stage object detection models up to date appear plotted in </w:t>
      </w:r>
      <w:r w:rsidR="00062AA9">
        <w:rPr>
          <w:lang w:val="en-150"/>
        </w:rPr>
        <w:fldChar w:fldCharType="begin"/>
      </w:r>
      <w:r w:rsidR="00062AA9">
        <w:rPr>
          <w:lang w:val="en-150"/>
        </w:rPr>
        <w:instrText xml:space="preserve"> REF _Ref74523338 \h </w:instrText>
      </w:r>
      <w:r w:rsidR="00062AA9">
        <w:rPr>
          <w:lang w:val="en-150"/>
        </w:rPr>
      </w:r>
      <w:r w:rsidR="00062AA9">
        <w:rPr>
          <w:lang w:val="en-150"/>
        </w:rPr>
        <w:fldChar w:fldCharType="separate"/>
      </w:r>
      <w:r w:rsidR="00452B2C" w:rsidRPr="00EB5B16">
        <w:rPr>
          <w:lang w:val="en-150"/>
        </w:rPr>
        <w:t xml:space="preserve">Figure </w:t>
      </w:r>
      <w:r w:rsidR="00452B2C">
        <w:rPr>
          <w:noProof/>
          <w:lang w:val="en-150"/>
        </w:rPr>
        <w:t>41</w:t>
      </w:r>
      <w:r w:rsidR="00062AA9">
        <w:rPr>
          <w:lang w:val="en-150"/>
        </w:rPr>
        <w:fldChar w:fldCharType="end"/>
      </w:r>
      <w:r w:rsidRPr="00EB5B16">
        <w:rPr>
          <w:lang w:val="en-150"/>
        </w:rPr>
        <w:t>, in which their speed and accuracy on the MS COCO dataset is compared.</w:t>
      </w:r>
      <w:r w:rsidR="00065CD7" w:rsidRPr="00EB5B16">
        <w:rPr>
          <w:lang w:val="en-150"/>
        </w:rPr>
        <w:t xml:space="preserve"> In </w:t>
      </w:r>
      <w:r w:rsidR="00062AA9">
        <w:rPr>
          <w:lang w:val="en-150"/>
        </w:rPr>
        <w:fldChar w:fldCharType="begin"/>
      </w:r>
      <w:r w:rsidR="00062AA9">
        <w:rPr>
          <w:lang w:val="en-150"/>
        </w:rPr>
        <w:instrText xml:space="preserve"> REF _Ref74523338 \h </w:instrText>
      </w:r>
      <w:r w:rsidR="00062AA9">
        <w:rPr>
          <w:lang w:val="en-150"/>
        </w:rPr>
      </w:r>
      <w:r w:rsidR="00062AA9">
        <w:rPr>
          <w:lang w:val="en-150"/>
        </w:rPr>
        <w:fldChar w:fldCharType="separate"/>
      </w:r>
      <w:r w:rsidR="00452B2C" w:rsidRPr="00EB5B16">
        <w:rPr>
          <w:lang w:val="en-150"/>
        </w:rPr>
        <w:t xml:space="preserve">Figure </w:t>
      </w:r>
      <w:r w:rsidR="00452B2C">
        <w:rPr>
          <w:noProof/>
          <w:lang w:val="en-150"/>
        </w:rPr>
        <w:t>41</w:t>
      </w:r>
      <w:r w:rsidR="00062AA9">
        <w:rPr>
          <w:lang w:val="en-150"/>
        </w:rPr>
        <w:fldChar w:fldCharType="end"/>
      </w:r>
      <w:r w:rsidR="00065CD7" w:rsidRPr="00EB5B16">
        <w:rPr>
          <w:lang w:val="en-150"/>
        </w:rPr>
        <w:t xml:space="preserv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rsidRPr="00EB5B16">
        <w:rPr>
          <w:lang w:val="en-150"/>
        </w:rPr>
        <w:fldChar w:fldCharType="begin" w:fldLock="1"/>
      </w:r>
      <w:r w:rsidR="00265D76" w:rsidRPr="00EB5B16">
        <w:rPr>
          <w:lang w:val="en-150"/>
        </w:rPr>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265D76" w:rsidRPr="00EB5B16">
        <w:rPr>
          <w:rFonts w:ascii="Cambria Math" w:hAnsi="Cambria Math" w:cs="Cambria Math"/>
          <w:lang w:val="en-150"/>
        </w:rPr>
        <w:instrText>∼</w:instrText>
      </w:r>
      <w:r w:rsidR="00265D76" w:rsidRPr="00EB5B16">
        <w:rPr>
          <w:lang w:val="en-150"/>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8], [33], [36]","plainTextFormattedCitation":"[28], [33], [36]","previouslyFormattedCitation":"[28], [33], [36]"},"properties":{"noteIndex":0},"schema":"https://github.com/citation-style-language/schema/raw/master/csl-citation.json"}</w:instrText>
      </w:r>
      <w:r w:rsidR="00107A8D" w:rsidRPr="00EB5B16">
        <w:rPr>
          <w:lang w:val="en-150"/>
        </w:rPr>
        <w:fldChar w:fldCharType="separate"/>
      </w:r>
      <w:r w:rsidR="00D46F62" w:rsidRPr="00EB5B16">
        <w:rPr>
          <w:noProof/>
          <w:lang w:val="en-150"/>
        </w:rPr>
        <w:t>[28], [33], [36]</w:t>
      </w:r>
      <w:r w:rsidR="00107A8D" w:rsidRPr="00EB5B16">
        <w:rPr>
          <w:lang w:val="en-150"/>
        </w:rPr>
        <w:fldChar w:fldCharType="end"/>
      </w:r>
      <w:r w:rsidR="00065CD7" w:rsidRPr="00EB5B16">
        <w:rPr>
          <w:lang w:val="en-150"/>
        </w:rPr>
        <w:t xml:space="preserve">. The numbers shown for each model represent its design baseline input resolution. Big models, such as </w:t>
      </w:r>
      <w:proofErr w:type="spellStart"/>
      <w:r w:rsidR="00065CD7" w:rsidRPr="00EB5B16">
        <w:rPr>
          <w:lang w:val="en-150"/>
        </w:rPr>
        <w:t>EfficientDet</w:t>
      </w:r>
      <w:proofErr w:type="spellEnd"/>
      <w:r w:rsidR="00065CD7" w:rsidRPr="00EB5B16">
        <w:rPr>
          <w:lang w:val="en-150"/>
        </w:rPr>
        <w:t xml:space="preserve">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3AAE2B2B" w:rsidR="008D11CF" w:rsidRPr="00EB5B16" w:rsidRDefault="008D11CF" w:rsidP="00065CD7">
      <w:pPr>
        <w:rPr>
          <w:lang w:val="en-150"/>
        </w:rPr>
      </w:pPr>
      <w:r w:rsidRPr="00EB5B16">
        <w:rPr>
          <w:lang w:val="en-150"/>
        </w:rP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rsidRPr="00EB5B16">
        <w:rPr>
          <w:lang w:val="en-150"/>
        </w:rPr>
        <w:t xml:space="preserve"> low-end GPUs,</w:t>
      </w:r>
      <w:r w:rsidRPr="00EB5B16">
        <w:rPr>
          <w:lang w:val="en-150"/>
        </w:rPr>
        <w:t xml:space="preserve"> </w:t>
      </w:r>
      <w:r w:rsidRPr="00EB5B16">
        <w:rPr>
          <w:i/>
          <w:iCs/>
          <w:lang w:val="en-150"/>
        </w:rPr>
        <w:t>portable</w:t>
      </w:r>
      <w:r w:rsidRPr="00EB5B16">
        <w:rPr>
          <w:lang w:val="en-150"/>
        </w:rPr>
        <w:t xml:space="preserve"> or </w:t>
      </w:r>
      <w:r w:rsidRPr="00EB5B16">
        <w:rPr>
          <w:i/>
          <w:iCs/>
          <w:lang w:val="en-150"/>
        </w:rPr>
        <w:t>tiny models</w:t>
      </w:r>
      <w:r w:rsidRPr="00EB5B16">
        <w:rPr>
          <w:lang w:val="en-150"/>
        </w:rPr>
        <w:t xml:space="preserve"> </w:t>
      </w:r>
      <w:r w:rsidR="00B61493" w:rsidRPr="00EB5B16">
        <w:rPr>
          <w:lang w:val="en-150"/>
        </w:rPr>
        <w:t xml:space="preserve">have also been published through the years, the most relevant of them being also shown in </w:t>
      </w:r>
      <w:r w:rsidR="00062AA9">
        <w:rPr>
          <w:lang w:val="en-150"/>
        </w:rPr>
        <w:fldChar w:fldCharType="begin"/>
      </w:r>
      <w:r w:rsidR="00062AA9">
        <w:rPr>
          <w:lang w:val="en-150"/>
        </w:rPr>
        <w:instrText xml:space="preserve"> REF _Ref74523338 \h </w:instrText>
      </w:r>
      <w:r w:rsidR="00062AA9">
        <w:rPr>
          <w:lang w:val="en-150"/>
        </w:rPr>
      </w:r>
      <w:r w:rsidR="00062AA9">
        <w:rPr>
          <w:lang w:val="en-150"/>
        </w:rPr>
        <w:fldChar w:fldCharType="separate"/>
      </w:r>
      <w:r w:rsidR="00452B2C" w:rsidRPr="00EB5B16">
        <w:rPr>
          <w:lang w:val="en-150"/>
        </w:rPr>
        <w:t xml:space="preserve">Figure </w:t>
      </w:r>
      <w:r w:rsidR="00452B2C">
        <w:rPr>
          <w:noProof/>
          <w:lang w:val="en-150"/>
        </w:rPr>
        <w:t>41</w:t>
      </w:r>
      <w:r w:rsidR="00062AA9">
        <w:rPr>
          <w:lang w:val="en-150"/>
        </w:rPr>
        <w:fldChar w:fldCharType="end"/>
      </w:r>
      <w:r w:rsidR="00B61493" w:rsidRPr="00EB5B16">
        <w:rPr>
          <w:lang w:val="en-150"/>
        </w:rPr>
        <w:t>.</w:t>
      </w:r>
    </w:p>
    <w:p w14:paraId="0930995F" w14:textId="631DB274" w:rsidR="00B61493" w:rsidRPr="00EB5B16" w:rsidRDefault="00B61493" w:rsidP="00B61493">
      <w:pPr>
        <w:rPr>
          <w:lang w:val="en-150"/>
        </w:rPr>
      </w:pPr>
      <w:r w:rsidRPr="00EB5B16">
        <w:rPr>
          <w:lang w:val="en-150"/>
        </w:rPr>
        <w:t xml:space="preserve">Towards choosing the models, as stated, inference speed has been a bigger concern than detection accuracy, because since a live detection is desired, achieving real-time is a relevant matter. The chosen </w:t>
      </w:r>
      <w:r w:rsidR="00065CD7" w:rsidRPr="00EB5B16">
        <w:rPr>
          <w:lang w:val="en-150"/>
        </w:rPr>
        <w:t>models of interest towards performing a benchmarking</w:t>
      </w:r>
      <w:r w:rsidRPr="00EB5B16">
        <w:rPr>
          <w:lang w:val="en-150"/>
        </w:rPr>
        <w:t xml:space="preserve"> are those in </w:t>
      </w:r>
      <w:r w:rsidR="00062AA9">
        <w:rPr>
          <w:lang w:val="en-150"/>
        </w:rPr>
        <w:fldChar w:fldCharType="begin"/>
      </w:r>
      <w:r w:rsidR="00062AA9">
        <w:rPr>
          <w:lang w:val="en-150"/>
        </w:rPr>
        <w:instrText xml:space="preserve"> REF _Ref74523380 \h </w:instrText>
      </w:r>
      <w:r w:rsidR="00062AA9">
        <w:rPr>
          <w:lang w:val="en-150"/>
        </w:rPr>
      </w:r>
      <w:r w:rsidR="00062AA9">
        <w:rPr>
          <w:lang w:val="en-150"/>
        </w:rPr>
        <w:fldChar w:fldCharType="separate"/>
      </w:r>
      <w:r w:rsidR="00452B2C" w:rsidRPr="00EB5B16">
        <w:rPr>
          <w:lang w:val="en-150"/>
        </w:rPr>
        <w:t xml:space="preserve">Table </w:t>
      </w:r>
      <w:r w:rsidR="00452B2C">
        <w:rPr>
          <w:noProof/>
          <w:lang w:val="en-150"/>
        </w:rPr>
        <w:t>3</w:t>
      </w:r>
      <w:r w:rsidR="00062AA9">
        <w:rPr>
          <w:lang w:val="en-150"/>
        </w:rPr>
        <w:fldChar w:fldCharType="end"/>
      </w:r>
      <w:r w:rsidRPr="00EB5B16">
        <w:rPr>
          <w:lang w:val="en-150"/>
        </w:rPr>
        <w:t>, in which each model resolution and implementation platform is also stated.</w:t>
      </w:r>
    </w:p>
    <w:p w14:paraId="13DD50DC" w14:textId="2FD278FE" w:rsidR="00B61493" w:rsidRPr="00EB5B16" w:rsidRDefault="00B61493" w:rsidP="00065CD7">
      <w:pPr>
        <w:spacing w:after="240"/>
        <w:rPr>
          <w:lang w:val="en-150"/>
        </w:rPr>
      </w:pPr>
      <w:r w:rsidRPr="00EB5B16">
        <w:rPr>
          <w:lang w:val="en-150"/>
        </w:rPr>
        <w:t xml:space="preserve">Resolutions are chosen to be </w:t>
      </w:r>
      <w:r w:rsidR="00062AA9">
        <w:rPr>
          <w:lang w:val="en-US"/>
        </w:rPr>
        <w:t>nearby</w:t>
      </w:r>
      <w:r w:rsidRPr="00EB5B16">
        <w:rPr>
          <w:lang w:val="en-150"/>
        </w:rPr>
        <w:t xml:space="preserve"> </w:t>
      </w:r>
      <w:r w:rsidR="00DD458B" w:rsidRPr="00EB5B16">
        <w:rPr>
          <w:lang w:val="en-150"/>
        </w:rPr>
        <w:t xml:space="preserve">for all models </w:t>
      </w:r>
      <w:r w:rsidRPr="00EB5B16">
        <w:rPr>
          <w:lang w:val="en-150"/>
        </w:rP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3F49FC96" w:rsidR="00065CD7" w:rsidRPr="00EB5B16" w:rsidRDefault="0092336A" w:rsidP="00065CD7">
      <w:pPr>
        <w:pStyle w:val="Caption"/>
        <w:spacing w:after="0"/>
        <w:ind w:firstLine="0"/>
        <w:rPr>
          <w:lang w:val="en-150"/>
        </w:rPr>
      </w:pPr>
      <w:bookmarkStart w:id="171" w:name="_Ref74523380"/>
      <w:bookmarkStart w:id="172" w:name="_Toc74572265"/>
      <w:r w:rsidRPr="00EB5B16">
        <w:rPr>
          <w:lang w:val="en-150"/>
        </w:rPr>
        <w:t xml:space="preserve">Table </w:t>
      </w:r>
      <w:r w:rsidRPr="00EB5B16">
        <w:rPr>
          <w:lang w:val="en-150"/>
        </w:rPr>
        <w:fldChar w:fldCharType="begin"/>
      </w:r>
      <w:r w:rsidRPr="00EB5B16">
        <w:rPr>
          <w:lang w:val="en-150"/>
        </w:rPr>
        <w:instrText xml:space="preserve"> SEQ Table \* ARABIC </w:instrText>
      </w:r>
      <w:r w:rsidRPr="00EB5B16">
        <w:rPr>
          <w:lang w:val="en-150"/>
        </w:rPr>
        <w:fldChar w:fldCharType="separate"/>
      </w:r>
      <w:r w:rsidR="00452B2C">
        <w:rPr>
          <w:noProof/>
          <w:lang w:val="en-150"/>
        </w:rPr>
        <w:t>3</w:t>
      </w:r>
      <w:r w:rsidRPr="00EB5B16">
        <w:rPr>
          <w:lang w:val="en-150"/>
        </w:rPr>
        <w:fldChar w:fldCharType="end"/>
      </w:r>
      <w:bookmarkEnd w:id="171"/>
      <w:r w:rsidR="00065CD7" w:rsidRPr="00EB5B16">
        <w:rPr>
          <w:lang w:val="en-150"/>
        </w:rPr>
        <w:t>: Models selected for benchmarking</w:t>
      </w:r>
      <w:bookmarkEnd w:id="172"/>
    </w:p>
    <w:tbl>
      <w:tblPr>
        <w:tblStyle w:val="TableGrid"/>
        <w:tblW w:w="7394" w:type="dxa"/>
        <w:jc w:val="center"/>
        <w:tblLook w:val="04A0" w:firstRow="1" w:lastRow="0" w:firstColumn="1" w:lastColumn="0" w:noHBand="0" w:noVBand="1"/>
      </w:tblPr>
      <w:tblGrid>
        <w:gridCol w:w="2776"/>
        <w:gridCol w:w="2694"/>
        <w:gridCol w:w="1924"/>
      </w:tblGrid>
      <w:tr w:rsidR="00065CD7" w:rsidRPr="00EB5B16" w14:paraId="755AC769" w14:textId="77777777" w:rsidTr="00FB2F6F">
        <w:trPr>
          <w:trHeight w:val="567"/>
          <w:jc w:val="center"/>
        </w:trPr>
        <w:tc>
          <w:tcPr>
            <w:tcW w:w="2776" w:type="dxa"/>
            <w:vAlign w:val="center"/>
          </w:tcPr>
          <w:p w14:paraId="2C03083A" w14:textId="77777777" w:rsidR="00065CD7" w:rsidRPr="00EB5B16" w:rsidRDefault="00065CD7" w:rsidP="006C73EB">
            <w:pPr>
              <w:pStyle w:val="ListParagraph"/>
              <w:ind w:left="0" w:firstLine="0"/>
              <w:jc w:val="left"/>
              <w:rPr>
                <w:b/>
                <w:lang w:val="en-150"/>
              </w:rPr>
            </w:pPr>
            <w:r w:rsidRPr="00EB5B16">
              <w:rPr>
                <w:b/>
                <w:lang w:val="en-150"/>
              </w:rPr>
              <w:t>Model</w:t>
            </w:r>
          </w:p>
        </w:tc>
        <w:tc>
          <w:tcPr>
            <w:tcW w:w="2694" w:type="dxa"/>
            <w:vAlign w:val="center"/>
          </w:tcPr>
          <w:p w14:paraId="0B5F5877" w14:textId="77777777" w:rsidR="00065CD7" w:rsidRPr="00EB5B16" w:rsidRDefault="00065CD7" w:rsidP="006C73EB">
            <w:pPr>
              <w:pStyle w:val="ListParagraph"/>
              <w:ind w:left="0" w:firstLine="0"/>
              <w:jc w:val="left"/>
              <w:rPr>
                <w:b/>
                <w:lang w:val="en-150"/>
              </w:rPr>
            </w:pPr>
            <w:r w:rsidRPr="00EB5B16">
              <w:rPr>
                <w:b/>
                <w:lang w:val="en-150"/>
              </w:rPr>
              <w:t>Platform</w:t>
            </w:r>
          </w:p>
        </w:tc>
        <w:tc>
          <w:tcPr>
            <w:tcW w:w="1924" w:type="dxa"/>
            <w:vAlign w:val="center"/>
          </w:tcPr>
          <w:p w14:paraId="63D173F7" w14:textId="77777777" w:rsidR="00065CD7" w:rsidRPr="00EB5B16" w:rsidRDefault="00065CD7" w:rsidP="006C73EB">
            <w:pPr>
              <w:pStyle w:val="ListParagraph"/>
              <w:ind w:left="0" w:firstLine="0"/>
              <w:jc w:val="left"/>
              <w:rPr>
                <w:b/>
                <w:lang w:val="en-150"/>
              </w:rPr>
            </w:pPr>
            <w:r w:rsidRPr="00EB5B16">
              <w:rPr>
                <w:b/>
                <w:lang w:val="en-150"/>
              </w:rPr>
              <w:t>Network size</w:t>
            </w:r>
          </w:p>
        </w:tc>
      </w:tr>
      <w:tr w:rsidR="00065CD7" w:rsidRPr="00EB5B16" w14:paraId="6B39045D" w14:textId="77777777" w:rsidTr="00FB2F6F">
        <w:trPr>
          <w:trHeight w:val="567"/>
          <w:jc w:val="center"/>
        </w:trPr>
        <w:tc>
          <w:tcPr>
            <w:tcW w:w="2776" w:type="dxa"/>
            <w:vAlign w:val="center"/>
          </w:tcPr>
          <w:p w14:paraId="36A0EA93" w14:textId="77777777" w:rsidR="00065CD7" w:rsidRPr="00EB5B16" w:rsidRDefault="00065CD7" w:rsidP="006C73EB">
            <w:pPr>
              <w:pStyle w:val="ListParagraph"/>
              <w:ind w:left="0" w:firstLine="0"/>
              <w:jc w:val="left"/>
              <w:rPr>
                <w:lang w:val="en-150"/>
              </w:rPr>
            </w:pPr>
            <w:r w:rsidRPr="00EB5B16">
              <w:rPr>
                <w:lang w:val="en-150"/>
              </w:rPr>
              <w:t>yolov4-tiny</w:t>
            </w:r>
          </w:p>
        </w:tc>
        <w:tc>
          <w:tcPr>
            <w:tcW w:w="2694" w:type="dxa"/>
            <w:vAlign w:val="center"/>
          </w:tcPr>
          <w:p w14:paraId="5653E4BD" w14:textId="77777777" w:rsidR="00065CD7" w:rsidRPr="00EB5B16" w:rsidRDefault="00065CD7" w:rsidP="006C73EB">
            <w:pPr>
              <w:pStyle w:val="ListParagraph"/>
              <w:ind w:left="0" w:firstLine="0"/>
              <w:jc w:val="left"/>
              <w:rPr>
                <w:lang w:val="en-150"/>
              </w:rPr>
            </w:pPr>
            <w:r w:rsidRPr="00EB5B16">
              <w:rPr>
                <w:lang w:val="en-150"/>
              </w:rPr>
              <w:t>darknet</w:t>
            </w:r>
          </w:p>
        </w:tc>
        <w:tc>
          <w:tcPr>
            <w:tcW w:w="1924" w:type="dxa"/>
            <w:vAlign w:val="center"/>
          </w:tcPr>
          <w:p w14:paraId="6B7B109B" w14:textId="77777777" w:rsidR="00065CD7" w:rsidRPr="00EB5B16" w:rsidRDefault="00065CD7" w:rsidP="006C73EB">
            <w:pPr>
              <w:pStyle w:val="ListParagraph"/>
              <w:ind w:left="0" w:firstLine="0"/>
              <w:jc w:val="left"/>
              <w:rPr>
                <w:lang w:val="en-150"/>
              </w:rPr>
            </w:pPr>
            <w:r w:rsidRPr="00EB5B16">
              <w:rPr>
                <w:lang w:val="en-150"/>
              </w:rPr>
              <w:t>416x416</w:t>
            </w:r>
          </w:p>
        </w:tc>
      </w:tr>
      <w:tr w:rsidR="00065CD7" w:rsidRPr="00EB5B16" w14:paraId="490E567C" w14:textId="77777777" w:rsidTr="00FB2F6F">
        <w:trPr>
          <w:trHeight w:val="567"/>
          <w:jc w:val="center"/>
        </w:trPr>
        <w:tc>
          <w:tcPr>
            <w:tcW w:w="2776" w:type="dxa"/>
            <w:vAlign w:val="center"/>
          </w:tcPr>
          <w:p w14:paraId="05695FF2" w14:textId="77777777" w:rsidR="00065CD7" w:rsidRPr="00EB5B16" w:rsidRDefault="00065CD7" w:rsidP="006C73EB">
            <w:pPr>
              <w:pStyle w:val="ListParagraph"/>
              <w:ind w:left="0" w:firstLine="0"/>
              <w:jc w:val="left"/>
              <w:rPr>
                <w:lang w:val="en-150"/>
              </w:rPr>
            </w:pPr>
            <w:r w:rsidRPr="00EB5B16">
              <w:rPr>
                <w:lang w:val="en-150"/>
              </w:rPr>
              <w:t>yolov4-tiny-3l</w:t>
            </w:r>
          </w:p>
        </w:tc>
        <w:tc>
          <w:tcPr>
            <w:tcW w:w="2694" w:type="dxa"/>
            <w:vAlign w:val="center"/>
          </w:tcPr>
          <w:p w14:paraId="369279A4" w14:textId="77777777" w:rsidR="00065CD7" w:rsidRPr="00EB5B16" w:rsidRDefault="00065CD7" w:rsidP="006C73EB">
            <w:pPr>
              <w:pStyle w:val="ListParagraph"/>
              <w:ind w:left="0" w:firstLine="0"/>
              <w:jc w:val="left"/>
              <w:rPr>
                <w:lang w:val="en-150"/>
              </w:rPr>
            </w:pPr>
            <w:r w:rsidRPr="00EB5B16">
              <w:rPr>
                <w:lang w:val="en-150"/>
              </w:rPr>
              <w:t>darknet</w:t>
            </w:r>
          </w:p>
        </w:tc>
        <w:tc>
          <w:tcPr>
            <w:tcW w:w="1924" w:type="dxa"/>
            <w:vAlign w:val="center"/>
          </w:tcPr>
          <w:p w14:paraId="2C51614B" w14:textId="77777777" w:rsidR="00065CD7" w:rsidRPr="00EB5B16" w:rsidRDefault="00065CD7" w:rsidP="006C73EB">
            <w:pPr>
              <w:pStyle w:val="ListParagraph"/>
              <w:ind w:left="0" w:firstLine="0"/>
              <w:jc w:val="left"/>
              <w:rPr>
                <w:lang w:val="en-150"/>
              </w:rPr>
            </w:pPr>
            <w:r w:rsidRPr="00EB5B16">
              <w:rPr>
                <w:lang w:val="en-150"/>
              </w:rPr>
              <w:t>416x416</w:t>
            </w:r>
          </w:p>
        </w:tc>
      </w:tr>
      <w:tr w:rsidR="00065CD7" w:rsidRPr="00EB5B16" w14:paraId="7AB6BA77" w14:textId="77777777" w:rsidTr="00FB2F6F">
        <w:trPr>
          <w:trHeight w:val="567"/>
          <w:jc w:val="center"/>
        </w:trPr>
        <w:tc>
          <w:tcPr>
            <w:tcW w:w="2776" w:type="dxa"/>
            <w:vAlign w:val="center"/>
          </w:tcPr>
          <w:p w14:paraId="46189D87" w14:textId="77777777" w:rsidR="00065CD7" w:rsidRPr="00EB5B16" w:rsidRDefault="00065CD7" w:rsidP="006C73EB">
            <w:pPr>
              <w:pStyle w:val="ListParagraph"/>
              <w:ind w:left="0" w:firstLine="0"/>
              <w:jc w:val="left"/>
              <w:rPr>
                <w:lang w:val="en-150"/>
              </w:rPr>
            </w:pPr>
            <w:r w:rsidRPr="00EB5B16">
              <w:rPr>
                <w:lang w:val="en-150"/>
              </w:rPr>
              <w:t>yolov4</w:t>
            </w:r>
          </w:p>
        </w:tc>
        <w:tc>
          <w:tcPr>
            <w:tcW w:w="2694" w:type="dxa"/>
            <w:vAlign w:val="center"/>
          </w:tcPr>
          <w:p w14:paraId="39600CA6" w14:textId="77777777" w:rsidR="00065CD7" w:rsidRPr="00EB5B16" w:rsidRDefault="00065CD7" w:rsidP="006C73EB">
            <w:pPr>
              <w:pStyle w:val="ListParagraph"/>
              <w:ind w:left="0" w:firstLine="0"/>
              <w:jc w:val="left"/>
              <w:rPr>
                <w:lang w:val="en-150"/>
              </w:rPr>
            </w:pPr>
            <w:r w:rsidRPr="00EB5B16">
              <w:rPr>
                <w:lang w:val="en-150"/>
              </w:rPr>
              <w:t>darknet</w:t>
            </w:r>
          </w:p>
        </w:tc>
        <w:tc>
          <w:tcPr>
            <w:tcW w:w="1924" w:type="dxa"/>
            <w:vAlign w:val="center"/>
          </w:tcPr>
          <w:p w14:paraId="34D21685" w14:textId="77777777" w:rsidR="00065CD7" w:rsidRPr="00EB5B16" w:rsidRDefault="00065CD7" w:rsidP="006C73EB">
            <w:pPr>
              <w:pStyle w:val="ListParagraph"/>
              <w:ind w:left="0" w:firstLine="0"/>
              <w:jc w:val="left"/>
              <w:rPr>
                <w:lang w:val="en-150"/>
              </w:rPr>
            </w:pPr>
            <w:r w:rsidRPr="00EB5B16">
              <w:rPr>
                <w:lang w:val="en-150"/>
              </w:rPr>
              <w:t>416x416</w:t>
            </w:r>
          </w:p>
        </w:tc>
      </w:tr>
      <w:tr w:rsidR="00065CD7" w:rsidRPr="00EB5B16" w14:paraId="44CFC392" w14:textId="77777777" w:rsidTr="00FB2F6F">
        <w:trPr>
          <w:trHeight w:val="567"/>
          <w:jc w:val="center"/>
        </w:trPr>
        <w:tc>
          <w:tcPr>
            <w:tcW w:w="2776" w:type="dxa"/>
            <w:vAlign w:val="center"/>
          </w:tcPr>
          <w:p w14:paraId="4F1C5261" w14:textId="77777777" w:rsidR="00065CD7" w:rsidRPr="00EB5B16" w:rsidRDefault="00065CD7" w:rsidP="006C73EB">
            <w:pPr>
              <w:pStyle w:val="ListParagraph"/>
              <w:ind w:left="0" w:firstLine="0"/>
              <w:jc w:val="left"/>
              <w:rPr>
                <w:lang w:val="en-150"/>
              </w:rPr>
            </w:pPr>
            <w:r w:rsidRPr="00EB5B16">
              <w:rPr>
                <w:lang w:val="en-150"/>
              </w:rPr>
              <w:t>yolov4-csp</w:t>
            </w:r>
          </w:p>
        </w:tc>
        <w:tc>
          <w:tcPr>
            <w:tcW w:w="2694" w:type="dxa"/>
            <w:vAlign w:val="center"/>
          </w:tcPr>
          <w:p w14:paraId="0C91237D" w14:textId="77777777" w:rsidR="00065CD7" w:rsidRPr="00EB5B16" w:rsidRDefault="00065CD7" w:rsidP="006C73EB">
            <w:pPr>
              <w:pStyle w:val="ListParagraph"/>
              <w:ind w:left="0" w:firstLine="0"/>
              <w:jc w:val="left"/>
              <w:rPr>
                <w:lang w:val="en-150"/>
              </w:rPr>
            </w:pPr>
            <w:r w:rsidRPr="00EB5B16">
              <w:rPr>
                <w:lang w:val="en-150"/>
              </w:rPr>
              <w:t>darknet</w:t>
            </w:r>
          </w:p>
        </w:tc>
        <w:tc>
          <w:tcPr>
            <w:tcW w:w="1924" w:type="dxa"/>
            <w:vAlign w:val="center"/>
          </w:tcPr>
          <w:p w14:paraId="370B3A7E" w14:textId="77777777" w:rsidR="00065CD7" w:rsidRPr="00EB5B16" w:rsidRDefault="00065CD7" w:rsidP="006C73EB">
            <w:pPr>
              <w:pStyle w:val="ListParagraph"/>
              <w:ind w:left="0" w:firstLine="0"/>
              <w:jc w:val="left"/>
              <w:rPr>
                <w:lang w:val="en-150"/>
              </w:rPr>
            </w:pPr>
            <w:r w:rsidRPr="00EB5B16">
              <w:rPr>
                <w:lang w:val="en-150"/>
              </w:rPr>
              <w:t>512x512</w:t>
            </w:r>
          </w:p>
        </w:tc>
      </w:tr>
      <w:tr w:rsidR="00065CD7" w:rsidRPr="00EB5B16" w14:paraId="2BA77B4D" w14:textId="77777777" w:rsidTr="00FB2F6F">
        <w:trPr>
          <w:trHeight w:val="567"/>
          <w:jc w:val="center"/>
        </w:trPr>
        <w:tc>
          <w:tcPr>
            <w:tcW w:w="2776" w:type="dxa"/>
            <w:vAlign w:val="center"/>
          </w:tcPr>
          <w:p w14:paraId="718EA309" w14:textId="77777777" w:rsidR="00065CD7" w:rsidRPr="00EB5B16" w:rsidRDefault="00065CD7" w:rsidP="006C73EB">
            <w:pPr>
              <w:pStyle w:val="ListParagraph"/>
              <w:ind w:left="0" w:firstLine="0"/>
              <w:jc w:val="left"/>
              <w:rPr>
                <w:lang w:val="en-150"/>
              </w:rPr>
            </w:pPr>
            <w:r w:rsidRPr="00EB5B16">
              <w:rPr>
                <w:lang w:val="en-150"/>
              </w:rPr>
              <w:t>yolov4x-mish</w:t>
            </w:r>
          </w:p>
        </w:tc>
        <w:tc>
          <w:tcPr>
            <w:tcW w:w="2694" w:type="dxa"/>
            <w:vAlign w:val="center"/>
          </w:tcPr>
          <w:p w14:paraId="081178CC" w14:textId="77777777" w:rsidR="00065CD7" w:rsidRPr="00EB5B16" w:rsidRDefault="00065CD7" w:rsidP="006C73EB">
            <w:pPr>
              <w:pStyle w:val="ListParagraph"/>
              <w:ind w:left="0" w:firstLine="0"/>
              <w:jc w:val="left"/>
              <w:rPr>
                <w:lang w:val="en-150"/>
              </w:rPr>
            </w:pPr>
            <w:r w:rsidRPr="00EB5B16">
              <w:rPr>
                <w:lang w:val="en-150"/>
              </w:rPr>
              <w:t>darknet</w:t>
            </w:r>
          </w:p>
        </w:tc>
        <w:tc>
          <w:tcPr>
            <w:tcW w:w="1924" w:type="dxa"/>
            <w:vAlign w:val="center"/>
          </w:tcPr>
          <w:p w14:paraId="2153EC93" w14:textId="77777777" w:rsidR="00065CD7" w:rsidRPr="00EB5B16" w:rsidRDefault="00065CD7" w:rsidP="006C73EB">
            <w:pPr>
              <w:pStyle w:val="ListParagraph"/>
              <w:ind w:left="0" w:firstLine="0"/>
              <w:jc w:val="left"/>
              <w:rPr>
                <w:lang w:val="en-150"/>
              </w:rPr>
            </w:pPr>
            <w:r w:rsidRPr="00EB5B16">
              <w:rPr>
                <w:lang w:val="en-150"/>
              </w:rPr>
              <w:t>640x640</w:t>
            </w:r>
          </w:p>
        </w:tc>
      </w:tr>
      <w:tr w:rsidR="00065CD7" w:rsidRPr="00EB5B16" w14:paraId="1092862A" w14:textId="77777777" w:rsidTr="00FB2F6F">
        <w:trPr>
          <w:trHeight w:val="567"/>
          <w:jc w:val="center"/>
        </w:trPr>
        <w:tc>
          <w:tcPr>
            <w:tcW w:w="2776" w:type="dxa"/>
            <w:vAlign w:val="center"/>
          </w:tcPr>
          <w:p w14:paraId="5331FFC7" w14:textId="77777777" w:rsidR="00065CD7" w:rsidRPr="00EB5B16" w:rsidRDefault="00065CD7" w:rsidP="006C73EB">
            <w:pPr>
              <w:pStyle w:val="ListParagraph"/>
              <w:ind w:left="0" w:firstLine="0"/>
              <w:jc w:val="left"/>
              <w:rPr>
                <w:lang w:val="en-150"/>
              </w:rPr>
            </w:pPr>
            <w:r w:rsidRPr="00EB5B16">
              <w:rPr>
                <w:lang w:val="en-150"/>
              </w:rPr>
              <w:t>efficientdet-d0</w:t>
            </w:r>
          </w:p>
        </w:tc>
        <w:tc>
          <w:tcPr>
            <w:tcW w:w="2694" w:type="dxa"/>
            <w:vAlign w:val="center"/>
          </w:tcPr>
          <w:p w14:paraId="402E6815" w14:textId="77777777" w:rsidR="00065CD7" w:rsidRPr="00EB5B16" w:rsidRDefault="00065CD7" w:rsidP="006C73EB">
            <w:pPr>
              <w:pStyle w:val="ListParagraph"/>
              <w:ind w:left="0" w:firstLine="0"/>
              <w:jc w:val="left"/>
              <w:rPr>
                <w:lang w:val="en-150"/>
              </w:rPr>
            </w:pPr>
            <w:r w:rsidRPr="00EB5B16">
              <w:rPr>
                <w:lang w:val="en-150"/>
              </w:rPr>
              <w:t>google-</w:t>
            </w:r>
            <w:proofErr w:type="spellStart"/>
            <w:r w:rsidRPr="00EB5B16">
              <w:rPr>
                <w:lang w:val="en-150"/>
              </w:rPr>
              <w:t>automl</w:t>
            </w:r>
            <w:proofErr w:type="spellEnd"/>
          </w:p>
        </w:tc>
        <w:tc>
          <w:tcPr>
            <w:tcW w:w="1924" w:type="dxa"/>
            <w:vAlign w:val="center"/>
          </w:tcPr>
          <w:p w14:paraId="4F5BD1F5" w14:textId="77777777" w:rsidR="00065CD7" w:rsidRPr="00EB5B16" w:rsidRDefault="00065CD7" w:rsidP="006C73EB">
            <w:pPr>
              <w:pStyle w:val="ListParagraph"/>
              <w:ind w:left="0" w:firstLine="0"/>
              <w:jc w:val="left"/>
              <w:rPr>
                <w:lang w:val="en-150"/>
              </w:rPr>
            </w:pPr>
            <w:r w:rsidRPr="00EB5B16">
              <w:rPr>
                <w:lang w:val="en-150"/>
              </w:rPr>
              <w:t>512x512</w:t>
            </w:r>
          </w:p>
        </w:tc>
      </w:tr>
      <w:tr w:rsidR="00065CD7" w:rsidRPr="00EB5B16" w14:paraId="5F4C5613" w14:textId="77777777" w:rsidTr="00FB2F6F">
        <w:trPr>
          <w:trHeight w:val="567"/>
          <w:jc w:val="center"/>
        </w:trPr>
        <w:tc>
          <w:tcPr>
            <w:tcW w:w="2776" w:type="dxa"/>
            <w:vAlign w:val="center"/>
          </w:tcPr>
          <w:p w14:paraId="6031AAC9" w14:textId="77777777" w:rsidR="00065CD7" w:rsidRPr="00EB5B16" w:rsidRDefault="00065CD7" w:rsidP="006C73EB">
            <w:pPr>
              <w:pStyle w:val="ListParagraph"/>
              <w:ind w:left="0" w:firstLine="0"/>
              <w:jc w:val="left"/>
              <w:rPr>
                <w:lang w:val="en-150"/>
              </w:rPr>
            </w:pPr>
            <w:r w:rsidRPr="00EB5B16">
              <w:rPr>
                <w:lang w:val="en-150"/>
              </w:rPr>
              <w:t>efficientdet-d1</w:t>
            </w:r>
          </w:p>
        </w:tc>
        <w:tc>
          <w:tcPr>
            <w:tcW w:w="2694" w:type="dxa"/>
            <w:vAlign w:val="center"/>
          </w:tcPr>
          <w:p w14:paraId="6C71BD54" w14:textId="77777777" w:rsidR="00065CD7" w:rsidRPr="00EB5B16" w:rsidRDefault="00065CD7" w:rsidP="006C73EB">
            <w:pPr>
              <w:pStyle w:val="ListParagraph"/>
              <w:ind w:left="0" w:firstLine="0"/>
              <w:jc w:val="left"/>
              <w:rPr>
                <w:lang w:val="en-150"/>
              </w:rPr>
            </w:pPr>
            <w:r w:rsidRPr="00EB5B16">
              <w:rPr>
                <w:lang w:val="en-150"/>
              </w:rPr>
              <w:t>google-</w:t>
            </w:r>
            <w:proofErr w:type="spellStart"/>
            <w:r w:rsidRPr="00EB5B16">
              <w:rPr>
                <w:lang w:val="en-150"/>
              </w:rPr>
              <w:t>automl</w:t>
            </w:r>
            <w:proofErr w:type="spellEnd"/>
          </w:p>
        </w:tc>
        <w:tc>
          <w:tcPr>
            <w:tcW w:w="1924" w:type="dxa"/>
            <w:vAlign w:val="center"/>
          </w:tcPr>
          <w:p w14:paraId="62793753" w14:textId="77777777" w:rsidR="00065CD7" w:rsidRPr="00EB5B16" w:rsidRDefault="00065CD7" w:rsidP="006C73EB">
            <w:pPr>
              <w:pStyle w:val="ListParagraph"/>
              <w:ind w:left="0" w:firstLine="0"/>
              <w:jc w:val="left"/>
              <w:rPr>
                <w:lang w:val="en-150"/>
              </w:rPr>
            </w:pPr>
            <w:r w:rsidRPr="00EB5B16">
              <w:rPr>
                <w:lang w:val="en-150"/>
              </w:rPr>
              <w:t>640x640</w:t>
            </w:r>
          </w:p>
        </w:tc>
      </w:tr>
    </w:tbl>
    <w:p w14:paraId="371DF9F2" w14:textId="2A7D475B" w:rsidR="00B433AE" w:rsidRPr="00EB5B16" w:rsidRDefault="00B433AE" w:rsidP="00B61493">
      <w:pPr>
        <w:ind w:firstLine="0"/>
        <w:jc w:val="center"/>
        <w:rPr>
          <w:lang w:val="en-150"/>
        </w:rPr>
      </w:pPr>
      <w:r w:rsidRPr="00EB5B16">
        <w:rPr>
          <w:noProof/>
          <w:lang w:val="en-150"/>
        </w:rPr>
        <w:lastRenderedPageBreak/>
        <w:drawing>
          <wp:inline distT="0" distB="0" distL="0" distR="0" wp14:anchorId="33F58815" wp14:editId="143CA2DC">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6B30E9BB" w:rsidR="00B433AE" w:rsidRPr="00EB5B16" w:rsidRDefault="00DD688C" w:rsidP="00B433AE">
      <w:pPr>
        <w:pStyle w:val="Caption"/>
        <w:spacing w:after="0"/>
        <w:ind w:firstLine="0"/>
        <w:rPr>
          <w:lang w:val="en-150"/>
        </w:rPr>
      </w:pPr>
      <w:bookmarkStart w:id="173" w:name="_Ref74523338"/>
      <w:bookmarkStart w:id="174" w:name="_Toc7457221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1</w:t>
      </w:r>
      <w:r w:rsidRPr="00EB5B16">
        <w:rPr>
          <w:lang w:val="en-150"/>
        </w:rPr>
        <w:fldChar w:fldCharType="end"/>
      </w:r>
      <w:bookmarkEnd w:id="173"/>
      <w:r w:rsidR="00B433AE" w:rsidRPr="00EB5B16">
        <w:rPr>
          <w:lang w:val="en-150"/>
        </w:rPr>
        <w:t>: State-of-the-art object detection models on the MS COCO dataset.</w:t>
      </w:r>
      <w:bookmarkEnd w:id="174"/>
    </w:p>
    <w:p w14:paraId="4BE0AA25" w14:textId="54C5EA18" w:rsidR="00B433AE" w:rsidRPr="00EB5B16" w:rsidRDefault="00B433AE" w:rsidP="00B433AE">
      <w:pPr>
        <w:pStyle w:val="Caption"/>
        <w:ind w:firstLine="0"/>
        <w:rPr>
          <w:lang w:val="en-150"/>
        </w:rPr>
      </w:pPr>
      <w:r w:rsidRPr="00EB5B16">
        <w:rPr>
          <w:lang w:val="en-150"/>
        </w:rPr>
        <w:t xml:space="preserve">Source: </w:t>
      </w:r>
      <w:r w:rsidR="00DD458B" w:rsidRPr="00EB5B16">
        <w:rPr>
          <w:lang w:val="en-150"/>
        </w:rPr>
        <w:fldChar w:fldCharType="begin" w:fldLock="1"/>
      </w:r>
      <w:r w:rsidR="00265D76" w:rsidRPr="00EB5B16">
        <w:rPr>
          <w:lang w:val="en-150"/>
        </w:rPr>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265D76" w:rsidRPr="00EB5B16">
        <w:rPr>
          <w:rFonts w:ascii="Cambria Math" w:hAnsi="Cambria Math" w:cs="Cambria Math"/>
          <w:lang w:val="en-150"/>
        </w:rPr>
        <w:instrText>∼</w:instrText>
      </w:r>
      <w:r w:rsidR="00265D76" w:rsidRPr="00EB5B16">
        <w:rPr>
          <w:lang w:val="en-150"/>
        </w:rPr>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4], [36]","plainTextFormattedCitation":"[34], [36]","previouslyFormattedCitation":"[34], [36]"},"properties":{"noteIndex":0},"schema":"https://github.com/citation-style-language/schema/raw/master/csl-citation.json"}</w:instrText>
      </w:r>
      <w:r w:rsidR="00DD458B" w:rsidRPr="00EB5B16">
        <w:rPr>
          <w:lang w:val="en-150"/>
        </w:rPr>
        <w:fldChar w:fldCharType="separate"/>
      </w:r>
      <w:r w:rsidR="00D46F62" w:rsidRPr="00EB5B16">
        <w:rPr>
          <w:b w:val="0"/>
          <w:noProof/>
          <w:lang w:val="en-150"/>
        </w:rPr>
        <w:t>[34], [36]</w:t>
      </w:r>
      <w:r w:rsidR="00DD458B" w:rsidRPr="00EB5B16">
        <w:rPr>
          <w:lang w:val="en-150"/>
        </w:rPr>
        <w:fldChar w:fldCharType="end"/>
      </w:r>
    </w:p>
    <w:p w14:paraId="7198814A" w14:textId="7A368B7A" w:rsidR="00B61493" w:rsidRPr="00EB5B16" w:rsidRDefault="00B61493" w:rsidP="00B61493">
      <w:pPr>
        <w:rPr>
          <w:lang w:val="en-150"/>
        </w:rPr>
      </w:pPr>
      <w:r w:rsidRPr="00EB5B16">
        <w:rPr>
          <w:lang w:val="en-150"/>
        </w:rPr>
        <w:t>Regarding implementation platforms, there are two different tools involved:</w:t>
      </w:r>
    </w:p>
    <w:p w14:paraId="6F381FFD" w14:textId="6B0EEAAD" w:rsidR="006C73EB" w:rsidRPr="00EB5B16" w:rsidRDefault="00B61493" w:rsidP="00EB693E">
      <w:pPr>
        <w:pStyle w:val="ListParagraph"/>
        <w:numPr>
          <w:ilvl w:val="0"/>
          <w:numId w:val="73"/>
        </w:numPr>
        <w:spacing w:after="240"/>
        <w:rPr>
          <w:lang w:val="en-150"/>
        </w:rPr>
      </w:pPr>
      <w:r w:rsidRPr="00EB5B16">
        <w:rPr>
          <w:lang w:val="en-150"/>
        </w:rPr>
        <w:t xml:space="preserve">Darknet: Which is the official </w:t>
      </w:r>
      <w:r w:rsidR="000867EF" w:rsidRPr="00EB5B16">
        <w:rPr>
          <w:lang w:val="en-150"/>
        </w:rPr>
        <w:t xml:space="preserve">publishing platform for YOLO models. Originally developed by Joseph Redmon </w:t>
      </w:r>
      <w:r w:rsidR="00DD458B" w:rsidRPr="00EB5B16">
        <w:rPr>
          <w:lang w:val="en-150"/>
        </w:rPr>
        <w:fldChar w:fldCharType="begin" w:fldLock="1"/>
      </w:r>
      <w:r w:rsidR="00265D76" w:rsidRPr="00EB5B16">
        <w:rPr>
          <w:lang w:val="en-150"/>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6]","plainTextFormattedCitation":"[26]","previouslyFormattedCitation":"[26]"},"properties":{"noteIndex":0},"schema":"https://github.com/citation-style-language/schema/raw/master/csl-citation.json"}</w:instrText>
      </w:r>
      <w:r w:rsidR="00DD458B" w:rsidRPr="00EB5B16">
        <w:rPr>
          <w:lang w:val="en-150"/>
        </w:rPr>
        <w:fldChar w:fldCharType="separate"/>
      </w:r>
      <w:r w:rsidR="00D46F62" w:rsidRPr="00EB5B16">
        <w:rPr>
          <w:noProof/>
          <w:lang w:val="en-150"/>
        </w:rPr>
        <w:t>[26]</w:t>
      </w:r>
      <w:r w:rsidR="00DD458B" w:rsidRPr="00EB5B16">
        <w:rPr>
          <w:lang w:val="en-150"/>
        </w:rPr>
        <w:fldChar w:fldCharType="end"/>
      </w:r>
      <w:r w:rsidR="000867EF" w:rsidRPr="00EB5B16">
        <w:rPr>
          <w:lang w:val="en-150"/>
        </w:rPr>
        <w:t xml:space="preserve">, this work will use Alexey </w:t>
      </w:r>
      <w:proofErr w:type="spellStart"/>
      <w:r w:rsidR="000867EF" w:rsidRPr="00EB5B16">
        <w:rPr>
          <w:lang w:val="en-150"/>
        </w:rPr>
        <w:t>Bochkovskiy’s</w:t>
      </w:r>
      <w:proofErr w:type="spellEnd"/>
      <w:r w:rsidR="000867EF" w:rsidRPr="00EB5B16">
        <w:rPr>
          <w:lang w:val="en-150"/>
        </w:rPr>
        <w:t xml:space="preserve"> fork, available at </w:t>
      </w:r>
      <w:r w:rsidR="00DD458B" w:rsidRPr="00EB5B16">
        <w:rPr>
          <w:lang w:val="en-150"/>
        </w:rPr>
        <w:fldChar w:fldCharType="begin" w:fldLock="1"/>
      </w:r>
      <w:r w:rsidR="00265D76"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lang w:val="en-150"/>
        </w:rPr>
        <w:fldChar w:fldCharType="separate"/>
      </w:r>
      <w:r w:rsidR="00D46F62" w:rsidRPr="00EB5B16">
        <w:rPr>
          <w:noProof/>
          <w:lang w:val="en-150"/>
        </w:rPr>
        <w:t>[34]</w:t>
      </w:r>
      <w:r w:rsidR="00DD458B" w:rsidRPr="00EB5B16">
        <w:rPr>
          <w:lang w:val="en-150"/>
        </w:rPr>
        <w:fldChar w:fldCharType="end"/>
      </w:r>
      <w:r w:rsidR="000867EF" w:rsidRPr="00EB5B16">
        <w:rPr>
          <w:lang w:val="en-150"/>
        </w:rPr>
        <w:t xml:space="preserve">. Darknet is an open-source library written in C and CUDA. </w:t>
      </w:r>
      <w:r w:rsidR="006C73EB" w:rsidRPr="00EB5B16">
        <w:rPr>
          <w:lang w:val="en-150"/>
        </w:rPr>
        <w:t>Source</w:t>
      </w:r>
      <w:r w:rsidR="000867EF" w:rsidRPr="00EB5B16">
        <w:rPr>
          <w:lang w:val="en-150"/>
        </w:rPr>
        <w:t xml:space="preserve"> </w:t>
      </w:r>
      <w:r w:rsidR="006C73EB" w:rsidRPr="00EB5B16">
        <w:rPr>
          <w:lang w:val="en-150"/>
        </w:rPr>
        <w:t xml:space="preserve">is </w:t>
      </w:r>
      <w:r w:rsidR="000867EF" w:rsidRPr="00EB5B16">
        <w:rPr>
          <w:lang w:val="en-150"/>
        </w:rPr>
        <w:t xml:space="preserve">available at </w:t>
      </w:r>
      <w:r w:rsidR="000867EF" w:rsidRPr="00EB5B16">
        <w:rPr>
          <w:rFonts w:ascii="Consolas" w:hAnsi="Consolas"/>
          <w:lang w:val="en-150"/>
        </w:rPr>
        <w:t>https://github.com/AlexeyAB/darknet.</w:t>
      </w:r>
    </w:p>
    <w:p w14:paraId="36904BAC" w14:textId="5CE7DB8E" w:rsidR="00B61493" w:rsidRPr="00EB5B16" w:rsidRDefault="00B61493" w:rsidP="00EB693E">
      <w:pPr>
        <w:pStyle w:val="ListParagraph"/>
        <w:numPr>
          <w:ilvl w:val="0"/>
          <w:numId w:val="73"/>
        </w:numPr>
        <w:spacing w:after="240"/>
        <w:rPr>
          <w:lang w:val="en-150"/>
        </w:rPr>
      </w:pPr>
      <w:r w:rsidRPr="00EB5B16">
        <w:rPr>
          <w:lang w:val="en-150"/>
        </w:rPr>
        <w:t>Google-</w:t>
      </w:r>
      <w:proofErr w:type="spellStart"/>
      <w:r w:rsidRPr="00EB5B16">
        <w:rPr>
          <w:lang w:val="en-150"/>
        </w:rPr>
        <w:t>automl</w:t>
      </w:r>
      <w:proofErr w:type="spellEnd"/>
      <w:r w:rsidRPr="00EB5B16">
        <w:rPr>
          <w:lang w:val="en-150"/>
        </w:rPr>
        <w:t>:</w:t>
      </w:r>
      <w:r w:rsidR="000867EF" w:rsidRPr="00EB5B16">
        <w:rPr>
          <w:lang w:val="en-150"/>
        </w:rPr>
        <w:t xml:space="preserve"> Which is the </w:t>
      </w:r>
      <w:r w:rsidR="00E96900" w:rsidRPr="00EB5B16">
        <w:rPr>
          <w:lang w:val="en-150"/>
        </w:rPr>
        <w:t xml:space="preserve">name of the repository holding the official </w:t>
      </w:r>
      <w:r w:rsidR="000867EF" w:rsidRPr="00EB5B16">
        <w:rPr>
          <w:lang w:val="en-150"/>
        </w:rPr>
        <w:t xml:space="preserve">published implementation of </w:t>
      </w:r>
      <w:proofErr w:type="spellStart"/>
      <w:r w:rsidR="00E96900" w:rsidRPr="00EB5B16">
        <w:rPr>
          <w:lang w:val="en-150"/>
        </w:rPr>
        <w:t>EfficientDet</w:t>
      </w:r>
      <w:proofErr w:type="spellEnd"/>
      <w:r w:rsidR="00E96900" w:rsidRPr="00EB5B16">
        <w:rPr>
          <w:lang w:val="en-150"/>
        </w:rPr>
        <w:t xml:space="preserve"> models, written in a series of high-level Python scripts calling TensorFlow source code. </w:t>
      </w:r>
      <w:r w:rsidR="006C73EB" w:rsidRPr="00EB5B16">
        <w:rPr>
          <w:lang w:val="en-150"/>
        </w:rPr>
        <w:t xml:space="preserve">Code </w:t>
      </w:r>
      <w:r w:rsidR="00E96900" w:rsidRPr="00EB5B16">
        <w:rPr>
          <w:lang w:val="en-150"/>
        </w:rPr>
        <w:t xml:space="preserve">is available at </w:t>
      </w:r>
      <w:r w:rsidR="000867EF" w:rsidRPr="00EB5B16">
        <w:rPr>
          <w:rFonts w:ascii="Consolas" w:hAnsi="Consolas"/>
          <w:lang w:val="en-150"/>
        </w:rPr>
        <w:t>https://github.com/google/automl</w:t>
      </w:r>
      <w:r w:rsidR="00E96900" w:rsidRPr="00EB5B16">
        <w:rPr>
          <w:rFonts w:ascii="Consolas" w:hAnsi="Consolas"/>
          <w:lang w:val="en-150"/>
        </w:rPr>
        <w:t>.</w:t>
      </w:r>
    </w:p>
    <w:p w14:paraId="437713AF" w14:textId="4B6FDD6F" w:rsidR="00D33F19" w:rsidRPr="00EB5B16" w:rsidRDefault="00D33F19" w:rsidP="00D33F19">
      <w:pPr>
        <w:pStyle w:val="Heading3"/>
        <w:rPr>
          <w:lang w:val="en-150"/>
        </w:rPr>
      </w:pPr>
      <w:bookmarkStart w:id="175" w:name="_Toc74572107"/>
      <w:r w:rsidRPr="00EB5B16">
        <w:rPr>
          <w:lang w:val="en-150"/>
        </w:rPr>
        <w:lastRenderedPageBreak/>
        <w:t>Practical insights on darknet</w:t>
      </w:r>
      <w:bookmarkEnd w:id="175"/>
    </w:p>
    <w:p w14:paraId="56CA0730" w14:textId="617A3EF2" w:rsidR="006C73EB" w:rsidRPr="00EB5B16" w:rsidRDefault="006C73EB" w:rsidP="006C73EB">
      <w:pPr>
        <w:rPr>
          <w:lang w:val="en-150"/>
        </w:rPr>
      </w:pPr>
      <w:r w:rsidRPr="00EB5B16">
        <w:rPr>
          <w:lang w:val="en-150"/>
        </w:rPr>
        <w:t xml:space="preserve">The official implementations of YOLOv4 and most of its variations run on Darknet, which is a fast, open source neural network framework written in C and CUDA </w:t>
      </w:r>
      <w:r w:rsidR="00DD458B" w:rsidRPr="00EB5B16">
        <w:rPr>
          <w:lang w:val="en-150"/>
        </w:rPr>
        <w:fldChar w:fldCharType="begin" w:fldLock="1"/>
      </w:r>
      <w:r w:rsidR="00265D76" w:rsidRPr="00EB5B16">
        <w:rPr>
          <w:lang w:val="en-150"/>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6]","plainTextFormattedCitation":"[26]","previouslyFormattedCitation":"[26]"},"properties":{"noteIndex":0},"schema":"https://github.com/citation-style-language/schema/raw/master/csl-citation.json"}</w:instrText>
      </w:r>
      <w:r w:rsidR="00DD458B" w:rsidRPr="00EB5B16">
        <w:rPr>
          <w:lang w:val="en-150"/>
        </w:rPr>
        <w:fldChar w:fldCharType="separate"/>
      </w:r>
      <w:r w:rsidR="00D46F62" w:rsidRPr="00EB5B16">
        <w:rPr>
          <w:noProof/>
          <w:lang w:val="en-150"/>
        </w:rPr>
        <w:t>[26]</w:t>
      </w:r>
      <w:r w:rsidR="00DD458B" w:rsidRPr="00EB5B16">
        <w:rPr>
          <w:lang w:val="en-150"/>
        </w:rPr>
        <w:fldChar w:fldCharType="end"/>
      </w:r>
      <w:r w:rsidRPr="00EB5B16">
        <w:rPr>
          <w:lang w:val="en-150"/>
        </w:rPr>
        <w:t xml:space="preserve">. Darknet is easily imported and built from its </w:t>
      </w:r>
      <w:proofErr w:type="spellStart"/>
      <w:r w:rsidRPr="00EB5B16">
        <w:rPr>
          <w:lang w:val="en-150"/>
        </w:rPr>
        <w:t>github</w:t>
      </w:r>
      <w:proofErr w:type="spellEnd"/>
      <w:r w:rsidRPr="00EB5B16">
        <w:rPr>
          <w:lang w:val="en-150"/>
        </w:rPr>
        <w:t xml:space="preserve"> source </w:t>
      </w:r>
      <w:r w:rsidR="00DD458B" w:rsidRPr="00EB5B16">
        <w:rPr>
          <w:lang w:val="en-150"/>
        </w:rPr>
        <w:fldChar w:fldCharType="begin" w:fldLock="1"/>
      </w:r>
      <w:r w:rsidR="00265D76"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lang w:val="en-150"/>
        </w:rPr>
        <w:fldChar w:fldCharType="separate"/>
      </w:r>
      <w:r w:rsidR="00D46F62" w:rsidRPr="00EB5B16">
        <w:rPr>
          <w:noProof/>
          <w:lang w:val="en-150"/>
        </w:rPr>
        <w:t>[34]</w:t>
      </w:r>
      <w:r w:rsidR="00DD458B" w:rsidRPr="00EB5B16">
        <w:rPr>
          <w:lang w:val="en-150"/>
        </w:rPr>
        <w:fldChar w:fldCharType="end"/>
      </w:r>
      <w:r w:rsidRPr="00EB5B16">
        <w:rPr>
          <w:lang w:val="en-150"/>
        </w:rPr>
        <w:t xml:space="preserve"> and holds the official implementation of YOLOv4, as well as some other models both from the YOLO family and not. The tutorial at </w:t>
      </w:r>
      <w:r w:rsidR="00DD458B" w:rsidRPr="00EB5B16">
        <w:rPr>
          <w:lang w:val="en-150"/>
        </w:rPr>
        <w:fldChar w:fldCharType="begin" w:fldLock="1"/>
      </w:r>
      <w:r w:rsidR="00597972" w:rsidRPr="00EB5B16">
        <w:rPr>
          <w:lang w:val="en-150"/>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DD458B" w:rsidRPr="00EB5B16">
        <w:rPr>
          <w:lang w:val="en-150"/>
        </w:rPr>
        <w:fldChar w:fldCharType="separate"/>
      </w:r>
      <w:r w:rsidR="00597972" w:rsidRPr="00EB5B16">
        <w:rPr>
          <w:noProof/>
          <w:lang w:val="en-150"/>
        </w:rPr>
        <w:t>[50]</w:t>
      </w:r>
      <w:r w:rsidR="00DD458B" w:rsidRPr="00EB5B16">
        <w:rPr>
          <w:lang w:val="en-150"/>
        </w:rPr>
        <w:fldChar w:fldCharType="end"/>
      </w:r>
      <w:r w:rsidRPr="00EB5B16">
        <w:rPr>
          <w:lang w:val="en-150"/>
        </w:rPr>
        <w:t xml:space="preserve"> was used to get acquainted with YOLOv4 implementation in Darknet. While running the tutorial on a </w:t>
      </w:r>
      <w:proofErr w:type="spellStart"/>
      <w:r w:rsidRPr="00EB5B16">
        <w:rPr>
          <w:lang w:val="en-150"/>
        </w:rPr>
        <w:t>colab</w:t>
      </w:r>
      <w:proofErr w:type="spellEnd"/>
      <w:r w:rsidRPr="00EB5B16">
        <w:rPr>
          <w:lang w:val="en-150"/>
        </w:rPr>
        <w:t xml:space="preserve"> notebook is straightforward, using Darknet on a local machine will require a proper installation of CUDA and CUDNN to be able to perform GPU-accelerated computations. </w:t>
      </w:r>
    </w:p>
    <w:p w14:paraId="03B5FFB7" w14:textId="671FFAC3" w:rsidR="006C73EB" w:rsidRPr="00EB5B16" w:rsidRDefault="006C73EB" w:rsidP="006C73EB">
      <w:pPr>
        <w:rPr>
          <w:lang w:val="en-150"/>
        </w:rPr>
      </w:pPr>
      <w:r w:rsidRPr="00EB5B16">
        <w:rPr>
          <w:lang w:val="en-150"/>
        </w:rPr>
        <w:t>A neural network model in darknet is composed of the following files, with which one can perform inference on some data without requiring additional assets:</w:t>
      </w:r>
    </w:p>
    <w:p w14:paraId="0A32F934" w14:textId="0DBA542E" w:rsidR="006C73EB" w:rsidRPr="00EB5B16" w:rsidRDefault="006C73EB" w:rsidP="00EB693E">
      <w:pPr>
        <w:pStyle w:val="ListParagraph"/>
        <w:numPr>
          <w:ilvl w:val="0"/>
          <w:numId w:val="74"/>
        </w:numPr>
        <w:tabs>
          <w:tab w:val="left" w:pos="3544"/>
        </w:tabs>
        <w:spacing w:after="240"/>
        <w:rPr>
          <w:lang w:val="en-150"/>
        </w:rPr>
      </w:pPr>
      <w:r w:rsidRPr="00EB5B16">
        <w:rPr>
          <w:lang w:val="en-150"/>
        </w:rPr>
        <w:t xml:space="preserve">Configuration file or </w:t>
      </w:r>
      <w:proofErr w:type="spellStart"/>
      <w:r w:rsidRPr="00EB5B16">
        <w:rPr>
          <w:i/>
          <w:iCs/>
          <w:lang w:val="en-150"/>
        </w:rPr>
        <w:t>cfg</w:t>
      </w:r>
      <w:proofErr w:type="spellEnd"/>
      <w:r w:rsidR="00430542" w:rsidRPr="00EB5B16">
        <w:rPr>
          <w:i/>
          <w:iCs/>
          <w:lang w:val="en-150"/>
        </w:rPr>
        <w:tab/>
      </w:r>
      <w:r w:rsidRPr="00EB5B16">
        <w:rPr>
          <w:lang w:val="en-150"/>
        </w:rPr>
        <w:t>: A text file defining the architecture of a given network.</w:t>
      </w:r>
    </w:p>
    <w:p w14:paraId="5157FCF0" w14:textId="403C1166" w:rsidR="006C73EB" w:rsidRPr="00EB5B16" w:rsidRDefault="006C73EB" w:rsidP="00EB693E">
      <w:pPr>
        <w:pStyle w:val="ListParagraph"/>
        <w:numPr>
          <w:ilvl w:val="0"/>
          <w:numId w:val="74"/>
        </w:numPr>
        <w:tabs>
          <w:tab w:val="left" w:pos="3544"/>
        </w:tabs>
        <w:spacing w:after="240"/>
        <w:rPr>
          <w:lang w:val="en-150"/>
        </w:rPr>
      </w:pPr>
      <w:r w:rsidRPr="00EB5B16">
        <w:rPr>
          <w:lang w:val="en-150"/>
        </w:rPr>
        <w:t xml:space="preserve">Weights file or </w:t>
      </w:r>
      <w:r w:rsidRPr="00EB5B16">
        <w:rPr>
          <w:i/>
          <w:iCs/>
          <w:lang w:val="en-150"/>
        </w:rPr>
        <w:t>weights</w:t>
      </w:r>
      <w:r w:rsidR="00430542" w:rsidRPr="00EB5B16">
        <w:rPr>
          <w:i/>
          <w:iCs/>
          <w:lang w:val="en-150"/>
        </w:rPr>
        <w:tab/>
      </w:r>
      <w:r w:rsidRPr="00EB5B16">
        <w:rPr>
          <w:lang w:val="en-150"/>
        </w:rPr>
        <w:t>:</w:t>
      </w:r>
      <w:r w:rsidRPr="00EB5B16">
        <w:rPr>
          <w:i/>
          <w:iCs/>
          <w:lang w:val="en-150"/>
        </w:rPr>
        <w:t xml:space="preserve"> </w:t>
      </w:r>
      <w:r w:rsidRPr="00EB5B16">
        <w:rPr>
          <w:lang w:val="en-150"/>
        </w:rPr>
        <w:t>A binary file containing the network’s trained weights.</w:t>
      </w:r>
    </w:p>
    <w:p w14:paraId="225E08D0" w14:textId="4BB37BF8" w:rsidR="006C73EB" w:rsidRPr="00EB5B16" w:rsidRDefault="006C73EB" w:rsidP="006C73EB">
      <w:pPr>
        <w:rPr>
          <w:lang w:val="en-150"/>
        </w:rPr>
      </w:pPr>
      <w:r w:rsidRPr="00EB5B16">
        <w:rPr>
          <w:lang w:val="en-150"/>
        </w:rPr>
        <w:t>For the training of object detection models, the following assets are used:</w:t>
      </w:r>
    </w:p>
    <w:p w14:paraId="3FA7C404" w14:textId="262D7DF7" w:rsidR="006C73EB" w:rsidRPr="00EB5B16" w:rsidRDefault="006C73EB" w:rsidP="00EB693E">
      <w:pPr>
        <w:pStyle w:val="ListParagraph"/>
        <w:numPr>
          <w:ilvl w:val="0"/>
          <w:numId w:val="74"/>
        </w:numPr>
        <w:tabs>
          <w:tab w:val="left" w:pos="3544"/>
        </w:tabs>
        <w:spacing w:after="240"/>
        <w:rPr>
          <w:lang w:val="en-150"/>
        </w:rPr>
      </w:pPr>
      <w:r w:rsidRPr="00EB5B16">
        <w:rPr>
          <w:lang w:val="en-150"/>
        </w:rPr>
        <w:t xml:space="preserve">Configuration file or </w:t>
      </w:r>
      <w:proofErr w:type="spellStart"/>
      <w:r w:rsidRPr="00EB5B16">
        <w:rPr>
          <w:i/>
          <w:iCs/>
          <w:lang w:val="en-150"/>
        </w:rPr>
        <w:t>cfg</w:t>
      </w:r>
      <w:proofErr w:type="spellEnd"/>
      <w:r w:rsidRPr="00EB5B16">
        <w:rPr>
          <w:i/>
          <w:iCs/>
          <w:lang w:val="en-150"/>
        </w:rPr>
        <w:tab/>
      </w:r>
      <w:r w:rsidRPr="00EB5B16">
        <w:rPr>
          <w:lang w:val="en-150"/>
        </w:rPr>
        <w:t>: A text file defining the architecture of a given network.</w:t>
      </w:r>
    </w:p>
    <w:p w14:paraId="12DF485C" w14:textId="3A462D05" w:rsidR="006C73EB" w:rsidRPr="00EB5B16" w:rsidRDefault="006C73EB" w:rsidP="00EB693E">
      <w:pPr>
        <w:pStyle w:val="ListParagraph"/>
        <w:numPr>
          <w:ilvl w:val="0"/>
          <w:numId w:val="74"/>
        </w:numPr>
        <w:tabs>
          <w:tab w:val="left" w:pos="3544"/>
        </w:tabs>
        <w:spacing w:after="240"/>
        <w:rPr>
          <w:lang w:val="en-150"/>
        </w:rPr>
      </w:pPr>
      <w:r w:rsidRPr="00EB5B16">
        <w:rPr>
          <w:lang w:val="en-150"/>
        </w:rPr>
        <w:t xml:space="preserve">Weights file or </w:t>
      </w:r>
      <w:r w:rsidRPr="00EB5B16">
        <w:rPr>
          <w:i/>
          <w:iCs/>
          <w:lang w:val="en-150"/>
        </w:rPr>
        <w:t>weights</w:t>
      </w:r>
      <w:r w:rsidRPr="00EB5B16">
        <w:rPr>
          <w:i/>
          <w:iCs/>
          <w:lang w:val="en-150"/>
        </w:rPr>
        <w:tab/>
      </w:r>
      <w:r w:rsidRPr="00EB5B16">
        <w:rPr>
          <w:lang w:val="en-150"/>
        </w:rPr>
        <w:t>: A binary file optionally containing pretrained weights.</w:t>
      </w:r>
    </w:p>
    <w:p w14:paraId="17AE85ED" w14:textId="03F1A314" w:rsidR="006C73EB" w:rsidRPr="00EB5B16" w:rsidRDefault="006C73EB" w:rsidP="00EB693E">
      <w:pPr>
        <w:pStyle w:val="ListParagraph"/>
        <w:numPr>
          <w:ilvl w:val="0"/>
          <w:numId w:val="74"/>
        </w:numPr>
        <w:tabs>
          <w:tab w:val="left" w:pos="3544"/>
        </w:tabs>
        <w:spacing w:after="240"/>
        <w:rPr>
          <w:lang w:val="en-150"/>
        </w:rPr>
      </w:pPr>
      <w:r w:rsidRPr="00EB5B16">
        <w:rPr>
          <w:lang w:val="en-150"/>
        </w:rPr>
        <w:t>Train and validation data</w:t>
      </w:r>
      <w:r w:rsidRPr="00EB5B16">
        <w:rPr>
          <w:lang w:val="en-150"/>
        </w:rPr>
        <w:tab/>
        <w:t xml:space="preserve">: Folder with annotated pictures, as shown in </w:t>
      </w:r>
      <w:r w:rsidR="00715EC0">
        <w:rPr>
          <w:lang w:val="en-US"/>
        </w:rPr>
        <w:t xml:space="preserve">Section </w:t>
      </w:r>
      <w:r w:rsidR="00715EC0">
        <w:rPr>
          <w:lang w:val="en-150"/>
        </w:rPr>
        <w:fldChar w:fldCharType="begin"/>
      </w:r>
      <w:r w:rsidR="00715EC0">
        <w:rPr>
          <w:lang w:val="en-150"/>
        </w:rPr>
        <w:instrText xml:space="preserve"> REF _Ref74561833 \n \h </w:instrText>
      </w:r>
      <w:r w:rsidR="00715EC0">
        <w:rPr>
          <w:lang w:val="en-150"/>
        </w:rPr>
      </w:r>
      <w:r w:rsidR="00715EC0">
        <w:rPr>
          <w:lang w:val="en-150"/>
        </w:rPr>
        <w:fldChar w:fldCharType="separate"/>
      </w:r>
      <w:r w:rsidR="00452B2C">
        <w:rPr>
          <w:lang w:val="en-150"/>
        </w:rPr>
        <w:t>3.1.2</w:t>
      </w:r>
      <w:r w:rsidR="00715EC0">
        <w:rPr>
          <w:lang w:val="en-150"/>
        </w:rPr>
        <w:fldChar w:fldCharType="end"/>
      </w:r>
      <w:r w:rsidRPr="00EB5B16">
        <w:rPr>
          <w:lang w:val="en-150"/>
        </w:rPr>
        <w:t>.</w:t>
      </w:r>
    </w:p>
    <w:p w14:paraId="5C1A359B" w14:textId="7E4403F2" w:rsidR="00430542" w:rsidRPr="00EB5B16" w:rsidRDefault="00430542" w:rsidP="00EB693E">
      <w:pPr>
        <w:pStyle w:val="ListParagraph"/>
        <w:numPr>
          <w:ilvl w:val="0"/>
          <w:numId w:val="74"/>
        </w:numPr>
        <w:tabs>
          <w:tab w:val="left" w:pos="3544"/>
        </w:tabs>
        <w:spacing w:after="240"/>
        <w:rPr>
          <w:lang w:val="en-150"/>
        </w:rPr>
      </w:pPr>
      <w:r w:rsidRPr="00EB5B16">
        <w:rPr>
          <w:i/>
          <w:iCs/>
          <w:lang w:val="en-150"/>
        </w:rPr>
        <w:t>backup</w:t>
      </w:r>
      <w:r w:rsidRPr="00EB5B16">
        <w:rPr>
          <w:lang w:val="en-150"/>
        </w:rPr>
        <w:t xml:space="preserve"> directory</w:t>
      </w:r>
      <w:r w:rsidRPr="00EB5B16">
        <w:rPr>
          <w:lang w:val="en-150"/>
        </w:rPr>
        <w:tab/>
        <w:t>: Empty directory where training output will be stored.</w:t>
      </w:r>
    </w:p>
    <w:p w14:paraId="693177F7" w14:textId="39FC9EFA" w:rsidR="006C73EB" w:rsidRPr="00EB5B16" w:rsidRDefault="006C73EB" w:rsidP="00EB693E">
      <w:pPr>
        <w:pStyle w:val="ListParagraph"/>
        <w:numPr>
          <w:ilvl w:val="0"/>
          <w:numId w:val="74"/>
        </w:numPr>
        <w:tabs>
          <w:tab w:val="left" w:pos="3544"/>
        </w:tabs>
        <w:spacing w:after="240"/>
        <w:rPr>
          <w:lang w:val="en-150"/>
        </w:rPr>
      </w:pPr>
      <w:r w:rsidRPr="00EB5B16">
        <w:rPr>
          <w:i/>
          <w:iCs/>
          <w:lang w:val="en-150"/>
        </w:rPr>
        <w:t>train.txt, valid.txt</w:t>
      </w:r>
      <w:r w:rsidRPr="00EB5B16">
        <w:rPr>
          <w:i/>
          <w:iCs/>
          <w:lang w:val="en-150"/>
        </w:rPr>
        <w:tab/>
      </w:r>
      <w:r w:rsidRPr="00EB5B16">
        <w:rPr>
          <w:lang w:val="en-150"/>
        </w:rPr>
        <w:t>:</w:t>
      </w:r>
      <w:r w:rsidR="00430542" w:rsidRPr="00EB5B16">
        <w:rPr>
          <w:lang w:val="en-150"/>
        </w:rPr>
        <w:t xml:space="preserve"> </w:t>
      </w:r>
      <w:r w:rsidRPr="00EB5B16">
        <w:rPr>
          <w:lang w:val="en-150"/>
        </w:rPr>
        <w:t xml:space="preserve">Text files indicating the path to each </w:t>
      </w:r>
      <w:r w:rsidR="00430542" w:rsidRPr="00EB5B16">
        <w:rPr>
          <w:lang w:val="en-150"/>
        </w:rPr>
        <w:t>data sample</w:t>
      </w:r>
      <w:r w:rsidRPr="00EB5B16">
        <w:rPr>
          <w:lang w:val="en-150"/>
        </w:rPr>
        <w:t>.</w:t>
      </w:r>
    </w:p>
    <w:p w14:paraId="6B14F9E8" w14:textId="36C4E8B2" w:rsidR="006C73EB" w:rsidRPr="00EB5B16" w:rsidRDefault="006C73EB" w:rsidP="00EB693E">
      <w:pPr>
        <w:pStyle w:val="ListParagraph"/>
        <w:numPr>
          <w:ilvl w:val="0"/>
          <w:numId w:val="74"/>
        </w:numPr>
        <w:tabs>
          <w:tab w:val="left" w:pos="3544"/>
        </w:tabs>
        <w:spacing w:after="240"/>
        <w:rPr>
          <w:lang w:val="en-150"/>
        </w:rPr>
      </w:pPr>
      <w:proofErr w:type="spellStart"/>
      <w:r w:rsidRPr="00EB5B16">
        <w:rPr>
          <w:i/>
          <w:iCs/>
          <w:lang w:val="en-150"/>
        </w:rPr>
        <w:t>obj.names</w:t>
      </w:r>
      <w:proofErr w:type="spellEnd"/>
      <w:r w:rsidRPr="00EB5B16">
        <w:rPr>
          <w:i/>
          <w:iCs/>
          <w:lang w:val="en-150"/>
        </w:rPr>
        <w:t xml:space="preserve"> </w:t>
      </w:r>
      <w:r w:rsidRPr="00EB5B16">
        <w:rPr>
          <w:lang w:val="en-150"/>
        </w:rPr>
        <w:t>file</w:t>
      </w:r>
      <w:r w:rsidR="00430542" w:rsidRPr="00EB5B16">
        <w:rPr>
          <w:lang w:val="en-150"/>
        </w:rPr>
        <w:tab/>
      </w:r>
      <w:r w:rsidRPr="00EB5B16">
        <w:rPr>
          <w:lang w:val="en-150"/>
        </w:rPr>
        <w:t xml:space="preserve">: </w:t>
      </w:r>
      <w:r w:rsidR="00430542" w:rsidRPr="00EB5B16">
        <w:rPr>
          <w:lang w:val="en-150"/>
        </w:rPr>
        <w:t>T</w:t>
      </w:r>
      <w:r w:rsidRPr="00EB5B16">
        <w:rPr>
          <w:lang w:val="en-150"/>
        </w:rPr>
        <w:t xml:space="preserve">ext file </w:t>
      </w:r>
      <w:r w:rsidR="00430542" w:rsidRPr="00EB5B16">
        <w:rPr>
          <w:lang w:val="en-150"/>
        </w:rPr>
        <w:t>with</w:t>
      </w:r>
      <w:r w:rsidRPr="00EB5B16">
        <w:rPr>
          <w:lang w:val="en-150"/>
        </w:rPr>
        <w:t xml:space="preserve"> the name</w:t>
      </w:r>
      <w:r w:rsidR="00430542" w:rsidRPr="00EB5B16">
        <w:rPr>
          <w:lang w:val="en-150"/>
        </w:rPr>
        <w:t xml:space="preserve">s </w:t>
      </w:r>
      <w:r w:rsidRPr="00EB5B16">
        <w:rPr>
          <w:lang w:val="en-150"/>
        </w:rPr>
        <w:t>of each prediction category.</w:t>
      </w:r>
    </w:p>
    <w:p w14:paraId="137118CA" w14:textId="3B1FBFBE" w:rsidR="006C73EB" w:rsidRPr="00EB5B16" w:rsidRDefault="006C73EB" w:rsidP="00EB693E">
      <w:pPr>
        <w:pStyle w:val="ListParagraph"/>
        <w:numPr>
          <w:ilvl w:val="0"/>
          <w:numId w:val="74"/>
        </w:numPr>
        <w:tabs>
          <w:tab w:val="left" w:pos="3544"/>
        </w:tabs>
        <w:spacing w:after="240"/>
        <w:rPr>
          <w:lang w:val="en-150"/>
        </w:rPr>
      </w:pPr>
      <w:proofErr w:type="spellStart"/>
      <w:r w:rsidRPr="00EB5B16">
        <w:rPr>
          <w:i/>
          <w:iCs/>
          <w:lang w:val="en-150"/>
        </w:rPr>
        <w:t>obj.data</w:t>
      </w:r>
      <w:proofErr w:type="spellEnd"/>
      <w:r w:rsidRPr="00EB5B16">
        <w:rPr>
          <w:i/>
          <w:iCs/>
          <w:lang w:val="en-150"/>
        </w:rPr>
        <w:t xml:space="preserve"> </w:t>
      </w:r>
      <w:r w:rsidRPr="00EB5B16">
        <w:rPr>
          <w:lang w:val="en-150"/>
        </w:rPr>
        <w:t>file</w:t>
      </w:r>
      <w:r w:rsidR="00430542" w:rsidRPr="00EB5B16">
        <w:rPr>
          <w:lang w:val="en-150"/>
        </w:rPr>
        <w:tab/>
      </w:r>
      <w:r w:rsidRPr="00EB5B16">
        <w:rPr>
          <w:lang w:val="en-150"/>
        </w:rPr>
        <w:t>: A text file with paths to all the other assets.</w:t>
      </w:r>
    </w:p>
    <w:p w14:paraId="7407B594" w14:textId="5C7910CD" w:rsidR="00D63EB2" w:rsidRPr="00EB5B16" w:rsidRDefault="00430542" w:rsidP="00430542">
      <w:pPr>
        <w:rPr>
          <w:lang w:val="en-150"/>
        </w:rPr>
      </w:pPr>
      <w:r w:rsidRPr="00EB5B16">
        <w:rPr>
          <w:lang w:val="en-150"/>
        </w:rPr>
        <w:t xml:space="preserve">Note that all the previous assets but the weights are case-specific. The configuration file must be modified so that the architecture is properly designed for the number of categories to be predicted </w:t>
      </w:r>
      <w:r w:rsidR="00DD458B" w:rsidRPr="00EB5B16">
        <w:rPr>
          <w:lang w:val="en-150"/>
        </w:rPr>
        <w:fldChar w:fldCharType="begin" w:fldLock="1"/>
      </w:r>
      <w:r w:rsidR="00597972" w:rsidRPr="00EB5B16">
        <w:rPr>
          <w:lang w:val="en-150"/>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DD458B" w:rsidRPr="00EB5B16">
        <w:rPr>
          <w:lang w:val="en-150"/>
        </w:rPr>
        <w:fldChar w:fldCharType="separate"/>
      </w:r>
      <w:r w:rsidR="00597972" w:rsidRPr="00EB5B16">
        <w:rPr>
          <w:noProof/>
          <w:lang w:val="en-150"/>
        </w:rPr>
        <w:t>[50]</w:t>
      </w:r>
      <w:r w:rsidR="00DD458B" w:rsidRPr="00EB5B16">
        <w:rPr>
          <w:lang w:val="en-150"/>
        </w:rPr>
        <w:fldChar w:fldCharType="end"/>
      </w:r>
      <w:r w:rsidRPr="00EB5B16">
        <w:rPr>
          <w:lang w:val="en-150"/>
        </w:rPr>
        <w:t>. During training, darknet will generate a series of files in the backup folder. These files include updated intermediate weights that will be overwritten as training progresses</w:t>
      </w:r>
      <w:r w:rsidR="005212A9" w:rsidRPr="00EB5B16">
        <w:rPr>
          <w:lang w:val="en-150"/>
        </w:rPr>
        <w:t xml:space="preserve"> or </w:t>
      </w:r>
      <w:r w:rsidR="005212A9" w:rsidRPr="00EB5B16">
        <w:rPr>
          <w:i/>
          <w:iCs/>
          <w:lang w:val="en-150"/>
        </w:rPr>
        <w:t>checkpoints</w:t>
      </w:r>
      <w:r w:rsidR="005212A9" w:rsidRPr="00EB5B16">
        <w:rPr>
          <w:lang w:val="en-150"/>
        </w:rPr>
        <w:t>, so that it is</w:t>
      </w:r>
      <w:r w:rsidRPr="00EB5B16">
        <w:rPr>
          <w:lang w:val="en-150"/>
        </w:rPr>
        <w:t xml:space="preserve"> possible to resume the training if the machine crashes</w:t>
      </w:r>
      <w:r w:rsidR="005212A9" w:rsidRPr="00EB5B16">
        <w:rPr>
          <w:lang w:val="en-150"/>
        </w:rPr>
        <w:t xml:space="preserve">, as well as a </w:t>
      </w:r>
      <w:proofErr w:type="spellStart"/>
      <w:r w:rsidR="005212A9" w:rsidRPr="00EB5B16">
        <w:rPr>
          <w:i/>
          <w:iCs/>
          <w:lang w:val="en-150"/>
        </w:rPr>
        <w:t>best.weights</w:t>
      </w:r>
      <w:proofErr w:type="spellEnd"/>
      <w:r w:rsidR="005212A9" w:rsidRPr="00EB5B16">
        <w:rPr>
          <w:lang w:val="en-150"/>
        </w:rPr>
        <w:t xml:space="preserve"> file that will always store the checkpoint with the best performance on the validation set, which is computed at the end of every epoch. </w:t>
      </w:r>
      <w:r w:rsidR="00D63EB2" w:rsidRPr="00EB5B16">
        <w:rPr>
          <w:lang w:val="en-150"/>
        </w:rPr>
        <w:t xml:space="preserve">This means that the </w:t>
      </w:r>
      <w:proofErr w:type="spellStart"/>
      <w:r w:rsidR="00D63EB2" w:rsidRPr="00EB5B16">
        <w:rPr>
          <w:i/>
          <w:iCs/>
          <w:lang w:val="en-150"/>
        </w:rPr>
        <w:t>best.weights</w:t>
      </w:r>
      <w:proofErr w:type="spellEnd"/>
      <w:r w:rsidR="00D63EB2" w:rsidRPr="00EB5B16">
        <w:rPr>
          <w:i/>
          <w:iCs/>
          <w:lang w:val="en-150"/>
        </w:rPr>
        <w:t xml:space="preserve"> </w:t>
      </w:r>
      <w:r w:rsidR="00D63EB2" w:rsidRPr="00EB5B16">
        <w:rPr>
          <w:lang w:val="en-150"/>
        </w:rPr>
        <w:t xml:space="preserve">file is the output of the network’s training, since darknet is automatically “interrupting” the training at the optimal point, as pointed out in </w:t>
      </w:r>
      <w:r w:rsidR="00715EC0">
        <w:rPr>
          <w:lang w:val="en-US"/>
        </w:rPr>
        <w:t xml:space="preserve">Section </w:t>
      </w:r>
      <w:r w:rsidR="00715EC0">
        <w:rPr>
          <w:lang w:val="en-150"/>
        </w:rPr>
        <w:fldChar w:fldCharType="begin"/>
      </w:r>
      <w:r w:rsidR="00715EC0">
        <w:rPr>
          <w:lang w:val="en-150"/>
        </w:rPr>
        <w:instrText xml:space="preserve"> REF _Ref74561906 \n \h </w:instrText>
      </w:r>
      <w:r w:rsidR="00715EC0">
        <w:rPr>
          <w:lang w:val="en-150"/>
        </w:rPr>
      </w:r>
      <w:r w:rsidR="00715EC0">
        <w:rPr>
          <w:lang w:val="en-150"/>
        </w:rPr>
        <w:fldChar w:fldCharType="separate"/>
      </w:r>
      <w:r w:rsidR="00452B2C">
        <w:rPr>
          <w:lang w:val="en-150"/>
        </w:rPr>
        <w:t>2.2.4</w:t>
      </w:r>
      <w:r w:rsidR="00715EC0">
        <w:rPr>
          <w:lang w:val="en-150"/>
        </w:rPr>
        <w:fldChar w:fldCharType="end"/>
      </w:r>
      <w:r w:rsidR="00D63EB2" w:rsidRPr="00EB5B16">
        <w:rPr>
          <w:lang w:val="en-150"/>
        </w:rPr>
        <w:t>.</w:t>
      </w:r>
    </w:p>
    <w:p w14:paraId="672CDB4B" w14:textId="1EFEEA82" w:rsidR="00430542" w:rsidRPr="00EB5B16" w:rsidRDefault="005212A9" w:rsidP="00430542">
      <w:pPr>
        <w:rPr>
          <w:lang w:val="en-150"/>
        </w:rPr>
      </w:pPr>
      <w:r w:rsidRPr="00EB5B16">
        <w:rPr>
          <w:lang w:val="en-150"/>
        </w:rPr>
        <w:t xml:space="preserve">Darknet will also output a predefined training plot showing the evolution of the training and validation accuracy and loss. Darknet does not have a </w:t>
      </w:r>
      <w:r w:rsidRPr="00EB5B16">
        <w:rPr>
          <w:i/>
          <w:iCs/>
          <w:lang w:val="en-150"/>
        </w:rPr>
        <w:t>graphical user interface</w:t>
      </w:r>
      <w:r w:rsidRPr="00EB5B16">
        <w:rPr>
          <w:lang w:val="en-150"/>
        </w:rPr>
        <w:t xml:space="preserve"> or </w:t>
      </w:r>
      <w:r w:rsidRPr="00EB5B16">
        <w:rPr>
          <w:i/>
          <w:iCs/>
          <w:lang w:val="en-150"/>
        </w:rPr>
        <w:t>GUI</w:t>
      </w:r>
      <w:r w:rsidRPr="00EB5B16">
        <w:rPr>
          <w:lang w:val="en-150"/>
        </w:rPr>
        <w:t xml:space="preserve"> and is thus used from the </w:t>
      </w:r>
      <w:r w:rsidRPr="00EB5B16">
        <w:rPr>
          <w:i/>
          <w:iCs/>
          <w:lang w:val="en-150"/>
        </w:rPr>
        <w:t xml:space="preserve">command line interface, CLI </w:t>
      </w:r>
      <w:r w:rsidRPr="00EB5B16">
        <w:rPr>
          <w:lang w:val="en-150"/>
        </w:rPr>
        <w:t xml:space="preserve">or simply </w:t>
      </w:r>
      <w:r w:rsidRPr="00EB5B16">
        <w:rPr>
          <w:i/>
          <w:iCs/>
          <w:lang w:val="en-150"/>
        </w:rPr>
        <w:t>terminal</w:t>
      </w:r>
      <w:r w:rsidRPr="00EB5B16">
        <w:rPr>
          <w:lang w:val="en-150"/>
        </w:rPr>
        <w:t>. Numerical values from training that are typically displayed in terminal</w:t>
      </w:r>
      <w:r w:rsidR="00514047" w:rsidRPr="00EB5B16">
        <w:rPr>
          <w:lang w:val="en-150"/>
        </w:rPr>
        <w:t xml:space="preserve"> as it progresses</w:t>
      </w:r>
      <w:r w:rsidRPr="00EB5B16">
        <w:rPr>
          <w:lang w:val="en-150"/>
        </w:rPr>
        <w:t xml:space="preserve"> can be extracted to a text file by using the proper terminal-specific applications.</w:t>
      </w:r>
    </w:p>
    <w:p w14:paraId="6AEDD167" w14:textId="7B702ED3" w:rsidR="00430542" w:rsidRPr="00EB5B16" w:rsidRDefault="00A64775" w:rsidP="00A64775">
      <w:pPr>
        <w:rPr>
          <w:lang w:val="en-150"/>
        </w:rPr>
      </w:pPr>
      <w:proofErr w:type="spellStart"/>
      <w:r w:rsidRPr="00EB5B16">
        <w:rPr>
          <w:lang w:val="en-150"/>
        </w:rPr>
        <w:t>AlexeyAB’s</w:t>
      </w:r>
      <w:proofErr w:type="spellEnd"/>
      <w:r w:rsidRPr="00EB5B16">
        <w:rPr>
          <w:lang w:val="en-150"/>
        </w:rPr>
        <w:t xml:space="preserve"> distribution of darknet already contains most of the models of interest by default, in a directory where numerous </w:t>
      </w:r>
      <w:proofErr w:type="spellStart"/>
      <w:r w:rsidRPr="00EB5B16">
        <w:rPr>
          <w:lang w:val="en-150"/>
        </w:rPr>
        <w:t>cfg</w:t>
      </w:r>
      <w:proofErr w:type="spellEnd"/>
      <w:r w:rsidRPr="00EB5B16">
        <w:rPr>
          <w:lang w:val="en-150"/>
        </w:rPr>
        <w:t xml:space="preserve"> files for popular modes are placed. Pretr</w:t>
      </w:r>
      <w:r w:rsidR="00DD458B" w:rsidRPr="00EB5B16">
        <w:rPr>
          <w:lang w:val="en-150"/>
        </w:rPr>
        <w:t>ai</w:t>
      </w:r>
      <w:r w:rsidRPr="00EB5B16">
        <w:rPr>
          <w:lang w:val="en-150"/>
        </w:rPr>
        <w:t xml:space="preserve">ned weights on MS COCO can be externally downloaded from his repository at </w:t>
      </w:r>
      <w:r w:rsidR="00DD458B" w:rsidRPr="00EB5B16">
        <w:rPr>
          <w:lang w:val="en-150"/>
        </w:rPr>
        <w:fldChar w:fldCharType="begin" w:fldLock="1"/>
      </w:r>
      <w:r w:rsidR="00265D76"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lang w:val="en-150"/>
        </w:rPr>
        <w:fldChar w:fldCharType="separate"/>
      </w:r>
      <w:r w:rsidR="00D46F62" w:rsidRPr="00EB5B16">
        <w:rPr>
          <w:noProof/>
          <w:lang w:val="en-150"/>
        </w:rPr>
        <w:t>[34]</w:t>
      </w:r>
      <w:r w:rsidR="00DD458B" w:rsidRPr="00EB5B16">
        <w:rPr>
          <w:lang w:val="en-150"/>
        </w:rPr>
        <w:fldChar w:fldCharType="end"/>
      </w:r>
      <w:r w:rsidRPr="00EB5B16">
        <w:rPr>
          <w:lang w:val="en-150"/>
        </w:rPr>
        <w:t>, providing a sound checkpoint for starting training on custom data.</w:t>
      </w:r>
    </w:p>
    <w:p w14:paraId="1D8ED2F4" w14:textId="77777777" w:rsidR="006C73EB" w:rsidRPr="00EB5B16" w:rsidRDefault="006C73EB" w:rsidP="006C73EB">
      <w:pPr>
        <w:rPr>
          <w:lang w:val="en-150"/>
        </w:rPr>
      </w:pPr>
    </w:p>
    <w:p w14:paraId="4A3AE894" w14:textId="4395C5A5" w:rsidR="00D33F19" w:rsidRPr="00EB5B16" w:rsidRDefault="00D33F19" w:rsidP="00D33F19">
      <w:pPr>
        <w:pStyle w:val="Heading3"/>
        <w:rPr>
          <w:lang w:val="en-150"/>
        </w:rPr>
      </w:pPr>
      <w:bookmarkStart w:id="176" w:name="_Toc74572108"/>
      <w:r w:rsidRPr="00EB5B16">
        <w:rPr>
          <w:lang w:val="en-150"/>
        </w:rPr>
        <w:lastRenderedPageBreak/>
        <w:t>Practical insights on google-</w:t>
      </w:r>
      <w:proofErr w:type="spellStart"/>
      <w:r w:rsidRPr="00EB5B16">
        <w:rPr>
          <w:lang w:val="en-150"/>
        </w:rPr>
        <w:t>automl</w:t>
      </w:r>
      <w:bookmarkEnd w:id="176"/>
      <w:proofErr w:type="spellEnd"/>
    </w:p>
    <w:p w14:paraId="0B0EBD5D" w14:textId="1F84CC67" w:rsidR="00823F83" w:rsidRPr="00EB5B16" w:rsidRDefault="00823F83" w:rsidP="00823F83">
      <w:pPr>
        <w:rPr>
          <w:lang w:val="en-150"/>
        </w:rPr>
      </w:pPr>
      <w:r w:rsidRPr="00EB5B16">
        <w:rPr>
          <w:lang w:val="en-150"/>
        </w:rPr>
        <w:t>Google-</w:t>
      </w:r>
      <w:proofErr w:type="spellStart"/>
      <w:r w:rsidRPr="00EB5B16">
        <w:rPr>
          <w:lang w:val="en-150"/>
        </w:rPr>
        <w:t>automl</w:t>
      </w:r>
      <w:proofErr w:type="spellEnd"/>
      <w:r w:rsidRPr="00EB5B16">
        <w:rPr>
          <w:lang w:val="en-150"/>
        </w:rPr>
        <w:t xml:space="preserve"> is the name of the repository hosting the official code for </w:t>
      </w:r>
      <w:proofErr w:type="spellStart"/>
      <w:r w:rsidRPr="00EB5B16">
        <w:rPr>
          <w:lang w:val="en-150"/>
        </w:rPr>
        <w:t>EfficientDet</w:t>
      </w:r>
      <w:proofErr w:type="spellEnd"/>
      <w:r w:rsidRPr="00EB5B16">
        <w:rPr>
          <w:lang w:val="en-150"/>
        </w:rPr>
        <w:t xml:space="preserve"> models</w:t>
      </w:r>
      <w:r w:rsidR="00DD458B" w:rsidRPr="00EB5B16">
        <w:rPr>
          <w:lang w:val="en-150"/>
        </w:rPr>
        <w:t>, available at</w:t>
      </w:r>
      <w:r w:rsidRPr="00EB5B16">
        <w:rPr>
          <w:lang w:val="en-150"/>
        </w:rPr>
        <w:t xml:space="preserve"> </w:t>
      </w:r>
      <w:r w:rsidR="00DD458B" w:rsidRPr="00EB5B16">
        <w:rPr>
          <w:lang w:val="en-150"/>
        </w:rPr>
        <w:fldChar w:fldCharType="begin" w:fldLock="1"/>
      </w:r>
      <w:r w:rsidR="00597972" w:rsidRPr="00EB5B16">
        <w:rPr>
          <w:lang w:val="en-150"/>
        </w:rPr>
        <w:instrText>ADDIN CSL_CITATION {"citationItems":[{"id":"ITEM-1","itemData":{"URL":"https://github.com/google/automl","accessed":{"date-parts":[["2021","4","14"]]},"id":"ITEM-1","issued":{"date-parts":[["0"]]},"title":"google/automl: Google Brain AutoML","type":"webpage"},"uris":["http://www.mendeley.com/documents/?uuid=4fef20da-51e7-3631-b2eb-7a27c20a2773"]}],"mendeley":{"formattedCitation":"[51]","plainTextFormattedCitation":"[51]","previouslyFormattedCitation":"[51]"},"properties":{"noteIndex":0},"schema":"https://github.com/citation-style-language/schema/raw/master/csl-citation.json"}</w:instrText>
      </w:r>
      <w:r w:rsidR="00DD458B" w:rsidRPr="00EB5B16">
        <w:rPr>
          <w:lang w:val="en-150"/>
        </w:rPr>
        <w:fldChar w:fldCharType="separate"/>
      </w:r>
      <w:r w:rsidR="00597972" w:rsidRPr="00EB5B16">
        <w:rPr>
          <w:noProof/>
          <w:lang w:val="en-150"/>
        </w:rPr>
        <w:t>[51]</w:t>
      </w:r>
      <w:r w:rsidR="00DD458B" w:rsidRPr="00EB5B16">
        <w:rPr>
          <w:lang w:val="en-150"/>
        </w:rPr>
        <w:fldChar w:fldCharType="end"/>
      </w:r>
      <w:r w:rsidRPr="00EB5B16">
        <w:rPr>
          <w:lang w:val="en-150"/>
        </w:rPr>
        <w:t xml:space="preserve">, implemented as a series of Python scripts running TensorFlow source code. Thus, input and output are in high-level TensorFlow format. A walkthrough on how to work with these is available at </w:t>
      </w:r>
      <w:r w:rsidR="00DD458B" w:rsidRPr="00EB5B16">
        <w:rPr>
          <w:lang w:val="en-150"/>
        </w:rPr>
        <w:fldChar w:fldCharType="begin" w:fldLock="1"/>
      </w:r>
      <w:r w:rsidR="00597972" w:rsidRPr="00EB5B16">
        <w:rPr>
          <w:lang w:val="en-150"/>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DD458B" w:rsidRPr="00EB5B16">
        <w:rPr>
          <w:lang w:val="en-150"/>
        </w:rPr>
        <w:fldChar w:fldCharType="separate"/>
      </w:r>
      <w:r w:rsidR="00597972" w:rsidRPr="00EB5B16">
        <w:rPr>
          <w:noProof/>
          <w:lang w:val="en-150"/>
        </w:rPr>
        <w:t>[52]</w:t>
      </w:r>
      <w:r w:rsidR="00DD458B" w:rsidRPr="00EB5B16">
        <w:rPr>
          <w:lang w:val="en-150"/>
        </w:rPr>
        <w:fldChar w:fldCharType="end"/>
      </w:r>
      <w:r w:rsidRPr="00EB5B16">
        <w:rPr>
          <w:lang w:val="en-150"/>
        </w:rPr>
        <w:t>, structure then recycled for running the networks on custom data. This implementation is messier to work with than darknet</w:t>
      </w:r>
      <w:r w:rsidR="00427248" w:rsidRPr="00EB5B16">
        <w:rPr>
          <w:lang w:val="en-150"/>
        </w:rPr>
        <w:t xml:space="preserve">. </w:t>
      </w:r>
    </w:p>
    <w:p w14:paraId="0CF7B8DB" w14:textId="74006946" w:rsidR="00823F83" w:rsidRPr="00EB5B16" w:rsidRDefault="00823F83" w:rsidP="00823F83">
      <w:pPr>
        <w:rPr>
          <w:lang w:val="en-150"/>
        </w:rPr>
      </w:pPr>
      <w:r w:rsidRPr="00EB5B16">
        <w:rPr>
          <w:lang w:val="en-150"/>
        </w:rPr>
        <w:t>A neural network model in google-</w:t>
      </w:r>
      <w:proofErr w:type="spellStart"/>
      <w:r w:rsidRPr="00EB5B16">
        <w:rPr>
          <w:lang w:val="en-150"/>
        </w:rPr>
        <w:t>automl</w:t>
      </w:r>
      <w:proofErr w:type="spellEnd"/>
      <w:r w:rsidRPr="00EB5B16">
        <w:rPr>
          <w:lang w:val="en-150"/>
        </w:rPr>
        <w:t xml:space="preserve"> is composed of the following </w:t>
      </w:r>
      <w:r w:rsidR="00A64775" w:rsidRPr="00EB5B16">
        <w:rPr>
          <w:lang w:val="en-150"/>
        </w:rPr>
        <w:t>assets, which sometimes can be distributed over various files</w:t>
      </w:r>
      <w:r w:rsidRPr="00EB5B16">
        <w:rPr>
          <w:lang w:val="en-150"/>
        </w:rPr>
        <w:t>:</w:t>
      </w:r>
    </w:p>
    <w:p w14:paraId="45938B6B" w14:textId="2D491EE7" w:rsidR="00823F83" w:rsidRPr="00EB5B16" w:rsidRDefault="00823F83" w:rsidP="00EB693E">
      <w:pPr>
        <w:pStyle w:val="ListParagraph"/>
        <w:numPr>
          <w:ilvl w:val="0"/>
          <w:numId w:val="75"/>
        </w:numPr>
        <w:tabs>
          <w:tab w:val="left" w:pos="3261"/>
        </w:tabs>
        <w:rPr>
          <w:lang w:val="en-150"/>
        </w:rPr>
      </w:pPr>
      <w:r w:rsidRPr="00EB5B16">
        <w:rPr>
          <w:lang w:val="en-150"/>
        </w:rPr>
        <w:t>A model directory</w:t>
      </w:r>
      <w:r w:rsidR="00427248" w:rsidRPr="00EB5B16">
        <w:rPr>
          <w:lang w:val="en-150"/>
        </w:rPr>
        <w:tab/>
      </w:r>
      <w:r w:rsidRPr="00EB5B16">
        <w:rPr>
          <w:lang w:val="en-150"/>
        </w:rPr>
        <w:t>:</w:t>
      </w:r>
      <w:r w:rsidR="00BB43DC" w:rsidRPr="00EB5B16">
        <w:rPr>
          <w:lang w:val="en-150"/>
        </w:rPr>
        <w:t xml:space="preserve"> </w:t>
      </w:r>
      <w:r w:rsidR="00427248" w:rsidRPr="00EB5B16">
        <w:rPr>
          <w:lang w:val="en-150"/>
        </w:rPr>
        <w:t>B</w:t>
      </w:r>
      <w:r w:rsidR="00BB43DC" w:rsidRPr="00EB5B16">
        <w:rPr>
          <w:lang w:val="en-150"/>
        </w:rPr>
        <w:t xml:space="preserve">inary files storing the </w:t>
      </w:r>
      <w:r w:rsidR="00427248" w:rsidRPr="00EB5B16">
        <w:rPr>
          <w:lang w:val="en-150"/>
        </w:rPr>
        <w:t>architecture and metadata</w:t>
      </w:r>
      <w:r w:rsidR="00741EDE" w:rsidRPr="00EB5B16">
        <w:rPr>
          <w:lang w:val="en-150"/>
        </w:rPr>
        <w:t>.</w:t>
      </w:r>
    </w:p>
    <w:p w14:paraId="220BC73D" w14:textId="53397CDB" w:rsidR="00892B9B" w:rsidRPr="00EB5B16" w:rsidRDefault="00892B9B" w:rsidP="00EB693E">
      <w:pPr>
        <w:pStyle w:val="ListParagraph"/>
        <w:numPr>
          <w:ilvl w:val="1"/>
          <w:numId w:val="75"/>
        </w:numPr>
        <w:tabs>
          <w:tab w:val="left" w:pos="3261"/>
        </w:tabs>
        <w:rPr>
          <w:lang w:val="en-150"/>
        </w:rPr>
      </w:pPr>
      <w:proofErr w:type="spellStart"/>
      <w:r w:rsidRPr="00EB5B16">
        <w:rPr>
          <w:i/>
          <w:lang w:val="en-150"/>
        </w:rPr>
        <w:t>model.data</w:t>
      </w:r>
      <w:proofErr w:type="spellEnd"/>
    </w:p>
    <w:p w14:paraId="5012CD84" w14:textId="6B7C8AFD" w:rsidR="00892B9B" w:rsidRPr="00EB5B16" w:rsidRDefault="00892B9B" w:rsidP="00EB693E">
      <w:pPr>
        <w:pStyle w:val="ListParagraph"/>
        <w:numPr>
          <w:ilvl w:val="1"/>
          <w:numId w:val="75"/>
        </w:numPr>
        <w:tabs>
          <w:tab w:val="left" w:pos="3261"/>
        </w:tabs>
        <w:rPr>
          <w:lang w:val="en-150"/>
        </w:rPr>
      </w:pPr>
      <w:proofErr w:type="spellStart"/>
      <w:r w:rsidRPr="00EB5B16">
        <w:rPr>
          <w:i/>
          <w:lang w:val="en-150"/>
        </w:rPr>
        <w:t>model.index</w:t>
      </w:r>
      <w:proofErr w:type="spellEnd"/>
    </w:p>
    <w:p w14:paraId="5A33FD92" w14:textId="4BE239DD" w:rsidR="00892B9B" w:rsidRPr="00EB5B16" w:rsidRDefault="00892B9B" w:rsidP="00EB693E">
      <w:pPr>
        <w:pStyle w:val="ListParagraph"/>
        <w:numPr>
          <w:ilvl w:val="1"/>
          <w:numId w:val="75"/>
        </w:numPr>
        <w:tabs>
          <w:tab w:val="left" w:pos="3261"/>
        </w:tabs>
        <w:rPr>
          <w:lang w:val="en-150"/>
        </w:rPr>
      </w:pPr>
      <w:proofErr w:type="spellStart"/>
      <w:r w:rsidRPr="00EB5B16">
        <w:rPr>
          <w:i/>
          <w:lang w:val="en-150"/>
        </w:rPr>
        <w:t>model.meta</w:t>
      </w:r>
      <w:proofErr w:type="spellEnd"/>
    </w:p>
    <w:p w14:paraId="17B623E6" w14:textId="0953F39A" w:rsidR="00823F83" w:rsidRPr="00EB5B16" w:rsidRDefault="00427248" w:rsidP="00EB693E">
      <w:pPr>
        <w:pStyle w:val="ListParagraph"/>
        <w:numPr>
          <w:ilvl w:val="0"/>
          <w:numId w:val="75"/>
        </w:numPr>
        <w:tabs>
          <w:tab w:val="left" w:pos="3261"/>
        </w:tabs>
        <w:spacing w:before="0" w:after="240"/>
        <w:rPr>
          <w:lang w:val="en-150"/>
        </w:rPr>
      </w:pPr>
      <w:r w:rsidRPr="00EB5B16">
        <w:rPr>
          <w:lang w:val="en-150"/>
        </w:rPr>
        <w:t xml:space="preserve">Checkpoint </w:t>
      </w:r>
      <w:r w:rsidR="00A64775" w:rsidRPr="00EB5B16">
        <w:rPr>
          <w:i/>
          <w:iCs/>
          <w:lang w:val="en-150"/>
        </w:rPr>
        <w:t>.</w:t>
      </w:r>
      <w:proofErr w:type="spellStart"/>
      <w:r w:rsidR="00A64775" w:rsidRPr="00EB5B16">
        <w:rPr>
          <w:i/>
          <w:iCs/>
          <w:lang w:val="en-150"/>
        </w:rPr>
        <w:t>ckpt</w:t>
      </w:r>
      <w:proofErr w:type="spellEnd"/>
      <w:r w:rsidRPr="00EB5B16">
        <w:rPr>
          <w:i/>
          <w:iCs/>
          <w:lang w:val="en-150"/>
        </w:rPr>
        <w:t xml:space="preserve"> </w:t>
      </w:r>
      <w:r w:rsidRPr="00EB5B16">
        <w:rPr>
          <w:lang w:val="en-150"/>
        </w:rPr>
        <w:t>file</w:t>
      </w:r>
      <w:r w:rsidRPr="00EB5B16">
        <w:rPr>
          <w:lang w:val="en-150"/>
        </w:rPr>
        <w:tab/>
      </w:r>
      <w:r w:rsidR="00823F83" w:rsidRPr="00EB5B16">
        <w:rPr>
          <w:lang w:val="en-150"/>
        </w:rPr>
        <w:t>:</w:t>
      </w:r>
      <w:r w:rsidR="00A64775" w:rsidRPr="00EB5B16">
        <w:rPr>
          <w:lang w:val="en-150"/>
        </w:rPr>
        <w:t xml:space="preserve"> </w:t>
      </w:r>
      <w:r w:rsidR="007C34FF" w:rsidRPr="00EB5B16">
        <w:rPr>
          <w:lang w:val="en-150"/>
        </w:rPr>
        <w:t>A binary file containing the network’s trained weights.</w:t>
      </w:r>
    </w:p>
    <w:p w14:paraId="491A1942" w14:textId="77777777" w:rsidR="00741EDE" w:rsidRPr="00EB5B16" w:rsidRDefault="00741EDE" w:rsidP="00741EDE">
      <w:pPr>
        <w:rPr>
          <w:lang w:val="en-150"/>
        </w:rPr>
      </w:pPr>
      <w:r w:rsidRPr="00EB5B16">
        <w:rPr>
          <w:lang w:val="en-150"/>
        </w:rPr>
        <w:t xml:space="preserve">When performing inference, it is more convenient to convert this distributed version of the model into a compact </w:t>
      </w:r>
      <w:r w:rsidRPr="00EB5B16">
        <w:rPr>
          <w:i/>
          <w:iCs/>
          <w:lang w:val="en-150"/>
        </w:rPr>
        <w:t>.pb</w:t>
      </w:r>
      <w:r w:rsidRPr="00EB5B16">
        <w:rPr>
          <w:lang w:val="en-150"/>
        </w:rPr>
        <w:t xml:space="preserve"> file with frozen weights. </w:t>
      </w:r>
    </w:p>
    <w:p w14:paraId="39323A6F" w14:textId="1FE63973" w:rsidR="00427248" w:rsidRPr="00EB5B16" w:rsidRDefault="00427248" w:rsidP="00427248">
      <w:pPr>
        <w:rPr>
          <w:lang w:val="en-150"/>
        </w:rPr>
      </w:pPr>
      <w:r w:rsidRPr="00EB5B16">
        <w:rPr>
          <w:lang w:val="en-150"/>
        </w:rPr>
        <w:t>For the training of</w:t>
      </w:r>
      <w:r w:rsidR="00741EDE" w:rsidRPr="00EB5B16">
        <w:rPr>
          <w:lang w:val="en-150"/>
        </w:rPr>
        <w:t xml:space="preserve"> </w:t>
      </w:r>
      <w:proofErr w:type="spellStart"/>
      <w:r w:rsidR="00741EDE" w:rsidRPr="00EB5B16">
        <w:rPr>
          <w:lang w:val="en-150"/>
        </w:rPr>
        <w:t>EfficientDet</w:t>
      </w:r>
      <w:proofErr w:type="spellEnd"/>
      <w:r w:rsidR="00741EDE" w:rsidRPr="00EB5B16">
        <w:rPr>
          <w:lang w:val="en-150"/>
        </w:rPr>
        <w:t xml:space="preserve"> models</w:t>
      </w:r>
      <w:r w:rsidRPr="00EB5B16">
        <w:rPr>
          <w:lang w:val="en-150"/>
        </w:rPr>
        <w:t>, the following assets are used</w:t>
      </w:r>
      <w:r w:rsidR="002D4AEA" w:rsidRPr="00EB5B16">
        <w:rPr>
          <w:lang w:val="en-150"/>
        </w:rPr>
        <w:t>, again sometimes each distributed over various files</w:t>
      </w:r>
      <w:r w:rsidRPr="00EB5B16">
        <w:rPr>
          <w:lang w:val="en-150"/>
        </w:rPr>
        <w:t>:</w:t>
      </w:r>
    </w:p>
    <w:p w14:paraId="1316193E" w14:textId="08077C1C" w:rsidR="00427248" w:rsidRPr="00EB5B16" w:rsidRDefault="00427248" w:rsidP="00EB693E">
      <w:pPr>
        <w:pStyle w:val="ListParagraph"/>
        <w:numPr>
          <w:ilvl w:val="0"/>
          <w:numId w:val="75"/>
        </w:numPr>
        <w:tabs>
          <w:tab w:val="left" w:pos="3686"/>
        </w:tabs>
        <w:spacing w:after="240"/>
        <w:rPr>
          <w:lang w:val="en-150"/>
        </w:rPr>
      </w:pPr>
      <w:r w:rsidRPr="00EB5B16">
        <w:rPr>
          <w:lang w:val="en-150"/>
        </w:rPr>
        <w:t>Train and validation data</w:t>
      </w:r>
      <w:r w:rsidR="007C34FF" w:rsidRPr="00EB5B16">
        <w:rPr>
          <w:lang w:val="en-150"/>
        </w:rPr>
        <w:tab/>
      </w:r>
      <w:r w:rsidRPr="00EB5B16">
        <w:rPr>
          <w:lang w:val="en-150"/>
        </w:rPr>
        <w:t xml:space="preserve">: Provided in TensorFlow closed format </w:t>
      </w:r>
      <w:r w:rsidRPr="00EB5B16">
        <w:rPr>
          <w:i/>
          <w:iCs/>
          <w:lang w:val="en-150"/>
        </w:rPr>
        <w:t>.</w:t>
      </w:r>
      <w:proofErr w:type="spellStart"/>
      <w:r w:rsidRPr="00EB5B16">
        <w:rPr>
          <w:i/>
          <w:iCs/>
          <w:lang w:val="en-150"/>
        </w:rPr>
        <w:t>tfrecord</w:t>
      </w:r>
      <w:proofErr w:type="spellEnd"/>
      <w:r w:rsidRPr="00EB5B16">
        <w:rPr>
          <w:lang w:val="en-150"/>
        </w:rPr>
        <w:t>.</w:t>
      </w:r>
    </w:p>
    <w:p w14:paraId="52302BEE" w14:textId="1CA9D5A5" w:rsidR="007C34FF" w:rsidRPr="00EB5B16" w:rsidRDefault="007C34FF" w:rsidP="00EB693E">
      <w:pPr>
        <w:pStyle w:val="ListParagraph"/>
        <w:numPr>
          <w:ilvl w:val="0"/>
          <w:numId w:val="75"/>
        </w:numPr>
        <w:tabs>
          <w:tab w:val="left" w:pos="3686"/>
        </w:tabs>
        <w:spacing w:before="0" w:after="240"/>
        <w:rPr>
          <w:lang w:val="en-150"/>
        </w:rPr>
      </w:pPr>
      <w:r w:rsidRPr="00EB5B16">
        <w:rPr>
          <w:lang w:val="en-150"/>
        </w:rPr>
        <w:t xml:space="preserve">Checkpoint </w:t>
      </w:r>
      <w:r w:rsidRPr="00EB5B16">
        <w:rPr>
          <w:i/>
          <w:iCs/>
          <w:lang w:val="en-150"/>
        </w:rPr>
        <w:t>.</w:t>
      </w:r>
      <w:proofErr w:type="spellStart"/>
      <w:r w:rsidRPr="00EB5B16">
        <w:rPr>
          <w:i/>
          <w:iCs/>
          <w:lang w:val="en-150"/>
        </w:rPr>
        <w:t>ckpt</w:t>
      </w:r>
      <w:proofErr w:type="spellEnd"/>
      <w:r w:rsidRPr="00EB5B16">
        <w:rPr>
          <w:i/>
          <w:iCs/>
          <w:lang w:val="en-150"/>
        </w:rPr>
        <w:t xml:space="preserve"> </w:t>
      </w:r>
      <w:r w:rsidRPr="00EB5B16">
        <w:rPr>
          <w:lang w:val="en-150"/>
        </w:rPr>
        <w:t>file</w:t>
      </w:r>
      <w:r w:rsidRPr="00EB5B16">
        <w:rPr>
          <w:lang w:val="en-150"/>
        </w:rPr>
        <w:tab/>
        <w:t>: A binary file optionally containing pretrained weights.</w:t>
      </w:r>
    </w:p>
    <w:p w14:paraId="3A75D144" w14:textId="69B30E35" w:rsidR="007C34FF" w:rsidRPr="00EB5B16" w:rsidRDefault="007C34FF" w:rsidP="00EB693E">
      <w:pPr>
        <w:pStyle w:val="ListParagraph"/>
        <w:numPr>
          <w:ilvl w:val="0"/>
          <w:numId w:val="75"/>
        </w:numPr>
        <w:tabs>
          <w:tab w:val="left" w:pos="3686"/>
        </w:tabs>
        <w:spacing w:before="0" w:after="240"/>
        <w:rPr>
          <w:lang w:val="en-150"/>
        </w:rPr>
      </w:pPr>
      <w:r w:rsidRPr="00EB5B16">
        <w:rPr>
          <w:lang w:val="en-150"/>
        </w:rPr>
        <w:t>Output model directory</w:t>
      </w:r>
      <w:r w:rsidRPr="00EB5B16">
        <w:rPr>
          <w:lang w:val="en-150"/>
        </w:rPr>
        <w:tab/>
        <w:t>: Where output model and .</w:t>
      </w:r>
      <w:proofErr w:type="spellStart"/>
      <w:r w:rsidRPr="00EB5B16">
        <w:rPr>
          <w:lang w:val="en-150"/>
        </w:rPr>
        <w:t>ckpt</w:t>
      </w:r>
      <w:proofErr w:type="spellEnd"/>
      <w:r w:rsidRPr="00EB5B16">
        <w:rPr>
          <w:lang w:val="en-150"/>
        </w:rPr>
        <w:t xml:space="preserve"> are updated when training.</w:t>
      </w:r>
    </w:p>
    <w:p w14:paraId="7590F94A" w14:textId="7886FED5" w:rsidR="00823F83" w:rsidRPr="00EB5B16" w:rsidRDefault="00427248" w:rsidP="00EB693E">
      <w:pPr>
        <w:pStyle w:val="ListParagraph"/>
        <w:numPr>
          <w:ilvl w:val="0"/>
          <w:numId w:val="75"/>
        </w:numPr>
        <w:tabs>
          <w:tab w:val="left" w:pos="3686"/>
        </w:tabs>
        <w:spacing w:before="0" w:after="240"/>
        <w:rPr>
          <w:lang w:val="en-150"/>
        </w:rPr>
      </w:pPr>
      <w:r w:rsidRPr="00EB5B16">
        <w:rPr>
          <w:lang w:val="en-150"/>
        </w:rPr>
        <w:t xml:space="preserve">An </w:t>
      </w:r>
      <w:proofErr w:type="spellStart"/>
      <w:r w:rsidRPr="00EB5B16">
        <w:rPr>
          <w:lang w:val="en-150"/>
        </w:rPr>
        <w:t>hyperparam</w:t>
      </w:r>
      <w:proofErr w:type="spellEnd"/>
      <w:r w:rsidRPr="00EB5B16">
        <w:rPr>
          <w:lang w:val="en-150"/>
        </w:rPr>
        <w:t xml:space="preserve"> </w:t>
      </w:r>
      <w:r w:rsidRPr="00EB5B16">
        <w:rPr>
          <w:i/>
          <w:iCs/>
          <w:lang w:val="en-150"/>
        </w:rPr>
        <w:t>.</w:t>
      </w:r>
      <w:proofErr w:type="spellStart"/>
      <w:r w:rsidRPr="00EB5B16">
        <w:rPr>
          <w:i/>
          <w:iCs/>
          <w:lang w:val="en-150"/>
        </w:rPr>
        <w:t>yaml</w:t>
      </w:r>
      <w:proofErr w:type="spellEnd"/>
      <w:r w:rsidRPr="00EB5B16">
        <w:rPr>
          <w:lang w:val="en-150"/>
        </w:rPr>
        <w:t xml:space="preserve"> file</w:t>
      </w:r>
      <w:r w:rsidR="007C34FF" w:rsidRPr="00EB5B16">
        <w:rPr>
          <w:lang w:val="en-150"/>
        </w:rPr>
        <w:tab/>
      </w:r>
      <w:r w:rsidRPr="00EB5B16">
        <w:rPr>
          <w:lang w:val="en-150"/>
        </w:rPr>
        <w:t>: Defining some of the model’s hyperparameters</w:t>
      </w:r>
      <w:r w:rsidR="00791B97" w:rsidRPr="00EB5B16">
        <w:rPr>
          <w:lang w:val="en-150"/>
        </w:rPr>
        <w:t>.</w:t>
      </w:r>
    </w:p>
    <w:p w14:paraId="27044DD5" w14:textId="6709F983" w:rsidR="008E467D" w:rsidRPr="00EB5B16" w:rsidRDefault="007C34FF" w:rsidP="00823F83">
      <w:pPr>
        <w:rPr>
          <w:lang w:val="en-150"/>
        </w:rPr>
      </w:pPr>
      <w:r w:rsidRPr="00EB5B16">
        <w:rPr>
          <w:lang w:val="en-150"/>
        </w:rPr>
        <w:t>Same as darknet, google-</w:t>
      </w:r>
      <w:proofErr w:type="spellStart"/>
      <w:r w:rsidRPr="00EB5B16">
        <w:rPr>
          <w:lang w:val="en-150"/>
        </w:rPr>
        <w:t>automl</w:t>
      </w:r>
      <w:proofErr w:type="spellEnd"/>
      <w:r w:rsidRPr="00EB5B16">
        <w:rPr>
          <w:lang w:val="en-150"/>
        </w:rPr>
        <w:t xml:space="preserve"> is run with commands via the Python executable from a terminal window.</w:t>
      </w:r>
      <w:r w:rsidR="00791B97" w:rsidRPr="00EB5B16">
        <w:rPr>
          <w:lang w:val="en-150"/>
        </w:rPr>
        <w:t xml:space="preserve"> Besides hyperparameters, the </w:t>
      </w:r>
      <w:proofErr w:type="spellStart"/>
      <w:r w:rsidR="00791B97" w:rsidRPr="00EB5B16">
        <w:rPr>
          <w:lang w:val="en-150"/>
        </w:rPr>
        <w:t>yaml</w:t>
      </w:r>
      <w:proofErr w:type="spellEnd"/>
      <w:r w:rsidR="00791B97" w:rsidRPr="00EB5B16">
        <w:rPr>
          <w:lang w:val="en-150"/>
        </w:rPr>
        <w:t xml:space="preserve"> file also contains the number of classes plus their names and indices. </w:t>
      </w:r>
      <w:r w:rsidRPr="00EB5B16">
        <w:rPr>
          <w:lang w:val="en-150"/>
        </w:rPr>
        <w:t>The output model folder will contain a series of files, some defining its architecture and some storing numerous checkpoints. The stored checkpoints are both backup checkpoints and best</w:t>
      </w:r>
      <w:r w:rsidR="00927110" w:rsidRPr="00EB5B16">
        <w:rPr>
          <w:lang w:val="en-150"/>
        </w:rPr>
        <w:t>, in the same fashion as darknet to “interrupt” the training at the right moment</w:t>
      </w:r>
      <w:r w:rsidR="0065799C" w:rsidRPr="00EB5B16">
        <w:rPr>
          <w:lang w:val="en-150"/>
        </w:rPr>
        <w:t>.</w:t>
      </w:r>
    </w:p>
    <w:p w14:paraId="17F42415" w14:textId="1B0A825D" w:rsidR="00823F83" w:rsidRPr="00EB5B16" w:rsidRDefault="008E467D" w:rsidP="007A778C">
      <w:pPr>
        <w:spacing w:after="240"/>
        <w:rPr>
          <w:lang w:val="en-150"/>
        </w:rPr>
      </w:pPr>
      <w:r w:rsidRPr="00EB5B16">
        <w:rPr>
          <w:lang w:val="en-150"/>
        </w:rPr>
        <w:t xml:space="preserve">Towards </w:t>
      </w:r>
      <w:proofErr w:type="spellStart"/>
      <w:r w:rsidRPr="00EB5B16">
        <w:rPr>
          <w:lang w:val="en-150"/>
        </w:rPr>
        <w:t>evalution</w:t>
      </w:r>
      <w:proofErr w:type="spellEnd"/>
      <w:r w:rsidRPr="00EB5B16">
        <w:rPr>
          <w:lang w:val="en-150"/>
        </w:rPr>
        <w:t>, google-</w:t>
      </w:r>
      <w:proofErr w:type="spellStart"/>
      <w:r w:rsidRPr="00EB5B16">
        <w:rPr>
          <w:lang w:val="en-150"/>
        </w:rPr>
        <w:t>automl</w:t>
      </w:r>
      <w:proofErr w:type="spellEnd"/>
      <w:r w:rsidRPr="00EB5B16">
        <w:rPr>
          <w:lang w:val="en-150"/>
        </w:rPr>
        <w:t xml:space="preserve"> automatically imports the package </w:t>
      </w:r>
      <w:proofErr w:type="spellStart"/>
      <w:r w:rsidRPr="00EB5B16">
        <w:rPr>
          <w:i/>
          <w:iCs/>
          <w:lang w:val="en-150"/>
        </w:rPr>
        <w:t>pycocotools</w:t>
      </w:r>
      <w:proofErr w:type="spellEnd"/>
      <w:r w:rsidRPr="00EB5B16">
        <w:rPr>
          <w:lang w:val="en-150"/>
        </w:rPr>
        <w:t xml:space="preserve">, which contains Python bindings for computing the official MS COCO metrics shown at </w:t>
      </w:r>
      <w:r w:rsidR="00DD458B" w:rsidRPr="00EB5B16">
        <w:rPr>
          <w:lang w:val="en-150"/>
        </w:rPr>
        <w:fldChar w:fldCharType="begin" w:fldLock="1"/>
      </w:r>
      <w:r w:rsidR="00265D76" w:rsidRPr="00EB5B16">
        <w:rPr>
          <w:lang w:val="en-150"/>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6]","plainTextFormattedCitation":"[16]","previouslyFormattedCitation":"[16]"},"properties":{"noteIndex":0},"schema":"https://github.com/citation-style-language/schema/raw/master/csl-citation.json"}</w:instrText>
      </w:r>
      <w:r w:rsidR="00DD458B" w:rsidRPr="00EB5B16">
        <w:rPr>
          <w:lang w:val="en-150"/>
        </w:rPr>
        <w:fldChar w:fldCharType="separate"/>
      </w:r>
      <w:r w:rsidR="00D46F62" w:rsidRPr="00EB5B16">
        <w:rPr>
          <w:noProof/>
          <w:lang w:val="en-150"/>
        </w:rPr>
        <w:t>[16]</w:t>
      </w:r>
      <w:r w:rsidR="00DD458B" w:rsidRPr="00EB5B16">
        <w:rPr>
          <w:lang w:val="en-150"/>
        </w:rPr>
        <w:fldChar w:fldCharType="end"/>
      </w:r>
      <w:r w:rsidRPr="00EB5B16">
        <w:rPr>
          <w:lang w:val="en-150"/>
        </w:rPr>
        <w:t>. Thus, the built-in function for model testing already outputs standardized metrics, as opposed to darknet, for which additional steps need to be followed.</w:t>
      </w:r>
    </w:p>
    <w:p w14:paraId="719A3B8D" w14:textId="719901C1" w:rsidR="005212A9" w:rsidRPr="00EB5B16" w:rsidRDefault="00D63EB2" w:rsidP="005212A9">
      <w:pPr>
        <w:pStyle w:val="Heading3"/>
        <w:rPr>
          <w:lang w:val="en-150"/>
        </w:rPr>
      </w:pPr>
      <w:bookmarkStart w:id="177" w:name="_Ref74562125"/>
      <w:bookmarkStart w:id="178" w:name="_Ref74562219"/>
      <w:bookmarkStart w:id="179" w:name="_Toc74572109"/>
      <w:r w:rsidRPr="00EB5B16">
        <w:rPr>
          <w:lang w:val="en-150"/>
        </w:rPr>
        <w:t>Machine specifications</w:t>
      </w:r>
      <w:bookmarkEnd w:id="177"/>
      <w:bookmarkEnd w:id="178"/>
      <w:bookmarkEnd w:id="179"/>
    </w:p>
    <w:p w14:paraId="0178E377" w14:textId="3877B00E" w:rsidR="007A778C" w:rsidRPr="00EB5B16" w:rsidRDefault="00D63EB2" w:rsidP="007A778C">
      <w:pPr>
        <w:rPr>
          <w:lang w:val="en-150"/>
        </w:rPr>
      </w:pPr>
      <w:r w:rsidRPr="00EB5B16">
        <w:rPr>
          <w:lang w:val="en-150"/>
        </w:rPr>
        <w:t>Three different alternatives were adopted in different stages of the training, in accordance to the available resources at each time</w:t>
      </w:r>
      <w:r w:rsidR="007A778C" w:rsidRPr="00EB5B16">
        <w:rPr>
          <w:lang w:val="en-150"/>
        </w:rPr>
        <w:t>, considering</w:t>
      </w:r>
      <w:r w:rsidR="00924BA2" w:rsidRPr="00EB5B16">
        <w:rPr>
          <w:lang w:val="en-150"/>
        </w:rPr>
        <w:t xml:space="preserve"> the </w:t>
      </w:r>
      <w:proofErr w:type="spellStart"/>
      <w:r w:rsidR="00924BA2" w:rsidRPr="00EB5B16">
        <w:rPr>
          <w:lang w:val="en-150"/>
        </w:rPr>
        <w:t>admisible</w:t>
      </w:r>
      <w:proofErr w:type="spellEnd"/>
      <w:r w:rsidR="007A778C" w:rsidRPr="00EB5B16">
        <w:rPr>
          <w:lang w:val="en-150"/>
        </w:rPr>
        <w:t xml:space="preserve"> disk </w:t>
      </w:r>
      <w:r w:rsidR="00924BA2" w:rsidRPr="00EB5B16">
        <w:rPr>
          <w:lang w:val="en-150"/>
        </w:rPr>
        <w:t>usage</w:t>
      </w:r>
      <w:r w:rsidR="007A778C" w:rsidRPr="00EB5B16">
        <w:rPr>
          <w:lang w:val="en-150"/>
        </w:rPr>
        <w:t xml:space="preserve">, </w:t>
      </w:r>
      <w:r w:rsidR="00924BA2" w:rsidRPr="00EB5B16">
        <w:rPr>
          <w:lang w:val="en-150"/>
        </w:rPr>
        <w:t>RAM availability, training time, GPU power... etc.</w:t>
      </w:r>
    </w:p>
    <w:p w14:paraId="655E9CCB" w14:textId="04B387C7" w:rsidR="007A778C" w:rsidRPr="00EB5B16" w:rsidRDefault="00935029" w:rsidP="00EB693E">
      <w:pPr>
        <w:pStyle w:val="ListParagraph"/>
        <w:numPr>
          <w:ilvl w:val="0"/>
          <w:numId w:val="76"/>
        </w:numPr>
        <w:rPr>
          <w:lang w:val="en-150"/>
        </w:rPr>
      </w:pPr>
      <w:r w:rsidRPr="00EB5B16">
        <w:rPr>
          <w:lang w:val="en-150"/>
        </w:rPr>
        <w:t xml:space="preserve">Stage 1 </w:t>
      </w:r>
      <w:proofErr w:type="spellStart"/>
      <w:r w:rsidR="007A778C" w:rsidRPr="00EB5B16">
        <w:rPr>
          <w:lang w:val="en-150"/>
        </w:rPr>
        <w:t>EfficientDet</w:t>
      </w:r>
      <w:proofErr w:type="spellEnd"/>
      <w:r w:rsidR="007A778C" w:rsidRPr="00EB5B16">
        <w:rPr>
          <w:lang w:val="en-150"/>
        </w:rPr>
        <w:t xml:space="preserve"> models were trained on the cloud using google </w:t>
      </w:r>
      <w:proofErr w:type="spellStart"/>
      <w:r w:rsidR="007A778C" w:rsidRPr="00EB5B16">
        <w:rPr>
          <w:lang w:val="en-150"/>
        </w:rPr>
        <w:t>colaboratory</w:t>
      </w:r>
      <w:proofErr w:type="spellEnd"/>
      <w:r w:rsidR="007A778C" w:rsidRPr="00EB5B16">
        <w:rPr>
          <w:lang w:val="en-150"/>
        </w:rPr>
        <w:t>.</w:t>
      </w:r>
    </w:p>
    <w:p w14:paraId="77C45FF2" w14:textId="5990BA39" w:rsidR="007A778C" w:rsidRPr="00EB5B16" w:rsidRDefault="00935029" w:rsidP="00EB693E">
      <w:pPr>
        <w:pStyle w:val="ListParagraph"/>
        <w:numPr>
          <w:ilvl w:val="0"/>
          <w:numId w:val="76"/>
        </w:numPr>
        <w:rPr>
          <w:lang w:val="en-150"/>
        </w:rPr>
      </w:pPr>
      <w:r w:rsidRPr="00EB5B16">
        <w:rPr>
          <w:lang w:val="en-150"/>
        </w:rPr>
        <w:t>Stage 1 YOLO models</w:t>
      </w:r>
      <w:r w:rsidR="007A778C" w:rsidRPr="00EB5B16">
        <w:rPr>
          <w:lang w:val="en-150"/>
        </w:rPr>
        <w:t xml:space="preserve"> were </w:t>
      </w:r>
      <w:r w:rsidRPr="00EB5B16">
        <w:rPr>
          <w:lang w:val="en-150"/>
        </w:rPr>
        <w:t xml:space="preserve">trained </w:t>
      </w:r>
      <w:r w:rsidR="007A778C" w:rsidRPr="00EB5B16">
        <w:rPr>
          <w:lang w:val="en-150"/>
        </w:rPr>
        <w:t>on a remote laboratory computer.</w:t>
      </w:r>
    </w:p>
    <w:p w14:paraId="0849F2F3" w14:textId="2EB6E5C8" w:rsidR="007A778C" w:rsidRPr="00EB5B16" w:rsidRDefault="00935029" w:rsidP="00EB693E">
      <w:pPr>
        <w:pStyle w:val="ListParagraph"/>
        <w:numPr>
          <w:ilvl w:val="0"/>
          <w:numId w:val="76"/>
        </w:numPr>
        <w:spacing w:after="240"/>
        <w:rPr>
          <w:lang w:val="en-150"/>
        </w:rPr>
      </w:pPr>
      <w:r w:rsidRPr="00EB5B16">
        <w:rPr>
          <w:lang w:val="en-150"/>
        </w:rPr>
        <w:t>R</w:t>
      </w:r>
      <w:r w:rsidR="007A778C" w:rsidRPr="00EB5B16">
        <w:rPr>
          <w:lang w:val="en-150"/>
        </w:rPr>
        <w:t xml:space="preserve">emaining </w:t>
      </w:r>
      <w:r w:rsidRPr="00EB5B16">
        <w:rPr>
          <w:lang w:val="en-150"/>
        </w:rPr>
        <w:t>stages being</w:t>
      </w:r>
      <w:r w:rsidR="007A778C" w:rsidRPr="00EB5B16">
        <w:rPr>
          <w:lang w:val="en-150"/>
        </w:rPr>
        <w:t xml:space="preserve"> performed on the author’s </w:t>
      </w:r>
      <w:r w:rsidR="007A778C" w:rsidRPr="00EB5B16">
        <w:rPr>
          <w:i/>
          <w:iCs/>
          <w:lang w:val="en-150"/>
        </w:rPr>
        <w:t>local machine</w:t>
      </w:r>
      <w:r w:rsidR="007A778C" w:rsidRPr="00EB5B16">
        <w:rPr>
          <w:lang w:val="en-150"/>
        </w:rPr>
        <w:t>.</w:t>
      </w:r>
    </w:p>
    <w:p w14:paraId="3F1A347E" w14:textId="6C82D207" w:rsidR="00924BA2" w:rsidRPr="00EB5B16" w:rsidRDefault="00CA30F5" w:rsidP="00584556">
      <w:pPr>
        <w:ind w:firstLine="0"/>
        <w:jc w:val="center"/>
        <w:rPr>
          <w:lang w:val="en-150"/>
        </w:rPr>
      </w:pPr>
      <w:r w:rsidRPr="00EB5B16">
        <w:rPr>
          <w:noProof/>
          <w:lang w:val="en-150"/>
        </w:rPr>
        <w:lastRenderedPageBreak/>
        <w:drawing>
          <wp:inline distT="0" distB="0" distL="0" distR="0" wp14:anchorId="5F1303B5" wp14:editId="7540998D">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51C7C2E1" w:rsidR="007B10E9" w:rsidRPr="00EB5B16" w:rsidRDefault="00DD688C" w:rsidP="007B10E9">
      <w:pPr>
        <w:pStyle w:val="Caption"/>
        <w:spacing w:after="0"/>
        <w:ind w:firstLine="0"/>
        <w:rPr>
          <w:lang w:val="en-150"/>
        </w:rPr>
      </w:pPr>
      <w:bookmarkStart w:id="180" w:name="_Ref74523315"/>
      <w:bookmarkStart w:id="181" w:name="_Toc7457221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2</w:t>
      </w:r>
      <w:r w:rsidRPr="00EB5B16">
        <w:rPr>
          <w:lang w:val="en-150"/>
        </w:rPr>
        <w:fldChar w:fldCharType="end"/>
      </w:r>
      <w:bookmarkEnd w:id="180"/>
      <w:r w:rsidR="007B10E9" w:rsidRPr="00EB5B16">
        <w:rPr>
          <w:lang w:val="en-150"/>
        </w:rPr>
        <w:t>: Local machine specifications</w:t>
      </w:r>
      <w:bookmarkEnd w:id="181"/>
    </w:p>
    <w:p w14:paraId="07E3B0F1" w14:textId="4AED497F" w:rsidR="007B10E9" w:rsidRPr="00EB5B16" w:rsidRDefault="007B10E9" w:rsidP="007B10E9">
      <w:pPr>
        <w:pStyle w:val="Caption"/>
        <w:ind w:firstLine="0"/>
        <w:rPr>
          <w:lang w:val="en-150"/>
        </w:rPr>
      </w:pPr>
      <w:r w:rsidRPr="00EB5B16">
        <w:rPr>
          <w:lang w:val="en-150"/>
        </w:rPr>
        <w:t xml:space="preserve">Source: Self-made </w:t>
      </w:r>
    </w:p>
    <w:p w14:paraId="74CCD87D" w14:textId="2F350FAE" w:rsidR="005212A9" w:rsidRPr="00EB5B16" w:rsidRDefault="00CA30F5" w:rsidP="00311DFC">
      <w:pPr>
        <w:rPr>
          <w:lang w:val="en-150"/>
        </w:rPr>
      </w:pPr>
      <w:r w:rsidRPr="00EB5B16">
        <w:rPr>
          <w:lang w:val="en-150"/>
        </w:rPr>
        <w:t>The specifications of the local machine</w:t>
      </w:r>
      <w:r w:rsidR="00311DFC" w:rsidRPr="00EB5B16">
        <w:rPr>
          <w:lang w:val="en-150"/>
        </w:rPr>
        <w:t xml:space="preserve"> used for training</w:t>
      </w:r>
      <w:r w:rsidRPr="00EB5B16">
        <w:rPr>
          <w:lang w:val="en-150"/>
        </w:rPr>
        <w:t xml:space="preserve"> are shown in </w:t>
      </w:r>
      <w:r w:rsidR="00C625C1">
        <w:rPr>
          <w:lang w:val="en-150"/>
        </w:rPr>
        <w:fldChar w:fldCharType="begin"/>
      </w:r>
      <w:r w:rsidR="00C625C1">
        <w:rPr>
          <w:lang w:val="en-150"/>
        </w:rPr>
        <w:instrText xml:space="preserve"> REF _Ref74523315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42</w:t>
      </w:r>
      <w:r w:rsidR="00C625C1">
        <w:rPr>
          <w:lang w:val="en-150"/>
        </w:rPr>
        <w:fldChar w:fldCharType="end"/>
      </w:r>
      <w:r w:rsidRPr="00EB5B16">
        <w:rPr>
          <w:lang w:val="en-150"/>
        </w:rPr>
        <w:t xml:space="preserve">, including: </w:t>
      </w:r>
    </w:p>
    <w:p w14:paraId="5E74CB7B" w14:textId="56514F4F" w:rsidR="00311DFC" w:rsidRPr="00EB5B16" w:rsidRDefault="00311DFC" w:rsidP="00EB693E">
      <w:pPr>
        <w:pStyle w:val="ListParagraph"/>
        <w:numPr>
          <w:ilvl w:val="0"/>
          <w:numId w:val="78"/>
        </w:numPr>
        <w:spacing w:after="240"/>
        <w:rPr>
          <w:lang w:val="en-150"/>
        </w:rPr>
      </w:pPr>
      <w:r w:rsidRPr="00EB5B16">
        <w:rPr>
          <w:lang w:val="en-150"/>
        </w:rPr>
        <w:t>Hardware specifications</w:t>
      </w:r>
    </w:p>
    <w:p w14:paraId="085C5FDF" w14:textId="422F4721" w:rsidR="00311DFC" w:rsidRPr="00EB5B16" w:rsidRDefault="00311DFC" w:rsidP="00EB693E">
      <w:pPr>
        <w:pStyle w:val="ListParagraph"/>
        <w:numPr>
          <w:ilvl w:val="0"/>
          <w:numId w:val="78"/>
        </w:numPr>
        <w:spacing w:after="240"/>
        <w:rPr>
          <w:lang w:val="en-150"/>
        </w:rPr>
      </w:pPr>
      <w:r w:rsidRPr="00EB5B16">
        <w:rPr>
          <w:lang w:val="en-150"/>
        </w:rPr>
        <w:t>Operative system and kernel</w:t>
      </w:r>
    </w:p>
    <w:p w14:paraId="2AC8945B" w14:textId="0085BF0C" w:rsidR="00311DFC" w:rsidRPr="00EB5B16" w:rsidRDefault="00311DFC" w:rsidP="00EB693E">
      <w:pPr>
        <w:pStyle w:val="ListParagraph"/>
        <w:numPr>
          <w:ilvl w:val="0"/>
          <w:numId w:val="78"/>
        </w:numPr>
        <w:spacing w:after="240"/>
        <w:rPr>
          <w:lang w:val="en-150"/>
        </w:rPr>
      </w:pPr>
      <w:r w:rsidRPr="00EB5B16">
        <w:rPr>
          <w:lang w:val="en-150"/>
        </w:rPr>
        <w:t>CUDA version</w:t>
      </w:r>
    </w:p>
    <w:p w14:paraId="25FEDC78" w14:textId="16A4932D" w:rsidR="00311DFC" w:rsidRPr="00EB5B16" w:rsidRDefault="00311DFC" w:rsidP="00EB693E">
      <w:pPr>
        <w:pStyle w:val="ListParagraph"/>
        <w:numPr>
          <w:ilvl w:val="0"/>
          <w:numId w:val="78"/>
        </w:numPr>
        <w:spacing w:after="240"/>
        <w:rPr>
          <w:lang w:val="en-150"/>
        </w:rPr>
      </w:pPr>
      <w:r w:rsidRPr="00EB5B16">
        <w:rPr>
          <w:lang w:val="en-150"/>
        </w:rPr>
        <w:t>Darknet source and clone date</w:t>
      </w:r>
    </w:p>
    <w:p w14:paraId="3C28D2BD" w14:textId="766E52C2" w:rsidR="00065CD7" w:rsidRPr="00EB5B16" w:rsidRDefault="00065CD7" w:rsidP="00065CD7">
      <w:pPr>
        <w:pStyle w:val="Heading3"/>
        <w:rPr>
          <w:lang w:val="en-150"/>
        </w:rPr>
      </w:pPr>
      <w:bookmarkStart w:id="182" w:name="_Toc74572110"/>
      <w:r w:rsidRPr="00EB5B16">
        <w:rPr>
          <w:lang w:val="en-150"/>
        </w:rPr>
        <w:lastRenderedPageBreak/>
        <w:t xml:space="preserve">Training </w:t>
      </w:r>
      <w:r w:rsidR="005138A4" w:rsidRPr="00EB5B16">
        <w:rPr>
          <w:lang w:val="en-150"/>
        </w:rPr>
        <w:t>and evaluat</w:t>
      </w:r>
      <w:r w:rsidR="007B10E9" w:rsidRPr="00EB5B16">
        <w:rPr>
          <w:lang w:val="en-150"/>
        </w:rPr>
        <w:t>ion</w:t>
      </w:r>
      <w:r w:rsidR="005138A4" w:rsidRPr="00EB5B16">
        <w:rPr>
          <w:lang w:val="en-150"/>
        </w:rPr>
        <w:t xml:space="preserve"> </w:t>
      </w:r>
      <w:r w:rsidR="006B7F2F" w:rsidRPr="00EB5B16">
        <w:rPr>
          <w:lang w:val="en-150"/>
        </w:rPr>
        <w:t>in practice</w:t>
      </w:r>
      <w:bookmarkEnd w:id="182"/>
    </w:p>
    <w:p w14:paraId="4BAD7B88" w14:textId="48ED7D09" w:rsidR="007B10E9" w:rsidRPr="00EB5B16" w:rsidRDefault="001E5EFC" w:rsidP="007B10E9">
      <w:pPr>
        <w:rPr>
          <w:noProof/>
          <w:lang w:val="en-150" w:eastAsia="en-US"/>
        </w:rPr>
      </w:pPr>
      <w:r w:rsidRPr="00EB5B16">
        <w:rPr>
          <w:noProof/>
          <w:lang w:val="en-150" w:eastAsia="en-US"/>
        </w:rPr>
        <w:t xml:space="preserve">The training </w:t>
      </w:r>
      <w:r w:rsidR="003E42CB" w:rsidRPr="00EB5B16">
        <w:rPr>
          <w:noProof/>
          <w:lang w:val="en-150" w:eastAsia="en-US"/>
        </w:rPr>
        <w:t>and evaluation steps are</w:t>
      </w:r>
      <w:r w:rsidRPr="00EB5B16">
        <w:rPr>
          <w:noProof/>
          <w:lang w:val="en-150" w:eastAsia="en-US"/>
        </w:rPr>
        <w:t xml:space="preserve"> </w:t>
      </w:r>
      <w:r w:rsidR="003E42CB" w:rsidRPr="00EB5B16">
        <w:rPr>
          <w:noProof/>
          <w:lang w:val="en-150" w:eastAsia="en-US"/>
        </w:rPr>
        <w:t xml:space="preserve">very </w:t>
      </w:r>
      <w:r w:rsidRPr="00EB5B16">
        <w:rPr>
          <w:noProof/>
          <w:lang w:val="en-150" w:eastAsia="en-US"/>
        </w:rPr>
        <w:t>platform-specific.</w:t>
      </w:r>
      <w:r w:rsidR="003E42CB" w:rsidRPr="00EB5B16">
        <w:rPr>
          <w:noProof/>
          <w:lang w:val="en-150" w:eastAsia="en-US"/>
        </w:rPr>
        <w:t xml:space="preserve"> </w:t>
      </w:r>
      <w:r w:rsidR="00C1600D" w:rsidRPr="00EB5B16">
        <w:rPr>
          <w:noProof/>
          <w:lang w:val="en-150" w:eastAsia="en-US"/>
        </w:rPr>
        <w:t>Towards the benchmarking, b</w:t>
      </w:r>
      <w:r w:rsidR="003E42CB" w:rsidRPr="00EB5B16">
        <w:rPr>
          <w:noProof/>
          <w:lang w:val="en-150" w:eastAsia="en-US"/>
        </w:rPr>
        <w:t xml:space="preserve">oth start from </w:t>
      </w:r>
      <w:r w:rsidR="00584556" w:rsidRPr="00EB5B16">
        <w:rPr>
          <w:noProof/>
          <w:lang w:val="en-150" w:eastAsia="en-US"/>
        </w:rPr>
        <w:t xml:space="preserve">a dataset </w:t>
      </w:r>
      <w:r w:rsidR="003E42CB" w:rsidRPr="00EB5B16">
        <w:rPr>
          <w:noProof/>
          <w:lang w:val="en-150" w:eastAsia="en-US"/>
        </w:rPr>
        <w:t>annotated in YOLO format</w:t>
      </w:r>
      <w:r w:rsidR="007B10E9" w:rsidRPr="00EB5B16">
        <w:rPr>
          <w:noProof/>
          <w:lang w:val="en-150" w:eastAsia="en-US"/>
        </w:rPr>
        <w:t xml:space="preserve">. </w:t>
      </w:r>
    </w:p>
    <w:p w14:paraId="13209B3D" w14:textId="77777777" w:rsidR="00B64336" w:rsidRPr="00EB5B16" w:rsidRDefault="00B64336" w:rsidP="00B64336">
      <w:pPr>
        <w:rPr>
          <w:noProof/>
          <w:lang w:val="en-150" w:eastAsia="en-US"/>
        </w:rPr>
      </w:pPr>
      <w:r w:rsidRPr="00EB5B16">
        <w:rPr>
          <w:b/>
          <w:bCs/>
          <w:noProof/>
          <w:lang w:val="en-150" w:eastAsia="en-US"/>
        </w:rPr>
        <w:t xml:space="preserve">YOLO </w:t>
      </w:r>
      <w:r w:rsidRPr="00EB5B16">
        <w:rPr>
          <w:noProof/>
          <w:lang w:val="en-150" w:eastAsia="en-US"/>
        </w:rPr>
        <w:t xml:space="preserve"> (darknet) models are worked by following the following steps:</w:t>
      </w:r>
    </w:p>
    <w:p w14:paraId="64F03791" w14:textId="77777777" w:rsidR="00B64336" w:rsidRPr="00EB5B16" w:rsidRDefault="00B64336" w:rsidP="00EB693E">
      <w:pPr>
        <w:pStyle w:val="ListParagraph"/>
        <w:numPr>
          <w:ilvl w:val="0"/>
          <w:numId w:val="77"/>
        </w:numPr>
        <w:rPr>
          <w:noProof/>
          <w:lang w:val="en-150" w:eastAsia="en-US"/>
        </w:rPr>
      </w:pPr>
      <w:r w:rsidRPr="00EB5B16">
        <w:rPr>
          <w:noProof/>
          <w:lang w:val="en-150" w:eastAsia="en-US"/>
        </w:rPr>
        <w:t>Install CUDA and CUDNN on local machine for GPU accelerated computations.</w:t>
      </w:r>
    </w:p>
    <w:p w14:paraId="6E90AFA8" w14:textId="367D21E4" w:rsidR="00B64336" w:rsidRPr="00EB5B16" w:rsidRDefault="00B64336" w:rsidP="00EB693E">
      <w:pPr>
        <w:pStyle w:val="ListParagraph"/>
        <w:numPr>
          <w:ilvl w:val="0"/>
          <w:numId w:val="77"/>
        </w:numPr>
        <w:rPr>
          <w:noProof/>
          <w:lang w:val="en-150" w:eastAsia="en-US"/>
        </w:rPr>
      </w:pPr>
      <w:r w:rsidRPr="00EB5B16">
        <w:rPr>
          <w:noProof/>
          <w:lang w:val="en-150" w:eastAsia="en-US"/>
        </w:rPr>
        <w:t xml:space="preserve">Clone and make darknet with GPU and openCV support from its source at </w:t>
      </w:r>
      <w:r w:rsidR="00DD458B" w:rsidRPr="00EB5B16">
        <w:rPr>
          <w:noProof/>
          <w:lang w:val="en-150" w:eastAsia="en-US"/>
        </w:rPr>
        <w:fldChar w:fldCharType="begin" w:fldLock="1"/>
      </w:r>
      <w:r w:rsidR="00265D76" w:rsidRPr="00EB5B16">
        <w:rPr>
          <w:noProof/>
          <w:lang w:val="en-150"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DD458B" w:rsidRPr="00EB5B16">
        <w:rPr>
          <w:noProof/>
          <w:lang w:val="en-150" w:eastAsia="en-US"/>
        </w:rPr>
        <w:fldChar w:fldCharType="separate"/>
      </w:r>
      <w:r w:rsidR="00D46F62" w:rsidRPr="00EB5B16">
        <w:rPr>
          <w:noProof/>
          <w:lang w:val="en-150" w:eastAsia="en-US"/>
        </w:rPr>
        <w:t>[34]</w:t>
      </w:r>
      <w:r w:rsidR="00DD458B" w:rsidRPr="00EB5B16">
        <w:rPr>
          <w:noProof/>
          <w:lang w:val="en-150" w:eastAsia="en-US"/>
        </w:rPr>
        <w:fldChar w:fldCharType="end"/>
      </w:r>
      <w:r w:rsidRPr="00EB5B16">
        <w:rPr>
          <w:noProof/>
          <w:lang w:val="en-150" w:eastAsia="en-US"/>
        </w:rPr>
        <w:t>.</w:t>
      </w:r>
    </w:p>
    <w:p w14:paraId="3FAFB525" w14:textId="77777777" w:rsidR="00B64336" w:rsidRPr="00EB5B16" w:rsidRDefault="00B64336" w:rsidP="00EB693E">
      <w:pPr>
        <w:pStyle w:val="ListParagraph"/>
        <w:numPr>
          <w:ilvl w:val="0"/>
          <w:numId w:val="77"/>
        </w:numPr>
        <w:rPr>
          <w:noProof/>
          <w:lang w:val="en-150" w:eastAsia="en-US"/>
        </w:rPr>
      </w:pPr>
      <w:r w:rsidRPr="00EB5B16">
        <w:rPr>
          <w:noProof/>
          <w:lang w:val="en-150" w:eastAsia="en-US"/>
        </w:rPr>
        <w:t>Prepare training assets:</w:t>
      </w:r>
    </w:p>
    <w:p w14:paraId="52C522AF" w14:textId="4B378BB2" w:rsidR="00B64336" w:rsidRPr="00EB5B16" w:rsidRDefault="00B64336" w:rsidP="00EB693E">
      <w:pPr>
        <w:pStyle w:val="ListParagraph"/>
        <w:numPr>
          <w:ilvl w:val="1"/>
          <w:numId w:val="77"/>
        </w:numPr>
        <w:rPr>
          <w:noProof/>
          <w:lang w:val="en-150" w:eastAsia="en-US"/>
        </w:rPr>
      </w:pPr>
      <w:r w:rsidRPr="00EB5B16">
        <w:rPr>
          <w:noProof/>
          <w:lang w:val="en-150" w:eastAsia="en-US"/>
        </w:rPr>
        <w:t>Assemble folder structure and generate path</w:t>
      </w:r>
      <w:r w:rsidR="006B7F2F" w:rsidRPr="00EB5B16">
        <w:rPr>
          <w:noProof/>
          <w:lang w:val="en-150" w:eastAsia="en-US"/>
        </w:rPr>
        <w:t xml:space="preserve"> </w:t>
      </w:r>
      <w:r w:rsidRPr="00EB5B16">
        <w:rPr>
          <w:noProof/>
          <w:lang w:val="en-150" w:eastAsia="en-US"/>
        </w:rPr>
        <w:t xml:space="preserve">holder </w:t>
      </w:r>
      <w:r w:rsidR="006B7F2F" w:rsidRPr="00EB5B16">
        <w:rPr>
          <w:noProof/>
          <w:lang w:val="en-150" w:eastAsia="en-US"/>
        </w:rPr>
        <w:t xml:space="preserve">and other text file </w:t>
      </w:r>
      <w:r w:rsidRPr="00EB5B16">
        <w:rPr>
          <w:noProof/>
          <w:lang w:val="en-150" w:eastAsia="en-US"/>
        </w:rPr>
        <w:t>assets.</w:t>
      </w:r>
    </w:p>
    <w:p w14:paraId="6FD07008" w14:textId="3EA2B62F" w:rsidR="00B64336" w:rsidRPr="00EB5B16" w:rsidRDefault="00B64336" w:rsidP="00EB693E">
      <w:pPr>
        <w:pStyle w:val="ListParagraph"/>
        <w:numPr>
          <w:ilvl w:val="1"/>
          <w:numId w:val="77"/>
        </w:numPr>
        <w:rPr>
          <w:noProof/>
          <w:lang w:val="en-150" w:eastAsia="en-US"/>
        </w:rPr>
      </w:pPr>
      <w:r w:rsidRPr="00EB5B16">
        <w:rPr>
          <w:noProof/>
          <w:lang w:val="en-150" w:eastAsia="en-US"/>
        </w:rPr>
        <w:t xml:space="preserve">Modify each network’s architecture to fit the target number of classes. </w:t>
      </w:r>
    </w:p>
    <w:p w14:paraId="2A66E8A8" w14:textId="77777777" w:rsidR="00B64336" w:rsidRPr="00EB5B16" w:rsidRDefault="00B64336" w:rsidP="00EB693E">
      <w:pPr>
        <w:pStyle w:val="ListParagraph"/>
        <w:numPr>
          <w:ilvl w:val="0"/>
          <w:numId w:val="77"/>
        </w:numPr>
        <w:rPr>
          <w:noProof/>
          <w:lang w:val="en-150" w:eastAsia="en-US"/>
        </w:rPr>
      </w:pPr>
      <w:r w:rsidRPr="00EB5B16">
        <w:rPr>
          <w:noProof/>
          <w:lang w:val="en-150" w:eastAsia="en-US"/>
        </w:rPr>
        <w:t>Train and export a trained model, storing training terminal output to a file.</w:t>
      </w:r>
    </w:p>
    <w:p w14:paraId="48F83159" w14:textId="77777777" w:rsidR="00B64336" w:rsidRPr="00EB5B16" w:rsidRDefault="00B64336" w:rsidP="00EB693E">
      <w:pPr>
        <w:pStyle w:val="ListParagraph"/>
        <w:numPr>
          <w:ilvl w:val="0"/>
          <w:numId w:val="77"/>
        </w:numPr>
        <w:rPr>
          <w:noProof/>
          <w:lang w:val="en-150" w:eastAsia="en-US"/>
        </w:rPr>
      </w:pPr>
      <w:r w:rsidRPr="00EB5B16">
        <w:rPr>
          <w:noProof/>
          <w:lang w:val="en-150" w:eastAsia="en-US"/>
        </w:rPr>
        <w:t>Gather training plots produced by darknet.</w:t>
      </w:r>
    </w:p>
    <w:p w14:paraId="748A05A3" w14:textId="2CF6FCAA" w:rsidR="00B64336" w:rsidRPr="00EB5B16" w:rsidRDefault="00B64336" w:rsidP="00EB693E">
      <w:pPr>
        <w:pStyle w:val="ListParagraph"/>
        <w:numPr>
          <w:ilvl w:val="0"/>
          <w:numId w:val="77"/>
        </w:numPr>
        <w:rPr>
          <w:noProof/>
          <w:lang w:val="en-150" w:eastAsia="en-US"/>
        </w:rPr>
      </w:pPr>
      <w:r w:rsidRPr="00EB5B16">
        <w:rPr>
          <w:noProof/>
          <w:lang w:val="en-150" w:eastAsia="en-US"/>
        </w:rPr>
        <w:t>Infer the test set and store results to a text file (</w:t>
      </w:r>
      <w:r w:rsidR="0055553E" w:rsidRPr="00EB5B16">
        <w:rPr>
          <w:noProof/>
          <w:lang w:val="en-150" w:eastAsia="en-US"/>
        </w:rPr>
        <w:t>the most convenient way to perform batch-inference for our purposes</w:t>
      </w:r>
      <w:r w:rsidRPr="00EB5B16">
        <w:rPr>
          <w:noProof/>
          <w:lang w:val="en-150" w:eastAsia="en-US"/>
        </w:rPr>
        <w:t>). From these text results:</w:t>
      </w:r>
    </w:p>
    <w:p w14:paraId="6E07240A" w14:textId="77777777" w:rsidR="00B64336" w:rsidRPr="00EB5B16" w:rsidRDefault="00B64336" w:rsidP="00EB693E">
      <w:pPr>
        <w:pStyle w:val="ListParagraph"/>
        <w:numPr>
          <w:ilvl w:val="1"/>
          <w:numId w:val="77"/>
        </w:numPr>
        <w:rPr>
          <w:noProof/>
          <w:lang w:val="en-150" w:eastAsia="en-US"/>
        </w:rPr>
      </w:pPr>
      <w:r w:rsidRPr="00EB5B16">
        <w:rPr>
          <w:noProof/>
          <w:lang w:val="en-150" w:eastAsia="en-US"/>
        </w:rPr>
        <w:t>Draw inferred bounding boxes to pictures.</w:t>
      </w:r>
    </w:p>
    <w:p w14:paraId="22FE8E25" w14:textId="77777777" w:rsidR="00B64336" w:rsidRPr="00EB5B16" w:rsidRDefault="00B64336" w:rsidP="00EB693E">
      <w:pPr>
        <w:pStyle w:val="ListParagraph"/>
        <w:numPr>
          <w:ilvl w:val="1"/>
          <w:numId w:val="77"/>
        </w:numPr>
        <w:rPr>
          <w:noProof/>
          <w:lang w:val="en-150" w:eastAsia="en-US"/>
        </w:rPr>
      </w:pPr>
      <w:r w:rsidRPr="00EB5B16">
        <w:rPr>
          <w:noProof/>
          <w:lang w:val="en-150" w:eastAsia="en-US"/>
        </w:rPr>
        <w:t>Estimate the model’s FPS by averaging the recorded per-image latency.</w:t>
      </w:r>
    </w:p>
    <w:p w14:paraId="1A9FD452" w14:textId="77777777" w:rsidR="00B64336" w:rsidRPr="00EB5B16" w:rsidRDefault="00B64336" w:rsidP="00EB693E">
      <w:pPr>
        <w:pStyle w:val="ListParagraph"/>
        <w:numPr>
          <w:ilvl w:val="1"/>
          <w:numId w:val="77"/>
        </w:numPr>
        <w:rPr>
          <w:noProof/>
          <w:lang w:val="en-150" w:eastAsia="en-US"/>
        </w:rPr>
      </w:pPr>
      <w:r w:rsidRPr="00EB5B16">
        <w:rPr>
          <w:noProof/>
          <w:lang w:val="en-150" w:eastAsia="en-US"/>
        </w:rPr>
        <w:t>Convert these bounding boxes to .json MS COCO format.</w:t>
      </w:r>
    </w:p>
    <w:p w14:paraId="00A10E15" w14:textId="77777777" w:rsidR="00B64336" w:rsidRPr="00EB5B16" w:rsidRDefault="00B64336" w:rsidP="00EB693E">
      <w:pPr>
        <w:pStyle w:val="ListParagraph"/>
        <w:numPr>
          <w:ilvl w:val="0"/>
          <w:numId w:val="77"/>
        </w:numPr>
        <w:spacing w:after="240"/>
        <w:rPr>
          <w:noProof/>
          <w:lang w:val="en-150" w:eastAsia="en-US"/>
        </w:rPr>
      </w:pPr>
      <w:r w:rsidRPr="00EB5B16">
        <w:rPr>
          <w:noProof/>
          <w:lang w:val="en-150" w:eastAsia="en-US"/>
        </w:rPr>
        <w:t>Convert the YOLO-annotated test set to MS COCO format.</w:t>
      </w:r>
    </w:p>
    <w:p w14:paraId="3DA5E943" w14:textId="2FC0384B" w:rsidR="00B64336" w:rsidRPr="00EB5B16" w:rsidRDefault="00584556" w:rsidP="00EB693E">
      <w:pPr>
        <w:pStyle w:val="ListParagraph"/>
        <w:numPr>
          <w:ilvl w:val="0"/>
          <w:numId w:val="77"/>
        </w:numPr>
        <w:spacing w:after="240"/>
        <w:rPr>
          <w:noProof/>
          <w:lang w:val="en-150" w:eastAsia="en-US"/>
        </w:rPr>
      </w:pPr>
      <w:r w:rsidRPr="00EB5B16">
        <w:rPr>
          <w:noProof/>
          <w:lang w:val="en-150" w:eastAsia="en-US"/>
        </w:rPr>
        <w:t>Use</w:t>
      </w:r>
      <w:r w:rsidR="00B64336" w:rsidRPr="00EB5B16">
        <w:rPr>
          <w:noProof/>
          <w:lang w:val="en-150" w:eastAsia="en-US"/>
        </w:rPr>
        <w:t xml:space="preserve"> the MS COCO formatted test data and </w:t>
      </w:r>
      <w:r w:rsidRPr="00EB5B16">
        <w:rPr>
          <w:noProof/>
          <w:lang w:val="en-150" w:eastAsia="en-US"/>
        </w:rPr>
        <w:t xml:space="preserve">MS COCO </w:t>
      </w:r>
      <w:r w:rsidR="00B64336" w:rsidRPr="00EB5B16">
        <w:rPr>
          <w:noProof/>
          <w:lang w:val="en-150" w:eastAsia="en-US"/>
        </w:rPr>
        <w:t xml:space="preserve">inference results </w:t>
      </w:r>
      <w:r w:rsidRPr="00EB5B16">
        <w:rPr>
          <w:noProof/>
          <w:lang w:val="en-150" w:eastAsia="en-US"/>
        </w:rPr>
        <w:t xml:space="preserve">(MS COCO format required) </w:t>
      </w:r>
      <w:r w:rsidR="00B64336" w:rsidRPr="00EB5B16">
        <w:rPr>
          <w:noProof/>
          <w:lang w:val="en-150" w:eastAsia="en-US"/>
        </w:rPr>
        <w:t>to obtain AP COCO metrics</w:t>
      </w:r>
      <w:r w:rsidRPr="00EB5B16">
        <w:rPr>
          <w:noProof/>
          <w:lang w:val="en-150" w:eastAsia="en-US"/>
        </w:rPr>
        <w:t xml:space="preserve"> with the official COCO tools at </w:t>
      </w:r>
      <w:r w:rsidR="00DD458B" w:rsidRPr="00EB5B16">
        <w:rPr>
          <w:noProof/>
          <w:lang w:val="en-150" w:eastAsia="en-US"/>
        </w:rPr>
        <w:fldChar w:fldCharType="begin" w:fldLock="1"/>
      </w:r>
      <w:r w:rsidR="00265D76" w:rsidRPr="00EB5B16">
        <w:rPr>
          <w:noProof/>
          <w:lang w:val="en-150"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9]","plainTextFormattedCitation":"[19]","previouslyFormattedCitation":"[19]"},"properties":{"noteIndex":0},"schema":"https://github.com/citation-style-language/schema/raw/master/csl-citation.json"}</w:instrText>
      </w:r>
      <w:r w:rsidR="00DD458B" w:rsidRPr="00EB5B16">
        <w:rPr>
          <w:noProof/>
          <w:lang w:val="en-150" w:eastAsia="en-US"/>
        </w:rPr>
        <w:fldChar w:fldCharType="separate"/>
      </w:r>
      <w:r w:rsidR="00D46F62" w:rsidRPr="00EB5B16">
        <w:rPr>
          <w:noProof/>
          <w:lang w:val="en-150" w:eastAsia="en-US"/>
        </w:rPr>
        <w:t>[19]</w:t>
      </w:r>
      <w:r w:rsidR="00DD458B" w:rsidRPr="00EB5B16">
        <w:rPr>
          <w:noProof/>
          <w:lang w:val="en-150" w:eastAsia="en-US"/>
        </w:rPr>
        <w:fldChar w:fldCharType="end"/>
      </w:r>
      <w:r w:rsidR="0055553E" w:rsidRPr="00EB5B16">
        <w:rPr>
          <w:noProof/>
          <w:lang w:val="en-150" w:eastAsia="en-US"/>
        </w:rPr>
        <w:t>.</w:t>
      </w:r>
    </w:p>
    <w:p w14:paraId="13135BB8" w14:textId="3F441A05" w:rsidR="0055553E" w:rsidRPr="00EB5B16" w:rsidRDefault="0055553E" w:rsidP="0055553E">
      <w:pPr>
        <w:spacing w:after="240"/>
        <w:ind w:left="757" w:firstLine="349"/>
        <w:rPr>
          <w:noProof/>
          <w:lang w:val="en-150" w:eastAsia="en-US"/>
        </w:rPr>
      </w:pPr>
      <w:r w:rsidRPr="00EB5B16">
        <w:rPr>
          <w:noProof/>
          <w:lang w:val="en-150" w:eastAsia="en-US"/>
        </w:rPr>
        <w:t xml:space="preserve">The number of training epochs and other hyperparameters were set according to the pointers provided at </w:t>
      </w:r>
      <w:r w:rsidR="00DD458B" w:rsidRPr="00EB5B16">
        <w:rPr>
          <w:noProof/>
          <w:lang w:val="en-150" w:eastAsia="en-US"/>
        </w:rPr>
        <w:fldChar w:fldCharType="begin" w:fldLock="1"/>
      </w:r>
      <w:r w:rsidR="00597972" w:rsidRPr="00EB5B16">
        <w:rPr>
          <w:noProof/>
          <w:lang w:val="en-150"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DD458B" w:rsidRPr="00EB5B16">
        <w:rPr>
          <w:noProof/>
          <w:lang w:val="en-150" w:eastAsia="en-US"/>
        </w:rPr>
        <w:fldChar w:fldCharType="separate"/>
      </w:r>
      <w:r w:rsidR="00597972" w:rsidRPr="00EB5B16">
        <w:rPr>
          <w:noProof/>
          <w:lang w:val="en-150" w:eastAsia="en-US"/>
        </w:rPr>
        <w:t>[50]</w:t>
      </w:r>
      <w:r w:rsidR="00DD458B" w:rsidRPr="00EB5B16">
        <w:rPr>
          <w:noProof/>
          <w:lang w:val="en-150" w:eastAsia="en-US"/>
        </w:rPr>
        <w:fldChar w:fldCharType="end"/>
      </w:r>
      <w:r w:rsidRPr="00EB5B16">
        <w:rPr>
          <w:noProof/>
          <w:lang w:val="en-150" w:eastAsia="en-US"/>
        </w:rPr>
        <w:t>.</w:t>
      </w:r>
    </w:p>
    <w:p w14:paraId="375ED163" w14:textId="15017042" w:rsidR="007B10E9" w:rsidRPr="00EB5B16" w:rsidRDefault="007B10E9" w:rsidP="007B10E9">
      <w:pPr>
        <w:rPr>
          <w:noProof/>
          <w:lang w:val="en-150" w:eastAsia="en-US"/>
        </w:rPr>
      </w:pPr>
      <w:r w:rsidRPr="00EB5B16">
        <w:rPr>
          <w:b/>
          <w:bCs/>
          <w:noProof/>
          <w:lang w:val="en-150" w:eastAsia="en-US"/>
        </w:rPr>
        <w:t>EfficientDet</w:t>
      </w:r>
      <w:r w:rsidRPr="00EB5B16">
        <w:rPr>
          <w:noProof/>
          <w:lang w:val="en-150" w:eastAsia="en-US"/>
        </w:rPr>
        <w:t xml:space="preserve"> (google-automl) models are worked by following the following steps:</w:t>
      </w:r>
    </w:p>
    <w:p w14:paraId="733C504B" w14:textId="4EEE7EBA" w:rsidR="007B10E9" w:rsidRPr="00EB5B16" w:rsidRDefault="007B10E9" w:rsidP="00EB693E">
      <w:pPr>
        <w:pStyle w:val="ListParagraph"/>
        <w:numPr>
          <w:ilvl w:val="0"/>
          <w:numId w:val="77"/>
        </w:numPr>
        <w:rPr>
          <w:noProof/>
          <w:lang w:val="en-150" w:eastAsia="en-US"/>
        </w:rPr>
      </w:pPr>
      <w:r w:rsidRPr="00EB5B16">
        <w:rPr>
          <w:noProof/>
          <w:lang w:val="en-150" w:eastAsia="en-US"/>
        </w:rPr>
        <w:t>Build code blueprin</w:t>
      </w:r>
      <w:r w:rsidR="007D28ED" w:rsidRPr="00EB5B16">
        <w:rPr>
          <w:noProof/>
          <w:lang w:val="en-150" w:eastAsia="en-US"/>
        </w:rPr>
        <w:t>t in a colab notebook</w:t>
      </w:r>
      <w:r w:rsidR="00824D4E" w:rsidRPr="00EB5B16">
        <w:rPr>
          <w:noProof/>
          <w:lang w:val="en-150" w:eastAsia="en-US"/>
        </w:rPr>
        <w:t xml:space="preserve"> </w:t>
      </w:r>
      <w:r w:rsidR="007D28ED" w:rsidRPr="00EB5B16">
        <w:rPr>
          <w:noProof/>
          <w:lang w:val="en-150" w:eastAsia="en-US"/>
        </w:rPr>
        <w:t xml:space="preserve">(online) </w:t>
      </w:r>
      <w:r w:rsidR="00824D4E" w:rsidRPr="00EB5B16">
        <w:rPr>
          <w:noProof/>
          <w:lang w:val="en-150" w:eastAsia="en-US"/>
        </w:rPr>
        <w:t>for t</w:t>
      </w:r>
      <w:r w:rsidRPr="00EB5B16">
        <w:rPr>
          <w:noProof/>
          <w:lang w:val="en-150" w:eastAsia="en-US"/>
        </w:rPr>
        <w:t xml:space="preserve">raining and evaluation mostly from the tutorial at </w:t>
      </w:r>
      <w:r w:rsidR="00DD458B" w:rsidRPr="00EB5B16">
        <w:rPr>
          <w:noProof/>
          <w:lang w:val="en-150" w:eastAsia="en-US"/>
        </w:rPr>
        <w:fldChar w:fldCharType="begin" w:fldLock="1"/>
      </w:r>
      <w:r w:rsidR="00597972" w:rsidRPr="00EB5B16">
        <w:rPr>
          <w:noProof/>
          <w:lang w:val="en-150"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DD458B" w:rsidRPr="00EB5B16">
        <w:rPr>
          <w:noProof/>
          <w:lang w:val="en-150" w:eastAsia="en-US"/>
        </w:rPr>
        <w:fldChar w:fldCharType="separate"/>
      </w:r>
      <w:r w:rsidR="00597972" w:rsidRPr="00EB5B16">
        <w:rPr>
          <w:noProof/>
          <w:lang w:val="en-150" w:eastAsia="en-US"/>
        </w:rPr>
        <w:t>[52]</w:t>
      </w:r>
      <w:r w:rsidR="00DD458B" w:rsidRPr="00EB5B16">
        <w:rPr>
          <w:noProof/>
          <w:lang w:val="en-150" w:eastAsia="en-US"/>
        </w:rPr>
        <w:fldChar w:fldCharType="end"/>
      </w:r>
      <w:r w:rsidRPr="00EB5B16">
        <w:rPr>
          <w:noProof/>
          <w:lang w:val="en-150" w:eastAsia="en-US"/>
        </w:rPr>
        <w:t xml:space="preserve">, plus data </w:t>
      </w:r>
      <w:r w:rsidR="00824D4E" w:rsidRPr="00EB5B16">
        <w:rPr>
          <w:noProof/>
          <w:lang w:val="en-150" w:eastAsia="en-US"/>
        </w:rPr>
        <w:t>importing + resizing to network size</w:t>
      </w:r>
      <w:r w:rsidRPr="00EB5B16">
        <w:rPr>
          <w:noProof/>
          <w:lang w:val="en-150" w:eastAsia="en-US"/>
        </w:rPr>
        <w:t>.</w:t>
      </w:r>
    </w:p>
    <w:p w14:paraId="69ED1198" w14:textId="5A9F8236" w:rsidR="00824D4E" w:rsidRPr="00EB5B16" w:rsidRDefault="00824D4E" w:rsidP="00EB693E">
      <w:pPr>
        <w:pStyle w:val="ListParagraph"/>
        <w:numPr>
          <w:ilvl w:val="0"/>
          <w:numId w:val="77"/>
        </w:numPr>
        <w:rPr>
          <w:noProof/>
          <w:lang w:val="en-150" w:eastAsia="en-US"/>
        </w:rPr>
      </w:pPr>
      <w:r w:rsidRPr="00EB5B16">
        <w:rPr>
          <w:noProof/>
          <w:lang w:val="en-150" w:eastAsia="en-US"/>
        </w:rPr>
        <w:t xml:space="preserve">Setup a training folder structure on google drive for long-lasting </w:t>
      </w:r>
      <w:r w:rsidR="007D28ED" w:rsidRPr="00EB5B16">
        <w:rPr>
          <w:noProof/>
          <w:lang w:val="en-150" w:eastAsia="en-US"/>
        </w:rPr>
        <w:t xml:space="preserve">cloud </w:t>
      </w:r>
      <w:r w:rsidRPr="00EB5B16">
        <w:rPr>
          <w:noProof/>
          <w:lang w:val="en-150" w:eastAsia="en-US"/>
        </w:rPr>
        <w:t xml:space="preserve">file hosting, containing the model, the required assets </w:t>
      </w:r>
      <w:r w:rsidR="007D28ED" w:rsidRPr="00EB5B16">
        <w:rPr>
          <w:noProof/>
          <w:lang w:val="en-150" w:eastAsia="en-US"/>
        </w:rPr>
        <w:t>and</w:t>
      </w:r>
      <w:r w:rsidRPr="00EB5B16">
        <w:rPr>
          <w:noProof/>
          <w:lang w:val="en-150" w:eastAsia="en-US"/>
        </w:rPr>
        <w:t xml:space="preserve"> an output folder for trained models.</w:t>
      </w:r>
    </w:p>
    <w:p w14:paraId="41E1B468" w14:textId="09953F1B" w:rsidR="00824D4E" w:rsidRPr="00EB5B16" w:rsidRDefault="002B52A0" w:rsidP="00EB693E">
      <w:pPr>
        <w:pStyle w:val="ListParagraph"/>
        <w:numPr>
          <w:ilvl w:val="0"/>
          <w:numId w:val="77"/>
        </w:numPr>
        <w:rPr>
          <w:noProof/>
          <w:lang w:val="en-150" w:eastAsia="en-US"/>
        </w:rPr>
      </w:pPr>
      <w:r w:rsidRPr="00EB5B16">
        <w:rPr>
          <w:noProof/>
          <w:lang w:val="en-150" w:eastAsia="en-US"/>
        </w:rPr>
        <w:t>Resize</w:t>
      </w:r>
      <w:r w:rsidR="00824D4E" w:rsidRPr="00EB5B16">
        <w:rPr>
          <w:noProof/>
          <w:lang w:val="en-150" w:eastAsia="en-US"/>
        </w:rPr>
        <w:t xml:space="preserve"> the YOLO annotated </w:t>
      </w:r>
      <w:r w:rsidRPr="00EB5B16">
        <w:rPr>
          <w:noProof/>
          <w:lang w:val="en-150" w:eastAsia="en-US"/>
        </w:rPr>
        <w:t xml:space="preserve">images to network size and convert </w:t>
      </w:r>
      <w:r w:rsidR="00824D4E" w:rsidRPr="00EB5B16">
        <w:rPr>
          <w:noProof/>
          <w:lang w:val="en-150" w:eastAsia="en-US"/>
        </w:rPr>
        <w:t xml:space="preserve">to .tfrecord format with very minor modifications to the script available at </w:t>
      </w:r>
      <w:r w:rsidR="00432A05" w:rsidRPr="00EB5B16">
        <w:rPr>
          <w:noProof/>
          <w:lang w:val="en-150" w:eastAsia="en-US"/>
        </w:rPr>
        <w:fldChar w:fldCharType="begin" w:fldLock="1"/>
      </w:r>
      <w:r w:rsidR="00597972" w:rsidRPr="00EB5B16">
        <w:rPr>
          <w:noProof/>
          <w:lang w:val="en-150"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53]","plainTextFormattedCitation":"[53]","previouslyFormattedCitation":"[53]"},"properties":{"noteIndex":0},"schema":"https://github.com/citation-style-language/schema/raw/master/csl-citation.json"}</w:instrText>
      </w:r>
      <w:r w:rsidR="00432A05" w:rsidRPr="00EB5B16">
        <w:rPr>
          <w:noProof/>
          <w:lang w:val="en-150" w:eastAsia="en-US"/>
        </w:rPr>
        <w:fldChar w:fldCharType="separate"/>
      </w:r>
      <w:r w:rsidR="00597972" w:rsidRPr="00EB5B16">
        <w:rPr>
          <w:noProof/>
          <w:lang w:val="en-150" w:eastAsia="en-US"/>
        </w:rPr>
        <w:t>[53]</w:t>
      </w:r>
      <w:r w:rsidR="00432A05" w:rsidRPr="00EB5B16">
        <w:rPr>
          <w:noProof/>
          <w:lang w:val="en-150" w:eastAsia="en-US"/>
        </w:rPr>
        <w:fldChar w:fldCharType="end"/>
      </w:r>
      <w:r w:rsidR="00824D4E" w:rsidRPr="00EB5B16">
        <w:rPr>
          <w:noProof/>
          <w:lang w:val="en-150" w:eastAsia="en-US"/>
        </w:rPr>
        <w:t>.</w:t>
      </w:r>
    </w:p>
    <w:p w14:paraId="1152B7EE" w14:textId="5630DD9A" w:rsidR="00824D4E" w:rsidRPr="00EB5B16" w:rsidRDefault="00824D4E" w:rsidP="00EB693E">
      <w:pPr>
        <w:pStyle w:val="ListParagraph"/>
        <w:numPr>
          <w:ilvl w:val="0"/>
          <w:numId w:val="77"/>
        </w:numPr>
        <w:rPr>
          <w:noProof/>
          <w:lang w:val="en-150" w:eastAsia="en-US"/>
        </w:rPr>
      </w:pPr>
      <w:r w:rsidRPr="00EB5B16">
        <w:rPr>
          <w:noProof/>
          <w:lang w:val="en-150" w:eastAsia="en-US"/>
        </w:rPr>
        <w:t xml:space="preserve">Train and export a trained model, </w:t>
      </w:r>
      <w:r w:rsidR="00791B97" w:rsidRPr="00EB5B16">
        <w:rPr>
          <w:noProof/>
          <w:lang w:val="en-150" w:eastAsia="en-US"/>
        </w:rPr>
        <w:t>storing</w:t>
      </w:r>
      <w:r w:rsidRPr="00EB5B16">
        <w:rPr>
          <w:noProof/>
          <w:lang w:val="en-150" w:eastAsia="en-US"/>
        </w:rPr>
        <w:t xml:space="preserve"> training terminal output to a file</w:t>
      </w:r>
      <w:r w:rsidR="00791B97" w:rsidRPr="00EB5B16">
        <w:rPr>
          <w:noProof/>
          <w:lang w:val="en-150" w:eastAsia="en-US"/>
        </w:rPr>
        <w:t xml:space="preserve"> (validation AP metrics per epoch)</w:t>
      </w:r>
      <w:r w:rsidRPr="00EB5B16">
        <w:rPr>
          <w:noProof/>
          <w:lang w:val="en-150" w:eastAsia="en-US"/>
        </w:rPr>
        <w:t>.</w:t>
      </w:r>
    </w:p>
    <w:p w14:paraId="6B6EBD2F" w14:textId="3F28ECA3" w:rsidR="00791B97" w:rsidRPr="00EB5B16" w:rsidRDefault="00824D4E" w:rsidP="00EB693E">
      <w:pPr>
        <w:pStyle w:val="ListParagraph"/>
        <w:numPr>
          <w:ilvl w:val="0"/>
          <w:numId w:val="77"/>
        </w:numPr>
        <w:rPr>
          <w:noProof/>
          <w:lang w:val="en-150" w:eastAsia="en-US"/>
        </w:rPr>
      </w:pPr>
      <w:r w:rsidRPr="00EB5B16">
        <w:rPr>
          <w:noProof/>
          <w:lang w:val="en-150" w:eastAsia="en-US"/>
        </w:rPr>
        <w:t>Produce training plot</w:t>
      </w:r>
      <w:r w:rsidR="00791B97" w:rsidRPr="00EB5B16">
        <w:rPr>
          <w:noProof/>
          <w:lang w:val="en-150" w:eastAsia="en-US"/>
        </w:rPr>
        <w:t>s</w:t>
      </w:r>
      <w:r w:rsidRPr="00EB5B16">
        <w:rPr>
          <w:noProof/>
          <w:lang w:val="en-150" w:eastAsia="en-US"/>
        </w:rPr>
        <w:t xml:space="preserve"> from the collected data, since no plots are generated by default.</w:t>
      </w:r>
    </w:p>
    <w:p w14:paraId="5E942B83" w14:textId="236F430B" w:rsidR="00824D4E" w:rsidRPr="00EB5B16" w:rsidRDefault="00791B97" w:rsidP="00EB693E">
      <w:pPr>
        <w:pStyle w:val="ListParagraph"/>
        <w:numPr>
          <w:ilvl w:val="0"/>
          <w:numId w:val="77"/>
        </w:numPr>
        <w:rPr>
          <w:noProof/>
          <w:lang w:val="en-150" w:eastAsia="en-US"/>
        </w:rPr>
      </w:pPr>
      <w:r w:rsidRPr="00EB5B16">
        <w:rPr>
          <w:noProof/>
          <w:lang w:val="en-150" w:eastAsia="en-US"/>
        </w:rPr>
        <w:t>C</w:t>
      </w:r>
      <w:r w:rsidR="00824D4E" w:rsidRPr="00EB5B16">
        <w:rPr>
          <w:noProof/>
          <w:lang w:val="en-150" w:eastAsia="en-US"/>
        </w:rPr>
        <w:t>ompu</w:t>
      </w:r>
      <w:r w:rsidRPr="00EB5B16">
        <w:rPr>
          <w:noProof/>
          <w:lang w:val="en-150" w:eastAsia="en-US"/>
        </w:rPr>
        <w:t xml:space="preserve">te accuracy </w:t>
      </w:r>
      <w:r w:rsidR="00824D4E" w:rsidRPr="00EB5B16">
        <w:rPr>
          <w:noProof/>
          <w:lang w:val="en-150" w:eastAsia="en-US"/>
        </w:rPr>
        <w:t xml:space="preserve">COCO metrics </w:t>
      </w:r>
      <w:r w:rsidRPr="00EB5B16">
        <w:rPr>
          <w:noProof/>
          <w:lang w:val="en-150" w:eastAsia="en-US"/>
        </w:rPr>
        <w:t>while performing batch-inference</w:t>
      </w:r>
      <w:r w:rsidR="007D28ED" w:rsidRPr="00EB5B16">
        <w:rPr>
          <w:noProof/>
          <w:lang w:val="en-150" w:eastAsia="en-US"/>
        </w:rPr>
        <w:t xml:space="preserve"> to images</w:t>
      </w:r>
      <w:r w:rsidRPr="00EB5B16">
        <w:rPr>
          <w:noProof/>
          <w:lang w:val="en-150" w:eastAsia="en-US"/>
        </w:rPr>
        <w:t xml:space="preserve"> of the test set </w:t>
      </w:r>
      <w:r w:rsidR="00824D4E" w:rsidRPr="00EB5B16">
        <w:rPr>
          <w:noProof/>
          <w:lang w:val="en-150" w:eastAsia="en-US"/>
        </w:rPr>
        <w:t xml:space="preserve">with the </w:t>
      </w:r>
      <w:r w:rsidR="006B7F2F" w:rsidRPr="00EB5B16">
        <w:rPr>
          <w:noProof/>
          <w:lang w:val="en-150" w:eastAsia="en-US"/>
        </w:rPr>
        <w:t xml:space="preserve">google-automl </w:t>
      </w:r>
      <w:r w:rsidR="00824D4E" w:rsidRPr="00EB5B16">
        <w:rPr>
          <w:noProof/>
          <w:lang w:val="en-150" w:eastAsia="en-US"/>
        </w:rPr>
        <w:t>built-in test</w:t>
      </w:r>
      <w:r w:rsidR="006B7F2F" w:rsidRPr="00EB5B16">
        <w:rPr>
          <w:noProof/>
          <w:lang w:val="en-150" w:eastAsia="en-US"/>
        </w:rPr>
        <w:t xml:space="preserve"> and infer</w:t>
      </w:r>
      <w:r w:rsidR="00824D4E" w:rsidRPr="00EB5B16">
        <w:rPr>
          <w:noProof/>
          <w:lang w:val="en-150" w:eastAsia="en-US"/>
        </w:rPr>
        <w:t xml:space="preserve"> script.</w:t>
      </w:r>
    </w:p>
    <w:p w14:paraId="2C4A3B89" w14:textId="26281456" w:rsidR="00824D4E" w:rsidRPr="00EB5B16" w:rsidRDefault="00824D4E" w:rsidP="00EB693E">
      <w:pPr>
        <w:pStyle w:val="ListParagraph"/>
        <w:numPr>
          <w:ilvl w:val="0"/>
          <w:numId w:val="77"/>
        </w:numPr>
        <w:spacing w:after="240"/>
        <w:rPr>
          <w:noProof/>
          <w:lang w:val="en-150" w:eastAsia="en-US"/>
        </w:rPr>
      </w:pPr>
      <w:r w:rsidRPr="00EB5B16">
        <w:rPr>
          <w:noProof/>
          <w:lang w:val="en-150" w:eastAsia="en-US"/>
        </w:rPr>
        <w:t>Install</w:t>
      </w:r>
      <w:r w:rsidR="007D28ED" w:rsidRPr="00EB5B16">
        <w:rPr>
          <w:noProof/>
          <w:lang w:val="en-150" w:eastAsia="en-US"/>
        </w:rPr>
        <w:t xml:space="preserve"> CUDA, CUDDN and </w:t>
      </w:r>
      <w:r w:rsidRPr="00EB5B16">
        <w:rPr>
          <w:noProof/>
          <w:lang w:val="en-150" w:eastAsia="en-US"/>
        </w:rPr>
        <w:t xml:space="preserve"> google-automl repository locally</w:t>
      </w:r>
      <w:r w:rsidR="007D28ED" w:rsidRPr="00EB5B16">
        <w:rPr>
          <w:noProof/>
          <w:lang w:val="en-150" w:eastAsia="en-US"/>
        </w:rPr>
        <w:t xml:space="preserve"> with GPU support, </w:t>
      </w:r>
      <w:r w:rsidRPr="00EB5B16">
        <w:rPr>
          <w:noProof/>
          <w:lang w:val="en-150" w:eastAsia="en-US"/>
        </w:rPr>
        <w:t>and perform built-in latency test to get the inference speed of each model</w:t>
      </w:r>
      <w:r w:rsidR="006B7F2F" w:rsidRPr="00EB5B16">
        <w:rPr>
          <w:noProof/>
          <w:lang w:val="en-150" w:eastAsia="en-US"/>
        </w:rPr>
        <w:t xml:space="preserve"> </w:t>
      </w:r>
      <w:r w:rsidR="00432A05" w:rsidRPr="00EB5B16">
        <w:rPr>
          <w:noProof/>
          <w:lang w:val="en-150" w:eastAsia="en-US"/>
        </w:rPr>
        <w:fldChar w:fldCharType="begin" w:fldLock="1"/>
      </w:r>
      <w:r w:rsidR="00597972" w:rsidRPr="00EB5B16">
        <w:rPr>
          <w:noProof/>
          <w:lang w:val="en-150"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432A05" w:rsidRPr="00EB5B16">
        <w:rPr>
          <w:noProof/>
          <w:lang w:val="en-150" w:eastAsia="en-US"/>
        </w:rPr>
        <w:fldChar w:fldCharType="separate"/>
      </w:r>
      <w:r w:rsidR="00597972" w:rsidRPr="00EB5B16">
        <w:rPr>
          <w:noProof/>
          <w:lang w:val="en-150" w:eastAsia="en-US"/>
        </w:rPr>
        <w:t>[52]</w:t>
      </w:r>
      <w:r w:rsidR="00432A05" w:rsidRPr="00EB5B16">
        <w:rPr>
          <w:noProof/>
          <w:lang w:val="en-150" w:eastAsia="en-US"/>
        </w:rPr>
        <w:fldChar w:fldCharType="end"/>
      </w:r>
      <w:r w:rsidRPr="00EB5B16">
        <w:rPr>
          <w:noProof/>
          <w:lang w:val="en-150" w:eastAsia="en-US"/>
        </w:rPr>
        <w:t>.</w:t>
      </w:r>
    </w:p>
    <w:p w14:paraId="48A27924" w14:textId="61204E3E" w:rsidR="00514047" w:rsidRPr="00EB5B16" w:rsidRDefault="00416826" w:rsidP="00021997">
      <w:pPr>
        <w:ind w:left="757" w:firstLine="349"/>
        <w:rPr>
          <w:noProof/>
          <w:lang w:val="en-150" w:eastAsia="en-US"/>
        </w:rPr>
      </w:pPr>
      <w:r w:rsidRPr="00EB5B16">
        <w:rPr>
          <w:noProof/>
          <w:lang w:val="en-150"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sidRPr="00EB5B16">
        <w:rPr>
          <w:noProof/>
          <w:lang w:val="en-150" w:eastAsia="en-US"/>
        </w:rPr>
        <w:fldChar w:fldCharType="begin" w:fldLock="1"/>
      </w:r>
      <w:r w:rsidR="00597972" w:rsidRPr="00EB5B16">
        <w:rPr>
          <w:noProof/>
          <w:lang w:val="en-150"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432A05" w:rsidRPr="00EB5B16">
        <w:rPr>
          <w:noProof/>
          <w:lang w:val="en-150" w:eastAsia="en-US"/>
        </w:rPr>
        <w:fldChar w:fldCharType="separate"/>
      </w:r>
      <w:r w:rsidR="00597972" w:rsidRPr="00EB5B16">
        <w:rPr>
          <w:noProof/>
          <w:lang w:val="en-150" w:eastAsia="en-US"/>
        </w:rPr>
        <w:t>[52]</w:t>
      </w:r>
      <w:r w:rsidR="00432A05" w:rsidRPr="00EB5B16">
        <w:rPr>
          <w:noProof/>
          <w:lang w:val="en-150" w:eastAsia="en-US"/>
        </w:rPr>
        <w:fldChar w:fldCharType="end"/>
      </w:r>
      <w:r w:rsidRPr="00EB5B16">
        <w:rPr>
          <w:noProof/>
          <w:lang w:val="en-150" w:eastAsia="en-US"/>
        </w:rPr>
        <w:t>.</w:t>
      </w:r>
    </w:p>
    <w:p w14:paraId="5755D2CB" w14:textId="681FEF6E" w:rsidR="00D33F19" w:rsidRPr="00EB5B16" w:rsidRDefault="008D11CF" w:rsidP="007D28ED">
      <w:pPr>
        <w:ind w:firstLine="0"/>
        <w:jc w:val="center"/>
        <w:rPr>
          <w:lang w:val="en-150"/>
        </w:rPr>
      </w:pPr>
      <w:r w:rsidRPr="00EB5B16">
        <w:rPr>
          <w:noProof/>
          <w:lang w:val="en-150" w:eastAsia="en-US"/>
        </w:rPr>
        <w:lastRenderedPageBreak/>
        <w:drawing>
          <wp:inline distT="0" distB="0" distL="0" distR="0" wp14:anchorId="4A15E2F4" wp14:editId="4A4FA8F0">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03318498" w:rsidR="007B10E9" w:rsidRPr="00EB5B16" w:rsidRDefault="00DD688C" w:rsidP="007B10E9">
      <w:pPr>
        <w:pStyle w:val="Caption"/>
        <w:spacing w:after="0"/>
        <w:ind w:firstLine="0"/>
        <w:rPr>
          <w:lang w:val="en-150"/>
        </w:rPr>
      </w:pPr>
      <w:bookmarkStart w:id="183" w:name="_Ref74523608"/>
      <w:bookmarkStart w:id="184" w:name="_Toc7457221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3</w:t>
      </w:r>
      <w:r w:rsidRPr="00EB5B16">
        <w:rPr>
          <w:lang w:val="en-150"/>
        </w:rPr>
        <w:fldChar w:fldCharType="end"/>
      </w:r>
      <w:bookmarkEnd w:id="183"/>
      <w:r w:rsidR="007B10E9" w:rsidRPr="00EB5B16">
        <w:rPr>
          <w:lang w:val="en-150"/>
        </w:rPr>
        <w:t xml:space="preserve">: </w:t>
      </w:r>
      <w:r w:rsidR="006E197C" w:rsidRPr="00EB5B16">
        <w:rPr>
          <w:lang w:val="en-150"/>
        </w:rPr>
        <w:t>Training and evaluation roadmap</w:t>
      </w:r>
      <w:bookmarkEnd w:id="184"/>
    </w:p>
    <w:p w14:paraId="252A7F56" w14:textId="6613435E" w:rsidR="002D4AEA" w:rsidRPr="00EB5B16" w:rsidRDefault="007B10E9" w:rsidP="007B10E9">
      <w:pPr>
        <w:pStyle w:val="Caption"/>
        <w:ind w:firstLine="0"/>
        <w:rPr>
          <w:lang w:val="en-150"/>
        </w:rPr>
      </w:pPr>
      <w:r w:rsidRPr="00EB5B16">
        <w:rPr>
          <w:lang w:val="en-150"/>
        </w:rPr>
        <w:t xml:space="preserve">Source: </w:t>
      </w:r>
      <w:r w:rsidR="006E197C" w:rsidRPr="00EB5B16">
        <w:rPr>
          <w:lang w:val="en-150"/>
        </w:rPr>
        <w:t>Self-made</w:t>
      </w:r>
    </w:p>
    <w:p w14:paraId="6A49723D" w14:textId="4DD1ECF2" w:rsidR="00F309CB" w:rsidRPr="00EB5B16" w:rsidRDefault="00416826" w:rsidP="00F309CB">
      <w:pPr>
        <w:rPr>
          <w:noProof/>
          <w:lang w:val="en-150" w:eastAsia="en-US"/>
        </w:rPr>
      </w:pPr>
      <w:r w:rsidRPr="00EB5B16">
        <w:rPr>
          <w:noProof/>
          <w:lang w:val="en-150" w:eastAsia="en-US"/>
        </w:rPr>
        <w:t xml:space="preserve">A complete roadmap on how the training and evaluation </w:t>
      </w:r>
      <w:r w:rsidR="0055553E" w:rsidRPr="00EB5B16">
        <w:rPr>
          <w:noProof/>
          <w:lang w:val="en-150" w:eastAsia="en-US"/>
        </w:rPr>
        <w:t>i</w:t>
      </w:r>
      <w:r w:rsidRPr="00EB5B16">
        <w:rPr>
          <w:noProof/>
          <w:lang w:val="en-150" w:eastAsia="en-US"/>
        </w:rPr>
        <w:t xml:space="preserve">s performed is shown in </w:t>
      </w:r>
      <w:r w:rsidR="00C625C1">
        <w:rPr>
          <w:noProof/>
          <w:lang w:val="en-150" w:eastAsia="en-US"/>
        </w:rPr>
        <w:fldChar w:fldCharType="begin"/>
      </w:r>
      <w:r w:rsidR="00C625C1">
        <w:rPr>
          <w:noProof/>
          <w:lang w:val="en-150" w:eastAsia="en-US"/>
        </w:rPr>
        <w:instrText xml:space="preserve"> REF _Ref74523608 \h </w:instrText>
      </w:r>
      <w:r w:rsidR="00C625C1">
        <w:rPr>
          <w:noProof/>
          <w:lang w:val="en-150" w:eastAsia="en-US"/>
        </w:rPr>
      </w:r>
      <w:r w:rsidR="00C625C1">
        <w:rPr>
          <w:noProof/>
          <w:lang w:val="en-150" w:eastAsia="en-US"/>
        </w:rPr>
        <w:fldChar w:fldCharType="separate"/>
      </w:r>
      <w:r w:rsidR="00452B2C" w:rsidRPr="00EB5B16">
        <w:rPr>
          <w:lang w:val="en-150"/>
        </w:rPr>
        <w:t xml:space="preserve">Figure </w:t>
      </w:r>
      <w:r w:rsidR="00452B2C">
        <w:rPr>
          <w:noProof/>
          <w:lang w:val="en-150"/>
        </w:rPr>
        <w:t>43</w:t>
      </w:r>
      <w:r w:rsidR="00C625C1">
        <w:rPr>
          <w:noProof/>
          <w:lang w:val="en-150" w:eastAsia="en-US"/>
        </w:rPr>
        <w:fldChar w:fldCharType="end"/>
      </w:r>
      <w:r w:rsidRPr="00EB5B16">
        <w:rPr>
          <w:noProof/>
          <w:lang w:val="en-150" w:eastAsia="en-US"/>
        </w:rPr>
        <w:t>.</w:t>
      </w:r>
      <w:r w:rsidR="0055553E" w:rsidRPr="00EB5B16">
        <w:rPr>
          <w:noProof/>
          <w:lang w:val="en-150" w:eastAsia="en-US"/>
        </w:rPr>
        <w:t xml:space="preserve"> More implementation details, pointers, commands, examples</w:t>
      </w:r>
      <w:r w:rsidR="00153EBC" w:rsidRPr="00EB5B16">
        <w:rPr>
          <w:noProof/>
          <w:lang w:val="en-150" w:eastAsia="en-US"/>
        </w:rPr>
        <w:t>,</w:t>
      </w:r>
      <w:r w:rsidR="0055553E" w:rsidRPr="00EB5B16">
        <w:rPr>
          <w:noProof/>
          <w:lang w:val="en-150" w:eastAsia="en-US"/>
        </w:rPr>
        <w:t xml:space="preserve"> etc</w:t>
      </w:r>
      <w:r w:rsidR="00153EBC" w:rsidRPr="00EB5B16">
        <w:rPr>
          <w:noProof/>
          <w:lang w:val="en-150" w:eastAsia="en-US"/>
        </w:rPr>
        <w:t>.</w:t>
      </w:r>
      <w:r w:rsidR="0055553E" w:rsidRPr="00EB5B16">
        <w:rPr>
          <w:noProof/>
          <w:lang w:val="en-150" w:eastAsia="en-US"/>
        </w:rPr>
        <w:t xml:space="preserve"> can be found at this project’s repository, available at </w:t>
      </w:r>
      <w:r w:rsidR="00597972" w:rsidRPr="00EB5B16">
        <w:rPr>
          <w:lang w:val="en-150"/>
        </w:rPr>
        <w:fldChar w:fldCharType="begin" w:fldLock="1"/>
      </w:r>
      <w:r w:rsidR="00597972" w:rsidRPr="00EB5B16">
        <w:rPr>
          <w:lang w:val="en-150"/>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val="en-150"/>
        </w:rPr>
        <w:fldChar w:fldCharType="separate"/>
      </w:r>
      <w:r w:rsidR="00597972" w:rsidRPr="00EB5B16">
        <w:rPr>
          <w:noProof/>
          <w:lang w:val="en-150"/>
        </w:rPr>
        <w:t>[46]</w:t>
      </w:r>
      <w:r w:rsidR="00597972" w:rsidRPr="00EB5B16">
        <w:rPr>
          <w:lang w:val="en-150"/>
        </w:rPr>
        <w:fldChar w:fldCharType="end"/>
      </w:r>
      <w:r w:rsidR="0055553E" w:rsidRPr="00EB5B16">
        <w:rPr>
          <w:noProof/>
          <w:lang w:val="en-150" w:eastAsia="en-US"/>
        </w:rPr>
        <w:t>.</w:t>
      </w:r>
      <w:r w:rsidR="00F309CB" w:rsidRPr="00EB5B16">
        <w:rPr>
          <w:noProof/>
          <w:lang w:val="en-150" w:eastAsia="en-US"/>
        </w:rPr>
        <w:t xml:space="preserve"> </w:t>
      </w:r>
    </w:p>
    <w:p w14:paraId="23DE97BC" w14:textId="3C0C43B1" w:rsidR="00CA30F5" w:rsidRPr="00EB5B16" w:rsidRDefault="00F309CB" w:rsidP="00F309CB">
      <w:pPr>
        <w:rPr>
          <w:noProof/>
          <w:lang w:val="en-150" w:eastAsia="en-US"/>
        </w:rPr>
      </w:pPr>
      <w:r w:rsidRPr="00EB5B16">
        <w:rPr>
          <w:lang w:val="en-150"/>
        </w:rPr>
        <w:t xml:space="preserve">The benchmarking problem is approached by performing the steps previously described, </w:t>
      </w:r>
      <w:proofErr w:type="spellStart"/>
      <w:r w:rsidRPr="00EB5B16">
        <w:rPr>
          <w:lang w:val="en-150"/>
        </w:rPr>
        <w:t>repreating</w:t>
      </w:r>
      <w:proofErr w:type="spellEnd"/>
      <w:r w:rsidRPr="00EB5B16">
        <w:rPr>
          <w:lang w:val="en-150"/>
        </w:rPr>
        <w:t xml:space="preserve"> the whole experiment if the results are inconclusive until a model is seen to obviously outperform the others. After performing said experimentation, three different stages took place. While detailed </w:t>
      </w:r>
      <w:r w:rsidR="00715EC0">
        <w:rPr>
          <w:lang w:val="en-US"/>
        </w:rPr>
        <w:t xml:space="preserve">benchmarking </w:t>
      </w:r>
      <w:r w:rsidRPr="00EB5B16">
        <w:rPr>
          <w:lang w:val="en-150"/>
        </w:rPr>
        <w:t xml:space="preserve">results can be found </w:t>
      </w:r>
      <w:r w:rsidR="00715EC0">
        <w:rPr>
          <w:lang w:val="en-US"/>
        </w:rPr>
        <w:t>throughout</w:t>
      </w:r>
      <w:r w:rsidRPr="00EB5B16">
        <w:rPr>
          <w:lang w:val="en-150"/>
        </w:rPr>
        <w:t xml:space="preserve"> </w:t>
      </w:r>
      <w:r w:rsidR="00715EC0">
        <w:rPr>
          <w:lang w:val="en-US"/>
        </w:rPr>
        <w:t xml:space="preserve">Section </w:t>
      </w:r>
      <w:r w:rsidR="00715EC0">
        <w:rPr>
          <w:lang w:val="en-US"/>
        </w:rPr>
        <w:fldChar w:fldCharType="begin"/>
      </w:r>
      <w:r w:rsidR="00715EC0">
        <w:rPr>
          <w:lang w:val="en-US"/>
        </w:rPr>
        <w:instrText xml:space="preserve"> REF _Ref74561965 \n \h </w:instrText>
      </w:r>
      <w:r w:rsidR="00715EC0">
        <w:rPr>
          <w:lang w:val="en-US"/>
        </w:rPr>
      </w:r>
      <w:r w:rsidR="00715EC0">
        <w:rPr>
          <w:lang w:val="en-US"/>
        </w:rPr>
        <w:fldChar w:fldCharType="separate"/>
      </w:r>
      <w:r w:rsidR="00452B2C">
        <w:rPr>
          <w:lang w:val="en-US"/>
        </w:rPr>
        <w:t>4.3</w:t>
      </w:r>
      <w:r w:rsidR="00715EC0">
        <w:rPr>
          <w:lang w:val="en-US"/>
        </w:rPr>
        <w:fldChar w:fldCharType="end"/>
      </w:r>
      <w:r w:rsidRPr="00EB5B16">
        <w:rPr>
          <w:lang w:val="en-150"/>
        </w:rPr>
        <w:t xml:space="preserve">, a brief summary for them can be found at </w:t>
      </w:r>
      <w:r w:rsidR="00715EC0">
        <w:rPr>
          <w:lang w:val="en-US"/>
        </w:rPr>
        <w:t xml:space="preserve">Section </w:t>
      </w:r>
      <w:r w:rsidR="00715EC0">
        <w:rPr>
          <w:lang w:val="en-150"/>
        </w:rPr>
        <w:fldChar w:fldCharType="begin"/>
      </w:r>
      <w:r w:rsidR="00715EC0">
        <w:rPr>
          <w:lang w:val="en-150"/>
        </w:rPr>
        <w:instrText xml:space="preserve"> REF _Ref74561979 \n \h </w:instrText>
      </w:r>
      <w:r w:rsidR="00715EC0">
        <w:rPr>
          <w:lang w:val="en-150"/>
        </w:rPr>
      </w:r>
      <w:r w:rsidR="00715EC0">
        <w:rPr>
          <w:lang w:val="en-150"/>
        </w:rPr>
        <w:fldChar w:fldCharType="separate"/>
      </w:r>
      <w:r w:rsidR="00452B2C">
        <w:rPr>
          <w:lang w:val="en-150"/>
        </w:rPr>
        <w:t>4.4.1</w:t>
      </w:r>
      <w:r w:rsidR="00715EC0">
        <w:rPr>
          <w:lang w:val="en-150"/>
        </w:rPr>
        <w:fldChar w:fldCharType="end"/>
      </w:r>
      <w:r w:rsidRPr="00EB5B16">
        <w:rPr>
          <w:lang w:val="en-150"/>
        </w:rPr>
        <w:t>.</w:t>
      </w:r>
    </w:p>
    <w:p w14:paraId="2B249BEA" w14:textId="5A8447CF" w:rsidR="00D33F19" w:rsidRPr="00EB5B16" w:rsidRDefault="00817D21" w:rsidP="00D33F19">
      <w:pPr>
        <w:pStyle w:val="Heading2"/>
        <w:rPr>
          <w:lang w:val="en-150"/>
        </w:rPr>
      </w:pPr>
      <w:bookmarkStart w:id="185" w:name="_Ref74561965"/>
      <w:bookmarkStart w:id="186" w:name="_Toc74572111"/>
      <w:r w:rsidRPr="00EB5B16">
        <w:rPr>
          <w:lang w:val="en-150"/>
        </w:rPr>
        <w:lastRenderedPageBreak/>
        <w:t>Detector benchmarking</w:t>
      </w:r>
      <w:bookmarkEnd w:id="185"/>
      <w:bookmarkEnd w:id="186"/>
    </w:p>
    <w:p w14:paraId="0501214C" w14:textId="10ECB92D" w:rsidR="006B7F2F" w:rsidRPr="00EB5B16" w:rsidRDefault="00776F14" w:rsidP="006B7F2F">
      <w:pPr>
        <w:pStyle w:val="Heading3"/>
        <w:rPr>
          <w:lang w:val="en-150"/>
        </w:rPr>
      </w:pPr>
      <w:bookmarkStart w:id="187" w:name="_Toc74572112"/>
      <w:r w:rsidRPr="00EB5B16">
        <w:rPr>
          <w:lang w:val="en-150"/>
        </w:rPr>
        <w:t>Benchmarking strategy</w:t>
      </w:r>
      <w:bookmarkEnd w:id="187"/>
    </w:p>
    <w:p w14:paraId="42A63FE1" w14:textId="35043D82" w:rsidR="00776F14" w:rsidRPr="00EB5B16" w:rsidRDefault="006B7F2F" w:rsidP="00776F14">
      <w:pPr>
        <w:rPr>
          <w:lang w:val="en-150"/>
        </w:rPr>
      </w:pPr>
      <w:r w:rsidRPr="00EB5B16">
        <w:rPr>
          <w:lang w:val="en-150"/>
        </w:rPr>
        <w:t xml:space="preserve">Comparison and benchmarking of the different models of interest is performed </w:t>
      </w:r>
      <w:r w:rsidR="00776F14" w:rsidRPr="00EB5B16">
        <w:rPr>
          <w:lang w:val="en-150"/>
        </w:rPr>
        <w:t>through</w:t>
      </w:r>
      <w:r w:rsidRPr="00EB5B16">
        <w:rPr>
          <w:lang w:val="en-150"/>
        </w:rPr>
        <w:t xml:space="preserve"> a series of stages</w:t>
      </w:r>
      <w:r w:rsidR="00776F14" w:rsidRPr="00EB5B16">
        <w:rPr>
          <w:lang w:val="en-150"/>
        </w:rPr>
        <w:t xml:space="preserve">, for the first training results were unexpected and deemed unconclusive. Overall results and joint comparison of all tested models can be found in </w:t>
      </w:r>
      <w:r w:rsidR="00715EC0">
        <w:rPr>
          <w:lang w:val="en-US"/>
        </w:rPr>
        <w:t xml:space="preserve">Section </w:t>
      </w:r>
      <w:r w:rsidR="00715EC0">
        <w:rPr>
          <w:lang w:val="en-150"/>
        </w:rPr>
        <w:fldChar w:fldCharType="begin"/>
      </w:r>
      <w:r w:rsidR="00715EC0">
        <w:rPr>
          <w:lang w:val="en-150"/>
        </w:rPr>
        <w:instrText xml:space="preserve"> REF _Ref74562032 \n \h </w:instrText>
      </w:r>
      <w:r w:rsidR="00715EC0">
        <w:rPr>
          <w:lang w:val="en-150"/>
        </w:rPr>
      </w:r>
      <w:r w:rsidR="00715EC0">
        <w:rPr>
          <w:lang w:val="en-150"/>
        </w:rPr>
        <w:fldChar w:fldCharType="separate"/>
      </w:r>
      <w:r w:rsidR="00452B2C">
        <w:rPr>
          <w:lang w:val="en-150"/>
        </w:rPr>
        <w:t>4.4</w:t>
      </w:r>
      <w:r w:rsidR="00715EC0">
        <w:rPr>
          <w:lang w:val="en-150"/>
        </w:rPr>
        <w:fldChar w:fldCharType="end"/>
      </w:r>
      <w:r w:rsidR="00776F14" w:rsidRPr="00EB5B16">
        <w:rPr>
          <w:lang w:val="en-150"/>
        </w:rPr>
        <w:t xml:space="preserve">, while </w:t>
      </w:r>
      <w:r w:rsidR="00715EC0">
        <w:rPr>
          <w:lang w:val="en-US"/>
        </w:rPr>
        <w:t xml:space="preserve">Sections </w:t>
      </w:r>
      <w:r w:rsidR="00715EC0">
        <w:rPr>
          <w:lang w:val="en-US"/>
        </w:rPr>
        <w:fldChar w:fldCharType="begin"/>
      </w:r>
      <w:r w:rsidR="00715EC0">
        <w:rPr>
          <w:lang w:val="en-US"/>
        </w:rPr>
        <w:instrText xml:space="preserve"> REF _Ref74562056 \n \h </w:instrText>
      </w:r>
      <w:r w:rsidR="00715EC0">
        <w:rPr>
          <w:lang w:val="en-US"/>
        </w:rPr>
      </w:r>
      <w:r w:rsidR="00715EC0">
        <w:rPr>
          <w:lang w:val="en-US"/>
        </w:rPr>
        <w:fldChar w:fldCharType="separate"/>
      </w:r>
      <w:r w:rsidR="00452B2C">
        <w:rPr>
          <w:lang w:val="en-US"/>
        </w:rPr>
        <w:t>4.3.2</w:t>
      </w:r>
      <w:r w:rsidR="00715EC0">
        <w:rPr>
          <w:lang w:val="en-US"/>
        </w:rPr>
        <w:fldChar w:fldCharType="end"/>
      </w:r>
      <w:r w:rsidR="00715EC0">
        <w:rPr>
          <w:lang w:val="en-US"/>
        </w:rPr>
        <w:t xml:space="preserve">, </w:t>
      </w:r>
      <w:r w:rsidR="00715EC0">
        <w:rPr>
          <w:lang w:val="en-US"/>
        </w:rPr>
        <w:fldChar w:fldCharType="begin"/>
      </w:r>
      <w:r w:rsidR="00715EC0">
        <w:rPr>
          <w:lang w:val="en-US"/>
        </w:rPr>
        <w:instrText xml:space="preserve"> REF _Ref74562060 \n \h </w:instrText>
      </w:r>
      <w:r w:rsidR="00715EC0">
        <w:rPr>
          <w:lang w:val="en-US"/>
        </w:rPr>
      </w:r>
      <w:r w:rsidR="00715EC0">
        <w:rPr>
          <w:lang w:val="en-US"/>
        </w:rPr>
        <w:fldChar w:fldCharType="separate"/>
      </w:r>
      <w:r w:rsidR="00452B2C">
        <w:rPr>
          <w:lang w:val="en-US"/>
        </w:rPr>
        <w:t>4.3.3</w:t>
      </w:r>
      <w:r w:rsidR="00715EC0">
        <w:rPr>
          <w:lang w:val="en-US"/>
        </w:rPr>
        <w:fldChar w:fldCharType="end"/>
      </w:r>
      <w:r w:rsidR="00715EC0">
        <w:rPr>
          <w:lang w:val="en-US"/>
        </w:rPr>
        <w:t xml:space="preserve"> and </w:t>
      </w:r>
      <w:r w:rsidR="00715EC0">
        <w:rPr>
          <w:lang w:val="en-US"/>
        </w:rPr>
        <w:fldChar w:fldCharType="begin"/>
      </w:r>
      <w:r w:rsidR="00715EC0">
        <w:rPr>
          <w:lang w:val="en-US"/>
        </w:rPr>
        <w:instrText xml:space="preserve"> REF _Ref74562064 \n \h </w:instrText>
      </w:r>
      <w:r w:rsidR="00715EC0">
        <w:rPr>
          <w:lang w:val="en-US"/>
        </w:rPr>
      </w:r>
      <w:r w:rsidR="00715EC0">
        <w:rPr>
          <w:lang w:val="en-US"/>
        </w:rPr>
        <w:fldChar w:fldCharType="separate"/>
      </w:r>
      <w:r w:rsidR="00452B2C">
        <w:rPr>
          <w:lang w:val="en-US"/>
        </w:rPr>
        <w:t>4.3.4</w:t>
      </w:r>
      <w:r w:rsidR="00715EC0">
        <w:rPr>
          <w:lang w:val="en-US"/>
        </w:rPr>
        <w:fldChar w:fldCharType="end"/>
      </w:r>
      <w:r w:rsidR="00715EC0">
        <w:rPr>
          <w:lang w:val="en-US"/>
        </w:rPr>
        <w:t xml:space="preserve"> </w:t>
      </w:r>
      <w:r w:rsidR="00776F14" w:rsidRPr="00EB5B16">
        <w:rPr>
          <w:lang w:val="en-150"/>
        </w:rPr>
        <w:t>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EB5B16" w:rsidRDefault="00776F14" w:rsidP="00EB693E">
      <w:pPr>
        <w:pStyle w:val="ListParagraph"/>
        <w:numPr>
          <w:ilvl w:val="0"/>
          <w:numId w:val="79"/>
        </w:numPr>
        <w:tabs>
          <w:tab w:val="left" w:pos="4678"/>
        </w:tabs>
        <w:spacing w:after="240"/>
        <w:rPr>
          <w:i/>
          <w:iCs/>
          <w:lang w:val="en-150"/>
        </w:rPr>
      </w:pPr>
      <w:r w:rsidRPr="00EB5B16">
        <w:rPr>
          <w:i/>
          <w:iCs/>
          <w:lang w:val="en-150"/>
        </w:rPr>
        <w:t>Stage 1: Default training on PPU-6</w:t>
      </w:r>
      <w:r w:rsidRPr="00EB5B16">
        <w:rPr>
          <w:i/>
          <w:iCs/>
          <w:lang w:val="en-150"/>
        </w:rPr>
        <w:tab/>
      </w:r>
      <w:r w:rsidRPr="00EB5B16">
        <w:rPr>
          <w:lang w:val="en-150"/>
        </w:rPr>
        <w:t>: Out-of-the-box comparison of all models.</w:t>
      </w:r>
    </w:p>
    <w:p w14:paraId="6CC34E6A" w14:textId="56D37C85" w:rsidR="00776F14" w:rsidRPr="00EB5B16" w:rsidRDefault="00776F14" w:rsidP="00EB693E">
      <w:pPr>
        <w:pStyle w:val="ListParagraph"/>
        <w:numPr>
          <w:ilvl w:val="0"/>
          <w:numId w:val="79"/>
        </w:numPr>
        <w:tabs>
          <w:tab w:val="left" w:pos="4678"/>
        </w:tabs>
        <w:spacing w:after="240"/>
        <w:rPr>
          <w:i/>
          <w:iCs/>
          <w:lang w:val="en-150"/>
        </w:rPr>
      </w:pPr>
      <w:r w:rsidRPr="00EB5B16">
        <w:rPr>
          <w:i/>
          <w:iCs/>
          <w:lang w:val="en-150"/>
        </w:rPr>
        <w:t>Stage 2: Default training on PP-6</w:t>
      </w:r>
      <w:r w:rsidRPr="00EB5B16">
        <w:rPr>
          <w:i/>
          <w:iCs/>
          <w:lang w:val="en-150"/>
        </w:rPr>
        <w:tab/>
      </w:r>
      <w:r w:rsidRPr="00EB5B16">
        <w:rPr>
          <w:lang w:val="en-150"/>
        </w:rPr>
        <w:t>: Addressing synthetic overfitting suspicion.</w:t>
      </w:r>
    </w:p>
    <w:p w14:paraId="7AD1AB14" w14:textId="6F409BB6" w:rsidR="00776F14" w:rsidRPr="00EB5B16" w:rsidRDefault="00776F14" w:rsidP="00EB693E">
      <w:pPr>
        <w:pStyle w:val="ListParagraph"/>
        <w:numPr>
          <w:ilvl w:val="0"/>
          <w:numId w:val="79"/>
        </w:numPr>
        <w:tabs>
          <w:tab w:val="left" w:pos="4678"/>
        </w:tabs>
        <w:spacing w:after="240"/>
        <w:rPr>
          <w:i/>
          <w:iCs/>
          <w:lang w:val="en-150"/>
        </w:rPr>
      </w:pPr>
      <w:r w:rsidRPr="00EB5B16">
        <w:rPr>
          <w:i/>
          <w:iCs/>
          <w:lang w:val="en-150"/>
        </w:rPr>
        <w:t>Stage 3: Custom anchors on PPU-6</w:t>
      </w:r>
      <w:r w:rsidRPr="00EB5B16">
        <w:rPr>
          <w:i/>
          <w:iCs/>
          <w:lang w:val="en-150"/>
        </w:rPr>
        <w:tab/>
      </w:r>
      <w:r w:rsidRPr="00EB5B16">
        <w:rPr>
          <w:lang w:val="en-150"/>
        </w:rPr>
        <w:t>: Addressing performance gap on tiny models.</w:t>
      </w:r>
    </w:p>
    <w:p w14:paraId="209D363B" w14:textId="658A31EB" w:rsidR="00065CD7" w:rsidRPr="00EB5B16" w:rsidRDefault="00065CD7" w:rsidP="00065CD7">
      <w:pPr>
        <w:pStyle w:val="Heading3"/>
        <w:rPr>
          <w:lang w:val="en-150"/>
        </w:rPr>
      </w:pPr>
      <w:bookmarkStart w:id="188" w:name="_Ref74562056"/>
      <w:bookmarkStart w:id="189" w:name="_Toc74572113"/>
      <w:r w:rsidRPr="00EB5B16">
        <w:rPr>
          <w:lang w:val="en-150"/>
        </w:rPr>
        <w:t>Stage 1. Default training on PPU-6</w:t>
      </w:r>
      <w:bookmarkEnd w:id="188"/>
      <w:bookmarkEnd w:id="189"/>
    </w:p>
    <w:p w14:paraId="720E321D" w14:textId="6DFAD368" w:rsidR="00B24ACE" w:rsidRPr="00EB5B16" w:rsidRDefault="00B24ACE" w:rsidP="00C625C1">
      <w:pPr>
        <w:spacing w:after="240"/>
        <w:rPr>
          <w:lang w:val="en-150"/>
        </w:rPr>
      </w:pPr>
      <w:r w:rsidRPr="00EB5B16">
        <w:rPr>
          <w:lang w:val="en-150"/>
        </w:rPr>
        <w:t>The purpose of this stage is to determine which models achieve a higher out-of-the-box accuracy</w:t>
      </w:r>
      <w:r w:rsidR="006B7F2F" w:rsidRPr="00EB5B16">
        <w:rPr>
          <w:lang w:val="en-150"/>
        </w:rPr>
        <w:t xml:space="preserve"> in the baseline dataset PPU-6</w:t>
      </w:r>
      <w:r w:rsidRPr="00EB5B16">
        <w:rPr>
          <w:lang w:val="en-150"/>
        </w:rPr>
        <w:t>. All of the models gathered in</w:t>
      </w:r>
      <w:r w:rsidR="00715EC0">
        <w:rPr>
          <w:lang w:val="en-US"/>
        </w:rPr>
        <w:t xml:space="preserve"> Section</w:t>
      </w:r>
      <w:r w:rsidRPr="00EB5B16">
        <w:rPr>
          <w:lang w:val="en-150"/>
        </w:rPr>
        <w:t xml:space="preserve"> </w:t>
      </w:r>
      <w:r w:rsidR="00715EC0">
        <w:rPr>
          <w:lang w:val="en-150"/>
        </w:rPr>
        <w:fldChar w:fldCharType="begin"/>
      </w:r>
      <w:r w:rsidR="00715EC0">
        <w:rPr>
          <w:lang w:val="en-150"/>
        </w:rPr>
        <w:instrText xml:space="preserve"> REF _Ref74562099 \n \h </w:instrText>
      </w:r>
      <w:r w:rsidR="00715EC0">
        <w:rPr>
          <w:lang w:val="en-150"/>
        </w:rPr>
      </w:r>
      <w:r w:rsidR="00715EC0">
        <w:rPr>
          <w:lang w:val="en-150"/>
        </w:rPr>
        <w:fldChar w:fldCharType="separate"/>
      </w:r>
      <w:r w:rsidR="00452B2C">
        <w:rPr>
          <w:lang w:val="en-150"/>
        </w:rPr>
        <w:t>4.2.1</w:t>
      </w:r>
      <w:r w:rsidR="00715EC0">
        <w:rPr>
          <w:lang w:val="en-150"/>
        </w:rPr>
        <w:fldChar w:fldCharType="end"/>
      </w:r>
      <w:r w:rsidR="00715EC0">
        <w:rPr>
          <w:lang w:val="en-US"/>
        </w:rPr>
        <w:t xml:space="preserve"> </w:t>
      </w:r>
      <w:r w:rsidRPr="00EB5B16">
        <w:rPr>
          <w:lang w:val="en-150"/>
        </w:rPr>
        <w:t xml:space="preserve">were trained under default configuration, as advised in </w:t>
      </w:r>
      <w:r w:rsidR="009B08E7" w:rsidRPr="00EB5B16">
        <w:rPr>
          <w:lang w:val="en-150"/>
        </w:rPr>
        <w:fldChar w:fldCharType="begin" w:fldLock="1"/>
      </w:r>
      <w:r w:rsidR="00597972" w:rsidRPr="00EB5B16">
        <w:rPr>
          <w:lang w:val="en-150"/>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9B08E7" w:rsidRPr="00EB5B16">
        <w:rPr>
          <w:lang w:val="en-150"/>
        </w:rPr>
        <w:fldChar w:fldCharType="separate"/>
      </w:r>
      <w:r w:rsidR="00597972" w:rsidRPr="00EB5B16">
        <w:rPr>
          <w:noProof/>
          <w:lang w:val="en-150"/>
        </w:rPr>
        <w:t>[50]</w:t>
      </w:r>
      <w:r w:rsidR="009B08E7" w:rsidRPr="00EB5B16">
        <w:rPr>
          <w:lang w:val="en-150"/>
        </w:rPr>
        <w:fldChar w:fldCharType="end"/>
      </w:r>
      <w:r w:rsidRPr="00EB5B16">
        <w:rPr>
          <w:lang w:val="en-150"/>
        </w:rPr>
        <w:t xml:space="preserve"> and </w:t>
      </w:r>
      <w:r w:rsidR="009B08E7" w:rsidRPr="00EB5B16">
        <w:rPr>
          <w:lang w:val="en-150"/>
        </w:rPr>
        <w:fldChar w:fldCharType="begin" w:fldLock="1"/>
      </w:r>
      <w:r w:rsidR="00597972" w:rsidRPr="00EB5B16">
        <w:rPr>
          <w:lang w:val="en-150"/>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52]","plainTextFormattedCitation":"[52]","previouslyFormattedCitation":"[52]"},"properties":{"noteIndex":0},"schema":"https://github.com/citation-style-language/schema/raw/master/csl-citation.json"}</w:instrText>
      </w:r>
      <w:r w:rsidR="009B08E7" w:rsidRPr="00EB5B16">
        <w:rPr>
          <w:lang w:val="en-150"/>
        </w:rPr>
        <w:fldChar w:fldCharType="separate"/>
      </w:r>
      <w:r w:rsidR="00597972" w:rsidRPr="00EB5B16">
        <w:rPr>
          <w:noProof/>
          <w:lang w:val="en-150"/>
        </w:rPr>
        <w:t>[52]</w:t>
      </w:r>
      <w:r w:rsidR="009B08E7" w:rsidRPr="00EB5B16">
        <w:rPr>
          <w:lang w:val="en-150"/>
        </w:rPr>
        <w:fldChar w:fldCharType="end"/>
      </w:r>
      <w:r w:rsidRPr="00EB5B16">
        <w:rPr>
          <w:lang w:val="en-150"/>
        </w:rPr>
        <w:t>, for the whole PPU-6 dataset</w:t>
      </w:r>
      <w:r w:rsidR="006B7F2F" w:rsidRPr="00EB5B16">
        <w:rPr>
          <w:lang w:val="en-150"/>
        </w:rPr>
        <w:t>, including synthetic samples</w:t>
      </w:r>
      <w:r w:rsidRPr="00EB5B16">
        <w:rPr>
          <w:lang w:val="en-150"/>
        </w:rPr>
        <w:t xml:space="preserve">. </w:t>
      </w:r>
      <w:r w:rsidR="00C625C1">
        <w:rPr>
          <w:lang w:val="en-150"/>
        </w:rPr>
        <w:fldChar w:fldCharType="begin"/>
      </w:r>
      <w:r w:rsidR="00C625C1">
        <w:rPr>
          <w:lang w:val="en-150"/>
        </w:rPr>
        <w:instrText xml:space="preserve"> REF _Ref74523627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44</w:t>
      </w:r>
      <w:r w:rsidR="00C625C1">
        <w:rPr>
          <w:lang w:val="en-150"/>
        </w:rPr>
        <w:fldChar w:fldCharType="end"/>
      </w:r>
      <w:r w:rsidR="00C625C1">
        <w:rPr>
          <w:lang w:val="en-US"/>
        </w:rPr>
        <w:t xml:space="preserve">, </w:t>
      </w:r>
      <w:r w:rsidR="00C625C1">
        <w:rPr>
          <w:lang w:val="en-US"/>
        </w:rPr>
        <w:fldChar w:fldCharType="begin"/>
      </w:r>
      <w:r w:rsidR="00C625C1">
        <w:rPr>
          <w:lang w:val="en-US"/>
        </w:rPr>
        <w:instrText xml:space="preserve"> REF _Ref74523640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45</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2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46</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4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47</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6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48</w:t>
      </w:r>
      <w:r w:rsidR="00C625C1">
        <w:rPr>
          <w:lang w:val="en-US"/>
        </w:rPr>
        <w:fldChar w:fldCharType="end"/>
      </w:r>
      <w:r w:rsidR="00C625C1">
        <w:rPr>
          <w:lang w:val="en-US"/>
        </w:rPr>
        <w:t xml:space="preserve">, </w:t>
      </w:r>
      <w:r w:rsidR="00C625C1">
        <w:rPr>
          <w:lang w:val="en-US"/>
        </w:rPr>
        <w:fldChar w:fldCharType="begin"/>
      </w:r>
      <w:r w:rsidR="00C625C1">
        <w:rPr>
          <w:lang w:val="en-US"/>
        </w:rPr>
        <w:instrText xml:space="preserve"> REF _Ref74523647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49</w:t>
      </w:r>
      <w:r w:rsidR="00C625C1">
        <w:rPr>
          <w:lang w:val="en-US"/>
        </w:rPr>
        <w:fldChar w:fldCharType="end"/>
      </w:r>
      <w:r w:rsidR="00C625C1">
        <w:rPr>
          <w:lang w:val="en-US"/>
        </w:rPr>
        <w:t xml:space="preserve"> and </w:t>
      </w:r>
      <w:r w:rsidR="00C625C1">
        <w:rPr>
          <w:lang w:val="en-US"/>
        </w:rPr>
        <w:fldChar w:fldCharType="begin"/>
      </w:r>
      <w:r w:rsidR="00C625C1">
        <w:rPr>
          <w:lang w:val="en-US"/>
        </w:rPr>
        <w:instrText xml:space="preserve"> REF _Ref74523648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50</w:t>
      </w:r>
      <w:r w:rsidR="00C625C1">
        <w:rPr>
          <w:lang w:val="en-US"/>
        </w:rPr>
        <w:fldChar w:fldCharType="end"/>
      </w:r>
      <w:r w:rsidR="00C625C1">
        <w:rPr>
          <w:lang w:val="en-US"/>
        </w:rPr>
        <w:t xml:space="preserve"> </w:t>
      </w:r>
      <w:r w:rsidRPr="00EB5B16">
        <w:rPr>
          <w:lang w:val="en-150"/>
        </w:rPr>
        <w:t xml:space="preserve">show the training loss, validation </w:t>
      </w:r>
      <w:proofErr w:type="spellStart"/>
      <w:r w:rsidRPr="00EB5B16">
        <w:rPr>
          <w:lang w:val="en-150"/>
        </w:rPr>
        <w:t>mAP</w:t>
      </w:r>
      <w:proofErr w:type="spellEnd"/>
      <w:r w:rsidRPr="00EB5B16">
        <w:rPr>
          <w:lang w:val="en-150"/>
        </w:rPr>
        <w:t xml:space="preserve"> or both (</w:t>
      </w:r>
      <w:r w:rsidR="00B37F25" w:rsidRPr="00EB5B16">
        <w:rPr>
          <w:lang w:val="en-150"/>
        </w:rPr>
        <w:t>p</w:t>
      </w:r>
      <w:r w:rsidRPr="00EB5B16">
        <w:rPr>
          <w:lang w:val="en-150"/>
        </w:rPr>
        <w:t>latform</w:t>
      </w:r>
      <w:r w:rsidR="00B37F25" w:rsidRPr="00EB5B16">
        <w:rPr>
          <w:lang w:val="en-150"/>
        </w:rPr>
        <w:t>-dependent</w:t>
      </w:r>
      <w:r w:rsidRPr="00EB5B16">
        <w:rPr>
          <w:lang w:val="en-150"/>
        </w:rPr>
        <w:t xml:space="preserve">) of the different models during training. Darknet plots are standardized and generated automatically, while </w:t>
      </w:r>
      <w:proofErr w:type="spellStart"/>
      <w:r w:rsidRPr="00EB5B16">
        <w:rPr>
          <w:lang w:val="en-150"/>
        </w:rPr>
        <w:t>EfficientDet</w:t>
      </w:r>
      <w:proofErr w:type="spellEnd"/>
      <w:r w:rsidRPr="00EB5B16">
        <w:rPr>
          <w:lang w:val="en-150"/>
        </w:rPr>
        <w:t xml:space="preserve"> plots were manually built from logged information.</w:t>
      </w:r>
    </w:p>
    <w:p w14:paraId="5152662E" w14:textId="77777777" w:rsidR="006B7F2F" w:rsidRPr="00EB5B16" w:rsidRDefault="006B7F2F" w:rsidP="006B7F2F">
      <w:pPr>
        <w:spacing w:before="0" w:line="240" w:lineRule="auto"/>
        <w:ind w:firstLine="0"/>
        <w:jc w:val="center"/>
        <w:rPr>
          <w:lang w:val="en-150"/>
        </w:rPr>
      </w:pPr>
      <w:r w:rsidRPr="00EB5B16">
        <w:rPr>
          <w:noProof/>
          <w:lang w:val="en-150" w:eastAsia="en-US"/>
        </w:rPr>
        <w:drawing>
          <wp:inline distT="0" distB="0" distL="0" distR="0" wp14:anchorId="13F36E9F" wp14:editId="6D10DC9F">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46B475C5" w:rsidR="006B7F2F" w:rsidRPr="00EB5B16" w:rsidRDefault="00DD688C" w:rsidP="006B7F2F">
      <w:pPr>
        <w:pStyle w:val="Caption"/>
        <w:spacing w:after="0"/>
        <w:ind w:firstLine="0"/>
        <w:rPr>
          <w:lang w:val="en-150"/>
        </w:rPr>
      </w:pPr>
      <w:bookmarkStart w:id="190" w:name="_Ref74523627"/>
      <w:bookmarkStart w:id="191" w:name="_Toc7457221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4</w:t>
      </w:r>
      <w:r w:rsidRPr="00EB5B16">
        <w:rPr>
          <w:lang w:val="en-150"/>
        </w:rPr>
        <w:fldChar w:fldCharType="end"/>
      </w:r>
      <w:bookmarkEnd w:id="190"/>
      <w:r w:rsidR="006B7F2F" w:rsidRPr="00EB5B16">
        <w:rPr>
          <w:lang w:val="en-150"/>
        </w:rPr>
        <w:t xml:space="preserve">: </w:t>
      </w:r>
      <w:r w:rsidR="004E3E98" w:rsidRPr="00EB5B16">
        <w:rPr>
          <w:lang w:val="en-150"/>
        </w:rPr>
        <w:t>Stage 1.</w:t>
      </w:r>
      <w:r w:rsidR="006B7F2F" w:rsidRPr="00EB5B16">
        <w:rPr>
          <w:lang w:val="en-150"/>
        </w:rPr>
        <w:t xml:space="preserve"> Loss and </w:t>
      </w:r>
      <w:proofErr w:type="spellStart"/>
      <w:r w:rsidR="006B7F2F" w:rsidRPr="00EB5B16">
        <w:rPr>
          <w:lang w:val="en-150"/>
        </w:rPr>
        <w:t>mAP</w:t>
      </w:r>
      <w:proofErr w:type="spellEnd"/>
      <w:r w:rsidR="006B7F2F" w:rsidRPr="00EB5B16">
        <w:rPr>
          <w:lang w:val="en-150"/>
        </w:rPr>
        <w:t xml:space="preserve"> during training</w:t>
      </w:r>
      <w:r w:rsidR="005F544E" w:rsidRPr="00EB5B16">
        <w:rPr>
          <w:lang w:val="en-150"/>
        </w:rPr>
        <w:t xml:space="preserve"> for YOLOv4-tiny</w:t>
      </w:r>
      <w:bookmarkEnd w:id="191"/>
    </w:p>
    <w:p w14:paraId="29CCA006" w14:textId="77777777" w:rsidR="006B7F2F" w:rsidRPr="00EB5B16" w:rsidRDefault="006B7F2F" w:rsidP="006B7F2F">
      <w:pPr>
        <w:pStyle w:val="Caption"/>
        <w:ind w:firstLine="0"/>
        <w:rPr>
          <w:lang w:val="en-150"/>
        </w:rPr>
      </w:pPr>
      <w:r w:rsidRPr="00EB5B16">
        <w:rPr>
          <w:lang w:val="en-150"/>
        </w:rPr>
        <w:t>Source: Self-made</w:t>
      </w:r>
    </w:p>
    <w:p w14:paraId="2A23D202" w14:textId="77777777" w:rsidR="006B7F2F" w:rsidRPr="00EB5B16" w:rsidRDefault="006B7F2F" w:rsidP="006B7F2F">
      <w:pPr>
        <w:ind w:firstLine="0"/>
        <w:jc w:val="center"/>
        <w:rPr>
          <w:lang w:val="en-150"/>
        </w:rPr>
      </w:pPr>
      <w:r w:rsidRPr="00EB5B16">
        <w:rPr>
          <w:noProof/>
          <w:lang w:val="en-150" w:eastAsia="en-US"/>
        </w:rPr>
        <w:lastRenderedPageBreak/>
        <w:drawing>
          <wp:inline distT="0" distB="0" distL="0" distR="0" wp14:anchorId="5A5FE070" wp14:editId="3AECAD02">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57957E14" w:rsidR="006B7F2F" w:rsidRPr="00EB5B16" w:rsidRDefault="00DD688C" w:rsidP="006B7F2F">
      <w:pPr>
        <w:pStyle w:val="Caption"/>
        <w:spacing w:after="0"/>
        <w:ind w:firstLine="0"/>
        <w:rPr>
          <w:lang w:val="en-150"/>
        </w:rPr>
      </w:pPr>
      <w:bookmarkStart w:id="192" w:name="_Ref74523640"/>
      <w:bookmarkStart w:id="193" w:name="_Toc7457221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5</w:t>
      </w:r>
      <w:r w:rsidRPr="00EB5B16">
        <w:rPr>
          <w:lang w:val="en-150"/>
        </w:rPr>
        <w:fldChar w:fldCharType="end"/>
      </w:r>
      <w:bookmarkEnd w:id="192"/>
      <w:r w:rsidR="006B7F2F" w:rsidRPr="00EB5B16">
        <w:rPr>
          <w:lang w:val="en-150"/>
        </w:rPr>
        <w:t xml:space="preserve">: </w:t>
      </w:r>
      <w:r w:rsidR="005F544E" w:rsidRPr="00EB5B16">
        <w:rPr>
          <w:lang w:val="en-150"/>
        </w:rPr>
        <w:t xml:space="preserve">Stage 1. </w:t>
      </w:r>
      <w:r w:rsidR="006B7F2F" w:rsidRPr="00EB5B16">
        <w:rPr>
          <w:lang w:val="en-150"/>
        </w:rPr>
        <w:t xml:space="preserve">Loss and </w:t>
      </w:r>
      <w:proofErr w:type="spellStart"/>
      <w:r w:rsidR="006B7F2F" w:rsidRPr="00EB5B16">
        <w:rPr>
          <w:lang w:val="en-150"/>
        </w:rPr>
        <w:t>mAP</w:t>
      </w:r>
      <w:proofErr w:type="spellEnd"/>
      <w:r w:rsidR="006B7F2F" w:rsidRPr="00EB5B16">
        <w:rPr>
          <w:lang w:val="en-150"/>
        </w:rPr>
        <w:t xml:space="preserve"> during training</w:t>
      </w:r>
      <w:r w:rsidR="005F544E" w:rsidRPr="00EB5B16">
        <w:rPr>
          <w:lang w:val="en-150"/>
        </w:rPr>
        <w:t xml:space="preserve"> for YOLOv4-tiny-3l</w:t>
      </w:r>
      <w:bookmarkEnd w:id="193"/>
    </w:p>
    <w:p w14:paraId="17AEC840" w14:textId="77777777" w:rsidR="006B7F2F" w:rsidRPr="00EB5B16" w:rsidRDefault="006B7F2F" w:rsidP="006B7F2F">
      <w:pPr>
        <w:pStyle w:val="Caption"/>
        <w:ind w:firstLine="0"/>
        <w:rPr>
          <w:lang w:val="en-150"/>
        </w:rPr>
      </w:pPr>
      <w:r w:rsidRPr="00EB5B16">
        <w:rPr>
          <w:lang w:val="en-150"/>
        </w:rPr>
        <w:t>Source: Self-made</w:t>
      </w:r>
    </w:p>
    <w:p w14:paraId="2744EDC8" w14:textId="77777777" w:rsidR="006B7F2F" w:rsidRPr="00EB5B16" w:rsidRDefault="006B7F2F" w:rsidP="006B7F2F">
      <w:pPr>
        <w:ind w:firstLine="0"/>
        <w:jc w:val="center"/>
        <w:rPr>
          <w:lang w:val="en-150"/>
        </w:rPr>
      </w:pPr>
      <w:r w:rsidRPr="00EB5B16">
        <w:rPr>
          <w:noProof/>
          <w:lang w:val="en-150" w:eastAsia="en-US"/>
        </w:rPr>
        <w:drawing>
          <wp:inline distT="0" distB="0" distL="0" distR="0" wp14:anchorId="3CE1D550" wp14:editId="24B5F946">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4EA5825C" w:rsidR="006B7F2F" w:rsidRPr="00EB5B16" w:rsidRDefault="00DD688C" w:rsidP="006B7F2F">
      <w:pPr>
        <w:pStyle w:val="Caption"/>
        <w:spacing w:after="0"/>
        <w:ind w:firstLine="0"/>
        <w:rPr>
          <w:lang w:val="en-150"/>
        </w:rPr>
      </w:pPr>
      <w:bookmarkStart w:id="194" w:name="_Ref74523642"/>
      <w:bookmarkStart w:id="195" w:name="_Toc7457221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6</w:t>
      </w:r>
      <w:r w:rsidRPr="00EB5B16">
        <w:rPr>
          <w:lang w:val="en-150"/>
        </w:rPr>
        <w:fldChar w:fldCharType="end"/>
      </w:r>
      <w:bookmarkEnd w:id="194"/>
      <w:r w:rsidR="006B7F2F" w:rsidRPr="00EB5B16">
        <w:rPr>
          <w:lang w:val="en-150"/>
        </w:rPr>
        <w:t>:</w:t>
      </w:r>
      <w:r w:rsidR="00EB20BE" w:rsidRPr="00EB5B16">
        <w:rPr>
          <w:lang w:val="en-150"/>
        </w:rPr>
        <w:t xml:space="preserve"> Stage 1</w:t>
      </w:r>
      <w:r w:rsidR="006B7F2F" w:rsidRPr="00EB5B16">
        <w:rPr>
          <w:lang w:val="en-150"/>
        </w:rPr>
        <w:t xml:space="preserve">. Loss and </w:t>
      </w:r>
      <w:proofErr w:type="spellStart"/>
      <w:r w:rsidR="006B7F2F" w:rsidRPr="00EB5B16">
        <w:rPr>
          <w:lang w:val="en-150"/>
        </w:rPr>
        <w:t>mAP</w:t>
      </w:r>
      <w:proofErr w:type="spellEnd"/>
      <w:r w:rsidR="006B7F2F" w:rsidRPr="00EB5B16">
        <w:rPr>
          <w:lang w:val="en-150"/>
        </w:rPr>
        <w:t xml:space="preserve"> during training</w:t>
      </w:r>
      <w:r w:rsidR="00EB20BE" w:rsidRPr="00EB5B16">
        <w:rPr>
          <w:lang w:val="en-150"/>
        </w:rPr>
        <w:t xml:space="preserve"> for YOLOv4</w:t>
      </w:r>
      <w:bookmarkEnd w:id="195"/>
    </w:p>
    <w:p w14:paraId="5EC92621" w14:textId="77777777" w:rsidR="006B7F2F" w:rsidRPr="00EB5B16" w:rsidRDefault="006B7F2F" w:rsidP="006B7F2F">
      <w:pPr>
        <w:pStyle w:val="Caption"/>
        <w:ind w:firstLine="0"/>
        <w:rPr>
          <w:lang w:val="en-150"/>
        </w:rPr>
      </w:pPr>
      <w:r w:rsidRPr="00EB5B16">
        <w:rPr>
          <w:lang w:val="en-150"/>
        </w:rPr>
        <w:t>Source: Self-made</w:t>
      </w:r>
    </w:p>
    <w:p w14:paraId="65C89BD9" w14:textId="77777777" w:rsidR="006B7F2F" w:rsidRPr="00EB5B16" w:rsidRDefault="006B7F2F" w:rsidP="006B7F2F">
      <w:pPr>
        <w:ind w:firstLine="0"/>
        <w:jc w:val="center"/>
        <w:rPr>
          <w:lang w:val="en-150"/>
        </w:rPr>
      </w:pPr>
      <w:r w:rsidRPr="00EB5B16">
        <w:rPr>
          <w:noProof/>
          <w:lang w:val="en-150" w:eastAsia="en-US"/>
        </w:rPr>
        <w:lastRenderedPageBreak/>
        <w:drawing>
          <wp:inline distT="0" distB="0" distL="0" distR="0" wp14:anchorId="15456DB2" wp14:editId="7428BA35">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1142BC82" w:rsidR="006B7F2F" w:rsidRPr="00EB5B16" w:rsidRDefault="00DD688C" w:rsidP="006B7F2F">
      <w:pPr>
        <w:pStyle w:val="Caption"/>
        <w:spacing w:after="0"/>
        <w:ind w:firstLine="0"/>
        <w:rPr>
          <w:lang w:val="en-150"/>
        </w:rPr>
      </w:pPr>
      <w:bookmarkStart w:id="196" w:name="_Ref74523644"/>
      <w:bookmarkStart w:id="197" w:name="_Toc7457221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7</w:t>
      </w:r>
      <w:r w:rsidRPr="00EB5B16">
        <w:rPr>
          <w:lang w:val="en-150"/>
        </w:rPr>
        <w:fldChar w:fldCharType="end"/>
      </w:r>
      <w:bookmarkEnd w:id="196"/>
      <w:r w:rsidR="006B7F2F" w:rsidRPr="00EB5B16">
        <w:rPr>
          <w:lang w:val="en-150"/>
        </w:rPr>
        <w:t>:</w:t>
      </w:r>
      <w:r w:rsidR="00EB20BE" w:rsidRPr="00EB5B16">
        <w:rPr>
          <w:lang w:val="en-150"/>
        </w:rPr>
        <w:t xml:space="preserve"> Stage 1</w:t>
      </w:r>
      <w:r w:rsidR="006B7F2F" w:rsidRPr="00EB5B16">
        <w:rPr>
          <w:lang w:val="en-150"/>
        </w:rPr>
        <w:t xml:space="preserve">. Loss and </w:t>
      </w:r>
      <w:proofErr w:type="spellStart"/>
      <w:r w:rsidR="006B7F2F" w:rsidRPr="00EB5B16">
        <w:rPr>
          <w:lang w:val="en-150"/>
        </w:rPr>
        <w:t>mAP</w:t>
      </w:r>
      <w:proofErr w:type="spellEnd"/>
      <w:r w:rsidR="006B7F2F" w:rsidRPr="00EB5B16">
        <w:rPr>
          <w:lang w:val="en-150"/>
        </w:rPr>
        <w:t xml:space="preserve"> during training</w:t>
      </w:r>
      <w:r w:rsidR="00EB20BE" w:rsidRPr="00EB5B16">
        <w:rPr>
          <w:lang w:val="en-150"/>
        </w:rPr>
        <w:t xml:space="preserve"> for YOLOv4-CSP</w:t>
      </w:r>
      <w:bookmarkEnd w:id="197"/>
    </w:p>
    <w:p w14:paraId="6480035F" w14:textId="77777777" w:rsidR="006B7F2F" w:rsidRPr="00EB5B16" w:rsidRDefault="006B7F2F" w:rsidP="006B7F2F">
      <w:pPr>
        <w:pStyle w:val="Caption"/>
        <w:ind w:firstLine="0"/>
        <w:rPr>
          <w:lang w:val="en-150"/>
        </w:rPr>
      </w:pPr>
      <w:r w:rsidRPr="00EB5B16">
        <w:rPr>
          <w:lang w:val="en-150"/>
        </w:rPr>
        <w:t>Source: Self-made</w:t>
      </w:r>
    </w:p>
    <w:p w14:paraId="1E0E5238" w14:textId="77777777" w:rsidR="006B7F2F" w:rsidRPr="00EB5B16" w:rsidRDefault="006B7F2F" w:rsidP="006B7F2F">
      <w:pPr>
        <w:ind w:firstLine="0"/>
        <w:jc w:val="center"/>
        <w:rPr>
          <w:lang w:val="en-150"/>
        </w:rPr>
      </w:pPr>
      <w:r w:rsidRPr="00EB5B16">
        <w:rPr>
          <w:noProof/>
          <w:lang w:val="en-150" w:eastAsia="en-US"/>
        </w:rPr>
        <w:drawing>
          <wp:inline distT="0" distB="0" distL="0" distR="0" wp14:anchorId="1BDD463F" wp14:editId="597C83E8">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47208FD9" w:rsidR="006B7F2F" w:rsidRPr="00EB5B16" w:rsidRDefault="00DD688C" w:rsidP="006B7F2F">
      <w:pPr>
        <w:pStyle w:val="Caption"/>
        <w:spacing w:after="0"/>
        <w:ind w:firstLine="0"/>
        <w:rPr>
          <w:lang w:val="en-150"/>
        </w:rPr>
      </w:pPr>
      <w:bookmarkStart w:id="198" w:name="_Ref74523646"/>
      <w:bookmarkStart w:id="199" w:name="_Toc7457221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8</w:t>
      </w:r>
      <w:r w:rsidRPr="00EB5B16">
        <w:rPr>
          <w:lang w:val="en-150"/>
        </w:rPr>
        <w:fldChar w:fldCharType="end"/>
      </w:r>
      <w:bookmarkEnd w:id="198"/>
      <w:r w:rsidR="006B7F2F" w:rsidRPr="00EB5B16">
        <w:rPr>
          <w:lang w:val="en-150"/>
        </w:rPr>
        <w:t>:</w:t>
      </w:r>
      <w:r w:rsidR="00EB20BE" w:rsidRPr="00EB5B16">
        <w:rPr>
          <w:lang w:val="en-150"/>
        </w:rPr>
        <w:t xml:space="preserve"> Stage 1</w:t>
      </w:r>
      <w:r w:rsidR="006B7F2F" w:rsidRPr="00EB5B16">
        <w:rPr>
          <w:lang w:val="en-150"/>
        </w:rPr>
        <w:t xml:space="preserve">. Loss and </w:t>
      </w:r>
      <w:proofErr w:type="spellStart"/>
      <w:r w:rsidR="006B7F2F" w:rsidRPr="00EB5B16">
        <w:rPr>
          <w:lang w:val="en-150"/>
        </w:rPr>
        <w:t>mAP</w:t>
      </w:r>
      <w:proofErr w:type="spellEnd"/>
      <w:r w:rsidR="006B7F2F" w:rsidRPr="00EB5B16">
        <w:rPr>
          <w:lang w:val="en-150"/>
        </w:rPr>
        <w:t xml:space="preserve"> during training</w:t>
      </w:r>
      <w:r w:rsidR="00EB20BE" w:rsidRPr="00EB5B16">
        <w:rPr>
          <w:lang w:val="en-150"/>
        </w:rPr>
        <w:t xml:space="preserve"> for YOLOv4x-mish</w:t>
      </w:r>
      <w:bookmarkEnd w:id="199"/>
    </w:p>
    <w:p w14:paraId="6DEB1CBE" w14:textId="77777777" w:rsidR="006B7F2F" w:rsidRPr="00EB5B16" w:rsidRDefault="006B7F2F" w:rsidP="006B7F2F">
      <w:pPr>
        <w:pStyle w:val="Caption"/>
        <w:ind w:firstLine="0"/>
        <w:rPr>
          <w:lang w:val="en-150"/>
        </w:rPr>
      </w:pPr>
      <w:r w:rsidRPr="00EB5B16">
        <w:rPr>
          <w:lang w:val="en-150"/>
        </w:rPr>
        <w:t>Source: Self-made</w:t>
      </w:r>
    </w:p>
    <w:p w14:paraId="6FBA921E" w14:textId="77777777" w:rsidR="006B7F2F" w:rsidRPr="00EB5B16" w:rsidRDefault="006B7F2F" w:rsidP="006B7F2F">
      <w:pPr>
        <w:ind w:firstLine="0"/>
        <w:jc w:val="center"/>
        <w:rPr>
          <w:lang w:val="en-150"/>
        </w:rPr>
      </w:pPr>
      <w:r w:rsidRPr="00EB5B16">
        <w:rPr>
          <w:noProof/>
          <w:lang w:val="en-150" w:eastAsia="en-US"/>
        </w:rPr>
        <w:lastRenderedPageBreak/>
        <w:drawing>
          <wp:inline distT="0" distB="0" distL="0" distR="0" wp14:anchorId="37B6141B" wp14:editId="18DD307A">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82">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421221BA" w:rsidR="006B7F2F" w:rsidRPr="00EB5B16" w:rsidRDefault="00DD688C" w:rsidP="006B7F2F">
      <w:pPr>
        <w:pStyle w:val="Caption"/>
        <w:spacing w:after="0"/>
        <w:ind w:firstLine="0"/>
        <w:rPr>
          <w:lang w:val="en-150"/>
        </w:rPr>
      </w:pPr>
      <w:bookmarkStart w:id="200" w:name="_Ref74523647"/>
      <w:bookmarkStart w:id="201" w:name="_Toc7457222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49</w:t>
      </w:r>
      <w:r w:rsidRPr="00EB5B16">
        <w:rPr>
          <w:lang w:val="en-150"/>
        </w:rPr>
        <w:fldChar w:fldCharType="end"/>
      </w:r>
      <w:bookmarkEnd w:id="200"/>
      <w:r w:rsidR="006B7F2F" w:rsidRPr="00EB5B16">
        <w:rPr>
          <w:lang w:val="en-150"/>
        </w:rPr>
        <w:t>:</w:t>
      </w:r>
      <w:r w:rsidR="000F24DD" w:rsidRPr="00EB5B16">
        <w:rPr>
          <w:lang w:val="en-150"/>
        </w:rPr>
        <w:t xml:space="preserve"> Stage 1</w:t>
      </w:r>
      <w:r w:rsidR="006B7F2F" w:rsidRPr="00EB5B16">
        <w:rPr>
          <w:lang w:val="en-150"/>
        </w:rPr>
        <w:t>. AP metrics during training</w:t>
      </w:r>
      <w:r w:rsidR="000F24DD" w:rsidRPr="00EB5B16">
        <w:rPr>
          <w:lang w:val="en-150"/>
        </w:rPr>
        <w:t xml:space="preserve"> for EfficientDet-D0</w:t>
      </w:r>
      <w:bookmarkEnd w:id="201"/>
    </w:p>
    <w:p w14:paraId="6B7E9F5E" w14:textId="063FEEE4" w:rsidR="006B7F2F" w:rsidRPr="00EB5B16" w:rsidRDefault="006B7F2F" w:rsidP="006B7F2F">
      <w:pPr>
        <w:pStyle w:val="Caption"/>
        <w:ind w:firstLine="0"/>
        <w:rPr>
          <w:lang w:val="en-150"/>
        </w:rPr>
      </w:pPr>
      <w:r w:rsidRPr="00EB5B16">
        <w:rPr>
          <w:lang w:val="en-150"/>
        </w:rPr>
        <w:t>Source: Self-made</w:t>
      </w:r>
    </w:p>
    <w:p w14:paraId="5DBC5D72" w14:textId="77777777" w:rsidR="00224F72" w:rsidRPr="00EB5B16" w:rsidRDefault="00224F72" w:rsidP="00224F72">
      <w:pPr>
        <w:rPr>
          <w:lang w:val="en-150"/>
        </w:rPr>
      </w:pPr>
    </w:p>
    <w:p w14:paraId="73B4C1E5" w14:textId="77777777" w:rsidR="006B7F2F" w:rsidRPr="00EB5B16" w:rsidRDefault="006B7F2F" w:rsidP="006B7F2F">
      <w:pPr>
        <w:ind w:firstLine="0"/>
        <w:jc w:val="center"/>
        <w:rPr>
          <w:lang w:val="en-150"/>
        </w:rPr>
      </w:pPr>
      <w:r w:rsidRPr="00EB5B16">
        <w:rPr>
          <w:noProof/>
          <w:lang w:val="en-150" w:eastAsia="en-US"/>
        </w:rPr>
        <w:drawing>
          <wp:inline distT="0" distB="0" distL="0" distR="0" wp14:anchorId="0911D634" wp14:editId="78997FF3">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83">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341E1933" w:rsidR="006B7F2F" w:rsidRPr="00EB5B16" w:rsidRDefault="00DD688C" w:rsidP="006B7F2F">
      <w:pPr>
        <w:pStyle w:val="Caption"/>
        <w:spacing w:after="0"/>
        <w:ind w:firstLine="0"/>
        <w:rPr>
          <w:lang w:val="en-150"/>
        </w:rPr>
      </w:pPr>
      <w:bookmarkStart w:id="202" w:name="_Ref74523648"/>
      <w:bookmarkStart w:id="203" w:name="_Toc7457222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0</w:t>
      </w:r>
      <w:r w:rsidRPr="00EB5B16">
        <w:rPr>
          <w:lang w:val="en-150"/>
        </w:rPr>
        <w:fldChar w:fldCharType="end"/>
      </w:r>
      <w:bookmarkEnd w:id="202"/>
      <w:r w:rsidR="006B7F2F" w:rsidRPr="00EB5B16">
        <w:rPr>
          <w:lang w:val="en-150"/>
        </w:rPr>
        <w:t>:</w:t>
      </w:r>
      <w:r w:rsidR="00A2276A" w:rsidRPr="00EB5B16">
        <w:rPr>
          <w:lang w:val="en-150"/>
        </w:rPr>
        <w:t xml:space="preserve"> Stage 1</w:t>
      </w:r>
      <w:r w:rsidR="006B7F2F" w:rsidRPr="00EB5B16">
        <w:rPr>
          <w:lang w:val="en-150"/>
        </w:rPr>
        <w:t>. AP metrics during training</w:t>
      </w:r>
      <w:r w:rsidR="00A2276A" w:rsidRPr="00EB5B16">
        <w:rPr>
          <w:lang w:val="en-150"/>
        </w:rPr>
        <w:t xml:space="preserve"> for EfficientDet-D1</w:t>
      </w:r>
      <w:bookmarkEnd w:id="203"/>
    </w:p>
    <w:p w14:paraId="4B5EEE94" w14:textId="77777777" w:rsidR="006B7F2F" w:rsidRPr="00EB5B16" w:rsidRDefault="006B7F2F" w:rsidP="006B7F2F">
      <w:pPr>
        <w:pStyle w:val="Caption"/>
        <w:ind w:firstLine="0"/>
        <w:rPr>
          <w:lang w:val="en-150"/>
        </w:rPr>
      </w:pPr>
      <w:r w:rsidRPr="00EB5B16">
        <w:rPr>
          <w:lang w:val="en-150"/>
        </w:rPr>
        <w:t>Source: Self-made</w:t>
      </w:r>
    </w:p>
    <w:p w14:paraId="25A5898F" w14:textId="471DB25F" w:rsidR="00B24ACE" w:rsidRPr="00C625C1" w:rsidRDefault="00FB0BE4" w:rsidP="00B24ACE">
      <w:pPr>
        <w:rPr>
          <w:lang w:val="en-US"/>
        </w:rPr>
      </w:pPr>
      <w:r w:rsidRPr="00EB5B16">
        <w:rPr>
          <w:lang w:val="en-150"/>
        </w:rPr>
        <w:lastRenderedPageBreak/>
        <w:t xml:space="preserve">While training losses cannot be compared for different </w:t>
      </w:r>
      <w:proofErr w:type="spellStart"/>
      <w:r w:rsidRPr="00EB5B16">
        <w:rPr>
          <w:lang w:val="en-150"/>
        </w:rPr>
        <w:t>moels</w:t>
      </w:r>
      <w:proofErr w:type="spellEnd"/>
      <w:r w:rsidRPr="00EB5B16">
        <w:rPr>
          <w:lang w:val="en-150"/>
        </w:rPr>
        <w:t xml:space="preserve"> (since generally each of these models uses a different one), a common intuitive magnitude is the validation </w:t>
      </w:r>
      <w:proofErr w:type="spellStart"/>
      <w:r w:rsidRPr="00EB5B16">
        <w:rPr>
          <w:lang w:val="en-150"/>
        </w:rPr>
        <w:t>mAP</w:t>
      </w:r>
      <w:proofErr w:type="spellEnd"/>
      <w:r w:rsidRPr="00EB5B16">
        <w:rPr>
          <w:lang w:val="en-150"/>
        </w:rPr>
        <w:t xml:space="preserve">. </w:t>
      </w:r>
      <w:r w:rsidR="00B24ACE" w:rsidRPr="00EB5B16">
        <w:rPr>
          <w:lang w:val="en-150"/>
        </w:rPr>
        <w:t xml:space="preserve">From </w:t>
      </w:r>
      <w:r w:rsidR="003B2B95">
        <w:rPr>
          <w:lang w:val="en-150"/>
        </w:rPr>
        <w:t>the training plots</w:t>
      </w:r>
      <w:r w:rsidR="000B7AA3" w:rsidRPr="00EB5B16">
        <w:rPr>
          <w:lang w:val="en-150"/>
        </w:rPr>
        <w:t>,</w:t>
      </w:r>
      <w:r w:rsidR="00B24ACE" w:rsidRPr="00EB5B16">
        <w:rPr>
          <w:lang w:val="en-150"/>
        </w:rPr>
        <w:t xml:space="preserve"> the following observations </w:t>
      </w:r>
      <w:r w:rsidR="000B7AA3" w:rsidRPr="00EB5B16">
        <w:rPr>
          <w:lang w:val="en-150"/>
        </w:rPr>
        <w:t xml:space="preserve">on the evaluated models </w:t>
      </w:r>
      <w:r w:rsidR="00B24ACE" w:rsidRPr="00EB5B16">
        <w:rPr>
          <w:lang w:val="en-150"/>
        </w:rPr>
        <w:t xml:space="preserve">are </w:t>
      </w:r>
      <w:r w:rsidR="000B7AA3" w:rsidRPr="00EB5B16">
        <w:rPr>
          <w:lang w:val="en-150"/>
        </w:rPr>
        <w:t>pointed out</w:t>
      </w:r>
      <w:r w:rsidR="00B24ACE" w:rsidRPr="00EB5B16">
        <w:rPr>
          <w:lang w:val="en-150"/>
        </w:rPr>
        <w:t>:</w:t>
      </w:r>
    </w:p>
    <w:p w14:paraId="5A9AFE1A" w14:textId="548068A1" w:rsidR="00B24ACE" w:rsidRPr="00EB5B16" w:rsidRDefault="00B24ACE" w:rsidP="00A130F8">
      <w:pPr>
        <w:pStyle w:val="ListParagraph"/>
        <w:numPr>
          <w:ilvl w:val="0"/>
          <w:numId w:val="17"/>
        </w:numPr>
        <w:rPr>
          <w:lang w:val="en-150"/>
        </w:rPr>
      </w:pPr>
      <w:r w:rsidRPr="00EB5B16">
        <w:rPr>
          <w:lang w:val="en-150"/>
        </w:rPr>
        <w:t xml:space="preserve">All the Darknet models quickly saturate on a stationary </w:t>
      </w:r>
      <w:proofErr w:type="spellStart"/>
      <w:r w:rsidRPr="00EB5B16">
        <w:rPr>
          <w:lang w:val="en-150"/>
        </w:rPr>
        <w:t>mAP</w:t>
      </w:r>
      <w:proofErr w:type="spellEnd"/>
      <w:r w:rsidRPr="00EB5B16">
        <w:rPr>
          <w:lang w:val="en-150"/>
        </w:rPr>
        <w:t xml:space="preserve"> value and don’t appear to require a full-time training, though the</w:t>
      </w:r>
      <w:r w:rsidR="00B37F25" w:rsidRPr="00EB5B16">
        <w:rPr>
          <w:lang w:val="en-150"/>
        </w:rPr>
        <w:t>ir</w:t>
      </w:r>
      <w:r w:rsidRPr="00EB5B16">
        <w:rPr>
          <w:lang w:val="en-150"/>
        </w:rPr>
        <w:t xml:space="preserve"> loss slowly decreases until the very end.</w:t>
      </w:r>
    </w:p>
    <w:p w14:paraId="07130C68" w14:textId="48A672F8" w:rsidR="00B24ACE" w:rsidRPr="00EB5B16" w:rsidRDefault="00B24ACE" w:rsidP="00A130F8">
      <w:pPr>
        <w:pStyle w:val="ListParagraph"/>
        <w:numPr>
          <w:ilvl w:val="0"/>
          <w:numId w:val="17"/>
        </w:numPr>
        <w:rPr>
          <w:lang w:val="en-150"/>
        </w:rPr>
      </w:pPr>
      <w:r w:rsidRPr="00EB5B16">
        <w:rPr>
          <w:lang w:val="en-150"/>
        </w:rPr>
        <w:t xml:space="preserve">The smaller models YOLOv4-tiny and YOLOv4-tiny-3l take </w:t>
      </w:r>
      <w:r w:rsidR="00B37F25" w:rsidRPr="00EB5B16">
        <w:rPr>
          <w:lang w:val="en-150"/>
        </w:rPr>
        <w:t>more</w:t>
      </w:r>
      <w:r w:rsidRPr="00EB5B16">
        <w:rPr>
          <w:lang w:val="en-150"/>
        </w:rPr>
        <w:t xml:space="preserve"> iterations to converge to the top </w:t>
      </w:r>
      <w:proofErr w:type="spellStart"/>
      <w:r w:rsidRPr="00EB5B16">
        <w:rPr>
          <w:lang w:val="en-150"/>
        </w:rPr>
        <w:t>mAP</w:t>
      </w:r>
      <w:proofErr w:type="spellEnd"/>
      <w:r w:rsidRPr="00EB5B16">
        <w:rPr>
          <w:lang w:val="en-150"/>
        </w:rPr>
        <w:t xml:space="preserve"> compared to other </w:t>
      </w:r>
      <w:proofErr w:type="spellStart"/>
      <w:r w:rsidRPr="00EB5B16">
        <w:rPr>
          <w:lang w:val="en-150"/>
        </w:rPr>
        <w:t>YOLOs</w:t>
      </w:r>
      <w:proofErr w:type="spellEnd"/>
      <w:r w:rsidRPr="00EB5B16">
        <w:rPr>
          <w:lang w:val="en-150"/>
        </w:rPr>
        <w:t>, though their training time is much smaller.</w:t>
      </w:r>
    </w:p>
    <w:p w14:paraId="00CFA6E9" w14:textId="774185FB" w:rsidR="00B24ACE" w:rsidRPr="00EB5B16" w:rsidRDefault="00B24ACE" w:rsidP="00A130F8">
      <w:pPr>
        <w:pStyle w:val="ListParagraph"/>
        <w:numPr>
          <w:ilvl w:val="0"/>
          <w:numId w:val="17"/>
        </w:numPr>
        <w:spacing w:after="240"/>
        <w:rPr>
          <w:lang w:val="en-150"/>
        </w:rPr>
      </w:pPr>
      <w:proofErr w:type="spellStart"/>
      <w:r w:rsidRPr="00EB5B16">
        <w:rPr>
          <w:lang w:val="en-150"/>
        </w:rPr>
        <w:t>EfficientDet</w:t>
      </w:r>
      <w:proofErr w:type="spellEnd"/>
      <w:r w:rsidRPr="00EB5B16">
        <w:rPr>
          <w:lang w:val="en-150"/>
        </w:rPr>
        <w:t xml:space="preserve"> models </w:t>
      </w:r>
      <w:r w:rsidR="00935029" w:rsidRPr="00EB5B16">
        <w:rPr>
          <w:lang w:val="en-150"/>
        </w:rPr>
        <w:t xml:space="preserve">show very poor validation performances with respect to </w:t>
      </w:r>
      <w:proofErr w:type="spellStart"/>
      <w:r w:rsidR="00935029" w:rsidRPr="00EB5B16">
        <w:rPr>
          <w:lang w:val="en-150"/>
        </w:rPr>
        <w:t>YOLO</w:t>
      </w:r>
      <w:r w:rsidR="00734B27" w:rsidRPr="00EB5B16">
        <w:rPr>
          <w:lang w:val="en-150"/>
        </w:rPr>
        <w:t>s</w:t>
      </w:r>
      <w:proofErr w:type="spellEnd"/>
      <w:r w:rsidRPr="00EB5B16">
        <w:rPr>
          <w:lang w:val="en-150"/>
        </w:rPr>
        <w:t>.</w:t>
      </w:r>
    </w:p>
    <w:p w14:paraId="3942E3CE" w14:textId="67F26035" w:rsidR="00B24ACE" w:rsidRPr="00EB5B16" w:rsidRDefault="00B24ACE" w:rsidP="00B24ACE">
      <w:pPr>
        <w:rPr>
          <w:lang w:val="en-150"/>
        </w:rPr>
      </w:pPr>
      <w:r w:rsidRPr="00EB5B16">
        <w:rPr>
          <w:lang w:val="en-150"/>
        </w:rPr>
        <w:t xml:space="preserve">Evaluation of the best weights for each of the models is performed on the PPU-6 test split. Testing is </w:t>
      </w:r>
      <w:r w:rsidR="00776F14" w:rsidRPr="00EB5B16">
        <w:rPr>
          <w:lang w:val="en-150"/>
        </w:rPr>
        <w:t xml:space="preserve">always </w:t>
      </w:r>
      <w:r w:rsidRPr="00EB5B16">
        <w:rPr>
          <w:lang w:val="en-150"/>
        </w:rPr>
        <w:t>performed by resizing the PPU-6 images to each model’s native resolution</w:t>
      </w:r>
      <w:r w:rsidR="00776F14" w:rsidRPr="00EB5B16">
        <w:rPr>
          <w:lang w:val="en-150"/>
        </w:rPr>
        <w:t xml:space="preserve"> </w:t>
      </w:r>
      <w:r w:rsidR="002B52A0" w:rsidRPr="00EB5B16">
        <w:rPr>
          <w:lang w:val="en-150"/>
        </w:rPr>
        <w:t>(</w:t>
      </w:r>
      <w:r w:rsidR="000B7AA3" w:rsidRPr="00EB5B16">
        <w:rPr>
          <w:lang w:val="en-150"/>
        </w:rPr>
        <w:t>darknet</w:t>
      </w:r>
      <w:r w:rsidR="002B52A0" w:rsidRPr="00EB5B16">
        <w:rPr>
          <w:lang w:val="en-150"/>
        </w:rPr>
        <w:t xml:space="preserve"> automatically applie</w:t>
      </w:r>
      <w:r w:rsidR="000B7AA3" w:rsidRPr="00EB5B16">
        <w:rPr>
          <w:lang w:val="en-150"/>
        </w:rPr>
        <w:t>d</w:t>
      </w:r>
      <w:r w:rsidR="002B52A0" w:rsidRPr="00EB5B16">
        <w:rPr>
          <w:lang w:val="en-150"/>
        </w:rPr>
        <w:t xml:space="preserve"> this resize </w:t>
      </w:r>
      <w:r w:rsidR="000B7AA3" w:rsidRPr="00EB5B16">
        <w:rPr>
          <w:lang w:val="en-150"/>
        </w:rPr>
        <w:t xml:space="preserve">when training, but not when testing </w:t>
      </w:r>
      <w:r w:rsidR="009B08E7" w:rsidRPr="00EB5B16">
        <w:rPr>
          <w:lang w:val="en-150"/>
        </w:rPr>
        <w:fldChar w:fldCharType="begin" w:fldLock="1"/>
      </w:r>
      <w:r w:rsidR="00597972" w:rsidRPr="00EB5B16">
        <w:rPr>
          <w:lang w:val="en-150"/>
        </w:rPr>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4]","plainTextFormattedCitation":"[54]","previouslyFormattedCitation":"[54]"},"properties":{"noteIndex":0},"schema":"https://github.com/citation-style-language/schema/raw/master/csl-citation.json"}</w:instrText>
      </w:r>
      <w:r w:rsidR="009B08E7" w:rsidRPr="00EB5B16">
        <w:rPr>
          <w:lang w:val="en-150"/>
        </w:rPr>
        <w:fldChar w:fldCharType="separate"/>
      </w:r>
      <w:r w:rsidR="00597972" w:rsidRPr="00EB5B16">
        <w:rPr>
          <w:noProof/>
          <w:lang w:val="en-150"/>
        </w:rPr>
        <w:t>[54]</w:t>
      </w:r>
      <w:r w:rsidR="009B08E7" w:rsidRPr="00EB5B16">
        <w:rPr>
          <w:lang w:val="en-150"/>
        </w:rPr>
        <w:fldChar w:fldCharType="end"/>
      </w:r>
      <w:r w:rsidR="002B52A0" w:rsidRPr="00EB5B16">
        <w:rPr>
          <w:lang w:val="en-150"/>
        </w:rPr>
        <w:t xml:space="preserve">). </w:t>
      </w:r>
      <w:r w:rsidR="00AE74AA" w:rsidRPr="00EB5B16">
        <w:rPr>
          <w:lang w:val="en-150"/>
        </w:rPr>
        <w:t>AP metrics</w:t>
      </w:r>
      <w:r w:rsidRPr="00EB5B16">
        <w:rPr>
          <w:lang w:val="en-150"/>
        </w:rPr>
        <w:t xml:space="preserve"> are </w:t>
      </w:r>
      <w:r w:rsidR="00AE74AA" w:rsidRPr="00EB5B16">
        <w:rPr>
          <w:lang w:val="en-150"/>
        </w:rPr>
        <w:t>shown</w:t>
      </w:r>
      <w:r w:rsidRPr="00EB5B16">
        <w:rPr>
          <w:lang w:val="en-150"/>
        </w:rPr>
        <w:t xml:space="preserve"> graphically in </w:t>
      </w:r>
      <w:r w:rsidR="00C625C1">
        <w:rPr>
          <w:lang w:val="en-150"/>
        </w:rPr>
        <w:fldChar w:fldCharType="begin"/>
      </w:r>
      <w:r w:rsidR="00C625C1">
        <w:rPr>
          <w:lang w:val="en-150"/>
        </w:rPr>
        <w:instrText xml:space="preserve"> REF _Ref74523786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1</w:t>
      </w:r>
      <w:r w:rsidR="00C625C1">
        <w:rPr>
          <w:lang w:val="en-150"/>
        </w:rPr>
        <w:fldChar w:fldCharType="end"/>
      </w:r>
      <w:r w:rsidR="00AE74AA" w:rsidRPr="00EB5B16">
        <w:rPr>
          <w:lang w:val="en-150"/>
        </w:rPr>
        <w:t xml:space="preserve">. </w:t>
      </w:r>
      <w:r w:rsidRPr="00EB5B16">
        <w:rPr>
          <w:lang w:val="en-150"/>
        </w:rPr>
        <w:t>The most relevant observations being:</w:t>
      </w:r>
    </w:p>
    <w:p w14:paraId="562A214A" w14:textId="77777777" w:rsidR="00B24ACE" w:rsidRPr="00EB5B16" w:rsidRDefault="00B24ACE" w:rsidP="00B24ACE">
      <w:pPr>
        <w:pStyle w:val="ListParagraph"/>
        <w:numPr>
          <w:ilvl w:val="0"/>
          <w:numId w:val="16"/>
        </w:numPr>
        <w:rPr>
          <w:lang w:val="en-150"/>
        </w:rPr>
      </w:pPr>
      <w:r w:rsidRPr="00EB5B16">
        <w:rPr>
          <w:lang w:val="en-150"/>
        </w:rPr>
        <w:t>Darknet models perform better the smaller the number of classes</w:t>
      </w:r>
    </w:p>
    <w:p w14:paraId="294BF5D1" w14:textId="67A72963" w:rsidR="00B24ACE" w:rsidRPr="00EB5B16" w:rsidRDefault="00B24ACE" w:rsidP="00B24ACE">
      <w:pPr>
        <w:pStyle w:val="ListParagraph"/>
        <w:numPr>
          <w:ilvl w:val="0"/>
          <w:numId w:val="16"/>
        </w:numPr>
        <w:rPr>
          <w:lang w:val="en-150"/>
        </w:rPr>
      </w:pPr>
      <w:r w:rsidRPr="00EB5B16">
        <w:rPr>
          <w:lang w:val="en-150"/>
        </w:rPr>
        <w:t>YOLOv4-tiny outperforms all other models</w:t>
      </w:r>
      <w:r w:rsidR="009F337D" w:rsidRPr="00EB5B16">
        <w:rPr>
          <w:lang w:val="en-150"/>
        </w:rPr>
        <w:t xml:space="preserve"> in AP@50</w:t>
      </w:r>
    </w:p>
    <w:p w14:paraId="622215E9" w14:textId="5D98E64F" w:rsidR="00B24ACE" w:rsidRPr="00EB5B16" w:rsidRDefault="00B24ACE" w:rsidP="00B24ACE">
      <w:pPr>
        <w:pStyle w:val="ListParagraph"/>
        <w:numPr>
          <w:ilvl w:val="0"/>
          <w:numId w:val="16"/>
        </w:numPr>
        <w:rPr>
          <w:lang w:val="en-150"/>
        </w:rPr>
      </w:pPr>
      <w:r w:rsidRPr="00EB5B16">
        <w:rPr>
          <w:lang w:val="en-150"/>
        </w:rPr>
        <w:t>YOLOv4-tiny-3l significantly lags behind YOLOv4-tiny</w:t>
      </w:r>
      <w:r w:rsidR="009F337D" w:rsidRPr="00EB5B16">
        <w:rPr>
          <w:lang w:val="en-150"/>
        </w:rPr>
        <w:t xml:space="preserve"> on </w:t>
      </w:r>
      <w:proofErr w:type="spellStart"/>
      <w:r w:rsidR="009F337D" w:rsidRPr="00EB5B16">
        <w:rPr>
          <w:lang w:val="en-150"/>
        </w:rPr>
        <w:t>mAP</w:t>
      </w:r>
      <w:proofErr w:type="spellEnd"/>
    </w:p>
    <w:p w14:paraId="0715374E" w14:textId="08181123" w:rsidR="00734B27" w:rsidRPr="00EB5B16" w:rsidRDefault="00B24ACE" w:rsidP="00734B27">
      <w:pPr>
        <w:pStyle w:val="ListParagraph"/>
        <w:numPr>
          <w:ilvl w:val="0"/>
          <w:numId w:val="16"/>
        </w:numPr>
        <w:spacing w:after="240"/>
        <w:rPr>
          <w:lang w:val="en-150"/>
        </w:rPr>
      </w:pPr>
      <w:r w:rsidRPr="00EB5B16">
        <w:rPr>
          <w:lang w:val="en-150"/>
        </w:rPr>
        <w:t xml:space="preserve">YOLOv4 </w:t>
      </w:r>
      <w:r w:rsidR="00935029" w:rsidRPr="00EB5B16">
        <w:rPr>
          <w:lang w:val="en-150"/>
        </w:rPr>
        <w:t xml:space="preserve">slightly </w:t>
      </w:r>
      <w:r w:rsidRPr="00EB5B16">
        <w:rPr>
          <w:lang w:val="en-150"/>
        </w:rPr>
        <w:t>outperforms YOLOv4-CSP and YOLOv4x-mis</w:t>
      </w:r>
      <w:r w:rsidR="00734B27" w:rsidRPr="00EB5B16">
        <w:rPr>
          <w:lang w:val="en-150"/>
        </w:rPr>
        <w:t>h</w:t>
      </w:r>
    </w:p>
    <w:p w14:paraId="685F867C" w14:textId="4B7AC8E9" w:rsidR="002B52A0" w:rsidRPr="00EB5B16" w:rsidRDefault="002B52A0" w:rsidP="002B52A0">
      <w:pPr>
        <w:rPr>
          <w:noProof/>
          <w:lang w:val="en-150" w:eastAsia="en-US"/>
        </w:rPr>
      </w:pPr>
      <w:r w:rsidRPr="00EB5B16">
        <w:rPr>
          <w:lang w:val="en-150"/>
        </w:rPr>
        <w:t xml:space="preserve">Compared to the MS COCO detection results, where the best contender was YOLOv4-mish with a </w:t>
      </w:r>
      <w:proofErr w:type="spellStart"/>
      <w:r w:rsidRPr="00EB5B16">
        <w:rPr>
          <w:lang w:val="en-150"/>
        </w:rPr>
        <w:t>mAP</w:t>
      </w:r>
      <w:proofErr w:type="spellEnd"/>
      <w:r w:rsidRPr="00EB5B16">
        <w:rPr>
          <w:lang w:val="en-150"/>
        </w:rPr>
        <w:t xml:space="preserve"> slightly below 50% (see FIGURE), the YOLO networks have greatly improved their performance. This is not so much true for the </w:t>
      </w:r>
      <w:proofErr w:type="spellStart"/>
      <w:r w:rsidRPr="00EB5B16">
        <w:rPr>
          <w:lang w:val="en-150"/>
        </w:rPr>
        <w:t>EfficientDet</w:t>
      </w:r>
      <w:proofErr w:type="spellEnd"/>
      <w:r w:rsidRPr="00EB5B16">
        <w:rPr>
          <w:lang w:val="en-150"/>
        </w:rPr>
        <w:t xml:space="preserve"> models, which have stalled into </w:t>
      </w:r>
      <w:proofErr w:type="spellStart"/>
      <w:r w:rsidRPr="00EB5B16">
        <w:rPr>
          <w:lang w:val="en-150"/>
        </w:rPr>
        <w:t>mAPs</w:t>
      </w:r>
      <w:proofErr w:type="spellEnd"/>
      <w:r w:rsidRPr="00EB5B16">
        <w:rPr>
          <w:lang w:val="en-150"/>
        </w:rPr>
        <w:t xml:space="preserve"> around ~30%. YOLOv4-tiny is not only the best contender, but has gone from a 21% </w:t>
      </w:r>
      <w:proofErr w:type="spellStart"/>
      <w:r w:rsidRPr="00EB5B16">
        <w:rPr>
          <w:lang w:val="en-150"/>
        </w:rPr>
        <w:t>mAP</w:t>
      </w:r>
      <w:proofErr w:type="spellEnd"/>
      <w:r w:rsidRPr="00EB5B16">
        <w:rPr>
          <w:lang w:val="en-150"/>
        </w:rPr>
        <w:t xml:space="preserve"> on MS COCO to a 71% on PPU-6. These massive boosts on accuracy are thought to be due to the fact that only 6 classes are to be detected, versus 80 for the MS COCO benchmarks. This doesn’t hold for </w:t>
      </w:r>
      <w:proofErr w:type="spellStart"/>
      <w:r w:rsidRPr="00EB5B16">
        <w:rPr>
          <w:lang w:val="en-150"/>
        </w:rPr>
        <w:t>EfficientDet</w:t>
      </w:r>
      <w:proofErr w:type="spellEnd"/>
      <w:r w:rsidRPr="00EB5B16">
        <w:rPr>
          <w:lang w:val="en-150"/>
        </w:rPr>
        <w:t xml:space="preserve"> models which have shown not only test </w:t>
      </w:r>
      <w:proofErr w:type="spellStart"/>
      <w:r w:rsidRPr="00EB5B16">
        <w:rPr>
          <w:lang w:val="en-150"/>
        </w:rPr>
        <w:t>mAP</w:t>
      </w:r>
      <w:proofErr w:type="spellEnd"/>
      <w:r w:rsidRPr="00EB5B16">
        <w:rPr>
          <w:lang w:val="en-150"/>
        </w:rPr>
        <w:t xml:space="preserve">, but also top validation </w:t>
      </w:r>
      <w:proofErr w:type="spellStart"/>
      <w:r w:rsidRPr="00EB5B16">
        <w:rPr>
          <w:lang w:val="en-150"/>
        </w:rPr>
        <w:t>mAPs</w:t>
      </w:r>
      <w:proofErr w:type="spellEnd"/>
      <w:r w:rsidRPr="00EB5B16">
        <w:rPr>
          <w:lang w:val="en-150"/>
        </w:rPr>
        <w:t>, similar to the low precisions obtained for the MS COCO data (30% &amp; 40%). On the test set their performance has been very similar and around the 30% for both EfficientDet-D0 and EfficientDet-D1.</w:t>
      </w:r>
    </w:p>
    <w:p w14:paraId="48241BC9" w14:textId="389C8A7C" w:rsidR="002B52A0" w:rsidRPr="00EB5B16" w:rsidRDefault="002B52A0" w:rsidP="002B52A0">
      <w:pPr>
        <w:rPr>
          <w:lang w:val="en-150"/>
        </w:rPr>
      </w:pPr>
      <w:r w:rsidRPr="00EB5B16">
        <w:rPr>
          <w:lang w:val="en-150"/>
        </w:rPr>
        <w:t>Model speeds</w:t>
      </w:r>
      <w:r w:rsidR="000B7AA3" w:rsidRPr="00EB5B16">
        <w:rPr>
          <w:lang w:val="en-150"/>
        </w:rPr>
        <w:t xml:space="preserve"> were </w:t>
      </w:r>
      <w:r w:rsidRPr="00EB5B16">
        <w:rPr>
          <w:lang w:val="en-150"/>
        </w:rPr>
        <w:t>found within expectations</w:t>
      </w:r>
      <w:r w:rsidR="000B7AA3" w:rsidRPr="00EB5B16">
        <w:rPr>
          <w:lang w:val="en-150"/>
        </w:rPr>
        <w:t xml:space="preserve">, being measured with the machine with specs shown in </w:t>
      </w:r>
      <w:r w:rsidR="00715EC0">
        <w:rPr>
          <w:lang w:val="en-US"/>
        </w:rPr>
        <w:t xml:space="preserve">Section </w:t>
      </w:r>
      <w:r w:rsidR="00715EC0">
        <w:rPr>
          <w:lang w:val="en-US"/>
        </w:rPr>
        <w:fldChar w:fldCharType="begin"/>
      </w:r>
      <w:r w:rsidR="00715EC0">
        <w:rPr>
          <w:lang w:val="en-US"/>
        </w:rPr>
        <w:instrText xml:space="preserve"> REF _Ref74562125 \n \h </w:instrText>
      </w:r>
      <w:r w:rsidR="00715EC0">
        <w:rPr>
          <w:lang w:val="en-US"/>
        </w:rPr>
      </w:r>
      <w:r w:rsidR="00715EC0">
        <w:rPr>
          <w:lang w:val="en-US"/>
        </w:rPr>
        <w:fldChar w:fldCharType="separate"/>
      </w:r>
      <w:r w:rsidR="00452B2C">
        <w:rPr>
          <w:lang w:val="en-US"/>
        </w:rPr>
        <w:t>4.2.4</w:t>
      </w:r>
      <w:r w:rsidR="00715EC0">
        <w:rPr>
          <w:lang w:val="en-US"/>
        </w:rPr>
        <w:fldChar w:fldCharType="end"/>
      </w:r>
      <w:r w:rsidRPr="00EB5B16">
        <w:rPr>
          <w:lang w:val="en-150"/>
        </w:rPr>
        <w:t xml:space="preserve">. 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rsidRPr="00EB5B16">
        <w:rPr>
          <w:lang w:val="en-150"/>
        </w:rPr>
        <w:t>tiny</w:t>
      </w:r>
      <w:r w:rsidRPr="00EB5B16">
        <w:rPr>
          <w:lang w:val="en-150"/>
        </w:rPr>
        <w:t xml:space="preserve"> networks.</w:t>
      </w:r>
    </w:p>
    <w:p w14:paraId="00B59267" w14:textId="15EE7859" w:rsidR="000B7AA3" w:rsidRPr="00EB5B16" w:rsidRDefault="000B7AA3" w:rsidP="00EE007E">
      <w:pPr>
        <w:rPr>
          <w:lang w:val="en-150"/>
        </w:rPr>
      </w:pPr>
      <w:r w:rsidRPr="00EB5B16">
        <w:rPr>
          <w:lang w:val="en-150"/>
        </w:rPr>
        <w:t xml:space="preserve">The most striking observation of this stage is that </w:t>
      </w:r>
      <w:r w:rsidR="00EE007E" w:rsidRPr="00EB5B16">
        <w:rPr>
          <w:lang w:val="en-150"/>
        </w:rPr>
        <w:t>YOLOv4</w:t>
      </w:r>
      <w:r w:rsidRPr="00EB5B16">
        <w:rPr>
          <w:lang w:val="en-150"/>
        </w:rPr>
        <w:t>-tiny outperforms all other models, both tiny and regular-sized</w:t>
      </w:r>
      <w:r w:rsidR="00EE007E" w:rsidRPr="00EB5B16">
        <w:rPr>
          <w:lang w:val="en-150"/>
        </w:rPr>
        <w:t xml:space="preserve"> in AP@50, AP@75 and </w:t>
      </w:r>
      <w:proofErr w:type="spellStart"/>
      <w:r w:rsidR="00EE007E" w:rsidRPr="00EB5B16">
        <w:rPr>
          <w:lang w:val="en-150"/>
        </w:rPr>
        <w:t>mAP</w:t>
      </w:r>
      <w:proofErr w:type="spellEnd"/>
      <w:r w:rsidR="00EE007E" w:rsidRPr="00EB5B16">
        <w:rPr>
          <w:lang w:val="en-150"/>
        </w:rPr>
        <w:t>. Because YOLOv4 models use very strong data augmentation techniques, this raises the suspicion that bigger models might be overfitting on the synthetic graphics of the artificial images in the dataset, since b</w:t>
      </w:r>
      <w:r w:rsidRPr="00EB5B16">
        <w:rPr>
          <w:lang w:val="en-150"/>
        </w:rPr>
        <w:t xml:space="preserve">igger networks are more prone to overfitting. </w:t>
      </w:r>
      <w:r w:rsidR="00EE007E" w:rsidRPr="00EB5B16">
        <w:rPr>
          <w:lang w:val="en-150"/>
        </w:rPr>
        <w:t xml:space="preserve">On the other hand, YOLOv4-tiny-3l, </w:t>
      </w:r>
      <w:r w:rsidR="006E1C99" w:rsidRPr="00EB5B16">
        <w:rPr>
          <w:lang w:val="en-150"/>
        </w:rPr>
        <w:t>which has</w:t>
      </w:r>
      <w:r w:rsidR="00EE007E" w:rsidRPr="00EB5B16">
        <w:rPr>
          <w:lang w:val="en-150"/>
        </w:rPr>
        <w:t xml:space="preserve"> the same architecture as YOLOv4-tiny</w:t>
      </w:r>
      <w:r w:rsidR="006E1C99" w:rsidRPr="00EB5B16">
        <w:rPr>
          <w:lang w:val="en-150"/>
        </w:rPr>
        <w:t xml:space="preserve"> with one additional YOLO layer, should have a</w:t>
      </w:r>
      <w:r w:rsidR="00417AA7" w:rsidRPr="00EB5B16">
        <w:rPr>
          <w:lang w:val="en-150"/>
        </w:rPr>
        <w:t xml:space="preserve"> slightly</w:t>
      </w:r>
      <w:r w:rsidR="006E1C99" w:rsidRPr="00EB5B16">
        <w:rPr>
          <w:lang w:val="en-150"/>
        </w:rPr>
        <w:t xml:space="preserve"> better detection accuracy than the latter</w:t>
      </w:r>
      <w:r w:rsidR="00417AA7" w:rsidRPr="00EB5B16">
        <w:rPr>
          <w:lang w:val="en-150"/>
        </w:rPr>
        <w:t>, not true for any of the AP metrics</w:t>
      </w:r>
      <w:r w:rsidR="006E1C99" w:rsidRPr="00EB5B16">
        <w:rPr>
          <w:lang w:val="en-150"/>
        </w:rPr>
        <w:t>.</w:t>
      </w:r>
    </w:p>
    <w:p w14:paraId="7DFCEDB6" w14:textId="77777777" w:rsidR="00734B27" w:rsidRPr="00EB5B16" w:rsidRDefault="00734B27" w:rsidP="00734B27">
      <w:pPr>
        <w:ind w:firstLine="0"/>
        <w:jc w:val="center"/>
        <w:rPr>
          <w:lang w:val="en-150"/>
        </w:rPr>
      </w:pPr>
      <w:r w:rsidRPr="00EB5B16">
        <w:rPr>
          <w:noProof/>
          <w:lang w:val="en-150"/>
        </w:rPr>
        <w:lastRenderedPageBreak/>
        <w:drawing>
          <wp:inline distT="0" distB="0" distL="0" distR="0" wp14:anchorId="4A0D5533" wp14:editId="33CE7FF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23797F43" w:rsidR="00734B27" w:rsidRPr="00EB5B16" w:rsidRDefault="00DD688C" w:rsidP="00734B27">
      <w:pPr>
        <w:pStyle w:val="Caption"/>
        <w:spacing w:after="0"/>
        <w:ind w:firstLine="0"/>
        <w:rPr>
          <w:lang w:val="en-150"/>
        </w:rPr>
      </w:pPr>
      <w:bookmarkStart w:id="204" w:name="_Ref74523786"/>
      <w:bookmarkStart w:id="205" w:name="_Toc7457222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1</w:t>
      </w:r>
      <w:r w:rsidRPr="00EB5B16">
        <w:rPr>
          <w:lang w:val="en-150"/>
        </w:rPr>
        <w:fldChar w:fldCharType="end"/>
      </w:r>
      <w:bookmarkEnd w:id="204"/>
      <w:r w:rsidR="00734B27" w:rsidRPr="00EB5B16">
        <w:rPr>
          <w:lang w:val="en-150"/>
        </w:rPr>
        <w:t xml:space="preserve">: </w:t>
      </w:r>
      <w:r w:rsidR="00E5744A" w:rsidRPr="00EB5B16">
        <w:rPr>
          <w:lang w:val="en-150"/>
        </w:rPr>
        <w:t>Stage 1</w:t>
      </w:r>
      <w:r w:rsidR="00CF4B34" w:rsidRPr="00EB5B16">
        <w:rPr>
          <w:lang w:val="en-150"/>
        </w:rPr>
        <w:t xml:space="preserve"> b</w:t>
      </w:r>
      <w:r w:rsidR="00734B27" w:rsidRPr="00EB5B16">
        <w:rPr>
          <w:lang w:val="en-150"/>
        </w:rPr>
        <w:t>enchmarking results on the PPU-6 dataset</w:t>
      </w:r>
      <w:bookmarkEnd w:id="205"/>
    </w:p>
    <w:p w14:paraId="6BF5A6CF" w14:textId="77777777" w:rsidR="00734B27" w:rsidRPr="00EB5B16" w:rsidRDefault="00734B27" w:rsidP="00734B27">
      <w:pPr>
        <w:pStyle w:val="Caption"/>
        <w:ind w:firstLine="0"/>
        <w:rPr>
          <w:lang w:val="en-150"/>
        </w:rPr>
      </w:pPr>
      <w:r w:rsidRPr="00EB5B16">
        <w:rPr>
          <w:lang w:val="en-150"/>
        </w:rPr>
        <w:t>Source: Self-made</w:t>
      </w:r>
    </w:p>
    <w:p w14:paraId="0A73336A" w14:textId="25CE27BA" w:rsidR="00EE007E" w:rsidRPr="00EB5B16" w:rsidRDefault="0077308F" w:rsidP="00EE007E">
      <w:pPr>
        <w:rPr>
          <w:lang w:val="en-150"/>
        </w:rPr>
      </w:pPr>
      <w:r w:rsidRPr="00EB5B16">
        <w:rPr>
          <w:lang w:val="en-150"/>
        </w:rPr>
        <w:t>The main observations so far and their impact on design choices for the next benchmarking stage can be summarized as the following bullet points:</w:t>
      </w:r>
    </w:p>
    <w:p w14:paraId="2077F604" w14:textId="643293AC" w:rsidR="0077308F" w:rsidRPr="00EB5B16" w:rsidRDefault="0077308F" w:rsidP="0077308F">
      <w:pPr>
        <w:pStyle w:val="ListParagraph"/>
        <w:numPr>
          <w:ilvl w:val="0"/>
          <w:numId w:val="16"/>
        </w:numPr>
        <w:rPr>
          <w:lang w:val="en-150"/>
        </w:rPr>
      </w:pPr>
      <w:proofErr w:type="spellStart"/>
      <w:r w:rsidRPr="00EB5B16">
        <w:rPr>
          <w:lang w:val="en-150"/>
        </w:rPr>
        <w:t>YOLOs</w:t>
      </w:r>
      <w:proofErr w:type="spellEnd"/>
      <w:r w:rsidRPr="00EB5B16">
        <w:rPr>
          <w:lang w:val="en-150"/>
        </w:rPr>
        <w:t xml:space="preserve"> blow </w:t>
      </w:r>
      <w:proofErr w:type="spellStart"/>
      <w:r w:rsidRPr="00EB5B16">
        <w:rPr>
          <w:lang w:val="en-150"/>
        </w:rPr>
        <w:t>EfficientDets</w:t>
      </w:r>
      <w:proofErr w:type="spellEnd"/>
      <w:r w:rsidRPr="00EB5B16">
        <w:rPr>
          <w:lang w:val="en-150"/>
        </w:rPr>
        <w:t xml:space="preserve"> on few-class detections </w:t>
      </w:r>
    </w:p>
    <w:p w14:paraId="357339AA" w14:textId="1C2233C1" w:rsidR="0077308F" w:rsidRPr="00EB5B16" w:rsidRDefault="0077308F" w:rsidP="0077308F">
      <w:pPr>
        <w:pStyle w:val="ListParagraph"/>
        <w:ind w:left="1826" w:firstLine="301"/>
        <w:rPr>
          <w:i/>
          <w:iCs/>
          <w:color w:val="24292E"/>
          <w:lang w:val="en-150"/>
        </w:rPr>
      </w:pPr>
      <w:r w:rsidRPr="00EB5B16">
        <w:rPr>
          <w:rFonts w:ascii="Cambria Math" w:hAnsi="Cambria Math" w:cs="Cambria Math"/>
          <w:lang w:val="en-150"/>
        </w:rPr>
        <w:t>⟶</w:t>
      </w:r>
      <w:r w:rsidRPr="00EB5B16">
        <w:rPr>
          <w:lang w:val="en-150"/>
        </w:rPr>
        <w:t> </w:t>
      </w:r>
      <w:r w:rsidRPr="00EB5B16">
        <w:rPr>
          <w:i/>
          <w:iCs/>
          <w:lang w:val="en-150"/>
        </w:rPr>
        <w:t xml:space="preserve">discard </w:t>
      </w:r>
      <w:proofErr w:type="spellStart"/>
      <w:r w:rsidRPr="00EB5B16">
        <w:rPr>
          <w:i/>
          <w:iCs/>
          <w:lang w:val="en-150"/>
        </w:rPr>
        <w:t>efficientdets</w:t>
      </w:r>
      <w:proofErr w:type="spellEnd"/>
      <w:r w:rsidRPr="00EB5B16">
        <w:rPr>
          <w:i/>
          <w:iCs/>
          <w:color w:val="24292E"/>
          <w:lang w:val="en-150"/>
        </w:rPr>
        <w:t xml:space="preserve"> from further experiments</w:t>
      </w:r>
    </w:p>
    <w:p w14:paraId="0BF28E4C" w14:textId="3080CA22" w:rsidR="00224F72" w:rsidRPr="00EB5B16" w:rsidRDefault="00224F72" w:rsidP="00224F72">
      <w:pPr>
        <w:pStyle w:val="ListParagraph"/>
        <w:numPr>
          <w:ilvl w:val="0"/>
          <w:numId w:val="16"/>
        </w:numPr>
        <w:rPr>
          <w:lang w:val="en-150"/>
        </w:rPr>
      </w:pPr>
      <w:r w:rsidRPr="00EB5B16">
        <w:rPr>
          <w:lang w:val="en-150"/>
        </w:rPr>
        <w:t>YOLOv4x-mish does not show a performance that justifies its low framerate</w:t>
      </w:r>
    </w:p>
    <w:p w14:paraId="67283127" w14:textId="2D2C981D" w:rsidR="00224F72" w:rsidRPr="00EB5B16" w:rsidRDefault="00224F72" w:rsidP="00224F72">
      <w:pPr>
        <w:pStyle w:val="ListParagraph"/>
        <w:ind w:left="1826" w:firstLine="301"/>
        <w:rPr>
          <w:i/>
          <w:iCs/>
          <w:color w:val="24292E"/>
          <w:lang w:val="en-150"/>
        </w:rPr>
      </w:pPr>
      <w:r w:rsidRPr="00EB5B16">
        <w:rPr>
          <w:rFonts w:ascii="Cambria Math" w:hAnsi="Cambria Math" w:cs="Cambria Math"/>
          <w:lang w:val="en-150"/>
        </w:rPr>
        <w:t>⟶</w:t>
      </w:r>
      <w:r w:rsidRPr="00EB5B16">
        <w:rPr>
          <w:lang w:val="en-150"/>
        </w:rPr>
        <w:t> </w:t>
      </w:r>
      <w:r w:rsidRPr="00EB5B16">
        <w:rPr>
          <w:i/>
          <w:iCs/>
          <w:lang w:val="en-150"/>
        </w:rPr>
        <w:t xml:space="preserve">discard yolov4x-mish </w:t>
      </w:r>
      <w:r w:rsidRPr="00EB5B16">
        <w:rPr>
          <w:i/>
          <w:iCs/>
          <w:color w:val="24292E"/>
          <w:lang w:val="en-150"/>
        </w:rPr>
        <w:t>from further experiments</w:t>
      </w:r>
    </w:p>
    <w:p w14:paraId="72A4BC72" w14:textId="77777777" w:rsidR="00EE007E" w:rsidRPr="00EB5B16" w:rsidRDefault="00EE007E" w:rsidP="00EE007E">
      <w:pPr>
        <w:pStyle w:val="ListParagraph"/>
        <w:numPr>
          <w:ilvl w:val="0"/>
          <w:numId w:val="16"/>
        </w:numPr>
        <w:rPr>
          <w:lang w:val="en-150"/>
        </w:rPr>
      </w:pPr>
      <w:r w:rsidRPr="00EB5B16">
        <w:rPr>
          <w:color w:val="24292E"/>
          <w:lang w:val="en-150"/>
        </w:rPr>
        <w:t xml:space="preserve">Tiny </w:t>
      </w:r>
      <w:r w:rsidRPr="00EB5B16">
        <w:rPr>
          <w:lang w:val="en-150"/>
        </w:rPr>
        <w:t>models outperform regular sizes (overfitting suspicion)</w:t>
      </w:r>
    </w:p>
    <w:p w14:paraId="34DE624B" w14:textId="77777777" w:rsidR="00EE007E" w:rsidRPr="00EB5B16" w:rsidRDefault="00EE007E" w:rsidP="00EE007E">
      <w:pPr>
        <w:pStyle w:val="ListParagraph"/>
        <w:ind w:left="1826" w:firstLine="301"/>
        <w:rPr>
          <w:lang w:val="en-150"/>
        </w:rPr>
      </w:pPr>
      <w:r w:rsidRPr="00EB5B16">
        <w:rPr>
          <w:rFonts w:ascii="Cambria Math" w:hAnsi="Cambria Math" w:cs="Cambria Math"/>
          <w:lang w:val="en-150"/>
        </w:rPr>
        <w:t>⟶</w:t>
      </w:r>
      <w:r w:rsidRPr="00EB5B16">
        <w:rPr>
          <w:lang w:val="en-150"/>
        </w:rPr>
        <w:t> </w:t>
      </w:r>
      <w:r w:rsidRPr="00EB5B16">
        <w:rPr>
          <w:i/>
          <w:iCs/>
          <w:lang w:val="en-150"/>
        </w:rPr>
        <w:t>retrain on only real data</w:t>
      </w:r>
    </w:p>
    <w:p w14:paraId="526D9AE8" w14:textId="77777777" w:rsidR="00EE007E" w:rsidRPr="00EB5B16" w:rsidRDefault="00EE007E" w:rsidP="00EE007E">
      <w:pPr>
        <w:pStyle w:val="ListParagraph"/>
        <w:numPr>
          <w:ilvl w:val="0"/>
          <w:numId w:val="16"/>
        </w:numPr>
        <w:rPr>
          <w:lang w:val="en-150"/>
        </w:rPr>
      </w:pPr>
      <w:r w:rsidRPr="00EB5B16">
        <w:rPr>
          <w:lang w:val="en-150"/>
        </w:rPr>
        <w:t>YOLOv4-tiny outperforms YOLOv4-tiny-3l</w:t>
      </w:r>
    </w:p>
    <w:p w14:paraId="51DC90F2" w14:textId="77777777" w:rsidR="00EE007E" w:rsidRPr="00EB5B16" w:rsidRDefault="00EE007E" w:rsidP="00FB0BE4">
      <w:pPr>
        <w:pStyle w:val="ListParagraph"/>
        <w:spacing w:after="240"/>
        <w:ind w:left="1826" w:firstLine="301"/>
        <w:rPr>
          <w:lang w:val="en-150"/>
        </w:rPr>
      </w:pPr>
      <w:r w:rsidRPr="00EB5B16">
        <w:rPr>
          <w:lang w:val="en-150"/>
        </w:rPr>
        <w:t xml:space="preserve"> </w:t>
      </w:r>
      <w:r w:rsidRPr="00EB5B16">
        <w:rPr>
          <w:rFonts w:ascii="Cambria Math" w:hAnsi="Cambria Math" w:cs="Cambria Math"/>
          <w:lang w:val="en-150"/>
        </w:rPr>
        <w:t>⟶</w:t>
      </w:r>
      <w:r w:rsidRPr="00EB5B16">
        <w:rPr>
          <w:lang w:val="en-150"/>
        </w:rPr>
        <w:t xml:space="preserve"> </w:t>
      </w:r>
      <w:r w:rsidRPr="00EB5B16">
        <w:rPr>
          <w:i/>
          <w:iCs/>
          <w:lang w:val="en-150"/>
        </w:rPr>
        <w:t>deeper experiments with anchor sizes / layer attribution</w:t>
      </w:r>
    </w:p>
    <w:p w14:paraId="2073B50D" w14:textId="77777777" w:rsidR="00C4385E" w:rsidRPr="00EB5B16" w:rsidRDefault="00C4385E" w:rsidP="00C4385E">
      <w:pPr>
        <w:pStyle w:val="Heading3"/>
        <w:rPr>
          <w:lang w:val="en-150"/>
        </w:rPr>
      </w:pPr>
      <w:bookmarkStart w:id="206" w:name="_Ref74562060"/>
      <w:bookmarkStart w:id="207" w:name="_Toc74572114"/>
      <w:r w:rsidRPr="00EB5B16">
        <w:rPr>
          <w:lang w:val="en-150"/>
        </w:rPr>
        <w:t>Stage 2. Default training on PP-6</w:t>
      </w:r>
      <w:bookmarkEnd w:id="206"/>
      <w:bookmarkEnd w:id="207"/>
    </w:p>
    <w:p w14:paraId="11F5864C" w14:textId="5126878C" w:rsidR="00C4385E" w:rsidRPr="00EB5B16" w:rsidRDefault="00FB0BE4" w:rsidP="00FB0BE4">
      <w:pPr>
        <w:spacing w:after="240"/>
        <w:rPr>
          <w:lang w:val="en-150"/>
        </w:rPr>
      </w:pPr>
      <w:r w:rsidRPr="00EB5B16">
        <w:rPr>
          <w:lang w:val="en-150"/>
        </w:rPr>
        <w:t xml:space="preserve">The purpose of this stage is to check the synthetic overfitting suspicion of bigger models so far. For this, training is repeated on the PP-6 dataset, equal to the PPU-6 only without synthetic training samples. </w:t>
      </w:r>
      <w:r w:rsidR="00C4385E" w:rsidRPr="00EB5B16">
        <w:rPr>
          <w:lang w:val="en-150"/>
        </w:rPr>
        <w:t>Since test data is the same</w:t>
      </w:r>
      <w:r w:rsidR="00C03142" w:rsidRPr="00EB5B16">
        <w:rPr>
          <w:lang w:val="en-150"/>
        </w:rPr>
        <w:t>, since no synthetic pictures are present in the test split,</w:t>
      </w:r>
      <w:r w:rsidR="00C4385E" w:rsidRPr="00EB5B16">
        <w:rPr>
          <w:lang w:val="en-150"/>
        </w:rPr>
        <w:t xml:space="preserve"> performance results shown here are comparable to those </w:t>
      </w:r>
      <w:r w:rsidR="00C03142" w:rsidRPr="00EB5B16">
        <w:rPr>
          <w:lang w:val="en-150"/>
        </w:rPr>
        <w:t>of the previous stag</w:t>
      </w:r>
      <w:r w:rsidRPr="00EB5B16">
        <w:rPr>
          <w:lang w:val="en-150"/>
        </w:rPr>
        <w:t>e, and the inclusion/exclusion of synthetic data can be considered a Bag of Freebies feature.</w:t>
      </w:r>
      <w:r w:rsidR="00E53309" w:rsidRPr="00EB5B16">
        <w:rPr>
          <w:lang w:val="en-150"/>
        </w:rPr>
        <w:t xml:space="preserve"> </w:t>
      </w:r>
      <w:r w:rsidR="00C625C1">
        <w:rPr>
          <w:lang w:val="en-150"/>
        </w:rPr>
        <w:fldChar w:fldCharType="begin"/>
      </w:r>
      <w:r w:rsidR="00C625C1">
        <w:rPr>
          <w:lang w:val="en-150"/>
        </w:rPr>
        <w:instrText xml:space="preserve"> REF _Ref74523812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2</w:t>
      </w:r>
      <w:r w:rsidR="00C625C1">
        <w:rPr>
          <w:lang w:val="en-150"/>
        </w:rPr>
        <w:fldChar w:fldCharType="end"/>
      </w:r>
      <w:r w:rsidR="00C625C1">
        <w:rPr>
          <w:lang w:val="en-US"/>
        </w:rPr>
        <w:t xml:space="preserve">, </w:t>
      </w:r>
      <w:r w:rsidR="00C625C1">
        <w:rPr>
          <w:lang w:val="en-150"/>
        </w:rPr>
        <w:fldChar w:fldCharType="begin"/>
      </w:r>
      <w:r w:rsidR="00C625C1">
        <w:rPr>
          <w:lang w:val="en-150"/>
        </w:rPr>
        <w:instrText xml:space="preserve"> REF _Ref74523813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3</w:t>
      </w:r>
      <w:r w:rsidR="00C625C1">
        <w:rPr>
          <w:lang w:val="en-150"/>
        </w:rPr>
        <w:fldChar w:fldCharType="end"/>
      </w:r>
      <w:r w:rsidR="00C625C1">
        <w:rPr>
          <w:lang w:val="en-US"/>
        </w:rPr>
        <w:t xml:space="preserve">, </w:t>
      </w:r>
      <w:r w:rsidR="00C625C1">
        <w:rPr>
          <w:lang w:val="en-150"/>
        </w:rPr>
        <w:fldChar w:fldCharType="begin"/>
      </w:r>
      <w:r w:rsidR="00C625C1">
        <w:rPr>
          <w:lang w:val="en-150"/>
        </w:rPr>
        <w:instrText xml:space="preserve"> REF _Ref74523815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4</w:t>
      </w:r>
      <w:r w:rsidR="00C625C1">
        <w:rPr>
          <w:lang w:val="en-150"/>
        </w:rPr>
        <w:fldChar w:fldCharType="end"/>
      </w:r>
      <w:r w:rsidR="00C625C1">
        <w:rPr>
          <w:lang w:val="en-US"/>
        </w:rPr>
        <w:t xml:space="preserve"> and </w:t>
      </w:r>
      <w:r w:rsidR="00C625C1">
        <w:rPr>
          <w:lang w:val="en-150"/>
        </w:rPr>
        <w:fldChar w:fldCharType="begin"/>
      </w:r>
      <w:r w:rsidR="00C625C1">
        <w:rPr>
          <w:lang w:val="en-150"/>
        </w:rPr>
        <w:instrText xml:space="preserve"> REF _Ref74523816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5</w:t>
      </w:r>
      <w:r w:rsidR="00C625C1">
        <w:rPr>
          <w:lang w:val="en-150"/>
        </w:rPr>
        <w:fldChar w:fldCharType="end"/>
      </w:r>
      <w:r w:rsidR="00C625C1">
        <w:rPr>
          <w:lang w:val="en-US"/>
        </w:rPr>
        <w:t xml:space="preserve"> </w:t>
      </w:r>
      <w:r w:rsidR="00E53309" w:rsidRPr="00EB5B16">
        <w:rPr>
          <w:lang w:val="en-150"/>
        </w:rPr>
        <w:t>show the training metrics for each of the models in this stage.</w:t>
      </w:r>
    </w:p>
    <w:p w14:paraId="7884407A" w14:textId="3D833551" w:rsidR="00C4385E" w:rsidRPr="00EB5B16" w:rsidRDefault="00C4385E" w:rsidP="00C4385E">
      <w:pPr>
        <w:ind w:firstLine="0"/>
        <w:jc w:val="center"/>
        <w:rPr>
          <w:lang w:val="en-150"/>
        </w:rPr>
      </w:pPr>
      <w:r w:rsidRPr="00EB5B16">
        <w:rPr>
          <w:noProof/>
          <w:lang w:val="en-150" w:eastAsia="en-US"/>
        </w:rPr>
        <w:lastRenderedPageBreak/>
        <w:drawing>
          <wp:inline distT="0" distB="0" distL="0" distR="0" wp14:anchorId="0F4145A9" wp14:editId="141110B6">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633570DC" w:rsidR="00C4385E" w:rsidRPr="00EB5B16" w:rsidRDefault="00DD688C" w:rsidP="00D570DF">
      <w:pPr>
        <w:pStyle w:val="Caption"/>
        <w:spacing w:after="0"/>
        <w:ind w:firstLine="0"/>
        <w:rPr>
          <w:lang w:val="en-150"/>
        </w:rPr>
      </w:pPr>
      <w:bookmarkStart w:id="208" w:name="_Ref74523812"/>
      <w:bookmarkStart w:id="209" w:name="_Toc7457222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2</w:t>
      </w:r>
      <w:r w:rsidRPr="00EB5B16">
        <w:rPr>
          <w:lang w:val="en-150"/>
        </w:rPr>
        <w:fldChar w:fldCharType="end"/>
      </w:r>
      <w:bookmarkEnd w:id="208"/>
      <w:r w:rsidR="00C4385E" w:rsidRPr="00EB5B16">
        <w:rPr>
          <w:lang w:val="en-150"/>
        </w:rPr>
        <w:t xml:space="preserve">: </w:t>
      </w:r>
      <w:r w:rsidR="00D570DF" w:rsidRPr="00EB5B16">
        <w:rPr>
          <w:lang w:val="en-150"/>
        </w:rPr>
        <w:t xml:space="preserve">Stage 2. Loss and </w:t>
      </w:r>
      <w:proofErr w:type="spellStart"/>
      <w:r w:rsidR="00D570DF" w:rsidRPr="00EB5B16">
        <w:rPr>
          <w:lang w:val="en-150"/>
        </w:rPr>
        <w:t>mAP</w:t>
      </w:r>
      <w:proofErr w:type="spellEnd"/>
      <w:r w:rsidR="00D570DF" w:rsidRPr="00EB5B16">
        <w:rPr>
          <w:lang w:val="en-150"/>
        </w:rPr>
        <w:t xml:space="preserve"> during training for YOLOv4-tiny</w:t>
      </w:r>
      <w:bookmarkEnd w:id="209"/>
    </w:p>
    <w:p w14:paraId="1D97AA9A" w14:textId="65D8C6C7" w:rsidR="00C4385E" w:rsidRPr="00EB5B16" w:rsidRDefault="00C4385E" w:rsidP="00C4385E">
      <w:pPr>
        <w:pStyle w:val="Caption"/>
        <w:ind w:firstLine="0"/>
        <w:rPr>
          <w:lang w:val="en-150"/>
        </w:rPr>
      </w:pPr>
      <w:r w:rsidRPr="00EB5B16">
        <w:rPr>
          <w:lang w:val="en-150"/>
        </w:rPr>
        <w:t>Source: Self-made</w:t>
      </w:r>
    </w:p>
    <w:p w14:paraId="5E78AAEA" w14:textId="77777777" w:rsidR="00C4385E" w:rsidRPr="00EB5B16" w:rsidRDefault="00C4385E" w:rsidP="00C4385E">
      <w:pPr>
        <w:ind w:firstLine="0"/>
        <w:jc w:val="center"/>
        <w:rPr>
          <w:lang w:val="en-150"/>
        </w:rPr>
      </w:pPr>
      <w:r w:rsidRPr="00EB5B16">
        <w:rPr>
          <w:noProof/>
          <w:lang w:val="en-150" w:eastAsia="en-US"/>
        </w:rPr>
        <w:drawing>
          <wp:inline distT="0" distB="0" distL="0" distR="0" wp14:anchorId="42A810F5" wp14:editId="6DBADCFF">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2C0B20B2" w:rsidR="00C4385E" w:rsidRPr="00EB5B16" w:rsidRDefault="00DD688C" w:rsidP="00C4385E">
      <w:pPr>
        <w:pStyle w:val="Caption"/>
        <w:spacing w:after="0"/>
        <w:ind w:firstLine="0"/>
        <w:rPr>
          <w:lang w:val="en-150"/>
        </w:rPr>
      </w:pPr>
      <w:bookmarkStart w:id="210" w:name="_Ref74523813"/>
      <w:bookmarkStart w:id="211" w:name="_Toc7457222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3</w:t>
      </w:r>
      <w:r w:rsidRPr="00EB5B16">
        <w:rPr>
          <w:lang w:val="en-150"/>
        </w:rPr>
        <w:fldChar w:fldCharType="end"/>
      </w:r>
      <w:bookmarkEnd w:id="210"/>
      <w:r w:rsidR="00C4385E" w:rsidRPr="00EB5B16">
        <w:rPr>
          <w:lang w:val="en-150"/>
        </w:rPr>
        <w:t xml:space="preserve">: </w:t>
      </w:r>
      <w:r w:rsidR="00D570DF" w:rsidRPr="00EB5B16">
        <w:rPr>
          <w:lang w:val="en-150"/>
        </w:rPr>
        <w:t xml:space="preserve">Stage 2. Loss and </w:t>
      </w:r>
      <w:proofErr w:type="spellStart"/>
      <w:r w:rsidR="00D570DF" w:rsidRPr="00EB5B16">
        <w:rPr>
          <w:lang w:val="en-150"/>
        </w:rPr>
        <w:t>mAP</w:t>
      </w:r>
      <w:proofErr w:type="spellEnd"/>
      <w:r w:rsidR="00D570DF" w:rsidRPr="00EB5B16">
        <w:rPr>
          <w:lang w:val="en-150"/>
        </w:rPr>
        <w:t xml:space="preserve"> during training for </w:t>
      </w:r>
      <w:r w:rsidR="00C4385E" w:rsidRPr="00EB5B16">
        <w:rPr>
          <w:lang w:val="en-150"/>
        </w:rPr>
        <w:t>YOLOv4-tiny-3l</w:t>
      </w:r>
      <w:bookmarkEnd w:id="211"/>
    </w:p>
    <w:p w14:paraId="307413CC" w14:textId="77777777" w:rsidR="00C4385E" w:rsidRPr="00EB5B16" w:rsidRDefault="00C4385E" w:rsidP="00C4385E">
      <w:pPr>
        <w:pStyle w:val="Caption"/>
        <w:ind w:firstLine="0"/>
        <w:rPr>
          <w:lang w:val="en-150"/>
        </w:rPr>
      </w:pPr>
      <w:r w:rsidRPr="00EB5B16">
        <w:rPr>
          <w:lang w:val="en-150"/>
        </w:rPr>
        <w:t>Source: Self-made</w:t>
      </w:r>
    </w:p>
    <w:p w14:paraId="70285558" w14:textId="77777777" w:rsidR="00C4385E" w:rsidRPr="00EB5B16" w:rsidRDefault="00C4385E" w:rsidP="00C4385E">
      <w:pPr>
        <w:ind w:firstLine="0"/>
        <w:jc w:val="center"/>
        <w:rPr>
          <w:lang w:val="en-150"/>
        </w:rPr>
      </w:pPr>
      <w:r w:rsidRPr="00EB5B16">
        <w:rPr>
          <w:noProof/>
          <w:lang w:val="en-150" w:eastAsia="en-US"/>
        </w:rPr>
        <w:lastRenderedPageBreak/>
        <w:drawing>
          <wp:inline distT="0" distB="0" distL="0" distR="0" wp14:anchorId="33A33580" wp14:editId="34BD1C65">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5B126C83" w:rsidR="00C4385E" w:rsidRPr="00EB5B16" w:rsidRDefault="00DD688C" w:rsidP="00C4385E">
      <w:pPr>
        <w:pStyle w:val="Caption"/>
        <w:spacing w:after="0"/>
        <w:ind w:firstLine="0"/>
        <w:rPr>
          <w:lang w:val="en-150"/>
        </w:rPr>
      </w:pPr>
      <w:bookmarkStart w:id="212" w:name="_Ref74523815"/>
      <w:bookmarkStart w:id="213" w:name="_Toc7457222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4</w:t>
      </w:r>
      <w:r w:rsidRPr="00EB5B16">
        <w:rPr>
          <w:lang w:val="en-150"/>
        </w:rPr>
        <w:fldChar w:fldCharType="end"/>
      </w:r>
      <w:bookmarkEnd w:id="212"/>
      <w:r w:rsidR="00C4385E" w:rsidRPr="00EB5B16">
        <w:rPr>
          <w:lang w:val="en-150"/>
        </w:rPr>
        <w:t xml:space="preserve">: </w:t>
      </w:r>
      <w:r w:rsidR="00D570DF" w:rsidRPr="00EB5B16">
        <w:rPr>
          <w:lang w:val="en-150"/>
        </w:rPr>
        <w:t xml:space="preserve">Stage 2. Loss and </w:t>
      </w:r>
      <w:proofErr w:type="spellStart"/>
      <w:r w:rsidR="00D570DF" w:rsidRPr="00EB5B16">
        <w:rPr>
          <w:lang w:val="en-150"/>
        </w:rPr>
        <w:t>mAP</w:t>
      </w:r>
      <w:proofErr w:type="spellEnd"/>
      <w:r w:rsidR="00D570DF" w:rsidRPr="00EB5B16">
        <w:rPr>
          <w:lang w:val="en-150"/>
        </w:rPr>
        <w:t xml:space="preserve"> during training for </w:t>
      </w:r>
      <w:r w:rsidR="00C4385E" w:rsidRPr="00EB5B16">
        <w:rPr>
          <w:lang w:val="en-150"/>
        </w:rPr>
        <w:t>YOLOv4</w:t>
      </w:r>
      <w:bookmarkEnd w:id="213"/>
    </w:p>
    <w:p w14:paraId="15D55152" w14:textId="30875A49" w:rsidR="00C4385E" w:rsidRPr="00EB5B16" w:rsidRDefault="00C4385E" w:rsidP="00C4385E">
      <w:pPr>
        <w:pStyle w:val="Caption"/>
        <w:ind w:firstLine="0"/>
        <w:rPr>
          <w:lang w:val="en-150"/>
        </w:rPr>
      </w:pPr>
      <w:r w:rsidRPr="00EB5B16">
        <w:rPr>
          <w:lang w:val="en-150"/>
        </w:rPr>
        <w:t>Source: Self-made</w:t>
      </w:r>
    </w:p>
    <w:p w14:paraId="339D7894" w14:textId="77777777" w:rsidR="00C4385E" w:rsidRPr="00EB5B16" w:rsidRDefault="00C4385E" w:rsidP="00C4385E">
      <w:pPr>
        <w:ind w:firstLine="0"/>
        <w:jc w:val="center"/>
        <w:rPr>
          <w:lang w:val="en-150"/>
        </w:rPr>
      </w:pPr>
      <w:r w:rsidRPr="00EB5B16">
        <w:rPr>
          <w:noProof/>
          <w:lang w:val="en-150" w:eastAsia="en-US"/>
        </w:rPr>
        <w:drawing>
          <wp:inline distT="0" distB="0" distL="0" distR="0" wp14:anchorId="4A636997" wp14:editId="55F72EF9">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007A1A8A" w:rsidR="00C4385E" w:rsidRPr="00EB5B16" w:rsidRDefault="00DD688C" w:rsidP="00C4385E">
      <w:pPr>
        <w:pStyle w:val="Caption"/>
        <w:spacing w:after="0"/>
        <w:ind w:firstLine="0"/>
        <w:rPr>
          <w:lang w:val="en-150"/>
        </w:rPr>
      </w:pPr>
      <w:bookmarkStart w:id="214" w:name="_Ref74523816"/>
      <w:bookmarkStart w:id="215" w:name="_Toc7457222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5</w:t>
      </w:r>
      <w:r w:rsidRPr="00EB5B16">
        <w:rPr>
          <w:lang w:val="en-150"/>
        </w:rPr>
        <w:fldChar w:fldCharType="end"/>
      </w:r>
      <w:bookmarkEnd w:id="214"/>
      <w:r w:rsidR="00C4385E" w:rsidRPr="00EB5B16">
        <w:rPr>
          <w:lang w:val="en-150"/>
        </w:rPr>
        <w:t xml:space="preserve">: </w:t>
      </w:r>
      <w:r w:rsidR="00D570DF" w:rsidRPr="00EB5B16">
        <w:rPr>
          <w:lang w:val="en-150"/>
        </w:rPr>
        <w:t xml:space="preserve">Stage 2. Loss and </w:t>
      </w:r>
      <w:proofErr w:type="spellStart"/>
      <w:r w:rsidR="00D570DF" w:rsidRPr="00EB5B16">
        <w:rPr>
          <w:lang w:val="en-150"/>
        </w:rPr>
        <w:t>mAP</w:t>
      </w:r>
      <w:proofErr w:type="spellEnd"/>
      <w:r w:rsidR="00D570DF" w:rsidRPr="00EB5B16">
        <w:rPr>
          <w:lang w:val="en-150"/>
        </w:rPr>
        <w:t xml:space="preserve"> during training for </w:t>
      </w:r>
      <w:r w:rsidR="00C4385E" w:rsidRPr="00EB5B16">
        <w:rPr>
          <w:lang w:val="en-150"/>
        </w:rPr>
        <w:t>YOLOv4-CSP</w:t>
      </w:r>
      <w:bookmarkEnd w:id="215"/>
    </w:p>
    <w:p w14:paraId="77263161" w14:textId="77777777" w:rsidR="00C4385E" w:rsidRPr="00EB5B16" w:rsidRDefault="00C4385E" w:rsidP="00C4385E">
      <w:pPr>
        <w:pStyle w:val="Caption"/>
        <w:ind w:firstLine="0"/>
        <w:rPr>
          <w:lang w:val="en-150"/>
        </w:rPr>
      </w:pPr>
      <w:r w:rsidRPr="00EB5B16">
        <w:rPr>
          <w:lang w:val="en-150"/>
        </w:rPr>
        <w:t>Source: Self-made</w:t>
      </w:r>
    </w:p>
    <w:p w14:paraId="1D5D6E81" w14:textId="5755F40A" w:rsidR="00244A63" w:rsidRPr="00EB5B16" w:rsidRDefault="007969AB" w:rsidP="00244A63">
      <w:pPr>
        <w:spacing w:after="240"/>
        <w:rPr>
          <w:lang w:val="en-150"/>
        </w:rPr>
      </w:pPr>
      <w:r w:rsidRPr="00EB5B16">
        <w:rPr>
          <w:lang w:val="en-150"/>
        </w:rPr>
        <w:lastRenderedPageBreak/>
        <w:t>Much the same way as in the previous experiments, all models are trained on square images of size equal to that of the network, by using the built-in resizer within darknet.</w:t>
      </w:r>
      <w:r w:rsidR="00244A63" w:rsidRPr="00EB5B16">
        <w:rPr>
          <w:lang w:val="en-150"/>
        </w:rPr>
        <w:t xml:space="preserve"> As stated in </w:t>
      </w:r>
      <w:r w:rsidR="00715EC0">
        <w:rPr>
          <w:lang w:val="en-US"/>
        </w:rPr>
        <w:t xml:space="preserve">Section </w:t>
      </w:r>
      <w:r w:rsidR="00715EC0">
        <w:rPr>
          <w:lang w:val="en-150"/>
        </w:rPr>
        <w:fldChar w:fldCharType="begin"/>
      </w:r>
      <w:r w:rsidR="00715EC0">
        <w:rPr>
          <w:lang w:val="en-150"/>
        </w:rPr>
        <w:instrText xml:space="preserve"> REF _Ref74562219 \n \h </w:instrText>
      </w:r>
      <w:r w:rsidR="00715EC0">
        <w:rPr>
          <w:lang w:val="en-150"/>
        </w:rPr>
      </w:r>
      <w:r w:rsidR="00715EC0">
        <w:rPr>
          <w:lang w:val="en-150"/>
        </w:rPr>
        <w:fldChar w:fldCharType="separate"/>
      </w:r>
      <w:r w:rsidR="00452B2C">
        <w:rPr>
          <w:lang w:val="en-150"/>
        </w:rPr>
        <w:t>4.2.4</w:t>
      </w:r>
      <w:r w:rsidR="00715EC0">
        <w:rPr>
          <w:lang w:val="en-150"/>
        </w:rPr>
        <w:fldChar w:fldCharType="end"/>
      </w:r>
      <w:r w:rsidR="00244A63" w:rsidRPr="00EB5B16">
        <w:rPr>
          <w:lang w:val="en-150"/>
        </w:rPr>
        <w:t xml:space="preserve">, this stage took place in a local machine so the training times are significative (because the hardware is known). </w:t>
      </w:r>
      <w:r w:rsidR="00C625C1">
        <w:rPr>
          <w:lang w:val="en-150"/>
        </w:rPr>
        <w:fldChar w:fldCharType="begin"/>
      </w:r>
      <w:r w:rsidR="00C625C1">
        <w:rPr>
          <w:lang w:val="en-150"/>
        </w:rPr>
        <w:instrText xml:space="preserve"> REF _Ref74523867 \h </w:instrText>
      </w:r>
      <w:r w:rsidR="00C625C1">
        <w:rPr>
          <w:lang w:val="en-150"/>
        </w:rPr>
      </w:r>
      <w:r w:rsidR="00C625C1">
        <w:rPr>
          <w:lang w:val="en-150"/>
        </w:rPr>
        <w:fldChar w:fldCharType="separate"/>
      </w:r>
      <w:r w:rsidR="00452B2C" w:rsidRPr="00EB5B16">
        <w:rPr>
          <w:lang w:val="en-150"/>
        </w:rPr>
        <w:t xml:space="preserve">Table </w:t>
      </w:r>
      <w:r w:rsidR="00452B2C">
        <w:rPr>
          <w:noProof/>
          <w:lang w:val="en-150"/>
        </w:rPr>
        <w:t>4</w:t>
      </w:r>
      <w:r w:rsidR="00C625C1">
        <w:rPr>
          <w:lang w:val="en-150"/>
        </w:rPr>
        <w:fldChar w:fldCharType="end"/>
      </w:r>
      <w:r w:rsidR="00C625C1">
        <w:rPr>
          <w:lang w:val="en-US"/>
        </w:rPr>
        <w:t xml:space="preserve"> </w:t>
      </w:r>
      <w:r w:rsidR="00244A63" w:rsidRPr="00EB5B16">
        <w:rPr>
          <w:lang w:val="en-150"/>
        </w:rPr>
        <w:t>shows the time it took for each network to produce the best validation accuracy and to complete its training.</w:t>
      </w:r>
    </w:p>
    <w:p w14:paraId="24650862" w14:textId="0EFE769F" w:rsidR="00244A63" w:rsidRPr="00EB5B16" w:rsidRDefault="0092336A" w:rsidP="00244A63">
      <w:pPr>
        <w:pStyle w:val="Caption"/>
        <w:spacing w:after="0"/>
        <w:ind w:firstLine="0"/>
        <w:rPr>
          <w:lang w:val="en-150"/>
        </w:rPr>
      </w:pPr>
      <w:bookmarkStart w:id="216" w:name="_Ref74523867"/>
      <w:bookmarkStart w:id="217" w:name="_Toc74572266"/>
      <w:r w:rsidRPr="00EB5B16">
        <w:rPr>
          <w:lang w:val="en-150"/>
        </w:rPr>
        <w:t xml:space="preserve">Table </w:t>
      </w:r>
      <w:r w:rsidRPr="00EB5B16">
        <w:rPr>
          <w:lang w:val="en-150"/>
        </w:rPr>
        <w:fldChar w:fldCharType="begin"/>
      </w:r>
      <w:r w:rsidRPr="00EB5B16">
        <w:rPr>
          <w:lang w:val="en-150"/>
        </w:rPr>
        <w:instrText xml:space="preserve"> SEQ Table \* ARABIC </w:instrText>
      </w:r>
      <w:r w:rsidRPr="00EB5B16">
        <w:rPr>
          <w:lang w:val="en-150"/>
        </w:rPr>
        <w:fldChar w:fldCharType="separate"/>
      </w:r>
      <w:r w:rsidR="00452B2C">
        <w:rPr>
          <w:noProof/>
          <w:lang w:val="en-150"/>
        </w:rPr>
        <w:t>4</w:t>
      </w:r>
      <w:r w:rsidRPr="00EB5B16">
        <w:rPr>
          <w:lang w:val="en-150"/>
        </w:rPr>
        <w:fldChar w:fldCharType="end"/>
      </w:r>
      <w:bookmarkEnd w:id="216"/>
      <w:r w:rsidR="00244A63" w:rsidRPr="00EB5B16">
        <w:rPr>
          <w:lang w:val="en-150"/>
        </w:rPr>
        <w:t>: Training times of darknet models on GTX 1060-mobile</w:t>
      </w:r>
      <w:bookmarkEnd w:id="217"/>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EB5B16" w14:paraId="0FADB02D" w14:textId="77777777" w:rsidTr="008E1D4D">
        <w:trPr>
          <w:trHeight w:val="510"/>
          <w:jc w:val="center"/>
        </w:trPr>
        <w:tc>
          <w:tcPr>
            <w:tcW w:w="2322" w:type="dxa"/>
            <w:shd w:val="clear" w:color="auto" w:fill="auto"/>
            <w:noWrap/>
            <w:vAlign w:val="center"/>
            <w:hideMark/>
          </w:tcPr>
          <w:p w14:paraId="52FF4FF2" w14:textId="77777777" w:rsidR="00244A63" w:rsidRPr="00EB5B16" w:rsidRDefault="00244A63" w:rsidP="008E1D4D">
            <w:pPr>
              <w:ind w:firstLine="0"/>
              <w:jc w:val="left"/>
              <w:rPr>
                <w:b/>
                <w:sz w:val="22"/>
                <w:lang w:val="en-150"/>
              </w:rPr>
            </w:pPr>
            <w:r w:rsidRPr="00EB5B16">
              <w:rPr>
                <w:b/>
                <w:sz w:val="22"/>
                <w:lang w:val="en-150"/>
              </w:rPr>
              <w:t>Model</w:t>
            </w:r>
          </w:p>
        </w:tc>
        <w:tc>
          <w:tcPr>
            <w:tcW w:w="2491" w:type="dxa"/>
            <w:shd w:val="clear" w:color="auto" w:fill="auto"/>
            <w:noWrap/>
            <w:vAlign w:val="center"/>
            <w:hideMark/>
          </w:tcPr>
          <w:p w14:paraId="27AAE788" w14:textId="77777777" w:rsidR="00244A63" w:rsidRPr="00EB5B16" w:rsidRDefault="00244A63" w:rsidP="008E1D4D">
            <w:pPr>
              <w:spacing w:line="240" w:lineRule="auto"/>
              <w:ind w:firstLine="0"/>
              <w:jc w:val="center"/>
              <w:rPr>
                <w:b/>
                <w:sz w:val="22"/>
                <w:lang w:val="en-150"/>
              </w:rPr>
            </w:pPr>
            <w:r w:rsidRPr="00EB5B16">
              <w:rPr>
                <w:b/>
                <w:sz w:val="22"/>
                <w:lang w:val="en-150"/>
              </w:rPr>
              <w:t xml:space="preserve">Time to best </w:t>
            </w:r>
            <w:proofErr w:type="spellStart"/>
            <w:r w:rsidRPr="00EB5B16">
              <w:rPr>
                <w:b/>
                <w:sz w:val="22"/>
                <w:lang w:val="en-150"/>
              </w:rPr>
              <w:t>val</w:t>
            </w:r>
            <w:proofErr w:type="spellEnd"/>
            <w:r w:rsidRPr="00EB5B16">
              <w:rPr>
                <w:b/>
                <w:sz w:val="22"/>
                <w:lang w:val="en-150"/>
              </w:rPr>
              <w:t xml:space="preserve"> </w:t>
            </w:r>
            <w:proofErr w:type="spellStart"/>
            <w:r w:rsidRPr="00EB5B16">
              <w:rPr>
                <w:b/>
                <w:sz w:val="22"/>
                <w:lang w:val="en-150"/>
              </w:rPr>
              <w:t>mAP</w:t>
            </w:r>
            <w:proofErr w:type="spellEnd"/>
            <w:r w:rsidRPr="00EB5B16">
              <w:rPr>
                <w:b/>
                <w:sz w:val="22"/>
                <w:lang w:val="en-150"/>
              </w:rPr>
              <w:t xml:space="preserve"> [</w:t>
            </w:r>
            <w:proofErr w:type="spellStart"/>
            <w:r w:rsidRPr="00EB5B16">
              <w:rPr>
                <w:b/>
                <w:sz w:val="22"/>
                <w:lang w:val="en-150"/>
              </w:rPr>
              <w:t>hh:mm</w:t>
            </w:r>
            <w:proofErr w:type="spellEnd"/>
            <w:r w:rsidRPr="00EB5B16">
              <w:rPr>
                <w:b/>
                <w:sz w:val="22"/>
                <w:lang w:val="en-150"/>
              </w:rPr>
              <w:t>]</w:t>
            </w:r>
          </w:p>
        </w:tc>
        <w:tc>
          <w:tcPr>
            <w:tcW w:w="2130" w:type="dxa"/>
            <w:shd w:val="clear" w:color="auto" w:fill="auto"/>
            <w:noWrap/>
            <w:vAlign w:val="center"/>
            <w:hideMark/>
          </w:tcPr>
          <w:p w14:paraId="62812678" w14:textId="77777777" w:rsidR="00244A63" w:rsidRPr="00EB5B16" w:rsidRDefault="00244A63" w:rsidP="008E1D4D">
            <w:pPr>
              <w:spacing w:line="240" w:lineRule="auto"/>
              <w:ind w:firstLine="0"/>
              <w:jc w:val="center"/>
              <w:rPr>
                <w:b/>
                <w:sz w:val="22"/>
                <w:lang w:val="en-150"/>
              </w:rPr>
            </w:pPr>
            <w:r w:rsidRPr="00EB5B16">
              <w:rPr>
                <w:b/>
                <w:sz w:val="22"/>
                <w:lang w:val="en-150"/>
              </w:rPr>
              <w:t>Full train time [</w:t>
            </w:r>
            <w:proofErr w:type="spellStart"/>
            <w:r w:rsidRPr="00EB5B16">
              <w:rPr>
                <w:b/>
                <w:sz w:val="22"/>
                <w:lang w:val="en-150"/>
              </w:rPr>
              <w:t>hh:mm</w:t>
            </w:r>
            <w:proofErr w:type="spellEnd"/>
            <w:r w:rsidRPr="00EB5B16">
              <w:rPr>
                <w:b/>
                <w:sz w:val="22"/>
                <w:lang w:val="en-150"/>
              </w:rPr>
              <w:t>]</w:t>
            </w:r>
          </w:p>
        </w:tc>
      </w:tr>
      <w:tr w:rsidR="00244A63" w:rsidRPr="00EB5B16" w14:paraId="3E076A0C" w14:textId="77777777" w:rsidTr="008E1D4D">
        <w:trPr>
          <w:trHeight w:val="510"/>
          <w:jc w:val="center"/>
        </w:trPr>
        <w:tc>
          <w:tcPr>
            <w:tcW w:w="2322" w:type="dxa"/>
            <w:shd w:val="clear" w:color="auto" w:fill="auto"/>
            <w:noWrap/>
            <w:vAlign w:val="center"/>
            <w:hideMark/>
          </w:tcPr>
          <w:p w14:paraId="154C5503" w14:textId="77777777" w:rsidR="00244A63" w:rsidRPr="00EB5B16" w:rsidRDefault="00244A63" w:rsidP="008E1D4D">
            <w:pPr>
              <w:ind w:firstLine="0"/>
              <w:jc w:val="left"/>
              <w:rPr>
                <w:sz w:val="22"/>
                <w:lang w:val="en-150"/>
              </w:rPr>
            </w:pPr>
            <w:r w:rsidRPr="00EB5B16">
              <w:rPr>
                <w:sz w:val="22"/>
                <w:lang w:val="en-150"/>
              </w:rPr>
              <w:t>yolov4-tiny</w:t>
            </w:r>
          </w:p>
        </w:tc>
        <w:tc>
          <w:tcPr>
            <w:tcW w:w="2491" w:type="dxa"/>
            <w:shd w:val="clear" w:color="auto" w:fill="auto"/>
            <w:noWrap/>
            <w:vAlign w:val="center"/>
            <w:hideMark/>
          </w:tcPr>
          <w:p w14:paraId="2C662371" w14:textId="77777777" w:rsidR="00244A63" w:rsidRPr="00EB5B16" w:rsidRDefault="00244A63" w:rsidP="008E1D4D">
            <w:pPr>
              <w:ind w:firstLine="0"/>
              <w:jc w:val="center"/>
              <w:rPr>
                <w:sz w:val="22"/>
                <w:lang w:val="en-150"/>
              </w:rPr>
            </w:pPr>
            <w:r w:rsidRPr="00EB5B16">
              <w:rPr>
                <w:sz w:val="22"/>
                <w:lang w:val="en-150"/>
              </w:rPr>
              <w:t>02:55</w:t>
            </w:r>
          </w:p>
        </w:tc>
        <w:tc>
          <w:tcPr>
            <w:tcW w:w="2130" w:type="dxa"/>
            <w:shd w:val="clear" w:color="auto" w:fill="auto"/>
            <w:noWrap/>
            <w:vAlign w:val="center"/>
            <w:hideMark/>
          </w:tcPr>
          <w:p w14:paraId="656A673D" w14:textId="77777777" w:rsidR="00244A63" w:rsidRPr="00EB5B16" w:rsidRDefault="00244A63" w:rsidP="008E1D4D">
            <w:pPr>
              <w:ind w:firstLine="0"/>
              <w:jc w:val="center"/>
              <w:rPr>
                <w:sz w:val="22"/>
                <w:lang w:val="en-150"/>
              </w:rPr>
            </w:pPr>
            <w:r w:rsidRPr="00EB5B16">
              <w:rPr>
                <w:sz w:val="22"/>
                <w:lang w:val="en-150"/>
              </w:rPr>
              <w:t>04:10</w:t>
            </w:r>
          </w:p>
        </w:tc>
      </w:tr>
      <w:tr w:rsidR="00244A63" w:rsidRPr="00EB5B16" w14:paraId="3C6BCEDD" w14:textId="77777777" w:rsidTr="008E1D4D">
        <w:trPr>
          <w:trHeight w:val="510"/>
          <w:jc w:val="center"/>
        </w:trPr>
        <w:tc>
          <w:tcPr>
            <w:tcW w:w="2322" w:type="dxa"/>
            <w:shd w:val="clear" w:color="auto" w:fill="auto"/>
            <w:noWrap/>
            <w:vAlign w:val="center"/>
            <w:hideMark/>
          </w:tcPr>
          <w:p w14:paraId="3D7C34DD" w14:textId="77777777" w:rsidR="00244A63" w:rsidRPr="00EB5B16" w:rsidRDefault="00244A63" w:rsidP="008E1D4D">
            <w:pPr>
              <w:ind w:firstLine="0"/>
              <w:jc w:val="left"/>
              <w:rPr>
                <w:sz w:val="22"/>
                <w:lang w:val="en-150"/>
              </w:rPr>
            </w:pPr>
            <w:r w:rsidRPr="00EB5B16">
              <w:rPr>
                <w:sz w:val="22"/>
                <w:lang w:val="en-150"/>
              </w:rPr>
              <w:t>yolov4-tiny-3l</w:t>
            </w:r>
          </w:p>
        </w:tc>
        <w:tc>
          <w:tcPr>
            <w:tcW w:w="2491" w:type="dxa"/>
            <w:shd w:val="clear" w:color="auto" w:fill="auto"/>
            <w:noWrap/>
            <w:vAlign w:val="center"/>
            <w:hideMark/>
          </w:tcPr>
          <w:p w14:paraId="6104C857" w14:textId="77777777" w:rsidR="00244A63" w:rsidRPr="00EB5B16" w:rsidRDefault="00244A63" w:rsidP="008E1D4D">
            <w:pPr>
              <w:ind w:firstLine="0"/>
              <w:jc w:val="center"/>
              <w:rPr>
                <w:sz w:val="22"/>
                <w:lang w:val="en-150"/>
              </w:rPr>
            </w:pPr>
            <w:r w:rsidRPr="00EB5B16">
              <w:rPr>
                <w:sz w:val="22"/>
                <w:lang w:val="en-150"/>
              </w:rPr>
              <w:t>03:47</w:t>
            </w:r>
          </w:p>
        </w:tc>
        <w:tc>
          <w:tcPr>
            <w:tcW w:w="2130" w:type="dxa"/>
            <w:shd w:val="clear" w:color="auto" w:fill="auto"/>
            <w:noWrap/>
            <w:vAlign w:val="center"/>
            <w:hideMark/>
          </w:tcPr>
          <w:p w14:paraId="0F86AB71" w14:textId="77777777" w:rsidR="00244A63" w:rsidRPr="00EB5B16" w:rsidRDefault="00244A63" w:rsidP="008E1D4D">
            <w:pPr>
              <w:ind w:firstLine="0"/>
              <w:jc w:val="center"/>
              <w:rPr>
                <w:sz w:val="22"/>
                <w:lang w:val="en-150"/>
              </w:rPr>
            </w:pPr>
            <w:r w:rsidRPr="00EB5B16">
              <w:rPr>
                <w:sz w:val="22"/>
                <w:lang w:val="en-150"/>
              </w:rPr>
              <w:t>04:30</w:t>
            </w:r>
          </w:p>
        </w:tc>
      </w:tr>
      <w:tr w:rsidR="00244A63" w:rsidRPr="00EB5B16" w14:paraId="07605E99" w14:textId="77777777" w:rsidTr="008E1D4D">
        <w:trPr>
          <w:trHeight w:val="510"/>
          <w:jc w:val="center"/>
        </w:trPr>
        <w:tc>
          <w:tcPr>
            <w:tcW w:w="2322" w:type="dxa"/>
            <w:shd w:val="clear" w:color="auto" w:fill="auto"/>
            <w:noWrap/>
            <w:vAlign w:val="center"/>
            <w:hideMark/>
          </w:tcPr>
          <w:p w14:paraId="0EEBD2B3" w14:textId="77777777" w:rsidR="00244A63" w:rsidRPr="00EB5B16" w:rsidRDefault="00244A63" w:rsidP="008E1D4D">
            <w:pPr>
              <w:ind w:firstLine="0"/>
              <w:jc w:val="left"/>
              <w:rPr>
                <w:sz w:val="22"/>
                <w:lang w:val="en-150"/>
              </w:rPr>
            </w:pPr>
            <w:r w:rsidRPr="00EB5B16">
              <w:rPr>
                <w:sz w:val="22"/>
                <w:lang w:val="en-150"/>
              </w:rPr>
              <w:t>yolov4</w:t>
            </w:r>
          </w:p>
        </w:tc>
        <w:tc>
          <w:tcPr>
            <w:tcW w:w="2491" w:type="dxa"/>
            <w:shd w:val="clear" w:color="auto" w:fill="auto"/>
            <w:noWrap/>
            <w:vAlign w:val="center"/>
            <w:hideMark/>
          </w:tcPr>
          <w:p w14:paraId="07FECB69" w14:textId="77777777" w:rsidR="00244A63" w:rsidRPr="00EB5B16" w:rsidRDefault="00244A63" w:rsidP="008E1D4D">
            <w:pPr>
              <w:ind w:firstLine="0"/>
              <w:jc w:val="center"/>
              <w:rPr>
                <w:sz w:val="22"/>
                <w:lang w:val="en-150"/>
              </w:rPr>
            </w:pPr>
            <w:r w:rsidRPr="00EB5B16">
              <w:rPr>
                <w:sz w:val="22"/>
                <w:lang w:val="en-150"/>
              </w:rPr>
              <w:t>11:14</w:t>
            </w:r>
          </w:p>
        </w:tc>
        <w:tc>
          <w:tcPr>
            <w:tcW w:w="2130" w:type="dxa"/>
            <w:shd w:val="clear" w:color="auto" w:fill="auto"/>
            <w:noWrap/>
            <w:vAlign w:val="center"/>
            <w:hideMark/>
          </w:tcPr>
          <w:p w14:paraId="54CE3F54" w14:textId="77777777" w:rsidR="00244A63" w:rsidRPr="00EB5B16" w:rsidRDefault="00244A63" w:rsidP="008E1D4D">
            <w:pPr>
              <w:ind w:firstLine="0"/>
              <w:jc w:val="center"/>
              <w:rPr>
                <w:sz w:val="22"/>
                <w:lang w:val="en-150"/>
              </w:rPr>
            </w:pPr>
            <w:r w:rsidRPr="00EB5B16">
              <w:rPr>
                <w:sz w:val="22"/>
                <w:lang w:val="en-150"/>
              </w:rPr>
              <w:t>40:44</w:t>
            </w:r>
          </w:p>
        </w:tc>
      </w:tr>
      <w:tr w:rsidR="00244A63" w:rsidRPr="00EB5B16" w14:paraId="6AA02A56" w14:textId="77777777" w:rsidTr="008E1D4D">
        <w:trPr>
          <w:trHeight w:val="510"/>
          <w:jc w:val="center"/>
        </w:trPr>
        <w:tc>
          <w:tcPr>
            <w:tcW w:w="2322" w:type="dxa"/>
            <w:shd w:val="clear" w:color="auto" w:fill="auto"/>
            <w:noWrap/>
            <w:vAlign w:val="center"/>
            <w:hideMark/>
          </w:tcPr>
          <w:p w14:paraId="1719C856" w14:textId="77777777" w:rsidR="00244A63" w:rsidRPr="00EB5B16" w:rsidRDefault="00244A63" w:rsidP="008E1D4D">
            <w:pPr>
              <w:ind w:firstLine="0"/>
              <w:jc w:val="left"/>
              <w:rPr>
                <w:sz w:val="22"/>
                <w:lang w:val="en-150"/>
              </w:rPr>
            </w:pPr>
            <w:r w:rsidRPr="00EB5B16">
              <w:rPr>
                <w:sz w:val="22"/>
                <w:lang w:val="en-150"/>
              </w:rPr>
              <w:t>yolov4-csp</w:t>
            </w:r>
          </w:p>
        </w:tc>
        <w:tc>
          <w:tcPr>
            <w:tcW w:w="2491" w:type="dxa"/>
            <w:shd w:val="clear" w:color="auto" w:fill="auto"/>
            <w:noWrap/>
            <w:vAlign w:val="center"/>
            <w:hideMark/>
          </w:tcPr>
          <w:p w14:paraId="532739EC" w14:textId="77777777" w:rsidR="00244A63" w:rsidRPr="00EB5B16" w:rsidRDefault="00244A63" w:rsidP="008E1D4D">
            <w:pPr>
              <w:ind w:firstLine="0"/>
              <w:jc w:val="center"/>
              <w:rPr>
                <w:sz w:val="22"/>
                <w:lang w:val="en-150"/>
              </w:rPr>
            </w:pPr>
            <w:r w:rsidRPr="00EB5B16">
              <w:rPr>
                <w:sz w:val="22"/>
                <w:lang w:val="en-150"/>
              </w:rPr>
              <w:t>24:50</w:t>
            </w:r>
          </w:p>
        </w:tc>
        <w:tc>
          <w:tcPr>
            <w:tcW w:w="2130" w:type="dxa"/>
            <w:shd w:val="clear" w:color="auto" w:fill="auto"/>
            <w:noWrap/>
            <w:vAlign w:val="center"/>
            <w:hideMark/>
          </w:tcPr>
          <w:p w14:paraId="22E5F2CB" w14:textId="77777777" w:rsidR="00244A63" w:rsidRPr="00EB5B16" w:rsidRDefault="00244A63" w:rsidP="008E1D4D">
            <w:pPr>
              <w:ind w:firstLine="0"/>
              <w:jc w:val="center"/>
              <w:rPr>
                <w:sz w:val="22"/>
                <w:lang w:val="en-150"/>
              </w:rPr>
            </w:pPr>
            <w:r w:rsidRPr="00EB5B16">
              <w:rPr>
                <w:sz w:val="22"/>
                <w:lang w:val="en-150"/>
              </w:rPr>
              <w:t>33:32</w:t>
            </w:r>
          </w:p>
        </w:tc>
      </w:tr>
    </w:tbl>
    <w:p w14:paraId="44C12D06" w14:textId="77777777" w:rsidR="00244A63" w:rsidRPr="00EB5B16" w:rsidRDefault="007969AB" w:rsidP="00D62D1D">
      <w:pPr>
        <w:rPr>
          <w:lang w:val="en-150"/>
        </w:rPr>
      </w:pPr>
      <w:r w:rsidRPr="00EB5B16">
        <w:rPr>
          <w:lang w:val="en-150"/>
        </w:rPr>
        <w:t xml:space="preserve"> </w:t>
      </w:r>
    </w:p>
    <w:p w14:paraId="4C9FC47E" w14:textId="598B0164" w:rsidR="00D62D1D" w:rsidRPr="00EB5B16" w:rsidRDefault="00244A63" w:rsidP="00D62D1D">
      <w:pPr>
        <w:rPr>
          <w:lang w:val="en-150"/>
        </w:rPr>
      </w:pPr>
      <w:r w:rsidRPr="00EB5B16">
        <w:rPr>
          <w:lang w:val="en-150"/>
        </w:rPr>
        <w:t>F</w:t>
      </w:r>
      <w:r w:rsidR="007969AB" w:rsidRPr="00EB5B16">
        <w:rPr>
          <w:lang w:val="en-150"/>
        </w:rPr>
        <w:t>or testing, three different settings were used, altering the network resolution (note that the networks were only trained once for their canonical resolution, as shown in TABLE)</w:t>
      </w:r>
      <w:r w:rsidR="00D62D1D" w:rsidRPr="00EB5B16">
        <w:rPr>
          <w:lang w:val="en-150"/>
        </w:rPr>
        <w:t>. Let’s first define the following parameters towards this work:</w:t>
      </w:r>
    </w:p>
    <w:p w14:paraId="43BBA896" w14:textId="2A8AB6E5" w:rsidR="00D62D1D" w:rsidRPr="00EB5B16" w:rsidRDefault="00D62D1D" w:rsidP="00EB693E">
      <w:pPr>
        <w:pStyle w:val="ListParagraph"/>
        <w:numPr>
          <w:ilvl w:val="0"/>
          <w:numId w:val="80"/>
        </w:numPr>
        <w:tabs>
          <w:tab w:val="left" w:pos="2552"/>
        </w:tabs>
        <w:rPr>
          <w:lang w:val="en-150"/>
        </w:rPr>
      </w:pPr>
      <m:oMath>
        <m:r>
          <w:rPr>
            <w:rFonts w:ascii="Cambria Math" w:hAnsi="Cambria Math"/>
            <w:lang w:val="en-150"/>
          </w:rPr>
          <m:t>TrainSize</m:t>
        </m:r>
      </m:oMath>
      <w:r w:rsidRPr="00EB5B16">
        <w:rPr>
          <w:lang w:val="en-150"/>
        </w:rPr>
        <w:tab/>
        <w:t>: Size of the training images that were used for training a model.</w:t>
      </w:r>
    </w:p>
    <w:p w14:paraId="21B8F512" w14:textId="3C5F1847" w:rsidR="00D62D1D" w:rsidRPr="00EB5B16" w:rsidRDefault="00D62D1D" w:rsidP="00EB693E">
      <w:pPr>
        <w:pStyle w:val="ListParagraph"/>
        <w:numPr>
          <w:ilvl w:val="0"/>
          <w:numId w:val="80"/>
        </w:numPr>
        <w:tabs>
          <w:tab w:val="left" w:pos="2552"/>
        </w:tabs>
        <w:rPr>
          <w:lang w:val="en-150"/>
        </w:rPr>
      </w:pPr>
      <m:oMath>
        <m:r>
          <w:rPr>
            <w:rFonts w:ascii="Cambria Math" w:hAnsi="Cambria Math"/>
            <w:lang w:val="en-150"/>
          </w:rPr>
          <m:t>NetworkSize</m:t>
        </m:r>
      </m:oMath>
      <w:r w:rsidRPr="00EB5B16">
        <w:rPr>
          <w:lang w:val="en-150"/>
        </w:rPr>
        <w:tab/>
        <w:t>: Network resolution, stated in its architecture cfg file (YOLO nets).</w:t>
      </w:r>
    </w:p>
    <w:p w14:paraId="788ADE61" w14:textId="37F1C0E4" w:rsidR="00D62D1D" w:rsidRPr="00EB5B16" w:rsidRDefault="00D62D1D" w:rsidP="00EB693E">
      <w:pPr>
        <w:pStyle w:val="ListParagraph"/>
        <w:numPr>
          <w:ilvl w:val="0"/>
          <w:numId w:val="80"/>
        </w:numPr>
        <w:tabs>
          <w:tab w:val="left" w:pos="2552"/>
        </w:tabs>
        <w:spacing w:after="240"/>
        <w:rPr>
          <w:lang w:val="en-150"/>
        </w:rPr>
      </w:pPr>
      <m:oMath>
        <m:r>
          <w:rPr>
            <w:rFonts w:ascii="Cambria Math" w:hAnsi="Cambria Math"/>
            <w:lang w:val="en-150"/>
          </w:rPr>
          <m:t>TestSize</m:t>
        </m:r>
      </m:oMath>
      <w:r w:rsidRPr="00EB5B16">
        <w:rPr>
          <w:lang w:val="en-150"/>
        </w:rPr>
        <w:tab/>
        <w:t>: Size of the test images that are inferred during testing.</w:t>
      </w:r>
    </w:p>
    <w:p w14:paraId="451F6D90" w14:textId="75F98B83" w:rsidR="00D62D1D" w:rsidRPr="00EB5B16" w:rsidRDefault="001D3739" w:rsidP="00E91D4C">
      <w:pPr>
        <w:spacing w:after="240"/>
        <w:rPr>
          <w:lang w:val="en-150"/>
        </w:rPr>
      </w:pPr>
      <w:r w:rsidRPr="00EB5B16">
        <w:rPr>
          <w:lang w:val="en-150"/>
        </w:rPr>
        <w:t>And thus</w:t>
      </w:r>
      <w:r w:rsidR="00C625C1">
        <w:rPr>
          <w:lang w:val="en-US"/>
        </w:rPr>
        <w:t>,</w:t>
      </w:r>
      <w:r w:rsidRPr="00EB5B16">
        <w:rPr>
          <w:lang w:val="en-150"/>
        </w:rPr>
        <w:t xml:space="preserve"> the three following cases are studied</w:t>
      </w:r>
      <w:r w:rsidR="00E91D4C" w:rsidRPr="00EB5B16">
        <w:rPr>
          <w:lang w:val="en-150"/>
        </w:rPr>
        <w:t xml:space="preserve"> by </w:t>
      </w:r>
      <w:proofErr w:type="spellStart"/>
      <w:r w:rsidR="00E91D4C" w:rsidRPr="00EB5B16">
        <w:rPr>
          <w:lang w:val="en-150"/>
        </w:rPr>
        <w:t>modifiying</w:t>
      </w:r>
      <w:proofErr w:type="spellEnd"/>
      <w:r w:rsidR="00E91D4C" w:rsidRPr="00EB5B16">
        <w:rPr>
          <w:lang w:val="en-150"/>
        </w:rPr>
        <w:t xml:space="preserve"> the previous variables in all models</w:t>
      </w:r>
      <w:r w:rsidRPr="00EB5B16">
        <w:rPr>
          <w:lang w:val="en-150"/>
        </w:rPr>
        <w:t>, each under a new substage:</w:t>
      </w:r>
    </w:p>
    <w:p w14:paraId="08B66613" w14:textId="20CC76A7" w:rsidR="007969AB" w:rsidRPr="00EB5B16" w:rsidRDefault="007969AB" w:rsidP="00EB693E">
      <w:pPr>
        <w:pStyle w:val="ListParagraph"/>
        <w:numPr>
          <w:ilvl w:val="0"/>
          <w:numId w:val="82"/>
        </w:numPr>
        <w:jc w:val="left"/>
        <w:rPr>
          <w:lang w:val="en-150"/>
        </w:rPr>
      </w:pPr>
      <m:oMath>
        <m:r>
          <w:rPr>
            <w:rFonts w:ascii="Cambria Math" w:hAnsi="Cambria Math"/>
            <w:lang w:val="en-150"/>
          </w:rPr>
          <m:t xml:space="preserve">[TrainSize, NetworkSize, TestSize] = [TrainSize,  TrainSize,  TrainSize] </m:t>
        </m:r>
      </m:oMath>
      <w:r w:rsidR="00E91D4C" w:rsidRPr="00EB5B16">
        <w:rPr>
          <w:lang w:val="en-150"/>
        </w:rPr>
        <w:t xml:space="preserve"> </w:t>
      </w:r>
    </w:p>
    <w:p w14:paraId="36398976" w14:textId="191B26FC" w:rsidR="001D3739" w:rsidRPr="00EB5B16" w:rsidRDefault="001D3739" w:rsidP="00C45805">
      <w:pPr>
        <w:ind w:left="851"/>
        <w:rPr>
          <w:lang w:val="en-150"/>
        </w:rPr>
      </w:pPr>
      <w:r w:rsidRPr="00EB5B16">
        <w:rPr>
          <w:lang w:val="en-150"/>
        </w:rPr>
        <w:t xml:space="preserve">Whose purpose is to evaluate the hypotheses that synthetic images might be corrupting the bigger models. From the evaluation results, shown in </w:t>
      </w:r>
      <w:r w:rsidR="00C625C1">
        <w:rPr>
          <w:lang w:val="en-150"/>
        </w:rPr>
        <w:fldChar w:fldCharType="begin"/>
      </w:r>
      <w:r w:rsidR="00C625C1">
        <w:rPr>
          <w:lang w:val="en-150"/>
        </w:rPr>
        <w:instrText xml:space="preserve"> REF _Ref74523912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6</w:t>
      </w:r>
      <w:r w:rsidR="00C625C1">
        <w:rPr>
          <w:lang w:val="en-150"/>
        </w:rPr>
        <w:fldChar w:fldCharType="end"/>
      </w:r>
      <w:r w:rsidRPr="00EB5B16">
        <w:rPr>
          <w:lang w:val="en-150"/>
        </w:rPr>
        <w:t>, the following is observed</w:t>
      </w:r>
      <w:r w:rsidR="00C45805" w:rsidRPr="00EB5B16">
        <w:rPr>
          <w:lang w:val="en-150"/>
        </w:rPr>
        <w:t xml:space="preserve"> when comparing them to</w:t>
      </w:r>
      <w:r w:rsidR="00913B34" w:rsidRPr="00EB5B16">
        <w:rPr>
          <w:lang w:val="en-150"/>
        </w:rPr>
        <w:t xml:space="preserve"> those of stage 1:</w:t>
      </w:r>
    </w:p>
    <w:p w14:paraId="015D7BE8" w14:textId="51CC764B" w:rsidR="00913B34" w:rsidRPr="00EB5B16" w:rsidRDefault="00913B34" w:rsidP="00EB693E">
      <w:pPr>
        <w:pStyle w:val="ListParagraph"/>
        <w:numPr>
          <w:ilvl w:val="0"/>
          <w:numId w:val="81"/>
        </w:numPr>
        <w:tabs>
          <w:tab w:val="left" w:pos="3261"/>
        </w:tabs>
        <w:ind w:left="1843"/>
        <w:rPr>
          <w:lang w:val="en-150"/>
        </w:rPr>
      </w:pPr>
      <m:oMath>
        <m:r>
          <w:rPr>
            <w:rFonts w:ascii="Cambria Math" w:hAnsi="Cambria Math"/>
            <w:lang w:val="en-150"/>
          </w:rPr>
          <m:t>AP@50</m:t>
        </m:r>
      </m:oMath>
      <w:r w:rsidRPr="00EB5B16">
        <w:rPr>
          <w:lang w:val="en-150"/>
        </w:rPr>
        <w:t xml:space="preserve">: </w:t>
      </w:r>
      <w:r w:rsidR="00244A63" w:rsidRPr="00EB5B16">
        <w:rPr>
          <w:lang w:val="en-150"/>
        </w:rPr>
        <w:t>Very s</w:t>
      </w:r>
      <w:r w:rsidRPr="00EB5B16">
        <w:rPr>
          <w:lang w:val="en-150"/>
        </w:rPr>
        <w:t xml:space="preserve">light variations have taken place, though in a random manner: some models are slightly better, some are worse. </w:t>
      </w:r>
    </w:p>
    <w:p w14:paraId="355E353C" w14:textId="3F8D7BFA" w:rsidR="00913B34" w:rsidRPr="00EB5B16" w:rsidRDefault="00913B34" w:rsidP="00EB693E">
      <w:pPr>
        <w:pStyle w:val="ListParagraph"/>
        <w:numPr>
          <w:ilvl w:val="0"/>
          <w:numId w:val="81"/>
        </w:numPr>
        <w:tabs>
          <w:tab w:val="left" w:pos="3261"/>
        </w:tabs>
        <w:spacing w:after="240"/>
        <w:ind w:left="1843"/>
        <w:rPr>
          <w:lang w:val="en-150"/>
        </w:rPr>
      </w:pPr>
      <m:oMath>
        <m:r>
          <w:rPr>
            <w:rFonts w:ascii="Cambria Math" w:hAnsi="Cambria Math"/>
            <w:lang w:val="en-150"/>
          </w:rPr>
          <m:t>AP@75 and mAP</m:t>
        </m:r>
      </m:oMath>
      <w:r w:rsidRPr="00EB5B16">
        <w:rPr>
          <w:lang w:val="en-150"/>
        </w:rPr>
        <w:t xml:space="preserve">: Significant variations have happened in the different models, </w:t>
      </w:r>
      <w:r w:rsidR="001843D3" w:rsidRPr="00EB5B16">
        <w:rPr>
          <w:lang w:val="en-150"/>
        </w:rPr>
        <w:t>arbitrarily</w:t>
      </w:r>
      <w:r w:rsidRPr="00EB5B16">
        <w:rPr>
          <w:lang w:val="en-150"/>
        </w:rPr>
        <w:t xml:space="preserve"> for better </w:t>
      </w:r>
      <w:r w:rsidR="001843D3" w:rsidRPr="00EB5B16">
        <w:rPr>
          <w:lang w:val="en-150"/>
        </w:rPr>
        <w:t xml:space="preserve">or </w:t>
      </w:r>
      <w:r w:rsidRPr="00EB5B16">
        <w:rPr>
          <w:lang w:val="en-150"/>
        </w:rPr>
        <w:t>worse</w:t>
      </w:r>
      <w:r w:rsidR="00C45805" w:rsidRPr="00EB5B16">
        <w:rPr>
          <w:lang w:val="en-150"/>
        </w:rPr>
        <w:t>, bigger for tiny models.</w:t>
      </w:r>
    </w:p>
    <w:p w14:paraId="0AE33910" w14:textId="690817C7" w:rsidR="00913B34" w:rsidRPr="00EB5B16" w:rsidRDefault="00C45805" w:rsidP="00E91D4C">
      <w:pPr>
        <w:ind w:left="851"/>
        <w:rPr>
          <w:lang w:val="en-150"/>
        </w:rPr>
      </w:pPr>
      <w:r w:rsidRPr="00EB5B16">
        <w:rPr>
          <w:lang w:val="en-150"/>
        </w:rPr>
        <w:t xml:space="preserve">These results lead to the thought that synthetic data has not played a significant role on the detection of items. The high and consistent </w:t>
      </w:r>
      <m:oMath>
        <m:r>
          <w:rPr>
            <w:rFonts w:ascii="Cambria Math" w:hAnsi="Cambria Math"/>
            <w:lang w:val="en-150"/>
          </w:rPr>
          <m:t>AP@50</m:t>
        </m:r>
      </m:oMath>
      <w:r w:rsidRPr="00EB5B16">
        <w:rPr>
          <w:lang w:val="en-150"/>
        </w:rPr>
        <w:t xml:space="preserve"> indicates that items are still being properly detected. The varying </w:t>
      </w:r>
      <m:oMath>
        <m:r>
          <w:rPr>
            <w:rFonts w:ascii="Cambria Math" w:hAnsi="Cambria Math"/>
            <w:lang w:val="en-150"/>
          </w:rPr>
          <m:t>AP@75</m:t>
        </m:r>
      </m:oMath>
      <w:r w:rsidRPr="00EB5B16">
        <w:rPr>
          <w:lang w:val="en-150"/>
        </w:rPr>
        <w:t xml:space="preserve"> and </w:t>
      </w:r>
      <m:oMath>
        <m:r>
          <w:rPr>
            <w:rFonts w:ascii="Cambria Math" w:hAnsi="Cambria Math"/>
            <w:lang w:val="en-150"/>
          </w:rPr>
          <m:t>mAP</m:t>
        </m:r>
      </m:oMath>
      <w:r w:rsidRPr="00EB5B16">
        <w:rPr>
          <w:lang w:val="en-150"/>
        </w:rPr>
        <w:t xml:space="preserve"> reveals that the usage of synthetic images has a relevant impact on bounding box accuracy</w:t>
      </w:r>
      <w:r w:rsidR="00E91D4C" w:rsidRPr="00EB5B16">
        <w:rPr>
          <w:lang w:val="en-150"/>
        </w:rPr>
        <w:t>, which</w:t>
      </w:r>
      <w:r w:rsidRPr="00EB5B16">
        <w:rPr>
          <w:lang w:val="en-150"/>
        </w:rPr>
        <w:t xml:space="preserve"> makes sense since the generated samples have pixel-grade precision </w:t>
      </w:r>
      <w:proofErr w:type="spellStart"/>
      <w:r w:rsidRPr="00EB5B16">
        <w:rPr>
          <w:lang w:val="en-150"/>
        </w:rPr>
        <w:t>bboxes</w:t>
      </w:r>
      <w:proofErr w:type="spellEnd"/>
      <w:r w:rsidRPr="00EB5B16">
        <w:rPr>
          <w:lang w:val="en-150"/>
        </w:rPr>
        <w:t xml:space="preserve"> while the rest of the data does not</w:t>
      </w:r>
      <w:r w:rsidR="00E91D4C" w:rsidRPr="00EB5B16">
        <w:rPr>
          <w:lang w:val="en-150"/>
        </w:rPr>
        <w:t>. Under these, it is concluded that no overfitting is damaging the bigger models</w:t>
      </w:r>
      <w:r w:rsidR="00244A63" w:rsidRPr="00EB5B16">
        <w:rPr>
          <w:lang w:val="en-150"/>
        </w:rPr>
        <w:t xml:space="preserve">; </w:t>
      </w:r>
      <w:r w:rsidR="00E91D4C" w:rsidRPr="00EB5B16">
        <w:rPr>
          <w:lang w:val="en-150"/>
        </w:rPr>
        <w:t>tiny ones just have enough optimization power for 6-class detection.</w:t>
      </w:r>
    </w:p>
    <w:p w14:paraId="526F6722" w14:textId="77777777" w:rsidR="00E91D4C" w:rsidRPr="00EB5B16" w:rsidRDefault="00E91D4C" w:rsidP="00E91D4C">
      <w:pPr>
        <w:spacing w:before="0" w:line="240" w:lineRule="auto"/>
        <w:ind w:firstLine="0"/>
        <w:jc w:val="center"/>
        <w:rPr>
          <w:lang w:val="en-150"/>
        </w:rPr>
      </w:pPr>
      <w:r w:rsidRPr="00EB5B16">
        <w:rPr>
          <w:lang w:val="en-150"/>
        </w:rPr>
        <w:br w:type="page"/>
      </w:r>
      <w:r w:rsidRPr="00EB5B16">
        <w:rPr>
          <w:noProof/>
          <w:lang w:val="en-150"/>
        </w:rPr>
        <w:lastRenderedPageBreak/>
        <w:drawing>
          <wp:inline distT="0" distB="0" distL="0" distR="0" wp14:anchorId="6E4AE827" wp14:editId="06D1EFF6">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6EE06796" w:rsidR="00E91D4C" w:rsidRPr="00EB5B16" w:rsidRDefault="00DD688C" w:rsidP="00E91D4C">
      <w:pPr>
        <w:pStyle w:val="Caption"/>
        <w:spacing w:after="0"/>
        <w:ind w:firstLine="0"/>
        <w:rPr>
          <w:lang w:val="en-150"/>
        </w:rPr>
      </w:pPr>
      <w:bookmarkStart w:id="218" w:name="_Ref74523912"/>
      <w:bookmarkStart w:id="219" w:name="_Toc7457222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6</w:t>
      </w:r>
      <w:r w:rsidRPr="00EB5B16">
        <w:rPr>
          <w:lang w:val="en-150"/>
        </w:rPr>
        <w:fldChar w:fldCharType="end"/>
      </w:r>
      <w:bookmarkEnd w:id="218"/>
      <w:r w:rsidR="00E91D4C" w:rsidRPr="00EB5B16">
        <w:rPr>
          <w:lang w:val="en-150"/>
        </w:rPr>
        <w:t xml:space="preserve">: </w:t>
      </w:r>
      <w:r w:rsidR="00D570DF" w:rsidRPr="00EB5B16">
        <w:rPr>
          <w:lang w:val="en-150"/>
        </w:rPr>
        <w:t>Stage 2.1 b</w:t>
      </w:r>
      <w:r w:rsidR="00E91D4C" w:rsidRPr="00EB5B16">
        <w:rPr>
          <w:lang w:val="en-150"/>
        </w:rPr>
        <w:t>enchmarking results on the PP-6 dataset</w:t>
      </w:r>
      <w:bookmarkEnd w:id="219"/>
    </w:p>
    <w:p w14:paraId="1FE2A37A" w14:textId="5CF44036" w:rsidR="00E91D4C" w:rsidRPr="00EB5B16" w:rsidRDefault="00E91D4C" w:rsidP="00244A63">
      <w:pPr>
        <w:pStyle w:val="Caption"/>
        <w:ind w:firstLine="0"/>
        <w:rPr>
          <w:lang w:val="en-150"/>
        </w:rPr>
      </w:pPr>
      <w:r w:rsidRPr="00EB5B16">
        <w:rPr>
          <w:lang w:val="en-150"/>
        </w:rPr>
        <w:t>Source: Self-made</w:t>
      </w:r>
    </w:p>
    <w:p w14:paraId="65462E6B" w14:textId="452497AD" w:rsidR="007969AB" w:rsidRPr="00EB5B16" w:rsidRDefault="00A952ED" w:rsidP="00EB693E">
      <w:pPr>
        <w:pStyle w:val="ListParagraph"/>
        <w:numPr>
          <w:ilvl w:val="0"/>
          <w:numId w:val="82"/>
        </w:numPr>
        <w:rPr>
          <w:lang w:val="en-150"/>
        </w:rPr>
      </w:pPr>
      <m:oMath>
        <m:d>
          <m:dPr>
            <m:begChr m:val="["/>
            <m:endChr m:val="]"/>
            <m:ctrlPr>
              <w:rPr>
                <w:rFonts w:ascii="Cambria Math" w:hAnsi="Cambria Math"/>
                <w:i/>
                <w:lang w:val="en-150"/>
              </w:rPr>
            </m:ctrlPr>
          </m:dPr>
          <m:e>
            <m:r>
              <w:rPr>
                <w:rFonts w:ascii="Cambria Math" w:hAnsi="Cambria Math"/>
                <w:lang w:val="en-150"/>
              </w:rPr>
              <m:t>TrainSize, NetworkSize, TestSize</m:t>
            </m:r>
          </m:e>
        </m:d>
        <m:r>
          <w:rPr>
            <w:rFonts w:ascii="Cambria Math" w:hAnsi="Cambria Math"/>
            <w:lang w:val="en-150"/>
          </w:rPr>
          <m:t xml:space="preserve"> = </m:t>
        </m:r>
        <m:d>
          <m:dPr>
            <m:begChr m:val="["/>
            <m:endChr m:val="]"/>
            <m:ctrlPr>
              <w:rPr>
                <w:rFonts w:ascii="Cambria Math" w:hAnsi="Cambria Math"/>
                <w:i/>
                <w:lang w:val="en-150"/>
              </w:rPr>
            </m:ctrlPr>
          </m:dPr>
          <m:e>
            <m:r>
              <w:rPr>
                <w:rFonts w:ascii="Cambria Math" w:hAnsi="Cambria Math"/>
                <w:lang w:val="en-150"/>
              </w:rPr>
              <m:t>TrainSize,  TrainSize,  640x640</m:t>
            </m:r>
          </m:e>
        </m:d>
      </m:oMath>
    </w:p>
    <w:p w14:paraId="2B298114" w14:textId="5C92BAB1" w:rsidR="00AD563E" w:rsidRPr="00EB5B16" w:rsidRDefault="00AD563E" w:rsidP="00AD563E">
      <w:pPr>
        <w:spacing w:after="240"/>
        <w:ind w:left="851"/>
        <w:rPr>
          <w:lang w:val="en-150"/>
        </w:rPr>
      </w:pPr>
      <w:r w:rsidRPr="00EB5B16">
        <w:rPr>
          <w:lang w:val="en-150"/>
        </w:rPr>
        <w:t xml:space="preserve">Whose purpose is to evaluate if the accuracy of a model increases if it is fed bigger images than its native resolution, as suggested in </w:t>
      </w:r>
      <w:r w:rsidRPr="00EB5B16">
        <w:rPr>
          <w:lang w:val="en-150"/>
        </w:rPr>
        <w:fldChar w:fldCharType="begin" w:fldLock="1"/>
      </w:r>
      <w:r w:rsidR="00265D76"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Pr="00EB5B16">
        <w:rPr>
          <w:lang w:val="en-150"/>
        </w:rPr>
        <w:fldChar w:fldCharType="separate"/>
      </w:r>
      <w:r w:rsidR="00D46F62" w:rsidRPr="00EB5B16">
        <w:rPr>
          <w:noProof/>
          <w:lang w:val="en-150"/>
        </w:rPr>
        <w:t>[34]</w:t>
      </w:r>
      <w:r w:rsidRPr="00EB5B16">
        <w:rPr>
          <w:lang w:val="en-150"/>
        </w:rPr>
        <w:fldChar w:fldCharType="end"/>
      </w:r>
      <w:r w:rsidRPr="00EB5B16">
        <w:rPr>
          <w:lang w:val="en-150"/>
        </w:rPr>
        <w:t xml:space="preserve">. For this, evaluation is performed as usual, only resizing the test set to a new size of </w:t>
      </w:r>
      <m:oMath>
        <m:r>
          <w:rPr>
            <w:rFonts w:ascii="Cambria Math" w:hAnsi="Cambria Math"/>
            <w:lang w:val="en-150"/>
          </w:rPr>
          <m:t>640x640</m:t>
        </m:r>
      </m:oMath>
      <w:r w:rsidRPr="00EB5B16">
        <w:rPr>
          <w:lang w:val="en-150"/>
        </w:rPr>
        <w:t xml:space="preserve"> for all models. Comparing with the results of stage 2.1, it is found that this might be true in some cases, however the differences are not very noticeable, at least for a 6-class detection. Numerical results are shown in </w:t>
      </w:r>
      <w:r w:rsidR="00C625C1">
        <w:rPr>
          <w:lang w:val="en-150"/>
        </w:rPr>
        <w:fldChar w:fldCharType="begin"/>
      </w:r>
      <w:r w:rsidR="00C625C1">
        <w:rPr>
          <w:lang w:val="en-150"/>
        </w:rPr>
        <w:instrText xml:space="preserve"> REF _Ref74523921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57</w:t>
      </w:r>
      <w:r w:rsidR="00C625C1">
        <w:rPr>
          <w:lang w:val="en-150"/>
        </w:rPr>
        <w:fldChar w:fldCharType="end"/>
      </w:r>
      <w:r w:rsidRPr="00EB5B16">
        <w:rPr>
          <w:lang w:val="en-150"/>
        </w:rPr>
        <w:t>.</w:t>
      </w:r>
    </w:p>
    <w:p w14:paraId="18F42BF2" w14:textId="2EA8DC31" w:rsidR="007969AB" w:rsidRPr="00EB5B16" w:rsidRDefault="007969AB" w:rsidP="00EB693E">
      <w:pPr>
        <w:pStyle w:val="ListParagraph"/>
        <w:numPr>
          <w:ilvl w:val="0"/>
          <w:numId w:val="82"/>
        </w:numPr>
        <w:rPr>
          <w:lang w:val="en-150"/>
        </w:rPr>
      </w:pPr>
      <m:oMath>
        <m:r>
          <w:rPr>
            <w:rFonts w:ascii="Cambria Math" w:hAnsi="Cambria Math"/>
            <w:lang w:val="en-150"/>
          </w:rPr>
          <m:t>[TrainSize, NetworkSize, TestSize] = [TrainSize,  640x640,     640x640]</m:t>
        </m:r>
      </m:oMath>
    </w:p>
    <w:p w14:paraId="6476B4B2" w14:textId="507C124A" w:rsidR="005D43AF" w:rsidRPr="00EB5B16" w:rsidRDefault="005D43AF" w:rsidP="00C625C1">
      <w:pPr>
        <w:spacing w:after="240"/>
        <w:ind w:left="851"/>
        <w:rPr>
          <w:lang w:val="en-150"/>
        </w:rPr>
      </w:pPr>
      <w:r w:rsidRPr="00EB5B16">
        <w:rPr>
          <w:lang w:val="en-150"/>
        </w:rPr>
        <w:t xml:space="preserve">In this stage, the size of the networks is modified to further explore if a trained then expanded model can provide better detection accuracy. </w:t>
      </w:r>
      <w:r w:rsidR="00C625C1">
        <w:rPr>
          <w:lang w:val="en-US"/>
        </w:rPr>
        <w:t xml:space="preserve">As seen in the results shown in </w:t>
      </w:r>
      <w:r w:rsidR="00C625C1">
        <w:rPr>
          <w:lang w:val="en-US"/>
        </w:rPr>
        <w:fldChar w:fldCharType="begin"/>
      </w:r>
      <w:r w:rsidR="00C625C1">
        <w:rPr>
          <w:lang w:val="en-US"/>
        </w:rPr>
        <w:instrText xml:space="preserve"> REF _Ref74523945 \h </w:instrText>
      </w:r>
      <w:r w:rsidR="00C625C1">
        <w:rPr>
          <w:lang w:val="en-US"/>
        </w:rPr>
      </w:r>
      <w:r w:rsidR="00C625C1">
        <w:rPr>
          <w:lang w:val="en-US"/>
        </w:rPr>
        <w:fldChar w:fldCharType="separate"/>
      </w:r>
      <w:r w:rsidR="00452B2C" w:rsidRPr="00EB5B16">
        <w:rPr>
          <w:lang w:val="en-150"/>
        </w:rPr>
        <w:t xml:space="preserve">Figure </w:t>
      </w:r>
      <w:r w:rsidR="00452B2C">
        <w:rPr>
          <w:noProof/>
          <w:lang w:val="en-150"/>
        </w:rPr>
        <w:t>58</w:t>
      </w:r>
      <w:r w:rsidR="00C625C1">
        <w:rPr>
          <w:lang w:val="en-US"/>
        </w:rPr>
        <w:fldChar w:fldCharType="end"/>
      </w:r>
      <w:r w:rsidRPr="00EB5B16">
        <w:rPr>
          <w:lang w:val="en-150"/>
        </w:rPr>
        <w:t>, all networks have seen their performance decreased but YOLOv4-CSP, whose metrics have remained more or less consistent. Since model sizes have been made bigger, the inference speeds in this experiment are noticeably lower.</w:t>
      </w:r>
      <w:r w:rsidR="00C625C1" w:rsidRPr="00C625C1">
        <w:rPr>
          <w:lang w:val="en-150"/>
        </w:rPr>
        <w:t xml:space="preserve"> </w:t>
      </w:r>
    </w:p>
    <w:p w14:paraId="2FF01CDE" w14:textId="17AA113A" w:rsidR="005D43AF" w:rsidRPr="00EB5B16" w:rsidRDefault="00D51CB1" w:rsidP="00D51CB1">
      <w:pPr>
        <w:spacing w:after="240"/>
        <w:rPr>
          <w:lang w:val="en-150"/>
        </w:rPr>
      </w:pPr>
      <w:r w:rsidRPr="00EB5B16">
        <w:rPr>
          <w:lang w:val="en-150"/>
        </w:rPr>
        <w:t>While YOLOv4-tiny has been seen to perform worse than YOLOv4-tiny-3l in stage 2, as expected</w:t>
      </w:r>
      <w:r w:rsidR="00613647" w:rsidRPr="00EB5B16">
        <w:rPr>
          <w:lang w:val="en-150"/>
        </w:rPr>
        <w:t xml:space="preserve"> yet opposed to the initial controversial result of stage 1</w:t>
      </w:r>
      <w:r w:rsidRPr="00EB5B16">
        <w:rPr>
          <w:lang w:val="en-150"/>
        </w:rPr>
        <w:t xml:space="preserve">, the variability </w:t>
      </w:r>
      <w:r w:rsidR="00613647" w:rsidRPr="00EB5B16">
        <w:rPr>
          <w:lang w:val="en-150"/>
        </w:rPr>
        <w:t xml:space="preserve">of the results </w:t>
      </w:r>
      <w:r w:rsidRPr="00EB5B16">
        <w:rPr>
          <w:lang w:val="en-150"/>
        </w:rPr>
        <w:t>from one experiment to the other is still a matter of attention. The need for a deeper revision of these two models suggests performing a new experiment to further diagnose the current benchmarking.</w:t>
      </w:r>
      <w:r w:rsidR="005D43AF" w:rsidRPr="00EB5B16">
        <w:rPr>
          <w:lang w:val="en-150"/>
        </w:rPr>
        <w:t xml:space="preserve"> </w:t>
      </w:r>
    </w:p>
    <w:p w14:paraId="256CA2B7" w14:textId="4A69F83F" w:rsidR="00734B27" w:rsidRPr="00EB5B16" w:rsidRDefault="00C4385E" w:rsidP="00C4385E">
      <w:pPr>
        <w:ind w:firstLine="0"/>
        <w:jc w:val="center"/>
        <w:rPr>
          <w:lang w:val="en-150"/>
        </w:rPr>
      </w:pPr>
      <w:r w:rsidRPr="00EB5B16">
        <w:rPr>
          <w:noProof/>
          <w:lang w:val="en-150"/>
        </w:rPr>
        <w:lastRenderedPageBreak/>
        <w:drawing>
          <wp:inline distT="0" distB="0" distL="0" distR="0" wp14:anchorId="0463AC32" wp14:editId="3EEF5A41">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016076F8" w:rsidR="00C4385E" w:rsidRPr="00EB5B16" w:rsidRDefault="00DD688C" w:rsidP="00C4385E">
      <w:pPr>
        <w:pStyle w:val="Caption"/>
        <w:spacing w:after="0"/>
        <w:ind w:firstLine="0"/>
        <w:rPr>
          <w:lang w:val="en-150"/>
        </w:rPr>
      </w:pPr>
      <w:bookmarkStart w:id="220" w:name="_Ref74523921"/>
      <w:bookmarkStart w:id="221" w:name="_Toc7457222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7</w:t>
      </w:r>
      <w:r w:rsidRPr="00EB5B16">
        <w:rPr>
          <w:lang w:val="en-150"/>
        </w:rPr>
        <w:fldChar w:fldCharType="end"/>
      </w:r>
      <w:bookmarkEnd w:id="220"/>
      <w:r w:rsidR="00C4385E" w:rsidRPr="00EB5B16">
        <w:rPr>
          <w:lang w:val="en-150"/>
        </w:rPr>
        <w:t xml:space="preserve">: </w:t>
      </w:r>
      <w:r w:rsidR="00D570DF" w:rsidRPr="00EB5B16">
        <w:rPr>
          <w:lang w:val="en-150"/>
        </w:rPr>
        <w:t>Stage 2.2 b</w:t>
      </w:r>
      <w:r w:rsidR="00C4385E" w:rsidRPr="00EB5B16">
        <w:rPr>
          <w:lang w:val="en-150"/>
        </w:rPr>
        <w:t>enchmarking results on the PP-6 dataset</w:t>
      </w:r>
      <w:bookmarkEnd w:id="221"/>
    </w:p>
    <w:p w14:paraId="0BFAC4ED" w14:textId="77777777" w:rsidR="00C4385E" w:rsidRPr="00EB5B16" w:rsidRDefault="00C4385E" w:rsidP="00C4385E">
      <w:pPr>
        <w:pStyle w:val="Caption"/>
        <w:ind w:firstLine="0"/>
        <w:rPr>
          <w:lang w:val="en-150"/>
        </w:rPr>
      </w:pPr>
      <w:r w:rsidRPr="00EB5B16">
        <w:rPr>
          <w:lang w:val="en-150"/>
        </w:rPr>
        <w:t>Source: Self-made</w:t>
      </w:r>
    </w:p>
    <w:p w14:paraId="575EA719" w14:textId="468B74D4" w:rsidR="00C4385E" w:rsidRPr="00EB5B16" w:rsidRDefault="00C4385E" w:rsidP="00224F72">
      <w:pPr>
        <w:ind w:firstLine="0"/>
        <w:jc w:val="center"/>
        <w:rPr>
          <w:lang w:val="en-150"/>
        </w:rPr>
      </w:pPr>
      <w:r w:rsidRPr="00EB5B16">
        <w:rPr>
          <w:noProof/>
          <w:lang w:val="en-150"/>
        </w:rPr>
        <w:drawing>
          <wp:inline distT="0" distB="0" distL="0" distR="0" wp14:anchorId="697DCC67" wp14:editId="7F6637B1">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418F3AD2" w:rsidR="00C4385E" w:rsidRPr="00EB5B16" w:rsidRDefault="00DD688C" w:rsidP="00C4385E">
      <w:pPr>
        <w:pStyle w:val="Caption"/>
        <w:spacing w:after="0"/>
        <w:ind w:firstLine="0"/>
        <w:rPr>
          <w:lang w:val="en-150"/>
        </w:rPr>
      </w:pPr>
      <w:bookmarkStart w:id="222" w:name="_Ref74523945"/>
      <w:bookmarkStart w:id="223" w:name="_Toc7457222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8</w:t>
      </w:r>
      <w:r w:rsidRPr="00EB5B16">
        <w:rPr>
          <w:lang w:val="en-150"/>
        </w:rPr>
        <w:fldChar w:fldCharType="end"/>
      </w:r>
      <w:bookmarkEnd w:id="222"/>
      <w:r w:rsidR="00C4385E" w:rsidRPr="00EB5B16">
        <w:rPr>
          <w:lang w:val="en-150"/>
        </w:rPr>
        <w:t xml:space="preserve">: </w:t>
      </w:r>
      <w:r w:rsidR="00D570DF" w:rsidRPr="00EB5B16">
        <w:rPr>
          <w:lang w:val="en-150"/>
        </w:rPr>
        <w:t>Stage 2.3 b</w:t>
      </w:r>
      <w:r w:rsidR="00C4385E" w:rsidRPr="00EB5B16">
        <w:rPr>
          <w:lang w:val="en-150"/>
        </w:rPr>
        <w:t>enchmarking results on the PP-6 dataset</w:t>
      </w:r>
      <w:bookmarkEnd w:id="223"/>
    </w:p>
    <w:p w14:paraId="2297AAE5" w14:textId="77777777" w:rsidR="00C4385E" w:rsidRPr="00EB5B16" w:rsidRDefault="00C4385E" w:rsidP="00C4385E">
      <w:pPr>
        <w:pStyle w:val="Caption"/>
        <w:ind w:firstLine="0"/>
        <w:rPr>
          <w:lang w:val="en-150"/>
        </w:rPr>
      </w:pPr>
      <w:r w:rsidRPr="00EB5B16">
        <w:rPr>
          <w:lang w:val="en-150"/>
        </w:rPr>
        <w:t>Source: Self-made</w:t>
      </w:r>
    </w:p>
    <w:p w14:paraId="211E0464" w14:textId="28F64AC4" w:rsidR="00065CD7" w:rsidRPr="00EB5B16" w:rsidRDefault="00065CD7" w:rsidP="00065CD7">
      <w:pPr>
        <w:pStyle w:val="Heading3"/>
        <w:rPr>
          <w:lang w:val="en-150"/>
        </w:rPr>
      </w:pPr>
      <w:bookmarkStart w:id="224" w:name="_Ref74562064"/>
      <w:bookmarkStart w:id="225" w:name="_Toc74572115"/>
      <w:r w:rsidRPr="00EB5B16">
        <w:rPr>
          <w:lang w:val="en-150"/>
        </w:rPr>
        <w:lastRenderedPageBreak/>
        <w:t>Stage 3. Customized anchors on PP-6</w:t>
      </w:r>
      <w:bookmarkEnd w:id="224"/>
      <w:bookmarkEnd w:id="225"/>
    </w:p>
    <w:p w14:paraId="5E27CB44" w14:textId="163558CB" w:rsidR="00D51CB1" w:rsidRPr="00EB5B16" w:rsidRDefault="00D51CB1" w:rsidP="00613647">
      <w:pPr>
        <w:rPr>
          <w:lang w:val="en-150"/>
        </w:rPr>
      </w:pPr>
      <w:r w:rsidRPr="00EB5B16">
        <w:rPr>
          <w:lang w:val="en-150"/>
        </w:rPr>
        <w:t xml:space="preserve">So far, the models offering the best speed-accuracy trade-off are the tiny ones. While all models show very similar </w:t>
      </w:r>
      <m:oMath>
        <m:r>
          <w:rPr>
            <w:rFonts w:ascii="Cambria Math" w:hAnsi="Cambria Math"/>
            <w:lang w:val="en-150"/>
          </w:rPr>
          <m:t>AP@50</m:t>
        </m:r>
      </m:oMath>
      <w:r w:rsidRPr="00EB5B16">
        <w:rPr>
          <w:lang w:val="en-150"/>
        </w:rPr>
        <w:t>, bounding box accuracy (</w:t>
      </w:r>
      <m:oMath>
        <m:r>
          <w:rPr>
            <w:rFonts w:ascii="Cambria Math" w:hAnsi="Cambria Math"/>
            <w:lang w:val="en-150"/>
          </w:rPr>
          <m:t>mAP &amp; AP@75</m:t>
        </m:r>
      </m:oMath>
      <w:r w:rsidRPr="00EB5B16">
        <w:rPr>
          <w:lang w:val="en-150"/>
        </w:rPr>
        <w:t xml:space="preserve">) </w:t>
      </w:r>
      <w:r w:rsidR="00613647" w:rsidRPr="00EB5B16">
        <w:rPr>
          <w:lang w:val="en-150"/>
        </w:rPr>
        <w:t xml:space="preserve">has been seen to </w:t>
      </w:r>
      <w:r w:rsidRPr="00EB5B16">
        <w:rPr>
          <w:lang w:val="en-150"/>
        </w:rPr>
        <w:t>change significantly for each experiment.</w:t>
      </w:r>
      <w:r w:rsidR="00613647" w:rsidRPr="00EB5B16">
        <w:rPr>
          <w:lang w:val="en-150"/>
        </w:rPr>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lang w:val="en-150"/>
          </w:rPr>
          <m:t>mAP &amp; AP@75</m:t>
        </m:r>
      </m:oMath>
      <w:r w:rsidR="00613647" w:rsidRPr="00EB5B16">
        <w:rPr>
          <w:lang w:val="en-150"/>
        </w:rPr>
        <w:t>. This has not been true so far, since there has been a random variability between these metrics of both models.</w:t>
      </w:r>
    </w:p>
    <w:p w14:paraId="76EA9376" w14:textId="6844D4A3" w:rsidR="00613647" w:rsidRPr="00EB5B16" w:rsidRDefault="00613647" w:rsidP="00613647">
      <w:pPr>
        <w:rPr>
          <w:lang w:val="en-150"/>
        </w:rPr>
      </w:pPr>
      <w:r w:rsidRPr="00EB5B16">
        <w:rPr>
          <w:lang w:val="en-150"/>
        </w:rPr>
        <w:t>YOLO layers take as input a series of bounding box priors</w:t>
      </w:r>
      <w:r w:rsidR="002731C7" w:rsidRPr="00EB5B16">
        <w:rPr>
          <w:lang w:val="en-150"/>
        </w:rPr>
        <w:t xml:space="preserve">, a </w:t>
      </w:r>
      <w:r w:rsidRPr="00EB5B16">
        <w:rPr>
          <w:lang w:val="en-150"/>
        </w:rPr>
        <w:t xml:space="preserve">better selection of </w:t>
      </w:r>
      <w:r w:rsidR="002731C7" w:rsidRPr="00EB5B16">
        <w:rPr>
          <w:lang w:val="en-150"/>
        </w:rPr>
        <w:t>which</w:t>
      </w:r>
      <w:r w:rsidRPr="00EB5B16">
        <w:rPr>
          <w:lang w:val="en-150"/>
        </w:rPr>
        <w:t xml:space="preserve"> </w:t>
      </w:r>
      <w:r w:rsidR="002731C7" w:rsidRPr="00EB5B16">
        <w:rPr>
          <w:lang w:val="en-150"/>
        </w:rPr>
        <w:t>can</w:t>
      </w:r>
      <w:r w:rsidRPr="00EB5B16">
        <w:rPr>
          <w:lang w:val="en-150"/>
        </w:rPr>
        <w:t xml:space="preserve"> lead to better detection results. </w:t>
      </w:r>
      <w:r w:rsidR="002731C7" w:rsidRPr="00EB5B16">
        <w:rPr>
          <w:lang w:val="en-150"/>
        </w:rPr>
        <w:t>These</w:t>
      </w:r>
      <w:r w:rsidRPr="00EB5B16">
        <w:rPr>
          <w:lang w:val="en-150"/>
        </w:rPr>
        <w:t xml:space="preserve"> priors are </w:t>
      </w:r>
      <w:r w:rsidR="002731C7" w:rsidRPr="00EB5B16">
        <w:rPr>
          <w:lang w:val="en-150"/>
        </w:rPr>
        <w:t xml:space="preserve">usually </w:t>
      </w:r>
      <w:r w:rsidRPr="00EB5B16">
        <w:rPr>
          <w:lang w:val="en-150"/>
        </w:rPr>
        <w:t xml:space="preserve">taken </w:t>
      </w:r>
      <w:r w:rsidR="00E53309" w:rsidRPr="00EB5B16">
        <w:rPr>
          <w:lang w:val="en-150"/>
        </w:rPr>
        <w:t>by clustering the annotation sizes of</w:t>
      </w:r>
      <w:r w:rsidRPr="00EB5B16">
        <w:rPr>
          <w:lang w:val="en-150"/>
        </w:rPr>
        <w:t xml:space="preserve"> some split of the data</w:t>
      </w:r>
      <w:r w:rsidR="00E53309" w:rsidRPr="00EB5B16">
        <w:rPr>
          <w:lang w:val="en-150"/>
        </w:rPr>
        <w:t xml:space="preserve"> </w:t>
      </w:r>
      <w:r w:rsidR="00597972" w:rsidRPr="00EB5B16">
        <w:rPr>
          <w:lang w:val="en-150"/>
        </w:rPr>
        <w:fldChar w:fldCharType="begin" w:fldLock="1"/>
      </w:r>
      <w:r w:rsidR="00597972" w:rsidRPr="00EB5B16">
        <w:rPr>
          <w:lang w:val="en-150"/>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val="en-150"/>
        </w:rPr>
        <w:fldChar w:fldCharType="separate"/>
      </w:r>
      <w:r w:rsidR="00597972" w:rsidRPr="00EB5B16">
        <w:rPr>
          <w:noProof/>
          <w:lang w:val="en-150"/>
        </w:rPr>
        <w:t>[46]</w:t>
      </w:r>
      <w:r w:rsidR="00597972" w:rsidRPr="00EB5B16">
        <w:rPr>
          <w:lang w:val="en-150"/>
        </w:rPr>
        <w:fldChar w:fldCharType="end"/>
      </w:r>
      <w:r w:rsidRPr="00EB5B16">
        <w:rPr>
          <w:lang w:val="en-150"/>
        </w:rPr>
        <w:t xml:space="preserve">, and contain information about the most common sizes and aspect ratios of the instances </w:t>
      </w:r>
      <w:r w:rsidR="002731C7" w:rsidRPr="00EB5B16">
        <w:rPr>
          <w:lang w:val="en-150"/>
        </w:rPr>
        <w:t>in the dataset</w:t>
      </w:r>
      <w:r w:rsidRPr="00EB5B16">
        <w:rPr>
          <w:lang w:val="en-150"/>
        </w:rPr>
        <w:t>. In all previous experiments of this work, they were left as default</w:t>
      </w:r>
      <w:r w:rsidR="002731C7" w:rsidRPr="00EB5B16">
        <w:rPr>
          <w:lang w:val="en-150"/>
        </w:rPr>
        <w:t xml:space="preserve">, </w:t>
      </w:r>
      <w:r w:rsidRPr="00EB5B16">
        <w:rPr>
          <w:lang w:val="en-150"/>
        </w:rPr>
        <w:t>belong</w:t>
      </w:r>
      <w:r w:rsidR="002731C7" w:rsidRPr="00EB5B16">
        <w:rPr>
          <w:lang w:val="en-150"/>
        </w:rPr>
        <w:t>ing</w:t>
      </w:r>
      <w:r w:rsidRPr="00EB5B16">
        <w:rPr>
          <w:lang w:val="en-150"/>
        </w:rPr>
        <w:t xml:space="preserve"> to the MS COCO dataset</w:t>
      </w:r>
      <w:r w:rsidR="002731C7" w:rsidRPr="00EB5B16">
        <w:rPr>
          <w:lang w:val="en-150"/>
        </w:rPr>
        <w:t>. Given</w:t>
      </w:r>
      <w:r w:rsidR="00F40875" w:rsidRPr="00EB5B16">
        <w:rPr>
          <w:lang w:val="en-150"/>
        </w:rPr>
        <w:t xml:space="preserve"> that</w:t>
      </w:r>
      <w:r w:rsidR="002731C7" w:rsidRPr="00EB5B16">
        <w:rPr>
          <w:lang w:val="en-150"/>
        </w:rPr>
        <w:t xml:space="preserve"> it </w:t>
      </w:r>
      <w:r w:rsidRPr="00EB5B16">
        <w:rPr>
          <w:lang w:val="en-150"/>
        </w:rPr>
        <w:t>is such a big collection of items</w:t>
      </w:r>
      <w:r w:rsidR="00F40875" w:rsidRPr="00EB5B16">
        <w:rPr>
          <w:lang w:val="en-150"/>
        </w:rPr>
        <w:t>,</w:t>
      </w:r>
      <w:r w:rsidRPr="00EB5B16">
        <w:rPr>
          <w:lang w:val="en-150"/>
        </w:rPr>
        <w:t xml:space="preserve"> </w:t>
      </w:r>
      <w:r w:rsidR="00F40875" w:rsidRPr="00EB5B16">
        <w:rPr>
          <w:lang w:val="en-150"/>
        </w:rPr>
        <w:t>MS COCO</w:t>
      </w:r>
      <w:r w:rsidRPr="00EB5B16">
        <w:rPr>
          <w:lang w:val="en-150"/>
        </w:rPr>
        <w:t xml:space="preserve"> anchor box</w:t>
      </w:r>
      <w:r w:rsidR="00F40875" w:rsidRPr="00EB5B16">
        <w:rPr>
          <w:lang w:val="en-150"/>
        </w:rPr>
        <w:t xml:space="preserve">es </w:t>
      </w:r>
      <w:r w:rsidRPr="00EB5B16">
        <w:rPr>
          <w:lang w:val="en-150"/>
        </w:rPr>
        <w:t>can be considered representative of the general case, hence the reason they hadn’t been a matter of attention so far.</w:t>
      </w:r>
    </w:p>
    <w:p w14:paraId="66CADB19" w14:textId="77777777" w:rsidR="00F40875" w:rsidRPr="00EB5B16" w:rsidRDefault="00613647" w:rsidP="00F40875">
      <w:pPr>
        <w:rPr>
          <w:lang w:val="en-150"/>
        </w:rPr>
      </w:pPr>
      <w:r w:rsidRPr="00EB5B16">
        <w:rPr>
          <w:lang w:val="en-150"/>
        </w:rP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rsidRPr="00EB5B16">
        <w:rPr>
          <w:lang w:val="en-150"/>
        </w:rPr>
        <w:t xml:space="preserve"> These new anchors can be computed with darknet in a straightforward manner</w:t>
      </w:r>
      <w:r w:rsidR="00F40875" w:rsidRPr="00EB5B16">
        <w:rPr>
          <w:lang w:val="en-150"/>
        </w:rPr>
        <w:t xml:space="preserve"> and mapped to YOLO layers on the </w:t>
      </w:r>
      <w:proofErr w:type="spellStart"/>
      <w:r w:rsidR="00F40875" w:rsidRPr="00C625C1">
        <w:rPr>
          <w:i/>
          <w:iCs/>
          <w:lang w:val="en-150"/>
        </w:rPr>
        <w:t>cfg</w:t>
      </w:r>
      <w:proofErr w:type="spellEnd"/>
      <w:r w:rsidR="00F40875" w:rsidRPr="00EB5B16">
        <w:rPr>
          <w:lang w:val="en-150"/>
        </w:rPr>
        <w:t xml:space="preserve"> files. </w:t>
      </w:r>
    </w:p>
    <w:p w14:paraId="368D7BA9" w14:textId="1660F1C8" w:rsidR="002731C7" w:rsidRPr="00EB5B16" w:rsidRDefault="00E53309" w:rsidP="00F40875">
      <w:pPr>
        <w:spacing w:after="240"/>
        <w:rPr>
          <w:lang w:val="en-150"/>
        </w:rPr>
      </w:pPr>
      <w:r w:rsidRPr="00EB5B16">
        <w:rPr>
          <w:lang w:val="en-150"/>
        </w:rPr>
        <w:t>Numerical results</w:t>
      </w:r>
      <w:r w:rsidR="00F40875" w:rsidRPr="00EB5B16">
        <w:rPr>
          <w:lang w:val="en-150"/>
        </w:rPr>
        <w:t xml:space="preserve"> after training (</w:t>
      </w:r>
      <w:r w:rsidR="003B2B95">
        <w:rPr>
          <w:lang w:val="en-150"/>
        </w:rPr>
        <w:t xml:space="preserve">train </w:t>
      </w:r>
      <w:r w:rsidR="00F40875" w:rsidRPr="00EB5B16">
        <w:rPr>
          <w:lang w:val="en-150"/>
        </w:rPr>
        <w:t xml:space="preserve">metrics plotted in </w:t>
      </w:r>
      <w:r w:rsidR="00C625C1">
        <w:rPr>
          <w:lang w:val="en-150"/>
        </w:rPr>
        <w:fldChar w:fldCharType="begin"/>
      </w:r>
      <w:r w:rsidR="00C625C1">
        <w:rPr>
          <w:lang w:val="en-150"/>
        </w:rPr>
        <w:instrText xml:space="preserve"> REF _Ref74524053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60</w:t>
      </w:r>
      <w:r w:rsidR="00C625C1">
        <w:rPr>
          <w:lang w:val="en-150"/>
        </w:rPr>
        <w:fldChar w:fldCharType="end"/>
      </w:r>
      <w:r w:rsidR="00C625C1">
        <w:rPr>
          <w:lang w:val="en-US"/>
        </w:rPr>
        <w:t xml:space="preserve"> &amp; </w:t>
      </w:r>
      <w:r w:rsidR="00C625C1">
        <w:rPr>
          <w:lang w:val="en-150"/>
        </w:rPr>
        <w:fldChar w:fldCharType="begin"/>
      </w:r>
      <w:r w:rsidR="00C625C1">
        <w:rPr>
          <w:lang w:val="en-150"/>
        </w:rPr>
        <w:instrText xml:space="preserve"> REF _Ref74524056 \h </w:instrText>
      </w:r>
      <w:r w:rsidR="00C625C1">
        <w:rPr>
          <w:lang w:val="en-150"/>
        </w:rPr>
      </w:r>
      <w:r w:rsidR="00C625C1">
        <w:rPr>
          <w:lang w:val="en-150"/>
        </w:rPr>
        <w:fldChar w:fldCharType="separate"/>
      </w:r>
      <w:r w:rsidR="00452B2C" w:rsidRPr="00EB5B16">
        <w:rPr>
          <w:lang w:val="en-150"/>
        </w:rPr>
        <w:t xml:space="preserve">Figure </w:t>
      </w:r>
      <w:r w:rsidR="00452B2C">
        <w:rPr>
          <w:noProof/>
          <w:lang w:val="en-150"/>
        </w:rPr>
        <w:t>61</w:t>
      </w:r>
      <w:r w:rsidR="00C625C1">
        <w:rPr>
          <w:lang w:val="en-150"/>
        </w:rPr>
        <w:fldChar w:fldCharType="end"/>
      </w:r>
      <w:r w:rsidR="00F40875" w:rsidRPr="00EB5B16">
        <w:rPr>
          <w:lang w:val="en-150"/>
        </w:rPr>
        <w:t>)</w:t>
      </w:r>
      <w:r w:rsidRPr="00EB5B16">
        <w:rPr>
          <w:lang w:val="en-150"/>
        </w:rPr>
        <w:t xml:space="preserve"> are shown in </w:t>
      </w:r>
      <w:r w:rsidR="00A85B8E">
        <w:rPr>
          <w:lang w:val="en-150"/>
        </w:rPr>
        <w:fldChar w:fldCharType="begin"/>
      </w:r>
      <w:r w:rsidR="00A85B8E">
        <w:rPr>
          <w:lang w:val="en-150"/>
        </w:rPr>
        <w:instrText xml:space="preserve"> REF _Ref74524084 \h </w:instrText>
      </w:r>
      <w:r w:rsidR="00A85B8E">
        <w:rPr>
          <w:lang w:val="en-150"/>
        </w:rPr>
      </w:r>
      <w:r w:rsidR="00A85B8E">
        <w:rPr>
          <w:lang w:val="en-150"/>
        </w:rPr>
        <w:fldChar w:fldCharType="separate"/>
      </w:r>
      <w:r w:rsidR="00452B2C" w:rsidRPr="00EB5B16">
        <w:rPr>
          <w:lang w:val="en-150"/>
        </w:rPr>
        <w:t xml:space="preserve">Figure </w:t>
      </w:r>
      <w:r w:rsidR="00452B2C">
        <w:rPr>
          <w:noProof/>
          <w:lang w:val="en-150"/>
        </w:rPr>
        <w:t>59</w:t>
      </w:r>
      <w:r w:rsidR="00A85B8E">
        <w:rPr>
          <w:lang w:val="en-150"/>
        </w:rPr>
        <w:fldChar w:fldCharType="end"/>
      </w:r>
      <w:r w:rsidRPr="00EB5B16">
        <w:rPr>
          <w:lang w:val="en-150"/>
        </w:rPr>
        <w:t>.</w:t>
      </w:r>
      <w:r w:rsidR="002731C7" w:rsidRPr="00EB5B16">
        <w:rPr>
          <w:lang w:val="en-150"/>
        </w:rPr>
        <w:t xml:space="preserve"> From these</w:t>
      </w:r>
      <w:r w:rsidR="0043137E" w:rsidRPr="00EB5B16">
        <w:rPr>
          <w:lang w:val="en-150"/>
        </w:rPr>
        <w:t xml:space="preserve">, </w:t>
      </w:r>
      <w:r w:rsidR="002731C7" w:rsidRPr="00EB5B16">
        <w:rPr>
          <w:lang w:val="en-150"/>
        </w:rPr>
        <w:t>it can be seen</w:t>
      </w:r>
      <w:r w:rsidR="00F40875" w:rsidRPr="00EB5B16">
        <w:rPr>
          <w:lang w:val="en-150"/>
        </w:rPr>
        <w:t xml:space="preserve"> that</w:t>
      </w:r>
      <w:r w:rsidR="0043137E" w:rsidRPr="00EB5B16">
        <w:rPr>
          <w:lang w:val="en-150"/>
        </w:rPr>
        <w:t>,</w:t>
      </w:r>
      <w:r w:rsidR="00F40875" w:rsidRPr="00EB5B16">
        <w:rPr>
          <w:lang w:val="en-150"/>
        </w:rPr>
        <w:t xml:space="preserve"> even though YOLOv4-tiny outperforms YOLOv4-tiny-3l, </w:t>
      </w:r>
      <m:oMath>
        <m:r>
          <w:rPr>
            <w:rFonts w:ascii="Cambria Math" w:hAnsi="Cambria Math"/>
            <w:lang w:val="en-150"/>
          </w:rPr>
          <m:t>mAP &amp; AP@75</m:t>
        </m:r>
      </m:oMath>
      <w:r w:rsidR="00F40875" w:rsidRPr="00EB5B16">
        <w:rPr>
          <w:lang w:val="en-150"/>
        </w:rPr>
        <w:t xml:space="preserve"> metrics </w:t>
      </w:r>
      <w:r w:rsidR="0043137E" w:rsidRPr="00EB5B16">
        <w:rPr>
          <w:lang w:val="en-150"/>
        </w:rPr>
        <w:t xml:space="preserve">for both have substantially improved and </w:t>
      </w:r>
      <w:r w:rsidR="00F40875" w:rsidRPr="00EB5B16">
        <w:rPr>
          <w:lang w:val="en-150"/>
        </w:rPr>
        <w:t xml:space="preserve">do make sense now. </w:t>
      </w:r>
    </w:p>
    <w:p w14:paraId="6AF2FEBB" w14:textId="77777777" w:rsidR="002731C7" w:rsidRPr="00EB5B16" w:rsidRDefault="002731C7" w:rsidP="002731C7">
      <w:pPr>
        <w:ind w:firstLine="0"/>
        <w:jc w:val="center"/>
        <w:rPr>
          <w:lang w:val="en-150"/>
        </w:rPr>
      </w:pPr>
      <w:r w:rsidRPr="00EB5B16">
        <w:rPr>
          <w:noProof/>
          <w:lang w:val="en-150"/>
        </w:rPr>
        <w:drawing>
          <wp:inline distT="0" distB="0" distL="0" distR="0" wp14:anchorId="5D79E159" wp14:editId="0F737777">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24917080" w:rsidR="002731C7" w:rsidRPr="00EB5B16" w:rsidRDefault="00DD688C" w:rsidP="002731C7">
      <w:pPr>
        <w:pStyle w:val="Caption"/>
        <w:spacing w:after="0"/>
        <w:ind w:firstLine="0"/>
        <w:rPr>
          <w:lang w:val="en-150"/>
        </w:rPr>
      </w:pPr>
      <w:bookmarkStart w:id="226" w:name="_Ref74524084"/>
      <w:bookmarkStart w:id="227" w:name="_Toc7457223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59</w:t>
      </w:r>
      <w:r w:rsidRPr="00EB5B16">
        <w:rPr>
          <w:lang w:val="en-150"/>
        </w:rPr>
        <w:fldChar w:fldCharType="end"/>
      </w:r>
      <w:bookmarkEnd w:id="226"/>
      <w:r w:rsidR="002731C7" w:rsidRPr="00EB5B16">
        <w:rPr>
          <w:lang w:val="en-150"/>
        </w:rPr>
        <w:t xml:space="preserve">: </w:t>
      </w:r>
      <w:r w:rsidR="001A798C" w:rsidRPr="00EB5B16">
        <w:rPr>
          <w:lang w:val="en-150"/>
        </w:rPr>
        <w:t>Stage 3 b</w:t>
      </w:r>
      <w:r w:rsidR="002731C7" w:rsidRPr="00EB5B16">
        <w:rPr>
          <w:lang w:val="en-150"/>
        </w:rPr>
        <w:t>enchmarking results on the PPU-6 dataset</w:t>
      </w:r>
      <w:bookmarkEnd w:id="227"/>
    </w:p>
    <w:p w14:paraId="6F8BB3B4" w14:textId="77777777" w:rsidR="002731C7" w:rsidRPr="00EB5B16" w:rsidRDefault="002731C7" w:rsidP="002731C7">
      <w:pPr>
        <w:pStyle w:val="Caption"/>
        <w:ind w:firstLine="0"/>
        <w:rPr>
          <w:lang w:val="en-150"/>
        </w:rPr>
      </w:pPr>
      <w:r w:rsidRPr="00EB5B16">
        <w:rPr>
          <w:lang w:val="en-150"/>
        </w:rPr>
        <w:t>Source: Self-made</w:t>
      </w:r>
    </w:p>
    <w:p w14:paraId="6C41C928" w14:textId="320225CB" w:rsidR="00293538" w:rsidRPr="00EB5B16" w:rsidRDefault="00293538" w:rsidP="00293538">
      <w:pPr>
        <w:ind w:firstLine="0"/>
        <w:jc w:val="center"/>
        <w:rPr>
          <w:lang w:val="en-150"/>
        </w:rPr>
      </w:pPr>
      <w:r w:rsidRPr="00EB5B16">
        <w:rPr>
          <w:noProof/>
          <w:lang w:val="en-150"/>
        </w:rPr>
        <w:lastRenderedPageBreak/>
        <w:drawing>
          <wp:inline distT="0" distB="0" distL="0" distR="0" wp14:anchorId="390A5CF0" wp14:editId="5BBAD4F0">
            <wp:extent cx="4957300" cy="3780000"/>
            <wp:effectExtent l="38100" t="38100" r="91440" b="876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9573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237BB992" w:rsidR="00293538" w:rsidRPr="00EB5B16" w:rsidRDefault="00DD688C" w:rsidP="00293538">
      <w:pPr>
        <w:pStyle w:val="Caption"/>
        <w:spacing w:after="0"/>
        <w:ind w:firstLine="0"/>
        <w:rPr>
          <w:lang w:val="en-150"/>
        </w:rPr>
      </w:pPr>
      <w:bookmarkStart w:id="228" w:name="_Ref74524053"/>
      <w:bookmarkStart w:id="229" w:name="_Toc7457223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0</w:t>
      </w:r>
      <w:r w:rsidRPr="00EB5B16">
        <w:rPr>
          <w:lang w:val="en-150"/>
        </w:rPr>
        <w:fldChar w:fldCharType="end"/>
      </w:r>
      <w:bookmarkEnd w:id="228"/>
      <w:r w:rsidR="00293538" w:rsidRPr="00EB5B16">
        <w:rPr>
          <w:lang w:val="en-150"/>
        </w:rPr>
        <w:t xml:space="preserve">: </w:t>
      </w:r>
      <w:r w:rsidR="001A798C" w:rsidRPr="00EB5B16">
        <w:rPr>
          <w:lang w:val="en-150"/>
        </w:rPr>
        <w:t xml:space="preserve">Stage 3. Loss and </w:t>
      </w:r>
      <w:proofErr w:type="spellStart"/>
      <w:r w:rsidR="001A798C" w:rsidRPr="00EB5B16">
        <w:rPr>
          <w:lang w:val="en-150"/>
        </w:rPr>
        <w:t>mAP</w:t>
      </w:r>
      <w:proofErr w:type="spellEnd"/>
      <w:r w:rsidR="001A798C" w:rsidRPr="00EB5B16">
        <w:rPr>
          <w:lang w:val="en-150"/>
        </w:rPr>
        <w:t xml:space="preserve"> during training for YOLOv4-tiny</w:t>
      </w:r>
      <w:bookmarkEnd w:id="229"/>
    </w:p>
    <w:p w14:paraId="3A0CF7D6" w14:textId="77777777" w:rsidR="00293538" w:rsidRPr="00EB5B16" w:rsidRDefault="00293538" w:rsidP="00293538">
      <w:pPr>
        <w:pStyle w:val="Caption"/>
        <w:ind w:firstLine="0"/>
        <w:rPr>
          <w:lang w:val="en-150"/>
        </w:rPr>
      </w:pPr>
      <w:r w:rsidRPr="00EB5B16">
        <w:rPr>
          <w:lang w:val="en-150"/>
        </w:rPr>
        <w:t>Source: Self-made</w:t>
      </w:r>
    </w:p>
    <w:p w14:paraId="588168F6" w14:textId="2BDA2ECA" w:rsidR="00D33F19" w:rsidRPr="00EB5B16" w:rsidRDefault="00802B40" w:rsidP="00293538">
      <w:pPr>
        <w:ind w:firstLine="0"/>
        <w:jc w:val="center"/>
        <w:rPr>
          <w:lang w:val="en-150"/>
        </w:rPr>
      </w:pPr>
      <w:r w:rsidRPr="00EB5B16">
        <w:rPr>
          <w:noProof/>
          <w:lang w:val="en-150"/>
        </w:rPr>
        <w:drawing>
          <wp:inline distT="0" distB="0" distL="0" distR="0" wp14:anchorId="5FD0C0B2" wp14:editId="2987EAAF">
            <wp:extent cx="4983118" cy="3780000"/>
            <wp:effectExtent l="38100" t="38100" r="103505" b="8763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983118"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15016DB5" w:rsidR="00802B40" w:rsidRPr="00EB5B16" w:rsidRDefault="00DD688C" w:rsidP="00802B40">
      <w:pPr>
        <w:pStyle w:val="Caption"/>
        <w:spacing w:after="0"/>
        <w:ind w:firstLine="0"/>
        <w:rPr>
          <w:lang w:val="en-150"/>
        </w:rPr>
      </w:pPr>
      <w:bookmarkStart w:id="230" w:name="_Ref74524056"/>
      <w:bookmarkStart w:id="231" w:name="_Toc7457223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1</w:t>
      </w:r>
      <w:r w:rsidRPr="00EB5B16">
        <w:rPr>
          <w:lang w:val="en-150"/>
        </w:rPr>
        <w:fldChar w:fldCharType="end"/>
      </w:r>
      <w:bookmarkEnd w:id="230"/>
      <w:r w:rsidR="00802B40" w:rsidRPr="00EB5B16">
        <w:rPr>
          <w:lang w:val="en-150"/>
        </w:rPr>
        <w:t xml:space="preserve">: </w:t>
      </w:r>
      <w:r w:rsidR="001A798C" w:rsidRPr="00EB5B16">
        <w:rPr>
          <w:lang w:val="en-150"/>
        </w:rPr>
        <w:t xml:space="preserve">Stage 3. Loss and </w:t>
      </w:r>
      <w:proofErr w:type="spellStart"/>
      <w:r w:rsidR="001A798C" w:rsidRPr="00EB5B16">
        <w:rPr>
          <w:lang w:val="en-150"/>
        </w:rPr>
        <w:t>mAP</w:t>
      </w:r>
      <w:proofErr w:type="spellEnd"/>
      <w:r w:rsidR="001A798C" w:rsidRPr="00EB5B16">
        <w:rPr>
          <w:lang w:val="en-150"/>
        </w:rPr>
        <w:t xml:space="preserve"> during training for YOLOv4-tiny-3l</w:t>
      </w:r>
      <w:bookmarkEnd w:id="231"/>
    </w:p>
    <w:p w14:paraId="2262D2B6" w14:textId="77777777" w:rsidR="00802B40" w:rsidRPr="00EB5B16" w:rsidRDefault="00802B40" w:rsidP="00802B40">
      <w:pPr>
        <w:pStyle w:val="Caption"/>
        <w:ind w:firstLine="0"/>
        <w:rPr>
          <w:lang w:val="en-150"/>
        </w:rPr>
      </w:pPr>
      <w:r w:rsidRPr="00EB5B16">
        <w:rPr>
          <w:lang w:val="en-150"/>
        </w:rPr>
        <w:t>Source: Self-made</w:t>
      </w:r>
    </w:p>
    <w:p w14:paraId="3A114AA3" w14:textId="648D9BA7" w:rsidR="006B7F2F" w:rsidRPr="00EB5B16" w:rsidRDefault="00C57F2D" w:rsidP="006B7F2F">
      <w:pPr>
        <w:pStyle w:val="Heading2"/>
        <w:rPr>
          <w:lang w:val="en-150"/>
        </w:rPr>
      </w:pPr>
      <w:bookmarkStart w:id="232" w:name="_Ref74562032"/>
      <w:bookmarkStart w:id="233" w:name="_Toc74572116"/>
      <w:r>
        <w:rPr>
          <w:lang w:val="en-150"/>
        </w:rPr>
        <w:lastRenderedPageBreak/>
        <w:t>R</w:t>
      </w:r>
      <w:r w:rsidR="006B7F2F" w:rsidRPr="00EB5B16">
        <w:rPr>
          <w:lang w:val="en-150"/>
        </w:rPr>
        <w:t>esults</w:t>
      </w:r>
      <w:bookmarkEnd w:id="232"/>
      <w:bookmarkEnd w:id="233"/>
    </w:p>
    <w:p w14:paraId="2DB6638F" w14:textId="53082114" w:rsidR="006B7F2F" w:rsidRPr="00EB5B16" w:rsidRDefault="006B7F2F" w:rsidP="006B7F2F">
      <w:pPr>
        <w:pStyle w:val="Heading3"/>
        <w:rPr>
          <w:lang w:val="en-150"/>
        </w:rPr>
      </w:pPr>
      <w:bookmarkStart w:id="234" w:name="_Ref74561979"/>
      <w:bookmarkStart w:id="235" w:name="_Toc74572117"/>
      <w:r w:rsidRPr="00EB5B16">
        <w:rPr>
          <w:lang w:val="en-150"/>
        </w:rPr>
        <w:t>Benchmarking</w:t>
      </w:r>
      <w:r w:rsidR="001E700E" w:rsidRPr="00EB5B16">
        <w:rPr>
          <w:lang w:val="en-150"/>
        </w:rPr>
        <w:t xml:space="preserve"> results</w:t>
      </w:r>
      <w:bookmarkEnd w:id="234"/>
      <w:bookmarkEnd w:id="235"/>
    </w:p>
    <w:p w14:paraId="4D806F35" w14:textId="59C1AB2F" w:rsidR="006736C6" w:rsidRPr="00EB5B16" w:rsidRDefault="003211E8" w:rsidP="006736C6">
      <w:pPr>
        <w:rPr>
          <w:lang w:val="en-150"/>
        </w:rPr>
      </w:pPr>
      <w:r>
        <w:rPr>
          <w:lang w:val="en-150"/>
        </w:rPr>
        <w:fldChar w:fldCharType="begin"/>
      </w:r>
      <w:r>
        <w:rPr>
          <w:lang w:val="en-150"/>
        </w:rPr>
        <w:instrText xml:space="preserve"> REF _Ref74524107 \h </w:instrText>
      </w:r>
      <w:r>
        <w:rPr>
          <w:lang w:val="en-150"/>
        </w:rPr>
      </w:r>
      <w:r>
        <w:rPr>
          <w:lang w:val="en-150"/>
        </w:rPr>
        <w:fldChar w:fldCharType="separate"/>
      </w:r>
      <w:r w:rsidR="00452B2C" w:rsidRPr="00EB5B16">
        <w:rPr>
          <w:lang w:val="en-150"/>
        </w:rPr>
        <w:t xml:space="preserve">Table </w:t>
      </w:r>
      <w:r w:rsidR="00452B2C">
        <w:rPr>
          <w:noProof/>
          <w:lang w:val="en-150"/>
        </w:rPr>
        <w:t>5</w:t>
      </w:r>
      <w:r>
        <w:rPr>
          <w:lang w:val="en-150"/>
        </w:rPr>
        <w:fldChar w:fldCharType="end"/>
      </w:r>
      <w:r>
        <w:rPr>
          <w:lang w:val="en-US"/>
        </w:rPr>
        <w:t xml:space="preserve"> </w:t>
      </w:r>
      <w:r w:rsidR="006736C6" w:rsidRPr="00EB5B16">
        <w:rPr>
          <w:lang w:val="en-150"/>
        </w:rPr>
        <w:t>shows a full summary of all of the models discussed in</w:t>
      </w:r>
      <w:r w:rsidR="00715EC0">
        <w:rPr>
          <w:lang w:val="en-US"/>
        </w:rPr>
        <w:t xml:space="preserve"> the previous sections</w:t>
      </w:r>
      <w:r w:rsidR="006736C6" w:rsidRPr="00EB5B16">
        <w:rPr>
          <w:lang w:val="en-150"/>
        </w:rPr>
        <w:t>. The initials in it stand for</w:t>
      </w:r>
      <w:r w:rsidR="001E700E" w:rsidRPr="00EB5B16">
        <w:rPr>
          <w:lang w:val="en-150"/>
        </w:rPr>
        <w:t xml:space="preserve"> the discussed extra features</w:t>
      </w:r>
      <w:r w:rsidR="00715EC0">
        <w:rPr>
          <w:lang w:val="en-US"/>
        </w:rPr>
        <w:t xml:space="preserve"> of each experiment</w:t>
      </w:r>
      <w:r w:rsidR="006736C6" w:rsidRPr="00EB5B16">
        <w:rPr>
          <w:lang w:val="en-150"/>
        </w:rPr>
        <w:t>:</w:t>
      </w:r>
    </w:p>
    <w:p w14:paraId="04AA4389" w14:textId="6F5DF8FD" w:rsidR="006B7F2F" w:rsidRPr="00EB5B16" w:rsidRDefault="006736C6" w:rsidP="00EB693E">
      <w:pPr>
        <w:pStyle w:val="ListParagraph"/>
        <w:numPr>
          <w:ilvl w:val="0"/>
          <w:numId w:val="83"/>
        </w:numPr>
        <w:tabs>
          <w:tab w:val="left" w:pos="1701"/>
        </w:tabs>
        <w:spacing w:after="240"/>
        <w:rPr>
          <w:lang w:val="en-150"/>
        </w:rPr>
      </w:pPr>
      <w:r w:rsidRPr="00EB5B16">
        <w:rPr>
          <w:i/>
          <w:iCs/>
          <w:lang w:val="en-150"/>
        </w:rPr>
        <w:t>SD</w:t>
      </w:r>
      <w:r w:rsidRPr="00EB5B16">
        <w:rPr>
          <w:lang w:val="en-150"/>
        </w:rPr>
        <w:tab/>
        <w:t>: Synthetic data</w:t>
      </w:r>
      <w:r w:rsidR="001E700E" w:rsidRPr="00EB5B16">
        <w:rPr>
          <w:lang w:val="en-150"/>
        </w:rPr>
        <w:t>.</w:t>
      </w:r>
    </w:p>
    <w:p w14:paraId="0A522657" w14:textId="3070B860" w:rsidR="006736C6" w:rsidRPr="00EB5B16" w:rsidRDefault="006736C6" w:rsidP="00EB693E">
      <w:pPr>
        <w:pStyle w:val="ListParagraph"/>
        <w:numPr>
          <w:ilvl w:val="0"/>
          <w:numId w:val="83"/>
        </w:numPr>
        <w:tabs>
          <w:tab w:val="left" w:pos="1701"/>
        </w:tabs>
        <w:spacing w:after="240"/>
        <w:rPr>
          <w:lang w:val="en-150"/>
        </w:rPr>
      </w:pPr>
      <w:r w:rsidRPr="00EB5B16">
        <w:rPr>
          <w:i/>
          <w:iCs/>
          <w:lang w:val="en-150"/>
        </w:rPr>
        <w:t>ITS</w:t>
      </w:r>
      <w:r w:rsidRPr="00EB5B16">
        <w:rPr>
          <w:lang w:val="en-150"/>
        </w:rPr>
        <w:tab/>
        <w:t>: Increased test size</w:t>
      </w:r>
      <w:r w:rsidR="001E700E" w:rsidRPr="00EB5B16">
        <w:rPr>
          <w:lang w:val="en-150"/>
        </w:rPr>
        <w:t>.</w:t>
      </w:r>
    </w:p>
    <w:p w14:paraId="33A07AA2" w14:textId="57569A77" w:rsidR="006736C6" w:rsidRPr="00EB5B16" w:rsidRDefault="006736C6" w:rsidP="00EB693E">
      <w:pPr>
        <w:pStyle w:val="ListParagraph"/>
        <w:numPr>
          <w:ilvl w:val="0"/>
          <w:numId w:val="83"/>
        </w:numPr>
        <w:tabs>
          <w:tab w:val="left" w:pos="1701"/>
        </w:tabs>
        <w:spacing w:after="240"/>
        <w:rPr>
          <w:lang w:val="en-150"/>
        </w:rPr>
      </w:pPr>
      <w:r w:rsidRPr="00EB5B16">
        <w:rPr>
          <w:i/>
          <w:iCs/>
          <w:lang w:val="en-150"/>
        </w:rPr>
        <w:t>INS</w:t>
      </w:r>
      <w:r w:rsidRPr="00EB5B16">
        <w:rPr>
          <w:lang w:val="en-150"/>
        </w:rPr>
        <w:tab/>
        <w:t>: Increased network size</w:t>
      </w:r>
      <w:r w:rsidR="001E700E" w:rsidRPr="00EB5B16">
        <w:rPr>
          <w:lang w:val="en-150"/>
        </w:rPr>
        <w:t>.</w:t>
      </w:r>
    </w:p>
    <w:p w14:paraId="281E6AAE" w14:textId="3064BD54" w:rsidR="001E700E" w:rsidRPr="00EB5B16" w:rsidRDefault="006736C6" w:rsidP="00EB693E">
      <w:pPr>
        <w:pStyle w:val="ListParagraph"/>
        <w:numPr>
          <w:ilvl w:val="0"/>
          <w:numId w:val="83"/>
        </w:numPr>
        <w:tabs>
          <w:tab w:val="left" w:pos="1701"/>
        </w:tabs>
        <w:spacing w:after="240"/>
        <w:rPr>
          <w:lang w:val="en-150"/>
        </w:rPr>
      </w:pPr>
      <w:r w:rsidRPr="00EB5B16">
        <w:rPr>
          <w:i/>
          <w:iCs/>
          <w:lang w:val="en-150"/>
        </w:rPr>
        <w:t>RA</w:t>
      </w:r>
      <w:r w:rsidRPr="00EB5B16">
        <w:rPr>
          <w:lang w:val="en-150"/>
        </w:rPr>
        <w:tab/>
        <w:t>: R</w:t>
      </w:r>
      <w:r w:rsidR="001E700E" w:rsidRPr="00EB5B16">
        <w:rPr>
          <w:lang w:val="en-150"/>
        </w:rPr>
        <w:t>ecomputed anchors.</w:t>
      </w:r>
    </w:p>
    <w:p w14:paraId="57F4C36D" w14:textId="3B47E2DA" w:rsidR="003D7B1B" w:rsidRPr="00EB5B16" w:rsidRDefault="0092336A" w:rsidP="003D7B1B">
      <w:pPr>
        <w:pStyle w:val="Caption"/>
        <w:spacing w:after="0"/>
        <w:ind w:firstLine="0"/>
        <w:rPr>
          <w:lang w:val="en-150"/>
        </w:rPr>
      </w:pPr>
      <w:bookmarkStart w:id="236" w:name="_Ref74524107"/>
      <w:bookmarkStart w:id="237" w:name="_Toc74572267"/>
      <w:r w:rsidRPr="00EB5B16">
        <w:rPr>
          <w:lang w:val="en-150"/>
        </w:rPr>
        <w:t xml:space="preserve">Table </w:t>
      </w:r>
      <w:r w:rsidRPr="00EB5B16">
        <w:rPr>
          <w:lang w:val="en-150"/>
        </w:rPr>
        <w:fldChar w:fldCharType="begin"/>
      </w:r>
      <w:r w:rsidRPr="00EB5B16">
        <w:rPr>
          <w:lang w:val="en-150"/>
        </w:rPr>
        <w:instrText xml:space="preserve"> SEQ Table \* ARABIC </w:instrText>
      </w:r>
      <w:r w:rsidRPr="00EB5B16">
        <w:rPr>
          <w:lang w:val="en-150"/>
        </w:rPr>
        <w:fldChar w:fldCharType="separate"/>
      </w:r>
      <w:r w:rsidR="00452B2C">
        <w:rPr>
          <w:noProof/>
          <w:lang w:val="en-150"/>
        </w:rPr>
        <w:t>5</w:t>
      </w:r>
      <w:r w:rsidRPr="00EB5B16">
        <w:rPr>
          <w:lang w:val="en-150"/>
        </w:rPr>
        <w:fldChar w:fldCharType="end"/>
      </w:r>
      <w:bookmarkEnd w:id="236"/>
      <w:r w:rsidR="003D7B1B" w:rsidRPr="00EB5B16">
        <w:rPr>
          <w:lang w:val="en-150"/>
        </w:rPr>
        <w:t>: Object detector benchmarking on the PPU-6 dataset</w:t>
      </w:r>
      <w:bookmarkEnd w:id="237"/>
    </w:p>
    <w:tbl>
      <w:tblPr>
        <w:tblW w:w="8964" w:type="dxa"/>
        <w:jc w:val="center"/>
        <w:tblLook w:val="04A0" w:firstRow="1" w:lastRow="0" w:firstColumn="1" w:lastColumn="0" w:noHBand="0" w:noVBand="1"/>
      </w:tblPr>
      <w:tblGrid>
        <w:gridCol w:w="1560"/>
        <w:gridCol w:w="976"/>
        <w:gridCol w:w="271"/>
        <w:gridCol w:w="481"/>
        <w:gridCol w:w="513"/>
        <w:gridCol w:w="552"/>
        <w:gridCol w:w="497"/>
        <w:gridCol w:w="1247"/>
        <w:gridCol w:w="1134"/>
        <w:gridCol w:w="992"/>
        <w:gridCol w:w="776"/>
      </w:tblGrid>
      <w:tr w:rsidR="00FA794E" w:rsidRPr="00EB5B16" w14:paraId="3B793B44" w14:textId="77777777" w:rsidTr="00FA794E">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b/>
                <w:bCs/>
                <w:color w:val="000000"/>
                <w:szCs w:val="24"/>
                <w:lang w:val="en-150"/>
              </w:rPr>
              <w:t>Model</w:t>
            </w:r>
          </w:p>
        </w:tc>
        <w:tc>
          <w:tcPr>
            <w:tcW w:w="976" w:type="dxa"/>
            <w:tcBorders>
              <w:top w:val="single" w:sz="4" w:space="0" w:color="auto"/>
              <w:left w:val="nil"/>
              <w:bottom w:val="single" w:sz="4" w:space="0" w:color="auto"/>
              <w:right w:val="nil"/>
            </w:tcBorders>
            <w:shd w:val="clear" w:color="000000" w:fill="FFFFFF"/>
            <w:noWrap/>
            <w:vAlign w:val="center"/>
            <w:hideMark/>
          </w:tcPr>
          <w:p w14:paraId="4C03B4B8" w14:textId="77777777" w:rsidR="00FA794E" w:rsidRDefault="00FA794E" w:rsidP="00E92653">
            <w:pPr>
              <w:spacing w:before="0" w:line="240" w:lineRule="auto"/>
              <w:ind w:firstLine="0"/>
              <w:jc w:val="left"/>
              <w:rPr>
                <w:rFonts w:ascii="Calibri" w:hAnsi="Calibri" w:cs="Calibri"/>
                <w:b/>
                <w:bCs/>
                <w:color w:val="000000"/>
                <w:szCs w:val="24"/>
                <w:lang w:val="en-US"/>
              </w:rPr>
            </w:pPr>
            <w:r>
              <w:rPr>
                <w:rFonts w:ascii="Calibri" w:hAnsi="Calibri" w:cs="Calibri"/>
                <w:b/>
                <w:bCs/>
                <w:color w:val="000000"/>
                <w:szCs w:val="24"/>
                <w:lang w:val="en-150"/>
              </w:rPr>
              <w:t>Train</w:t>
            </w:r>
            <w:r>
              <w:rPr>
                <w:rFonts w:ascii="Calibri" w:hAnsi="Calibri" w:cs="Calibri"/>
                <w:b/>
                <w:bCs/>
                <w:color w:val="000000"/>
                <w:szCs w:val="24"/>
                <w:lang w:val="en-US"/>
              </w:rPr>
              <w:t>ed</w:t>
            </w:r>
          </w:p>
          <w:p w14:paraId="490D1E71" w14:textId="00BC1F26" w:rsidR="00E92653" w:rsidRPr="00EB5B16" w:rsidRDefault="00E92653" w:rsidP="00E92653">
            <w:pPr>
              <w:spacing w:before="0" w:line="240" w:lineRule="auto"/>
              <w:ind w:firstLine="0"/>
              <w:jc w:val="left"/>
              <w:rPr>
                <w:rFonts w:ascii="Calibri" w:hAnsi="Calibri" w:cs="Calibri"/>
                <w:b/>
                <w:bCs/>
                <w:color w:val="000000"/>
                <w:szCs w:val="24"/>
                <w:lang w:val="en-150"/>
              </w:rPr>
            </w:pPr>
            <w:r w:rsidRPr="00EB5B16">
              <w:rPr>
                <w:rFonts w:ascii="Calibri" w:hAnsi="Calibri" w:cs="Calibri"/>
                <w:b/>
                <w:bCs/>
                <w:color w:val="000000"/>
                <w:szCs w:val="24"/>
                <w:lang w:val="en-150"/>
              </w:rPr>
              <w:t>Size</w:t>
            </w:r>
          </w:p>
        </w:tc>
        <w:tc>
          <w:tcPr>
            <w:tcW w:w="236"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b/>
                <w:bCs/>
                <w:color w:val="000000"/>
                <w:szCs w:val="24"/>
                <w:lang w:val="en-150"/>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b/>
                <w:bCs/>
                <w:color w:val="000000"/>
                <w:szCs w:val="24"/>
                <w:lang w:val="en-150"/>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b/>
                <w:bCs/>
                <w:color w:val="000000"/>
                <w:szCs w:val="24"/>
                <w:lang w:val="en-150"/>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b/>
                <w:bCs/>
                <w:color w:val="000000"/>
                <w:szCs w:val="24"/>
                <w:lang w:val="en-150"/>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b/>
                <w:bCs/>
                <w:color w:val="000000"/>
                <w:szCs w:val="24"/>
                <w:lang w:val="en-150"/>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Cs w:val="24"/>
                <w:lang w:val="en-150"/>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Cs w:val="24"/>
                <w:lang w:val="en-150"/>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B5B16" w:rsidRDefault="00E92653" w:rsidP="00E92653">
            <w:pPr>
              <w:spacing w:before="0" w:line="240" w:lineRule="auto"/>
              <w:ind w:firstLine="0"/>
              <w:jc w:val="right"/>
              <w:rPr>
                <w:rFonts w:ascii="Calibri" w:hAnsi="Calibri" w:cs="Calibri"/>
                <w:color w:val="000000"/>
                <w:sz w:val="22"/>
                <w:szCs w:val="22"/>
                <w:lang w:val="en-150"/>
              </w:rPr>
            </w:pPr>
            <w:proofErr w:type="spellStart"/>
            <w:r w:rsidRPr="00EB5B16">
              <w:rPr>
                <w:rFonts w:ascii="Calibri" w:hAnsi="Calibri" w:cs="Calibri"/>
                <w:b/>
                <w:bCs/>
                <w:color w:val="000000"/>
                <w:szCs w:val="24"/>
                <w:lang w:val="en-150"/>
              </w:rPr>
              <w:t>mAP</w:t>
            </w:r>
            <w:proofErr w:type="spellEnd"/>
            <w:r w:rsidRPr="00EB5B16">
              <w:rPr>
                <w:rFonts w:ascii="Calibri" w:hAnsi="Calibri" w:cs="Calibri"/>
                <w:b/>
                <w:bCs/>
                <w:color w:val="000000"/>
                <w:szCs w:val="24"/>
                <w:lang w:val="en-150"/>
              </w:rPr>
              <w:t xml:space="preserve">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Cs w:val="24"/>
                <w:lang w:val="en-150"/>
              </w:rPr>
              <w:t>FPS</w:t>
            </w:r>
          </w:p>
        </w:tc>
      </w:tr>
      <w:tr w:rsidR="00FA794E" w:rsidRPr="00EB5B16" w14:paraId="413C9332" w14:textId="77777777" w:rsidTr="00FA794E">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w:t>
            </w:r>
          </w:p>
        </w:tc>
        <w:tc>
          <w:tcPr>
            <w:tcW w:w="976" w:type="dxa"/>
            <w:tcBorders>
              <w:top w:val="nil"/>
              <w:left w:val="nil"/>
              <w:bottom w:val="nil"/>
              <w:right w:val="nil"/>
            </w:tcBorders>
            <w:shd w:val="clear" w:color="000000" w:fill="FFFFFF"/>
            <w:noWrap/>
            <w:vAlign w:val="center"/>
          </w:tcPr>
          <w:p w14:paraId="31433D79" w14:textId="0C41C93F"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tcPr>
          <w:p w14:paraId="7B9A0FF6" w14:textId="52D2387F"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tcPr>
          <w:p w14:paraId="2DB12DF3" w14:textId="3B335734"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4.3</w:t>
            </w:r>
          </w:p>
        </w:tc>
        <w:tc>
          <w:tcPr>
            <w:tcW w:w="1134" w:type="dxa"/>
            <w:tcBorders>
              <w:top w:val="nil"/>
              <w:left w:val="nil"/>
              <w:bottom w:val="nil"/>
              <w:right w:val="nil"/>
            </w:tcBorders>
            <w:shd w:val="clear" w:color="000000" w:fill="FFFFFF"/>
            <w:noWrap/>
            <w:vAlign w:val="center"/>
          </w:tcPr>
          <w:p w14:paraId="013C952E" w14:textId="3BA5418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2.8</w:t>
            </w:r>
          </w:p>
        </w:tc>
        <w:tc>
          <w:tcPr>
            <w:tcW w:w="992" w:type="dxa"/>
            <w:tcBorders>
              <w:top w:val="nil"/>
              <w:left w:val="nil"/>
              <w:bottom w:val="nil"/>
              <w:right w:val="nil"/>
            </w:tcBorders>
            <w:shd w:val="clear" w:color="000000" w:fill="FFFFFF"/>
            <w:noWrap/>
            <w:vAlign w:val="center"/>
          </w:tcPr>
          <w:p w14:paraId="0C33A748" w14:textId="4DCFB780"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7.6</w:t>
            </w:r>
          </w:p>
        </w:tc>
        <w:tc>
          <w:tcPr>
            <w:tcW w:w="776" w:type="dxa"/>
            <w:tcBorders>
              <w:top w:val="nil"/>
              <w:left w:val="nil"/>
              <w:bottom w:val="nil"/>
              <w:right w:val="nil"/>
            </w:tcBorders>
            <w:shd w:val="clear" w:color="000000" w:fill="FFFFFF"/>
            <w:noWrap/>
            <w:vAlign w:val="center"/>
          </w:tcPr>
          <w:p w14:paraId="34A53705" w14:textId="34BF9313"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84</w:t>
            </w:r>
          </w:p>
        </w:tc>
      </w:tr>
      <w:tr w:rsidR="00FA794E" w:rsidRPr="00EB5B16" w14:paraId="7C6D37B6" w14:textId="77777777" w:rsidTr="00FA794E">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w:t>
            </w:r>
          </w:p>
        </w:tc>
        <w:tc>
          <w:tcPr>
            <w:tcW w:w="976" w:type="dxa"/>
            <w:tcBorders>
              <w:top w:val="nil"/>
              <w:left w:val="nil"/>
              <w:bottom w:val="nil"/>
              <w:right w:val="nil"/>
            </w:tcBorders>
            <w:shd w:val="clear" w:color="000000" w:fill="FFFFFF"/>
            <w:noWrap/>
            <w:vAlign w:val="center"/>
          </w:tcPr>
          <w:p w14:paraId="0D456147" w14:textId="041A702A"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tcPr>
          <w:p w14:paraId="39B1AA13" w14:textId="054D9E7A"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tcPr>
          <w:p w14:paraId="47C8F2A8" w14:textId="73B2125A"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 w:val="22"/>
                <w:szCs w:val="22"/>
                <w:lang w:val="en-150"/>
              </w:rPr>
              <w:t>94.6</w:t>
            </w:r>
          </w:p>
        </w:tc>
        <w:tc>
          <w:tcPr>
            <w:tcW w:w="1134" w:type="dxa"/>
            <w:tcBorders>
              <w:top w:val="nil"/>
              <w:left w:val="nil"/>
              <w:bottom w:val="nil"/>
              <w:right w:val="nil"/>
            </w:tcBorders>
            <w:shd w:val="clear" w:color="000000" w:fill="FFFFFF"/>
            <w:noWrap/>
            <w:vAlign w:val="center"/>
          </w:tcPr>
          <w:p w14:paraId="0311FFEF" w14:textId="1176F72A"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 w:val="22"/>
                <w:szCs w:val="22"/>
                <w:lang w:val="en-150"/>
              </w:rPr>
              <w:t>87.5</w:t>
            </w:r>
          </w:p>
        </w:tc>
        <w:tc>
          <w:tcPr>
            <w:tcW w:w="992" w:type="dxa"/>
            <w:tcBorders>
              <w:top w:val="nil"/>
              <w:left w:val="nil"/>
              <w:bottom w:val="nil"/>
              <w:right w:val="nil"/>
            </w:tcBorders>
            <w:shd w:val="clear" w:color="000000" w:fill="FFFFFF"/>
            <w:noWrap/>
            <w:vAlign w:val="center"/>
          </w:tcPr>
          <w:p w14:paraId="649432B0" w14:textId="1BF4D276"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 w:val="22"/>
                <w:szCs w:val="22"/>
                <w:lang w:val="en-150"/>
              </w:rPr>
              <w:t>71.2</w:t>
            </w:r>
          </w:p>
        </w:tc>
        <w:tc>
          <w:tcPr>
            <w:tcW w:w="776" w:type="dxa"/>
            <w:tcBorders>
              <w:top w:val="nil"/>
              <w:left w:val="nil"/>
              <w:bottom w:val="nil"/>
              <w:right w:val="nil"/>
            </w:tcBorders>
            <w:shd w:val="clear" w:color="000000" w:fill="FFFFFF"/>
            <w:noWrap/>
            <w:vAlign w:val="center"/>
          </w:tcPr>
          <w:p w14:paraId="246972FE" w14:textId="1A3AC84B"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97</w:t>
            </w:r>
          </w:p>
        </w:tc>
      </w:tr>
      <w:tr w:rsidR="00FA794E" w:rsidRPr="00EB5B16" w14:paraId="172E5B40"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w:t>
            </w:r>
          </w:p>
        </w:tc>
        <w:tc>
          <w:tcPr>
            <w:tcW w:w="976" w:type="dxa"/>
            <w:tcBorders>
              <w:top w:val="nil"/>
              <w:left w:val="nil"/>
              <w:bottom w:val="nil"/>
              <w:right w:val="nil"/>
            </w:tcBorders>
            <w:shd w:val="clear" w:color="000000" w:fill="FFFFFF"/>
            <w:noWrap/>
            <w:vAlign w:val="center"/>
            <w:hideMark/>
          </w:tcPr>
          <w:p w14:paraId="4F293C28"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7BF5AB2F"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94</w:t>
            </w:r>
          </w:p>
        </w:tc>
      </w:tr>
      <w:tr w:rsidR="00FA794E" w:rsidRPr="00EB5B16" w14:paraId="5B98BFEA"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w:t>
            </w:r>
          </w:p>
        </w:tc>
        <w:tc>
          <w:tcPr>
            <w:tcW w:w="976" w:type="dxa"/>
            <w:tcBorders>
              <w:top w:val="nil"/>
              <w:left w:val="nil"/>
              <w:bottom w:val="nil"/>
              <w:right w:val="nil"/>
            </w:tcBorders>
            <w:shd w:val="clear" w:color="000000" w:fill="FFFFFF"/>
            <w:noWrap/>
            <w:vAlign w:val="center"/>
            <w:hideMark/>
          </w:tcPr>
          <w:p w14:paraId="159AE62C"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727CE6CB"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02</w:t>
            </w:r>
          </w:p>
        </w:tc>
      </w:tr>
      <w:tr w:rsidR="00FA794E" w:rsidRPr="00EB5B16" w14:paraId="497A31E4"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w:t>
            </w:r>
          </w:p>
        </w:tc>
        <w:tc>
          <w:tcPr>
            <w:tcW w:w="976" w:type="dxa"/>
            <w:tcBorders>
              <w:top w:val="nil"/>
              <w:left w:val="nil"/>
              <w:bottom w:val="single" w:sz="4" w:space="0" w:color="auto"/>
              <w:right w:val="nil"/>
            </w:tcBorders>
            <w:shd w:val="clear" w:color="000000" w:fill="FFFFFF"/>
            <w:noWrap/>
            <w:vAlign w:val="center"/>
            <w:hideMark/>
          </w:tcPr>
          <w:p w14:paraId="4C2DADE1"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98</w:t>
            </w:r>
          </w:p>
        </w:tc>
      </w:tr>
      <w:tr w:rsidR="00FA794E" w:rsidRPr="00EB5B16" w14:paraId="1E06FFDD" w14:textId="77777777" w:rsidTr="00FA794E">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3l</w:t>
            </w:r>
          </w:p>
        </w:tc>
        <w:tc>
          <w:tcPr>
            <w:tcW w:w="976" w:type="dxa"/>
            <w:tcBorders>
              <w:top w:val="nil"/>
              <w:left w:val="nil"/>
              <w:bottom w:val="nil"/>
              <w:right w:val="nil"/>
            </w:tcBorders>
            <w:shd w:val="clear" w:color="000000" w:fill="FFFFFF"/>
            <w:noWrap/>
            <w:vAlign w:val="center"/>
          </w:tcPr>
          <w:p w14:paraId="676CB1E3" w14:textId="7F62A2DA"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tcPr>
          <w:p w14:paraId="4FF1424E" w14:textId="060E6FBF"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B5B16" w:rsidRDefault="00E92653" w:rsidP="00E92653">
            <w:pPr>
              <w:spacing w:before="0" w:line="240" w:lineRule="auto"/>
              <w:ind w:firstLine="0"/>
              <w:jc w:val="center"/>
              <w:rPr>
                <w:rFonts w:ascii="Segoe UI Symbol" w:hAnsi="Segoe UI Symbol" w:cs="Segoe UI Symbol"/>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tcPr>
          <w:p w14:paraId="0B14907F" w14:textId="627556FE"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3.5</w:t>
            </w:r>
          </w:p>
        </w:tc>
        <w:tc>
          <w:tcPr>
            <w:tcW w:w="1134" w:type="dxa"/>
            <w:tcBorders>
              <w:top w:val="nil"/>
              <w:left w:val="nil"/>
              <w:bottom w:val="nil"/>
              <w:right w:val="nil"/>
            </w:tcBorders>
            <w:shd w:val="clear" w:color="000000" w:fill="FFFFFF"/>
            <w:noWrap/>
            <w:vAlign w:val="center"/>
          </w:tcPr>
          <w:p w14:paraId="2EF81248" w14:textId="4A9728C9"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79.8</w:t>
            </w:r>
          </w:p>
        </w:tc>
        <w:tc>
          <w:tcPr>
            <w:tcW w:w="992" w:type="dxa"/>
            <w:tcBorders>
              <w:top w:val="nil"/>
              <w:left w:val="nil"/>
              <w:bottom w:val="nil"/>
              <w:right w:val="nil"/>
            </w:tcBorders>
            <w:shd w:val="clear" w:color="000000" w:fill="FFFFFF"/>
            <w:noWrap/>
            <w:vAlign w:val="center"/>
          </w:tcPr>
          <w:p w14:paraId="7DE22C32" w14:textId="2404910C"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5.7</w:t>
            </w:r>
          </w:p>
        </w:tc>
        <w:tc>
          <w:tcPr>
            <w:tcW w:w="776" w:type="dxa"/>
            <w:tcBorders>
              <w:top w:val="nil"/>
              <w:left w:val="nil"/>
              <w:bottom w:val="nil"/>
              <w:right w:val="nil"/>
            </w:tcBorders>
            <w:shd w:val="clear" w:color="000000" w:fill="FFFFFF"/>
            <w:noWrap/>
            <w:vAlign w:val="center"/>
          </w:tcPr>
          <w:p w14:paraId="68C66469" w14:textId="5E3D2DA8"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83</w:t>
            </w:r>
          </w:p>
        </w:tc>
      </w:tr>
      <w:tr w:rsidR="00FA794E" w:rsidRPr="00EB5B16" w14:paraId="67FEECD5"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3l</w:t>
            </w:r>
          </w:p>
        </w:tc>
        <w:tc>
          <w:tcPr>
            <w:tcW w:w="976" w:type="dxa"/>
            <w:tcBorders>
              <w:top w:val="nil"/>
              <w:left w:val="nil"/>
              <w:bottom w:val="nil"/>
              <w:right w:val="nil"/>
            </w:tcBorders>
            <w:shd w:val="clear" w:color="000000" w:fill="FFFFFF"/>
            <w:noWrap/>
            <w:vAlign w:val="center"/>
            <w:hideMark/>
          </w:tcPr>
          <w:p w14:paraId="69CB577E"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38E86A18"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82</w:t>
            </w:r>
          </w:p>
        </w:tc>
      </w:tr>
      <w:tr w:rsidR="00FA794E" w:rsidRPr="00EB5B16" w14:paraId="66D424C2"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3l</w:t>
            </w:r>
          </w:p>
        </w:tc>
        <w:tc>
          <w:tcPr>
            <w:tcW w:w="976" w:type="dxa"/>
            <w:tcBorders>
              <w:top w:val="nil"/>
              <w:left w:val="nil"/>
              <w:bottom w:val="nil"/>
              <w:right w:val="nil"/>
            </w:tcBorders>
            <w:shd w:val="clear" w:color="000000" w:fill="FFFFFF"/>
            <w:noWrap/>
            <w:vAlign w:val="center"/>
            <w:hideMark/>
          </w:tcPr>
          <w:p w14:paraId="49F17378"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4EE7952A"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73</w:t>
            </w:r>
          </w:p>
        </w:tc>
      </w:tr>
      <w:tr w:rsidR="00FA794E" w:rsidRPr="00EB5B16" w14:paraId="7A92738A"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3l</w:t>
            </w:r>
          </w:p>
        </w:tc>
        <w:tc>
          <w:tcPr>
            <w:tcW w:w="976" w:type="dxa"/>
            <w:tcBorders>
              <w:top w:val="nil"/>
              <w:left w:val="nil"/>
              <w:bottom w:val="nil"/>
              <w:right w:val="nil"/>
            </w:tcBorders>
            <w:shd w:val="clear" w:color="000000" w:fill="FFFFFF"/>
            <w:noWrap/>
            <w:vAlign w:val="center"/>
            <w:hideMark/>
          </w:tcPr>
          <w:p w14:paraId="6D03AC9E"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41021153"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7</w:t>
            </w:r>
          </w:p>
        </w:tc>
      </w:tr>
      <w:tr w:rsidR="00FA794E" w:rsidRPr="00EB5B16" w14:paraId="6F09DF8B"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tiny-3l</w:t>
            </w:r>
          </w:p>
        </w:tc>
        <w:tc>
          <w:tcPr>
            <w:tcW w:w="976" w:type="dxa"/>
            <w:tcBorders>
              <w:top w:val="nil"/>
              <w:left w:val="nil"/>
              <w:bottom w:val="single" w:sz="4" w:space="0" w:color="auto"/>
              <w:right w:val="nil"/>
            </w:tcBorders>
            <w:shd w:val="clear" w:color="000000" w:fill="FFFFFF"/>
            <w:noWrap/>
            <w:vAlign w:val="center"/>
            <w:hideMark/>
          </w:tcPr>
          <w:p w14:paraId="1E32BFD2"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84</w:t>
            </w:r>
          </w:p>
        </w:tc>
      </w:tr>
      <w:tr w:rsidR="00FA794E" w:rsidRPr="00EB5B16" w14:paraId="7B274ED7" w14:textId="77777777" w:rsidTr="00FA794E">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w:t>
            </w:r>
          </w:p>
        </w:tc>
        <w:tc>
          <w:tcPr>
            <w:tcW w:w="976" w:type="dxa"/>
            <w:tcBorders>
              <w:top w:val="nil"/>
              <w:left w:val="nil"/>
              <w:bottom w:val="nil"/>
              <w:right w:val="nil"/>
            </w:tcBorders>
            <w:shd w:val="clear" w:color="000000" w:fill="FFFFFF"/>
            <w:noWrap/>
            <w:vAlign w:val="center"/>
          </w:tcPr>
          <w:p w14:paraId="481DFB22" w14:textId="60EEF40B"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tcPr>
          <w:p w14:paraId="41381E45" w14:textId="4A15337F"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B5B16" w:rsidRDefault="00E92653" w:rsidP="00E92653">
            <w:pPr>
              <w:spacing w:before="0" w:line="240" w:lineRule="auto"/>
              <w:ind w:firstLine="0"/>
              <w:jc w:val="center"/>
              <w:rPr>
                <w:rFonts w:ascii="Segoe UI Symbol" w:hAnsi="Segoe UI Symbol" w:cs="Segoe UI Symbol"/>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tcPr>
          <w:p w14:paraId="6F6C7A04" w14:textId="462FE991"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color w:val="000000"/>
                <w:sz w:val="22"/>
                <w:szCs w:val="22"/>
                <w:lang w:val="en-150"/>
              </w:rPr>
              <w:t>91.5</w:t>
            </w:r>
          </w:p>
        </w:tc>
        <w:tc>
          <w:tcPr>
            <w:tcW w:w="1134" w:type="dxa"/>
            <w:tcBorders>
              <w:top w:val="nil"/>
              <w:left w:val="nil"/>
              <w:bottom w:val="nil"/>
              <w:right w:val="nil"/>
            </w:tcBorders>
            <w:shd w:val="clear" w:color="000000" w:fill="FFFFFF"/>
            <w:noWrap/>
            <w:vAlign w:val="center"/>
          </w:tcPr>
          <w:p w14:paraId="2F91D002" w14:textId="37204880"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color w:val="000000"/>
                <w:sz w:val="22"/>
                <w:szCs w:val="22"/>
                <w:lang w:val="en-150"/>
              </w:rPr>
              <w:t>64.4</w:t>
            </w:r>
          </w:p>
        </w:tc>
        <w:tc>
          <w:tcPr>
            <w:tcW w:w="992" w:type="dxa"/>
            <w:tcBorders>
              <w:top w:val="nil"/>
              <w:left w:val="nil"/>
              <w:bottom w:val="nil"/>
              <w:right w:val="nil"/>
            </w:tcBorders>
            <w:shd w:val="clear" w:color="000000" w:fill="FFFFFF"/>
            <w:noWrap/>
            <w:vAlign w:val="center"/>
          </w:tcPr>
          <w:p w14:paraId="07E5AD94" w14:textId="6C8A34C2"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color w:val="000000"/>
                <w:sz w:val="22"/>
                <w:szCs w:val="22"/>
                <w:lang w:val="en-150"/>
              </w:rPr>
              <w:t>55.9</w:t>
            </w:r>
          </w:p>
        </w:tc>
        <w:tc>
          <w:tcPr>
            <w:tcW w:w="776" w:type="dxa"/>
            <w:tcBorders>
              <w:top w:val="nil"/>
              <w:left w:val="nil"/>
              <w:bottom w:val="nil"/>
              <w:right w:val="nil"/>
            </w:tcBorders>
            <w:shd w:val="clear" w:color="000000" w:fill="FFFFFF"/>
            <w:noWrap/>
            <w:vAlign w:val="center"/>
          </w:tcPr>
          <w:p w14:paraId="1140B9DF" w14:textId="0D16E3A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8</w:t>
            </w:r>
          </w:p>
        </w:tc>
      </w:tr>
      <w:tr w:rsidR="00FA794E" w:rsidRPr="00EB5B16" w14:paraId="74E99637"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w:t>
            </w:r>
          </w:p>
        </w:tc>
        <w:tc>
          <w:tcPr>
            <w:tcW w:w="976" w:type="dxa"/>
            <w:tcBorders>
              <w:top w:val="nil"/>
              <w:left w:val="nil"/>
              <w:bottom w:val="nil"/>
              <w:right w:val="nil"/>
            </w:tcBorders>
            <w:shd w:val="clear" w:color="000000" w:fill="FFFFFF"/>
            <w:noWrap/>
            <w:vAlign w:val="center"/>
            <w:hideMark/>
          </w:tcPr>
          <w:p w14:paraId="52392335"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7508993E"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8</w:t>
            </w:r>
          </w:p>
        </w:tc>
      </w:tr>
      <w:tr w:rsidR="00FA794E" w:rsidRPr="00EB5B16" w14:paraId="17A8EA82"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w:t>
            </w:r>
          </w:p>
        </w:tc>
        <w:tc>
          <w:tcPr>
            <w:tcW w:w="976" w:type="dxa"/>
            <w:tcBorders>
              <w:top w:val="nil"/>
              <w:left w:val="nil"/>
              <w:bottom w:val="nil"/>
              <w:right w:val="nil"/>
            </w:tcBorders>
            <w:shd w:val="clear" w:color="000000" w:fill="FFFFFF"/>
            <w:noWrap/>
            <w:vAlign w:val="center"/>
            <w:hideMark/>
          </w:tcPr>
          <w:p w14:paraId="69280126"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nil"/>
              <w:right w:val="dotted" w:sz="4" w:space="0" w:color="auto"/>
            </w:tcBorders>
            <w:shd w:val="clear" w:color="000000" w:fill="FFFFFF"/>
            <w:noWrap/>
            <w:vAlign w:val="center"/>
            <w:hideMark/>
          </w:tcPr>
          <w:p w14:paraId="3EC10AE3"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8</w:t>
            </w:r>
          </w:p>
        </w:tc>
      </w:tr>
      <w:tr w:rsidR="00FA794E" w:rsidRPr="00EB5B16" w14:paraId="142AC12A"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w:t>
            </w:r>
          </w:p>
        </w:tc>
        <w:tc>
          <w:tcPr>
            <w:tcW w:w="976" w:type="dxa"/>
            <w:tcBorders>
              <w:top w:val="nil"/>
              <w:left w:val="nil"/>
              <w:bottom w:val="single" w:sz="4" w:space="0" w:color="auto"/>
              <w:right w:val="nil"/>
            </w:tcBorders>
            <w:shd w:val="clear" w:color="000000" w:fill="FFFFFF"/>
            <w:noWrap/>
            <w:vAlign w:val="center"/>
            <w:hideMark/>
          </w:tcPr>
          <w:p w14:paraId="1C58CC31"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16</w:t>
            </w:r>
          </w:p>
        </w:tc>
        <w:tc>
          <w:tcPr>
            <w:tcW w:w="236"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3</w:t>
            </w:r>
          </w:p>
        </w:tc>
      </w:tr>
      <w:tr w:rsidR="00FA794E" w:rsidRPr="00EB5B16" w14:paraId="1D192C3D" w14:textId="77777777" w:rsidTr="00FA794E">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csp</w:t>
            </w:r>
          </w:p>
        </w:tc>
        <w:tc>
          <w:tcPr>
            <w:tcW w:w="976" w:type="dxa"/>
            <w:tcBorders>
              <w:top w:val="nil"/>
              <w:left w:val="nil"/>
              <w:bottom w:val="nil"/>
              <w:right w:val="nil"/>
            </w:tcBorders>
            <w:shd w:val="clear" w:color="000000" w:fill="FFFFFF"/>
            <w:noWrap/>
            <w:vAlign w:val="center"/>
          </w:tcPr>
          <w:p w14:paraId="5D6F8E9B" w14:textId="297EFFBC"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2</w:t>
            </w:r>
          </w:p>
        </w:tc>
        <w:tc>
          <w:tcPr>
            <w:tcW w:w="236" w:type="dxa"/>
            <w:tcBorders>
              <w:top w:val="nil"/>
              <w:left w:val="nil"/>
              <w:bottom w:val="nil"/>
              <w:right w:val="dotted" w:sz="4" w:space="0" w:color="auto"/>
            </w:tcBorders>
            <w:shd w:val="clear" w:color="000000" w:fill="FFFFFF"/>
            <w:noWrap/>
            <w:vAlign w:val="center"/>
          </w:tcPr>
          <w:p w14:paraId="1BBEB6BD" w14:textId="08258A0B"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B5B16" w:rsidRDefault="00E92653" w:rsidP="00E92653">
            <w:pPr>
              <w:spacing w:before="0" w:line="240" w:lineRule="auto"/>
              <w:ind w:firstLine="0"/>
              <w:jc w:val="center"/>
              <w:rPr>
                <w:rFonts w:ascii="Segoe UI Symbol" w:hAnsi="Segoe UI Symbol" w:cs="Segoe UI Symbol"/>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tcPr>
          <w:p w14:paraId="4F0C943A" w14:textId="0B72C83D"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 w:val="22"/>
                <w:szCs w:val="22"/>
                <w:lang w:val="en-150"/>
              </w:rPr>
              <w:t>91.5</w:t>
            </w:r>
          </w:p>
        </w:tc>
        <w:tc>
          <w:tcPr>
            <w:tcW w:w="1134" w:type="dxa"/>
            <w:tcBorders>
              <w:top w:val="nil"/>
              <w:left w:val="nil"/>
              <w:bottom w:val="nil"/>
              <w:right w:val="nil"/>
            </w:tcBorders>
            <w:shd w:val="clear" w:color="000000" w:fill="FFFFFF"/>
            <w:noWrap/>
            <w:vAlign w:val="center"/>
          </w:tcPr>
          <w:p w14:paraId="309F5A00" w14:textId="4D787C90"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 w:val="22"/>
                <w:szCs w:val="22"/>
                <w:lang w:val="en-150"/>
              </w:rPr>
              <w:t>76.3</w:t>
            </w:r>
          </w:p>
        </w:tc>
        <w:tc>
          <w:tcPr>
            <w:tcW w:w="992" w:type="dxa"/>
            <w:tcBorders>
              <w:top w:val="nil"/>
              <w:left w:val="nil"/>
              <w:bottom w:val="nil"/>
              <w:right w:val="nil"/>
            </w:tcBorders>
            <w:shd w:val="clear" w:color="000000" w:fill="FFFFFF"/>
            <w:noWrap/>
            <w:vAlign w:val="center"/>
          </w:tcPr>
          <w:p w14:paraId="6C4C7F2C" w14:textId="224F8731"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b/>
                <w:bCs/>
                <w:color w:val="000000"/>
                <w:sz w:val="22"/>
                <w:szCs w:val="22"/>
                <w:lang w:val="en-150"/>
              </w:rPr>
              <w:t>61.9</w:t>
            </w:r>
          </w:p>
        </w:tc>
        <w:tc>
          <w:tcPr>
            <w:tcW w:w="776" w:type="dxa"/>
            <w:tcBorders>
              <w:top w:val="nil"/>
              <w:left w:val="nil"/>
              <w:bottom w:val="nil"/>
              <w:right w:val="nil"/>
            </w:tcBorders>
            <w:shd w:val="clear" w:color="000000" w:fill="FFFFFF"/>
            <w:noWrap/>
            <w:vAlign w:val="center"/>
          </w:tcPr>
          <w:p w14:paraId="4DB7BEA2" w14:textId="60022556"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6</w:t>
            </w:r>
          </w:p>
        </w:tc>
      </w:tr>
      <w:tr w:rsidR="00FA794E" w:rsidRPr="00EB5B16" w14:paraId="3536B7DB"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csp</w:t>
            </w:r>
          </w:p>
        </w:tc>
        <w:tc>
          <w:tcPr>
            <w:tcW w:w="976" w:type="dxa"/>
            <w:tcBorders>
              <w:top w:val="nil"/>
              <w:left w:val="nil"/>
              <w:bottom w:val="nil"/>
              <w:right w:val="nil"/>
            </w:tcBorders>
            <w:shd w:val="clear" w:color="000000" w:fill="FFFFFF"/>
            <w:noWrap/>
            <w:vAlign w:val="center"/>
            <w:hideMark/>
          </w:tcPr>
          <w:p w14:paraId="292D9D52"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2</w:t>
            </w:r>
          </w:p>
        </w:tc>
        <w:tc>
          <w:tcPr>
            <w:tcW w:w="236" w:type="dxa"/>
            <w:tcBorders>
              <w:top w:val="nil"/>
              <w:left w:val="nil"/>
              <w:bottom w:val="nil"/>
              <w:right w:val="dotted" w:sz="4" w:space="0" w:color="auto"/>
            </w:tcBorders>
            <w:shd w:val="clear" w:color="000000" w:fill="FFFFFF"/>
            <w:noWrap/>
            <w:vAlign w:val="center"/>
            <w:hideMark/>
          </w:tcPr>
          <w:p w14:paraId="55F92C41"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6</w:t>
            </w:r>
          </w:p>
        </w:tc>
      </w:tr>
      <w:tr w:rsidR="00FA794E" w:rsidRPr="00EB5B16" w14:paraId="6BFC1356" w14:textId="77777777" w:rsidTr="00FA794E">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csp</w:t>
            </w:r>
          </w:p>
        </w:tc>
        <w:tc>
          <w:tcPr>
            <w:tcW w:w="976" w:type="dxa"/>
            <w:tcBorders>
              <w:top w:val="nil"/>
              <w:left w:val="nil"/>
              <w:bottom w:val="nil"/>
              <w:right w:val="nil"/>
            </w:tcBorders>
            <w:shd w:val="clear" w:color="000000" w:fill="FFFFFF"/>
            <w:noWrap/>
            <w:vAlign w:val="center"/>
            <w:hideMark/>
          </w:tcPr>
          <w:p w14:paraId="07FDB054"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2</w:t>
            </w:r>
          </w:p>
        </w:tc>
        <w:tc>
          <w:tcPr>
            <w:tcW w:w="236" w:type="dxa"/>
            <w:tcBorders>
              <w:top w:val="nil"/>
              <w:left w:val="nil"/>
              <w:bottom w:val="nil"/>
              <w:right w:val="dotted" w:sz="4" w:space="0" w:color="auto"/>
            </w:tcBorders>
            <w:shd w:val="clear" w:color="000000" w:fill="FFFFFF"/>
            <w:noWrap/>
            <w:vAlign w:val="center"/>
            <w:hideMark/>
          </w:tcPr>
          <w:p w14:paraId="2A622A8F"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B5B16" w:rsidRDefault="00E92653" w:rsidP="00E92653">
            <w:pPr>
              <w:spacing w:before="0" w:line="240" w:lineRule="auto"/>
              <w:ind w:firstLine="0"/>
              <w:jc w:val="right"/>
              <w:rPr>
                <w:rFonts w:ascii="Calibri" w:hAnsi="Calibri" w:cs="Calibri"/>
                <w:b/>
                <w:bCs/>
                <w:color w:val="000000"/>
                <w:sz w:val="22"/>
                <w:szCs w:val="22"/>
                <w:lang w:val="en-150"/>
              </w:rPr>
            </w:pPr>
            <w:r w:rsidRPr="00EB5B16">
              <w:rPr>
                <w:rFonts w:ascii="Calibri" w:hAnsi="Calibri" w:cs="Calibri"/>
                <w:b/>
                <w:bCs/>
                <w:color w:val="000000"/>
                <w:sz w:val="22"/>
                <w:szCs w:val="22"/>
                <w:lang w:val="en-150"/>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6</w:t>
            </w:r>
          </w:p>
        </w:tc>
      </w:tr>
      <w:tr w:rsidR="00FA794E" w:rsidRPr="00EB5B16" w14:paraId="11512601"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csp</w:t>
            </w:r>
          </w:p>
        </w:tc>
        <w:tc>
          <w:tcPr>
            <w:tcW w:w="976" w:type="dxa"/>
            <w:tcBorders>
              <w:top w:val="nil"/>
              <w:left w:val="nil"/>
              <w:bottom w:val="single" w:sz="4" w:space="0" w:color="auto"/>
              <w:right w:val="nil"/>
            </w:tcBorders>
            <w:shd w:val="clear" w:color="000000" w:fill="FFFFFF"/>
            <w:noWrap/>
            <w:vAlign w:val="center"/>
            <w:hideMark/>
          </w:tcPr>
          <w:p w14:paraId="562742D7"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2</w:t>
            </w:r>
          </w:p>
        </w:tc>
        <w:tc>
          <w:tcPr>
            <w:tcW w:w="236"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16</w:t>
            </w:r>
          </w:p>
        </w:tc>
      </w:tr>
      <w:tr w:rsidR="00FA794E" w:rsidRPr="00EB5B16" w14:paraId="7AF1843B"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yolov4x-mish</w:t>
            </w:r>
          </w:p>
        </w:tc>
        <w:tc>
          <w:tcPr>
            <w:tcW w:w="976" w:type="dxa"/>
            <w:tcBorders>
              <w:top w:val="nil"/>
              <w:left w:val="nil"/>
              <w:bottom w:val="single" w:sz="4" w:space="0" w:color="auto"/>
              <w:right w:val="nil"/>
            </w:tcBorders>
            <w:shd w:val="clear" w:color="000000" w:fill="FFFFFF"/>
            <w:noWrap/>
            <w:vAlign w:val="center"/>
            <w:hideMark/>
          </w:tcPr>
          <w:p w14:paraId="33C14A0B"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40</w:t>
            </w:r>
          </w:p>
        </w:tc>
        <w:tc>
          <w:tcPr>
            <w:tcW w:w="236"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9</w:t>
            </w:r>
          </w:p>
        </w:tc>
      </w:tr>
      <w:tr w:rsidR="00FA794E" w:rsidRPr="00EB5B16" w14:paraId="7346944E" w14:textId="77777777" w:rsidTr="00FA794E">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efficientdet-d0</w:t>
            </w:r>
          </w:p>
        </w:tc>
        <w:tc>
          <w:tcPr>
            <w:tcW w:w="976" w:type="dxa"/>
            <w:tcBorders>
              <w:top w:val="nil"/>
              <w:left w:val="nil"/>
              <w:right w:val="nil"/>
            </w:tcBorders>
            <w:shd w:val="clear" w:color="000000" w:fill="FFFFFF"/>
            <w:noWrap/>
            <w:vAlign w:val="center"/>
            <w:hideMark/>
          </w:tcPr>
          <w:p w14:paraId="00E80B6A"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2</w:t>
            </w:r>
          </w:p>
        </w:tc>
        <w:tc>
          <w:tcPr>
            <w:tcW w:w="236" w:type="dxa"/>
            <w:tcBorders>
              <w:top w:val="nil"/>
              <w:left w:val="nil"/>
              <w:right w:val="dotted" w:sz="4" w:space="0" w:color="auto"/>
            </w:tcBorders>
            <w:shd w:val="clear" w:color="000000" w:fill="FFFFFF"/>
            <w:noWrap/>
            <w:vAlign w:val="center"/>
            <w:hideMark/>
          </w:tcPr>
          <w:p w14:paraId="610AA218" w14:textId="77777777" w:rsidR="00E92653" w:rsidRPr="00EB5B16" w:rsidRDefault="00E92653" w:rsidP="00E92653">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B5B16" w:rsidRDefault="00E92653" w:rsidP="00E92653">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right w:val="nil"/>
            </w:tcBorders>
            <w:shd w:val="clear" w:color="000000" w:fill="FFFFFF"/>
            <w:noWrap/>
            <w:vAlign w:val="center"/>
            <w:hideMark/>
          </w:tcPr>
          <w:p w14:paraId="1DA307D8"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2</w:t>
            </w:r>
          </w:p>
        </w:tc>
        <w:tc>
          <w:tcPr>
            <w:tcW w:w="1134" w:type="dxa"/>
            <w:tcBorders>
              <w:top w:val="nil"/>
              <w:left w:val="nil"/>
              <w:right w:val="nil"/>
            </w:tcBorders>
            <w:shd w:val="clear" w:color="000000" w:fill="FFFFFF"/>
            <w:noWrap/>
            <w:vAlign w:val="center"/>
            <w:hideMark/>
          </w:tcPr>
          <w:p w14:paraId="1270B78C"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35</w:t>
            </w:r>
          </w:p>
        </w:tc>
        <w:tc>
          <w:tcPr>
            <w:tcW w:w="992" w:type="dxa"/>
            <w:tcBorders>
              <w:top w:val="nil"/>
              <w:left w:val="nil"/>
              <w:right w:val="nil"/>
            </w:tcBorders>
            <w:shd w:val="clear" w:color="000000" w:fill="FFFFFF"/>
            <w:noWrap/>
            <w:vAlign w:val="center"/>
            <w:hideMark/>
          </w:tcPr>
          <w:p w14:paraId="093E33AE"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30.4</w:t>
            </w:r>
          </w:p>
        </w:tc>
        <w:tc>
          <w:tcPr>
            <w:tcW w:w="776" w:type="dxa"/>
            <w:tcBorders>
              <w:top w:val="nil"/>
              <w:left w:val="nil"/>
              <w:right w:val="nil"/>
            </w:tcBorders>
            <w:shd w:val="clear" w:color="000000" w:fill="FFFFFF"/>
            <w:noWrap/>
            <w:vAlign w:val="center"/>
            <w:hideMark/>
          </w:tcPr>
          <w:p w14:paraId="32514811" w14:textId="77777777" w:rsidR="00E92653" w:rsidRPr="00EB5B16" w:rsidRDefault="00E92653" w:rsidP="00E92653">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1</w:t>
            </w:r>
          </w:p>
        </w:tc>
      </w:tr>
      <w:tr w:rsidR="00FA794E" w:rsidRPr="00EB5B16" w14:paraId="74A4767C" w14:textId="77777777" w:rsidTr="00FA794E">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B5B16" w:rsidRDefault="00E92653" w:rsidP="001E700E">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efficientdet-d1</w:t>
            </w:r>
          </w:p>
        </w:tc>
        <w:tc>
          <w:tcPr>
            <w:tcW w:w="976" w:type="dxa"/>
            <w:tcBorders>
              <w:top w:val="nil"/>
              <w:left w:val="nil"/>
              <w:bottom w:val="single" w:sz="4" w:space="0" w:color="auto"/>
              <w:right w:val="nil"/>
            </w:tcBorders>
            <w:shd w:val="clear" w:color="000000" w:fill="FFFFFF"/>
            <w:noWrap/>
            <w:vAlign w:val="center"/>
            <w:hideMark/>
          </w:tcPr>
          <w:p w14:paraId="2729C0FB" w14:textId="77777777" w:rsidR="00E92653" w:rsidRPr="00EB5B16" w:rsidRDefault="00E92653" w:rsidP="001E700E">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640</w:t>
            </w:r>
          </w:p>
        </w:tc>
        <w:tc>
          <w:tcPr>
            <w:tcW w:w="236"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B5B16" w:rsidRDefault="00E92653" w:rsidP="001E700E">
            <w:pPr>
              <w:spacing w:before="0" w:line="240" w:lineRule="auto"/>
              <w:ind w:firstLine="0"/>
              <w:jc w:val="left"/>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B5B16" w:rsidRDefault="00E92653" w:rsidP="001E700E">
            <w:pPr>
              <w:spacing w:before="0" w:line="240" w:lineRule="auto"/>
              <w:ind w:firstLine="0"/>
              <w:jc w:val="center"/>
              <w:rPr>
                <w:rFonts w:ascii="Calibri" w:hAnsi="Calibri" w:cs="Calibri"/>
                <w:color w:val="000000"/>
                <w:sz w:val="22"/>
                <w:szCs w:val="22"/>
                <w:lang w:val="en-150"/>
              </w:rPr>
            </w:pPr>
            <w:r w:rsidRPr="00EB5B16">
              <w:rPr>
                <w:rFonts w:ascii="Segoe UI Symbol" w:hAnsi="Segoe UI Symbol" w:cs="Segoe UI Symbol"/>
                <w:color w:val="000000"/>
                <w:sz w:val="22"/>
                <w:szCs w:val="22"/>
                <w:lang w:val="en-150"/>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B5B16" w:rsidRDefault="00E92653" w:rsidP="001E700E">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B5B16" w:rsidRDefault="00E92653" w:rsidP="001E700E">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B5B16" w:rsidRDefault="00E92653" w:rsidP="001E700E">
            <w:pPr>
              <w:spacing w:before="0" w:line="240" w:lineRule="auto"/>
              <w:ind w:firstLine="0"/>
              <w:jc w:val="center"/>
              <w:rPr>
                <w:rFonts w:ascii="Calibri" w:hAnsi="Calibri" w:cs="Calibri"/>
                <w:color w:val="000000"/>
                <w:sz w:val="22"/>
                <w:szCs w:val="22"/>
                <w:lang w:val="en-150"/>
              </w:rPr>
            </w:pPr>
            <w:r w:rsidRPr="00EB5B16">
              <w:rPr>
                <w:rFonts w:ascii="Calibri" w:hAnsi="Calibri" w:cs="Calibri"/>
                <w:color w:val="000000"/>
                <w:sz w:val="22"/>
                <w:szCs w:val="22"/>
                <w:lang w:val="en-150"/>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B5B16" w:rsidRDefault="00E92653" w:rsidP="001E700E">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B5B16" w:rsidRDefault="00E92653" w:rsidP="001E700E">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B5B16" w:rsidRDefault="00E92653" w:rsidP="001E700E">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B5B16" w:rsidRDefault="00E92653" w:rsidP="001E700E">
            <w:pPr>
              <w:spacing w:before="0" w:line="240" w:lineRule="auto"/>
              <w:ind w:firstLine="0"/>
              <w:jc w:val="right"/>
              <w:rPr>
                <w:rFonts w:ascii="Calibri" w:hAnsi="Calibri" w:cs="Calibri"/>
                <w:color w:val="000000"/>
                <w:sz w:val="22"/>
                <w:szCs w:val="22"/>
                <w:lang w:val="en-150"/>
              </w:rPr>
            </w:pPr>
            <w:r w:rsidRPr="00EB5B16">
              <w:rPr>
                <w:rFonts w:ascii="Calibri" w:hAnsi="Calibri" w:cs="Calibri"/>
                <w:color w:val="000000"/>
                <w:sz w:val="22"/>
                <w:szCs w:val="22"/>
                <w:lang w:val="en-150"/>
              </w:rPr>
              <w:t>23</w:t>
            </w:r>
          </w:p>
        </w:tc>
      </w:tr>
    </w:tbl>
    <w:p w14:paraId="6D588172" w14:textId="0A108F5D" w:rsidR="00E92653" w:rsidRPr="00EB5B16" w:rsidRDefault="00E92653">
      <w:pPr>
        <w:spacing w:before="0" w:line="240" w:lineRule="auto"/>
        <w:ind w:firstLine="0"/>
        <w:jc w:val="left"/>
        <w:rPr>
          <w:lang w:val="en-150"/>
        </w:rPr>
      </w:pPr>
    </w:p>
    <w:p w14:paraId="18608EDA" w14:textId="77777777" w:rsidR="001E700E" w:rsidRPr="00EB5B16" w:rsidRDefault="001E700E" w:rsidP="001E700E">
      <w:pPr>
        <w:pStyle w:val="Heading3"/>
        <w:rPr>
          <w:lang w:val="en-150"/>
        </w:rPr>
      </w:pPr>
      <w:bookmarkStart w:id="238" w:name="_Toc74572118"/>
      <w:r w:rsidRPr="00EB5B16">
        <w:rPr>
          <w:lang w:val="en-150"/>
        </w:rPr>
        <w:t>Best detector proposal</w:t>
      </w:r>
      <w:bookmarkEnd w:id="238"/>
    </w:p>
    <w:p w14:paraId="26D63596" w14:textId="700888BC" w:rsidR="006B7F2F" w:rsidRPr="00EB5B16" w:rsidRDefault="001E700E" w:rsidP="00B93F08">
      <w:pPr>
        <w:rPr>
          <w:lang w:val="en-150"/>
        </w:rPr>
      </w:pPr>
      <w:r w:rsidRPr="00EB5B16">
        <w:rPr>
          <w:lang w:val="en-150"/>
        </w:rPr>
        <w:t xml:space="preserve">These experiments identify as overall best the model </w:t>
      </w:r>
      <w:r w:rsidRPr="00EB5B16">
        <w:rPr>
          <w:i/>
          <w:iCs/>
          <w:lang w:val="en-150"/>
        </w:rPr>
        <w:t xml:space="preserve">YOLOv4-tiny with synthetic samples </w:t>
      </w:r>
      <w:r w:rsidRPr="00EB5B16">
        <w:rPr>
          <w:lang w:val="en-150"/>
        </w:rPr>
        <w:t xml:space="preserve">for object detection on the PPU-6 dataset. Deeper discussion on this topic can be found at </w:t>
      </w:r>
      <w:r w:rsidR="00FA794E">
        <w:rPr>
          <w:lang w:val="en-US"/>
        </w:rPr>
        <w:t xml:space="preserve">Section </w:t>
      </w:r>
      <w:r w:rsidR="00FA794E">
        <w:rPr>
          <w:lang w:val="en-150"/>
        </w:rPr>
        <w:fldChar w:fldCharType="begin"/>
      </w:r>
      <w:r w:rsidR="00FA794E">
        <w:rPr>
          <w:lang w:val="en-150"/>
        </w:rPr>
        <w:instrText xml:space="preserve"> REF _Ref74562333 \n \h </w:instrText>
      </w:r>
      <w:r w:rsidR="00FA794E">
        <w:rPr>
          <w:lang w:val="en-150"/>
        </w:rPr>
      </w:r>
      <w:r w:rsidR="00FA794E">
        <w:rPr>
          <w:lang w:val="en-150"/>
        </w:rPr>
        <w:fldChar w:fldCharType="separate"/>
      </w:r>
      <w:r w:rsidR="00452B2C">
        <w:rPr>
          <w:lang w:val="en-150"/>
        </w:rPr>
        <w:t>7</w:t>
      </w:r>
      <w:r w:rsidR="00FA794E">
        <w:rPr>
          <w:lang w:val="en-150"/>
        </w:rPr>
        <w:fldChar w:fldCharType="end"/>
      </w:r>
      <w:r w:rsidRPr="00EB5B16">
        <w:rPr>
          <w:lang w:val="en-150"/>
        </w:rPr>
        <w:t>.</w:t>
      </w:r>
    </w:p>
    <w:p w14:paraId="0266D6EC" w14:textId="50728FDB" w:rsidR="001E1A1D" w:rsidRPr="00EB5B16" w:rsidRDefault="00D66E23" w:rsidP="001E1A1D">
      <w:pPr>
        <w:pStyle w:val="Heading1"/>
        <w:rPr>
          <w:lang w:val="en-150"/>
        </w:rPr>
      </w:pPr>
      <w:bookmarkStart w:id="239" w:name="_Ref74562570"/>
      <w:bookmarkStart w:id="240" w:name="_Ref74562636"/>
      <w:bookmarkStart w:id="241" w:name="_Toc74572119"/>
      <w:r w:rsidRPr="00EB5B16">
        <w:rPr>
          <w:lang w:val="en-150"/>
        </w:rPr>
        <w:lastRenderedPageBreak/>
        <w:t>Towards item localization</w:t>
      </w:r>
      <w:bookmarkEnd w:id="239"/>
      <w:bookmarkEnd w:id="240"/>
      <w:bookmarkEnd w:id="241"/>
    </w:p>
    <w:p w14:paraId="21E867C8" w14:textId="2FB92EC7" w:rsidR="00095233" w:rsidRPr="00EB5B16" w:rsidRDefault="00095233" w:rsidP="00095233">
      <w:pPr>
        <w:pStyle w:val="Heading2"/>
        <w:rPr>
          <w:lang w:val="en-150"/>
        </w:rPr>
      </w:pPr>
      <w:bookmarkStart w:id="242" w:name="_Toc74572120"/>
      <w:r w:rsidRPr="00EB5B16">
        <w:rPr>
          <w:lang w:val="en-150"/>
        </w:rPr>
        <w:t>Introduction</w:t>
      </w:r>
      <w:bookmarkEnd w:id="242"/>
    </w:p>
    <w:p w14:paraId="4BEC3845" w14:textId="4A98C66B" w:rsidR="00095233" w:rsidRPr="00EB5B16" w:rsidRDefault="00095233" w:rsidP="00095233">
      <w:pPr>
        <w:pStyle w:val="Heading3"/>
        <w:rPr>
          <w:lang w:val="en-150"/>
        </w:rPr>
      </w:pPr>
      <w:bookmarkStart w:id="243" w:name="_Toc74572121"/>
      <w:r w:rsidRPr="00EB5B16">
        <w:rPr>
          <w:lang w:val="en-150"/>
        </w:rPr>
        <w:t>Requirements and approach</w:t>
      </w:r>
      <w:bookmarkEnd w:id="243"/>
    </w:p>
    <w:p w14:paraId="3275BD96" w14:textId="25BA6C52" w:rsidR="00C1732F" w:rsidRPr="00EB5B16" w:rsidRDefault="00095233" w:rsidP="00C1732F">
      <w:pPr>
        <w:rPr>
          <w:lang w:val="en-150"/>
        </w:rPr>
      </w:pPr>
      <w:r w:rsidRPr="00EB5B16">
        <w:rPr>
          <w:lang w:val="en-150"/>
        </w:rPr>
        <w:t>This section aims to introduce a series of concepts that allow 2D detections from</w:t>
      </w:r>
      <w:r w:rsidR="00BF0A00" w:rsidRPr="00EB5B16">
        <w:rPr>
          <w:lang w:val="en-150"/>
        </w:rPr>
        <w:t xml:space="preserve"> camera</w:t>
      </w:r>
      <w:r w:rsidRPr="00EB5B16">
        <w:rPr>
          <w:lang w:val="en-150"/>
        </w:rPr>
        <w:t xml:space="preserve"> images to be converted to real</w:t>
      </w:r>
      <w:r w:rsidR="00C1732F" w:rsidRPr="00EB5B16">
        <w:rPr>
          <w:lang w:val="en-150"/>
        </w:rPr>
        <w:t xml:space="preserve"> </w:t>
      </w:r>
      <w:r w:rsidRPr="00EB5B16">
        <w:rPr>
          <w:lang w:val="en-150"/>
        </w:rPr>
        <w:t>world</w:t>
      </w:r>
      <w:r w:rsidR="00BF0A00" w:rsidRPr="00EB5B16">
        <w:rPr>
          <w:lang w:val="en-150"/>
        </w:rPr>
        <w:t xml:space="preserve"> absolute</w:t>
      </w:r>
      <w:r w:rsidR="00C1732F" w:rsidRPr="00EB5B16">
        <w:rPr>
          <w:lang w:val="en-150"/>
        </w:rPr>
        <w:t xml:space="preserve"> coordinates</w:t>
      </w:r>
      <w:r w:rsidRPr="00EB5B16">
        <w:rPr>
          <w:lang w:val="en-150"/>
        </w:rPr>
        <w:t>, with the aims of later developing a perception item localization pipeline.</w:t>
      </w:r>
      <w:r w:rsidR="00C1732F" w:rsidRPr="00EB5B16">
        <w:rPr>
          <w:lang w:val="en-150"/>
        </w:rPr>
        <w:t xml:space="preserve"> The concepts here introduced relate to the linked yet separate areas of agent localization and item localization.</w:t>
      </w:r>
    </w:p>
    <w:p w14:paraId="72933D70" w14:textId="7E06519B" w:rsidR="00C1732F" w:rsidRPr="00EB5B16" w:rsidRDefault="00C1732F" w:rsidP="008305AE">
      <w:pPr>
        <w:rPr>
          <w:lang w:val="en-150"/>
        </w:rPr>
      </w:pPr>
      <w:r w:rsidRPr="00EB5B16">
        <w:rPr>
          <w:lang w:val="en-150"/>
        </w:rPr>
        <w:t>Agent localization, usually known as robot localization, implies knowing the position of an agent, typically a robot. Visually solving the localization problem for a camera usually generalizes to solving it for the robot or autonomous device, since the pose of a camera mounted on a robot</w:t>
      </w:r>
      <w:r w:rsidR="008305AE" w:rsidRPr="00EB5B16">
        <w:rPr>
          <w:lang w:val="en-150"/>
        </w:rPr>
        <w:t xml:space="preserve"> with respect to the robot itself is generally known. Item localization implies detecting items with respect to the agent and framing them in a representation of the environment.</w:t>
      </w:r>
    </w:p>
    <w:p w14:paraId="05FB1A44" w14:textId="74D9BFD8" w:rsidR="00C1732F" w:rsidRPr="00EB5B16" w:rsidRDefault="00C1732F" w:rsidP="00C1732F">
      <w:pPr>
        <w:spacing w:after="240"/>
        <w:rPr>
          <w:i/>
          <w:iCs/>
          <w:lang w:val="en-150"/>
        </w:rPr>
      </w:pPr>
      <w:r w:rsidRPr="00EB5B16">
        <w:rPr>
          <w:lang w:val="en-150"/>
        </w:rPr>
        <w:t>The work shown in this section attempts to solve the</w:t>
      </w:r>
      <w:r w:rsidR="008305AE" w:rsidRPr="00EB5B16">
        <w:rPr>
          <w:lang w:val="en-150"/>
        </w:rPr>
        <w:t xml:space="preserve"> 2D</w:t>
      </w:r>
      <w:r w:rsidRPr="00EB5B16">
        <w:rPr>
          <w:lang w:val="en-150"/>
        </w:rPr>
        <w:t xml:space="preserve"> horizontal localization problem for a camera device </w:t>
      </w:r>
      <w:r w:rsidR="008305AE" w:rsidRPr="00EB5B16">
        <w:rPr>
          <w:lang w:val="en-150"/>
        </w:rPr>
        <w:t xml:space="preserve">and items in the environment </w:t>
      </w:r>
      <w:r w:rsidRPr="00EB5B16">
        <w:rPr>
          <w:lang w:val="en-150"/>
        </w:rPr>
        <w:t xml:space="preserve">by using only </w:t>
      </w:r>
      <w:r w:rsidR="008305AE" w:rsidRPr="00EB5B16">
        <w:rPr>
          <w:lang w:val="en-150"/>
        </w:rPr>
        <w:t xml:space="preserve">computer vision and </w:t>
      </w:r>
      <w:r w:rsidRPr="00EB5B16">
        <w:rPr>
          <w:lang w:val="en-150"/>
        </w:rPr>
        <w:t>consumer degree technology.</w:t>
      </w:r>
      <w:r w:rsidR="008305AE" w:rsidRPr="00EB5B16">
        <w:rPr>
          <w:lang w:val="en-150"/>
        </w:rPr>
        <w:t xml:space="preserve"> Besides these conditions, no specific targets or requisites are set a priori.</w:t>
      </w:r>
    </w:p>
    <w:p w14:paraId="646B88E9" w14:textId="14F2057B" w:rsidR="00095233" w:rsidRPr="00EB5B16" w:rsidRDefault="00095233" w:rsidP="00095233">
      <w:pPr>
        <w:pStyle w:val="Heading3"/>
        <w:rPr>
          <w:lang w:val="en-150"/>
        </w:rPr>
      </w:pPr>
      <w:bookmarkStart w:id="244" w:name="_Ref74562614"/>
      <w:bookmarkStart w:id="245" w:name="_Ref74562866"/>
      <w:bookmarkStart w:id="246" w:name="_Toc74572122"/>
      <w:r w:rsidRPr="00EB5B16">
        <w:rPr>
          <w:lang w:val="en-150"/>
        </w:rPr>
        <w:t>Experimental setup</w:t>
      </w:r>
      <w:bookmarkEnd w:id="244"/>
      <w:bookmarkEnd w:id="245"/>
      <w:bookmarkEnd w:id="246"/>
    </w:p>
    <w:p w14:paraId="159A2732" w14:textId="67598885" w:rsidR="008305AE" w:rsidRPr="00EB5B16" w:rsidRDefault="00172589" w:rsidP="008305AE">
      <w:pPr>
        <w:rPr>
          <w:lang w:val="en-150"/>
        </w:rPr>
      </w:pPr>
      <w:r w:rsidRPr="00EB5B16">
        <w:rPr>
          <w:lang w:val="en-150"/>
        </w:rPr>
        <w:t>Live feed is to be taken from</w:t>
      </w:r>
      <w:r w:rsidR="008305AE" w:rsidRPr="00EB5B16">
        <w:rPr>
          <w:lang w:val="en-150"/>
        </w:rPr>
        <w:t xml:space="preserve"> the camera of an</w:t>
      </w:r>
      <w:r w:rsidRPr="00EB5B16">
        <w:rPr>
          <w:lang w:val="en-150"/>
        </w:rPr>
        <w:t xml:space="preserve"> </w:t>
      </w:r>
      <w:proofErr w:type="spellStart"/>
      <w:r w:rsidRPr="00EB5B16">
        <w:rPr>
          <w:lang w:val="en-150"/>
        </w:rPr>
        <w:t>an</w:t>
      </w:r>
      <w:proofErr w:type="spellEnd"/>
      <w:r w:rsidRPr="00EB5B16">
        <w:rPr>
          <w:lang w:val="en-150"/>
        </w:rPr>
        <w:t xml:space="preserve"> Android device and sent over 2.4GHz or 5GHz signals (</w:t>
      </w:r>
      <w:proofErr w:type="spellStart"/>
      <w:r w:rsidRPr="00EB5B16">
        <w:rPr>
          <w:lang w:val="en-150"/>
        </w:rPr>
        <w:t>WiFi</w:t>
      </w:r>
      <w:proofErr w:type="spellEnd"/>
      <w:r w:rsidRPr="00EB5B16">
        <w:rPr>
          <w:lang w:val="en-150"/>
        </w:rPr>
        <w:t xml:space="preserve">) to a local server hosted on the smartphone. The IP Webcam app </w:t>
      </w:r>
      <w:r w:rsidRPr="00EB5B16">
        <w:rPr>
          <w:lang w:val="en-150"/>
        </w:rPr>
        <w:fldChar w:fldCharType="begin" w:fldLock="1"/>
      </w:r>
      <w:r w:rsidR="00597972" w:rsidRPr="00EB5B16">
        <w:rPr>
          <w:lang w:val="en-150"/>
        </w:rPr>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5]","plainTextFormattedCitation":"[55]","previouslyFormattedCitation":"[55]"},"properties":{"noteIndex":0},"schema":"https://github.com/citation-style-language/schema/raw/master/csl-citation.json"}</w:instrText>
      </w:r>
      <w:r w:rsidRPr="00EB5B16">
        <w:rPr>
          <w:lang w:val="en-150"/>
        </w:rPr>
        <w:fldChar w:fldCharType="separate"/>
      </w:r>
      <w:r w:rsidR="00597972" w:rsidRPr="00EB5B16">
        <w:rPr>
          <w:noProof/>
          <w:lang w:val="en-150"/>
        </w:rPr>
        <w:t>[55]</w:t>
      </w:r>
      <w:r w:rsidRPr="00EB5B16">
        <w:rPr>
          <w:lang w:val="en-150"/>
        </w:rPr>
        <w:fldChar w:fldCharType="end"/>
      </w:r>
      <w:r w:rsidRPr="00EB5B16">
        <w:rPr>
          <w:lang w:val="en-150"/>
        </w:rPr>
        <w:t xml:space="preserve"> performs this function in a plug-and-play fashion. This live stream is captured by the host computer, where real-time processing of the images takes place.</w:t>
      </w:r>
      <w:r w:rsidR="008305AE" w:rsidRPr="00EB5B16">
        <w:rPr>
          <w:lang w:val="en-150"/>
        </w:rPr>
        <w:t xml:space="preserve"> The main assets used for the development of the following stages are defined a posteriori as:</w:t>
      </w:r>
    </w:p>
    <w:p w14:paraId="55DE6DB9" w14:textId="77777777" w:rsidR="008305AE" w:rsidRPr="00EB5B16" w:rsidRDefault="008305AE" w:rsidP="008305AE">
      <w:pPr>
        <w:pStyle w:val="ListParagraph"/>
        <w:numPr>
          <w:ilvl w:val="0"/>
          <w:numId w:val="27"/>
        </w:numPr>
        <w:tabs>
          <w:tab w:val="left" w:pos="3261"/>
        </w:tabs>
        <w:spacing w:before="0"/>
        <w:rPr>
          <w:lang w:val="en-150"/>
        </w:rPr>
      </w:pPr>
      <w:r w:rsidRPr="00EB5B16">
        <w:rPr>
          <w:lang w:val="en-150"/>
        </w:rPr>
        <w:t>Smartphone device</w:t>
      </w:r>
      <w:r w:rsidRPr="00EB5B16">
        <w:rPr>
          <w:lang w:val="en-150"/>
        </w:rPr>
        <w:tab/>
        <w:t>: Android device with camera, namely a Redmi Note 9 Pro.</w:t>
      </w:r>
    </w:p>
    <w:p w14:paraId="512433C3" w14:textId="77777777" w:rsidR="008305AE" w:rsidRPr="00EB5B16" w:rsidRDefault="008305AE" w:rsidP="008305AE">
      <w:pPr>
        <w:pStyle w:val="ListParagraph"/>
        <w:numPr>
          <w:ilvl w:val="0"/>
          <w:numId w:val="27"/>
        </w:numPr>
        <w:tabs>
          <w:tab w:val="left" w:pos="3261"/>
        </w:tabs>
        <w:spacing w:before="0"/>
        <w:rPr>
          <w:lang w:val="en-150"/>
        </w:rPr>
      </w:pPr>
      <w:r w:rsidRPr="00EB5B16">
        <w:rPr>
          <w:lang w:val="en-150"/>
        </w:rPr>
        <w:t>IP Webcam app</w:t>
      </w:r>
      <w:r w:rsidRPr="00EB5B16">
        <w:rPr>
          <w:lang w:val="en-150"/>
        </w:rPr>
        <w:tab/>
        <w:t>: Android app used to send phone camera feed to local server.</w:t>
      </w:r>
    </w:p>
    <w:p w14:paraId="74E2ACB5" w14:textId="77777777" w:rsidR="008305AE" w:rsidRPr="00EB5B16" w:rsidRDefault="008305AE" w:rsidP="008305AE">
      <w:pPr>
        <w:pStyle w:val="ListParagraph"/>
        <w:numPr>
          <w:ilvl w:val="0"/>
          <w:numId w:val="27"/>
        </w:numPr>
        <w:tabs>
          <w:tab w:val="left" w:pos="3261"/>
        </w:tabs>
        <w:spacing w:before="0"/>
        <w:rPr>
          <w:lang w:val="en-150"/>
        </w:rPr>
      </w:pPr>
      <w:r w:rsidRPr="00EB5B16">
        <w:rPr>
          <w:lang w:val="en-150"/>
        </w:rPr>
        <w:t>GPU-ready PC</w:t>
      </w:r>
      <w:r w:rsidRPr="00EB5B16">
        <w:rPr>
          <w:lang w:val="en-150"/>
        </w:rPr>
        <w:tab/>
        <w:t>: Main computing device for script hosting &amp; running.</w:t>
      </w:r>
    </w:p>
    <w:p w14:paraId="37089909" w14:textId="77777777" w:rsidR="008305AE" w:rsidRPr="00EB5B16" w:rsidRDefault="008305AE" w:rsidP="008305AE">
      <w:pPr>
        <w:pStyle w:val="ListParagraph"/>
        <w:numPr>
          <w:ilvl w:val="0"/>
          <w:numId w:val="27"/>
        </w:numPr>
        <w:tabs>
          <w:tab w:val="left" w:pos="3261"/>
        </w:tabs>
        <w:spacing w:before="0"/>
        <w:rPr>
          <w:lang w:val="en-150"/>
        </w:rPr>
      </w:pPr>
      <w:r w:rsidRPr="00EB5B16">
        <w:rPr>
          <w:lang w:val="en-150"/>
        </w:rPr>
        <w:t>Tripod</w:t>
      </w:r>
      <w:r w:rsidRPr="00EB5B16">
        <w:rPr>
          <w:lang w:val="en-150"/>
        </w:rPr>
        <w:tab/>
        <w:t>: Used for static phone holding during live tests.</w:t>
      </w:r>
    </w:p>
    <w:p w14:paraId="5FE3BCB8" w14:textId="77777777" w:rsidR="008305AE" w:rsidRPr="00EB5B16" w:rsidRDefault="008305AE" w:rsidP="008305AE">
      <w:pPr>
        <w:pStyle w:val="ListParagraph"/>
        <w:numPr>
          <w:ilvl w:val="0"/>
          <w:numId w:val="27"/>
        </w:numPr>
        <w:tabs>
          <w:tab w:val="left" w:pos="3261"/>
        </w:tabs>
        <w:spacing w:before="0"/>
        <w:rPr>
          <w:lang w:val="en-150"/>
        </w:rPr>
      </w:pPr>
      <w:r w:rsidRPr="00EB5B16">
        <w:rPr>
          <w:lang w:val="en-150"/>
        </w:rPr>
        <w:t>Printer, paper &amp; tape</w:t>
      </w:r>
      <w:r w:rsidRPr="00EB5B16">
        <w:rPr>
          <w:lang w:val="en-150"/>
        </w:rPr>
        <w:tab/>
        <w:t xml:space="preserve">: For printout and layout of </w:t>
      </w:r>
      <w:proofErr w:type="spellStart"/>
      <w:r w:rsidRPr="00EB5B16">
        <w:rPr>
          <w:lang w:val="en-150"/>
        </w:rPr>
        <w:t>ArUco</w:t>
      </w:r>
      <w:proofErr w:type="spellEnd"/>
      <w:r w:rsidRPr="00EB5B16">
        <w:rPr>
          <w:lang w:val="en-150"/>
        </w:rPr>
        <w:t xml:space="preserve"> markers.</w:t>
      </w:r>
    </w:p>
    <w:p w14:paraId="3ECBBF80" w14:textId="77777777" w:rsidR="008305AE" w:rsidRPr="00EB5B16" w:rsidRDefault="008305AE" w:rsidP="008305AE">
      <w:pPr>
        <w:pStyle w:val="ListParagraph"/>
        <w:numPr>
          <w:ilvl w:val="0"/>
          <w:numId w:val="27"/>
        </w:numPr>
        <w:tabs>
          <w:tab w:val="left" w:pos="3261"/>
        </w:tabs>
        <w:spacing w:before="0" w:after="240"/>
        <w:rPr>
          <w:lang w:val="en-150"/>
        </w:rPr>
      </w:pPr>
      <w:r w:rsidRPr="00EB5B16">
        <w:rPr>
          <w:lang w:val="en-150"/>
        </w:rPr>
        <w:t>Tape measure</w:t>
      </w:r>
      <w:r w:rsidRPr="00EB5B16">
        <w:rPr>
          <w:lang w:val="en-150"/>
        </w:rPr>
        <w:tab/>
        <w:t xml:space="preserve">: For mapping </w:t>
      </w:r>
      <w:proofErr w:type="spellStart"/>
      <w:r w:rsidRPr="00EB5B16">
        <w:rPr>
          <w:lang w:val="en-150"/>
        </w:rPr>
        <w:t>ArUco</w:t>
      </w:r>
      <w:proofErr w:type="spellEnd"/>
      <w:r w:rsidRPr="00EB5B16">
        <w:rPr>
          <w:lang w:val="en-150"/>
        </w:rPr>
        <w:t xml:space="preserve"> locations into the </w:t>
      </w:r>
      <w:proofErr w:type="spellStart"/>
      <w:r w:rsidRPr="00EB5B16">
        <w:rPr>
          <w:lang w:val="en-150"/>
        </w:rPr>
        <w:t>enviroment</w:t>
      </w:r>
      <w:proofErr w:type="spellEnd"/>
      <w:r w:rsidRPr="00EB5B16">
        <w:rPr>
          <w:lang w:val="en-150"/>
        </w:rPr>
        <w:t xml:space="preserve"> model.</w:t>
      </w:r>
    </w:p>
    <w:p w14:paraId="5A78EB97" w14:textId="7E09420F" w:rsidR="00172589" w:rsidRPr="00EB5B16" w:rsidRDefault="00172589" w:rsidP="00172589">
      <w:pPr>
        <w:rPr>
          <w:lang w:val="en-150"/>
        </w:rPr>
      </w:pPr>
      <w:r w:rsidRPr="00EB5B16">
        <w:rPr>
          <w:lang w:val="en-150"/>
        </w:rPr>
        <w:t xml:space="preserve">The IP Webcam app hosts a local web server on the smartphone device. This server is typically hosted at the direction </w:t>
      </w:r>
      <w:r w:rsidRPr="00EB5B16">
        <w:rPr>
          <w:i/>
          <w:lang w:val="en-150"/>
        </w:rPr>
        <w:t>192.168.x.x:8085</w:t>
      </w:r>
      <w:r w:rsidRPr="00EB5B16">
        <w:rPr>
          <w:lang w:val="en-150"/>
        </w:rPr>
        <w:t xml:space="preserve">, which corresponds to the private IP of the phone within the user </w:t>
      </w:r>
      <w:proofErr w:type="spellStart"/>
      <w:r w:rsidRPr="00EB5B16">
        <w:rPr>
          <w:lang w:val="en-150"/>
        </w:rPr>
        <w:t>WiFi</w:t>
      </w:r>
      <w:proofErr w:type="spellEnd"/>
      <w:r w:rsidRPr="00EB5B16">
        <w:rPr>
          <w:lang w:val="en-150"/>
        </w:rPr>
        <w:t xml:space="preserve"> network, typically randomized at server boot, plus a user-defined port.</w:t>
      </w:r>
      <w:r w:rsidR="008305AE" w:rsidRPr="00EB5B16">
        <w:rPr>
          <w:lang w:val="en-150"/>
        </w:rPr>
        <w:t xml:space="preserve"> </w:t>
      </w:r>
      <w:r w:rsidRPr="00EB5B16">
        <w:rPr>
          <w:lang w:val="en-150"/>
        </w:rPr>
        <w:t>The main directions of this server are the following:</w:t>
      </w:r>
    </w:p>
    <w:p w14:paraId="6BF2E1B6" w14:textId="77777777" w:rsidR="00172589" w:rsidRPr="00EB5B16" w:rsidRDefault="00172589" w:rsidP="00172589">
      <w:pPr>
        <w:pStyle w:val="ListParagraph"/>
        <w:numPr>
          <w:ilvl w:val="0"/>
          <w:numId w:val="28"/>
        </w:numPr>
        <w:tabs>
          <w:tab w:val="left" w:pos="4962"/>
        </w:tabs>
        <w:rPr>
          <w:i/>
          <w:lang w:val="en-150"/>
        </w:rPr>
      </w:pPr>
      <w:r w:rsidRPr="00EB5B16">
        <w:rPr>
          <w:i/>
          <w:lang w:val="en-150"/>
        </w:rPr>
        <w:t>http://192.168.x.x:8085</w:t>
      </w:r>
      <w:r w:rsidRPr="00EB5B16">
        <w:rPr>
          <w:i/>
          <w:lang w:val="en-150"/>
        </w:rPr>
        <w:tab/>
      </w:r>
      <w:r w:rsidRPr="00EB5B16">
        <w:rPr>
          <w:lang w:val="en-150"/>
        </w:rPr>
        <w:t>: Hosts the main application GUI.</w:t>
      </w:r>
    </w:p>
    <w:p w14:paraId="5FC9FC80" w14:textId="77777777" w:rsidR="00172589" w:rsidRPr="00EB5B16" w:rsidRDefault="00172589" w:rsidP="00172589">
      <w:pPr>
        <w:pStyle w:val="ListParagraph"/>
        <w:numPr>
          <w:ilvl w:val="0"/>
          <w:numId w:val="28"/>
        </w:numPr>
        <w:tabs>
          <w:tab w:val="left" w:pos="4962"/>
        </w:tabs>
        <w:rPr>
          <w:i/>
          <w:lang w:val="en-150"/>
        </w:rPr>
      </w:pPr>
      <w:r w:rsidRPr="00EB5B16">
        <w:rPr>
          <w:i/>
          <w:lang w:val="en-150"/>
        </w:rPr>
        <w:t>http://192.168.x.x:8085/video</w:t>
      </w:r>
      <w:r w:rsidRPr="00EB5B16">
        <w:rPr>
          <w:i/>
          <w:lang w:val="en-150"/>
        </w:rPr>
        <w:tab/>
      </w:r>
      <w:r w:rsidRPr="00EB5B16">
        <w:rPr>
          <w:lang w:val="en-150"/>
        </w:rPr>
        <w:t>: Hosts the raw camera video feed.</w:t>
      </w:r>
    </w:p>
    <w:p w14:paraId="62E89E3A" w14:textId="77777777" w:rsidR="00172589" w:rsidRPr="00EB5B16" w:rsidRDefault="00172589" w:rsidP="00172589">
      <w:pPr>
        <w:pStyle w:val="ListParagraph"/>
        <w:numPr>
          <w:ilvl w:val="0"/>
          <w:numId w:val="28"/>
        </w:numPr>
        <w:tabs>
          <w:tab w:val="left" w:pos="4962"/>
        </w:tabs>
        <w:rPr>
          <w:i/>
          <w:lang w:val="en-150"/>
        </w:rPr>
      </w:pPr>
      <w:r w:rsidRPr="00EB5B16">
        <w:rPr>
          <w:i/>
          <w:lang w:val="en-150"/>
        </w:rPr>
        <w:t>http://192.168.x.x:8085/sensors</w:t>
      </w:r>
      <w:r w:rsidRPr="00EB5B16">
        <w:rPr>
          <w:i/>
          <w:lang w:val="en-150"/>
        </w:rPr>
        <w:tab/>
      </w:r>
      <w:r w:rsidRPr="00EB5B16">
        <w:rPr>
          <w:lang w:val="en-150"/>
        </w:rPr>
        <w:t>: Hosts a sensor measurement GUI.</w:t>
      </w:r>
    </w:p>
    <w:p w14:paraId="110B0E36" w14:textId="77777777" w:rsidR="00172589" w:rsidRPr="00EB5B16" w:rsidRDefault="00172589" w:rsidP="00172589">
      <w:pPr>
        <w:pStyle w:val="ListParagraph"/>
        <w:numPr>
          <w:ilvl w:val="0"/>
          <w:numId w:val="28"/>
        </w:numPr>
        <w:tabs>
          <w:tab w:val="left" w:pos="4962"/>
        </w:tabs>
        <w:rPr>
          <w:i/>
          <w:lang w:val="en-150"/>
        </w:rPr>
      </w:pPr>
      <w:r w:rsidRPr="00EB5B16">
        <w:rPr>
          <w:i/>
          <w:lang w:val="en-150"/>
        </w:rPr>
        <w:t>http://192.168.x.x:8085/sensors.json</w:t>
      </w:r>
      <w:r w:rsidRPr="00EB5B16">
        <w:rPr>
          <w:i/>
          <w:lang w:val="en-150"/>
        </w:rPr>
        <w:tab/>
      </w:r>
      <w:r w:rsidRPr="00EB5B16">
        <w:rPr>
          <w:lang w:val="en-150"/>
        </w:rPr>
        <w:t xml:space="preserve">: Hosts a raw </w:t>
      </w:r>
      <w:r w:rsidRPr="00EB5B16">
        <w:rPr>
          <w:i/>
          <w:lang w:val="en-150"/>
        </w:rPr>
        <w:t>json</w:t>
      </w:r>
      <w:r w:rsidRPr="00EB5B16">
        <w:rPr>
          <w:lang w:val="en-150"/>
        </w:rPr>
        <w:t xml:space="preserve"> file with sensor history.</w:t>
      </w:r>
    </w:p>
    <w:p w14:paraId="0EEF0433" w14:textId="40E7328F" w:rsidR="00095233" w:rsidRPr="00EB5B16" w:rsidRDefault="00095233" w:rsidP="00095233">
      <w:pPr>
        <w:pStyle w:val="Heading2"/>
        <w:rPr>
          <w:lang w:val="en-150"/>
        </w:rPr>
      </w:pPr>
      <w:bookmarkStart w:id="247" w:name="_Toc74572123"/>
      <w:r w:rsidRPr="00EB5B16">
        <w:rPr>
          <w:lang w:val="en-150"/>
        </w:rPr>
        <w:lastRenderedPageBreak/>
        <w:t>The localization problem</w:t>
      </w:r>
      <w:bookmarkEnd w:id="247"/>
    </w:p>
    <w:p w14:paraId="15EA0683" w14:textId="0ED55821" w:rsidR="00F01A1B" w:rsidRPr="00EB5B16" w:rsidRDefault="00F01A1B" w:rsidP="00F01A1B">
      <w:pPr>
        <w:pStyle w:val="Heading3"/>
        <w:rPr>
          <w:lang w:val="en-150"/>
        </w:rPr>
      </w:pPr>
      <w:bookmarkStart w:id="248" w:name="_Toc74572124"/>
      <w:r w:rsidRPr="00EB5B16">
        <w:rPr>
          <w:lang w:val="en-150"/>
        </w:rPr>
        <w:t>Localization in underground settings</w:t>
      </w:r>
      <w:bookmarkEnd w:id="248"/>
    </w:p>
    <w:p w14:paraId="4E0885EA" w14:textId="5C51B476" w:rsidR="00342A6B" w:rsidRPr="00EB5B16" w:rsidRDefault="00342A6B" w:rsidP="00342A6B">
      <w:pPr>
        <w:rPr>
          <w:lang w:val="en-150"/>
        </w:rPr>
      </w:pPr>
      <w:r w:rsidRPr="00EB5B16">
        <w:rPr>
          <w:lang w:val="en-150"/>
        </w:rPr>
        <w:t xml:space="preserve">Localization is the problem of knowing the position of an agent within a determinate environment. In the context of robotics, solving the localization problem means being able to know </w:t>
      </w:r>
      <w:r w:rsidR="00D66E23" w:rsidRPr="00EB5B16">
        <w:rPr>
          <w:lang w:val="en-150"/>
        </w:rPr>
        <w:t>the</w:t>
      </w:r>
      <w:r w:rsidRPr="00EB5B16">
        <w:rPr>
          <w:lang w:val="en-150"/>
        </w:rPr>
        <w:t xml:space="preserve"> position and orientation, also called pose, </w:t>
      </w:r>
      <w:r w:rsidR="00D66E23" w:rsidRPr="00EB5B16">
        <w:rPr>
          <w:lang w:val="en-150"/>
        </w:rPr>
        <w:t xml:space="preserve">of an agent (robot, drone...) </w:t>
      </w:r>
      <w:r w:rsidRPr="00EB5B16">
        <w:rPr>
          <w:lang w:val="en-150"/>
        </w:rPr>
        <w:t>over time and within its deployment environment.</w:t>
      </w:r>
    </w:p>
    <w:p w14:paraId="38062FEF" w14:textId="4ED19FDB" w:rsidR="005423DB" w:rsidRPr="00EB5B16" w:rsidRDefault="005423DB" w:rsidP="00A87486">
      <w:pPr>
        <w:rPr>
          <w:lang w:val="en-150"/>
        </w:rPr>
      </w:pPr>
      <w:r w:rsidRPr="00EB5B16">
        <w:rPr>
          <w:lang w:val="en-150"/>
        </w:rPr>
        <w:t>Nowadays, o</w:t>
      </w:r>
      <w:r w:rsidR="00342A6B" w:rsidRPr="00EB5B16">
        <w:rPr>
          <w:lang w:val="en-150"/>
        </w:rPr>
        <w:t>utdoors localization is almost a trivial problem, thanks to modern</w:t>
      </w:r>
      <w:r w:rsidRPr="00EB5B16">
        <w:rPr>
          <w:lang w:val="en-150"/>
        </w:rPr>
        <w:t xml:space="preserve"> global positioning system (</w:t>
      </w:r>
      <w:r w:rsidR="00342A6B" w:rsidRPr="00EB5B16">
        <w:rPr>
          <w:lang w:val="en-150"/>
        </w:rPr>
        <w:t>GPS</w:t>
      </w:r>
      <w:r w:rsidRPr="00EB5B16">
        <w:rPr>
          <w:lang w:val="en-150"/>
        </w:rPr>
        <w:t>)</w:t>
      </w:r>
      <w:r w:rsidR="00342A6B" w:rsidRPr="00EB5B16">
        <w:rPr>
          <w:lang w:val="en-150"/>
        </w:rPr>
        <w:t xml:space="preserve"> solutions. However, GPS won’t work in environments without radio reception, such as </w:t>
      </w:r>
      <w:r w:rsidRPr="00EB5B16">
        <w:rPr>
          <w:lang w:val="en-150"/>
        </w:rPr>
        <w:t xml:space="preserve">indoors, underwater or </w:t>
      </w:r>
      <w:r w:rsidR="00342A6B" w:rsidRPr="00EB5B16">
        <w:rPr>
          <w:lang w:val="en-150"/>
        </w:rPr>
        <w:t>underground</w:t>
      </w:r>
      <w:r w:rsidRPr="00EB5B16">
        <w:rPr>
          <w:lang w:val="en-150"/>
        </w:rPr>
        <w:t xml:space="preserve"> settings </w:t>
      </w:r>
      <w:r w:rsidR="003A5DC3"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3A5DC3" w:rsidRPr="00EB5B16">
        <w:rPr>
          <w:lang w:val="en-150"/>
        </w:rPr>
        <w:fldChar w:fldCharType="separate"/>
      </w:r>
      <w:r w:rsidR="00597972" w:rsidRPr="00EB5B16">
        <w:rPr>
          <w:noProof/>
          <w:lang w:val="en-150"/>
        </w:rPr>
        <w:t>[56]</w:t>
      </w:r>
      <w:r w:rsidR="003A5DC3" w:rsidRPr="00EB5B16">
        <w:rPr>
          <w:lang w:val="en-150"/>
        </w:rPr>
        <w:fldChar w:fldCharType="end"/>
      </w:r>
      <w:r w:rsidR="003A5DC3" w:rsidRPr="00EB5B16">
        <w:rPr>
          <w:lang w:val="en-150"/>
        </w:rPr>
        <w:t>.</w:t>
      </w:r>
      <w:r w:rsidRPr="00EB5B16">
        <w:rPr>
          <w:lang w:val="en-150"/>
        </w:rPr>
        <w:t xml:space="preserve"> Since this work aims for a solution suitable for subterranean environments, GPS cannot be used for localization.</w:t>
      </w:r>
      <w:r w:rsidR="00A87486" w:rsidRPr="00EB5B16">
        <w:rPr>
          <w:lang w:val="en-150"/>
        </w:rPr>
        <w:t xml:space="preserve"> </w:t>
      </w:r>
      <w:r w:rsidRPr="00EB5B16">
        <w:rPr>
          <w:lang w:val="en-150"/>
        </w:rP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rsidRPr="00EB5B16">
        <w:rPr>
          <w:lang w:val="en-150"/>
        </w:rPr>
        <w:t xml:space="preserve"> </w:t>
      </w:r>
      <w:r w:rsidR="003A5DC3"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3A5DC3" w:rsidRPr="00EB5B16">
        <w:rPr>
          <w:lang w:val="en-150"/>
        </w:rPr>
        <w:fldChar w:fldCharType="separate"/>
      </w:r>
      <w:r w:rsidR="00597972" w:rsidRPr="00EB5B16">
        <w:rPr>
          <w:noProof/>
          <w:lang w:val="en-150"/>
        </w:rPr>
        <w:t>[56]</w:t>
      </w:r>
      <w:r w:rsidR="003A5DC3" w:rsidRPr="00EB5B16">
        <w:rPr>
          <w:lang w:val="en-150"/>
        </w:rPr>
        <w:fldChar w:fldCharType="end"/>
      </w:r>
      <w:r w:rsidRPr="00EB5B16">
        <w:rPr>
          <w:lang w:val="en-150"/>
        </w:rPr>
        <w:t xml:space="preserve">. </w:t>
      </w:r>
    </w:p>
    <w:p w14:paraId="4BA24BB7" w14:textId="014A7A08" w:rsidR="00172589" w:rsidRPr="00EB5B16" w:rsidRDefault="005423DB" w:rsidP="00E86362">
      <w:pPr>
        <w:rPr>
          <w:lang w:val="en-150"/>
        </w:rPr>
      </w:pPr>
      <w:r w:rsidRPr="00EB5B16">
        <w:rPr>
          <w:lang w:val="en-150"/>
        </w:rPr>
        <w:t xml:space="preserve">In any case, the true position of a robot agent cannot be known. The formal localization problem assumes that the robot has a true and unknown position </w:t>
      </w:r>
      <m:oMath>
        <m:r>
          <m:rPr>
            <m:sty m:val="bi"/>
          </m:rPr>
          <w:rPr>
            <w:rFonts w:ascii="Cambria Math" w:hAnsi="Cambria Math"/>
            <w:lang w:val="en-150"/>
          </w:rPr>
          <m:t>x</m:t>
        </m:r>
      </m:oMath>
      <w:r w:rsidRPr="00EB5B16">
        <w:rPr>
          <w:lang w:val="en-150"/>
        </w:rPr>
        <w:t xml:space="preserve">, being </w:t>
      </w:r>
      <m:oMath>
        <m:acc>
          <m:accPr>
            <m:ctrlPr>
              <w:rPr>
                <w:rFonts w:ascii="Cambria Math" w:hAnsi="Cambria Math"/>
                <w:i/>
                <w:lang w:val="en-150"/>
              </w:rPr>
            </m:ctrlPr>
          </m:accPr>
          <m:e>
            <m:r>
              <m:rPr>
                <m:sty m:val="bi"/>
              </m:rPr>
              <w:rPr>
                <w:rFonts w:ascii="Cambria Math" w:hAnsi="Cambria Math"/>
                <w:lang w:val="en-150"/>
              </w:rPr>
              <m:t>x</m:t>
            </m:r>
          </m:e>
        </m:acc>
      </m:oMath>
      <w:r w:rsidRPr="00EB5B16">
        <w:rPr>
          <w:lang w:val="en-150"/>
        </w:rPr>
        <w:t xml:space="preserve"> its best available estimate. The uncertainty of this est</w:t>
      </w:r>
      <w:proofErr w:type="spellStart"/>
      <w:r w:rsidRPr="00EB5B16">
        <w:rPr>
          <w:lang w:val="en-150"/>
        </w:rPr>
        <w:t>imate</w:t>
      </w:r>
      <w:proofErr w:type="spellEnd"/>
      <w:r w:rsidR="00D25E86" w:rsidRPr="00EB5B16">
        <w:rPr>
          <w:lang w:val="en-150"/>
        </w:rPr>
        <w:t xml:space="preserve"> is statistically defined as the standard deviation associated with the estimate </w:t>
      </w:r>
      <m:oMath>
        <m:acc>
          <m:accPr>
            <m:ctrlPr>
              <w:rPr>
                <w:rFonts w:ascii="Cambria Math" w:hAnsi="Cambria Math"/>
                <w:i/>
                <w:lang w:val="en-150"/>
              </w:rPr>
            </m:ctrlPr>
          </m:accPr>
          <m:e>
            <m:r>
              <m:rPr>
                <m:sty m:val="bi"/>
              </m:rPr>
              <w:rPr>
                <w:rFonts w:ascii="Cambria Math" w:hAnsi="Cambria Math"/>
                <w:lang w:val="en-150"/>
              </w:rPr>
              <m:t>x</m:t>
            </m:r>
          </m:e>
        </m:acc>
      </m:oMath>
      <w:r w:rsidR="00A87486" w:rsidRPr="00EB5B16">
        <w:rPr>
          <w:lang w:val="en-150"/>
        </w:rPr>
        <w:t xml:space="preserve"> </w:t>
      </w:r>
      <w:r w:rsidR="003A5DC3"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3A5DC3" w:rsidRPr="00EB5B16">
        <w:rPr>
          <w:lang w:val="en-150"/>
        </w:rPr>
        <w:fldChar w:fldCharType="separate"/>
      </w:r>
      <w:r w:rsidR="00597972" w:rsidRPr="00EB5B16">
        <w:rPr>
          <w:noProof/>
          <w:lang w:val="en-150"/>
        </w:rPr>
        <w:t>[56]</w:t>
      </w:r>
      <w:r w:rsidR="003A5DC3" w:rsidRPr="00EB5B16">
        <w:rPr>
          <w:lang w:val="en-150"/>
        </w:rPr>
        <w:fldChar w:fldCharType="end"/>
      </w:r>
      <w:r w:rsidR="00D25E86" w:rsidRPr="00EB5B16">
        <w:rPr>
          <w:lang w:val="en-150"/>
        </w:rPr>
        <w:t>.</w:t>
      </w:r>
      <w:r w:rsidR="00A87486" w:rsidRPr="00EB5B16">
        <w:rPr>
          <w:lang w:val="en-150"/>
        </w:rPr>
        <w:t xml:space="preserve"> </w:t>
      </w:r>
    </w:p>
    <w:p w14:paraId="6069BA11" w14:textId="3D4BDFBF" w:rsidR="00E86362" w:rsidRPr="00EB5B16" w:rsidRDefault="00172589" w:rsidP="00E86362">
      <w:pPr>
        <w:rPr>
          <w:lang w:val="en-150"/>
        </w:rPr>
      </w:pPr>
      <w:r w:rsidRPr="00EB5B16">
        <w:rPr>
          <w:lang w:val="en-150"/>
        </w:rPr>
        <w:t>Hence, i</w:t>
      </w:r>
      <w:r w:rsidR="00A87486" w:rsidRPr="00EB5B16">
        <w:rPr>
          <w:lang w:val="en-150"/>
        </w:rPr>
        <w:t>t is common to approach the position of the robot with a probability density function or PDF.</w:t>
      </w:r>
      <w:r w:rsidR="00842037" w:rsidRPr="00EB5B16">
        <w:rPr>
          <w:lang w:val="en-150"/>
        </w:rPr>
        <w:t xml:space="preserve"> The intuition behind this concept is shown in </w:t>
      </w:r>
      <w:r w:rsidR="005C641B">
        <w:rPr>
          <w:lang w:val="en-150"/>
        </w:rPr>
        <w:fldChar w:fldCharType="begin"/>
      </w:r>
      <w:r w:rsidR="005C641B">
        <w:rPr>
          <w:lang w:val="en-150"/>
        </w:rPr>
        <w:instrText xml:space="preserve"> REF _Ref74524174 \h </w:instrText>
      </w:r>
      <w:r w:rsidR="005C641B">
        <w:rPr>
          <w:lang w:val="en-150"/>
        </w:rPr>
      </w:r>
      <w:r w:rsidR="005C641B">
        <w:rPr>
          <w:lang w:val="en-150"/>
        </w:rPr>
        <w:fldChar w:fldCharType="separate"/>
      </w:r>
      <w:r w:rsidR="00452B2C" w:rsidRPr="00EB5B16">
        <w:rPr>
          <w:lang w:val="en-150"/>
        </w:rPr>
        <w:t xml:space="preserve">Figure </w:t>
      </w:r>
      <w:r w:rsidR="00452B2C">
        <w:rPr>
          <w:noProof/>
          <w:lang w:val="en-150"/>
        </w:rPr>
        <w:t>62</w:t>
      </w:r>
      <w:r w:rsidR="005C641B">
        <w:rPr>
          <w:lang w:val="en-150"/>
        </w:rPr>
        <w:fldChar w:fldCharType="end"/>
      </w:r>
      <w:r w:rsidR="00842037" w:rsidRPr="00EB5B16">
        <w:rPr>
          <w:lang w:val="en-150"/>
        </w:rPr>
        <w:t>, which contains three PDF examples for different localizations.</w:t>
      </w:r>
      <w:r w:rsidR="00A87486" w:rsidRPr="00EB5B16">
        <w:rPr>
          <w:lang w:val="en-150"/>
        </w:rPr>
        <w:t xml:space="preserve"> </w:t>
      </w:r>
      <w:r w:rsidR="003648C0" w:rsidRPr="00EB5B16">
        <w:rPr>
          <w:lang w:val="en-150"/>
        </w:rPr>
        <w:t xml:space="preserve">In these, </w:t>
      </w:r>
      <m:oMath>
        <m:r>
          <w:rPr>
            <w:rFonts w:ascii="Cambria Math" w:hAnsi="Cambria Math"/>
            <w:lang w:val="en-150"/>
          </w:rPr>
          <m:t>xy</m:t>
        </m:r>
      </m:oMath>
      <w:r w:rsidR="003648C0" w:rsidRPr="00EB5B16">
        <w:rPr>
          <w:lang w:val="en-150"/>
        </w:rPr>
        <w:t xml:space="preserve"> coordinates denote spatial position, </w:t>
      </w:r>
      <m:oMath>
        <m:r>
          <w:rPr>
            <w:rFonts w:ascii="Cambria Math" w:hAnsi="Cambria Math"/>
            <w:lang w:val="en-150"/>
          </w:rPr>
          <m:t>z</m:t>
        </m:r>
      </m:oMath>
      <w:r w:rsidR="003648C0" w:rsidRPr="00EB5B16">
        <w:rPr>
          <w:lang w:val="en-150"/>
        </w:rPr>
        <w:t xml:space="preserve"> being the value of the PDF at that point. </w:t>
      </w:r>
      <w:r w:rsidR="00A87486" w:rsidRPr="00EB5B16">
        <w:rPr>
          <w:lang w:val="en-150"/>
        </w:rPr>
        <w:t xml:space="preserve">Note that the PDF does not indicate the probability of a robot being at a certain point; instead, chosen a specific area in the </w:t>
      </w:r>
      <m:oMath>
        <m:r>
          <w:rPr>
            <w:rFonts w:ascii="Cambria Math" w:hAnsi="Cambria Math"/>
            <w:lang w:val="en-150"/>
          </w:rPr>
          <m:t>xy</m:t>
        </m:r>
      </m:oMath>
      <w:r w:rsidR="00A87486" w:rsidRPr="00EB5B16">
        <w:rPr>
          <w:lang w:val="en-150"/>
        </w:rPr>
        <w:t xml:space="preserve"> plane, the volume under the PDF over that region would be the probability of t</w:t>
      </w:r>
      <w:r w:rsidR="00E86362" w:rsidRPr="00EB5B16">
        <w:rPr>
          <w:lang w:val="en-150"/>
        </w:rPr>
        <w:t>he robot being inside said area.</w:t>
      </w:r>
      <w:r w:rsidR="00B325D0" w:rsidRPr="00EB5B16">
        <w:rPr>
          <w:lang w:val="en-150"/>
        </w:rPr>
        <w:t xml:space="preserve"> A relaxation of this idea would be considering likelihoods instead of PDFs, </w:t>
      </w:r>
      <w:r w:rsidR="00842037" w:rsidRPr="00EB5B16">
        <w:rPr>
          <w:lang w:val="en-150"/>
        </w:rPr>
        <w:t xml:space="preserve">which is </w:t>
      </w:r>
      <w:r w:rsidR="00B325D0" w:rsidRPr="00EB5B16">
        <w:rPr>
          <w:lang w:val="en-150"/>
        </w:rPr>
        <w:t xml:space="preserve">intuitively the same </w:t>
      </w:r>
      <w:r w:rsidR="00842037" w:rsidRPr="00EB5B16">
        <w:rPr>
          <w:lang w:val="en-150"/>
        </w:rPr>
        <w:t>yet</w:t>
      </w:r>
      <w:r w:rsidR="00B325D0" w:rsidRPr="00EB5B16">
        <w:rPr>
          <w:lang w:val="en-150"/>
        </w:rPr>
        <w:t xml:space="preserve"> free from additional statistical constraints.</w:t>
      </w:r>
      <w:r w:rsidR="00842037" w:rsidRPr="00EB5B16">
        <w:rPr>
          <w:lang w:val="en-150"/>
        </w:rPr>
        <w:t xml:space="preserve"> </w:t>
      </w:r>
    </w:p>
    <w:p w14:paraId="5313FAA3" w14:textId="33BC8C20" w:rsidR="00B73322" w:rsidRPr="00EB5B16" w:rsidRDefault="00E86362" w:rsidP="00B73322">
      <w:pPr>
        <w:rPr>
          <w:lang w:val="en-150"/>
        </w:rPr>
      </w:pPr>
      <w:r w:rsidRPr="00EB5B16">
        <w:rPr>
          <w:lang w:val="en-150"/>
        </w:rP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w:t>
      </w:r>
      <w:r w:rsidR="003648C0" w:rsidRPr="00EB5B16">
        <w:rPr>
          <w:lang w:val="en-150"/>
        </w:rPr>
        <w:t>,</w:t>
      </w:r>
      <w:r w:rsidRPr="00EB5B16">
        <w:rPr>
          <w:lang w:val="en-150"/>
        </w:rPr>
        <w:t xml:space="preserve"> etc. All odometry measurements tend to be noisy, either in systematic error (such as the incorrect wheel radius or gyroscope) or random (such as slippage between wheels and ground</w:t>
      </w:r>
      <w:r w:rsidR="00B73322" w:rsidRPr="00EB5B16">
        <w:rPr>
          <w:lang w:val="en-150"/>
        </w:rPr>
        <w:t xml:space="preserve"> or local magnetic field alterations</w:t>
      </w:r>
      <w:r w:rsidRPr="00EB5B16">
        <w:rPr>
          <w:lang w:val="en-150"/>
        </w:rPr>
        <w:t>)</w:t>
      </w:r>
      <w:r w:rsidR="00B73322" w:rsidRPr="00EB5B16">
        <w:rPr>
          <w:lang w:val="en-150"/>
        </w:rPr>
        <w:t xml:space="preserve"> </w:t>
      </w:r>
      <w:r w:rsidR="00DE3CB4"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DE3CB4" w:rsidRPr="00EB5B16">
        <w:rPr>
          <w:lang w:val="en-150"/>
        </w:rPr>
        <w:fldChar w:fldCharType="separate"/>
      </w:r>
      <w:r w:rsidR="00597972" w:rsidRPr="00EB5B16">
        <w:rPr>
          <w:noProof/>
          <w:lang w:val="en-150"/>
        </w:rPr>
        <w:t>[56]</w:t>
      </w:r>
      <w:r w:rsidR="00DE3CB4" w:rsidRPr="00EB5B16">
        <w:rPr>
          <w:lang w:val="en-150"/>
        </w:rPr>
        <w:fldChar w:fldCharType="end"/>
      </w:r>
      <w:r w:rsidR="00B73322" w:rsidRPr="00EB5B16">
        <w:rPr>
          <w:lang w:val="en-150"/>
        </w:rPr>
        <w:t>. Also,</w:t>
      </w:r>
      <w:r w:rsidR="00D92B6E" w:rsidRPr="00EB5B16">
        <w:rPr>
          <w:lang w:val="en-150"/>
        </w:rPr>
        <w:t xml:space="preserve"> due to</w:t>
      </w:r>
      <w:r w:rsidR="00B73322" w:rsidRPr="00EB5B16">
        <w:rPr>
          <w:lang w:val="en-150"/>
        </w:rPr>
        <w:t xml:space="preserve"> the fact that change</w:t>
      </w:r>
      <w:r w:rsidR="00D92B6E" w:rsidRPr="00EB5B16">
        <w:rPr>
          <w:lang w:val="en-150"/>
        </w:rPr>
        <w:t xml:space="preserve"> in</w:t>
      </w:r>
      <w:r w:rsidR="00B73322" w:rsidRPr="00EB5B16">
        <w:rPr>
          <w:lang w:val="en-150"/>
        </w:rPr>
        <w:t xml:space="preserve"> position is usually computed indirectly from addition or integration of magnitudes, sensor uncertainty and drift error are representative issues.</w:t>
      </w:r>
    </w:p>
    <w:p w14:paraId="40831E99" w14:textId="7640A54B" w:rsidR="00B73322" w:rsidRPr="00EB5B16" w:rsidRDefault="00B73322" w:rsidP="00B73322">
      <w:pPr>
        <w:rPr>
          <w:lang w:val="en-150"/>
        </w:rPr>
      </w:pPr>
      <w:r w:rsidRPr="00EB5B16">
        <w:rPr>
          <w:lang w:val="en-150"/>
        </w:rPr>
        <w:t xml:space="preserve">The Kalman filter is a widely-spread mathematical tool typically found in localization applications for estimating a robot’s true configuration from a series of noisy measurements. Under the assumption that </w:t>
      </w:r>
      <w:r w:rsidR="00221606" w:rsidRPr="00EB5B16">
        <w:rPr>
          <w:lang w:val="en-150"/>
        </w:rPr>
        <w:t>a system’s</w:t>
      </w:r>
      <w:r w:rsidRPr="00EB5B16">
        <w:rPr>
          <w:lang w:val="en-150"/>
        </w:rPr>
        <w:t xml:space="preserve"> disturbances are zero-mean and Gaussian, the Kalman filter </w:t>
      </w:r>
      <w:r w:rsidR="00221606" w:rsidRPr="00EB5B16">
        <w:rPr>
          <w:lang w:val="en-150"/>
        </w:rPr>
        <w:t xml:space="preserve">can </w:t>
      </w:r>
      <w:r w:rsidRPr="00EB5B16">
        <w:rPr>
          <w:lang w:val="en-150"/>
        </w:rPr>
        <w:t>provide</w:t>
      </w:r>
      <w:r w:rsidR="00221606" w:rsidRPr="00EB5B16">
        <w:rPr>
          <w:lang w:val="en-150"/>
        </w:rPr>
        <w:t xml:space="preserve"> </w:t>
      </w:r>
      <w:r w:rsidRPr="00EB5B16">
        <w:rPr>
          <w:lang w:val="en-150"/>
        </w:rPr>
        <w:t>the best estimate of a system’</w:t>
      </w:r>
      <w:r w:rsidR="003B4089" w:rsidRPr="00EB5B16">
        <w:rPr>
          <w:lang w:val="en-150"/>
        </w:rPr>
        <w:t>s state</w:t>
      </w:r>
      <w:r w:rsidR="00DE3CB4" w:rsidRPr="00EB5B16">
        <w:rPr>
          <w:lang w:val="en-150"/>
        </w:rPr>
        <w:t xml:space="preserve"> </w:t>
      </w:r>
      <w:r w:rsidR="00DE3CB4"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DE3CB4" w:rsidRPr="00EB5B16">
        <w:rPr>
          <w:lang w:val="en-150"/>
        </w:rPr>
        <w:fldChar w:fldCharType="separate"/>
      </w:r>
      <w:r w:rsidR="00597972" w:rsidRPr="00EB5B16">
        <w:rPr>
          <w:noProof/>
          <w:lang w:val="en-150"/>
        </w:rPr>
        <w:t>[56]</w:t>
      </w:r>
      <w:r w:rsidR="00DE3CB4" w:rsidRPr="00EB5B16">
        <w:rPr>
          <w:lang w:val="en-150"/>
        </w:rPr>
        <w:fldChar w:fldCharType="end"/>
      </w:r>
      <w:r w:rsidR="00221606" w:rsidRPr="00EB5B16">
        <w:rPr>
          <w:lang w:val="en-150"/>
        </w:rPr>
        <w:t>.</w:t>
      </w:r>
      <w:r w:rsidR="003648C0" w:rsidRPr="00EB5B16">
        <w:rPr>
          <w:lang w:val="en-150"/>
        </w:rPr>
        <w:t xml:space="preserve"> Typically, Kalman filters for localization use uncorrelated measurements from different sensors at once for a better estimate of the agent´s position. This approach is widely known as </w:t>
      </w:r>
      <w:r w:rsidR="003648C0" w:rsidRPr="00EB5B16">
        <w:rPr>
          <w:i/>
          <w:iCs/>
          <w:lang w:val="en-150"/>
        </w:rPr>
        <w:t>sensor fusion</w:t>
      </w:r>
      <w:r w:rsidR="003648C0" w:rsidRPr="00EB5B16">
        <w:rPr>
          <w:lang w:val="en-150"/>
        </w:rPr>
        <w:t>.</w:t>
      </w:r>
    </w:p>
    <w:p w14:paraId="0139B631" w14:textId="77777777" w:rsidR="005423DB" w:rsidRPr="00EB5B16" w:rsidRDefault="002F1789" w:rsidP="00A87486">
      <w:pPr>
        <w:ind w:firstLine="0"/>
        <w:jc w:val="center"/>
        <w:rPr>
          <w:lang w:val="en-150"/>
        </w:rPr>
      </w:pPr>
      <w:r w:rsidRPr="00EB5B16">
        <w:rPr>
          <w:noProof/>
          <w:lang w:val="en-150" w:eastAsia="en-US"/>
        </w:rPr>
        <w:lastRenderedPageBreak/>
        <w:drawing>
          <wp:inline distT="0" distB="0" distL="0" distR="0" wp14:anchorId="6697A004" wp14:editId="5E42F9D7">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FAF6379" w:rsidR="00A87486" w:rsidRPr="00EB5B16" w:rsidRDefault="00DD688C" w:rsidP="00A87486">
      <w:pPr>
        <w:pStyle w:val="Caption"/>
        <w:spacing w:after="0"/>
        <w:ind w:firstLine="0"/>
        <w:rPr>
          <w:lang w:val="en-150"/>
        </w:rPr>
      </w:pPr>
      <w:bookmarkStart w:id="249" w:name="_Ref74524174"/>
      <w:bookmarkStart w:id="250" w:name="_Toc7457223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2</w:t>
      </w:r>
      <w:r w:rsidRPr="00EB5B16">
        <w:rPr>
          <w:lang w:val="en-150"/>
        </w:rPr>
        <w:fldChar w:fldCharType="end"/>
      </w:r>
      <w:bookmarkEnd w:id="249"/>
      <w:r w:rsidR="00A87486" w:rsidRPr="00EB5B16">
        <w:rPr>
          <w:lang w:val="en-150"/>
        </w:rPr>
        <w:t xml:space="preserve">: </w:t>
      </w:r>
      <w:r w:rsidR="00221606" w:rsidRPr="00EB5B16">
        <w:rPr>
          <w:lang w:val="en-150"/>
        </w:rPr>
        <w:t>L</w:t>
      </w:r>
      <w:r w:rsidR="00A87486" w:rsidRPr="00EB5B16">
        <w:rPr>
          <w:lang w:val="en-150"/>
        </w:rPr>
        <w:t>ikelihood</w:t>
      </w:r>
      <w:r w:rsidR="00E86362" w:rsidRPr="00EB5B16">
        <w:rPr>
          <w:lang w:val="en-150"/>
        </w:rPr>
        <w:t xml:space="preserve"> of </w:t>
      </w:r>
      <w:r w:rsidR="00221606" w:rsidRPr="00EB5B16">
        <w:rPr>
          <w:lang w:val="en-150"/>
        </w:rPr>
        <w:t>a</w:t>
      </w:r>
      <w:r w:rsidR="00B87C7A" w:rsidRPr="00EB5B16">
        <w:rPr>
          <w:lang w:val="en-150"/>
        </w:rPr>
        <w:t xml:space="preserve">n </w:t>
      </w:r>
      <w:proofErr w:type="spellStart"/>
      <w:r w:rsidR="00B87C7A" w:rsidRPr="00EB5B16">
        <w:rPr>
          <w:lang w:val="en-150"/>
        </w:rPr>
        <w:t>agents</w:t>
      </w:r>
      <w:r w:rsidR="00221606" w:rsidRPr="00EB5B16">
        <w:rPr>
          <w:lang w:val="en-150"/>
        </w:rPr>
        <w:t>’s</w:t>
      </w:r>
      <w:proofErr w:type="spellEnd"/>
      <w:r w:rsidR="00221606" w:rsidRPr="00EB5B16">
        <w:rPr>
          <w:lang w:val="en-150"/>
        </w:rPr>
        <w:t xml:space="preserve"> true</w:t>
      </w:r>
      <w:r w:rsidR="00E86362" w:rsidRPr="00EB5B16">
        <w:rPr>
          <w:lang w:val="en-150"/>
        </w:rPr>
        <w:t xml:space="preserve"> position</w:t>
      </w:r>
      <w:r w:rsidR="00221606" w:rsidRPr="00EB5B16">
        <w:rPr>
          <w:lang w:val="en-150"/>
        </w:rPr>
        <w:t xml:space="preserve"> expressed as a PDF</w:t>
      </w:r>
      <w:bookmarkEnd w:id="250"/>
    </w:p>
    <w:p w14:paraId="46E8D7E1" w14:textId="1DA656E3" w:rsidR="00A87486" w:rsidRPr="00EB5B16" w:rsidRDefault="00A87486" w:rsidP="00A87486">
      <w:pPr>
        <w:pStyle w:val="Caption"/>
        <w:ind w:firstLine="0"/>
        <w:rPr>
          <w:lang w:val="en-150"/>
        </w:rPr>
      </w:pPr>
      <w:r w:rsidRPr="00EB5B16">
        <w:rPr>
          <w:lang w:val="en-150"/>
        </w:rPr>
        <w:t xml:space="preserve">Source: </w:t>
      </w:r>
      <w:r w:rsidR="00B325D0"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B325D0" w:rsidRPr="00EB5B16">
        <w:rPr>
          <w:lang w:val="en-150"/>
        </w:rPr>
        <w:fldChar w:fldCharType="separate"/>
      </w:r>
      <w:r w:rsidR="00597972" w:rsidRPr="00EB5B16">
        <w:rPr>
          <w:b w:val="0"/>
          <w:noProof/>
          <w:lang w:val="en-150"/>
        </w:rPr>
        <w:t>[56]</w:t>
      </w:r>
      <w:r w:rsidR="00B325D0" w:rsidRPr="00EB5B16">
        <w:rPr>
          <w:lang w:val="en-150"/>
        </w:rPr>
        <w:fldChar w:fldCharType="end"/>
      </w:r>
    </w:p>
    <w:p w14:paraId="6DAEB1EF" w14:textId="744687EE" w:rsidR="00B4072E" w:rsidRPr="00EB5B16" w:rsidRDefault="00221606" w:rsidP="00342A6B">
      <w:pPr>
        <w:rPr>
          <w:lang w:val="en-150"/>
        </w:rPr>
      </w:pPr>
      <w:r w:rsidRPr="00EB5B16">
        <w:rPr>
          <w:lang w:val="en-150"/>
        </w:rPr>
        <w:t xml:space="preserve">The localization problem can also be approached with the use of cameras as sensors. Computer vision techniques nowadays allow for the estimation of a camera’s pose with respect to some features in the environment. </w:t>
      </w:r>
      <w:r w:rsidR="003B4089" w:rsidRPr="00EB5B16">
        <w:rPr>
          <w:lang w:val="en-150"/>
        </w:rPr>
        <w:t>In this work, image input is already being used for object detection, so expanding its use to the location task does not require</w:t>
      </w:r>
      <w:r w:rsidR="009545B1" w:rsidRPr="00EB5B16">
        <w:rPr>
          <w:lang w:val="en-150"/>
        </w:rPr>
        <w:t xml:space="preserve"> the setup of additional sensory</w:t>
      </w:r>
      <w:r w:rsidR="003B4089" w:rsidRPr="00EB5B16">
        <w:rPr>
          <w:lang w:val="en-150"/>
        </w:rPr>
        <w:t>, and thus the use of a fiducial system is chosen as the path to follow for localization.</w:t>
      </w:r>
      <w:r w:rsidR="00B4072E" w:rsidRPr="00EB5B16">
        <w:rPr>
          <w:lang w:val="en-150"/>
        </w:rPr>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w:t>
      </w:r>
      <w:r w:rsidR="005C641B">
        <w:rPr>
          <w:lang w:val="en-US"/>
        </w:rPr>
        <w:t>n autonomous</w:t>
      </w:r>
      <w:r w:rsidR="00B4072E" w:rsidRPr="00EB5B16">
        <w:rPr>
          <w:lang w:val="en-150"/>
        </w:rPr>
        <w:t xml:space="preserve"> mobile device.</w:t>
      </w:r>
    </w:p>
    <w:p w14:paraId="61ED023A" w14:textId="3959C649" w:rsidR="00221606" w:rsidRPr="00EB5B16" w:rsidRDefault="00221606" w:rsidP="00342A6B">
      <w:pPr>
        <w:rPr>
          <w:lang w:val="en-150"/>
        </w:rPr>
      </w:pPr>
      <w:r w:rsidRPr="00EB5B16">
        <w:rPr>
          <w:lang w:val="en-150"/>
        </w:rPr>
        <w:t xml:space="preserve">A fiducial marker system is composed by a set of valid markers and an algorithm which performs its detection, and possibly correction, in images </w:t>
      </w:r>
      <w:r w:rsidR="00AA6909" w:rsidRPr="00EB5B16">
        <w:rPr>
          <w:lang w:val="en-150"/>
        </w:rPr>
        <w:fldChar w:fldCharType="begin" w:fldLock="1"/>
      </w:r>
      <w:r w:rsidR="00597972" w:rsidRPr="00EB5B16">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7]","plainTextFormattedCitation":"[57]","previouslyFormattedCitation":"[57]"},"properties":{"noteIndex":0},"schema":"https://github.com/citation-style-language/schema/raw/master/csl-citation.json"}</w:instrText>
      </w:r>
      <w:r w:rsidR="00AA6909" w:rsidRPr="00EB5B16">
        <w:rPr>
          <w:lang w:val="en-150"/>
        </w:rPr>
        <w:fldChar w:fldCharType="separate"/>
      </w:r>
      <w:r w:rsidR="00597972" w:rsidRPr="00EB5B16">
        <w:rPr>
          <w:noProof/>
          <w:lang w:val="en-150"/>
        </w:rPr>
        <w:t>[57]</w:t>
      </w:r>
      <w:r w:rsidR="00AA6909" w:rsidRPr="00EB5B16">
        <w:rPr>
          <w:lang w:val="en-150"/>
        </w:rPr>
        <w:fldChar w:fldCharType="end"/>
      </w:r>
      <w:r w:rsidRPr="00EB5B16">
        <w:rPr>
          <w:lang w:val="en-150"/>
        </w:rPr>
        <w:t xml:space="preserve">. </w:t>
      </w:r>
      <w:r w:rsidR="00752A3C" w:rsidRPr="00EB5B16">
        <w:rPr>
          <w:lang w:val="en-150"/>
        </w:rPr>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rsidRPr="00EB5B16">
        <w:rPr>
          <w:lang w:val="en-150"/>
        </w:rPr>
        <w:t xml:space="preserve"> It is important to note that detection of fiducial markers is usually not performed under machine learning approaches, but deterministic algorithms that work an input image by applying a series of image operations such as </w:t>
      </w:r>
      <w:proofErr w:type="spellStart"/>
      <w:r w:rsidR="003B4089" w:rsidRPr="00EB5B16">
        <w:rPr>
          <w:lang w:val="en-150"/>
        </w:rPr>
        <w:t>gray</w:t>
      </w:r>
      <w:proofErr w:type="spellEnd"/>
      <w:r w:rsidR="003B4089" w:rsidRPr="00EB5B16">
        <w:rPr>
          <w:lang w:val="en-150"/>
        </w:rPr>
        <w:t xml:space="preserve">-scaling, </w:t>
      </w:r>
      <w:proofErr w:type="spellStart"/>
      <w:r w:rsidR="003B4089" w:rsidRPr="00EB5B16">
        <w:rPr>
          <w:lang w:val="en-150"/>
        </w:rPr>
        <w:t>undistortion</w:t>
      </w:r>
      <w:proofErr w:type="spellEnd"/>
      <w:r w:rsidR="003B4089" w:rsidRPr="00EB5B16">
        <w:rPr>
          <w:lang w:val="en-150"/>
        </w:rPr>
        <w:t>, thresholding, contouring... etc. Once a fiducial marker is identified, its pose with respect to the camera can be computed by the information contained in its shape.</w:t>
      </w:r>
    </w:p>
    <w:p w14:paraId="5C7B5431" w14:textId="77777777" w:rsidR="00221606" w:rsidRPr="00EB5B16" w:rsidRDefault="00EA3655" w:rsidP="002F1789">
      <w:pPr>
        <w:ind w:firstLine="0"/>
        <w:rPr>
          <w:lang w:val="en-150"/>
        </w:rPr>
      </w:pPr>
      <w:r w:rsidRPr="00EB5B16">
        <w:rPr>
          <w:noProof/>
          <w:lang w:val="en-150" w:eastAsia="en-US"/>
        </w:rPr>
        <w:lastRenderedPageBreak/>
        <w:drawing>
          <wp:inline distT="0" distB="0" distL="0" distR="0" wp14:anchorId="51B72224" wp14:editId="4A7784C5">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6C53A20A" w:rsidR="00EA3655" w:rsidRPr="00EB5B16" w:rsidRDefault="00DD688C" w:rsidP="00EA3655">
      <w:pPr>
        <w:pStyle w:val="Caption"/>
        <w:spacing w:after="0"/>
        <w:ind w:firstLine="0"/>
        <w:rPr>
          <w:lang w:val="en-150"/>
        </w:rPr>
      </w:pPr>
      <w:bookmarkStart w:id="251" w:name="_Ref74524222"/>
      <w:bookmarkStart w:id="252" w:name="_Toc7457223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3</w:t>
      </w:r>
      <w:r w:rsidRPr="00EB5B16">
        <w:rPr>
          <w:lang w:val="en-150"/>
        </w:rPr>
        <w:fldChar w:fldCharType="end"/>
      </w:r>
      <w:bookmarkEnd w:id="251"/>
      <w:r w:rsidR="00EA3655" w:rsidRPr="00EB5B16">
        <w:rPr>
          <w:lang w:val="en-150"/>
        </w:rPr>
        <w:t xml:space="preserve">: Some examples of </w:t>
      </w:r>
      <w:proofErr w:type="spellStart"/>
      <w:r w:rsidR="00EA3655" w:rsidRPr="00EB5B16">
        <w:rPr>
          <w:lang w:val="en-150"/>
        </w:rPr>
        <w:t>ArUco</w:t>
      </w:r>
      <w:proofErr w:type="spellEnd"/>
      <w:r w:rsidR="00EA3655" w:rsidRPr="00EB5B16">
        <w:rPr>
          <w:lang w:val="en-150"/>
        </w:rPr>
        <w:t xml:space="preserve"> markers 0 &amp; 1 from different </w:t>
      </w:r>
      <w:r w:rsidR="00B87C7A" w:rsidRPr="00EB5B16">
        <w:rPr>
          <w:lang w:val="en-150"/>
        </w:rPr>
        <w:t>dictionaries</w:t>
      </w:r>
      <w:bookmarkEnd w:id="252"/>
    </w:p>
    <w:p w14:paraId="4B710E83" w14:textId="2C6D8AE5" w:rsidR="00EA3655" w:rsidRPr="00EB5B16" w:rsidRDefault="00EA3655" w:rsidP="00EA3655">
      <w:pPr>
        <w:pStyle w:val="Caption"/>
        <w:ind w:firstLine="0"/>
        <w:rPr>
          <w:lang w:val="en-150"/>
        </w:rPr>
      </w:pPr>
      <w:r w:rsidRPr="00EB5B16">
        <w:rPr>
          <w:lang w:val="en-150"/>
        </w:rPr>
        <w:t xml:space="preserve">Source: </w:t>
      </w:r>
      <w:r w:rsidR="00AA6909" w:rsidRPr="00EB5B16">
        <w:rPr>
          <w:lang w:val="en-150"/>
        </w:rPr>
        <w:t>Self-made</w:t>
      </w:r>
    </w:p>
    <w:p w14:paraId="4B468584" w14:textId="5CD42B95" w:rsidR="00EA3655" w:rsidRPr="00EB5B16" w:rsidRDefault="00EA3655" w:rsidP="00EA3655">
      <w:pPr>
        <w:rPr>
          <w:lang w:val="en-150"/>
        </w:rPr>
      </w:pPr>
      <w:r w:rsidRPr="00EB5B16">
        <w:rPr>
          <w:lang w:val="en-150"/>
        </w:rPr>
        <w:t xml:space="preserve">The fiducial system of choice for camera pose estimation within this work are the </w:t>
      </w:r>
      <w:proofErr w:type="spellStart"/>
      <w:r w:rsidRPr="00EB5B16">
        <w:rPr>
          <w:lang w:val="en-150"/>
        </w:rPr>
        <w:t>ArUco</w:t>
      </w:r>
      <w:proofErr w:type="spellEnd"/>
      <w:r w:rsidRPr="00EB5B16">
        <w:rPr>
          <w:lang w:val="en-150"/>
        </w:rPr>
        <w:t xml:space="preserve"> markers</w:t>
      </w:r>
      <w:r w:rsidR="00AA6909" w:rsidRPr="00EB5B16">
        <w:rPr>
          <w:lang w:val="en-150"/>
        </w:rPr>
        <w:t xml:space="preserve">, introduced at </w:t>
      </w:r>
      <w:r w:rsidR="00AA6909" w:rsidRPr="00EB5B16">
        <w:rPr>
          <w:lang w:val="en-150"/>
        </w:rPr>
        <w:fldChar w:fldCharType="begin" w:fldLock="1"/>
      </w:r>
      <w:r w:rsidR="00597972" w:rsidRPr="00EB5B16">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7]","plainTextFormattedCitation":"[57]","previouslyFormattedCitation":"[57]"},"properties":{"noteIndex":0},"schema":"https://github.com/citation-style-language/schema/raw/master/csl-citation.json"}</w:instrText>
      </w:r>
      <w:r w:rsidR="00AA6909" w:rsidRPr="00EB5B16">
        <w:rPr>
          <w:lang w:val="en-150"/>
        </w:rPr>
        <w:fldChar w:fldCharType="separate"/>
      </w:r>
      <w:r w:rsidR="00597972" w:rsidRPr="00EB5B16">
        <w:rPr>
          <w:noProof/>
          <w:lang w:val="en-150"/>
        </w:rPr>
        <w:t>[57]</w:t>
      </w:r>
      <w:r w:rsidR="00AA6909" w:rsidRPr="00EB5B16">
        <w:rPr>
          <w:lang w:val="en-150"/>
        </w:rPr>
        <w:fldChar w:fldCharType="end"/>
      </w:r>
      <w:r w:rsidRPr="00EB5B16">
        <w:rPr>
          <w:lang w:val="en-150"/>
        </w:rPr>
        <w:t xml:space="preserve">. </w:t>
      </w:r>
      <w:proofErr w:type="spellStart"/>
      <w:r w:rsidRPr="00EB5B16">
        <w:rPr>
          <w:lang w:val="en-150"/>
        </w:rPr>
        <w:t>ArUco</w:t>
      </w:r>
      <w:proofErr w:type="spellEnd"/>
      <w:r w:rsidRPr="00EB5B16">
        <w:rPr>
          <w:lang w:val="en-150"/>
        </w:rPr>
        <w:t xml:space="preserve"> markers are square black boxes, whose four corners can be used as significant points to identify its pose, containing a </w:t>
      </w:r>
      <m:oMath>
        <m:r>
          <w:rPr>
            <w:rFonts w:ascii="Cambria Math" w:hAnsi="Cambria Math"/>
            <w:lang w:val="en-150"/>
          </w:rPr>
          <m:t>NxN</m:t>
        </m:r>
      </m:oMath>
      <w:r w:rsidRPr="00EB5B16">
        <w:rPr>
          <w:lang w:val="en-150"/>
        </w:rPr>
        <w:t xml:space="preserve"> binary matrix encoding i</w:t>
      </w:r>
      <w:proofErr w:type="spellStart"/>
      <w:r w:rsidRPr="00EB5B16">
        <w:rPr>
          <w:lang w:val="en-150"/>
        </w:rPr>
        <w:t>ts</w:t>
      </w:r>
      <w:proofErr w:type="spellEnd"/>
      <w:r w:rsidRPr="00EB5B16">
        <w:rPr>
          <w:lang w:val="en-150"/>
        </w:rPr>
        <w:t xml:space="preserve"> identit</w:t>
      </w:r>
      <w:r w:rsidR="00AA6909" w:rsidRPr="00EB5B16">
        <w:rPr>
          <w:lang w:val="en-150"/>
        </w:rPr>
        <w:t>y</w:t>
      </w:r>
      <w:r w:rsidRPr="00EB5B16">
        <w:rPr>
          <w:lang w:val="en-150"/>
        </w:rPr>
        <w:t xml:space="preserve">. There is a set of  available standard </w:t>
      </w:r>
      <w:proofErr w:type="spellStart"/>
      <w:r w:rsidRPr="00EB5B16">
        <w:rPr>
          <w:lang w:val="en-150"/>
        </w:rPr>
        <w:t>ArUco</w:t>
      </w:r>
      <w:proofErr w:type="spellEnd"/>
      <w:r w:rsidRPr="00EB5B16">
        <w:rPr>
          <w:lang w:val="en-150"/>
        </w:rPr>
        <w:t xml:space="preserve"> dictionaries, ranging from 4x4 to 7x7 matrix size, and they can be generated either with the official library proposed in</w:t>
      </w:r>
      <w:r w:rsidR="00AA6909" w:rsidRPr="00EB5B16">
        <w:rPr>
          <w:lang w:val="en-150"/>
        </w:rPr>
        <w:t xml:space="preserve"> </w:t>
      </w:r>
      <w:r w:rsidR="00AA6909" w:rsidRPr="00EB5B16">
        <w:rPr>
          <w:lang w:val="en-150"/>
        </w:rPr>
        <w:fldChar w:fldCharType="begin" w:fldLock="1"/>
      </w:r>
      <w:r w:rsidR="00597972" w:rsidRPr="00EB5B16">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7]","plainTextFormattedCitation":"[57]","previouslyFormattedCitation":"[57]"},"properties":{"noteIndex":0},"schema":"https://github.com/citation-style-language/schema/raw/master/csl-citation.json"}</w:instrText>
      </w:r>
      <w:r w:rsidR="00AA6909" w:rsidRPr="00EB5B16">
        <w:rPr>
          <w:lang w:val="en-150"/>
        </w:rPr>
        <w:fldChar w:fldCharType="separate"/>
      </w:r>
      <w:r w:rsidR="00597972" w:rsidRPr="00EB5B16">
        <w:rPr>
          <w:noProof/>
          <w:lang w:val="en-150"/>
        </w:rPr>
        <w:t>[57]</w:t>
      </w:r>
      <w:r w:rsidR="00AA6909" w:rsidRPr="00EB5B16">
        <w:rPr>
          <w:lang w:val="en-150"/>
        </w:rPr>
        <w:fldChar w:fldCharType="end"/>
      </w:r>
      <w:r w:rsidR="00AA6909" w:rsidRPr="00EB5B16">
        <w:rPr>
          <w:lang w:val="en-150"/>
        </w:rPr>
        <w:t xml:space="preserve"> </w:t>
      </w:r>
      <w:r w:rsidRPr="00EB5B16">
        <w:rPr>
          <w:lang w:val="en-150"/>
        </w:rPr>
        <w:t xml:space="preserve">or other implementations available online. Their visual simplicity and the availability of a high-level implementation of </w:t>
      </w:r>
      <w:proofErr w:type="spellStart"/>
      <w:r w:rsidRPr="00EB5B16">
        <w:rPr>
          <w:lang w:val="en-150"/>
        </w:rPr>
        <w:t>ArUco</w:t>
      </w:r>
      <w:proofErr w:type="spellEnd"/>
      <w:r w:rsidRPr="00EB5B16">
        <w:rPr>
          <w:lang w:val="en-150"/>
        </w:rPr>
        <w:t xml:space="preserve"> within the </w:t>
      </w:r>
      <w:proofErr w:type="spellStart"/>
      <w:r w:rsidRPr="00EB5B16">
        <w:rPr>
          <w:lang w:val="en-150"/>
        </w:rPr>
        <w:t>openCV</w:t>
      </w:r>
      <w:proofErr w:type="spellEnd"/>
      <w:r w:rsidRPr="00EB5B16">
        <w:rPr>
          <w:lang w:val="en-150"/>
        </w:rPr>
        <w:t xml:space="preserve"> library makes these markers easy to detect and work with implementation-wise. </w:t>
      </w:r>
      <w:r w:rsidR="00440178">
        <w:rPr>
          <w:lang w:val="en-150"/>
        </w:rPr>
        <w:fldChar w:fldCharType="begin"/>
      </w:r>
      <w:r w:rsidR="00440178">
        <w:rPr>
          <w:lang w:val="en-150"/>
        </w:rPr>
        <w:instrText xml:space="preserve"> REF _Ref74524222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3</w:t>
      </w:r>
      <w:r w:rsidR="00440178">
        <w:rPr>
          <w:lang w:val="en-150"/>
        </w:rPr>
        <w:fldChar w:fldCharType="end"/>
      </w:r>
      <w:r w:rsidR="00440178">
        <w:rPr>
          <w:lang w:val="en-US"/>
        </w:rPr>
        <w:t xml:space="preserve"> </w:t>
      </w:r>
      <w:r w:rsidRPr="00EB5B16">
        <w:rPr>
          <w:lang w:val="en-150"/>
        </w:rPr>
        <w:t xml:space="preserve">contains some examples of </w:t>
      </w:r>
      <w:proofErr w:type="spellStart"/>
      <w:r w:rsidRPr="00EB5B16">
        <w:rPr>
          <w:lang w:val="en-150"/>
        </w:rPr>
        <w:t>ArUco</w:t>
      </w:r>
      <w:proofErr w:type="spellEnd"/>
      <w:r w:rsidRPr="00EB5B16">
        <w:rPr>
          <w:lang w:val="en-150"/>
        </w:rPr>
        <w:t xml:space="preserve"> markers from different libraries generated with</w:t>
      </w:r>
      <w:r w:rsidR="00AA6909" w:rsidRPr="00EB5B16">
        <w:rPr>
          <w:lang w:val="en-150"/>
        </w:rPr>
        <w:t xml:space="preserve"> the tool at</w:t>
      </w:r>
      <w:r w:rsidRPr="00EB5B16">
        <w:rPr>
          <w:lang w:val="en-150"/>
        </w:rPr>
        <w:t xml:space="preserve"> </w:t>
      </w:r>
      <w:r w:rsidR="00AA6909" w:rsidRPr="00EB5B16">
        <w:rPr>
          <w:lang w:val="en-150"/>
        </w:rPr>
        <w:fldChar w:fldCharType="begin" w:fldLock="1"/>
      </w:r>
      <w:r w:rsidR="00597972" w:rsidRPr="00EB5B16">
        <w:rPr>
          <w:lang w:val="en-150"/>
        </w:rPr>
        <w:instrText>ADDIN CSL_CITATION {"citationItems":[{"id":"ITEM-1","itemData":{"URL":"https://chev.me/arucogen/","accessed":{"date-parts":[["2021","5","27"]]},"id":"ITEM-1","issued":{"date-parts":[["0"]]},"title":"Online ArUco markers generator","type":"webpage"},"uris":["http://www.mendeley.com/documents/?uuid=835ba0e9-a6d5-3198-ac88-5f6bccaf41aa"]}],"mendeley":{"formattedCitation":"[58]","plainTextFormattedCitation":"[58]","previouslyFormattedCitation":"[58]"},"properties":{"noteIndex":0},"schema":"https://github.com/citation-style-language/schema/raw/master/csl-citation.json"}</w:instrText>
      </w:r>
      <w:r w:rsidR="00AA6909" w:rsidRPr="00EB5B16">
        <w:rPr>
          <w:lang w:val="en-150"/>
        </w:rPr>
        <w:fldChar w:fldCharType="separate"/>
      </w:r>
      <w:r w:rsidR="00597972" w:rsidRPr="00EB5B16">
        <w:rPr>
          <w:noProof/>
          <w:lang w:val="en-150"/>
        </w:rPr>
        <w:t>[58]</w:t>
      </w:r>
      <w:r w:rsidR="00AA6909" w:rsidRPr="00EB5B16">
        <w:rPr>
          <w:lang w:val="en-150"/>
        </w:rPr>
        <w:fldChar w:fldCharType="end"/>
      </w:r>
      <w:r w:rsidRPr="00EB5B16">
        <w:rPr>
          <w:lang w:val="en-150"/>
        </w:rPr>
        <w:t>.</w:t>
      </w:r>
    </w:p>
    <w:p w14:paraId="6B7D0632" w14:textId="77777777" w:rsidR="00EA3655" w:rsidRPr="00EB5B16" w:rsidRDefault="00EA3655" w:rsidP="00797868">
      <w:pPr>
        <w:rPr>
          <w:lang w:val="en-150"/>
        </w:rPr>
      </w:pPr>
      <w:r w:rsidRPr="00EB5B16">
        <w:rPr>
          <w:lang w:val="en-150"/>
        </w:rPr>
        <w:t xml:space="preserve">The detection of </w:t>
      </w:r>
      <w:proofErr w:type="spellStart"/>
      <w:r w:rsidRPr="00EB5B16">
        <w:rPr>
          <w:lang w:val="en-150"/>
        </w:rPr>
        <w:t>ArUco</w:t>
      </w:r>
      <w:proofErr w:type="spellEnd"/>
      <w:r w:rsidRPr="00EB5B16">
        <w:rPr>
          <w:lang w:val="en-150"/>
        </w:rPr>
        <w:t xml:space="preserve"> markers is not </w:t>
      </w:r>
      <w:proofErr w:type="spellStart"/>
      <w:r w:rsidRPr="00EB5B16">
        <w:rPr>
          <w:lang w:val="en-150"/>
        </w:rPr>
        <w:t>perfomed</w:t>
      </w:r>
      <w:proofErr w:type="spellEnd"/>
      <w:r w:rsidRPr="00EB5B16">
        <w:rPr>
          <w:lang w:val="en-150"/>
        </w:rPr>
        <w:t xml:space="preserve"> only by detecting their 3D world position, but also their pose. By convention, a marker’s position is located at its </w:t>
      </w:r>
      <w:proofErr w:type="spellStart"/>
      <w:r w:rsidRPr="00EB5B16">
        <w:rPr>
          <w:lang w:val="en-150"/>
        </w:rPr>
        <w:t>center</w:t>
      </w:r>
      <w:proofErr w:type="spellEnd"/>
      <w:r w:rsidRPr="00EB5B16">
        <w:rPr>
          <w:lang w:val="en-150"/>
        </w:rPr>
        <w:t>.</w:t>
      </w:r>
      <w:r w:rsidR="00797868" w:rsidRPr="00EB5B16">
        <w:rPr>
          <w:lang w:val="en-150"/>
        </w:rPr>
        <w:t xml:space="preserve"> Furthermore, its local coordinate frame is placed as follows. In the OpenCV implementation, these axes follow the RGB convention:</w:t>
      </w:r>
    </w:p>
    <w:p w14:paraId="3663A5EC" w14:textId="15C6EEFF" w:rsidR="00797868" w:rsidRPr="00EB5B16" w:rsidRDefault="00797868" w:rsidP="00A130F8">
      <w:pPr>
        <w:pStyle w:val="ListParagraph"/>
        <w:numPr>
          <w:ilvl w:val="0"/>
          <w:numId w:val="22"/>
        </w:numPr>
        <w:tabs>
          <w:tab w:val="left" w:pos="2127"/>
        </w:tabs>
        <w:rPr>
          <w:lang w:val="en-150"/>
        </w:rPr>
      </w:pPr>
      <w:r w:rsidRPr="00EB5B16">
        <w:rPr>
          <w:lang w:val="en-150"/>
        </w:rPr>
        <w:t>X / red</w:t>
      </w:r>
      <w:r w:rsidR="00AA6909" w:rsidRPr="00EB5B16">
        <w:rPr>
          <w:lang w:val="en-150"/>
        </w:rPr>
        <w:tab/>
      </w:r>
      <w:r w:rsidRPr="00EB5B16">
        <w:rPr>
          <w:lang w:val="en-150"/>
        </w:rPr>
        <w:t>: Aiming to the right side.</w:t>
      </w:r>
    </w:p>
    <w:p w14:paraId="27E12F05" w14:textId="19F57937" w:rsidR="00797868" w:rsidRPr="00EB5B16" w:rsidRDefault="00797868" w:rsidP="00A130F8">
      <w:pPr>
        <w:pStyle w:val="ListParagraph"/>
        <w:numPr>
          <w:ilvl w:val="0"/>
          <w:numId w:val="22"/>
        </w:numPr>
        <w:tabs>
          <w:tab w:val="left" w:pos="2127"/>
        </w:tabs>
        <w:rPr>
          <w:lang w:val="en-150"/>
        </w:rPr>
      </w:pPr>
      <w:r w:rsidRPr="00EB5B16">
        <w:rPr>
          <w:lang w:val="en-150"/>
        </w:rPr>
        <w:t>Y / green</w:t>
      </w:r>
      <w:r w:rsidR="00AA6909" w:rsidRPr="00EB5B16">
        <w:rPr>
          <w:lang w:val="en-150"/>
        </w:rPr>
        <w:tab/>
      </w:r>
      <w:r w:rsidRPr="00EB5B16">
        <w:rPr>
          <w:lang w:val="en-150"/>
        </w:rPr>
        <w:t>: Aiming upwards.</w:t>
      </w:r>
    </w:p>
    <w:p w14:paraId="04D595F5" w14:textId="7937F3DD" w:rsidR="00797868" w:rsidRPr="00EB5B16" w:rsidRDefault="00797868" w:rsidP="00A130F8">
      <w:pPr>
        <w:pStyle w:val="ListParagraph"/>
        <w:numPr>
          <w:ilvl w:val="0"/>
          <w:numId w:val="22"/>
        </w:numPr>
        <w:tabs>
          <w:tab w:val="left" w:pos="2127"/>
        </w:tabs>
        <w:spacing w:after="240"/>
        <w:rPr>
          <w:lang w:val="en-150"/>
        </w:rPr>
      </w:pPr>
      <w:r w:rsidRPr="00EB5B16">
        <w:rPr>
          <w:lang w:val="en-150"/>
        </w:rPr>
        <w:t>Z / blue</w:t>
      </w:r>
      <w:r w:rsidR="00AA6909" w:rsidRPr="00EB5B16">
        <w:rPr>
          <w:lang w:val="en-150"/>
        </w:rPr>
        <w:tab/>
      </w:r>
      <w:r w:rsidRPr="00EB5B16">
        <w:rPr>
          <w:lang w:val="en-150"/>
        </w:rPr>
        <w:t xml:space="preserve">: Aiming perpendicular to the </w:t>
      </w:r>
      <w:proofErr w:type="spellStart"/>
      <w:r w:rsidRPr="00EB5B16">
        <w:rPr>
          <w:lang w:val="en-150"/>
        </w:rPr>
        <w:t>ArUco</w:t>
      </w:r>
      <w:proofErr w:type="spellEnd"/>
      <w:r w:rsidRPr="00EB5B16">
        <w:rPr>
          <w:lang w:val="en-150"/>
        </w:rPr>
        <w:t xml:space="preserve"> plane and pointing to the viewer.</w:t>
      </w:r>
    </w:p>
    <w:p w14:paraId="10E681E4" w14:textId="4966EB3A" w:rsidR="00EA3655" w:rsidRPr="00EB5B16" w:rsidRDefault="00EA3655" w:rsidP="00EA3655">
      <w:pPr>
        <w:rPr>
          <w:lang w:val="en-150"/>
        </w:rPr>
      </w:pPr>
      <w:r w:rsidRPr="00EB5B16">
        <w:rPr>
          <w:lang w:val="en-150"/>
        </w:rPr>
        <w:t xml:space="preserve">In a real implementation setting, there must be a coordinate origin, also called world coordinate frame, with respect to which the coordinates of all items in the world will be referenced. Towards this work, the coordinate frame depicted by the </w:t>
      </w:r>
      <w:proofErr w:type="spellStart"/>
      <w:r w:rsidRPr="00EB5B16">
        <w:rPr>
          <w:lang w:val="en-150"/>
        </w:rPr>
        <w:t>ArUco</w:t>
      </w:r>
      <w:proofErr w:type="spellEnd"/>
      <w:r w:rsidRPr="00EB5B16">
        <w:rPr>
          <w:lang w:val="en-150"/>
        </w:rPr>
        <w:t xml:space="preserve"> marker with </w:t>
      </w:r>
      <m:oMath>
        <m:r>
          <w:rPr>
            <w:rFonts w:ascii="Cambria Math" w:hAnsi="Cambria Math"/>
            <w:lang w:val="en-150"/>
          </w:rPr>
          <m:t>ID0</m:t>
        </m:r>
      </m:oMath>
      <w:r w:rsidRPr="00EB5B16">
        <w:rPr>
          <w:lang w:val="en-150"/>
        </w:rPr>
        <w:t xml:space="preserve"> will be denoted as the world coordinate frame. </w:t>
      </w:r>
    </w:p>
    <w:p w14:paraId="7611CFE8" w14:textId="77777777" w:rsidR="00F01A1B" w:rsidRPr="00EB5B16" w:rsidRDefault="00342A6B" w:rsidP="00342A6B">
      <w:pPr>
        <w:rPr>
          <w:lang w:val="en-150"/>
        </w:rPr>
      </w:pPr>
      <w:r w:rsidRPr="00EB5B16">
        <w:rPr>
          <w:lang w:val="en-150"/>
        </w:rPr>
        <w:t>The following sections will briefly describe some of the mathematical building blocks used in robot localization, among other applications, th</w:t>
      </w:r>
      <w:r w:rsidR="00797868" w:rsidRPr="00EB5B16">
        <w:rPr>
          <w:lang w:val="en-150"/>
        </w:rPr>
        <w:t>at are of interest to this work, including: basics on pose algebra, formal definition of a Kalman filter for a given state space model and camera pinhole model.</w:t>
      </w:r>
    </w:p>
    <w:p w14:paraId="2461ED72" w14:textId="77777777" w:rsidR="00B34765" w:rsidRPr="00EB5B16" w:rsidRDefault="00D44C97" w:rsidP="00B34765">
      <w:pPr>
        <w:pStyle w:val="Heading3"/>
        <w:rPr>
          <w:lang w:val="en-150"/>
        </w:rPr>
      </w:pPr>
      <w:bookmarkStart w:id="253" w:name="_Toc74572125"/>
      <w:r w:rsidRPr="00EB5B16">
        <w:rPr>
          <w:lang w:val="en-150"/>
        </w:rPr>
        <w:lastRenderedPageBreak/>
        <w:t>Pose algebra</w:t>
      </w:r>
      <w:bookmarkEnd w:id="253"/>
    </w:p>
    <w:p w14:paraId="5BDEF31F" w14:textId="32D5F824" w:rsidR="00FF7C13" w:rsidRPr="00EB5B16" w:rsidRDefault="00383098" w:rsidP="00D44C97">
      <w:pPr>
        <w:rPr>
          <w:lang w:val="en-150"/>
        </w:rPr>
      </w:pPr>
      <w:r w:rsidRPr="00EB5B16">
        <w:rPr>
          <w:lang w:val="en-150"/>
        </w:rPr>
        <w:t xml:space="preserve">When addressing the localization problem for a robot or computer vision application, we are not only interested in finding the position but also the orientation of the agent. </w:t>
      </w:r>
      <w:r w:rsidR="00D44C97" w:rsidRPr="00EB5B16">
        <w:rPr>
          <w:lang w:val="en-150"/>
        </w:rPr>
        <w:t xml:space="preserve">The combination of position and orientation is called </w:t>
      </w:r>
      <w:r w:rsidRPr="00EB5B16">
        <w:rPr>
          <w:lang w:val="en-150"/>
        </w:rPr>
        <w:t>p</w:t>
      </w:r>
      <w:r w:rsidR="00D44C97" w:rsidRPr="00EB5B16">
        <w:rPr>
          <w:lang w:val="en-150"/>
        </w:rPr>
        <w:t>ose</w:t>
      </w:r>
      <w:r w:rsidR="00566CB5" w:rsidRPr="00EB5B16">
        <w:rPr>
          <w:lang w:val="en-150"/>
        </w:rPr>
        <w:t xml:space="preserve"> </w:t>
      </w:r>
      <w:r w:rsidR="00566CB5"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val="en-150"/>
        </w:rPr>
        <w:fldChar w:fldCharType="separate"/>
      </w:r>
      <w:r w:rsidR="00597972" w:rsidRPr="00EB5B16">
        <w:rPr>
          <w:noProof/>
          <w:lang w:val="en-150"/>
        </w:rPr>
        <w:t>[56]</w:t>
      </w:r>
      <w:r w:rsidR="00566CB5" w:rsidRPr="00EB5B16">
        <w:rPr>
          <w:lang w:val="en-150"/>
        </w:rPr>
        <w:fldChar w:fldCharType="end"/>
      </w:r>
      <w:r w:rsidR="00D44C97" w:rsidRPr="00EB5B16">
        <w:rPr>
          <w:lang w:val="en-150"/>
        </w:rPr>
        <w:t>.</w:t>
      </w:r>
      <w:r w:rsidRPr="00EB5B16">
        <w:rPr>
          <w:lang w:val="en-150"/>
        </w:rPr>
        <w:t xml:space="preserve"> </w:t>
      </w:r>
      <w:r w:rsidR="00FF7C13" w:rsidRPr="00EB5B16">
        <w:rPr>
          <w:lang w:val="en-150"/>
        </w:rPr>
        <w:t xml:space="preserve">The purpose of this section is to do a very brief, practical summary on the essentials of pose algebra. </w:t>
      </w:r>
    </w:p>
    <w:p w14:paraId="1321DBC2" w14:textId="0F865D0E" w:rsidR="00D44C97" w:rsidRPr="00EB5B16" w:rsidRDefault="00AB74F0" w:rsidP="00FF7C13">
      <w:pPr>
        <w:rPr>
          <w:lang w:val="en-150"/>
        </w:rPr>
      </w:pPr>
      <w:r w:rsidRPr="00EB5B16">
        <w:rPr>
          <w:lang w:val="en-150"/>
        </w:rPr>
        <w:t xml:space="preserve">A coordinate frame is a set of 3 axes that are placed on an item, be it moving or still. </w:t>
      </w:r>
      <w:r w:rsidR="00440178">
        <w:rPr>
          <w:lang w:val="en-150"/>
        </w:rPr>
        <w:fldChar w:fldCharType="begin"/>
      </w:r>
      <w:r w:rsidR="00440178">
        <w:rPr>
          <w:lang w:val="en-150"/>
        </w:rPr>
        <w:instrText xml:space="preserve"> REF _Ref74524261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4</w:t>
      </w:r>
      <w:r w:rsidR="00440178">
        <w:rPr>
          <w:lang w:val="en-150"/>
        </w:rPr>
        <w:fldChar w:fldCharType="end"/>
      </w:r>
      <w:r w:rsidR="00440178">
        <w:rPr>
          <w:lang w:val="en-US"/>
        </w:rPr>
        <w:t xml:space="preserve"> </w:t>
      </w:r>
      <w:r w:rsidRPr="00EB5B16">
        <w:rPr>
          <w:lang w:val="en-150"/>
        </w:rPr>
        <w:t xml:space="preserve">shows an example system with multiple coordinate frames. Just for a showcase of </w:t>
      </w:r>
      <w:r w:rsidR="00C0785D" w:rsidRPr="00EB5B16">
        <w:rPr>
          <w:lang w:val="en-150"/>
        </w:rPr>
        <w:t xml:space="preserve">formal </w:t>
      </w:r>
      <w:r w:rsidRPr="00EB5B16">
        <w:rPr>
          <w:lang w:val="en-150"/>
        </w:rPr>
        <w:t>notation, some examples are pointed below:</w:t>
      </w:r>
    </w:p>
    <w:p w14:paraId="14F85FBF" w14:textId="77777777" w:rsidR="00AB74F0" w:rsidRPr="00EB5B16" w:rsidRDefault="00AB74F0" w:rsidP="00A130F8">
      <w:pPr>
        <w:pStyle w:val="ListParagraph"/>
        <w:numPr>
          <w:ilvl w:val="0"/>
          <w:numId w:val="23"/>
        </w:numPr>
        <w:tabs>
          <w:tab w:val="left" w:pos="1560"/>
        </w:tabs>
        <w:rPr>
          <w:lang w:val="en-150"/>
        </w:rPr>
      </w:pPr>
      <w:r w:rsidRPr="00EB5B16">
        <w:rPr>
          <w:lang w:val="en-150"/>
        </w:rPr>
        <w:t>{O}</w:t>
      </w:r>
      <w:r w:rsidRPr="00EB5B16">
        <w:rPr>
          <w:lang w:val="en-150"/>
        </w:rPr>
        <w:tab/>
        <w:t>: World coordinate frame (absolute reference).</w:t>
      </w:r>
    </w:p>
    <w:p w14:paraId="177DD3B1" w14:textId="77777777" w:rsidR="00AB74F0" w:rsidRPr="00EB5B16" w:rsidRDefault="00AB74F0" w:rsidP="00A130F8">
      <w:pPr>
        <w:pStyle w:val="ListParagraph"/>
        <w:numPr>
          <w:ilvl w:val="0"/>
          <w:numId w:val="23"/>
        </w:numPr>
        <w:tabs>
          <w:tab w:val="left" w:pos="1560"/>
        </w:tabs>
        <w:rPr>
          <w:lang w:val="en-150"/>
        </w:rPr>
      </w:pPr>
      <w:r w:rsidRPr="00EB5B16">
        <w:rPr>
          <w:lang w:val="en-150"/>
        </w:rPr>
        <w:t>{R}</w:t>
      </w:r>
      <w:r w:rsidRPr="00EB5B16">
        <w:rPr>
          <w:lang w:val="en-150"/>
        </w:rPr>
        <w:tab/>
        <w:t>: Robot coordinate frame.</w:t>
      </w:r>
    </w:p>
    <w:p w14:paraId="512EF4B5" w14:textId="77777777" w:rsidR="00AB74F0" w:rsidRPr="00EB5B16" w:rsidRDefault="00AB74F0" w:rsidP="00A130F8">
      <w:pPr>
        <w:pStyle w:val="ListParagraph"/>
        <w:numPr>
          <w:ilvl w:val="0"/>
          <w:numId w:val="23"/>
        </w:numPr>
        <w:tabs>
          <w:tab w:val="left" w:pos="1560"/>
        </w:tabs>
        <w:rPr>
          <w:lang w:val="en-150"/>
        </w:rPr>
      </w:pPr>
      <m:oMath>
        <m:r>
          <w:rPr>
            <w:rFonts w:ascii="Cambria Math" w:hAnsi="Cambria Math"/>
            <w:sz w:val="28"/>
            <w:szCs w:val="28"/>
            <w:lang w:val="en-150"/>
          </w:rPr>
          <m:t xml:space="preserve">  </m:t>
        </m:r>
        <m:sSub>
          <m:sSubPr>
            <m:ctrlPr>
              <w:rPr>
                <w:rFonts w:ascii="Cambria Math" w:hAnsi="Cambria Math"/>
                <w:i/>
                <w:sz w:val="28"/>
                <w:szCs w:val="28"/>
                <w:lang w:val="en-150"/>
              </w:rPr>
            </m:ctrlPr>
          </m:sSubPr>
          <m:e>
            <m:r>
              <m:rPr>
                <m:sty m:val="p"/>
              </m:rPr>
              <w:rPr>
                <w:rFonts w:ascii="Cambria Math" w:hAnsi="Cambria Math"/>
                <w:color w:val="222222"/>
                <w:sz w:val="28"/>
                <w:szCs w:val="28"/>
                <w:lang w:val="en-150"/>
              </w:rPr>
              <m:t>ξ</m:t>
            </m:r>
          </m:e>
          <m:sub>
            <m:r>
              <w:rPr>
                <w:rFonts w:ascii="Cambria Math" w:hAnsi="Cambria Math"/>
                <w:sz w:val="28"/>
                <w:szCs w:val="28"/>
                <w:lang w:val="en-150"/>
              </w:rPr>
              <m:t>R</m:t>
            </m:r>
          </m:sub>
        </m:sSub>
      </m:oMath>
      <w:r w:rsidRPr="00EB5B16">
        <w:rPr>
          <w:sz w:val="18"/>
          <w:lang w:val="en-150"/>
        </w:rPr>
        <w:t xml:space="preserve">  </w:t>
      </w:r>
      <w:r w:rsidRPr="00EB5B16">
        <w:rPr>
          <w:lang w:val="en-150"/>
        </w:rPr>
        <w:t>: Robot pose</w:t>
      </w:r>
      <w:r w:rsidR="009545B1" w:rsidRPr="00EB5B16">
        <w:rPr>
          <w:lang w:val="en-150"/>
        </w:rPr>
        <w:t>.</w:t>
      </w:r>
    </w:p>
    <w:p w14:paraId="116EA191" w14:textId="77777777" w:rsidR="00AB74F0" w:rsidRPr="00EB5B16" w:rsidRDefault="00A952ED" w:rsidP="00A130F8">
      <w:pPr>
        <w:pStyle w:val="ListParagraph"/>
        <w:numPr>
          <w:ilvl w:val="0"/>
          <w:numId w:val="23"/>
        </w:numPr>
        <w:tabs>
          <w:tab w:val="left" w:pos="1560"/>
        </w:tabs>
        <w:spacing w:after="240"/>
        <w:rPr>
          <w:lang w:val="en-150"/>
        </w:rPr>
      </w:pPr>
      <m:oMath>
        <m:sSub>
          <m:sSubPr>
            <m:ctrlPr>
              <w:rPr>
                <w:rFonts w:ascii="Cambria Math" w:hAnsi="Cambria Math"/>
                <w:i/>
                <w:sz w:val="28"/>
                <w:lang w:val="en-150"/>
              </w:rPr>
            </m:ctrlPr>
          </m:sSubPr>
          <m:e>
            <m:sPre>
              <m:sPrePr>
                <m:ctrlPr>
                  <w:rPr>
                    <w:rFonts w:ascii="Cambria Math" w:hAnsi="Cambria Math"/>
                    <w:i/>
                    <w:sz w:val="28"/>
                    <w:lang w:val="en-150"/>
                  </w:rPr>
                </m:ctrlPr>
              </m:sPrePr>
              <m:sub>
                <m:r>
                  <w:rPr>
                    <w:rFonts w:ascii="Cambria Math" w:hAnsi="Cambria Math"/>
                    <w:sz w:val="28"/>
                    <w:lang w:val="en-150"/>
                  </w:rPr>
                  <m:t xml:space="preserve"> </m:t>
                </m:r>
              </m:sub>
              <m:sup>
                <m:r>
                  <w:rPr>
                    <w:rFonts w:ascii="Cambria Math" w:hAnsi="Cambria Math"/>
                    <w:sz w:val="28"/>
                    <w:lang w:val="en-150"/>
                  </w:rPr>
                  <m:t>R</m:t>
                </m:r>
              </m:sup>
              <m:e>
                <m:r>
                  <m:rPr>
                    <m:sty m:val="p"/>
                  </m:rPr>
                  <w:rPr>
                    <w:rFonts w:ascii="Cambria Math" w:hAnsi="Cambria Math"/>
                    <w:color w:val="222222"/>
                    <w:sz w:val="28"/>
                    <w:szCs w:val="38"/>
                    <w:lang w:val="en-150"/>
                  </w:rPr>
                  <m:t>ξ</m:t>
                </m:r>
              </m:e>
            </m:sPre>
          </m:e>
          <m:sub>
            <m:r>
              <w:rPr>
                <w:rFonts w:ascii="Cambria Math" w:hAnsi="Cambria Math"/>
                <w:sz w:val="28"/>
                <w:lang w:val="en-150"/>
              </w:rPr>
              <m:t>C</m:t>
            </m:r>
          </m:sub>
        </m:sSub>
      </m:oMath>
      <w:r w:rsidR="00AB74F0" w:rsidRPr="00EB5B16">
        <w:rPr>
          <w:lang w:val="en-150"/>
        </w:rPr>
        <w:t xml:space="preserve"> : Camera pose with respect to the robot coordinate frame.</w:t>
      </w:r>
    </w:p>
    <w:p w14:paraId="5C38FB09" w14:textId="5B5A8E94" w:rsidR="00E05C7E" w:rsidRPr="00EB5B16" w:rsidRDefault="00E05C7E" w:rsidP="00E05C7E">
      <w:pPr>
        <w:rPr>
          <w:b/>
          <w:lang w:val="en-150"/>
        </w:rPr>
      </w:pPr>
      <w:r w:rsidRPr="00EB5B16">
        <w:rPr>
          <w:lang w:val="en-150"/>
        </w:rPr>
        <w:t xml:space="preserve">Relative poses can be composed to relate different elements within this system with the operator </w:t>
      </w:r>
      <m:oMath>
        <m:r>
          <w:rPr>
            <w:rFonts w:ascii="Cambria Math" w:hAnsi="Cambria Math" w:cs="Cambria Math"/>
            <w:lang w:val="en-150"/>
          </w:rPr>
          <m:t>⊕</m:t>
        </m:r>
      </m:oMath>
      <w:r w:rsidRPr="00EB5B16">
        <w:rPr>
          <w:lang w:val="en-150"/>
        </w:rPr>
        <w:t xml:space="preserve">. This composition is yet only formal notation. For example, from </w:t>
      </w:r>
      <w:r w:rsidR="00440178">
        <w:rPr>
          <w:lang w:val="en-150"/>
        </w:rPr>
        <w:fldChar w:fldCharType="begin"/>
      </w:r>
      <w:r w:rsidR="00440178">
        <w:rPr>
          <w:lang w:val="en-150"/>
        </w:rPr>
        <w:instrText xml:space="preserve"> REF _Ref74524261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4</w:t>
      </w:r>
      <w:r w:rsidR="00440178">
        <w:rPr>
          <w:lang w:val="en-150"/>
        </w:rPr>
        <w:fldChar w:fldCharType="end"/>
      </w:r>
      <w:r w:rsidRPr="00EB5B16">
        <w:rPr>
          <w:lang w:val="en-150"/>
        </w:rPr>
        <w:t xml:space="preserve">, the following compositions can be stated: </w:t>
      </w:r>
    </w:p>
    <w:p w14:paraId="11036D6D" w14:textId="77777777" w:rsidR="00E05C7E" w:rsidRPr="00EB5B16" w:rsidRDefault="00E05C7E" w:rsidP="00A130F8">
      <w:pPr>
        <w:pStyle w:val="ListParagraph"/>
        <w:numPr>
          <w:ilvl w:val="0"/>
          <w:numId w:val="23"/>
        </w:numPr>
        <w:tabs>
          <w:tab w:val="left" w:pos="1560"/>
        </w:tabs>
        <w:spacing w:after="240"/>
        <w:rPr>
          <w:b/>
          <w:lang w:val="en-150"/>
        </w:rPr>
      </w:pPr>
      <m:oMath>
        <m:r>
          <w:rPr>
            <w:rFonts w:ascii="Cambria Math" w:hAnsi="Cambria Math"/>
            <w:sz w:val="28"/>
            <w:szCs w:val="28"/>
            <w:lang w:val="en-150"/>
          </w:rPr>
          <m:t xml:space="preserve">   </m:t>
        </m:r>
        <m:sSub>
          <m:sSubPr>
            <m:ctrlPr>
              <w:rPr>
                <w:rFonts w:ascii="Cambria Math" w:hAnsi="Cambria Math"/>
                <w:i/>
                <w:sz w:val="28"/>
                <w:szCs w:val="28"/>
                <w:lang w:val="en-150"/>
              </w:rPr>
            </m:ctrlPr>
          </m:sSubPr>
          <m:e>
            <m:r>
              <m:rPr>
                <m:sty m:val="p"/>
              </m:rPr>
              <w:rPr>
                <w:rFonts w:ascii="Cambria Math" w:hAnsi="Cambria Math"/>
                <w:color w:val="222222"/>
                <w:sz w:val="28"/>
                <w:szCs w:val="28"/>
                <w:lang w:val="en-150"/>
              </w:rPr>
              <m:t>ξ</m:t>
            </m:r>
          </m:e>
          <m:sub>
            <m:r>
              <w:rPr>
                <w:rFonts w:ascii="Cambria Math" w:hAnsi="Cambria Math"/>
                <w:sz w:val="28"/>
                <w:szCs w:val="28"/>
                <w:lang w:val="en-150"/>
              </w:rPr>
              <m:t>F</m:t>
            </m:r>
          </m:sub>
        </m:sSub>
        <m:r>
          <w:rPr>
            <w:rFonts w:ascii="Cambria Math" w:hAnsi="Cambria Math"/>
            <w:sz w:val="28"/>
            <w:szCs w:val="28"/>
            <w:lang w:val="en-150"/>
          </w:rPr>
          <m:t xml:space="preserve"> = </m:t>
        </m:r>
        <m:sSub>
          <m:sSubPr>
            <m:ctrlPr>
              <w:rPr>
                <w:rFonts w:ascii="Cambria Math" w:hAnsi="Cambria Math"/>
                <w:i/>
                <w:sz w:val="28"/>
                <w:szCs w:val="28"/>
                <w:lang w:val="en-150"/>
              </w:rPr>
            </m:ctrlPr>
          </m:sSubPr>
          <m:e>
            <m:r>
              <m:rPr>
                <m:sty m:val="p"/>
              </m:rPr>
              <w:rPr>
                <w:rFonts w:ascii="Cambria Math" w:hAnsi="Cambria Math"/>
                <w:color w:val="222222"/>
                <w:sz w:val="28"/>
                <w:szCs w:val="28"/>
                <w:lang w:val="en-150"/>
              </w:rPr>
              <m:t>ξ</m:t>
            </m:r>
          </m:e>
          <m:sub>
            <m:r>
              <w:rPr>
                <w:rFonts w:ascii="Cambria Math" w:hAnsi="Cambria Math"/>
                <w:sz w:val="28"/>
                <w:szCs w:val="28"/>
                <w:lang w:val="en-150"/>
              </w:rPr>
              <m:t>B</m:t>
            </m:r>
          </m:sub>
        </m:sSub>
        <m:r>
          <w:rPr>
            <w:rFonts w:ascii="Cambria Math" w:hAnsi="Cambria Math"/>
            <w:sz w:val="28"/>
            <w:szCs w:val="28"/>
            <w:lang w:val="en-150"/>
          </w:rPr>
          <m:t xml:space="preserve"> </m:t>
        </m:r>
        <m:r>
          <w:rPr>
            <w:rFonts w:ascii="Cambria Math" w:hAnsi="Cambria Math" w:cs="Cambria Math"/>
            <w:sz w:val="28"/>
            <w:szCs w:val="28"/>
            <w:lang w:val="en-150"/>
          </w:rPr>
          <m:t>⊕</m:t>
        </m:r>
        <m:sSub>
          <m:sSubPr>
            <m:ctrlPr>
              <w:rPr>
                <w:rFonts w:ascii="Cambria Math" w:hAnsi="Cambria Math"/>
                <w:i/>
                <w:sz w:val="28"/>
                <w:szCs w:val="28"/>
                <w:lang w:val="en-150"/>
              </w:rPr>
            </m:ctrlPr>
          </m:sSubPr>
          <m:e>
            <m:sPre>
              <m:sPrePr>
                <m:ctrlPr>
                  <w:rPr>
                    <w:rFonts w:ascii="Cambria Math" w:hAnsi="Cambria Math"/>
                    <w:i/>
                    <w:sz w:val="28"/>
                    <w:szCs w:val="28"/>
                    <w:lang w:val="en-150"/>
                  </w:rPr>
                </m:ctrlPr>
              </m:sPrePr>
              <m:sub>
                <m:r>
                  <w:rPr>
                    <w:rFonts w:ascii="Cambria Math" w:hAnsi="Cambria Math"/>
                    <w:sz w:val="28"/>
                    <w:szCs w:val="28"/>
                    <w:lang w:val="en-150"/>
                  </w:rPr>
                  <m:t xml:space="preserve"> </m:t>
                </m:r>
              </m:sub>
              <m:sup>
                <m:r>
                  <w:rPr>
                    <w:rFonts w:ascii="Cambria Math" w:hAnsi="Cambria Math"/>
                    <w:sz w:val="28"/>
                    <w:szCs w:val="28"/>
                    <w:lang w:val="en-150"/>
                  </w:rPr>
                  <m:t>B</m:t>
                </m:r>
              </m:sup>
              <m:e>
                <m:r>
                  <m:rPr>
                    <m:sty m:val="p"/>
                  </m:rPr>
                  <w:rPr>
                    <w:rFonts w:ascii="Cambria Math" w:hAnsi="Cambria Math"/>
                    <w:color w:val="222222"/>
                    <w:sz w:val="28"/>
                    <w:szCs w:val="28"/>
                    <w:lang w:val="en-150"/>
                  </w:rPr>
                  <m:t>ξ</m:t>
                </m:r>
              </m:e>
            </m:sPre>
          </m:e>
          <m:sub>
            <m:r>
              <w:rPr>
                <w:rFonts w:ascii="Cambria Math" w:hAnsi="Cambria Math"/>
                <w:sz w:val="28"/>
                <w:szCs w:val="28"/>
                <w:lang w:val="en-150"/>
              </w:rPr>
              <m:t>F</m:t>
            </m:r>
          </m:sub>
        </m:sSub>
        <m:r>
          <w:rPr>
            <w:rFonts w:ascii="Cambria Math" w:hAnsi="Cambria Math"/>
            <w:sz w:val="28"/>
            <w:szCs w:val="28"/>
            <w:lang w:val="en-150"/>
          </w:rPr>
          <m:t xml:space="preserve">   </m:t>
        </m:r>
      </m:oMath>
    </w:p>
    <w:p w14:paraId="4B89AA51" w14:textId="77777777" w:rsidR="00E05C7E" w:rsidRPr="00EB5B16" w:rsidRDefault="00E05C7E" w:rsidP="00A130F8">
      <w:pPr>
        <w:pStyle w:val="ListParagraph"/>
        <w:numPr>
          <w:ilvl w:val="0"/>
          <w:numId w:val="23"/>
        </w:numPr>
        <w:tabs>
          <w:tab w:val="left" w:pos="1560"/>
        </w:tabs>
        <w:spacing w:after="240"/>
        <w:rPr>
          <w:b/>
          <w:lang w:val="en-150"/>
        </w:rPr>
      </w:pPr>
      <m:oMath>
        <m:r>
          <w:rPr>
            <w:rFonts w:ascii="Cambria Math" w:hAnsi="Cambria Math"/>
            <w:sz w:val="28"/>
            <w:szCs w:val="28"/>
            <w:lang w:val="en-150"/>
          </w:rPr>
          <m:t xml:space="preserve">   </m:t>
        </m:r>
        <m:sSub>
          <m:sSubPr>
            <m:ctrlPr>
              <w:rPr>
                <w:rFonts w:ascii="Cambria Math" w:hAnsi="Cambria Math"/>
                <w:i/>
                <w:sz w:val="28"/>
                <w:szCs w:val="28"/>
                <w:lang w:val="en-150"/>
              </w:rPr>
            </m:ctrlPr>
          </m:sSubPr>
          <m:e>
            <m:r>
              <m:rPr>
                <m:sty m:val="p"/>
              </m:rPr>
              <w:rPr>
                <w:rFonts w:ascii="Cambria Math" w:hAnsi="Cambria Math"/>
                <w:color w:val="222222"/>
                <w:sz w:val="28"/>
                <w:szCs w:val="28"/>
                <w:lang w:val="en-150"/>
              </w:rPr>
              <m:t>ξ</m:t>
            </m:r>
          </m:e>
          <m:sub>
            <m:r>
              <w:rPr>
                <w:rFonts w:ascii="Cambria Math" w:hAnsi="Cambria Math"/>
                <w:sz w:val="28"/>
                <w:szCs w:val="28"/>
                <w:lang w:val="en-150"/>
              </w:rPr>
              <m:t>R</m:t>
            </m:r>
          </m:sub>
        </m:sSub>
        <m:r>
          <w:rPr>
            <w:rFonts w:ascii="Cambria Math" w:hAnsi="Cambria Math"/>
            <w:sz w:val="28"/>
            <w:szCs w:val="28"/>
            <w:lang w:val="en-150"/>
          </w:rPr>
          <m:t xml:space="preserve"> = </m:t>
        </m:r>
        <m:sSub>
          <m:sSubPr>
            <m:ctrlPr>
              <w:rPr>
                <w:rFonts w:ascii="Cambria Math" w:hAnsi="Cambria Math"/>
                <w:i/>
                <w:sz w:val="28"/>
                <w:szCs w:val="28"/>
                <w:lang w:val="en-150"/>
              </w:rPr>
            </m:ctrlPr>
          </m:sSubPr>
          <m:e>
            <m:r>
              <m:rPr>
                <m:sty m:val="p"/>
              </m:rPr>
              <w:rPr>
                <w:rFonts w:ascii="Cambria Math" w:hAnsi="Cambria Math"/>
                <w:color w:val="222222"/>
                <w:sz w:val="28"/>
                <w:szCs w:val="28"/>
                <w:lang w:val="en-150"/>
              </w:rPr>
              <m:t>ξ</m:t>
            </m:r>
          </m:e>
          <m:sub>
            <m:r>
              <w:rPr>
                <w:rFonts w:ascii="Cambria Math" w:hAnsi="Cambria Math"/>
                <w:sz w:val="28"/>
                <w:szCs w:val="28"/>
                <w:lang w:val="en-150"/>
              </w:rPr>
              <m:t>B</m:t>
            </m:r>
          </m:sub>
        </m:sSub>
        <m:r>
          <w:rPr>
            <w:rFonts w:ascii="Cambria Math" w:hAnsi="Cambria Math"/>
            <w:sz w:val="28"/>
            <w:szCs w:val="28"/>
            <w:lang w:val="en-150"/>
          </w:rPr>
          <m:t xml:space="preserve"> </m:t>
        </m:r>
        <m:r>
          <m:rPr>
            <m:sty m:val="p"/>
          </m:rPr>
          <w:rPr>
            <w:rFonts w:ascii="Cambria Math" w:hAnsi="Cambria Math" w:cs="Cambria Math"/>
            <w:color w:val="202124"/>
            <w:sz w:val="28"/>
            <w:szCs w:val="28"/>
            <w:shd w:val="clear" w:color="auto" w:fill="FFFFFF"/>
            <w:lang w:val="en-150"/>
          </w:rPr>
          <m:t>⊖</m:t>
        </m:r>
        <m:sSub>
          <m:sSubPr>
            <m:ctrlPr>
              <w:rPr>
                <w:rFonts w:ascii="Cambria Math" w:hAnsi="Cambria Math"/>
                <w:i/>
                <w:sz w:val="28"/>
                <w:szCs w:val="28"/>
                <w:lang w:val="en-150"/>
              </w:rPr>
            </m:ctrlPr>
          </m:sSubPr>
          <m:e>
            <m:sPre>
              <m:sPrePr>
                <m:ctrlPr>
                  <w:rPr>
                    <w:rFonts w:ascii="Cambria Math" w:hAnsi="Cambria Math"/>
                    <w:i/>
                    <w:sz w:val="28"/>
                    <w:szCs w:val="28"/>
                    <w:lang w:val="en-150"/>
                  </w:rPr>
                </m:ctrlPr>
              </m:sPrePr>
              <m:sub>
                <m:r>
                  <w:rPr>
                    <w:rFonts w:ascii="Cambria Math" w:hAnsi="Cambria Math"/>
                    <w:sz w:val="28"/>
                    <w:szCs w:val="28"/>
                    <w:lang w:val="en-150"/>
                  </w:rPr>
                  <m:t xml:space="preserve"> </m:t>
                </m:r>
              </m:sub>
              <m:sup>
                <m:r>
                  <w:rPr>
                    <w:rFonts w:ascii="Cambria Math" w:hAnsi="Cambria Math"/>
                    <w:sz w:val="28"/>
                    <w:szCs w:val="28"/>
                    <w:lang w:val="en-150"/>
                  </w:rPr>
                  <m:t>C</m:t>
                </m:r>
              </m:sup>
              <m:e>
                <m:r>
                  <m:rPr>
                    <m:sty m:val="p"/>
                  </m:rPr>
                  <w:rPr>
                    <w:rFonts w:ascii="Cambria Math" w:hAnsi="Cambria Math"/>
                    <w:color w:val="222222"/>
                    <w:sz w:val="28"/>
                    <w:szCs w:val="28"/>
                    <w:lang w:val="en-150"/>
                  </w:rPr>
                  <m:t>ξ</m:t>
                </m:r>
              </m:e>
            </m:sPre>
          </m:e>
          <m:sub>
            <m:r>
              <w:rPr>
                <w:rFonts w:ascii="Cambria Math" w:hAnsi="Cambria Math"/>
                <w:sz w:val="28"/>
                <w:szCs w:val="28"/>
                <w:lang w:val="en-150"/>
              </w:rPr>
              <m:t>B</m:t>
            </m:r>
          </m:sub>
        </m:sSub>
        <m:r>
          <w:rPr>
            <w:rFonts w:ascii="Cambria Math" w:hAnsi="Cambria Math"/>
            <w:sz w:val="28"/>
            <w:szCs w:val="28"/>
            <w:lang w:val="en-150"/>
          </w:rPr>
          <m:t xml:space="preserve"> </m:t>
        </m:r>
        <m:r>
          <m:rPr>
            <m:sty m:val="p"/>
          </m:rPr>
          <w:rPr>
            <w:rFonts w:ascii="Cambria Math" w:hAnsi="Cambria Math" w:cs="Cambria Math"/>
            <w:color w:val="202124"/>
            <w:sz w:val="28"/>
            <w:szCs w:val="28"/>
            <w:shd w:val="clear" w:color="auto" w:fill="FFFFFF"/>
            <w:lang w:val="en-150"/>
          </w:rPr>
          <m:t>⊖</m:t>
        </m:r>
        <m:sSub>
          <m:sSubPr>
            <m:ctrlPr>
              <w:rPr>
                <w:rFonts w:ascii="Cambria Math" w:hAnsi="Cambria Math"/>
                <w:i/>
                <w:sz w:val="28"/>
                <w:szCs w:val="28"/>
                <w:lang w:val="en-150"/>
              </w:rPr>
            </m:ctrlPr>
          </m:sSubPr>
          <m:e>
            <m:sPre>
              <m:sPrePr>
                <m:ctrlPr>
                  <w:rPr>
                    <w:rFonts w:ascii="Cambria Math" w:hAnsi="Cambria Math"/>
                    <w:i/>
                    <w:sz w:val="28"/>
                    <w:szCs w:val="28"/>
                    <w:lang w:val="en-150"/>
                  </w:rPr>
                </m:ctrlPr>
              </m:sPrePr>
              <m:sub>
                <m:r>
                  <w:rPr>
                    <w:rFonts w:ascii="Cambria Math" w:hAnsi="Cambria Math"/>
                    <w:sz w:val="28"/>
                    <w:szCs w:val="28"/>
                    <w:lang w:val="en-150"/>
                  </w:rPr>
                  <m:t xml:space="preserve"> </m:t>
                </m:r>
              </m:sub>
              <m:sup>
                <m:r>
                  <w:rPr>
                    <w:rFonts w:ascii="Cambria Math" w:hAnsi="Cambria Math"/>
                    <w:sz w:val="28"/>
                    <w:szCs w:val="28"/>
                    <w:lang w:val="en-150"/>
                  </w:rPr>
                  <m:t>R</m:t>
                </m:r>
              </m:sup>
              <m:e>
                <m:r>
                  <m:rPr>
                    <m:sty m:val="p"/>
                  </m:rPr>
                  <w:rPr>
                    <w:rFonts w:ascii="Cambria Math" w:hAnsi="Cambria Math"/>
                    <w:color w:val="222222"/>
                    <w:sz w:val="28"/>
                    <w:szCs w:val="28"/>
                    <w:lang w:val="en-150"/>
                  </w:rPr>
                  <m:t>ξ</m:t>
                </m:r>
              </m:e>
            </m:sPre>
          </m:e>
          <m:sub>
            <m:r>
              <w:rPr>
                <w:rFonts w:ascii="Cambria Math" w:hAnsi="Cambria Math"/>
                <w:sz w:val="28"/>
                <w:szCs w:val="28"/>
                <w:lang w:val="en-150"/>
              </w:rPr>
              <m:t>C</m:t>
            </m:r>
          </m:sub>
        </m:sSub>
        <m:r>
          <w:rPr>
            <w:rFonts w:ascii="Cambria Math" w:hAnsi="Cambria Math"/>
            <w:sz w:val="28"/>
            <w:szCs w:val="28"/>
            <w:lang w:val="en-150"/>
          </w:rPr>
          <m:t xml:space="preserve">  </m:t>
        </m:r>
      </m:oMath>
    </w:p>
    <w:p w14:paraId="7B57B658" w14:textId="20AF25CC" w:rsidR="00C0785D" w:rsidRPr="00EB5B16" w:rsidRDefault="00C0785D" w:rsidP="00C0785D">
      <w:pPr>
        <w:spacing w:after="240"/>
        <w:rPr>
          <w:b/>
          <w:lang w:val="en-150"/>
        </w:rPr>
      </w:pPr>
      <w:r w:rsidRPr="00EB5B16">
        <w:rPr>
          <w:lang w:val="en-150"/>
        </w:rPr>
        <w:t xml:space="preserve">More formal aspects on </w:t>
      </w:r>
      <w:r w:rsidR="00FF7C13" w:rsidRPr="00EB5B16">
        <w:rPr>
          <w:lang w:val="en-150"/>
        </w:rPr>
        <w:t>this</w:t>
      </w:r>
      <w:r w:rsidRPr="00EB5B16">
        <w:rPr>
          <w:lang w:val="en-150"/>
        </w:rPr>
        <w:t xml:space="preserve"> can be found at </w:t>
      </w:r>
      <w:r w:rsidR="00566CB5"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val="en-150"/>
        </w:rPr>
        <w:fldChar w:fldCharType="separate"/>
      </w:r>
      <w:r w:rsidR="00597972" w:rsidRPr="00EB5B16">
        <w:rPr>
          <w:noProof/>
          <w:lang w:val="en-150"/>
        </w:rPr>
        <w:t>[56]</w:t>
      </w:r>
      <w:r w:rsidR="00566CB5" w:rsidRPr="00EB5B16">
        <w:rPr>
          <w:lang w:val="en-150"/>
        </w:rPr>
        <w:fldChar w:fldCharType="end"/>
      </w:r>
      <w:r w:rsidRPr="00EB5B16">
        <w:rPr>
          <w:lang w:val="en-150"/>
        </w:rPr>
        <w:t xml:space="preserve">, while this work will now focus on </w:t>
      </w:r>
      <w:r w:rsidR="00C06767" w:rsidRPr="00EB5B16">
        <w:rPr>
          <w:lang w:val="en-150"/>
        </w:rPr>
        <w:t xml:space="preserve">an example-led </w:t>
      </w:r>
      <w:proofErr w:type="spellStart"/>
      <w:r w:rsidR="00C06767" w:rsidRPr="00EB5B16">
        <w:rPr>
          <w:lang w:val="en-150"/>
        </w:rPr>
        <w:t>appraoch</w:t>
      </w:r>
      <w:proofErr w:type="spellEnd"/>
      <w:r w:rsidR="00C06767" w:rsidRPr="00EB5B16">
        <w:rPr>
          <w:lang w:val="en-150"/>
        </w:rPr>
        <w:t xml:space="preserve"> to show </w:t>
      </w:r>
      <w:r w:rsidRPr="00EB5B16">
        <w:rPr>
          <w:lang w:val="en-150"/>
        </w:rPr>
        <w:t>the numerical methods</w:t>
      </w:r>
      <w:r w:rsidR="00C06767" w:rsidRPr="00EB5B16">
        <w:rPr>
          <w:lang w:val="en-150"/>
        </w:rPr>
        <w:t xml:space="preserve"> used </w:t>
      </w:r>
      <w:r w:rsidRPr="00EB5B16">
        <w:rPr>
          <w:lang w:val="en-150"/>
        </w:rPr>
        <w:t xml:space="preserve">to </w:t>
      </w:r>
      <w:r w:rsidR="00C06767" w:rsidRPr="00EB5B16">
        <w:rPr>
          <w:lang w:val="en-150"/>
        </w:rPr>
        <w:t>compose different poses.</w:t>
      </w:r>
    </w:p>
    <w:p w14:paraId="6EFB54C3" w14:textId="77777777" w:rsidR="00383098" w:rsidRPr="00EB5B16" w:rsidRDefault="00383098" w:rsidP="00E05C7E">
      <w:pPr>
        <w:ind w:firstLine="0"/>
        <w:jc w:val="center"/>
        <w:rPr>
          <w:b/>
          <w:lang w:val="en-150"/>
        </w:rPr>
      </w:pPr>
      <w:r w:rsidRPr="00EB5B16">
        <w:rPr>
          <w:b/>
          <w:noProof/>
          <w:lang w:val="en-150" w:eastAsia="en-US"/>
        </w:rPr>
        <w:drawing>
          <wp:inline distT="0" distB="0" distL="0" distR="0" wp14:anchorId="6258307D" wp14:editId="662D6756">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068EC633" w:rsidR="00E05C7E" w:rsidRPr="00EB5B16" w:rsidRDefault="00DD688C" w:rsidP="00E05C7E">
      <w:pPr>
        <w:pStyle w:val="Caption"/>
        <w:spacing w:after="0"/>
        <w:ind w:firstLine="0"/>
        <w:rPr>
          <w:lang w:val="en-150"/>
        </w:rPr>
      </w:pPr>
      <w:bookmarkStart w:id="254" w:name="_Ref74524261"/>
      <w:bookmarkStart w:id="255" w:name="_Toc7457223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4</w:t>
      </w:r>
      <w:r w:rsidRPr="00EB5B16">
        <w:rPr>
          <w:lang w:val="en-150"/>
        </w:rPr>
        <w:fldChar w:fldCharType="end"/>
      </w:r>
      <w:bookmarkEnd w:id="254"/>
      <w:r w:rsidR="00E05C7E" w:rsidRPr="00EB5B16">
        <w:rPr>
          <w:lang w:val="en-150"/>
        </w:rPr>
        <w:t>: Multiple 3-dimensional coordinate frames and relative poses</w:t>
      </w:r>
      <w:bookmarkEnd w:id="255"/>
    </w:p>
    <w:p w14:paraId="18E6AFBF" w14:textId="70AB85F5" w:rsidR="00E05C7E" w:rsidRPr="00EB5B16" w:rsidRDefault="00E05C7E" w:rsidP="00E05C7E">
      <w:pPr>
        <w:pStyle w:val="Caption"/>
        <w:ind w:firstLine="0"/>
        <w:rPr>
          <w:lang w:val="en-150"/>
        </w:rPr>
      </w:pPr>
      <w:r w:rsidRPr="00EB5B16">
        <w:rPr>
          <w:lang w:val="en-150"/>
        </w:rPr>
        <w:t xml:space="preserve">Source: </w:t>
      </w:r>
      <w:r w:rsidR="00566CB5"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val="en-150"/>
        </w:rPr>
        <w:fldChar w:fldCharType="separate"/>
      </w:r>
      <w:r w:rsidR="00597972" w:rsidRPr="00EB5B16">
        <w:rPr>
          <w:b w:val="0"/>
          <w:noProof/>
          <w:lang w:val="en-150"/>
        </w:rPr>
        <w:t>[56]</w:t>
      </w:r>
      <w:r w:rsidR="00566CB5" w:rsidRPr="00EB5B16">
        <w:rPr>
          <w:lang w:val="en-150"/>
        </w:rPr>
        <w:fldChar w:fldCharType="end"/>
      </w:r>
    </w:p>
    <w:p w14:paraId="64F0FE10" w14:textId="7BD9886F" w:rsidR="00DE0183" w:rsidRPr="00EB5B16" w:rsidRDefault="00DE0183" w:rsidP="00DE0183">
      <w:pPr>
        <w:spacing w:after="240"/>
        <w:rPr>
          <w:szCs w:val="28"/>
          <w:lang w:val="en-150"/>
        </w:rPr>
      </w:pPr>
      <w:r w:rsidRPr="00EB5B16">
        <w:rPr>
          <w:lang w:val="en-150"/>
        </w:rPr>
        <w:lastRenderedPageBreak/>
        <w:t xml:space="preserve">Take the 2D, cartesian system shown in </w:t>
      </w:r>
      <w:r w:rsidR="00440178">
        <w:rPr>
          <w:lang w:val="en-150"/>
        </w:rPr>
        <w:fldChar w:fldCharType="begin"/>
      </w:r>
      <w:r w:rsidR="00440178">
        <w:rPr>
          <w:lang w:val="en-150"/>
        </w:rPr>
        <w:instrText xml:space="preserve"> REF _Ref74524279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5</w:t>
      </w:r>
      <w:r w:rsidR="00440178">
        <w:rPr>
          <w:lang w:val="en-150"/>
        </w:rPr>
        <w:fldChar w:fldCharType="end"/>
      </w:r>
      <w:r w:rsidRPr="00EB5B16">
        <w:rPr>
          <w:lang w:val="en-150"/>
        </w:rPr>
        <w:t xml:space="preserve">.a. Picture the coordinates of the point </w:t>
      </w:r>
      <m:oMath>
        <m:r>
          <w:rPr>
            <w:rFonts w:ascii="Cambria Math" w:hAnsi="Cambria Math"/>
            <w:lang w:val="en-150"/>
          </w:rPr>
          <m:t>P</m:t>
        </m:r>
      </m:oMath>
      <w:r w:rsidRPr="00EB5B16">
        <w:rPr>
          <w:lang w:val="en-150"/>
        </w:rPr>
        <w:t xml:space="preserve"> with respect to the coordinate frame </w:t>
      </w:r>
      <m:oMath>
        <m:r>
          <w:rPr>
            <w:rFonts w:ascii="Cambria Math" w:hAnsi="Cambria Math"/>
            <w:lang w:val="en-150"/>
          </w:rPr>
          <m:t>{B}</m:t>
        </m:r>
      </m:oMath>
      <w:r w:rsidRPr="00EB5B16">
        <w:rPr>
          <w:lang w:val="en-150"/>
        </w:rPr>
        <w:t xml:space="preserve"> are known, but the coordinates of </w:t>
      </w:r>
      <m:oMath>
        <m:r>
          <w:rPr>
            <w:rFonts w:ascii="Cambria Math" w:hAnsi="Cambria Math"/>
            <w:lang w:val="en-150"/>
          </w:rPr>
          <m:t>P</m:t>
        </m:r>
      </m:oMath>
      <w:r w:rsidRPr="00EB5B16">
        <w:rPr>
          <w:lang w:val="en-150"/>
        </w:rPr>
        <w:t xml:space="preserve"> with respect to </w:t>
      </w:r>
      <m:oMath>
        <m:r>
          <w:rPr>
            <w:rFonts w:ascii="Cambria Math" w:hAnsi="Cambria Math"/>
            <w:lang w:val="en-150"/>
          </w:rPr>
          <m:t>{A}</m:t>
        </m:r>
      </m:oMath>
      <w:r w:rsidRPr="00EB5B16">
        <w:rPr>
          <w:lang w:val="en-150"/>
        </w:rPr>
        <w:t xml:space="preserve"> are desired. The coordinate frame </w:t>
      </w:r>
      <m:oMath>
        <m:r>
          <w:rPr>
            <w:rFonts w:ascii="Cambria Math" w:hAnsi="Cambria Math"/>
            <w:lang w:val="en-150"/>
          </w:rPr>
          <m:t>{B}</m:t>
        </m:r>
      </m:oMath>
      <w:r w:rsidRPr="00EB5B16">
        <w:rPr>
          <w:lang w:val="en-150"/>
        </w:rPr>
        <w:t xml:space="preserve"> can be replicated by displacing a copy of </w:t>
      </w:r>
      <m:oMath>
        <m:r>
          <w:rPr>
            <w:rFonts w:ascii="Cambria Math" w:hAnsi="Cambria Math"/>
            <w:lang w:val="en-150"/>
          </w:rPr>
          <m:t>{A}</m:t>
        </m:r>
      </m:oMath>
      <w:r w:rsidRPr="00EB5B16">
        <w:rPr>
          <w:lang w:val="en-150"/>
        </w:rPr>
        <w:t xml:space="preserve"> along its axes for </w:t>
      </w:r>
      <m:oMath>
        <m:r>
          <w:rPr>
            <w:rFonts w:ascii="Cambria Math" w:hAnsi="Cambria Math"/>
            <w:szCs w:val="28"/>
            <w:lang w:val="en-150"/>
          </w:rPr>
          <m:t>x</m:t>
        </m:r>
      </m:oMath>
      <w:r w:rsidRPr="00EB5B16">
        <w:rPr>
          <w:lang w:val="en-150"/>
        </w:rPr>
        <w:t xml:space="preserve"> and </w:t>
      </w:r>
      <m:oMath>
        <m:r>
          <w:rPr>
            <w:rFonts w:ascii="Cambria Math" w:hAnsi="Cambria Math"/>
            <w:szCs w:val="28"/>
            <w:lang w:val="en-150"/>
          </w:rPr>
          <m:t>y</m:t>
        </m:r>
      </m:oMath>
      <w:r w:rsidRPr="00EB5B16">
        <w:rPr>
          <w:lang w:val="en-150"/>
        </w:rPr>
        <w:t xml:space="preserve">, then rotating it </w:t>
      </w:r>
      <m:oMath>
        <m:r>
          <w:rPr>
            <w:rFonts w:ascii="Cambria Math" w:hAnsi="Cambria Math"/>
            <w:szCs w:val="28"/>
            <w:lang w:val="en-150"/>
          </w:rPr>
          <m:t>θ</m:t>
        </m:r>
      </m:oMath>
      <w:r w:rsidRPr="00EB5B16">
        <w:rPr>
          <w:lang w:val="en-150"/>
        </w:rPr>
        <w:t xml:space="preserve"> degrees counter-clockwise. Formally: </w:t>
      </w:r>
      <m:oMath>
        <m:sSub>
          <m:sSubPr>
            <m:ctrlPr>
              <w:rPr>
                <w:rFonts w:ascii="Cambria Math" w:hAnsi="Cambria Math"/>
                <w:i/>
                <w:szCs w:val="28"/>
                <w:lang w:val="en-150"/>
              </w:rPr>
            </m:ctrlPr>
          </m:sSubPr>
          <m:e>
            <m:sPre>
              <m:sPrePr>
                <m:ctrlPr>
                  <w:rPr>
                    <w:rFonts w:ascii="Cambria Math" w:hAnsi="Cambria Math"/>
                    <w:i/>
                    <w:szCs w:val="28"/>
                    <w:lang w:val="en-150"/>
                  </w:rPr>
                </m:ctrlPr>
              </m:sPrePr>
              <m:sub>
                <m:r>
                  <w:rPr>
                    <w:rFonts w:ascii="Cambria Math" w:hAnsi="Cambria Math"/>
                    <w:szCs w:val="28"/>
                    <w:lang w:val="en-150"/>
                  </w:rPr>
                  <m:t xml:space="preserve"> </m:t>
                </m:r>
              </m:sub>
              <m:sup>
                <m:r>
                  <w:rPr>
                    <w:rFonts w:ascii="Cambria Math" w:hAnsi="Cambria Math"/>
                    <w:szCs w:val="28"/>
                    <w:lang w:val="en-150"/>
                  </w:rPr>
                  <m:t>A</m:t>
                </m:r>
              </m:sup>
              <m:e>
                <m:r>
                  <m:rPr>
                    <m:sty m:val="p"/>
                  </m:rPr>
                  <w:rPr>
                    <w:rFonts w:ascii="Cambria Math" w:hAnsi="Cambria Math"/>
                    <w:color w:val="222222"/>
                    <w:szCs w:val="28"/>
                    <w:lang w:val="en-150"/>
                  </w:rPr>
                  <m:t>ξ</m:t>
                </m:r>
              </m:e>
            </m:sPre>
          </m:e>
          <m:sub>
            <m:r>
              <w:rPr>
                <w:rFonts w:ascii="Cambria Math" w:hAnsi="Cambria Math"/>
                <w:szCs w:val="28"/>
                <w:lang w:val="en-150"/>
              </w:rPr>
              <m:t>B</m:t>
            </m:r>
          </m:sub>
        </m:sSub>
        <m:r>
          <w:rPr>
            <w:rFonts w:ascii="Cambria Math" w:hAnsi="Cambria Math"/>
            <w:szCs w:val="28"/>
            <w:lang w:val="en-150"/>
          </w:rPr>
          <m:t xml:space="preserve"> ~ </m:t>
        </m:r>
        <m:d>
          <m:dPr>
            <m:ctrlPr>
              <w:rPr>
                <w:rFonts w:ascii="Cambria Math" w:hAnsi="Cambria Math"/>
                <w:i/>
                <w:szCs w:val="28"/>
                <w:lang w:val="en-150"/>
              </w:rPr>
            </m:ctrlPr>
          </m:dPr>
          <m:e>
            <m:r>
              <w:rPr>
                <w:rFonts w:ascii="Cambria Math" w:hAnsi="Cambria Math"/>
                <w:szCs w:val="28"/>
                <w:lang w:val="en-150"/>
              </w:rPr>
              <m:t>x,y,θ</m:t>
            </m:r>
          </m:e>
        </m:d>
      </m:oMath>
      <w:r w:rsidRPr="00EB5B16">
        <w:rPr>
          <w:szCs w:val="28"/>
          <w:lang w:val="en-150"/>
        </w:rPr>
        <w:t>.</w:t>
      </w:r>
    </w:p>
    <w:p w14:paraId="0C4F9730" w14:textId="77777777" w:rsidR="00DE0183" w:rsidRPr="00EB5B16" w:rsidRDefault="00DE0183" w:rsidP="00DE0183">
      <w:pPr>
        <w:ind w:firstLine="0"/>
        <w:jc w:val="center"/>
        <w:rPr>
          <w:lang w:val="en-150"/>
        </w:rPr>
      </w:pPr>
      <w:r w:rsidRPr="00EB5B16">
        <w:rPr>
          <w:noProof/>
          <w:lang w:val="en-150" w:eastAsia="en-US"/>
        </w:rPr>
        <w:drawing>
          <wp:inline distT="0" distB="0" distL="0" distR="0" wp14:anchorId="49BFA9E3" wp14:editId="76E22C0D">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6C30059E" w:rsidR="00DE0183" w:rsidRPr="00EB5B16" w:rsidRDefault="00DD688C" w:rsidP="00DE0183">
      <w:pPr>
        <w:pStyle w:val="Caption"/>
        <w:spacing w:after="0"/>
        <w:ind w:firstLine="0"/>
        <w:rPr>
          <w:lang w:val="en-150"/>
        </w:rPr>
      </w:pPr>
      <w:bookmarkStart w:id="256" w:name="_Ref74524279"/>
      <w:bookmarkStart w:id="257" w:name="_Toc7457223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5</w:t>
      </w:r>
      <w:r w:rsidRPr="00EB5B16">
        <w:rPr>
          <w:lang w:val="en-150"/>
        </w:rPr>
        <w:fldChar w:fldCharType="end"/>
      </w:r>
      <w:bookmarkEnd w:id="256"/>
      <w:r w:rsidR="00DE0183" w:rsidRPr="00EB5B16">
        <w:rPr>
          <w:lang w:val="en-150"/>
        </w:rPr>
        <w:t>: Example coordinate change in the cartesian plane</w:t>
      </w:r>
      <w:bookmarkEnd w:id="257"/>
    </w:p>
    <w:p w14:paraId="7CE69268" w14:textId="6D3C6507" w:rsidR="00DE0183" w:rsidRPr="00EB5B16" w:rsidRDefault="00DE0183" w:rsidP="00DE0183">
      <w:pPr>
        <w:pStyle w:val="Caption"/>
        <w:ind w:firstLine="0"/>
        <w:rPr>
          <w:lang w:val="en-150"/>
        </w:rPr>
      </w:pPr>
      <w:r w:rsidRPr="00EB5B16">
        <w:rPr>
          <w:lang w:val="en-150"/>
        </w:rPr>
        <w:t xml:space="preserve">Source: </w:t>
      </w:r>
      <w:r w:rsidR="00566CB5"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val="en-150"/>
        </w:rPr>
        <w:fldChar w:fldCharType="separate"/>
      </w:r>
      <w:r w:rsidR="00597972" w:rsidRPr="00EB5B16">
        <w:rPr>
          <w:b w:val="0"/>
          <w:noProof/>
          <w:lang w:val="en-150"/>
        </w:rPr>
        <w:t>[56]</w:t>
      </w:r>
      <w:r w:rsidR="00566CB5" w:rsidRPr="00EB5B16">
        <w:rPr>
          <w:lang w:val="en-150"/>
        </w:rPr>
        <w:fldChar w:fldCharType="end"/>
      </w:r>
    </w:p>
    <w:p w14:paraId="348B9F4F" w14:textId="029DEEE8" w:rsidR="009655D8" w:rsidRPr="00EB5B16" w:rsidRDefault="009655D8" w:rsidP="00753826">
      <w:pPr>
        <w:spacing w:after="240"/>
        <w:rPr>
          <w:szCs w:val="28"/>
          <w:lang w:val="en-150"/>
        </w:rPr>
      </w:pPr>
      <w:r w:rsidRPr="00EB5B16">
        <w:rPr>
          <w:szCs w:val="28"/>
          <w:lang w:val="en-150"/>
        </w:rPr>
        <w:t xml:space="preserve">To get the coordinates of </w:t>
      </w:r>
      <m:oMath>
        <m:sSub>
          <m:sSubPr>
            <m:ctrlPr>
              <w:rPr>
                <w:rFonts w:ascii="Cambria Math" w:hAnsi="Cambria Math"/>
                <w:i/>
                <w:szCs w:val="28"/>
                <w:lang w:val="en-150"/>
              </w:rPr>
            </m:ctrlPr>
          </m:sSubPr>
          <m:e>
            <m:d>
              <m:dPr>
                <m:begChr m:val=""/>
                <m:endChr m:val="⌋"/>
                <m:ctrlPr>
                  <w:rPr>
                    <w:rFonts w:ascii="Cambria Math" w:hAnsi="Cambria Math"/>
                    <w:i/>
                    <w:szCs w:val="28"/>
                    <w:lang w:val="en-150"/>
                  </w:rPr>
                </m:ctrlPr>
              </m:dPr>
              <m:e>
                <m:r>
                  <w:rPr>
                    <w:rFonts w:ascii="Cambria Math" w:hAnsi="Cambria Math"/>
                    <w:szCs w:val="28"/>
                    <w:lang w:val="en-150"/>
                  </w:rPr>
                  <m:t>P</m:t>
                </m:r>
              </m:e>
            </m:d>
          </m:e>
          <m:sub>
            <m:r>
              <w:rPr>
                <w:rFonts w:ascii="Cambria Math" w:hAnsi="Cambria Math"/>
                <w:szCs w:val="28"/>
                <w:lang w:val="en-150"/>
              </w:rPr>
              <m:t>A</m:t>
            </m:r>
          </m:sub>
        </m:sSub>
      </m:oMath>
      <w:r w:rsidR="00DE0183" w:rsidRPr="00EB5B16">
        <w:rPr>
          <w:szCs w:val="28"/>
          <w:lang w:val="en-150"/>
        </w:rPr>
        <w:t xml:space="preserve">, these steps need to be “reversed”. First, </w:t>
      </w:r>
      <w:r w:rsidR="00FF7C13" w:rsidRPr="00EB5B16">
        <w:rPr>
          <w:szCs w:val="28"/>
          <w:lang w:val="en-150"/>
        </w:rPr>
        <w:t>we compute the</w:t>
      </w:r>
      <w:r w:rsidR="00DE0183" w:rsidRPr="00EB5B16">
        <w:rPr>
          <w:szCs w:val="28"/>
          <w:lang w:val="en-150"/>
        </w:rPr>
        <w:t xml:space="preserve"> coordinates of P with respect to a new coordinate frame </w:t>
      </w:r>
      <m:oMath>
        <m:r>
          <w:rPr>
            <w:rFonts w:ascii="Cambria Math" w:hAnsi="Cambria Math"/>
            <w:szCs w:val="28"/>
            <w:lang w:val="en-150"/>
          </w:rPr>
          <m:t>{V}</m:t>
        </m:r>
      </m:oMath>
      <w:r w:rsidR="00DE0183" w:rsidRPr="00EB5B16">
        <w:rPr>
          <w:szCs w:val="28"/>
          <w:lang w:val="en-150"/>
        </w:rPr>
        <w:t xml:space="preserve"> which has the same origin as </w:t>
      </w:r>
      <m:oMath>
        <m:r>
          <w:rPr>
            <w:rFonts w:ascii="Cambria Math" w:hAnsi="Cambria Math"/>
            <w:szCs w:val="28"/>
            <w:lang w:val="en-150"/>
          </w:rPr>
          <m:t>{B}</m:t>
        </m:r>
      </m:oMath>
      <w:r w:rsidR="00DE0183" w:rsidRPr="00EB5B16">
        <w:rPr>
          <w:szCs w:val="28"/>
          <w:lang w:val="en-150"/>
        </w:rPr>
        <w:t xml:space="preserve"> but axes square to </w:t>
      </w:r>
      <m:oMath>
        <m:r>
          <w:rPr>
            <w:rFonts w:ascii="Cambria Math" w:hAnsi="Cambria Math"/>
            <w:szCs w:val="28"/>
            <w:lang w:val="en-150"/>
          </w:rPr>
          <m:t>{A}</m:t>
        </m:r>
      </m:oMath>
      <w:r w:rsidR="00FF7C13" w:rsidRPr="00EB5B16">
        <w:rPr>
          <w:szCs w:val="28"/>
          <w:lang w:val="en-150"/>
        </w:rPr>
        <w:t xml:space="preserve"> </w:t>
      </w:r>
      <w:r w:rsidR="00DE0183" w:rsidRPr="00EB5B16">
        <w:rPr>
          <w:szCs w:val="28"/>
          <w:lang w:val="en-150"/>
        </w:rPr>
        <w:t xml:space="preserve">(see </w:t>
      </w:r>
      <w:r w:rsidR="00440178">
        <w:rPr>
          <w:szCs w:val="28"/>
          <w:lang w:val="en-150"/>
        </w:rPr>
        <w:fldChar w:fldCharType="begin"/>
      </w:r>
      <w:r w:rsidR="00440178">
        <w:rPr>
          <w:szCs w:val="28"/>
          <w:lang w:val="en-150"/>
        </w:rPr>
        <w:instrText xml:space="preserve"> REF _Ref74524279 \h </w:instrText>
      </w:r>
      <w:r w:rsidR="00440178">
        <w:rPr>
          <w:szCs w:val="28"/>
          <w:lang w:val="en-150"/>
        </w:rPr>
      </w:r>
      <w:r w:rsidR="00440178">
        <w:rPr>
          <w:szCs w:val="28"/>
          <w:lang w:val="en-150"/>
        </w:rPr>
        <w:fldChar w:fldCharType="separate"/>
      </w:r>
      <w:r w:rsidR="00452B2C" w:rsidRPr="00EB5B16">
        <w:rPr>
          <w:lang w:val="en-150"/>
        </w:rPr>
        <w:t xml:space="preserve">Figure </w:t>
      </w:r>
      <w:r w:rsidR="00452B2C">
        <w:rPr>
          <w:noProof/>
          <w:lang w:val="en-150"/>
        </w:rPr>
        <w:t>65</w:t>
      </w:r>
      <w:r w:rsidR="00440178">
        <w:rPr>
          <w:szCs w:val="28"/>
          <w:lang w:val="en-150"/>
        </w:rPr>
        <w:fldChar w:fldCharType="end"/>
      </w:r>
      <w:r w:rsidR="00DE0183" w:rsidRPr="00EB5B16">
        <w:rPr>
          <w:szCs w:val="28"/>
          <w:lang w:val="en-150"/>
        </w:rPr>
        <w:t>.b). This can easily be done with the following transformation</w:t>
      </w:r>
      <w:r w:rsidR="00FF7C13" w:rsidRPr="00EB5B16">
        <w:rPr>
          <w:szCs w:val="28"/>
          <w:lang w:val="en-150"/>
        </w:rPr>
        <w:t>:</w:t>
      </w:r>
      <w:r w:rsidR="00753826" w:rsidRPr="00EB5B16">
        <w:rPr>
          <w:szCs w:val="28"/>
          <w:lang w:val="en-150"/>
        </w:rPr>
        <w:t xml:space="preserve"> </w:t>
      </w:r>
    </w:p>
    <w:p w14:paraId="6B6B7988" w14:textId="77777777" w:rsidR="00DE0183" w:rsidRPr="00EB5B16" w:rsidRDefault="00A952ED" w:rsidP="00753826">
      <w:pPr>
        <w:spacing w:after="240"/>
        <w:ind w:firstLine="0"/>
        <w:jc w:val="center"/>
        <w:rPr>
          <w:i/>
          <w:szCs w:val="24"/>
          <w:lang w:val="en-150"/>
        </w:rPr>
      </w:pPr>
      <m:oMathPara>
        <m:oMath>
          <m:d>
            <m:dPr>
              <m:ctrlPr>
                <w:rPr>
                  <w:rFonts w:ascii="Cambria Math" w:hAnsi="Cambria Math"/>
                  <w:i/>
                  <w:szCs w:val="24"/>
                  <w:lang w:val="en-150"/>
                </w:rPr>
              </m:ctrlPr>
            </m:dP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d>
          <m:r>
            <w:rPr>
              <w:rFonts w:ascii="Cambria Math" w:hAnsi="Cambria Math"/>
              <w:szCs w:val="24"/>
              <w:lang w:val="en-150"/>
            </w:rPr>
            <m:t>=</m:t>
          </m:r>
          <m:d>
            <m:dPr>
              <m:ctrlPr>
                <w:rPr>
                  <w:rFonts w:ascii="Cambria Math" w:hAnsi="Cambria Math"/>
                  <w:i/>
                  <w:szCs w:val="24"/>
                  <w:lang w:val="en-150"/>
                </w:rPr>
              </m:ctrlPr>
            </m:dPr>
            <m:e>
              <m:m>
                <m:mPr>
                  <m:mcs>
                    <m:mc>
                      <m:mcPr>
                        <m:count m:val="2"/>
                        <m:mcJc m:val="center"/>
                      </m:mcPr>
                    </m:mc>
                  </m:mcs>
                  <m:ctrlPr>
                    <w:rPr>
                      <w:rFonts w:ascii="Cambria Math" w:hAnsi="Cambria Math"/>
                      <w:i/>
                      <w:szCs w:val="24"/>
                      <w:lang w:val="en-150"/>
                    </w:rPr>
                  </m:ctrlPr>
                </m:mPr>
                <m:mr>
                  <m:e>
                    <m:r>
                      <w:rPr>
                        <w:rFonts w:ascii="Cambria Math" w:hAnsi="Cambria Math"/>
                        <w:szCs w:val="24"/>
                        <w:lang w:val="en-150"/>
                      </w:rPr>
                      <m:t>cos θ</m:t>
                    </m:r>
                  </m:e>
                  <m:e>
                    <m:r>
                      <w:rPr>
                        <w:rFonts w:ascii="Cambria Math" w:hAnsi="Cambria Math"/>
                        <w:szCs w:val="24"/>
                        <w:lang w:val="en-150"/>
                      </w:rPr>
                      <m:t>-</m:t>
                    </m:r>
                    <m:func>
                      <m:funcPr>
                        <m:ctrlPr>
                          <w:rPr>
                            <w:rFonts w:ascii="Cambria Math" w:hAnsi="Cambria Math"/>
                            <w:i/>
                            <w:szCs w:val="24"/>
                            <w:lang w:val="en-150"/>
                          </w:rPr>
                        </m:ctrlPr>
                      </m:funcPr>
                      <m:fName>
                        <m:r>
                          <w:rPr>
                            <w:rFonts w:ascii="Cambria Math" w:hAnsi="Cambria Math"/>
                            <w:szCs w:val="24"/>
                            <w:lang w:val="en-150"/>
                          </w:rPr>
                          <m:t>sin</m:t>
                        </m:r>
                      </m:fName>
                      <m:e>
                        <m:r>
                          <w:rPr>
                            <w:rFonts w:ascii="Cambria Math" w:hAnsi="Cambria Math"/>
                            <w:szCs w:val="24"/>
                            <w:lang w:val="en-150"/>
                          </w:rPr>
                          <m:t>θ</m:t>
                        </m:r>
                      </m:e>
                    </m:func>
                  </m:e>
                </m:mr>
                <m:mr>
                  <m:e>
                    <m:r>
                      <w:rPr>
                        <w:rFonts w:ascii="Cambria Math" w:hAnsi="Cambria Math"/>
                        <w:szCs w:val="24"/>
                        <w:lang w:val="en-150"/>
                      </w:rPr>
                      <m:t>sin θ</m:t>
                    </m:r>
                  </m:e>
                  <m:e>
                    <m:func>
                      <m:funcPr>
                        <m:ctrlPr>
                          <w:rPr>
                            <w:rFonts w:ascii="Cambria Math" w:hAnsi="Cambria Math"/>
                            <w:i/>
                            <w:szCs w:val="24"/>
                            <w:lang w:val="en-150"/>
                          </w:rPr>
                        </m:ctrlPr>
                      </m:funcPr>
                      <m:fName>
                        <m:r>
                          <w:rPr>
                            <w:rFonts w:ascii="Cambria Math" w:hAnsi="Cambria Math"/>
                            <w:szCs w:val="24"/>
                            <w:lang w:val="en-150"/>
                          </w:rPr>
                          <m:t>cos</m:t>
                        </m:r>
                      </m:fName>
                      <m:e>
                        <m:r>
                          <w:rPr>
                            <w:rFonts w:ascii="Cambria Math" w:hAnsi="Cambria Math"/>
                            <w:szCs w:val="24"/>
                            <w:lang w:val="en-150"/>
                          </w:rPr>
                          <m:t>θ</m:t>
                        </m:r>
                      </m:e>
                    </m:func>
                  </m:e>
                </m:mr>
              </m:m>
            </m:e>
          </m:d>
          <m:r>
            <w:rPr>
              <w:rFonts w:ascii="Cambria Math" w:hAnsi="Cambria Math"/>
              <w:szCs w:val="24"/>
              <w:lang w:val="en-150"/>
            </w:rPr>
            <m:t xml:space="preserve"> </m:t>
          </m:r>
          <m:d>
            <m:dPr>
              <m:ctrlPr>
                <w:rPr>
                  <w:rFonts w:ascii="Cambria Math" w:hAnsi="Cambria Math"/>
                  <w:i/>
                  <w:szCs w:val="24"/>
                  <w:lang w:val="en-150"/>
                </w:rPr>
              </m:ctrlPr>
            </m:dP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d>
          <m:r>
            <w:rPr>
              <w:rFonts w:ascii="Cambria Math" w:hAnsi="Cambria Math"/>
              <w:szCs w:val="24"/>
              <w:lang w:val="en-150"/>
            </w:rPr>
            <m:t xml:space="preserve">;  </m:t>
          </m:r>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m:rPr>
                      <m:sty m:val="bi"/>
                    </m:rPr>
                    <w:rPr>
                      <w:rFonts w:ascii="Cambria Math" w:hAnsi="Cambria Math"/>
                      <w:color w:val="222222"/>
                      <w:szCs w:val="24"/>
                      <w:lang w:val="en-150"/>
                    </w:rPr>
                    <m:t>R</m:t>
                  </m:r>
                </m:e>
              </m:sPre>
            </m:e>
            <m:sub>
              <m:r>
                <w:rPr>
                  <w:rFonts w:ascii="Cambria Math" w:hAnsi="Cambria Math"/>
                  <w:szCs w:val="24"/>
                  <w:lang w:val="en-150"/>
                </w:rPr>
                <m:t>B</m:t>
              </m:r>
            </m:sub>
          </m:sSub>
          <m:r>
            <w:rPr>
              <w:rFonts w:ascii="Cambria Math" w:hAnsi="Cambria Math"/>
              <w:szCs w:val="24"/>
              <w:lang w:val="en-150"/>
            </w:rPr>
            <m:t xml:space="preserve"> :=</m:t>
          </m:r>
          <m:d>
            <m:dPr>
              <m:ctrlPr>
                <w:rPr>
                  <w:rFonts w:ascii="Cambria Math" w:hAnsi="Cambria Math"/>
                  <w:i/>
                  <w:szCs w:val="24"/>
                  <w:lang w:val="en-150"/>
                </w:rPr>
              </m:ctrlPr>
            </m:dPr>
            <m:e>
              <m:m>
                <m:mPr>
                  <m:mcs>
                    <m:mc>
                      <m:mcPr>
                        <m:count m:val="2"/>
                        <m:mcJc m:val="center"/>
                      </m:mcPr>
                    </m:mc>
                  </m:mcs>
                  <m:ctrlPr>
                    <w:rPr>
                      <w:rFonts w:ascii="Cambria Math" w:hAnsi="Cambria Math"/>
                      <w:i/>
                      <w:szCs w:val="24"/>
                      <w:lang w:val="en-150"/>
                    </w:rPr>
                  </m:ctrlPr>
                </m:mPr>
                <m:mr>
                  <m:e>
                    <m:r>
                      <w:rPr>
                        <w:rFonts w:ascii="Cambria Math" w:hAnsi="Cambria Math"/>
                        <w:szCs w:val="24"/>
                        <w:lang w:val="en-150"/>
                      </w:rPr>
                      <m:t>cos θ</m:t>
                    </m:r>
                  </m:e>
                  <m:e>
                    <m:r>
                      <w:rPr>
                        <w:rFonts w:ascii="Cambria Math" w:hAnsi="Cambria Math"/>
                        <w:szCs w:val="24"/>
                        <w:lang w:val="en-150"/>
                      </w:rPr>
                      <m:t>-</m:t>
                    </m:r>
                    <m:func>
                      <m:funcPr>
                        <m:ctrlPr>
                          <w:rPr>
                            <w:rFonts w:ascii="Cambria Math" w:hAnsi="Cambria Math"/>
                            <w:i/>
                            <w:szCs w:val="24"/>
                            <w:lang w:val="en-150"/>
                          </w:rPr>
                        </m:ctrlPr>
                      </m:funcPr>
                      <m:fName>
                        <m:r>
                          <w:rPr>
                            <w:rFonts w:ascii="Cambria Math" w:hAnsi="Cambria Math"/>
                            <w:szCs w:val="24"/>
                            <w:lang w:val="en-150"/>
                          </w:rPr>
                          <m:t>sin</m:t>
                        </m:r>
                      </m:fName>
                      <m:e>
                        <m:r>
                          <w:rPr>
                            <w:rFonts w:ascii="Cambria Math" w:hAnsi="Cambria Math"/>
                            <w:szCs w:val="24"/>
                            <w:lang w:val="en-150"/>
                          </w:rPr>
                          <m:t>θ</m:t>
                        </m:r>
                      </m:e>
                    </m:func>
                  </m:e>
                </m:mr>
                <m:mr>
                  <m:e>
                    <m:r>
                      <w:rPr>
                        <w:rFonts w:ascii="Cambria Math" w:hAnsi="Cambria Math"/>
                        <w:szCs w:val="24"/>
                        <w:lang w:val="en-150"/>
                      </w:rPr>
                      <m:t>sin θ</m:t>
                    </m:r>
                  </m:e>
                  <m:e>
                    <m:func>
                      <m:funcPr>
                        <m:ctrlPr>
                          <w:rPr>
                            <w:rFonts w:ascii="Cambria Math" w:hAnsi="Cambria Math"/>
                            <w:i/>
                            <w:szCs w:val="24"/>
                            <w:lang w:val="en-150"/>
                          </w:rPr>
                        </m:ctrlPr>
                      </m:funcPr>
                      <m:fName>
                        <m:r>
                          <w:rPr>
                            <w:rFonts w:ascii="Cambria Math" w:hAnsi="Cambria Math"/>
                            <w:szCs w:val="24"/>
                            <w:lang w:val="en-150"/>
                          </w:rPr>
                          <m:t>cos</m:t>
                        </m:r>
                      </m:fName>
                      <m:e>
                        <m:r>
                          <w:rPr>
                            <w:rFonts w:ascii="Cambria Math" w:hAnsi="Cambria Math"/>
                            <w:szCs w:val="24"/>
                            <w:lang w:val="en-150"/>
                          </w:rPr>
                          <m:t>θ</m:t>
                        </m:r>
                      </m:e>
                    </m:func>
                  </m:e>
                </m:mr>
              </m:m>
            </m:e>
          </m:d>
        </m:oMath>
      </m:oMathPara>
    </w:p>
    <w:p w14:paraId="15223C76" w14:textId="77777777" w:rsidR="00C06767" w:rsidRPr="00EB5B16" w:rsidRDefault="00FF7C13" w:rsidP="00753826">
      <w:pPr>
        <w:spacing w:after="240"/>
        <w:rPr>
          <w:lang w:val="en-150"/>
        </w:rPr>
      </w:pPr>
      <w:r w:rsidRPr="00EB5B16">
        <w:rPr>
          <w:lang w:val="en-150"/>
        </w:rPr>
        <w:t xml:space="preserve">Where the Orthonormal Rotation Matrix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m:rPr>
                    <m:sty m:val="bi"/>
                  </m:rPr>
                  <w:rPr>
                    <w:rFonts w:ascii="Cambria Math" w:hAnsi="Cambria Math"/>
                    <w:color w:val="222222"/>
                    <w:szCs w:val="24"/>
                    <w:lang w:val="en-150"/>
                  </w:rPr>
                  <m:t>R</m:t>
                </m:r>
              </m:e>
            </m:sPre>
          </m:e>
          <m:sub>
            <m:r>
              <w:rPr>
                <w:rFonts w:ascii="Cambria Math" w:hAnsi="Cambria Math"/>
                <w:szCs w:val="24"/>
                <w:lang w:val="en-150"/>
              </w:rPr>
              <m:t>B</m:t>
            </m:r>
          </m:sub>
        </m:sSub>
      </m:oMath>
      <w:r w:rsidRPr="00EB5B16">
        <w:rPr>
          <w:szCs w:val="24"/>
          <w:lang w:val="en-150"/>
        </w:rPr>
        <w:t xml:space="preserve"> is defined. </w:t>
      </w:r>
      <w:r w:rsidR="00753826" w:rsidRPr="00EB5B16">
        <w:rPr>
          <w:lang w:val="en-150"/>
        </w:rPr>
        <w:t xml:space="preserve">Then, since </w:t>
      </w:r>
      <m:oMath>
        <m:r>
          <w:rPr>
            <w:rFonts w:ascii="Cambria Math" w:hAnsi="Cambria Math"/>
            <w:lang w:val="en-150"/>
          </w:rPr>
          <m:t>{A}</m:t>
        </m:r>
      </m:oMath>
      <w:r w:rsidR="00753826" w:rsidRPr="00EB5B16">
        <w:rPr>
          <w:lang w:val="en-150"/>
        </w:rPr>
        <w:t xml:space="preserve"> and </w:t>
      </w:r>
      <m:oMath>
        <m:r>
          <w:rPr>
            <w:rFonts w:ascii="Cambria Math" w:hAnsi="Cambria Math"/>
            <w:lang w:val="en-150"/>
          </w:rPr>
          <m:t>{V}</m:t>
        </m:r>
      </m:oMath>
      <w:r w:rsidRPr="00EB5B16">
        <w:rPr>
          <w:lang w:val="en-150"/>
        </w:rPr>
        <w:t xml:space="preserve"> are parallel, we </w:t>
      </w:r>
      <w:r w:rsidR="00753826" w:rsidRPr="00EB5B16">
        <w:rPr>
          <w:lang w:val="en-150"/>
        </w:rPr>
        <w:t xml:space="preserve">add the displacements in </w:t>
      </w:r>
      <m:oMath>
        <m:r>
          <w:rPr>
            <w:rFonts w:ascii="Cambria Math" w:hAnsi="Cambria Math"/>
            <w:lang w:val="en-150"/>
          </w:rPr>
          <m:t xml:space="preserve">x </m:t>
        </m:r>
        <m:r>
          <m:rPr>
            <m:sty m:val="p"/>
          </m:rPr>
          <w:rPr>
            <w:rFonts w:ascii="Cambria Math" w:hAnsi="Cambria Math"/>
            <w:lang w:val="en-150"/>
          </w:rPr>
          <m:t>&amp;</m:t>
        </m:r>
        <m:r>
          <w:rPr>
            <w:rFonts w:ascii="Cambria Math" w:hAnsi="Cambria Math"/>
            <w:lang w:val="en-150"/>
          </w:rPr>
          <m:t xml:space="preserve"> y</m:t>
        </m:r>
      </m:oMath>
      <w:r w:rsidR="00753826" w:rsidRPr="00EB5B16">
        <w:rPr>
          <w:lang w:val="en-150"/>
        </w:rPr>
        <w:t xml:space="preserve"> to obtain the coordinates of </w:t>
      </w:r>
      <m:oMath>
        <m:r>
          <w:rPr>
            <w:rFonts w:ascii="Cambria Math" w:hAnsi="Cambria Math"/>
            <w:lang w:val="en-150"/>
          </w:rPr>
          <m:t>P</m:t>
        </m:r>
      </m:oMath>
      <w:r w:rsidR="00753826" w:rsidRPr="00EB5B16">
        <w:rPr>
          <w:lang w:val="en-150"/>
        </w:rPr>
        <w:t xml:space="preserve"> with respect to </w:t>
      </w:r>
      <m:oMath>
        <m:r>
          <w:rPr>
            <w:rFonts w:ascii="Cambria Math" w:hAnsi="Cambria Math"/>
            <w:lang w:val="en-150"/>
          </w:rPr>
          <m:t>{A}</m:t>
        </m:r>
      </m:oMath>
      <w:r w:rsidR="00753826" w:rsidRPr="00EB5B16">
        <w:rPr>
          <w:lang w:val="en-150"/>
        </w:rPr>
        <w:t>:</w:t>
      </w:r>
    </w:p>
    <w:p w14:paraId="5D763DA0" w14:textId="77777777" w:rsidR="009655D8" w:rsidRPr="00EB5B16" w:rsidRDefault="00A952ED" w:rsidP="00753826">
      <w:pPr>
        <w:spacing w:after="240"/>
        <w:rPr>
          <w:lang w:val="en-150"/>
        </w:rPr>
      </w:pPr>
      <m:oMathPara>
        <m:oMath>
          <m:d>
            <m:dPr>
              <m:ctrlPr>
                <w:rPr>
                  <w:rFonts w:ascii="Cambria Math" w:hAnsi="Cambria Math"/>
                  <w:i/>
                  <w:szCs w:val="24"/>
                  <w:lang w:val="en-150"/>
                </w:rPr>
              </m:ctrlPr>
            </m:dP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d>
          <m:r>
            <w:rPr>
              <w:rFonts w:ascii="Cambria Math" w:hAnsi="Cambria Math"/>
              <w:szCs w:val="24"/>
              <w:lang w:val="en-150"/>
            </w:rPr>
            <m:t>=</m:t>
          </m:r>
          <m:d>
            <m:dPr>
              <m:ctrlPr>
                <w:rPr>
                  <w:rFonts w:ascii="Cambria Math" w:hAnsi="Cambria Math"/>
                  <w:i/>
                  <w:szCs w:val="24"/>
                  <w:lang w:val="en-150"/>
                </w:rPr>
              </m:ctrlPr>
            </m:dP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d>
          <m:r>
            <w:rPr>
              <w:rFonts w:ascii="Cambria Math" w:hAnsi="Cambria Math"/>
              <w:szCs w:val="24"/>
              <w:lang w:val="en-150"/>
            </w:rPr>
            <m:t>+</m:t>
          </m:r>
          <m:d>
            <m:dPr>
              <m:ctrlPr>
                <w:rPr>
                  <w:rFonts w:ascii="Cambria Math" w:hAnsi="Cambria Math"/>
                  <w:i/>
                  <w:szCs w:val="24"/>
                  <w:lang w:val="en-150"/>
                </w:rPr>
              </m:ctrlPr>
            </m:dPr>
            <m:e>
              <m:m>
                <m:mPr>
                  <m:mcs>
                    <m:mc>
                      <m:mcPr>
                        <m:count m:val="1"/>
                        <m:mcJc m:val="center"/>
                      </m:mcPr>
                    </m:mc>
                  </m:mcs>
                  <m:ctrlPr>
                    <w:rPr>
                      <w:rFonts w:ascii="Cambria Math" w:hAnsi="Cambria Math"/>
                      <w:i/>
                      <w:szCs w:val="24"/>
                      <w:lang w:val="en-150"/>
                    </w:rPr>
                  </m:ctrlPr>
                </m:mPr>
                <m:mr>
                  <m:e>
                    <m:r>
                      <w:rPr>
                        <w:rFonts w:ascii="Cambria Math" w:hAnsi="Cambria Math"/>
                        <w:szCs w:val="24"/>
                        <w:lang w:val="en-150"/>
                      </w:rPr>
                      <m:t>x</m:t>
                    </m:r>
                  </m:e>
                </m:mr>
                <m:mr>
                  <m:e>
                    <m:sSub>
                      <m:sSubPr>
                        <m:ctrlPr>
                          <w:rPr>
                            <w:rFonts w:ascii="Cambria Math" w:hAnsi="Cambria Math"/>
                            <w:i/>
                            <w:szCs w:val="24"/>
                            <w:lang w:val="en-150"/>
                          </w:rPr>
                        </m:ctrlPr>
                      </m:sSubPr>
                      <m:e>
                        <m:r>
                          <w:rPr>
                            <w:rFonts w:ascii="Cambria Math" w:hAnsi="Cambria Math"/>
                            <w:szCs w:val="24"/>
                            <w:lang w:val="en-150"/>
                          </w:rPr>
                          <m:t>y</m:t>
                        </m:r>
                      </m:e>
                      <m:sub>
                        <m:r>
                          <w:rPr>
                            <w:rFonts w:ascii="Cambria Math" w:hAnsi="Cambria Math"/>
                            <w:szCs w:val="24"/>
                            <w:lang w:val="en-150"/>
                          </w:rPr>
                          <m:t xml:space="preserve"> </m:t>
                        </m:r>
                      </m:sub>
                    </m:sSub>
                  </m:e>
                </m:mr>
              </m:m>
            </m:e>
          </m:d>
        </m:oMath>
      </m:oMathPara>
    </w:p>
    <w:p w14:paraId="1C271D43" w14:textId="7992190A" w:rsidR="00753826" w:rsidRDefault="00753826" w:rsidP="008648FC">
      <w:pPr>
        <w:rPr>
          <w:szCs w:val="24"/>
          <w:lang w:val="en-150"/>
        </w:rPr>
      </w:pPr>
      <w:r w:rsidRPr="00EB5B16">
        <w:rPr>
          <w:lang w:val="en-150"/>
        </w:rPr>
        <w:t xml:space="preserve">These two steps can also be performed in a single </w:t>
      </w:r>
      <w:proofErr w:type="spellStart"/>
      <w:r w:rsidRPr="00EB5B16">
        <w:rPr>
          <w:lang w:val="en-150"/>
        </w:rPr>
        <w:t>matricial</w:t>
      </w:r>
      <w:proofErr w:type="spellEnd"/>
      <w:r w:rsidRPr="00EB5B16">
        <w:rPr>
          <w:lang w:val="en-150"/>
        </w:rPr>
        <w:t xml:space="preserve"> operation. Because {A} and {V} are parallel,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R</m:t>
                </m:r>
              </m:e>
            </m:sPre>
          </m:e>
          <m:sub>
            <m:r>
              <w:rPr>
                <w:rFonts w:ascii="Cambria Math" w:hAnsi="Cambria Math"/>
                <w:szCs w:val="24"/>
                <w:lang w:val="en-150"/>
              </w:rPr>
              <m:t>B</m:t>
            </m:r>
          </m:sub>
        </m:sSub>
        <m:r>
          <w:rPr>
            <w:rFonts w:ascii="Cambria Math" w:hAnsi="Cambria Math"/>
            <w:szCs w:val="24"/>
            <w:lang w:val="en-150"/>
          </w:rPr>
          <m:t>≔</m:t>
        </m:r>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V</m:t>
                </m:r>
              </m:sup>
              <m:e>
                <m:r>
                  <m:rPr>
                    <m:sty m:val="bi"/>
                  </m:rPr>
                  <w:rPr>
                    <w:rFonts w:ascii="Cambria Math" w:hAnsi="Cambria Math"/>
                    <w:color w:val="222222"/>
                    <w:szCs w:val="24"/>
                    <w:lang w:val="en-150"/>
                  </w:rPr>
                  <m:t>R</m:t>
                </m:r>
              </m:e>
            </m:sPre>
          </m:e>
          <m:sub>
            <m:r>
              <w:rPr>
                <w:rFonts w:ascii="Cambria Math" w:hAnsi="Cambria Math"/>
                <w:szCs w:val="24"/>
                <w:lang w:val="en-150"/>
              </w:rPr>
              <m:t>B</m:t>
            </m:r>
          </m:sub>
        </m:sSub>
      </m:oMath>
      <w:r w:rsidRPr="00EB5B16">
        <w:rPr>
          <w:szCs w:val="24"/>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672D0AF4" w14:textId="77777777" w:rsidTr="008648FC">
        <w:trPr>
          <w:trHeight w:val="1474"/>
        </w:trPr>
        <w:tc>
          <w:tcPr>
            <w:tcW w:w="350" w:type="pct"/>
            <w:vAlign w:val="center"/>
          </w:tcPr>
          <w:p w14:paraId="0D13EBE4" w14:textId="77777777" w:rsidR="008648FC" w:rsidRDefault="008648FC" w:rsidP="00DF0906">
            <w:pPr>
              <w:ind w:firstLine="0"/>
              <w:jc w:val="center"/>
              <w:rPr>
                <w:lang w:val="en-150"/>
              </w:rPr>
            </w:pPr>
          </w:p>
        </w:tc>
        <w:tc>
          <w:tcPr>
            <w:tcW w:w="4300" w:type="pct"/>
            <w:vAlign w:val="center"/>
          </w:tcPr>
          <w:p w14:paraId="504D368F" w14:textId="63D4B0AD" w:rsidR="008648FC" w:rsidRDefault="00A952ED" w:rsidP="00DF0906">
            <w:pPr>
              <w:ind w:firstLine="0"/>
              <w:jc w:val="center"/>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r>
                            <w:rPr>
                              <w:rFonts w:ascii="Cambria Math" w:hAnsi="Cambria Math"/>
                              <w:lang w:val="en-150"/>
                            </w:rPr>
                            <m:t>1</m:t>
                          </m:r>
                        </m:e>
                      </m:mr>
                    </m:m>
                  </m:e>
                </m:d>
                <m:r>
                  <w:rPr>
                    <w:rFonts w:ascii="Cambria Math" w:hAnsi="Cambria Math"/>
                    <w:lang w:val="en-150"/>
                  </w:rPr>
                  <m:t>=</m:t>
                </m:r>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r>
                            <w:rPr>
                              <w:rFonts w:ascii="Cambria Math" w:hAnsi="Cambria Math"/>
                              <w:szCs w:val="24"/>
                              <w:lang w:val="en-150"/>
                            </w:rPr>
                            <m:t>cos θ</m:t>
                          </m:r>
                        </m:e>
                        <m:e>
                          <m:r>
                            <w:rPr>
                              <w:rFonts w:ascii="Cambria Math" w:hAnsi="Cambria Math"/>
                              <w:szCs w:val="24"/>
                              <w:lang w:val="en-150"/>
                            </w:rPr>
                            <m:t>-</m:t>
                          </m:r>
                          <m:func>
                            <m:funcPr>
                              <m:ctrlPr>
                                <w:rPr>
                                  <w:rFonts w:ascii="Cambria Math" w:hAnsi="Cambria Math"/>
                                  <w:i/>
                                  <w:szCs w:val="24"/>
                                  <w:lang w:val="en-150"/>
                                </w:rPr>
                              </m:ctrlPr>
                            </m:funcPr>
                            <m:fName>
                              <m:r>
                                <w:rPr>
                                  <w:rFonts w:ascii="Cambria Math" w:hAnsi="Cambria Math"/>
                                  <w:szCs w:val="24"/>
                                  <w:lang w:val="en-150"/>
                                </w:rPr>
                                <m:t>sin</m:t>
                              </m:r>
                            </m:fName>
                            <m:e>
                              <m:r>
                                <w:rPr>
                                  <w:rFonts w:ascii="Cambria Math" w:hAnsi="Cambria Math"/>
                                  <w:szCs w:val="24"/>
                                  <w:lang w:val="en-150"/>
                                </w:rPr>
                                <m:t>θ</m:t>
                              </m:r>
                            </m:e>
                          </m:func>
                        </m:e>
                        <m:e>
                          <m:r>
                            <w:rPr>
                              <w:rFonts w:ascii="Cambria Math" w:hAnsi="Cambria Math"/>
                              <w:lang w:val="en-150"/>
                            </w:rPr>
                            <m:t>x</m:t>
                          </m:r>
                        </m:e>
                      </m:mr>
                      <m:mr>
                        <m:e>
                          <m:r>
                            <w:rPr>
                              <w:rFonts w:ascii="Cambria Math" w:hAnsi="Cambria Math"/>
                              <w:szCs w:val="24"/>
                              <w:lang w:val="en-150"/>
                            </w:rPr>
                            <m:t>sin θ</m:t>
                          </m:r>
                        </m:e>
                        <m:e>
                          <m:func>
                            <m:funcPr>
                              <m:ctrlPr>
                                <w:rPr>
                                  <w:rFonts w:ascii="Cambria Math" w:hAnsi="Cambria Math"/>
                                  <w:i/>
                                  <w:szCs w:val="24"/>
                                  <w:lang w:val="en-150"/>
                                </w:rPr>
                              </m:ctrlPr>
                            </m:funcPr>
                            <m:fName>
                              <m:r>
                                <w:rPr>
                                  <w:rFonts w:ascii="Cambria Math" w:hAnsi="Cambria Math"/>
                                  <w:szCs w:val="24"/>
                                  <w:lang w:val="en-150"/>
                                </w:rPr>
                                <m:t>cos</m:t>
                              </m:r>
                            </m:fName>
                            <m:e>
                              <m:r>
                                <w:rPr>
                                  <w:rFonts w:ascii="Cambria Math" w:hAnsi="Cambria Math"/>
                                  <w:szCs w:val="24"/>
                                  <w:lang w:val="en-150"/>
                                </w:rPr>
                                <m:t>θ</m:t>
                              </m:r>
                            </m:e>
                          </m:func>
                        </m:e>
                        <m:e>
                          <m:r>
                            <w:rPr>
                              <w:rFonts w:ascii="Cambria Math" w:hAnsi="Cambria Math"/>
                              <w:lang w:val="en-150"/>
                            </w:rPr>
                            <m:t>y</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e>
                      </m:mr>
                    </m:m>
                  </m:e>
                </m:d>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r>
                            <w:rPr>
                              <w:rFonts w:ascii="Cambria Math" w:hAnsi="Cambria Math"/>
                              <w:lang w:val="en-150"/>
                            </w:rPr>
                            <m:t>1</m:t>
                          </m:r>
                        </m:e>
                      </m:mr>
                    </m:m>
                  </m:e>
                </m:d>
                <m:r>
                  <w:rPr>
                    <w:rFonts w:ascii="Cambria Math" w:hAnsi="Cambria Math"/>
                    <w:lang w:val="en-150"/>
                  </w:rPr>
                  <m:t>=</m:t>
                </m:r>
                <m:d>
                  <m:dPr>
                    <m:ctrlPr>
                      <w:rPr>
                        <w:rFonts w:ascii="Cambria Math" w:hAnsi="Cambria Math"/>
                        <w:i/>
                        <w:lang w:val="en-150"/>
                      </w:rPr>
                    </m:ctrlPr>
                  </m:dPr>
                  <m:e>
                    <m:m>
                      <m:mPr>
                        <m:mcs>
                          <m:mc>
                            <m:mcPr>
                              <m:count m:val="2"/>
                              <m:mcJc m:val="center"/>
                            </m:mcPr>
                          </m:mc>
                        </m:mcs>
                        <m:ctrlPr>
                          <w:rPr>
                            <w:rFonts w:ascii="Cambria Math" w:hAnsi="Cambria Math"/>
                            <w:i/>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R</m:t>
                                  </m:r>
                                </m:e>
                              </m:sPre>
                            </m:e>
                            <m:sub>
                              <m:r>
                                <w:rPr>
                                  <w:rFonts w:ascii="Cambria Math" w:hAnsi="Cambria Math"/>
                                  <w:szCs w:val="24"/>
                                  <w:lang w:val="en-150"/>
                                </w:rPr>
                                <m:t>B</m:t>
                              </m:r>
                            </m:sub>
                          </m:sSub>
                        </m:e>
                        <m:e>
                          <m:r>
                            <m:rPr>
                              <m:sty m:val="bi"/>
                            </m:rPr>
                            <w:rPr>
                              <w:rFonts w:ascii="Cambria Math" w:hAnsi="Cambria Math"/>
                              <w:szCs w:val="24"/>
                              <w:lang w:val="en-150"/>
                            </w:rPr>
                            <m:t>t</m:t>
                          </m:r>
                        </m:e>
                      </m:mr>
                      <m:mr>
                        <m:e>
                          <m:sSub>
                            <m:sSubPr>
                              <m:ctrlPr>
                                <w:rPr>
                                  <w:rFonts w:ascii="Cambria Math" w:hAnsi="Cambria Math"/>
                                  <w:b/>
                                  <w:i/>
                                  <w:lang w:val="en-150"/>
                                </w:rPr>
                              </m:ctrlPr>
                            </m:sSubPr>
                            <m:e>
                              <m:r>
                                <m:rPr>
                                  <m:sty m:val="bi"/>
                                </m:rPr>
                                <w:rPr>
                                  <w:rFonts w:ascii="Cambria Math" w:hAnsi="Cambria Math"/>
                                  <w:lang w:val="en-150"/>
                                </w:rPr>
                                <m:t>0</m:t>
                              </m:r>
                            </m:e>
                            <m:sub>
                              <m:r>
                                <w:rPr>
                                  <w:rFonts w:ascii="Cambria Math" w:hAnsi="Cambria Math"/>
                                  <w:lang w:val="en-150"/>
                                </w:rPr>
                                <m:t>1x2</m:t>
                              </m:r>
                            </m:sub>
                          </m:sSub>
                        </m:e>
                        <m:e>
                          <m:r>
                            <w:rPr>
                              <w:rFonts w:ascii="Cambria Math" w:hAnsi="Cambria Math"/>
                              <w:lang w:val="en-150"/>
                            </w:rPr>
                            <m:t>1</m:t>
                          </m:r>
                        </m:e>
                      </m:mr>
                    </m:m>
                  </m:e>
                </m:d>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r>
                            <w:rPr>
                              <w:rFonts w:ascii="Cambria Math" w:hAnsi="Cambria Math"/>
                              <w:lang w:val="en-150"/>
                            </w:rPr>
                            <m:t>1</m:t>
                          </m:r>
                        </m:e>
                      </m:mr>
                    </m:m>
                  </m:e>
                </m:d>
                <m:r>
                  <w:rPr>
                    <w:rFonts w:ascii="Cambria Math" w:hAnsi="Cambria Math"/>
                    <w:lang w:val="en-150"/>
                  </w:rPr>
                  <m:t xml:space="preserve">;  </m:t>
                </m:r>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T</m:t>
                        </m:r>
                      </m:e>
                    </m:sPre>
                  </m:e>
                  <m:sub>
                    <m:r>
                      <w:rPr>
                        <w:rFonts w:ascii="Cambria Math" w:hAnsi="Cambria Math"/>
                        <w:szCs w:val="24"/>
                        <w:lang w:val="en-150"/>
                      </w:rPr>
                      <m:t>B</m:t>
                    </m:r>
                  </m:sub>
                </m:sSub>
                <m:r>
                  <w:rPr>
                    <w:rFonts w:ascii="Cambria Math" w:hAnsi="Cambria Math"/>
                    <w:lang w:val="en-150"/>
                  </w:rPr>
                  <m:t>=</m:t>
                </m:r>
                <m:d>
                  <m:dPr>
                    <m:ctrlPr>
                      <w:rPr>
                        <w:rFonts w:ascii="Cambria Math" w:hAnsi="Cambria Math"/>
                        <w:i/>
                        <w:lang w:val="en-150"/>
                      </w:rPr>
                    </m:ctrlPr>
                  </m:dPr>
                  <m:e>
                    <m:m>
                      <m:mPr>
                        <m:mcs>
                          <m:mc>
                            <m:mcPr>
                              <m:count m:val="2"/>
                              <m:mcJc m:val="center"/>
                            </m:mcPr>
                          </m:mc>
                        </m:mcs>
                        <m:ctrlPr>
                          <w:rPr>
                            <w:rFonts w:ascii="Cambria Math" w:hAnsi="Cambria Math"/>
                            <w:i/>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R</m:t>
                                  </m:r>
                                </m:e>
                              </m:sPre>
                            </m:e>
                            <m:sub>
                              <m:r>
                                <w:rPr>
                                  <w:rFonts w:ascii="Cambria Math" w:hAnsi="Cambria Math"/>
                                  <w:szCs w:val="24"/>
                                  <w:lang w:val="en-150"/>
                                </w:rPr>
                                <m:t>B</m:t>
                              </m:r>
                            </m:sub>
                          </m:sSub>
                        </m:e>
                        <m:e>
                          <m:r>
                            <m:rPr>
                              <m:sty m:val="bi"/>
                            </m:rPr>
                            <w:rPr>
                              <w:rFonts w:ascii="Cambria Math" w:hAnsi="Cambria Math"/>
                              <w:szCs w:val="24"/>
                              <w:lang w:val="en-150"/>
                            </w:rPr>
                            <m:t>t</m:t>
                          </m:r>
                        </m:e>
                      </m:mr>
                      <m:mr>
                        <m:e>
                          <m:sSub>
                            <m:sSubPr>
                              <m:ctrlPr>
                                <w:rPr>
                                  <w:rFonts w:ascii="Cambria Math" w:hAnsi="Cambria Math"/>
                                  <w:b/>
                                  <w:i/>
                                  <w:lang w:val="en-150"/>
                                </w:rPr>
                              </m:ctrlPr>
                            </m:sSubPr>
                            <m:e>
                              <m:r>
                                <m:rPr>
                                  <m:sty m:val="bi"/>
                                </m:rPr>
                                <w:rPr>
                                  <w:rFonts w:ascii="Cambria Math" w:hAnsi="Cambria Math"/>
                                  <w:lang w:val="en-150"/>
                                </w:rPr>
                                <m:t>0</m:t>
                              </m:r>
                            </m:e>
                            <m:sub>
                              <m:r>
                                <w:rPr>
                                  <w:rFonts w:ascii="Cambria Math" w:hAnsi="Cambria Math"/>
                                  <w:lang w:val="en-150"/>
                                </w:rPr>
                                <m:t>1x2</m:t>
                              </m:r>
                            </m:sub>
                          </m:sSub>
                        </m:e>
                        <m:e>
                          <m:r>
                            <w:rPr>
                              <w:rFonts w:ascii="Cambria Math" w:hAnsi="Cambria Math"/>
                              <w:lang w:val="en-150"/>
                            </w:rPr>
                            <m:t>1</m:t>
                          </m:r>
                        </m:e>
                      </m:mr>
                    </m:m>
                  </m:e>
                </m:d>
              </m:oMath>
            </m:oMathPara>
          </w:p>
        </w:tc>
        <w:tc>
          <w:tcPr>
            <w:tcW w:w="350" w:type="pct"/>
            <w:vAlign w:val="center"/>
          </w:tcPr>
          <w:p w14:paraId="3D32F6A6" w14:textId="304B2014" w:rsidR="008648FC" w:rsidRPr="00C92C76" w:rsidRDefault="008648FC" w:rsidP="00DF0906">
            <w:pPr>
              <w:ind w:firstLine="0"/>
              <w:jc w:val="right"/>
              <w:rPr>
                <w:lang w:val="en-150"/>
              </w:rPr>
            </w:pPr>
            <w:bookmarkStart w:id="258" w:name="_Ref74570144"/>
            <w:bookmarkStart w:id="259" w:name="_Toc74569689"/>
            <w:bookmarkStart w:id="260" w:name="_Ref74570152"/>
            <w:bookmarkStart w:id="261" w:name="_Toc74572298"/>
            <w:r>
              <w:rPr>
                <w:lang w:val="en-150"/>
              </w:rPr>
              <w:t>(</w:t>
            </w:r>
            <w:r>
              <w:fldChar w:fldCharType="begin"/>
            </w:r>
            <w:r>
              <w:instrText xml:space="preserve"> SEQ Equation \* ARABIC </w:instrText>
            </w:r>
            <w:r>
              <w:fldChar w:fldCharType="separate"/>
            </w:r>
            <w:r w:rsidR="00452B2C">
              <w:rPr>
                <w:noProof/>
              </w:rPr>
              <w:t>8</w:t>
            </w:r>
            <w:r>
              <w:fldChar w:fldCharType="end"/>
            </w:r>
            <w:bookmarkStart w:id="262" w:name="_Ref74570174"/>
            <w:bookmarkEnd w:id="258"/>
            <w:r>
              <w:rPr>
                <w:lang w:val="en-150"/>
              </w:rPr>
              <w:t>)</w:t>
            </w:r>
            <w:bookmarkEnd w:id="259"/>
            <w:bookmarkEnd w:id="260"/>
            <w:bookmarkEnd w:id="261"/>
            <w:bookmarkEnd w:id="262"/>
          </w:p>
        </w:tc>
      </w:tr>
    </w:tbl>
    <w:p w14:paraId="7108CCAE" w14:textId="26624FF1" w:rsidR="009D105F" w:rsidRPr="00EB5B16" w:rsidRDefault="009D105F" w:rsidP="009D105F">
      <w:pPr>
        <w:spacing w:after="240"/>
        <w:rPr>
          <w:lang w:val="en-150"/>
        </w:rPr>
      </w:pPr>
      <w:r w:rsidRPr="00EB5B16">
        <w:rPr>
          <w:lang w:val="en-150"/>
        </w:rPr>
        <w:t xml:space="preserve">Where the Homogeneous Transformation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T</m:t>
                </m:r>
              </m:e>
            </m:sPre>
          </m:e>
          <m:sub>
            <m:r>
              <w:rPr>
                <w:rFonts w:ascii="Cambria Math" w:hAnsi="Cambria Math"/>
                <w:szCs w:val="24"/>
                <w:lang w:val="en-150"/>
              </w:rPr>
              <m:t>B</m:t>
            </m:r>
          </m:sub>
        </m:sSub>
      </m:oMath>
      <w:r w:rsidRPr="00EB5B16">
        <w:rPr>
          <w:szCs w:val="24"/>
          <w:lang w:val="en-150"/>
        </w:rPr>
        <w:t xml:space="preserve"> is defined. Note that, from the first part of the </w:t>
      </w:r>
      <w:r w:rsidR="007E46C4">
        <w:rPr>
          <w:szCs w:val="24"/>
          <w:lang w:val="en-150"/>
        </w:rPr>
        <w:t xml:space="preserve">Equation </w:t>
      </w:r>
      <w:r w:rsidR="007E46C4">
        <w:rPr>
          <w:szCs w:val="24"/>
          <w:lang w:val="en-150"/>
        </w:rPr>
        <w:fldChar w:fldCharType="begin"/>
      </w:r>
      <w:r w:rsidR="007E46C4">
        <w:rPr>
          <w:szCs w:val="24"/>
          <w:lang w:val="en-150"/>
        </w:rPr>
        <w:instrText xml:space="preserve"> REF _Ref74570152 \h </w:instrText>
      </w:r>
      <w:r w:rsidR="007E46C4">
        <w:rPr>
          <w:szCs w:val="24"/>
          <w:lang w:val="en-150"/>
        </w:rPr>
      </w:r>
      <w:r w:rsidR="007E46C4">
        <w:rPr>
          <w:szCs w:val="24"/>
          <w:lang w:val="en-150"/>
        </w:rPr>
        <w:fldChar w:fldCharType="separate"/>
      </w:r>
      <w:r w:rsidR="00452B2C">
        <w:rPr>
          <w:lang w:val="en-150"/>
        </w:rPr>
        <w:t>(</w:t>
      </w:r>
      <w:r w:rsidR="00452B2C">
        <w:rPr>
          <w:noProof/>
        </w:rPr>
        <w:t>8</w:t>
      </w:r>
      <w:r w:rsidR="00452B2C">
        <w:rPr>
          <w:lang w:val="en-150"/>
        </w:rPr>
        <w:t>)</w:t>
      </w:r>
      <w:r w:rsidR="007E46C4">
        <w:rPr>
          <w:szCs w:val="24"/>
          <w:lang w:val="en-150"/>
        </w:rPr>
        <w:fldChar w:fldCharType="end"/>
      </w:r>
      <w:r w:rsidRPr="00EB5B16">
        <w:rPr>
          <w:szCs w:val="24"/>
          <w:lang w:val="en-150"/>
        </w:rPr>
        <w:t>, it is easy to see that the last row</w:t>
      </w:r>
      <w:r w:rsidR="001C010B" w:rsidRPr="00EB5B16">
        <w:rPr>
          <w:szCs w:val="24"/>
          <w:lang w:val="en-150"/>
        </w:rPr>
        <w:t xml:space="preserve"> of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T</m:t>
                </m:r>
              </m:e>
            </m:sPre>
          </m:e>
          <m:sub>
            <m:r>
              <w:rPr>
                <w:rFonts w:ascii="Cambria Math" w:hAnsi="Cambria Math"/>
                <w:szCs w:val="24"/>
                <w:lang w:val="en-150"/>
              </w:rPr>
              <m:t>B</m:t>
            </m:r>
          </m:sub>
        </m:sSub>
      </m:oMath>
      <w:r w:rsidR="009B1FA5" w:rsidRPr="00EB5B16">
        <w:rPr>
          <w:szCs w:val="24"/>
          <w:lang w:val="en-150"/>
        </w:rPr>
        <w:t xml:space="preserve"> could be omitted, however it</w:t>
      </w:r>
      <w:r w:rsidR="001C010B" w:rsidRPr="00EB5B16">
        <w:rPr>
          <w:szCs w:val="24"/>
          <w:lang w:val="en-150"/>
        </w:rPr>
        <w:t xml:space="preserve"> is</w:t>
      </w:r>
      <w:r w:rsidRPr="00EB5B16">
        <w:rPr>
          <w:szCs w:val="24"/>
          <w:lang w:val="en-150"/>
        </w:rPr>
        <w:t xml:space="preserve"> interesting that </w:t>
      </w:r>
      <w:r w:rsidR="001C010B" w:rsidRPr="00EB5B16">
        <w:rPr>
          <w:szCs w:val="24"/>
          <w:lang w:val="en-150"/>
        </w:rPr>
        <w:t>the homogeneous transformation</w:t>
      </w:r>
      <w:r w:rsidRPr="00EB5B16">
        <w:rPr>
          <w:szCs w:val="24"/>
          <w:lang w:val="en-150"/>
        </w:rPr>
        <w:t xml:space="preserve"> is a square matrix</w:t>
      </w:r>
      <w:r w:rsidR="001C010B" w:rsidRPr="00EB5B16">
        <w:rPr>
          <w:szCs w:val="24"/>
          <w:lang w:val="en-150"/>
        </w:rPr>
        <w:t>,</w:t>
      </w:r>
      <w:r w:rsidRPr="00EB5B16">
        <w:rPr>
          <w:szCs w:val="24"/>
          <w:lang w:val="en-150"/>
        </w:rPr>
        <w:t xml:space="preserve"> so that we can compute its inverse to perf</w:t>
      </w:r>
      <w:r w:rsidR="009B1FA5" w:rsidRPr="00EB5B16">
        <w:rPr>
          <w:szCs w:val="24"/>
          <w:lang w:val="en-150"/>
        </w:rPr>
        <w:t xml:space="preserve">orm the opposite transformation and </w:t>
      </w:r>
      <w:r w:rsidR="00274DD7" w:rsidRPr="00EB5B16">
        <w:rPr>
          <w:szCs w:val="24"/>
          <w:lang w:val="en-150"/>
        </w:rPr>
        <w:t xml:space="preserve">do </w:t>
      </w:r>
      <w:r w:rsidR="009B1FA5" w:rsidRPr="00EB5B16">
        <w:rPr>
          <w:szCs w:val="24"/>
          <w:lang w:val="en-150"/>
        </w:rPr>
        <w:t>other operations with it.</w:t>
      </w:r>
      <w:r w:rsidRPr="00EB5B16">
        <w:rPr>
          <w:szCs w:val="24"/>
          <w:lang w:val="en-150"/>
        </w:rPr>
        <w:t xml:space="preserve"> </w:t>
      </w:r>
    </w:p>
    <w:p w14:paraId="79A12BD0" w14:textId="781BD130" w:rsidR="00FF7C13" w:rsidRDefault="00FF7C13" w:rsidP="008648FC">
      <w:pPr>
        <w:rPr>
          <w:lang w:val="en-150"/>
        </w:rPr>
      </w:pPr>
      <w:r w:rsidRPr="00EB5B16">
        <w:rPr>
          <w:lang w:val="en-150"/>
        </w:rPr>
        <w:lastRenderedPageBreak/>
        <w:t xml:space="preserve">The </w:t>
      </w:r>
      <w:r w:rsidR="009D105F" w:rsidRPr="00EB5B16">
        <w:rPr>
          <w:lang w:val="en-150"/>
        </w:rPr>
        <w:t xml:space="preserve">very same concept can be applied to the 3D case, though its proof gets much harder, since 3D rotations cannot be worked with as easily as 2D ones. </w:t>
      </w:r>
      <w:r w:rsidRPr="00EB5B16">
        <w:rPr>
          <w:lang w:val="en-150"/>
        </w:rPr>
        <w:t xml:space="preserve">For the purposes of this work, it is enough to note that the 3D homogeneous transformation can be performed by following the </w:t>
      </w:r>
      <w:r w:rsidR="007E46C4">
        <w:rPr>
          <w:lang w:val="en-150"/>
        </w:rPr>
        <w:t>E</w:t>
      </w:r>
      <w:r w:rsidRPr="00EB5B16">
        <w:rPr>
          <w:lang w:val="en-150"/>
        </w:rPr>
        <w:t>quation</w:t>
      </w:r>
      <w:r w:rsidR="007E46C4">
        <w:rPr>
          <w:lang w:val="en-150"/>
        </w:rPr>
        <w:t xml:space="preserve"> </w:t>
      </w:r>
      <w:r w:rsidR="007E46C4">
        <w:rPr>
          <w:lang w:val="en-150"/>
        </w:rPr>
        <w:fldChar w:fldCharType="begin"/>
      </w:r>
      <w:r w:rsidR="007E46C4">
        <w:rPr>
          <w:lang w:val="en-150"/>
        </w:rPr>
        <w:instrText xml:space="preserve"> REF _Ref74570242 \h </w:instrText>
      </w:r>
      <w:r w:rsidR="007E46C4">
        <w:rPr>
          <w:lang w:val="en-150"/>
        </w:rPr>
      </w:r>
      <w:r w:rsidR="007E46C4">
        <w:rPr>
          <w:lang w:val="en-150"/>
        </w:rPr>
        <w:fldChar w:fldCharType="separate"/>
      </w:r>
      <w:r w:rsidR="00452B2C">
        <w:rPr>
          <w:lang w:val="en-150"/>
        </w:rPr>
        <w:t>(</w:t>
      </w:r>
      <w:r w:rsidR="00452B2C">
        <w:rPr>
          <w:noProof/>
        </w:rPr>
        <w:t>9</w:t>
      </w:r>
      <w:r w:rsidR="00452B2C">
        <w:rPr>
          <w:lang w:val="en-150"/>
        </w:rPr>
        <w:t>)</w:t>
      </w:r>
      <w:r w:rsidR="007E46C4">
        <w:rPr>
          <w:lang w:val="en-150"/>
        </w:rPr>
        <w:fldChar w:fldCharType="end"/>
      </w:r>
      <w:r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402F62A1" w14:textId="77777777" w:rsidTr="008648FC">
        <w:trPr>
          <w:trHeight w:val="1531"/>
        </w:trPr>
        <w:tc>
          <w:tcPr>
            <w:tcW w:w="350" w:type="pct"/>
            <w:vAlign w:val="center"/>
          </w:tcPr>
          <w:p w14:paraId="20DCCE87" w14:textId="77777777" w:rsidR="008648FC" w:rsidRDefault="008648FC" w:rsidP="00DF0906">
            <w:pPr>
              <w:ind w:firstLine="0"/>
              <w:jc w:val="center"/>
              <w:rPr>
                <w:lang w:val="en-150"/>
              </w:rPr>
            </w:pPr>
          </w:p>
        </w:tc>
        <w:tc>
          <w:tcPr>
            <w:tcW w:w="4300" w:type="pct"/>
            <w:vAlign w:val="center"/>
          </w:tcPr>
          <w:p w14:paraId="51EBE530" w14:textId="2F50B3BA" w:rsidR="008648FC" w:rsidRDefault="00A952ED" w:rsidP="00DF0906">
            <w:pPr>
              <w:ind w:firstLine="0"/>
              <w:jc w:val="center"/>
              <w:rPr>
                <w:lang w:val="en-150"/>
              </w:rPr>
            </w:pPr>
            <m:oMathPara>
              <m:oMath>
                <m:eqArr>
                  <m:eqArrPr>
                    <m:maxDist m:val="1"/>
                    <m:ctrlPr>
                      <w:rPr>
                        <w:rFonts w:ascii="Cambria Math" w:hAnsi="Cambria Math"/>
                        <w:i/>
                        <w:lang w:val="en-150"/>
                      </w:rPr>
                    </m:ctrlPr>
                  </m:eqArrPr>
                  <m:e>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r>
                      <w:rPr>
                        <w:rFonts w:ascii="Cambria Math" w:hAnsi="Cambria Math"/>
                        <w:lang w:val="en-150"/>
                      </w:rPr>
                      <m:t>=</m:t>
                    </m:r>
                    <m:d>
                      <m:dPr>
                        <m:ctrlPr>
                          <w:rPr>
                            <w:rFonts w:ascii="Cambria Math" w:hAnsi="Cambria Math"/>
                            <w:i/>
                            <w:lang w:val="en-150"/>
                          </w:rPr>
                        </m:ctrlPr>
                      </m:dPr>
                      <m:e>
                        <m:m>
                          <m:mPr>
                            <m:mcs>
                              <m:mc>
                                <m:mcPr>
                                  <m:count m:val="2"/>
                                  <m:mcJc m:val="center"/>
                                </m:mcPr>
                              </m:mc>
                            </m:mcs>
                            <m:ctrlPr>
                              <w:rPr>
                                <w:rFonts w:ascii="Cambria Math" w:hAnsi="Cambria Math"/>
                                <w:i/>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R</m:t>
                                      </m:r>
                                    </m:e>
                                  </m:sPre>
                                </m:e>
                                <m:sub>
                                  <m:r>
                                    <w:rPr>
                                      <w:rFonts w:ascii="Cambria Math" w:hAnsi="Cambria Math"/>
                                      <w:szCs w:val="24"/>
                                      <w:lang w:val="en-150"/>
                                    </w:rPr>
                                    <m:t>B</m:t>
                                  </m:r>
                                </m:sub>
                              </m:sSub>
                            </m:e>
                            <m:e>
                              <m:r>
                                <m:rPr>
                                  <m:sty m:val="bi"/>
                                </m:rPr>
                                <w:rPr>
                                  <w:rFonts w:ascii="Cambria Math" w:hAnsi="Cambria Math"/>
                                  <w:szCs w:val="24"/>
                                  <w:lang w:val="en-150"/>
                                </w:rPr>
                                <m:t>t</m:t>
                              </m:r>
                            </m:e>
                          </m:mr>
                          <m:mr>
                            <m:e>
                              <m:sSub>
                                <m:sSubPr>
                                  <m:ctrlPr>
                                    <w:rPr>
                                      <w:rFonts w:ascii="Cambria Math" w:hAnsi="Cambria Math"/>
                                      <w:b/>
                                      <w:i/>
                                      <w:lang w:val="en-150"/>
                                    </w:rPr>
                                  </m:ctrlPr>
                                </m:sSubPr>
                                <m:e>
                                  <m:r>
                                    <m:rPr>
                                      <m:sty m:val="bi"/>
                                    </m:rPr>
                                    <w:rPr>
                                      <w:rFonts w:ascii="Cambria Math" w:hAnsi="Cambria Math"/>
                                      <w:lang w:val="en-150"/>
                                    </w:rPr>
                                    <m:t>0</m:t>
                                  </m:r>
                                </m:e>
                                <m:sub>
                                  <m:r>
                                    <w:rPr>
                                      <w:rFonts w:ascii="Cambria Math" w:hAnsi="Cambria Math"/>
                                      <w:lang w:val="en-150"/>
                                    </w:rPr>
                                    <m:t>1x3</m:t>
                                  </m:r>
                                </m:sub>
                              </m:sSub>
                            </m:e>
                            <m:e>
                              <m:r>
                                <w:rPr>
                                  <w:rFonts w:ascii="Cambria Math" w:hAnsi="Cambria Math"/>
                                  <w:lang w:val="en-150"/>
                                </w:rPr>
                                <m:t>1</m:t>
                              </m:r>
                            </m:e>
                          </m:mr>
                        </m:m>
                      </m:e>
                    </m:d>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B</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r>
                      <w:rPr>
                        <w:rFonts w:ascii="Cambria Math" w:hAnsi="Cambria Math"/>
                        <w:lang w:val="en-150"/>
                      </w:rPr>
                      <m:t xml:space="preserve">;  </m:t>
                    </m:r>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T</m:t>
                                </m:r>
                              </m:e>
                            </m:sPre>
                          </m:e>
                          <m:sub>
                            <m:r>
                              <w:rPr>
                                <w:rFonts w:ascii="Cambria Math" w:hAnsi="Cambria Math"/>
                                <w:szCs w:val="24"/>
                                <w:lang w:val="en-150"/>
                              </w:rPr>
                              <m:t>B</m:t>
                            </m:r>
                          </m:sub>
                        </m:sSub>
                      </m:e>
                      <m:sub>
                        <m:r>
                          <w:rPr>
                            <w:rFonts w:ascii="Cambria Math" w:hAnsi="Cambria Math"/>
                            <w:szCs w:val="24"/>
                            <w:lang w:val="en-150"/>
                          </w:rPr>
                          <m:t>3D</m:t>
                        </m:r>
                      </m:sub>
                    </m:sSub>
                    <m:r>
                      <w:rPr>
                        <w:rFonts w:ascii="Cambria Math" w:hAnsi="Cambria Math"/>
                        <w:lang w:val="en-150"/>
                      </w:rPr>
                      <m:t>≔</m:t>
                    </m:r>
                    <m:d>
                      <m:dPr>
                        <m:ctrlPr>
                          <w:rPr>
                            <w:rFonts w:ascii="Cambria Math" w:hAnsi="Cambria Math"/>
                            <w:i/>
                            <w:lang w:val="en-150"/>
                          </w:rPr>
                        </m:ctrlPr>
                      </m:dPr>
                      <m:e>
                        <m:m>
                          <m:mPr>
                            <m:mcs>
                              <m:mc>
                                <m:mcPr>
                                  <m:count m:val="2"/>
                                  <m:mcJc m:val="center"/>
                                </m:mcPr>
                              </m:mc>
                            </m:mcs>
                            <m:ctrlPr>
                              <w:rPr>
                                <w:rFonts w:ascii="Cambria Math" w:hAnsi="Cambria Math"/>
                                <w:i/>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R</m:t>
                                      </m:r>
                                    </m:e>
                                  </m:sPre>
                                </m:e>
                                <m:sub>
                                  <m:r>
                                    <w:rPr>
                                      <w:rFonts w:ascii="Cambria Math" w:hAnsi="Cambria Math"/>
                                      <w:szCs w:val="24"/>
                                      <w:lang w:val="en-150"/>
                                    </w:rPr>
                                    <m:t>B</m:t>
                                  </m:r>
                                </m:sub>
                              </m:sSub>
                            </m:e>
                            <m:e>
                              <m:r>
                                <m:rPr>
                                  <m:sty m:val="bi"/>
                                </m:rPr>
                                <w:rPr>
                                  <w:rFonts w:ascii="Cambria Math" w:hAnsi="Cambria Math"/>
                                  <w:szCs w:val="24"/>
                                  <w:lang w:val="en-150"/>
                                </w:rPr>
                                <m:t>t</m:t>
                              </m:r>
                            </m:e>
                          </m:mr>
                          <m:mr>
                            <m:e>
                              <m:sSub>
                                <m:sSubPr>
                                  <m:ctrlPr>
                                    <w:rPr>
                                      <w:rFonts w:ascii="Cambria Math" w:hAnsi="Cambria Math"/>
                                      <w:b/>
                                      <w:i/>
                                      <w:lang w:val="en-150"/>
                                    </w:rPr>
                                  </m:ctrlPr>
                                </m:sSubPr>
                                <m:e>
                                  <m:r>
                                    <m:rPr>
                                      <m:sty m:val="bi"/>
                                    </m:rPr>
                                    <w:rPr>
                                      <w:rFonts w:ascii="Cambria Math" w:hAnsi="Cambria Math"/>
                                      <w:lang w:val="en-150"/>
                                    </w:rPr>
                                    <m:t>0</m:t>
                                  </m:r>
                                </m:e>
                                <m:sub>
                                  <m:r>
                                    <w:rPr>
                                      <w:rFonts w:ascii="Cambria Math" w:hAnsi="Cambria Math"/>
                                      <w:lang w:val="en-150"/>
                                    </w:rPr>
                                    <m:t>1x3</m:t>
                                  </m:r>
                                </m:sub>
                              </m:sSub>
                            </m:e>
                            <m:e>
                              <m:r>
                                <w:rPr>
                                  <w:rFonts w:ascii="Cambria Math" w:hAnsi="Cambria Math"/>
                                  <w:lang w:val="en-150"/>
                                </w:rPr>
                                <m:t>1</m:t>
                              </m:r>
                            </m:e>
                          </m:mr>
                        </m:m>
                      </m:e>
                    </m:d>
                    <m:r>
                      <w:rPr>
                        <w:rFonts w:ascii="Cambria Math" w:hAnsi="Cambria Math"/>
                        <w:lang w:val="en-150"/>
                      </w:rPr>
                      <m:t xml:space="preserve"> </m:t>
                    </m:r>
                  </m:e>
                </m:eqArr>
              </m:oMath>
            </m:oMathPara>
          </w:p>
        </w:tc>
        <w:tc>
          <w:tcPr>
            <w:tcW w:w="350" w:type="pct"/>
            <w:vAlign w:val="center"/>
          </w:tcPr>
          <w:p w14:paraId="61C43B9A" w14:textId="5557CD82" w:rsidR="008648FC" w:rsidRPr="00C92C76" w:rsidRDefault="008648FC" w:rsidP="00DF0906">
            <w:pPr>
              <w:ind w:firstLine="0"/>
              <w:jc w:val="right"/>
              <w:rPr>
                <w:lang w:val="en-150"/>
              </w:rPr>
            </w:pPr>
            <w:bookmarkStart w:id="263" w:name="_Toc74569690"/>
            <w:bookmarkStart w:id="264" w:name="_Ref74570242"/>
            <w:bookmarkStart w:id="265" w:name="_Toc74572299"/>
            <w:r>
              <w:rPr>
                <w:lang w:val="en-150"/>
              </w:rPr>
              <w:t>(</w:t>
            </w:r>
            <w:r>
              <w:fldChar w:fldCharType="begin"/>
            </w:r>
            <w:r>
              <w:instrText xml:space="preserve"> SEQ Equation \* ARABIC </w:instrText>
            </w:r>
            <w:r>
              <w:fldChar w:fldCharType="separate"/>
            </w:r>
            <w:r w:rsidR="00452B2C">
              <w:rPr>
                <w:noProof/>
              </w:rPr>
              <w:t>9</w:t>
            </w:r>
            <w:r>
              <w:fldChar w:fldCharType="end"/>
            </w:r>
            <w:bookmarkStart w:id="266" w:name="_Ref74570235"/>
            <w:r>
              <w:rPr>
                <w:lang w:val="en-150"/>
              </w:rPr>
              <w:t>)</w:t>
            </w:r>
            <w:bookmarkEnd w:id="263"/>
            <w:bookmarkEnd w:id="264"/>
            <w:bookmarkEnd w:id="265"/>
            <w:bookmarkEnd w:id="266"/>
          </w:p>
        </w:tc>
      </w:tr>
    </w:tbl>
    <w:p w14:paraId="1A490E4C" w14:textId="7A1057B6" w:rsidR="009D105F" w:rsidRPr="00EB5B16" w:rsidRDefault="009D105F" w:rsidP="009D105F">
      <w:pPr>
        <w:spacing w:after="240"/>
        <w:rPr>
          <w:szCs w:val="28"/>
          <w:lang w:val="en-150"/>
        </w:rPr>
      </w:pPr>
      <w:r w:rsidRPr="00EB5B16">
        <w:rPr>
          <w:szCs w:val="24"/>
          <w:lang w:val="en-150"/>
        </w:rPr>
        <w:t>For more information on this topic</w:t>
      </w:r>
      <w:r w:rsidR="00FF7C13" w:rsidRPr="00EB5B16">
        <w:rPr>
          <w:szCs w:val="24"/>
          <w:lang w:val="en-150"/>
        </w:rPr>
        <w:t>,</w:t>
      </w:r>
      <w:r w:rsidRPr="00EB5B16">
        <w:rPr>
          <w:szCs w:val="24"/>
          <w:lang w:val="en-150"/>
        </w:rPr>
        <w:t xml:space="preserve"> and a detailed explanation on the </w:t>
      </w:r>
      <w:r w:rsidR="00FF7C13" w:rsidRPr="00EB5B16">
        <w:rPr>
          <w:szCs w:val="24"/>
          <w:lang w:val="en-150"/>
        </w:rPr>
        <w:t xml:space="preserve">contents here reviewed please refer to </w:t>
      </w:r>
      <w:r w:rsidR="00566CB5"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566CB5" w:rsidRPr="00EB5B16">
        <w:rPr>
          <w:lang w:val="en-150"/>
        </w:rPr>
        <w:fldChar w:fldCharType="separate"/>
      </w:r>
      <w:r w:rsidR="00597972" w:rsidRPr="00EB5B16">
        <w:rPr>
          <w:noProof/>
          <w:lang w:val="en-150"/>
        </w:rPr>
        <w:t>[56]</w:t>
      </w:r>
      <w:r w:rsidR="00566CB5" w:rsidRPr="00EB5B16">
        <w:rPr>
          <w:lang w:val="en-150"/>
        </w:rPr>
        <w:fldChar w:fldCharType="end"/>
      </w:r>
      <w:r w:rsidRPr="00EB5B16">
        <w:rPr>
          <w:szCs w:val="24"/>
          <w:lang w:val="en-150"/>
        </w:rPr>
        <w:t>.</w:t>
      </w:r>
    </w:p>
    <w:p w14:paraId="7FB638B2" w14:textId="77777777" w:rsidR="00F01A1B" w:rsidRPr="00EB5B16" w:rsidRDefault="00F01A1B" w:rsidP="00F01A1B">
      <w:pPr>
        <w:pStyle w:val="Heading3"/>
        <w:rPr>
          <w:lang w:val="en-150"/>
        </w:rPr>
      </w:pPr>
      <w:bookmarkStart w:id="267" w:name="_Toc74572126"/>
      <w:r w:rsidRPr="00EB5B16">
        <w:rPr>
          <w:lang w:val="en-150"/>
        </w:rPr>
        <w:t>State space models and Kalman filters</w:t>
      </w:r>
      <w:bookmarkEnd w:id="267"/>
    </w:p>
    <w:p w14:paraId="0CAA029F" w14:textId="3BE6657B" w:rsidR="00F01A1B" w:rsidRPr="00EB5B16" w:rsidRDefault="00F01A1B" w:rsidP="00F01A1B">
      <w:pPr>
        <w:rPr>
          <w:lang w:val="en-150"/>
        </w:rPr>
      </w:pPr>
      <w:r w:rsidRPr="00EB5B16">
        <w:rPr>
          <w:lang w:val="en-150"/>
        </w:rPr>
        <w:t>A</w:t>
      </w:r>
      <w:r w:rsidR="00E12EB2" w:rsidRPr="00EB5B16">
        <w:rPr>
          <w:lang w:val="en-150"/>
        </w:rPr>
        <w:t xml:space="preserve"> </w:t>
      </w:r>
      <w:r w:rsidR="00E12EB2" w:rsidRPr="00EB5B16">
        <w:rPr>
          <w:i/>
          <w:iCs/>
          <w:lang w:val="en-150"/>
        </w:rPr>
        <w:t>s</w:t>
      </w:r>
      <w:r w:rsidRPr="00EB5B16">
        <w:rPr>
          <w:i/>
          <w:iCs/>
          <w:lang w:val="en-150"/>
        </w:rPr>
        <w:t>tate space representation</w:t>
      </w:r>
      <w:r w:rsidRPr="00EB5B16">
        <w:rPr>
          <w:lang w:val="en-150"/>
        </w:rPr>
        <w:t xml:space="preserve"> </w:t>
      </w:r>
      <w:r w:rsidR="00E12EB2" w:rsidRPr="00EB5B16">
        <w:rPr>
          <w:lang w:val="en-150"/>
        </w:rPr>
        <w:fldChar w:fldCharType="begin" w:fldLock="1"/>
      </w:r>
      <w:r w:rsidR="00597972" w:rsidRPr="00EB5B16">
        <w:rPr>
          <w:lang w:val="en-150"/>
        </w:rPr>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9]","plainTextFormattedCitation":"[59]","previouslyFormattedCitation":"[59]"},"properties":{"noteIndex":0},"schema":"https://github.com/citation-style-language/schema/raw/master/csl-citation.json"}</w:instrText>
      </w:r>
      <w:r w:rsidR="00E12EB2" w:rsidRPr="00EB5B16">
        <w:rPr>
          <w:lang w:val="en-150"/>
        </w:rPr>
        <w:fldChar w:fldCharType="separate"/>
      </w:r>
      <w:r w:rsidR="00597972" w:rsidRPr="00EB5B16">
        <w:rPr>
          <w:noProof/>
          <w:lang w:val="en-150"/>
        </w:rPr>
        <w:t>[59]</w:t>
      </w:r>
      <w:r w:rsidR="00E12EB2" w:rsidRPr="00EB5B16">
        <w:rPr>
          <w:lang w:val="en-150"/>
        </w:rPr>
        <w:fldChar w:fldCharType="end"/>
      </w:r>
      <w:r w:rsidR="00E12EB2" w:rsidRPr="00EB5B16">
        <w:rPr>
          <w:lang w:val="en-150"/>
        </w:rPr>
        <w:t xml:space="preserve"> </w:t>
      </w:r>
      <w:r w:rsidR="00832B74" w:rsidRPr="00EB5B16">
        <w:rPr>
          <w:lang w:val="en-150"/>
        </w:rPr>
        <w:t>is a model of a physical system</w:t>
      </w:r>
      <w:r w:rsidRPr="00EB5B16">
        <w:rPr>
          <w:lang w:val="en-150"/>
        </w:rPr>
        <w:t xml:space="preserve">, consisting of a set of input, output and state variables that are related by first-order differential equations, in </w:t>
      </w:r>
      <w:proofErr w:type="spellStart"/>
      <w:r w:rsidRPr="00EB5B16">
        <w:rPr>
          <w:lang w:val="en-150"/>
        </w:rPr>
        <w:t>continous</w:t>
      </w:r>
      <w:proofErr w:type="spellEnd"/>
      <w:r w:rsidRPr="00EB5B16">
        <w:rPr>
          <w:lang w:val="en-150"/>
        </w:rPr>
        <w:t xml:space="preserve"> systems, or difference equations, in the case of discrete ones. </w:t>
      </w:r>
      <w:r w:rsidR="003648C0" w:rsidRPr="00EB5B16">
        <w:rPr>
          <w:lang w:val="en-150"/>
        </w:rPr>
        <w:t>S</w:t>
      </w:r>
      <w:r w:rsidRPr="00EB5B16">
        <w:rPr>
          <w:lang w:val="en-150"/>
        </w:rPr>
        <w:t>tate space models use a</w:t>
      </w:r>
      <w:r w:rsidR="00342A6B" w:rsidRPr="00EB5B16">
        <w:rPr>
          <w:lang w:val="en-150"/>
        </w:rPr>
        <w:t xml:space="preserve"> set of </w:t>
      </w:r>
      <w:r w:rsidR="00342A6B" w:rsidRPr="00EB5B16">
        <w:rPr>
          <w:i/>
          <w:iCs/>
          <w:lang w:val="en-150"/>
        </w:rPr>
        <w:t>state variables</w:t>
      </w:r>
      <w:r w:rsidR="00342A6B" w:rsidRPr="00EB5B16">
        <w:rPr>
          <w:lang w:val="en-150"/>
        </w:rPr>
        <w:t xml:space="preserve">, contained in </w:t>
      </w:r>
      <w:r w:rsidR="00E12EB2" w:rsidRPr="00EB5B16">
        <w:rPr>
          <w:lang w:val="en-150"/>
        </w:rPr>
        <w:t>a</w:t>
      </w:r>
      <w:r w:rsidRPr="00EB5B16">
        <w:rPr>
          <w:lang w:val="en-150"/>
        </w:rPr>
        <w:t xml:space="preserve"> </w:t>
      </w:r>
      <w:r w:rsidR="00E12EB2" w:rsidRPr="00EB5B16">
        <w:rPr>
          <w:i/>
          <w:iCs/>
          <w:lang w:val="en-150"/>
        </w:rPr>
        <w:t>s</w:t>
      </w:r>
      <w:r w:rsidRPr="00EB5B16">
        <w:rPr>
          <w:i/>
          <w:iCs/>
          <w:lang w:val="en-150"/>
        </w:rPr>
        <w:t xml:space="preserve">tate </w:t>
      </w:r>
      <w:r w:rsidR="00E12EB2" w:rsidRPr="00EB5B16">
        <w:rPr>
          <w:i/>
          <w:iCs/>
          <w:lang w:val="en-150"/>
        </w:rPr>
        <w:t>v</w:t>
      </w:r>
      <w:r w:rsidRPr="00EB5B16">
        <w:rPr>
          <w:i/>
          <w:iCs/>
          <w:lang w:val="en-150"/>
        </w:rPr>
        <w:t>ector</w:t>
      </w:r>
      <w:r w:rsidR="00342A6B" w:rsidRPr="00EB5B16">
        <w:rPr>
          <w:lang w:val="en-150"/>
        </w:rPr>
        <w:t>,</w:t>
      </w:r>
      <w:r w:rsidRPr="00EB5B16">
        <w:rPr>
          <w:lang w:val="en-150"/>
        </w:rPr>
        <w:t xml:space="preserve"> as a representation for the inner state of the system, so that if both the current state and the input to a system are known, its next state can be computed. The</w:t>
      </w:r>
      <w:r w:rsidR="00342A6B" w:rsidRPr="00EB5B16">
        <w:rPr>
          <w:lang w:val="en-150"/>
        </w:rPr>
        <w:t xml:space="preserve"> variables that constitute the state v</w:t>
      </w:r>
      <w:r w:rsidRPr="00EB5B16">
        <w:rPr>
          <w:lang w:val="en-150"/>
        </w:rPr>
        <w:t>ector are the designer</w:t>
      </w:r>
      <w:r w:rsidR="00342A6B" w:rsidRPr="00EB5B16">
        <w:rPr>
          <w:lang w:val="en-150"/>
        </w:rPr>
        <w:t xml:space="preserve">’s choice and don’t need </w:t>
      </w:r>
      <w:r w:rsidRPr="00EB5B16">
        <w:rPr>
          <w:lang w:val="en-150"/>
        </w:rPr>
        <w:t>to be measurable</w:t>
      </w:r>
      <w:r w:rsidR="00342A6B" w:rsidRPr="00EB5B16">
        <w:rPr>
          <w:lang w:val="en-150"/>
        </w:rPr>
        <w:t xml:space="preserve"> or even represent real magnitudes as we know them</w:t>
      </w:r>
      <w:r w:rsidRPr="00EB5B16">
        <w:rPr>
          <w:lang w:val="en-150"/>
        </w:rPr>
        <w:t xml:space="preserve">. Because of this, the same physical system may have infinite different </w:t>
      </w:r>
      <w:r w:rsidR="00E12EB2" w:rsidRPr="00EB5B16">
        <w:rPr>
          <w:lang w:val="en-150"/>
        </w:rPr>
        <w:t>s</w:t>
      </w:r>
      <w:r w:rsidRPr="00EB5B16">
        <w:rPr>
          <w:lang w:val="en-150"/>
        </w:rPr>
        <w:t xml:space="preserve">tate </w:t>
      </w:r>
      <w:r w:rsidR="00E12EB2" w:rsidRPr="00EB5B16">
        <w:rPr>
          <w:lang w:val="en-150"/>
        </w:rPr>
        <w:t>s</w:t>
      </w:r>
      <w:r w:rsidRPr="00EB5B16">
        <w:rPr>
          <w:lang w:val="en-150"/>
        </w:rPr>
        <w:t>pace representations.</w:t>
      </w:r>
    </w:p>
    <w:p w14:paraId="71334E46" w14:textId="1A0DB416" w:rsidR="00F01A1B" w:rsidRDefault="00F01A1B" w:rsidP="008648FC">
      <w:pPr>
        <w:spacing w:before="0"/>
        <w:rPr>
          <w:lang w:val="en-150"/>
        </w:rPr>
      </w:pPr>
      <w:r w:rsidRPr="00EB5B16">
        <w:rPr>
          <w:lang w:val="en-150"/>
        </w:rPr>
        <w:t xml:space="preserve">This representation generalizes to </w:t>
      </w:r>
      <w:r w:rsidR="00E12EB2" w:rsidRPr="00EB5B16">
        <w:rPr>
          <w:i/>
          <w:iCs/>
          <w:lang w:val="en-150"/>
        </w:rPr>
        <w:t xml:space="preserve">multiple-input-multiple-output </w:t>
      </w:r>
      <w:r w:rsidRPr="00EB5B16">
        <w:rPr>
          <w:i/>
          <w:iCs/>
          <w:lang w:val="en-150"/>
        </w:rPr>
        <w:t>MIMO</w:t>
      </w:r>
      <w:r w:rsidRPr="00EB5B16">
        <w:rPr>
          <w:lang w:val="en-150"/>
        </w:rPr>
        <w:t xml:space="preserve"> systems in two </w:t>
      </w:r>
      <w:proofErr w:type="spellStart"/>
      <w:r w:rsidRPr="00EB5B16">
        <w:rPr>
          <w:lang w:val="en-150"/>
        </w:rPr>
        <w:t>matricial</w:t>
      </w:r>
      <w:proofErr w:type="spellEnd"/>
      <w:r w:rsidRPr="00EB5B16">
        <w:rPr>
          <w:lang w:val="en-150"/>
        </w:rPr>
        <w:t xml:space="preserve"> expressions: a propagation equation which determines how the physics of the system evolve in time and a measurement equation which relates the current state of the system to a vector of quantities that are measurable by real sensors and may provide feedback. The </w:t>
      </w:r>
      <w:r w:rsidR="003648C0" w:rsidRPr="00EB5B16">
        <w:rPr>
          <w:lang w:val="en-150"/>
        </w:rPr>
        <w:t>s</w:t>
      </w:r>
      <w:r w:rsidRPr="00EB5B16">
        <w:rPr>
          <w:lang w:val="en-150"/>
        </w:rPr>
        <w:t xml:space="preserve">tate </w:t>
      </w:r>
      <w:r w:rsidR="003648C0" w:rsidRPr="00EB5B16">
        <w:rPr>
          <w:lang w:val="en-150"/>
        </w:rPr>
        <w:t>s</w:t>
      </w:r>
      <w:r w:rsidRPr="00EB5B16">
        <w:rPr>
          <w:lang w:val="en-150"/>
        </w:rPr>
        <w:t xml:space="preserve">pace </w:t>
      </w:r>
      <w:r w:rsidR="003648C0" w:rsidRPr="00EB5B16">
        <w:rPr>
          <w:lang w:val="en-150"/>
        </w:rPr>
        <w:t>representation</w:t>
      </w:r>
      <w:r w:rsidRPr="00EB5B16">
        <w:rPr>
          <w:lang w:val="en-150"/>
        </w:rPr>
        <w:t xml:space="preserve"> of a generic discrete physical system is sho</w:t>
      </w:r>
      <w:r w:rsidR="009545B1" w:rsidRPr="00EB5B16">
        <w:rPr>
          <w:lang w:val="en-150"/>
        </w:rPr>
        <w:t xml:space="preserve">wn in </w:t>
      </w:r>
      <w:r w:rsidR="007E46C4">
        <w:rPr>
          <w:lang w:val="en-150"/>
        </w:rPr>
        <w:t xml:space="preserve">Equation </w:t>
      </w:r>
      <w:r w:rsidR="007E46C4">
        <w:rPr>
          <w:lang w:val="en-150"/>
        </w:rPr>
        <w:fldChar w:fldCharType="begin"/>
      </w:r>
      <w:r w:rsidR="007E46C4">
        <w:rPr>
          <w:lang w:val="en-150"/>
        </w:rPr>
        <w:instrText xml:space="preserve"> REF _Ref74570294 \h </w:instrText>
      </w:r>
      <w:r w:rsidR="007E46C4">
        <w:rPr>
          <w:lang w:val="en-150"/>
        </w:rPr>
      </w:r>
      <w:r w:rsidR="007E46C4">
        <w:rPr>
          <w:lang w:val="en-150"/>
        </w:rPr>
        <w:fldChar w:fldCharType="separate"/>
      </w:r>
      <w:r w:rsidR="00452B2C">
        <w:rPr>
          <w:lang w:val="en-150"/>
        </w:rPr>
        <w:t>(</w:t>
      </w:r>
      <w:r w:rsidR="00452B2C">
        <w:rPr>
          <w:noProof/>
        </w:rPr>
        <w:t>10</w:t>
      </w:r>
      <w:r w:rsidR="00452B2C">
        <w:rPr>
          <w:lang w:val="en-150"/>
        </w:rPr>
        <w:t>)</w:t>
      </w:r>
      <w:r w:rsidR="007E46C4">
        <w:rPr>
          <w:lang w:val="en-150"/>
        </w:rPr>
        <w:fldChar w:fldCharType="end"/>
      </w:r>
      <w:r w:rsidR="00E12EB2"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648FC" w14:paraId="0EE912A4" w14:textId="77777777" w:rsidTr="008648FC">
        <w:trPr>
          <w:trHeight w:val="1247"/>
        </w:trPr>
        <w:tc>
          <w:tcPr>
            <w:tcW w:w="350" w:type="pct"/>
            <w:vAlign w:val="center"/>
          </w:tcPr>
          <w:p w14:paraId="0EE3334E" w14:textId="77777777" w:rsidR="008648FC" w:rsidRDefault="008648FC" w:rsidP="00DF0906">
            <w:pPr>
              <w:ind w:firstLine="0"/>
              <w:jc w:val="center"/>
              <w:rPr>
                <w:lang w:val="en-150"/>
              </w:rPr>
            </w:pPr>
          </w:p>
        </w:tc>
        <w:tc>
          <w:tcPr>
            <w:tcW w:w="4300" w:type="pct"/>
            <w:vAlign w:val="center"/>
          </w:tcPr>
          <w:p w14:paraId="3D33E664" w14:textId="665E0543" w:rsidR="008648FC" w:rsidRDefault="00A952ED" w:rsidP="00DF0906">
            <w:pPr>
              <w:ind w:firstLine="0"/>
              <w:jc w:val="center"/>
              <w:rPr>
                <w:lang w:val="en-150"/>
              </w:rPr>
            </w:pPr>
            <m:oMathPara>
              <m:oMath>
                <m:d>
                  <m:dPr>
                    <m:begChr m:val="{"/>
                    <m:endChr m:val=""/>
                    <m:ctrlPr>
                      <w:rPr>
                        <w:rFonts w:ascii="Cambria Math" w:hAnsi="Cambria Math"/>
                        <w:i/>
                        <w:lang w:val="en-150"/>
                      </w:rPr>
                    </m:ctrlPr>
                  </m:dPr>
                  <m:e>
                    <m:r>
                      <w:rPr>
                        <w:rFonts w:ascii="Cambria Math" w:hAnsi="Cambria Math"/>
                        <w:lang w:val="en-150"/>
                      </w:rPr>
                      <m:t xml:space="preserve">  </m:t>
                    </m:r>
                    <m:m>
                      <m:mPr>
                        <m:rSpRule m:val="4"/>
                        <m:rSp m:val="3"/>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1</m:t>
                              </m:r>
                            </m:sub>
                          </m:sSub>
                          <m:r>
                            <w:rPr>
                              <w:rFonts w:ascii="Cambria Math" w:hAnsi="Cambria Math"/>
                              <w:lang w:val="en-150"/>
                            </w:rPr>
                            <m:t>=</m:t>
                          </m:r>
                          <m:r>
                            <m:rPr>
                              <m:sty m:val="bi"/>
                            </m:rPr>
                            <w:rPr>
                              <w:rFonts w:ascii="Cambria Math" w:hAnsi="Cambria Math"/>
                              <w:lang w:val="en-150"/>
                            </w:rPr>
                            <m:t>A</m:t>
                          </m:r>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m:t>
                              </m:r>
                            </m:sub>
                          </m:sSub>
                          <m:r>
                            <w:rPr>
                              <w:rFonts w:ascii="Cambria Math" w:hAnsi="Cambria Math"/>
                              <w:lang w:val="en-150"/>
                            </w:rPr>
                            <m:t>+</m:t>
                          </m:r>
                          <m:r>
                            <m:rPr>
                              <m:sty m:val="bi"/>
                            </m:rPr>
                            <w:rPr>
                              <w:rFonts w:ascii="Cambria Math" w:hAnsi="Cambria Math"/>
                              <w:lang w:val="en-150"/>
                            </w:rPr>
                            <m:t>B</m:t>
                          </m:r>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u</m:t>
                              </m:r>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w</m:t>
                              </m:r>
                            </m:e>
                            <m:sub>
                              <m:eqArr>
                                <m:eqArrPr>
                                  <m:ctrlPr>
                                    <w:rPr>
                                      <w:rFonts w:ascii="Cambria Math" w:hAnsi="Cambria Math"/>
                                      <w:i/>
                                      <w:lang w:val="en-150"/>
                                    </w:rPr>
                                  </m:ctrlPr>
                                </m:eqArrPr>
                                <m:e>
                                  <m:r>
                                    <w:rPr>
                                      <w:rFonts w:ascii="Cambria Math" w:hAnsi="Cambria Math"/>
                                      <w:lang w:val="en-150"/>
                                    </w:rPr>
                                    <m:t>k</m:t>
                                  </m:r>
                                </m:e>
                                <m:e>
                                  <m:r>
                                    <w:rPr>
                                      <w:rFonts w:ascii="Cambria Math" w:hAnsi="Cambria Math"/>
                                      <w:lang w:val="en-150"/>
                                    </w:rPr>
                                    <m:t xml:space="preserve"> </m:t>
                                  </m:r>
                                </m:e>
                              </m:eqArr>
                            </m:sub>
                          </m:sSub>
                        </m:e>
                      </m:mr>
                      <m:mr>
                        <m:e>
                          <m:sSub>
                            <m:sSubPr>
                              <m:ctrlPr>
                                <w:rPr>
                                  <w:rFonts w:ascii="Cambria Math" w:hAnsi="Cambria Math"/>
                                  <w:i/>
                                  <w:lang w:val="en-150"/>
                                </w:rPr>
                              </m:ctrlPr>
                            </m:sSubPr>
                            <m:e>
                              <m:r>
                                <m:rPr>
                                  <m:sty m:val="bi"/>
                                </m:rPr>
                                <w:rPr>
                                  <w:rFonts w:ascii="Cambria Math" w:hAnsi="Cambria Math"/>
                                  <w:lang w:val="en-150"/>
                                </w:rPr>
                                <m:t>Y</m:t>
                              </m:r>
                            </m:e>
                            <m:sub>
                              <m:r>
                                <w:rPr>
                                  <w:rFonts w:ascii="Cambria Math" w:hAnsi="Cambria Math"/>
                                  <w:lang w:val="en-150"/>
                                </w:rPr>
                                <m:t>k</m:t>
                              </m:r>
                            </m:sub>
                          </m:sSub>
                          <m:r>
                            <w:rPr>
                              <w:rFonts w:ascii="Cambria Math" w:hAnsi="Cambria Math"/>
                              <w:lang w:val="en-150"/>
                            </w:rPr>
                            <m:t>=</m:t>
                          </m:r>
                          <m:r>
                            <m:rPr>
                              <m:sty m:val="bi"/>
                            </m:rPr>
                            <w:rPr>
                              <w:rFonts w:ascii="Cambria Math" w:hAnsi="Cambria Math"/>
                              <w:lang w:val="en-150"/>
                            </w:rPr>
                            <m:t>C</m:t>
                          </m:r>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m:t>
                              </m:r>
                            </m:sub>
                          </m:sSub>
                          <m:r>
                            <w:rPr>
                              <w:rFonts w:ascii="Cambria Math" w:hAnsi="Cambria Math"/>
                              <w:lang w:val="en-150"/>
                            </w:rPr>
                            <m:t>+</m:t>
                          </m:r>
                          <m:r>
                            <m:rPr>
                              <m:sty m:val="bi"/>
                            </m:rPr>
                            <w:rPr>
                              <w:rFonts w:ascii="Cambria Math" w:hAnsi="Cambria Math"/>
                              <w:lang w:val="en-150"/>
                            </w:rPr>
                            <m:t>D</m:t>
                          </m:r>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u</m:t>
                              </m:r>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e>
                      </m:mr>
                    </m:m>
                  </m:e>
                </m:d>
              </m:oMath>
            </m:oMathPara>
          </w:p>
        </w:tc>
        <w:tc>
          <w:tcPr>
            <w:tcW w:w="350" w:type="pct"/>
            <w:vAlign w:val="center"/>
          </w:tcPr>
          <w:p w14:paraId="0B1A66DE" w14:textId="47C75EF6" w:rsidR="008648FC" w:rsidRPr="00C92C76" w:rsidRDefault="008648FC" w:rsidP="00DF0906">
            <w:pPr>
              <w:ind w:firstLine="0"/>
              <w:jc w:val="right"/>
              <w:rPr>
                <w:lang w:val="en-150"/>
              </w:rPr>
            </w:pPr>
            <w:bookmarkStart w:id="268" w:name="_Toc74569691"/>
            <w:bookmarkStart w:id="269" w:name="_Ref74570294"/>
            <w:bookmarkStart w:id="270" w:name="_Toc74572300"/>
            <w:r>
              <w:rPr>
                <w:lang w:val="en-150"/>
              </w:rPr>
              <w:t>(</w:t>
            </w:r>
            <w:r>
              <w:fldChar w:fldCharType="begin"/>
            </w:r>
            <w:r>
              <w:instrText xml:space="preserve"> SEQ Equation \* ARABIC </w:instrText>
            </w:r>
            <w:r>
              <w:fldChar w:fldCharType="separate"/>
            </w:r>
            <w:r w:rsidR="00452B2C">
              <w:rPr>
                <w:noProof/>
              </w:rPr>
              <w:t>10</w:t>
            </w:r>
            <w:r>
              <w:fldChar w:fldCharType="end"/>
            </w:r>
            <w:r>
              <w:rPr>
                <w:lang w:val="en-150"/>
              </w:rPr>
              <w:t>)</w:t>
            </w:r>
            <w:bookmarkEnd w:id="268"/>
            <w:bookmarkEnd w:id="269"/>
            <w:bookmarkEnd w:id="270"/>
          </w:p>
        </w:tc>
      </w:tr>
    </w:tbl>
    <w:p w14:paraId="5F9BC7BE" w14:textId="4E0F58C5" w:rsidR="00342A6B" w:rsidRPr="00EB5B16" w:rsidRDefault="00F01A1B" w:rsidP="00342A6B">
      <w:pPr>
        <w:rPr>
          <w:lang w:val="en-150"/>
        </w:rPr>
      </w:pPr>
      <w:r w:rsidRPr="00EB5B16">
        <w:rPr>
          <w:lang w:val="en-150"/>
        </w:rPr>
        <w:t>In the propagation equation, the f</w:t>
      </w:r>
      <w:r w:rsidR="00AE5CAA" w:rsidRPr="00EB5B16">
        <w:rPr>
          <w:lang w:val="en-150"/>
        </w:rPr>
        <w:t>uture state of the state vector</w:t>
      </w:r>
      <w:r w:rsidRPr="00EB5B16">
        <w:rPr>
          <w:lang w:val="en-150"/>
        </w:rPr>
        <w:t xml:space="preserve"> </w:t>
      </w:r>
      <m:oMath>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1</m:t>
            </m:r>
          </m:sub>
        </m:sSub>
      </m:oMath>
      <w:r w:rsidRPr="00EB5B16">
        <w:rPr>
          <w:lang w:val="en-150"/>
        </w:rPr>
        <w:t xml:space="preserve"> is computed from its current state </w:t>
      </w:r>
      <m:oMath>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m:t>
            </m:r>
          </m:sub>
        </m:sSub>
      </m:oMath>
      <w:r w:rsidRPr="00EB5B16">
        <w:rPr>
          <w:lang w:val="en-150"/>
        </w:rPr>
        <w:t xml:space="preserve"> and </w:t>
      </w:r>
      <w:r w:rsidR="00AE5CAA" w:rsidRPr="00EB5B16">
        <w:rPr>
          <w:lang w:val="en-150"/>
        </w:rPr>
        <w:t xml:space="preserve">input </w:t>
      </w:r>
      <m:oMath>
        <m:sSub>
          <m:sSubPr>
            <m:ctrlPr>
              <w:rPr>
                <w:rFonts w:ascii="Cambria Math" w:hAnsi="Cambria Math"/>
                <w:i/>
                <w:lang w:val="en-150"/>
              </w:rPr>
            </m:ctrlPr>
          </m:sSubPr>
          <m:e>
            <m:r>
              <m:rPr>
                <m:sty m:val="bi"/>
              </m:rPr>
              <w:rPr>
                <w:rFonts w:ascii="Cambria Math" w:hAnsi="Cambria Math"/>
                <w:lang w:val="en-150"/>
              </w:rPr>
              <m:t>u</m:t>
            </m:r>
          </m:e>
          <m:sub>
            <m:r>
              <w:rPr>
                <w:rFonts w:ascii="Cambria Math" w:hAnsi="Cambria Math"/>
                <w:lang w:val="en-150"/>
              </w:rPr>
              <m:t>k</m:t>
            </m:r>
          </m:sub>
        </m:sSub>
      </m:oMath>
      <w:r w:rsidRPr="00EB5B16">
        <w:rPr>
          <w:lang w:val="en-150"/>
        </w:rPr>
        <w:t xml:space="preserve">. In a real system, however, no mathematical model is completely accurate, and thus a term accounting for the system noise is added as the random variable </w:t>
      </w:r>
      <m:oMath>
        <m:sSub>
          <m:sSubPr>
            <m:ctrlPr>
              <w:rPr>
                <w:rFonts w:ascii="Cambria Math" w:hAnsi="Cambria Math"/>
                <w:i/>
                <w:lang w:val="en-150"/>
              </w:rPr>
            </m:ctrlPr>
          </m:sSubPr>
          <m:e>
            <m:r>
              <m:rPr>
                <m:sty m:val="bi"/>
              </m:rPr>
              <w:rPr>
                <w:rFonts w:ascii="Cambria Math" w:hAnsi="Cambria Math"/>
                <w:lang w:val="en-150"/>
              </w:rPr>
              <m:t>w</m:t>
            </m:r>
          </m:e>
          <m:sub>
            <m:eqArr>
              <m:eqArrPr>
                <m:ctrlPr>
                  <w:rPr>
                    <w:rFonts w:ascii="Cambria Math" w:hAnsi="Cambria Math"/>
                    <w:i/>
                    <w:lang w:val="en-150"/>
                  </w:rPr>
                </m:ctrlPr>
              </m:eqArrPr>
              <m:e>
                <m:r>
                  <w:rPr>
                    <w:rFonts w:ascii="Cambria Math" w:hAnsi="Cambria Math"/>
                    <w:lang w:val="en-150"/>
                  </w:rPr>
                  <m:t>k</m:t>
                </m:r>
              </m:e>
              <m:e>
                <m:r>
                  <w:rPr>
                    <w:rFonts w:ascii="Cambria Math" w:hAnsi="Cambria Math"/>
                    <w:lang w:val="en-150"/>
                  </w:rPr>
                  <m:t xml:space="preserve"> </m:t>
                </m:r>
              </m:e>
            </m:eqArr>
          </m:sub>
        </m:sSub>
      </m:oMath>
      <w:r w:rsidR="00342A6B" w:rsidRPr="00EB5B16">
        <w:rPr>
          <w:lang w:val="en-150"/>
        </w:rPr>
        <w:t xml:space="preserve">. </w:t>
      </w:r>
    </w:p>
    <w:p w14:paraId="764AAD12" w14:textId="6686F4A7" w:rsidR="00342A6B" w:rsidRPr="00EB5B16" w:rsidRDefault="00F01A1B" w:rsidP="009545B1">
      <w:pPr>
        <w:spacing w:before="0"/>
        <w:rPr>
          <w:lang w:val="en-150"/>
        </w:rPr>
      </w:pPr>
      <w:r w:rsidRPr="00EB5B16">
        <w:rPr>
          <w:lang w:val="en-150"/>
        </w:rPr>
        <w:t xml:space="preserve">In the measurement equation, the current output of the system </w:t>
      </w:r>
      <m:oMath>
        <m:sSub>
          <m:sSubPr>
            <m:ctrlPr>
              <w:rPr>
                <w:rFonts w:ascii="Cambria Math" w:hAnsi="Cambria Math"/>
                <w:i/>
                <w:lang w:val="en-150"/>
              </w:rPr>
            </m:ctrlPr>
          </m:sSubPr>
          <m:e>
            <m:r>
              <m:rPr>
                <m:sty m:val="bi"/>
              </m:rPr>
              <w:rPr>
                <w:rFonts w:ascii="Cambria Math" w:hAnsi="Cambria Math"/>
                <w:lang w:val="en-150"/>
              </w:rPr>
              <m:t>Y</m:t>
            </m:r>
          </m:e>
          <m:sub>
            <m:r>
              <w:rPr>
                <w:rFonts w:ascii="Cambria Math" w:hAnsi="Cambria Math"/>
                <w:lang w:val="en-150"/>
              </w:rPr>
              <m:t>k</m:t>
            </m:r>
          </m:sub>
        </m:sSub>
      </m:oMath>
      <w:r w:rsidRPr="00EB5B16">
        <w:rPr>
          <w:lang w:val="en-150"/>
        </w:rPr>
        <w:t xml:space="preserve"> is modelled from the current state vector </w:t>
      </w:r>
      <m:oMath>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m:t>
            </m:r>
          </m:sub>
        </m:sSub>
      </m:oMath>
      <w:r w:rsidRPr="00EB5B16">
        <w:rPr>
          <w:lang w:val="en-150"/>
        </w:rPr>
        <w:t xml:space="preserve"> and the current input </w:t>
      </w:r>
      <m:oMath>
        <m:sSub>
          <m:sSubPr>
            <m:ctrlPr>
              <w:rPr>
                <w:rFonts w:ascii="Cambria Math" w:hAnsi="Cambria Math"/>
                <w:i/>
                <w:lang w:val="en-150"/>
              </w:rPr>
            </m:ctrlPr>
          </m:sSubPr>
          <m:e>
            <m:r>
              <m:rPr>
                <m:sty m:val="bi"/>
              </m:rPr>
              <w:rPr>
                <w:rFonts w:ascii="Cambria Math" w:hAnsi="Cambria Math"/>
                <w:lang w:val="en-150"/>
              </w:rPr>
              <m:t>u</m:t>
            </m:r>
          </m:e>
          <m:sub>
            <m:r>
              <w:rPr>
                <w:rFonts w:ascii="Cambria Math" w:hAnsi="Cambria Math"/>
                <w:lang w:val="en-150"/>
              </w:rPr>
              <m:t>k</m:t>
            </m:r>
          </m:sub>
        </m:sSub>
      </m:oMath>
      <w:r w:rsidRPr="00EB5B16">
        <w:rPr>
          <w:lang w:val="en-150"/>
        </w:rPr>
        <w:t xml:space="preserve">. The vector </w:t>
      </w:r>
      <m:oMath>
        <m:sSub>
          <m:sSubPr>
            <m:ctrlPr>
              <w:rPr>
                <w:rFonts w:ascii="Cambria Math" w:hAnsi="Cambria Math"/>
                <w:i/>
                <w:lang w:val="en-150"/>
              </w:rPr>
            </m:ctrlPr>
          </m:sSubPr>
          <m:e>
            <m:r>
              <m:rPr>
                <m:sty m:val="bi"/>
              </m:rPr>
              <w:rPr>
                <w:rFonts w:ascii="Cambria Math" w:hAnsi="Cambria Math"/>
                <w:lang w:val="en-150"/>
              </w:rPr>
              <m:t>Y</m:t>
            </m:r>
          </m:e>
          <m:sub>
            <m:r>
              <w:rPr>
                <w:rFonts w:ascii="Cambria Math" w:hAnsi="Cambria Math"/>
                <w:lang w:val="en-150"/>
              </w:rPr>
              <m:t>k</m:t>
            </m:r>
          </m:sub>
        </m:sSub>
      </m:oMath>
      <w:r w:rsidRPr="00EB5B16">
        <w:rPr>
          <w:lang w:val="en-150"/>
        </w:rPr>
        <w:t xml:space="preserve"> is composed by those magnitudes that can be measured by real sensors. A measurement noise random variable </w:t>
      </w:r>
      <m:oMath>
        <m:sSub>
          <m:sSubPr>
            <m:ctrlPr>
              <w:rPr>
                <w:rFonts w:ascii="Cambria Math" w:hAnsi="Cambria Math"/>
                <w:i/>
                <w:lang w:val="en-150"/>
              </w:rPr>
            </m:ctrlPr>
          </m:sSubPr>
          <m:e>
            <m:r>
              <m:rPr>
                <m:sty m:val="bi"/>
              </m:rPr>
              <w:rPr>
                <w:rFonts w:ascii="Cambria Math" w:hAnsi="Cambria Math"/>
                <w:lang w:val="en-150"/>
              </w:rPr>
              <m:t>v</m:t>
            </m:r>
          </m:e>
          <m:sub>
            <m:eqArr>
              <m:eqArrPr>
                <m:ctrlPr>
                  <w:rPr>
                    <w:rFonts w:ascii="Cambria Math" w:hAnsi="Cambria Math"/>
                    <w:i/>
                    <w:lang w:val="en-150"/>
                  </w:rPr>
                </m:ctrlPr>
              </m:eqArrPr>
              <m:e>
                <m:r>
                  <w:rPr>
                    <w:rFonts w:ascii="Cambria Math" w:hAnsi="Cambria Math"/>
                    <w:lang w:val="en-150"/>
                  </w:rPr>
                  <m:t>k</m:t>
                </m:r>
              </m:e>
              <m:e>
                <m:r>
                  <w:rPr>
                    <w:rFonts w:ascii="Cambria Math" w:hAnsi="Cambria Math"/>
                    <w:lang w:val="en-150"/>
                  </w:rPr>
                  <m:t xml:space="preserve"> </m:t>
                </m:r>
              </m:e>
            </m:eqArr>
          </m:sub>
        </m:sSub>
      </m:oMath>
      <w:r w:rsidRPr="00EB5B16">
        <w:rPr>
          <w:lang w:val="en-150"/>
        </w:rPr>
        <w:t xml:space="preserve"> is added to account for the sensor noise that makes the real measurements misma</w:t>
      </w:r>
      <w:r w:rsidR="00342A6B" w:rsidRPr="00EB5B16">
        <w:rPr>
          <w:lang w:val="en-150"/>
        </w:rPr>
        <w:t>tch the theoretical model.</w:t>
      </w:r>
    </w:p>
    <w:p w14:paraId="29DE7EB5" w14:textId="1FE130AE" w:rsidR="00E24442" w:rsidRPr="00EB5B16" w:rsidRDefault="00F01A1B" w:rsidP="00F01A1B">
      <w:pPr>
        <w:rPr>
          <w:lang w:val="en-150"/>
        </w:rPr>
      </w:pPr>
      <w:r w:rsidRPr="00EB5B16">
        <w:rPr>
          <w:lang w:val="en-150"/>
        </w:rPr>
        <w:t xml:space="preserve">The Kalman Filter </w:t>
      </w:r>
      <w:r w:rsidR="00E76427" w:rsidRPr="00EB5B16">
        <w:rPr>
          <w:lang w:val="en-150"/>
        </w:rPr>
        <w:fldChar w:fldCharType="begin" w:fldLock="1"/>
      </w:r>
      <w:r w:rsidR="00597972" w:rsidRPr="00EB5B16">
        <w:rPr>
          <w:lang w:val="en-150"/>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60]","plainTextFormattedCitation":"[60]","previouslyFormattedCitation":"[60]"},"properties":{"noteIndex":0},"schema":"https://github.com/citation-style-language/schema/raw/master/csl-citation.json"}</w:instrText>
      </w:r>
      <w:r w:rsidR="00E76427" w:rsidRPr="00EB5B16">
        <w:rPr>
          <w:lang w:val="en-150"/>
        </w:rPr>
        <w:fldChar w:fldCharType="separate"/>
      </w:r>
      <w:r w:rsidR="00597972" w:rsidRPr="00EB5B16">
        <w:rPr>
          <w:noProof/>
          <w:lang w:val="en-150"/>
        </w:rPr>
        <w:t>[60]</w:t>
      </w:r>
      <w:r w:rsidR="00E76427" w:rsidRPr="00EB5B16">
        <w:rPr>
          <w:lang w:val="en-150"/>
        </w:rPr>
        <w:fldChar w:fldCharType="end"/>
      </w:r>
      <w:r w:rsidR="00E76427" w:rsidRPr="00EB5B16">
        <w:rPr>
          <w:lang w:val="en-150"/>
        </w:rPr>
        <w:t xml:space="preserve"> </w:t>
      </w:r>
      <w:r w:rsidRPr="00EB5B16">
        <w:rPr>
          <w:lang w:val="en-150"/>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Pr="00EB5B16" w:rsidRDefault="00F01A1B" w:rsidP="00F01A1B">
      <w:pPr>
        <w:rPr>
          <w:lang w:val="en-150"/>
        </w:rPr>
      </w:pPr>
      <w:r w:rsidRPr="00EB5B16">
        <w:rPr>
          <w:lang w:val="en-150"/>
        </w:rPr>
        <w:lastRenderedPageBreak/>
        <w:t xml:space="preserve">Towards this application, the Kalman filter </w:t>
      </w:r>
      <w:proofErr w:type="spellStart"/>
      <w:r w:rsidRPr="00EB5B16">
        <w:rPr>
          <w:lang w:val="en-150"/>
        </w:rPr>
        <w:t>fullfills</w:t>
      </w:r>
      <w:proofErr w:type="spellEnd"/>
      <w:r w:rsidRPr="00EB5B16">
        <w:rPr>
          <w:lang w:val="en-150"/>
        </w:rPr>
        <w:t xml:space="preserve"> three needs:</w:t>
      </w:r>
    </w:p>
    <w:p w14:paraId="07A471F4" w14:textId="77777777" w:rsidR="00F01A1B" w:rsidRPr="00EB5B16" w:rsidRDefault="00F01A1B" w:rsidP="00A130F8">
      <w:pPr>
        <w:pStyle w:val="ListParagraph"/>
        <w:numPr>
          <w:ilvl w:val="0"/>
          <w:numId w:val="21"/>
        </w:numPr>
        <w:rPr>
          <w:lang w:val="en-150"/>
        </w:rPr>
      </w:pPr>
      <w:r w:rsidRPr="00EB5B16">
        <w:rPr>
          <w:lang w:val="en-150"/>
        </w:rPr>
        <w:t xml:space="preserve">Reducing the random noise on the </w:t>
      </w:r>
      <w:proofErr w:type="spellStart"/>
      <w:r w:rsidR="009B1FA5" w:rsidRPr="00EB5B16">
        <w:rPr>
          <w:lang w:val="en-150"/>
        </w:rPr>
        <w:t>ArUco</w:t>
      </w:r>
      <w:proofErr w:type="spellEnd"/>
      <w:r w:rsidR="009B1FA5" w:rsidRPr="00EB5B16">
        <w:rPr>
          <w:lang w:val="en-150"/>
        </w:rPr>
        <w:t xml:space="preserve"> </w:t>
      </w:r>
      <w:r w:rsidRPr="00EB5B16">
        <w:rPr>
          <w:lang w:val="en-150"/>
        </w:rPr>
        <w:t>measured poses.</w:t>
      </w:r>
    </w:p>
    <w:p w14:paraId="4AB44CEC" w14:textId="77777777" w:rsidR="00F01A1B" w:rsidRPr="00EB5B16" w:rsidRDefault="00F01A1B" w:rsidP="00A130F8">
      <w:pPr>
        <w:pStyle w:val="ListParagraph"/>
        <w:numPr>
          <w:ilvl w:val="0"/>
          <w:numId w:val="21"/>
        </w:numPr>
        <w:rPr>
          <w:lang w:val="en-150"/>
        </w:rPr>
      </w:pPr>
      <w:r w:rsidRPr="00EB5B16">
        <w:rPr>
          <w:lang w:val="en-150"/>
        </w:rPr>
        <w:t xml:space="preserve">Allowing the estimation of pose from more than one </w:t>
      </w:r>
      <w:proofErr w:type="spellStart"/>
      <w:r w:rsidR="009B1FA5" w:rsidRPr="00EB5B16">
        <w:rPr>
          <w:lang w:val="en-150"/>
        </w:rPr>
        <w:t>ArUco</w:t>
      </w:r>
      <w:proofErr w:type="spellEnd"/>
      <w:r w:rsidR="009B1FA5" w:rsidRPr="00EB5B16">
        <w:rPr>
          <w:lang w:val="en-150"/>
        </w:rPr>
        <w:t xml:space="preserve"> </w:t>
      </w:r>
      <w:r w:rsidRPr="00EB5B16">
        <w:rPr>
          <w:lang w:val="en-150"/>
        </w:rPr>
        <w:t>marker at once.</w:t>
      </w:r>
    </w:p>
    <w:p w14:paraId="01F7C4D1" w14:textId="77777777" w:rsidR="00F01A1B" w:rsidRPr="00EB5B16" w:rsidRDefault="00F01A1B" w:rsidP="00A130F8">
      <w:pPr>
        <w:pStyle w:val="ListParagraph"/>
        <w:numPr>
          <w:ilvl w:val="0"/>
          <w:numId w:val="21"/>
        </w:numPr>
        <w:spacing w:after="240"/>
        <w:rPr>
          <w:lang w:val="en-150"/>
        </w:rPr>
      </w:pPr>
      <w:r w:rsidRPr="00EB5B16">
        <w:rPr>
          <w:lang w:val="en-150"/>
        </w:rPr>
        <w:t xml:space="preserve">Sensor fusion for pose estimation with both inertial sensors and </w:t>
      </w:r>
      <w:proofErr w:type="spellStart"/>
      <w:r w:rsidR="009B1FA5" w:rsidRPr="00EB5B16">
        <w:rPr>
          <w:lang w:val="en-150"/>
        </w:rPr>
        <w:t>ArUco</w:t>
      </w:r>
      <w:proofErr w:type="spellEnd"/>
      <w:r w:rsidR="009B1FA5" w:rsidRPr="00EB5B16">
        <w:rPr>
          <w:lang w:val="en-150"/>
        </w:rPr>
        <w:t xml:space="preserve"> </w:t>
      </w:r>
      <w:r w:rsidRPr="00EB5B16">
        <w:rPr>
          <w:lang w:val="en-150"/>
        </w:rPr>
        <w:t>markers.</w:t>
      </w:r>
    </w:p>
    <w:p w14:paraId="1946398E" w14:textId="513B4028" w:rsidR="00F01A1B" w:rsidRPr="007E46C4" w:rsidRDefault="0001616A" w:rsidP="00F01A1B">
      <w:pPr>
        <w:rPr>
          <w:lang w:val="en-150"/>
        </w:rPr>
      </w:pPr>
      <w:r w:rsidRPr="00EB5B16">
        <w:rPr>
          <w:lang w:val="en-150"/>
        </w:rPr>
        <w:t>T</w:t>
      </w:r>
      <w:r w:rsidR="00F01A1B" w:rsidRPr="00EB5B16">
        <w:rPr>
          <w:lang w:val="en-150"/>
        </w:rPr>
        <w:t>he equations that implement the Kalman filter and allow for the computa</w:t>
      </w:r>
      <w:r w:rsidR="004C1731" w:rsidRPr="00EB5B16">
        <w:rPr>
          <w:lang w:val="en-150"/>
        </w:rPr>
        <w:t>tion of the estimated state are typically divided in two sets</w:t>
      </w:r>
      <w:r w:rsidR="00E76427" w:rsidRPr="00EB5B16">
        <w:rPr>
          <w:lang w:val="en-150"/>
        </w:rPr>
        <w:t xml:space="preserve"> </w:t>
      </w:r>
      <w:r w:rsidR="00E76427" w:rsidRPr="00EB5B16">
        <w:rPr>
          <w:lang w:val="en-150"/>
        </w:rPr>
        <w:fldChar w:fldCharType="begin" w:fldLock="1"/>
      </w:r>
      <w:r w:rsidR="00597972" w:rsidRPr="00EB5B16">
        <w:rPr>
          <w:lang w:val="en-150"/>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60]","plainTextFormattedCitation":"[60]","previouslyFormattedCitation":"[60]"},"properties":{"noteIndex":0},"schema":"https://github.com/citation-style-language/schema/raw/master/csl-citation.json"}</w:instrText>
      </w:r>
      <w:r w:rsidR="00E76427" w:rsidRPr="00EB5B16">
        <w:rPr>
          <w:lang w:val="en-150"/>
        </w:rPr>
        <w:fldChar w:fldCharType="separate"/>
      </w:r>
      <w:r w:rsidR="00597972" w:rsidRPr="00EB5B16">
        <w:rPr>
          <w:noProof/>
          <w:lang w:val="en-150"/>
        </w:rPr>
        <w:t>[60]</w:t>
      </w:r>
      <w:r w:rsidR="00E76427" w:rsidRPr="00EB5B16">
        <w:rPr>
          <w:lang w:val="en-150"/>
        </w:rPr>
        <w:fldChar w:fldCharType="end"/>
      </w:r>
      <w:r w:rsidR="007E46C4">
        <w:rPr>
          <w:lang w:val="en-150"/>
        </w:rPr>
        <w:t xml:space="preserve">, shown in Equation </w:t>
      </w:r>
      <w:r w:rsidR="007E46C4">
        <w:rPr>
          <w:lang w:val="en-150"/>
        </w:rPr>
        <w:fldChar w:fldCharType="begin"/>
      </w:r>
      <w:r w:rsidR="007E46C4">
        <w:rPr>
          <w:lang w:val="en-150"/>
        </w:rPr>
        <w:instrText xml:space="preserve"> REF _Ref74570307 \h </w:instrText>
      </w:r>
      <w:r w:rsidR="007E46C4">
        <w:rPr>
          <w:lang w:val="en-150"/>
        </w:rPr>
      </w:r>
      <w:r w:rsidR="007E46C4">
        <w:rPr>
          <w:lang w:val="en-150"/>
        </w:rPr>
        <w:fldChar w:fldCharType="separate"/>
      </w:r>
      <w:r w:rsidR="00452B2C">
        <w:rPr>
          <w:lang w:val="en-150"/>
        </w:rPr>
        <w:t>(</w:t>
      </w:r>
      <w:r w:rsidR="00452B2C">
        <w:rPr>
          <w:noProof/>
        </w:rPr>
        <w:t>11</w:t>
      </w:r>
      <w:r w:rsidR="00452B2C">
        <w:rPr>
          <w:lang w:val="en-150"/>
        </w:rPr>
        <w:t>)</w:t>
      </w:r>
      <w:r w:rsidR="007E46C4">
        <w:rPr>
          <w:lang w:val="en-150"/>
        </w:rPr>
        <w:fldChar w:fldCharType="end"/>
      </w:r>
      <w:r w:rsidR="007E46C4">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278"/>
        <w:gridCol w:w="616"/>
      </w:tblGrid>
      <w:tr w:rsidR="00C84D06" w14:paraId="0009882E" w14:textId="77777777" w:rsidTr="00C84D06">
        <w:trPr>
          <w:trHeight w:val="1361"/>
        </w:trPr>
        <w:tc>
          <w:tcPr>
            <w:tcW w:w="353" w:type="pct"/>
            <w:vAlign w:val="center"/>
          </w:tcPr>
          <w:p w14:paraId="05EBD6A5" w14:textId="77777777" w:rsidR="008648FC" w:rsidRDefault="008648FC" w:rsidP="00DF0906">
            <w:pPr>
              <w:ind w:firstLine="0"/>
              <w:jc w:val="center"/>
              <w:rPr>
                <w:lang w:val="en-150"/>
              </w:rPr>
            </w:pPr>
          </w:p>
        </w:tc>
        <w:tc>
          <w:tcPr>
            <w:tcW w:w="4325" w:type="pct"/>
            <w:vAlign w:val="center"/>
          </w:tcPr>
          <w:p w14:paraId="5F2213E0" w14:textId="77777777" w:rsidR="00634327" w:rsidRPr="00EB5B16" w:rsidRDefault="00634327" w:rsidP="00634327">
            <w:pPr>
              <w:pStyle w:val="ListParagraph"/>
              <w:ind w:left="0" w:firstLine="0"/>
              <w:jc w:val="center"/>
              <w:rPr>
                <w:i/>
                <w:u w:val="single"/>
                <w:lang w:val="en-150"/>
              </w:rPr>
            </w:pPr>
            <w:r w:rsidRPr="00EB5B16">
              <w:rPr>
                <w:i/>
                <w:u w:val="single"/>
                <w:lang w:val="en-150"/>
              </w:rPr>
              <w:t>Propagation cycle (time update)</w:t>
            </w:r>
          </w:p>
          <w:p w14:paraId="43961B75" w14:textId="3BCE8D70" w:rsidR="008648FC" w:rsidRPr="00C84D06" w:rsidRDefault="00A952ED" w:rsidP="00C84D06">
            <w:pPr>
              <w:ind w:firstLine="0"/>
              <w:rPr>
                <w:u w:val="single"/>
                <w:lang w:val="en-150"/>
              </w:rPr>
            </w:pPr>
            <m:oMathPara>
              <m:oMath>
                <m:m>
                  <m:mPr>
                    <m:mcs>
                      <m:mc>
                        <m:mcPr>
                          <m:count m:val="1"/>
                          <m:mcJc m:val="center"/>
                        </m:mcPr>
                      </m:mc>
                    </m:mcs>
                    <m:ctrlPr>
                      <w:rPr>
                        <w:rFonts w:ascii="Cambria Math" w:hAnsi="Cambria Math"/>
                        <w:i/>
                        <w:lang w:val="en-150"/>
                      </w:rPr>
                    </m:ctrlPr>
                  </m:mPr>
                  <m:mr>
                    <m:e>
                      <m:acc>
                        <m:accPr>
                          <m:ctrlPr>
                            <w:rPr>
                              <w:rFonts w:ascii="Cambria Math" w:hAnsi="Cambria Math"/>
                              <w:b/>
                              <w:i/>
                              <w:lang w:val="en-150"/>
                            </w:rPr>
                          </m:ctrlPr>
                        </m:accPr>
                        <m:e>
                          <m:r>
                            <m:rPr>
                              <m:sty m:val="bi"/>
                            </m:rPr>
                            <w:rPr>
                              <w:rFonts w:ascii="Cambria Math" w:hAnsi="Cambria Math"/>
                              <w:lang w:val="en-150"/>
                            </w:rPr>
                            <m:t>x</m:t>
                          </m:r>
                        </m:e>
                      </m:acc>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 xml:space="preserve"> k)=</m:t>
                      </m:r>
                      <m:r>
                        <m:rPr>
                          <m:sty m:val="bi"/>
                        </m:rPr>
                        <w:rPr>
                          <w:rFonts w:ascii="Cambria Math" w:hAnsi="Cambria Math"/>
                          <w:lang w:val="en-150"/>
                        </w:rPr>
                        <m:t>A</m:t>
                      </m:r>
                      <m:d>
                        <m:dPr>
                          <m:ctrlPr>
                            <w:rPr>
                              <w:rFonts w:ascii="Cambria Math" w:hAnsi="Cambria Math"/>
                              <w:i/>
                              <w:lang w:val="en-150"/>
                            </w:rPr>
                          </m:ctrlPr>
                        </m:dPr>
                        <m:e>
                          <m:r>
                            <w:rPr>
                              <w:rFonts w:ascii="Cambria Math" w:hAnsi="Cambria Math"/>
                              <w:lang w:val="en-150"/>
                            </w:rPr>
                            <m:t>k</m:t>
                          </m:r>
                        </m:e>
                      </m:d>
                      <m:r>
                        <w:rPr>
                          <w:rFonts w:ascii="Cambria Math" w:hAnsi="Cambria Math"/>
                          <w:lang w:val="en-150"/>
                        </w:rPr>
                        <m:t>*</m:t>
                      </m:r>
                      <m:acc>
                        <m:accPr>
                          <m:ctrlPr>
                            <w:rPr>
                              <w:rFonts w:ascii="Cambria Math" w:hAnsi="Cambria Math"/>
                              <w:b/>
                              <w:i/>
                              <w:lang w:val="en-150"/>
                            </w:rPr>
                          </m:ctrlPr>
                        </m:accPr>
                        <m:e>
                          <m:r>
                            <m:rPr>
                              <m:sty m:val="bi"/>
                            </m:rPr>
                            <w:rPr>
                              <w:rFonts w:ascii="Cambria Math" w:hAnsi="Cambria Math"/>
                              <w:lang w:val="en-150"/>
                            </w:rPr>
                            <m:t>x</m:t>
                          </m:r>
                        </m:e>
                      </m:acc>
                      <m:d>
                        <m:dPr>
                          <m:ctrlPr>
                            <w:rPr>
                              <w:rFonts w:ascii="Cambria Math" w:hAnsi="Cambria Math"/>
                              <w:i/>
                              <w:lang w:val="en-150"/>
                            </w:rPr>
                          </m:ctrlPr>
                        </m:dPr>
                        <m:e>
                          <m:r>
                            <w:rPr>
                              <w:rFonts w:ascii="Cambria Math" w:hAnsi="Cambria Math"/>
                              <w:lang w:val="en-150"/>
                            </w:rPr>
                            <m:t xml:space="preserve">k </m:t>
                          </m:r>
                        </m:e>
                        <m:e>
                          <m:r>
                            <w:rPr>
                              <w:rFonts w:ascii="Cambria Math" w:hAnsi="Cambria Math"/>
                              <w:lang w:val="en-150"/>
                            </w:rPr>
                            <m:t xml:space="preserve"> k</m:t>
                          </m:r>
                        </m:e>
                      </m:d>
                      <m:r>
                        <w:rPr>
                          <w:rFonts w:ascii="Cambria Math" w:hAnsi="Cambria Math"/>
                          <w:lang w:val="en-150"/>
                        </w:rPr>
                        <m:t>+</m:t>
                      </m:r>
                      <m:r>
                        <m:rPr>
                          <m:sty m:val="bi"/>
                        </m:rPr>
                        <w:rPr>
                          <w:rFonts w:ascii="Cambria Math" w:hAnsi="Cambria Math"/>
                          <w:lang w:val="en-150"/>
                        </w:rPr>
                        <m:t>B</m:t>
                      </m:r>
                      <m:d>
                        <m:dPr>
                          <m:ctrlPr>
                            <w:rPr>
                              <w:rFonts w:ascii="Cambria Math" w:hAnsi="Cambria Math"/>
                              <w:i/>
                              <w:lang w:val="en-150"/>
                            </w:rPr>
                          </m:ctrlPr>
                        </m:dPr>
                        <m:e>
                          <m:r>
                            <w:rPr>
                              <w:rFonts w:ascii="Cambria Math" w:hAnsi="Cambria Math"/>
                              <w:lang w:val="en-150"/>
                            </w:rPr>
                            <m:t>k</m:t>
                          </m:r>
                        </m:e>
                      </m:d>
                      <m:r>
                        <w:rPr>
                          <w:rFonts w:ascii="Cambria Math" w:hAnsi="Cambria Math"/>
                          <w:lang w:val="en-150"/>
                        </w:rPr>
                        <m:t>*</m:t>
                      </m:r>
                      <m:r>
                        <m:rPr>
                          <m:sty m:val="bi"/>
                        </m:rPr>
                        <w:rPr>
                          <w:rFonts w:ascii="Cambria Math" w:hAnsi="Cambria Math"/>
                          <w:lang w:val="en-150"/>
                        </w:rPr>
                        <m:t>u</m:t>
                      </m:r>
                      <m:r>
                        <w:rPr>
                          <w:rFonts w:ascii="Cambria Math" w:hAnsi="Cambria Math"/>
                          <w:lang w:val="en-150"/>
                        </w:rPr>
                        <m:t>(k)</m:t>
                      </m:r>
                    </m:e>
                  </m:mr>
                  <m:mr>
                    <m:e>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 xml:space="preserve"> k)=</m:t>
                      </m:r>
                      <m:r>
                        <m:rPr>
                          <m:sty m:val="bi"/>
                        </m:rPr>
                        <w:rPr>
                          <w:rFonts w:ascii="Cambria Math" w:hAnsi="Cambria Math"/>
                          <w:lang w:val="en-150"/>
                        </w:rPr>
                        <m:t>A</m:t>
                      </m:r>
                      <m:d>
                        <m:dPr>
                          <m:ctrlPr>
                            <w:rPr>
                              <w:rFonts w:ascii="Cambria Math" w:hAnsi="Cambria Math"/>
                              <w:i/>
                              <w:lang w:val="en-150"/>
                            </w:rPr>
                          </m:ctrlPr>
                        </m:dPr>
                        <m:e>
                          <m:r>
                            <w:rPr>
                              <w:rFonts w:ascii="Cambria Math" w:hAnsi="Cambria Math"/>
                              <w:lang w:val="en-150"/>
                            </w:rPr>
                            <m:t>k</m:t>
                          </m:r>
                        </m:e>
                      </m:d>
                      <m:r>
                        <w:rPr>
                          <w:rFonts w:ascii="Cambria Math" w:hAnsi="Cambria Math"/>
                          <w:lang w:val="en-150"/>
                        </w:rPr>
                        <m:t>*</m:t>
                      </m:r>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k)*</m:t>
                      </m:r>
                      <m:sSup>
                        <m:sSupPr>
                          <m:ctrlPr>
                            <w:rPr>
                              <w:rFonts w:ascii="Cambria Math" w:hAnsi="Cambria Math"/>
                              <w:b/>
                              <w:i/>
                              <w:lang w:val="en-150"/>
                            </w:rPr>
                          </m:ctrlPr>
                        </m:sSupPr>
                        <m:e>
                          <m:r>
                            <m:rPr>
                              <m:sty m:val="bi"/>
                            </m:rPr>
                            <w:rPr>
                              <w:rFonts w:ascii="Cambria Math" w:hAnsi="Cambria Math"/>
                              <w:lang w:val="en-150"/>
                            </w:rPr>
                            <m:t>A</m:t>
                          </m:r>
                        </m:e>
                        <m:sup>
                          <m:r>
                            <m:rPr>
                              <m:sty m:val="bi"/>
                            </m:rPr>
                            <w:rPr>
                              <w:rFonts w:ascii="Cambria Math" w:hAnsi="Cambria Math"/>
                              <w:lang w:val="en-150"/>
                            </w:rPr>
                            <m:t>T</m:t>
                          </m:r>
                        </m:sup>
                      </m:sSup>
                      <m:r>
                        <w:rPr>
                          <w:rFonts w:ascii="Cambria Math" w:hAnsi="Cambria Math"/>
                          <w:lang w:val="en-150"/>
                        </w:rPr>
                        <m:t>(k)+</m:t>
                      </m:r>
                      <m:r>
                        <m:rPr>
                          <m:sty m:val="b"/>
                        </m:rPr>
                        <w:rPr>
                          <w:rFonts w:ascii="Cambria Math" w:hAnsi="Cambria Math"/>
                          <w:lang w:val="en-150"/>
                        </w:rPr>
                        <m:t>Γ</m:t>
                      </m:r>
                      <m:r>
                        <m:rPr>
                          <m:sty m:val="p"/>
                        </m:rPr>
                        <w:rPr>
                          <w:rFonts w:ascii="Cambria Math" w:hAnsi="Cambria Math"/>
                          <w:lang w:val="en-150"/>
                        </w:rPr>
                        <m:t>(k)*</m:t>
                      </m:r>
                      <m:r>
                        <m:rPr>
                          <m:sty m:val="b"/>
                        </m:rPr>
                        <w:rPr>
                          <w:rFonts w:ascii="Cambria Math" w:hAnsi="Cambria Math"/>
                          <w:lang w:val="en-150"/>
                        </w:rPr>
                        <m:t>Q</m:t>
                      </m:r>
                      <m:r>
                        <m:rPr>
                          <m:sty m:val="p"/>
                        </m:rPr>
                        <w:rPr>
                          <w:rFonts w:ascii="Cambria Math" w:hAnsi="Cambria Math"/>
                          <w:lang w:val="en-150"/>
                        </w:rPr>
                        <m:t>(k)*</m:t>
                      </m:r>
                      <m:sSup>
                        <m:sSupPr>
                          <m:ctrlPr>
                            <w:rPr>
                              <w:rFonts w:ascii="Cambria Math" w:hAnsi="Cambria Math"/>
                              <w:b/>
                              <w:lang w:val="en-150"/>
                            </w:rPr>
                          </m:ctrlPr>
                        </m:sSupPr>
                        <m:e>
                          <m:r>
                            <m:rPr>
                              <m:sty m:val="b"/>
                            </m:rPr>
                            <w:rPr>
                              <w:rFonts w:ascii="Cambria Math" w:hAnsi="Cambria Math"/>
                              <w:lang w:val="en-150"/>
                            </w:rPr>
                            <m:t>Γ</m:t>
                          </m:r>
                        </m:e>
                        <m:sup>
                          <m:r>
                            <m:rPr>
                              <m:sty m:val="bi"/>
                            </m:rPr>
                            <w:rPr>
                              <w:rFonts w:ascii="Cambria Math" w:hAnsi="Cambria Math"/>
                              <w:lang w:val="en-150"/>
                            </w:rPr>
                            <m:t>T</m:t>
                          </m:r>
                        </m:sup>
                      </m:sSup>
                      <m:r>
                        <m:rPr>
                          <m:sty m:val="p"/>
                        </m:rPr>
                        <w:rPr>
                          <w:rFonts w:ascii="Cambria Math"/>
                          <w:lang w:val="en-150"/>
                        </w:rPr>
                        <m:t>(k)</m:t>
                      </m:r>
                    </m:e>
                  </m:mr>
                </m:m>
              </m:oMath>
            </m:oMathPara>
          </w:p>
        </w:tc>
        <w:tc>
          <w:tcPr>
            <w:tcW w:w="322" w:type="pct"/>
            <w:vAlign w:val="center"/>
          </w:tcPr>
          <w:p w14:paraId="70A83516" w14:textId="105458B0" w:rsidR="008648FC" w:rsidRPr="00C92C76" w:rsidRDefault="008648FC" w:rsidP="00DF0906">
            <w:pPr>
              <w:ind w:firstLine="0"/>
              <w:jc w:val="right"/>
              <w:rPr>
                <w:lang w:val="en-150"/>
              </w:rPr>
            </w:pPr>
            <w:bookmarkStart w:id="271" w:name="_Toc74569692"/>
            <w:bookmarkStart w:id="272" w:name="_Ref74570307"/>
            <w:bookmarkStart w:id="273" w:name="_Toc74572301"/>
            <w:r>
              <w:rPr>
                <w:lang w:val="en-150"/>
              </w:rPr>
              <w:t>(</w:t>
            </w:r>
            <w:r>
              <w:fldChar w:fldCharType="begin"/>
            </w:r>
            <w:r>
              <w:instrText xml:space="preserve"> SEQ Equation \* ARABIC </w:instrText>
            </w:r>
            <w:r>
              <w:fldChar w:fldCharType="separate"/>
            </w:r>
            <w:r w:rsidR="00452B2C">
              <w:rPr>
                <w:noProof/>
              </w:rPr>
              <w:t>11</w:t>
            </w:r>
            <w:r>
              <w:fldChar w:fldCharType="end"/>
            </w:r>
            <w:r>
              <w:rPr>
                <w:lang w:val="en-150"/>
              </w:rPr>
              <w:t>)</w:t>
            </w:r>
            <w:bookmarkEnd w:id="271"/>
            <w:bookmarkEnd w:id="272"/>
            <w:bookmarkEnd w:id="273"/>
          </w:p>
        </w:tc>
      </w:tr>
      <w:tr w:rsidR="00634327" w14:paraId="5804FE5F" w14:textId="77777777" w:rsidTr="00C84D06">
        <w:trPr>
          <w:trHeight w:val="1644"/>
        </w:trPr>
        <w:tc>
          <w:tcPr>
            <w:tcW w:w="5000" w:type="pct"/>
            <w:gridSpan w:val="3"/>
          </w:tcPr>
          <w:p w14:paraId="1F75AC2C" w14:textId="77777777" w:rsidR="00634327" w:rsidRPr="00EB5B16" w:rsidRDefault="00634327" w:rsidP="00C84D06">
            <w:pPr>
              <w:ind w:firstLine="0"/>
              <w:jc w:val="center"/>
              <w:rPr>
                <w:i/>
                <w:u w:val="single"/>
                <w:lang w:val="en-150"/>
              </w:rPr>
            </w:pPr>
            <w:r w:rsidRPr="00EB5B16">
              <w:rPr>
                <w:i/>
                <w:u w:val="single"/>
                <w:lang w:val="en-150"/>
              </w:rPr>
              <w:t>Upgrade cycle (measurement update)</w:t>
            </w:r>
          </w:p>
          <w:p w14:paraId="678798FD" w14:textId="7E14E723" w:rsidR="00634327" w:rsidRPr="00C84D06" w:rsidRDefault="00A952ED" w:rsidP="00C84D06">
            <w:pPr>
              <w:jc w:val="center"/>
              <w:rPr>
                <w:lang w:val="en-150"/>
              </w:rPr>
            </w:pPr>
            <m:oMathPara>
              <m:oMath>
                <m:m>
                  <m:mPr>
                    <m:mcs>
                      <m:mc>
                        <m:mcPr>
                          <m:count m:val="1"/>
                          <m:mcJc m:val="center"/>
                        </m:mcPr>
                      </m:mc>
                    </m:mcs>
                    <m:ctrlPr>
                      <w:rPr>
                        <w:rFonts w:ascii="Cambria Math" w:hAnsi="Cambria Math"/>
                        <w:i/>
                        <w:lang w:val="en-150"/>
                      </w:rPr>
                    </m:ctrlPr>
                  </m:mPr>
                  <m:mr>
                    <m:e>
                      <m:r>
                        <m:rPr>
                          <m:sty m:val="bi"/>
                        </m:rPr>
                        <w:rPr>
                          <w:rFonts w:ascii="Cambria Math" w:hAnsi="Cambria Math"/>
                          <w:lang w:val="en-150"/>
                        </w:rPr>
                        <m:t>L</m:t>
                      </m:r>
                      <m:r>
                        <w:rPr>
                          <w:rFonts w:ascii="Cambria Math" w:hAnsi="Cambria Math"/>
                          <w:lang w:val="en-150"/>
                        </w:rPr>
                        <m:t>(k+1)=</m:t>
                      </m:r>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k)*</m:t>
                      </m:r>
                      <m:sSup>
                        <m:sSupPr>
                          <m:ctrlPr>
                            <w:rPr>
                              <w:rFonts w:ascii="Cambria Math" w:hAnsi="Cambria Math"/>
                              <w:b/>
                              <w:i/>
                              <w:lang w:val="en-150"/>
                            </w:rPr>
                          </m:ctrlPr>
                        </m:sSupPr>
                        <m:e>
                          <m:r>
                            <m:rPr>
                              <m:sty m:val="bi"/>
                            </m:rPr>
                            <w:rPr>
                              <w:rFonts w:ascii="Cambria Math" w:hAnsi="Cambria Math"/>
                              <w:lang w:val="en-150"/>
                            </w:rPr>
                            <m:t>C</m:t>
                          </m:r>
                        </m:e>
                        <m:sup>
                          <m:r>
                            <m:rPr>
                              <m:sty m:val="bi"/>
                            </m:rPr>
                            <w:rPr>
                              <w:rFonts w:ascii="Cambria Math" w:hAnsi="Cambria Math"/>
                              <w:lang w:val="en-150"/>
                            </w:rPr>
                            <m:t>T</m:t>
                          </m:r>
                        </m:sup>
                      </m:sSup>
                      <m:r>
                        <w:rPr>
                          <w:rFonts w:ascii="Cambria Math" w:hAnsi="Cambria Math"/>
                          <w:lang w:val="en-150"/>
                        </w:rPr>
                        <m:t>(k+1)*</m:t>
                      </m:r>
                      <m:sSup>
                        <m:sSupPr>
                          <m:ctrlPr>
                            <w:rPr>
                              <w:rFonts w:ascii="Cambria Math" w:hAnsi="Cambria Math"/>
                              <w:i/>
                              <w:lang w:val="en-150"/>
                            </w:rPr>
                          </m:ctrlPr>
                        </m:sSupPr>
                        <m:e>
                          <m:r>
                            <w:rPr>
                              <w:rFonts w:ascii="Cambria Math" w:hAnsi="Cambria Math"/>
                              <w:lang w:val="en-150"/>
                            </w:rPr>
                            <m:t>[</m:t>
                          </m:r>
                          <m:r>
                            <m:rPr>
                              <m:sty m:val="bi"/>
                            </m:rPr>
                            <w:rPr>
                              <w:rFonts w:ascii="Cambria Math" w:hAnsi="Cambria Math"/>
                              <w:lang w:val="en-150"/>
                            </w:rPr>
                            <m:t>C</m:t>
                          </m:r>
                          <m:d>
                            <m:dPr>
                              <m:ctrlPr>
                                <w:rPr>
                                  <w:rFonts w:ascii="Cambria Math" w:hAnsi="Cambria Math"/>
                                  <w:i/>
                                  <w:lang w:val="en-150"/>
                                </w:rPr>
                              </m:ctrlPr>
                            </m:dPr>
                            <m:e>
                              <m:r>
                                <w:rPr>
                                  <w:rFonts w:ascii="Cambria Math" w:hAnsi="Cambria Math"/>
                                  <w:lang w:val="en-150"/>
                                </w:rPr>
                                <m:t>k+1</m:t>
                              </m:r>
                            </m:e>
                          </m:d>
                          <m:r>
                            <w:rPr>
                              <w:rFonts w:ascii="Cambria Math" w:hAnsi="Cambria Math"/>
                              <w:lang w:val="en-150"/>
                            </w:rPr>
                            <m:t>*</m:t>
                          </m:r>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 xml:space="preserve"> k)*</m:t>
                          </m:r>
                          <m:sSup>
                            <m:sSupPr>
                              <m:ctrlPr>
                                <w:rPr>
                                  <w:rFonts w:ascii="Cambria Math" w:hAnsi="Cambria Math"/>
                                  <w:b/>
                                  <w:i/>
                                  <w:lang w:val="en-150"/>
                                </w:rPr>
                              </m:ctrlPr>
                            </m:sSupPr>
                            <m:e>
                              <m:r>
                                <m:rPr>
                                  <m:sty m:val="bi"/>
                                </m:rPr>
                                <w:rPr>
                                  <w:rFonts w:ascii="Cambria Math" w:hAnsi="Cambria Math"/>
                                  <w:lang w:val="en-150"/>
                                </w:rPr>
                                <m:t>C</m:t>
                              </m:r>
                            </m:e>
                            <m:sup>
                              <m:r>
                                <m:rPr>
                                  <m:sty m:val="bi"/>
                                </m:rPr>
                                <w:rPr>
                                  <w:rFonts w:ascii="Cambria Math" w:hAnsi="Cambria Math"/>
                                  <w:lang w:val="en-150"/>
                                </w:rPr>
                                <m:t>T</m:t>
                              </m:r>
                            </m:sup>
                          </m:sSup>
                          <m:r>
                            <w:rPr>
                              <w:rFonts w:ascii="Cambria Math" w:hAnsi="Cambria Math"/>
                              <w:lang w:val="en-150"/>
                            </w:rPr>
                            <m:t>(k+1)+</m:t>
                          </m:r>
                          <m:r>
                            <m:rPr>
                              <m:sty m:val="bi"/>
                            </m:rPr>
                            <w:rPr>
                              <w:rFonts w:ascii="Cambria Math" w:hAnsi="Cambria Math"/>
                              <w:lang w:val="en-150"/>
                            </w:rPr>
                            <m:t>R</m:t>
                          </m:r>
                          <m:r>
                            <w:rPr>
                              <w:rFonts w:ascii="Cambria Math" w:hAnsi="Cambria Math"/>
                              <w:lang w:val="en-150"/>
                            </w:rPr>
                            <m:t>(k+1)]</m:t>
                          </m:r>
                        </m:e>
                        <m:sup>
                          <m:r>
                            <w:rPr>
                              <w:rFonts w:ascii="Cambria Math" w:hAnsi="Cambria Math"/>
                              <w:lang w:val="en-150"/>
                            </w:rPr>
                            <m:t>-1</m:t>
                          </m:r>
                        </m:sup>
                      </m:sSup>
                      <m:ctrlPr>
                        <w:rPr>
                          <w:rFonts w:ascii="Cambria Math" w:eastAsia="Cambria Math" w:hAnsi="Cambria Math" w:cs="Cambria Math"/>
                          <w:i/>
                          <w:lang w:val="en-150"/>
                        </w:rPr>
                      </m:ctrlPr>
                    </m:e>
                  </m:mr>
                  <m:mr>
                    <m:e>
                      <m:acc>
                        <m:accPr>
                          <m:ctrlPr>
                            <w:rPr>
                              <w:rFonts w:ascii="Cambria Math" w:hAnsi="Cambria Math"/>
                              <w:b/>
                              <w:i/>
                              <w:lang w:val="en-150"/>
                            </w:rPr>
                          </m:ctrlPr>
                        </m:accPr>
                        <m:e>
                          <m:r>
                            <m:rPr>
                              <m:sty m:val="bi"/>
                            </m:rPr>
                            <w:rPr>
                              <w:rFonts w:ascii="Cambria Math" w:hAnsi="Cambria Math"/>
                              <w:lang w:val="en-150"/>
                            </w:rPr>
                            <m:t>x</m:t>
                          </m:r>
                        </m:e>
                      </m:acc>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 xml:space="preserve"> k+1)=</m:t>
                      </m:r>
                      <m:acc>
                        <m:accPr>
                          <m:ctrlPr>
                            <w:rPr>
                              <w:rFonts w:ascii="Cambria Math" w:hAnsi="Cambria Math"/>
                              <w:b/>
                              <w:i/>
                              <w:lang w:val="en-150"/>
                            </w:rPr>
                          </m:ctrlPr>
                        </m:accPr>
                        <m:e>
                          <m:r>
                            <m:rPr>
                              <m:sty m:val="bi"/>
                            </m:rPr>
                            <w:rPr>
                              <w:rFonts w:ascii="Cambria Math" w:hAnsi="Cambria Math"/>
                              <w:lang w:val="en-150"/>
                            </w:rPr>
                            <m:t>x</m:t>
                          </m:r>
                        </m:e>
                      </m:acc>
                      <m:d>
                        <m:dPr>
                          <m:ctrlPr>
                            <w:rPr>
                              <w:rFonts w:ascii="Cambria Math" w:hAnsi="Cambria Math"/>
                              <w:i/>
                              <w:lang w:val="en-150"/>
                            </w:rPr>
                          </m:ctrlPr>
                        </m:dPr>
                        <m:e>
                          <m:r>
                            <w:rPr>
                              <w:rFonts w:ascii="Cambria Math" w:hAnsi="Cambria Math"/>
                              <w:lang w:val="en-150"/>
                            </w:rPr>
                            <m:t>k+1</m:t>
                          </m:r>
                        </m:e>
                        <m:e>
                          <m:r>
                            <w:rPr>
                              <w:rFonts w:ascii="Cambria Math" w:hAnsi="Cambria Math"/>
                              <w:lang w:val="en-150"/>
                            </w:rPr>
                            <m:t xml:space="preserve"> k</m:t>
                          </m:r>
                        </m:e>
                      </m:d>
                      <m:r>
                        <w:rPr>
                          <w:rFonts w:ascii="Cambria Math" w:hAnsi="Cambria Math"/>
                          <w:lang w:val="en-150"/>
                        </w:rPr>
                        <m:t>+</m:t>
                      </m:r>
                      <m:r>
                        <m:rPr>
                          <m:sty m:val="bi"/>
                        </m:rPr>
                        <w:rPr>
                          <w:rFonts w:ascii="Cambria Math" w:hAnsi="Cambria Math"/>
                          <w:lang w:val="en-150"/>
                        </w:rPr>
                        <m:t>L</m:t>
                      </m:r>
                      <m:d>
                        <m:dPr>
                          <m:ctrlPr>
                            <w:rPr>
                              <w:rFonts w:ascii="Cambria Math" w:hAnsi="Cambria Math"/>
                              <w:i/>
                              <w:lang w:val="en-150"/>
                            </w:rPr>
                          </m:ctrlPr>
                        </m:dPr>
                        <m:e>
                          <m:r>
                            <w:rPr>
                              <w:rFonts w:ascii="Cambria Math" w:hAnsi="Cambria Math"/>
                              <w:lang w:val="en-150"/>
                            </w:rPr>
                            <m:t>k+1</m:t>
                          </m:r>
                        </m:e>
                      </m:d>
                      <m:r>
                        <w:rPr>
                          <w:rFonts w:ascii="Cambria Math" w:hAnsi="Cambria Math"/>
                          <w:lang w:val="en-150"/>
                        </w:rPr>
                        <m:t>*[</m:t>
                      </m:r>
                      <m:r>
                        <m:rPr>
                          <m:sty m:val="bi"/>
                        </m:rPr>
                        <w:rPr>
                          <w:rFonts w:ascii="Cambria Math" w:hAnsi="Cambria Math"/>
                          <w:lang w:val="en-150"/>
                        </w:rPr>
                        <m:t>y</m:t>
                      </m:r>
                      <m:d>
                        <m:dPr>
                          <m:ctrlPr>
                            <w:rPr>
                              <w:rFonts w:ascii="Cambria Math" w:hAnsi="Cambria Math"/>
                              <w:i/>
                              <w:lang w:val="en-150"/>
                            </w:rPr>
                          </m:ctrlPr>
                        </m:dPr>
                        <m:e>
                          <m:r>
                            <w:rPr>
                              <w:rFonts w:ascii="Cambria Math" w:hAnsi="Cambria Math"/>
                              <w:lang w:val="en-150"/>
                            </w:rPr>
                            <m:t>k+1</m:t>
                          </m:r>
                        </m:e>
                      </m:d>
                      <m:r>
                        <w:rPr>
                          <w:rFonts w:ascii="Cambria Math" w:hAnsi="Cambria Math"/>
                          <w:lang w:val="en-150"/>
                        </w:rPr>
                        <m:t>-</m:t>
                      </m:r>
                      <m:r>
                        <m:rPr>
                          <m:sty m:val="bi"/>
                        </m:rPr>
                        <w:rPr>
                          <w:rFonts w:ascii="Cambria Math" w:hAnsi="Cambria Math"/>
                          <w:lang w:val="en-150"/>
                        </w:rPr>
                        <m:t>C</m:t>
                      </m:r>
                      <m:d>
                        <m:dPr>
                          <m:ctrlPr>
                            <w:rPr>
                              <w:rFonts w:ascii="Cambria Math" w:hAnsi="Cambria Math"/>
                              <w:i/>
                              <w:lang w:val="en-150"/>
                            </w:rPr>
                          </m:ctrlPr>
                        </m:dPr>
                        <m:e>
                          <m:r>
                            <w:rPr>
                              <w:rFonts w:ascii="Cambria Math" w:hAnsi="Cambria Math"/>
                              <w:lang w:val="en-150"/>
                            </w:rPr>
                            <m:t>k+1</m:t>
                          </m:r>
                        </m:e>
                      </m:d>
                      <m:r>
                        <w:rPr>
                          <w:rFonts w:ascii="Cambria Math" w:hAnsi="Cambria Math"/>
                          <w:lang w:val="en-150"/>
                        </w:rPr>
                        <m:t>*</m:t>
                      </m:r>
                      <m:acc>
                        <m:accPr>
                          <m:ctrlPr>
                            <w:rPr>
                              <w:rFonts w:ascii="Cambria Math" w:hAnsi="Cambria Math"/>
                              <w:b/>
                              <w:i/>
                              <w:lang w:val="en-150"/>
                            </w:rPr>
                          </m:ctrlPr>
                        </m:accPr>
                        <m:e>
                          <m:r>
                            <m:rPr>
                              <m:sty m:val="bi"/>
                            </m:rPr>
                            <w:rPr>
                              <w:rFonts w:ascii="Cambria Math" w:hAnsi="Cambria Math"/>
                              <w:lang w:val="en-150"/>
                            </w:rPr>
                            <m:t>x</m:t>
                          </m:r>
                        </m:e>
                      </m:acc>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k)]</m:t>
                      </m:r>
                    </m:e>
                  </m:mr>
                  <m:mr>
                    <m:e>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 xml:space="preserve"> k+1)=</m:t>
                      </m:r>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k)-</m:t>
                      </m:r>
                      <m:r>
                        <m:rPr>
                          <m:sty m:val="bi"/>
                        </m:rPr>
                        <w:rPr>
                          <w:rFonts w:ascii="Cambria Math" w:hAnsi="Cambria Math"/>
                          <w:lang w:val="en-150"/>
                        </w:rPr>
                        <m:t>L</m:t>
                      </m:r>
                      <m:d>
                        <m:dPr>
                          <m:ctrlPr>
                            <w:rPr>
                              <w:rFonts w:ascii="Cambria Math" w:hAnsi="Cambria Math"/>
                              <w:i/>
                              <w:lang w:val="en-150"/>
                            </w:rPr>
                          </m:ctrlPr>
                        </m:dPr>
                        <m:e>
                          <m:r>
                            <w:rPr>
                              <w:rFonts w:ascii="Cambria Math" w:hAnsi="Cambria Math"/>
                              <w:lang w:val="en-150"/>
                            </w:rPr>
                            <m:t>k+1</m:t>
                          </m:r>
                        </m:e>
                      </m:d>
                      <m:r>
                        <w:rPr>
                          <w:rFonts w:ascii="Cambria Math" w:hAnsi="Cambria Math"/>
                          <w:lang w:val="en-150"/>
                        </w:rPr>
                        <m:t>*</m:t>
                      </m:r>
                      <m:r>
                        <m:rPr>
                          <m:sty m:val="bi"/>
                        </m:rPr>
                        <w:rPr>
                          <w:rFonts w:ascii="Cambria Math" w:hAnsi="Cambria Math"/>
                          <w:lang w:val="en-150"/>
                        </w:rPr>
                        <m:t>C</m:t>
                      </m:r>
                      <m:d>
                        <m:dPr>
                          <m:ctrlPr>
                            <w:rPr>
                              <w:rFonts w:ascii="Cambria Math" w:hAnsi="Cambria Math"/>
                              <w:i/>
                              <w:lang w:val="en-150"/>
                            </w:rPr>
                          </m:ctrlPr>
                        </m:dPr>
                        <m:e>
                          <m:r>
                            <w:rPr>
                              <w:rFonts w:ascii="Cambria Math" w:hAnsi="Cambria Math"/>
                              <w:lang w:val="en-150"/>
                            </w:rPr>
                            <m:t>k+1</m:t>
                          </m:r>
                        </m:e>
                      </m:d>
                      <m:r>
                        <w:rPr>
                          <w:rFonts w:ascii="Cambria Math" w:hAnsi="Cambria Math"/>
                          <w:lang w:val="en-150"/>
                        </w:rPr>
                        <m:t>*</m:t>
                      </m:r>
                      <m:r>
                        <m:rPr>
                          <m:sty m:val="bi"/>
                        </m:rPr>
                        <w:rPr>
                          <w:rFonts w:ascii="Cambria Math" w:hAnsi="Cambria Math"/>
                          <w:lang w:val="en-150"/>
                        </w:rPr>
                        <m:t>P</m:t>
                      </m:r>
                      <m:d>
                        <m:dPr>
                          <m:endChr m:val="|"/>
                          <m:ctrlPr>
                            <w:rPr>
                              <w:rFonts w:ascii="Cambria Math" w:hAnsi="Cambria Math"/>
                              <w:i/>
                              <w:lang w:val="en-150"/>
                            </w:rPr>
                          </m:ctrlPr>
                        </m:dPr>
                        <m:e>
                          <m:r>
                            <w:rPr>
                              <w:rFonts w:ascii="Cambria Math" w:hAnsi="Cambria Math"/>
                              <w:lang w:val="en-150"/>
                            </w:rPr>
                            <m:t xml:space="preserve">k+1 </m:t>
                          </m:r>
                        </m:e>
                      </m:d>
                      <m:r>
                        <w:rPr>
                          <w:rFonts w:ascii="Cambria Math" w:hAnsi="Cambria Math"/>
                          <w:lang w:val="en-150"/>
                        </w:rPr>
                        <m:t xml:space="preserve"> k)</m:t>
                      </m:r>
                    </m:e>
                  </m:mr>
                </m:m>
              </m:oMath>
            </m:oMathPara>
          </w:p>
        </w:tc>
      </w:tr>
    </w:tbl>
    <w:p w14:paraId="05D9716D" w14:textId="23D9067E" w:rsidR="0027179A" w:rsidRPr="00EB5B16" w:rsidRDefault="0027179A" w:rsidP="0027179A">
      <w:pPr>
        <w:rPr>
          <w:lang w:val="en-150"/>
        </w:rPr>
      </w:pPr>
      <w:r w:rsidRPr="00EB5B16">
        <w:rPr>
          <w:lang w:val="en-150"/>
        </w:rPr>
        <w:t xml:space="preserve">These computations take place every measurement’s iteration, typically in real-time, in the order they are shown. The index </w:t>
      </w:r>
      <m:oMath>
        <m:r>
          <w:rPr>
            <w:rFonts w:ascii="Cambria Math" w:hAnsi="Cambria Math"/>
            <w:lang w:val="en-150"/>
          </w:rPr>
          <m:t>k</m:t>
        </m:r>
      </m:oMath>
      <w:r w:rsidRPr="00EB5B16">
        <w:rPr>
          <w:lang w:val="en-150"/>
        </w:rPr>
        <w:t xml:space="preserve"> denotes an instant of time and the index </w:t>
      </w:r>
      <m:oMath>
        <m:r>
          <w:rPr>
            <w:rFonts w:ascii="Cambria Math" w:hAnsi="Cambria Math"/>
            <w:lang w:val="en-150"/>
          </w:rPr>
          <m:t>k+1</m:t>
        </m:r>
      </m:oMath>
      <w:r w:rsidRPr="00EB5B16">
        <w:rPr>
          <w:lang w:val="en-150"/>
        </w:rPr>
        <w:t xml:space="preserve"> denotes the next one. The index </w:t>
      </w:r>
      <m:oMath>
        <m:r>
          <w:rPr>
            <w:rFonts w:ascii="Cambria Math" w:hAnsi="Cambria Math"/>
            <w:lang w:val="en-150"/>
          </w:rPr>
          <m:t>k+1 | k</m:t>
        </m:r>
      </m:oMath>
      <w:r w:rsidRPr="00EB5B16">
        <w:rPr>
          <w:lang w:val="en-150"/>
        </w:rPr>
        <w:t xml:space="preserve"> denotes a quantity that is estimated for the instant </w:t>
      </w:r>
      <m:oMath>
        <m:r>
          <w:rPr>
            <w:rFonts w:ascii="Cambria Math" w:hAnsi="Cambria Math"/>
            <w:lang w:val="en-150"/>
          </w:rPr>
          <m:t>k+1</m:t>
        </m:r>
      </m:oMath>
      <w:r w:rsidRPr="00EB5B16">
        <w:rPr>
          <w:lang w:val="en-150"/>
        </w:rPr>
        <w:t xml:space="preserve"> </w:t>
      </w:r>
      <w:r w:rsidR="00E76427" w:rsidRPr="00EB5B16">
        <w:rPr>
          <w:lang w:val="en-150"/>
        </w:rPr>
        <w:t>whose</w:t>
      </w:r>
      <w:r w:rsidRPr="00EB5B16">
        <w:rPr>
          <w:lang w:val="en-150"/>
        </w:rPr>
        <w:t xml:space="preserve"> computation takes place when only information up to </w:t>
      </w:r>
      <m:oMath>
        <m:r>
          <w:rPr>
            <w:rFonts w:ascii="Cambria Math" w:hAnsi="Cambria Math"/>
            <w:lang w:val="en-150"/>
          </w:rPr>
          <m:t>k</m:t>
        </m:r>
      </m:oMath>
      <w:r w:rsidRPr="00EB5B16">
        <w:rPr>
          <w:lang w:val="en-150"/>
        </w:rPr>
        <w:t xml:space="preserve"> is available.</w:t>
      </w:r>
    </w:p>
    <w:p w14:paraId="01E119E6" w14:textId="77777777" w:rsidR="00235150" w:rsidRPr="00EB5B16" w:rsidRDefault="0027179A" w:rsidP="00235150">
      <w:pPr>
        <w:rPr>
          <w:b/>
          <w:lang w:val="en-150"/>
        </w:rPr>
      </w:pPr>
      <w:r w:rsidRPr="00EB5B16">
        <w:rPr>
          <w:lang w:val="en-150"/>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val="en-150"/>
              </w:rPr>
            </m:ctrlPr>
          </m:accPr>
          <m:e>
            <m:r>
              <m:rPr>
                <m:sty m:val="bi"/>
              </m:rPr>
              <w:rPr>
                <w:rFonts w:ascii="Cambria Math" w:hAnsi="Cambria Math"/>
                <w:lang w:val="en-150"/>
              </w:rPr>
              <m:t>x</m:t>
            </m:r>
          </m:e>
        </m:acc>
      </m:oMath>
      <w:r w:rsidRPr="00EB5B16">
        <w:rPr>
          <w:lang w:val="en-150"/>
        </w:rPr>
        <w:t xml:space="preserve"> instead of the real value </w:t>
      </w:r>
      <m:oMath>
        <m:r>
          <m:rPr>
            <m:sty m:val="bi"/>
          </m:rPr>
          <w:rPr>
            <w:rFonts w:ascii="Cambria Math" w:hAnsi="Cambria Math"/>
            <w:lang w:val="en-150"/>
          </w:rPr>
          <m:t>x</m:t>
        </m:r>
      </m:oMath>
      <w:r w:rsidR="001840DE" w:rsidRPr="00EB5B16">
        <w:rPr>
          <w:b/>
          <w:lang w:val="en-150"/>
        </w:rPr>
        <w:t xml:space="preserve"> </w:t>
      </w:r>
      <w:r w:rsidR="001840DE" w:rsidRPr="00EB5B16">
        <w:rPr>
          <w:lang w:val="en-150"/>
        </w:rPr>
        <w:t xml:space="preserve">to obtain the </w:t>
      </w:r>
      <w:r w:rsidR="001840DE" w:rsidRPr="00EB5B16">
        <w:rPr>
          <w:i/>
          <w:lang w:val="en-150"/>
        </w:rPr>
        <w:t xml:space="preserve">a priori </w:t>
      </w:r>
      <w:r w:rsidR="001840DE" w:rsidRPr="00EB5B16">
        <w:rPr>
          <w:lang w:val="en-150"/>
        </w:rPr>
        <w:t>estimated</w:t>
      </w:r>
      <w:r w:rsidR="001840DE" w:rsidRPr="00EB5B16">
        <w:rPr>
          <w:b/>
          <w:lang w:val="en-150"/>
        </w:rPr>
        <w:t xml:space="preserve"> </w:t>
      </w:r>
      <m:oMath>
        <m:acc>
          <m:accPr>
            <m:ctrlPr>
              <w:rPr>
                <w:rFonts w:ascii="Cambria Math" w:hAnsi="Cambria Math"/>
                <w:b/>
                <w:i/>
                <w:lang w:val="en-150"/>
              </w:rPr>
            </m:ctrlPr>
          </m:accPr>
          <m:e>
            <m:r>
              <m:rPr>
                <m:sty m:val="bi"/>
              </m:rPr>
              <w:rPr>
                <w:rFonts w:ascii="Cambria Math" w:hAnsi="Cambria Math"/>
                <w:lang w:val="en-150"/>
              </w:rPr>
              <m:t>x</m:t>
            </m:r>
          </m:e>
        </m:acc>
      </m:oMath>
      <w:r w:rsidRPr="00EB5B16">
        <w:rPr>
          <w:lang w:val="en-150"/>
        </w:rPr>
        <w:t xml:space="preserve">. Then, the </w:t>
      </w:r>
      <w:r w:rsidRPr="00EB5B16">
        <w:rPr>
          <w:i/>
          <w:lang w:val="en-150"/>
        </w:rPr>
        <w:t xml:space="preserve">a priori </w:t>
      </w:r>
      <w:r w:rsidR="001840DE" w:rsidRPr="00EB5B16">
        <w:rPr>
          <w:lang w:val="en-150"/>
        </w:rPr>
        <w:t>estimation error</w:t>
      </w:r>
      <w:r w:rsidRPr="00EB5B16">
        <w:rPr>
          <w:lang w:val="en-150"/>
        </w:rPr>
        <w:t xml:space="preserve"> covariance </w:t>
      </w:r>
      <m:oMath>
        <m:r>
          <m:rPr>
            <m:sty m:val="bi"/>
          </m:rPr>
          <w:rPr>
            <w:rFonts w:ascii="Cambria Math" w:hAnsi="Cambria Math"/>
            <w:lang w:val="en-150"/>
          </w:rPr>
          <m:t>P</m:t>
        </m:r>
      </m:oMath>
      <w:r w:rsidR="001840DE" w:rsidRPr="00EB5B16">
        <w:rPr>
          <w:lang w:val="en-150"/>
        </w:rPr>
        <w:t xml:space="preserve"> i</w:t>
      </w:r>
      <w:r w:rsidRPr="00EB5B16">
        <w:rPr>
          <w:lang w:val="en-150"/>
        </w:rPr>
        <w:t xml:space="preserve">s computed. In the upgrade cycle, the Kalman gain </w:t>
      </w:r>
      <m:oMath>
        <m:r>
          <m:rPr>
            <m:sty m:val="bi"/>
          </m:rPr>
          <w:rPr>
            <w:rFonts w:ascii="Cambria Math" w:hAnsi="Cambria Math"/>
            <w:lang w:val="en-150"/>
          </w:rPr>
          <m:t>L</m:t>
        </m:r>
      </m:oMath>
      <w:r w:rsidRPr="00EB5B16">
        <w:rPr>
          <w:lang w:val="en-150"/>
        </w:rPr>
        <w:t xml:space="preserve"> is computed from </w:t>
      </w:r>
      <w:r w:rsidR="001840DE" w:rsidRPr="00EB5B16">
        <w:rPr>
          <w:lang w:val="en-150"/>
        </w:rPr>
        <w:t xml:space="preserve">the recently obtained </w:t>
      </w:r>
      <m:oMath>
        <m:r>
          <m:rPr>
            <m:sty m:val="bi"/>
          </m:rPr>
          <w:rPr>
            <w:rFonts w:ascii="Cambria Math" w:hAnsi="Cambria Math"/>
            <w:lang w:val="en-150"/>
          </w:rPr>
          <m:t>P</m:t>
        </m:r>
      </m:oMath>
      <w:r w:rsidR="001840DE" w:rsidRPr="00EB5B16">
        <w:rPr>
          <w:lang w:val="en-150"/>
        </w:rPr>
        <w:t xml:space="preserve">; then the </w:t>
      </w:r>
      <w:r w:rsidR="001840DE" w:rsidRPr="00EB5B16">
        <w:rPr>
          <w:i/>
          <w:lang w:val="en-150"/>
        </w:rPr>
        <w:t>a priori</w:t>
      </w:r>
      <w:r w:rsidR="001840DE" w:rsidRPr="00EB5B16">
        <w:rPr>
          <w:lang w:val="en-150"/>
        </w:rPr>
        <w:t xml:space="preserve"> estimate </w:t>
      </w:r>
      <m:oMath>
        <m:acc>
          <m:accPr>
            <m:ctrlPr>
              <w:rPr>
                <w:rFonts w:ascii="Cambria Math" w:hAnsi="Cambria Math"/>
                <w:b/>
                <w:i/>
                <w:lang w:val="en-150"/>
              </w:rPr>
            </m:ctrlPr>
          </m:accPr>
          <m:e>
            <m:r>
              <m:rPr>
                <m:sty m:val="bi"/>
              </m:rPr>
              <w:rPr>
                <w:rFonts w:ascii="Cambria Math" w:hAnsi="Cambria Math"/>
                <w:lang w:val="en-150"/>
              </w:rPr>
              <m:t>x</m:t>
            </m:r>
          </m:e>
        </m:acc>
      </m:oMath>
      <w:r w:rsidR="001840DE" w:rsidRPr="00EB5B16">
        <w:rPr>
          <w:b/>
          <w:lang w:val="en-150"/>
        </w:rPr>
        <w:t xml:space="preserve"> </w:t>
      </w:r>
      <w:r w:rsidR="001840DE" w:rsidRPr="00EB5B16">
        <w:rPr>
          <w:lang w:val="en-150"/>
        </w:rPr>
        <w:t xml:space="preserve">is corrected by adding a term </w:t>
      </w:r>
      <m:oMath>
        <m:r>
          <m:rPr>
            <m:sty m:val="bi"/>
          </m:rPr>
          <w:rPr>
            <w:rFonts w:ascii="Cambria Math" w:hAnsi="Cambria Math"/>
            <w:lang w:val="en-150"/>
          </w:rPr>
          <m:t>L</m:t>
        </m:r>
      </m:oMath>
      <w:r w:rsidR="001840DE" w:rsidRPr="00EB5B16">
        <w:rPr>
          <w:b/>
          <w:lang w:val="en-150"/>
        </w:rPr>
        <w:t>-</w:t>
      </w:r>
      <w:r w:rsidR="001840DE" w:rsidRPr="00EB5B16">
        <w:rPr>
          <w:lang w:val="en-150"/>
        </w:rPr>
        <w:t xml:space="preserve">proportional to the estimation error, which is computed from the measurement equation of the state space model swapping </w:t>
      </w:r>
      <m:oMath>
        <m:r>
          <m:rPr>
            <m:sty m:val="bi"/>
          </m:rPr>
          <w:rPr>
            <w:rFonts w:ascii="Cambria Math" w:hAnsi="Cambria Math"/>
            <w:lang w:val="en-150"/>
          </w:rPr>
          <m:t>x</m:t>
        </m:r>
      </m:oMath>
      <w:r w:rsidR="001840DE" w:rsidRPr="00EB5B16">
        <w:rPr>
          <w:b/>
          <w:lang w:val="en-150"/>
        </w:rPr>
        <w:t xml:space="preserve"> </w:t>
      </w:r>
      <w:r w:rsidR="001840DE" w:rsidRPr="00EB5B16">
        <w:rPr>
          <w:lang w:val="en-150"/>
        </w:rPr>
        <w:t xml:space="preserve">for the </w:t>
      </w:r>
      <w:r w:rsidR="001840DE" w:rsidRPr="00EB5B16">
        <w:rPr>
          <w:i/>
          <w:lang w:val="en-150"/>
        </w:rPr>
        <w:t xml:space="preserve">a priori </w:t>
      </w:r>
      <m:oMath>
        <m:acc>
          <m:accPr>
            <m:ctrlPr>
              <w:rPr>
                <w:rFonts w:ascii="Cambria Math" w:hAnsi="Cambria Math"/>
                <w:b/>
                <w:i/>
                <w:lang w:val="en-150"/>
              </w:rPr>
            </m:ctrlPr>
          </m:accPr>
          <m:e>
            <m:r>
              <m:rPr>
                <m:sty m:val="bi"/>
              </m:rPr>
              <w:rPr>
                <w:rFonts w:ascii="Cambria Math" w:hAnsi="Cambria Math"/>
                <w:lang w:val="en-150"/>
              </w:rPr>
              <m:t>x</m:t>
            </m:r>
          </m:e>
        </m:acc>
      </m:oMath>
      <w:r w:rsidR="001840DE" w:rsidRPr="00EB5B16">
        <w:rPr>
          <w:lang w:val="en-150"/>
        </w:rPr>
        <w:t xml:space="preserve">; finally, the estimation error covariance </w:t>
      </w:r>
      <m:oMath>
        <m:r>
          <m:rPr>
            <m:sty m:val="bi"/>
          </m:rPr>
          <w:rPr>
            <w:rFonts w:ascii="Cambria Math" w:hAnsi="Cambria Math"/>
            <w:lang w:val="en-150"/>
          </w:rPr>
          <m:t>P</m:t>
        </m:r>
      </m:oMath>
      <w:r w:rsidR="001840DE" w:rsidRPr="00EB5B16">
        <w:rPr>
          <w:b/>
          <w:lang w:val="en-150"/>
        </w:rPr>
        <w:t xml:space="preserve"> </w:t>
      </w:r>
      <w:r w:rsidR="001840DE" w:rsidRPr="00EB5B16">
        <w:rPr>
          <w:lang w:val="en-150"/>
        </w:rPr>
        <w:t xml:space="preserve">is too corrected by using the Kalman gain </w:t>
      </w:r>
      <m:oMath>
        <m:r>
          <m:rPr>
            <m:sty m:val="bi"/>
          </m:rPr>
          <w:rPr>
            <w:rFonts w:ascii="Cambria Math" w:hAnsi="Cambria Math"/>
            <w:lang w:val="en-150"/>
          </w:rPr>
          <m:t>L</m:t>
        </m:r>
      </m:oMath>
      <w:r w:rsidR="00235150" w:rsidRPr="00EB5B16">
        <w:rPr>
          <w:lang w:val="en-150"/>
        </w:rPr>
        <w:t>.</w:t>
      </w:r>
    </w:p>
    <w:p w14:paraId="33AB41FB" w14:textId="77777777" w:rsidR="001840DE" w:rsidRPr="00EB5B16" w:rsidRDefault="00235150" w:rsidP="001840DE">
      <w:pPr>
        <w:rPr>
          <w:lang w:val="en-150"/>
        </w:rPr>
      </w:pPr>
      <w:r w:rsidRPr="00EB5B16">
        <w:rPr>
          <w:lang w:val="en-150"/>
        </w:rPr>
        <w:t>The magnitudes involved in this Kalman filter are the following:</w:t>
      </w:r>
    </w:p>
    <w:p w14:paraId="4C0F0138" w14:textId="77777777" w:rsidR="00235150" w:rsidRPr="00EB5B16" w:rsidRDefault="00235150" w:rsidP="00A130F8">
      <w:pPr>
        <w:pStyle w:val="ListParagraph"/>
        <w:numPr>
          <w:ilvl w:val="0"/>
          <w:numId w:val="24"/>
        </w:numPr>
        <w:tabs>
          <w:tab w:val="left" w:pos="1843"/>
        </w:tabs>
        <w:rPr>
          <w:lang w:val="en-150"/>
        </w:rPr>
      </w:pPr>
      <m:oMath>
        <m:r>
          <m:rPr>
            <m:sty m:val="bi"/>
          </m:rPr>
          <w:rPr>
            <w:rFonts w:ascii="Cambria Math" w:hAnsi="Cambria Math"/>
            <w:lang w:val="en-150"/>
          </w:rPr>
          <m:t>u</m:t>
        </m:r>
        <m:r>
          <w:rPr>
            <w:rFonts w:ascii="Cambria Math" w:hAnsi="Cambria Math"/>
            <w:lang w:val="en-150"/>
          </w:rPr>
          <m:t xml:space="preserve">, </m:t>
        </m:r>
        <m:r>
          <m:rPr>
            <m:sty m:val="bi"/>
          </m:rPr>
          <w:rPr>
            <w:rFonts w:ascii="Cambria Math" w:hAnsi="Cambria Math"/>
            <w:lang w:val="en-150"/>
          </w:rPr>
          <m:t>y</m:t>
        </m:r>
      </m:oMath>
      <w:r w:rsidRPr="00EB5B16">
        <w:rPr>
          <w:b/>
          <w:lang w:val="en-150"/>
        </w:rPr>
        <w:tab/>
      </w:r>
      <w:r w:rsidRPr="00EB5B16">
        <w:rPr>
          <w:lang w:val="en-150"/>
        </w:rPr>
        <w:t>: System input</w:t>
      </w:r>
      <w:r w:rsidR="0001616A" w:rsidRPr="00EB5B16">
        <w:rPr>
          <w:lang w:val="en-150"/>
        </w:rPr>
        <w:t xml:space="preserve"> and</w:t>
      </w:r>
      <w:r w:rsidRPr="00EB5B16">
        <w:rPr>
          <w:lang w:val="en-150"/>
        </w:rPr>
        <w:t xml:space="preserve"> measurable system </w:t>
      </w:r>
      <w:r w:rsidR="0001616A" w:rsidRPr="00EB5B16">
        <w:rPr>
          <w:lang w:val="en-150"/>
        </w:rPr>
        <w:t>output</w:t>
      </w:r>
      <w:r w:rsidRPr="00EB5B16">
        <w:rPr>
          <w:lang w:val="en-150"/>
        </w:rPr>
        <w:t>.</w:t>
      </w:r>
      <w:r w:rsidR="0001616A" w:rsidRPr="00EB5B16">
        <w:rPr>
          <w:lang w:val="en-150"/>
        </w:rPr>
        <w:t xml:space="preserve"> Fed in-line into the filter.</w:t>
      </w:r>
    </w:p>
    <w:p w14:paraId="76AE9350" w14:textId="77777777" w:rsidR="00235150" w:rsidRPr="00EB5B16" w:rsidRDefault="00235150" w:rsidP="00A130F8">
      <w:pPr>
        <w:pStyle w:val="ListParagraph"/>
        <w:numPr>
          <w:ilvl w:val="0"/>
          <w:numId w:val="24"/>
        </w:numPr>
        <w:tabs>
          <w:tab w:val="left" w:pos="1843"/>
        </w:tabs>
        <w:rPr>
          <w:lang w:val="en-150"/>
        </w:rPr>
      </w:pPr>
      <m:oMath>
        <m:r>
          <m:rPr>
            <m:sty m:val="bi"/>
          </m:rPr>
          <w:rPr>
            <w:rFonts w:ascii="Cambria Math" w:hAnsi="Cambria Math"/>
            <w:lang w:val="en-150"/>
          </w:rPr>
          <m:t>A</m:t>
        </m:r>
        <m:r>
          <w:rPr>
            <w:rFonts w:ascii="Cambria Math" w:hAnsi="Cambria Math"/>
            <w:lang w:val="en-150"/>
          </w:rPr>
          <m:t xml:space="preserve">, </m:t>
        </m:r>
        <m:r>
          <m:rPr>
            <m:sty m:val="bi"/>
          </m:rPr>
          <w:rPr>
            <w:rFonts w:ascii="Cambria Math" w:hAnsi="Cambria Math"/>
            <w:lang w:val="en-150"/>
          </w:rPr>
          <m:t>B, C</m:t>
        </m:r>
      </m:oMath>
      <w:r w:rsidRPr="00EB5B16">
        <w:rPr>
          <w:b/>
          <w:lang w:val="en-150"/>
        </w:rPr>
        <w:tab/>
      </w:r>
      <w:r w:rsidRPr="00EB5B16">
        <w:rPr>
          <w:lang w:val="en-150"/>
        </w:rPr>
        <w:t xml:space="preserve">: </w:t>
      </w:r>
      <w:r w:rsidR="0001616A" w:rsidRPr="00EB5B16">
        <w:rPr>
          <w:lang w:val="en-150"/>
        </w:rPr>
        <w:t>M</w:t>
      </w:r>
      <w:r w:rsidRPr="00EB5B16">
        <w:rPr>
          <w:lang w:val="en-150"/>
        </w:rPr>
        <w:t xml:space="preserve">atrices </w:t>
      </w:r>
      <w:r w:rsidR="0001616A" w:rsidRPr="00EB5B16">
        <w:rPr>
          <w:lang w:val="en-150"/>
        </w:rPr>
        <w:t>defining</w:t>
      </w:r>
      <w:r w:rsidRPr="00EB5B16">
        <w:rPr>
          <w:lang w:val="en-150"/>
        </w:rPr>
        <w:t xml:space="preserve"> the State space system model.</w:t>
      </w:r>
      <w:r w:rsidR="0001616A" w:rsidRPr="00EB5B16">
        <w:rPr>
          <w:lang w:val="en-150"/>
        </w:rPr>
        <w:t xml:space="preserve"> Provided as input.</w:t>
      </w:r>
    </w:p>
    <w:p w14:paraId="22565954" w14:textId="77777777" w:rsidR="00235150" w:rsidRPr="00EB5B16" w:rsidRDefault="00235150" w:rsidP="00A130F8">
      <w:pPr>
        <w:pStyle w:val="ListParagraph"/>
        <w:numPr>
          <w:ilvl w:val="0"/>
          <w:numId w:val="24"/>
        </w:numPr>
        <w:tabs>
          <w:tab w:val="left" w:pos="1701"/>
          <w:tab w:val="left" w:pos="1843"/>
        </w:tabs>
        <w:rPr>
          <w:rFonts w:ascii="Cambria Math" w:hAnsi="Cambria Math"/>
          <w:lang w:val="en-150"/>
          <w:oMath/>
        </w:rPr>
      </w:pPr>
      <m:oMath>
        <m:r>
          <m:rPr>
            <m:sty m:val="bi"/>
          </m:rPr>
          <w:rPr>
            <w:rFonts w:ascii="Cambria Math" w:hAnsi="Cambria Math"/>
            <w:lang w:val="en-150"/>
          </w:rPr>
          <m:t>Q</m:t>
        </m:r>
      </m:oMath>
      <w:r w:rsidRPr="00EB5B16">
        <w:rPr>
          <w:b/>
          <w:lang w:val="en-150"/>
        </w:rPr>
        <w:tab/>
      </w:r>
      <w:r w:rsidR="0001616A" w:rsidRPr="00EB5B16">
        <w:rPr>
          <w:b/>
          <w:lang w:val="en-150"/>
        </w:rPr>
        <w:tab/>
      </w:r>
      <w:r w:rsidRPr="00EB5B16">
        <w:rPr>
          <w:lang w:val="en-150"/>
        </w:rPr>
        <w:t xml:space="preserve">: Covariance matrix of the system noise </w:t>
      </w:r>
      <m:oMath>
        <m:sSub>
          <m:sSubPr>
            <m:ctrlPr>
              <w:rPr>
                <w:rFonts w:ascii="Cambria Math" w:hAnsi="Cambria Math"/>
                <w:b/>
                <w:i/>
                <w:lang w:val="en-150"/>
              </w:rPr>
            </m:ctrlPr>
          </m:sSubPr>
          <m:e>
            <m:r>
              <m:rPr>
                <m:sty m:val="bi"/>
              </m:rPr>
              <w:rPr>
                <w:rFonts w:ascii="Cambria Math" w:hAnsi="Cambria Math"/>
                <w:lang w:val="en-150"/>
              </w:rPr>
              <m:t>w</m:t>
            </m:r>
          </m:e>
          <m:sub>
            <m:r>
              <w:rPr>
                <w:rFonts w:ascii="Cambria Math" w:hAnsi="Cambria Math"/>
                <w:lang w:val="en-150"/>
              </w:rPr>
              <m:t>k</m:t>
            </m:r>
          </m:sub>
        </m:sSub>
      </m:oMath>
      <w:r w:rsidR="0001616A" w:rsidRPr="00EB5B16">
        <w:rPr>
          <w:b/>
          <w:lang w:val="en-150"/>
        </w:rPr>
        <w:t xml:space="preserve">. </w:t>
      </w:r>
      <w:r w:rsidR="0001616A" w:rsidRPr="00EB5B16">
        <w:rPr>
          <w:lang w:val="en-150"/>
        </w:rPr>
        <w:t>Estimated and provided as input.</w:t>
      </w:r>
    </w:p>
    <w:p w14:paraId="65ADA954" w14:textId="77777777" w:rsidR="00235150" w:rsidRPr="00EB5B16" w:rsidRDefault="00235150" w:rsidP="00A130F8">
      <w:pPr>
        <w:pStyle w:val="ListParagraph"/>
        <w:numPr>
          <w:ilvl w:val="0"/>
          <w:numId w:val="24"/>
        </w:numPr>
        <w:tabs>
          <w:tab w:val="left" w:pos="1701"/>
          <w:tab w:val="left" w:pos="1843"/>
        </w:tabs>
        <w:rPr>
          <w:rFonts w:ascii="Cambria Math" w:hAnsi="Cambria Math"/>
          <w:lang w:val="en-150"/>
          <w:oMath/>
        </w:rPr>
      </w:pPr>
      <m:oMath>
        <m:r>
          <m:rPr>
            <m:sty m:val="bi"/>
          </m:rPr>
          <w:rPr>
            <w:rFonts w:ascii="Cambria Math" w:hAnsi="Cambria Math"/>
            <w:lang w:val="en-150"/>
          </w:rPr>
          <m:t>R</m:t>
        </m:r>
      </m:oMath>
      <w:r w:rsidRPr="00EB5B16">
        <w:rPr>
          <w:b/>
          <w:lang w:val="en-150"/>
        </w:rPr>
        <w:tab/>
      </w:r>
      <w:r w:rsidR="0001616A" w:rsidRPr="00EB5B16">
        <w:rPr>
          <w:b/>
          <w:lang w:val="en-150"/>
        </w:rPr>
        <w:tab/>
      </w:r>
      <w:r w:rsidRPr="00EB5B16">
        <w:rPr>
          <w:lang w:val="en-150"/>
        </w:rPr>
        <w:t xml:space="preserve">: Covariance matrix of the </w:t>
      </w:r>
      <w:r w:rsidR="0001616A" w:rsidRPr="00EB5B16">
        <w:rPr>
          <w:lang w:val="en-150"/>
        </w:rPr>
        <w:t>sensor</w:t>
      </w:r>
      <w:r w:rsidRPr="00EB5B16">
        <w:rPr>
          <w:lang w:val="en-150"/>
        </w:rPr>
        <w:t xml:space="preserve"> noise </w:t>
      </w:r>
      <m:oMath>
        <m:sSub>
          <m:sSubPr>
            <m:ctrlPr>
              <w:rPr>
                <w:rFonts w:ascii="Cambria Math" w:hAnsi="Cambria Math"/>
                <w:b/>
                <w:i/>
                <w:lang w:val="en-150"/>
              </w:rPr>
            </m:ctrlPr>
          </m:sSubPr>
          <m:e>
            <m:r>
              <m:rPr>
                <m:sty m:val="bi"/>
              </m:rPr>
              <w:rPr>
                <w:rFonts w:ascii="Cambria Math" w:hAnsi="Cambria Math"/>
                <w:lang w:val="en-150"/>
              </w:rPr>
              <m:t>v</m:t>
            </m:r>
          </m:e>
          <m:sub>
            <m:r>
              <w:rPr>
                <w:rFonts w:ascii="Cambria Math" w:hAnsi="Cambria Math"/>
                <w:lang w:val="en-150"/>
              </w:rPr>
              <m:t>k</m:t>
            </m:r>
          </m:sub>
        </m:sSub>
      </m:oMath>
      <w:r w:rsidR="0001616A" w:rsidRPr="00EB5B16">
        <w:rPr>
          <w:b/>
          <w:lang w:val="en-150"/>
        </w:rPr>
        <w:t xml:space="preserve">. </w:t>
      </w:r>
      <w:r w:rsidR="0001616A" w:rsidRPr="00EB5B16">
        <w:rPr>
          <w:lang w:val="en-150"/>
        </w:rPr>
        <w:t>Estimated and provided as input.</w:t>
      </w:r>
    </w:p>
    <w:p w14:paraId="5245F619" w14:textId="77777777" w:rsidR="00235150" w:rsidRPr="00EB5B16" w:rsidRDefault="00235150" w:rsidP="00A130F8">
      <w:pPr>
        <w:pStyle w:val="ListParagraph"/>
        <w:numPr>
          <w:ilvl w:val="0"/>
          <w:numId w:val="24"/>
        </w:numPr>
        <w:tabs>
          <w:tab w:val="left" w:pos="1701"/>
          <w:tab w:val="left" w:pos="1843"/>
        </w:tabs>
        <w:rPr>
          <w:lang w:val="en-150"/>
        </w:rPr>
      </w:pPr>
      <m:oMath>
        <m:r>
          <m:rPr>
            <m:sty m:val="bi"/>
          </m:rPr>
          <w:rPr>
            <w:rFonts w:ascii="Cambria Math" w:hAnsi="Cambria Math"/>
            <w:lang w:val="en-150"/>
          </w:rPr>
          <m:t>P, L</m:t>
        </m:r>
      </m:oMath>
      <w:r w:rsidR="0001616A" w:rsidRPr="00EB5B16">
        <w:rPr>
          <w:b/>
          <w:lang w:val="en-150"/>
        </w:rPr>
        <w:t xml:space="preserve"> </w:t>
      </w:r>
      <w:r w:rsidR="0001616A" w:rsidRPr="00EB5B16">
        <w:rPr>
          <w:b/>
          <w:lang w:val="en-150"/>
        </w:rPr>
        <w:tab/>
      </w:r>
      <w:r w:rsidR="0001616A" w:rsidRPr="00EB5B16">
        <w:rPr>
          <w:b/>
          <w:lang w:val="en-150"/>
        </w:rPr>
        <w:tab/>
      </w:r>
      <w:r w:rsidRPr="00EB5B16">
        <w:rPr>
          <w:lang w:val="en-150"/>
        </w:rPr>
        <w:t>: E</w:t>
      </w:r>
      <w:r w:rsidR="0001616A" w:rsidRPr="00EB5B16">
        <w:rPr>
          <w:lang w:val="en-150"/>
        </w:rPr>
        <w:t>stimation error covariance and Kalman gain, computed within the filter.</w:t>
      </w:r>
    </w:p>
    <w:p w14:paraId="60FEFD37" w14:textId="77777777" w:rsidR="001840DE" w:rsidRPr="00EB5B16" w:rsidRDefault="00A952ED" w:rsidP="00A130F8">
      <w:pPr>
        <w:pStyle w:val="ListParagraph"/>
        <w:numPr>
          <w:ilvl w:val="0"/>
          <w:numId w:val="24"/>
        </w:numPr>
        <w:tabs>
          <w:tab w:val="left" w:pos="1701"/>
          <w:tab w:val="left" w:pos="1843"/>
        </w:tabs>
        <w:spacing w:after="240"/>
        <w:rPr>
          <w:lang w:val="en-150"/>
        </w:rPr>
      </w:pPr>
      <m:oMath>
        <m:acc>
          <m:accPr>
            <m:ctrlPr>
              <w:rPr>
                <w:rFonts w:ascii="Cambria Math" w:hAnsi="Cambria Math"/>
                <w:b/>
                <w:i/>
                <w:lang w:val="en-150"/>
              </w:rPr>
            </m:ctrlPr>
          </m:accPr>
          <m:e>
            <m:r>
              <m:rPr>
                <m:sty m:val="bi"/>
              </m:rPr>
              <w:rPr>
                <w:rFonts w:ascii="Cambria Math" w:hAnsi="Cambria Math"/>
                <w:lang w:val="en-150"/>
              </w:rPr>
              <m:t>x</m:t>
            </m:r>
          </m:e>
        </m:acc>
      </m:oMath>
      <w:r w:rsidR="00235150" w:rsidRPr="00EB5B16">
        <w:rPr>
          <w:b/>
          <w:lang w:val="en-150"/>
        </w:rPr>
        <w:tab/>
      </w:r>
      <w:r w:rsidR="0001616A" w:rsidRPr="00EB5B16">
        <w:rPr>
          <w:b/>
          <w:lang w:val="en-150"/>
        </w:rPr>
        <w:tab/>
      </w:r>
      <w:r w:rsidR="00235150" w:rsidRPr="00EB5B16">
        <w:rPr>
          <w:lang w:val="en-150"/>
        </w:rPr>
        <w:t>:</w:t>
      </w:r>
      <w:r w:rsidR="0001616A" w:rsidRPr="00EB5B16">
        <w:rPr>
          <w:lang w:val="en-150"/>
        </w:rPr>
        <w:t xml:space="preserve"> System state estimate, computed within and main goal of the Kalman filter.</w:t>
      </w:r>
    </w:p>
    <w:p w14:paraId="3145028B" w14:textId="47C19F30" w:rsidR="0027179A" w:rsidRPr="00EB5B16" w:rsidRDefault="001840DE" w:rsidP="00235150">
      <w:pPr>
        <w:rPr>
          <w:lang w:val="en-150"/>
        </w:rPr>
      </w:pPr>
      <w:r w:rsidRPr="00EB5B16">
        <w:rPr>
          <w:lang w:val="en-150"/>
        </w:rPr>
        <w:t xml:space="preserve">In normal conditions the Kalman gain </w:t>
      </w:r>
      <m:oMath>
        <m:r>
          <m:rPr>
            <m:sty m:val="bi"/>
          </m:rPr>
          <w:rPr>
            <w:rFonts w:ascii="Cambria Math" w:hAnsi="Cambria Math"/>
            <w:lang w:val="en-150"/>
          </w:rPr>
          <m:t>L</m:t>
        </m:r>
      </m:oMath>
      <w:r w:rsidRPr="00EB5B16">
        <w:rPr>
          <w:b/>
          <w:lang w:val="en-150"/>
        </w:rPr>
        <w:t xml:space="preserve"> </w:t>
      </w:r>
      <w:r w:rsidRPr="00EB5B16">
        <w:rPr>
          <w:lang w:val="en-150"/>
        </w:rPr>
        <w:t xml:space="preserve">and the estimate error covariance </w:t>
      </w:r>
      <m:oMath>
        <m:r>
          <m:rPr>
            <m:sty m:val="bi"/>
          </m:rPr>
          <w:rPr>
            <w:rFonts w:ascii="Cambria Math" w:hAnsi="Cambria Math"/>
            <w:lang w:val="en-150"/>
          </w:rPr>
          <m:t>P</m:t>
        </m:r>
      </m:oMath>
      <w:r w:rsidRPr="00EB5B16">
        <w:rPr>
          <w:lang w:val="en-150"/>
        </w:rPr>
        <w:t xml:space="preserve"> will converge to a specific set of values (time-variant Kalman filter), though for stationary systems these can be computed offline (time-invariant Kalman filter).</w:t>
      </w:r>
      <w:r w:rsidR="00235150" w:rsidRPr="00EB5B16">
        <w:rPr>
          <w:lang w:val="en-150"/>
        </w:rPr>
        <w:t xml:space="preserve"> </w:t>
      </w:r>
      <w:r w:rsidR="0027179A" w:rsidRPr="00EB5B16">
        <w:rPr>
          <w:lang w:val="en-150"/>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w:t>
      </w:r>
      <w:r w:rsidR="0027179A" w:rsidRPr="00EB5B16">
        <w:rPr>
          <w:i/>
          <w:iCs/>
          <w:lang w:val="en-150"/>
        </w:rPr>
        <w:t>Sequential Kalman filter</w:t>
      </w:r>
      <w:r w:rsidR="0027179A" w:rsidRPr="00EB5B16">
        <w:rPr>
          <w:lang w:val="en-150"/>
        </w:rPr>
        <w:t xml:space="preserve"> </w:t>
      </w:r>
      <w:r w:rsidR="00E76427" w:rsidRPr="00EB5B16">
        <w:rPr>
          <w:lang w:val="en-150"/>
        </w:rPr>
        <w:fldChar w:fldCharType="begin" w:fldLock="1"/>
      </w:r>
      <w:r w:rsidR="00597972" w:rsidRPr="00EB5B16">
        <w:rPr>
          <w:lang w:val="en-150"/>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61]","plainTextFormattedCitation":"[61]","previouslyFormattedCitation":"[61]"},"properties":{"noteIndex":0},"schema":"https://github.com/citation-style-language/schema/raw/master/csl-citation.json"}</w:instrText>
      </w:r>
      <w:r w:rsidR="00E76427" w:rsidRPr="00EB5B16">
        <w:rPr>
          <w:lang w:val="en-150"/>
        </w:rPr>
        <w:fldChar w:fldCharType="separate"/>
      </w:r>
      <w:r w:rsidR="00597972" w:rsidRPr="00EB5B16">
        <w:rPr>
          <w:noProof/>
          <w:lang w:val="en-150"/>
        </w:rPr>
        <w:t>[61]</w:t>
      </w:r>
      <w:r w:rsidR="00E76427" w:rsidRPr="00EB5B16">
        <w:rPr>
          <w:lang w:val="en-150"/>
        </w:rPr>
        <w:fldChar w:fldCharType="end"/>
      </w:r>
      <w:r w:rsidR="0027179A" w:rsidRPr="00EB5B16">
        <w:rPr>
          <w:lang w:val="en-150"/>
        </w:rPr>
        <w:t xml:space="preserve"> is highlighted.</w:t>
      </w:r>
    </w:p>
    <w:p w14:paraId="3F7F66FD" w14:textId="77777777" w:rsidR="00E2311D" w:rsidRPr="00EB5B16" w:rsidRDefault="00F01A1B" w:rsidP="00F01A1B">
      <w:pPr>
        <w:pStyle w:val="Heading3"/>
        <w:rPr>
          <w:lang w:val="en-150"/>
        </w:rPr>
      </w:pPr>
      <w:bookmarkStart w:id="274" w:name="_Ref74562504"/>
      <w:bookmarkStart w:id="275" w:name="_Toc74572127"/>
      <w:r w:rsidRPr="00EB5B16">
        <w:rPr>
          <w:lang w:val="en-150"/>
        </w:rPr>
        <w:lastRenderedPageBreak/>
        <w:t>The pinhole camera model</w:t>
      </w:r>
      <w:bookmarkEnd w:id="274"/>
      <w:bookmarkEnd w:id="275"/>
    </w:p>
    <w:p w14:paraId="159EBF3F" w14:textId="244D9D36" w:rsidR="00E2311D" w:rsidRPr="00EB5B16" w:rsidRDefault="0001616A" w:rsidP="00390570">
      <w:pPr>
        <w:spacing w:after="240"/>
        <w:rPr>
          <w:lang w:val="en-150"/>
        </w:rPr>
      </w:pPr>
      <w:r w:rsidRPr="00EB5B16">
        <w:rPr>
          <w:lang w:val="en-150"/>
        </w:rPr>
        <w:t xml:space="preserve">The pinhole camera model </w:t>
      </w:r>
      <w:r w:rsidR="00E76427" w:rsidRPr="00EB5B16">
        <w:rPr>
          <w:lang w:val="en-150"/>
        </w:rPr>
        <w:fldChar w:fldCharType="begin" w:fldLock="1"/>
      </w:r>
      <w:r w:rsidR="00597972" w:rsidRPr="00EB5B16">
        <w:rPr>
          <w:lang w:val="en-150"/>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E76427" w:rsidRPr="00EB5B16">
        <w:rPr>
          <w:lang w:val="en-150"/>
        </w:rPr>
        <w:fldChar w:fldCharType="separate"/>
      </w:r>
      <w:r w:rsidR="00597972" w:rsidRPr="00EB5B16">
        <w:rPr>
          <w:noProof/>
          <w:lang w:val="en-150"/>
        </w:rPr>
        <w:t>[62]</w:t>
      </w:r>
      <w:r w:rsidR="00E76427" w:rsidRPr="00EB5B16">
        <w:rPr>
          <w:lang w:val="en-150"/>
        </w:rPr>
        <w:fldChar w:fldCharType="end"/>
      </w:r>
      <w:r w:rsidR="00E76427" w:rsidRPr="00EB5B16">
        <w:rPr>
          <w:lang w:val="en-150"/>
        </w:rPr>
        <w:t xml:space="preserve"> </w:t>
      </w:r>
      <w:r w:rsidRPr="00EB5B16">
        <w:rPr>
          <w:lang w:val="en-150"/>
        </w:rPr>
        <w:t>provides a simplified mathematical represen</w:t>
      </w:r>
      <w:r w:rsidR="00113A14" w:rsidRPr="00EB5B16">
        <w:rPr>
          <w:lang w:val="en-150"/>
        </w:rPr>
        <w:t>tation of a camera device, sett</w:t>
      </w:r>
      <w:r w:rsidRPr="00EB5B16">
        <w:rPr>
          <w:lang w:val="en-150"/>
        </w:rPr>
        <w:t xml:space="preserve">ing the </w:t>
      </w:r>
      <w:proofErr w:type="spellStart"/>
      <w:r w:rsidRPr="00EB5B16">
        <w:rPr>
          <w:lang w:val="en-150"/>
        </w:rPr>
        <w:t>foundings</w:t>
      </w:r>
      <w:proofErr w:type="spellEnd"/>
      <w:r w:rsidRPr="00EB5B16">
        <w:rPr>
          <w:lang w:val="en-150"/>
        </w:rPr>
        <w:t xml:space="preserve"> that allow relating real world positions and picture coordinates</w:t>
      </w:r>
      <w:r w:rsidR="009862C8" w:rsidRPr="00EB5B16">
        <w:rPr>
          <w:lang w:val="en-150"/>
        </w:rPr>
        <w:t xml:space="preserve"> or </w:t>
      </w:r>
      <w:r w:rsidR="009862C8" w:rsidRPr="00EB5B16">
        <w:rPr>
          <w:i/>
          <w:iCs/>
          <w:lang w:val="en-150"/>
        </w:rPr>
        <w:t>3D reconstruction</w:t>
      </w:r>
      <w:r w:rsidRPr="00EB5B16">
        <w:rPr>
          <w:lang w:val="en-150"/>
        </w:rPr>
        <w:t xml:space="preserve">. The pinhole camera model is displayed in </w:t>
      </w:r>
      <w:r w:rsidR="00440178">
        <w:rPr>
          <w:lang w:val="en-150"/>
        </w:rPr>
        <w:fldChar w:fldCharType="begin"/>
      </w:r>
      <w:r w:rsidR="00440178">
        <w:rPr>
          <w:lang w:val="en-150"/>
        </w:rPr>
        <w:instrText xml:space="preserve"> REF _Ref74524334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6</w:t>
      </w:r>
      <w:r w:rsidR="00440178">
        <w:rPr>
          <w:lang w:val="en-150"/>
        </w:rPr>
        <w:fldChar w:fldCharType="end"/>
      </w:r>
      <w:r w:rsidRPr="00EB5B16">
        <w:rPr>
          <w:lang w:val="en-150"/>
        </w:rPr>
        <w:t xml:space="preserve">. This model provides the camera with a coordinate frame in which the </w:t>
      </w:r>
      <m:oMath>
        <m:r>
          <w:rPr>
            <w:rFonts w:ascii="Cambria Math" w:hAnsi="Cambria Math"/>
            <w:lang w:val="en-150"/>
          </w:rPr>
          <m:t>z</m:t>
        </m:r>
      </m:oMath>
      <w:r w:rsidRPr="00EB5B16">
        <w:rPr>
          <w:lang w:val="en-150"/>
        </w:rPr>
        <w:t xml:space="preserve"> axis follows the line of sight, while </w:t>
      </w:r>
      <m:oMath>
        <m:r>
          <w:rPr>
            <w:rFonts w:ascii="Cambria Math" w:hAnsi="Cambria Math"/>
            <w:lang w:val="en-150"/>
          </w:rPr>
          <m:t>x</m:t>
        </m:r>
      </m:oMath>
      <w:r w:rsidRPr="00EB5B16">
        <w:rPr>
          <w:lang w:val="en-150"/>
        </w:rPr>
        <w:t xml:space="preserve"> and </w:t>
      </w:r>
      <m:oMath>
        <m:r>
          <w:rPr>
            <w:rFonts w:ascii="Cambria Math" w:hAnsi="Cambria Math"/>
            <w:lang w:val="en-150"/>
          </w:rPr>
          <m:t>y</m:t>
        </m:r>
      </m:oMath>
      <w:r w:rsidRPr="00EB5B16">
        <w:rPr>
          <w:lang w:val="en-150"/>
        </w:rPr>
        <w:t xml:space="preserve"> are parallel to the picture plane and have the same direction as the ascending pixel coordinates </w:t>
      </w:r>
      <m:oMath>
        <m:r>
          <w:rPr>
            <w:rFonts w:ascii="Cambria Math" w:hAnsi="Cambria Math"/>
            <w:lang w:val="en-150"/>
          </w:rPr>
          <m:t>u</m:t>
        </m:r>
      </m:oMath>
      <w:r w:rsidRPr="00EB5B16">
        <w:rPr>
          <w:lang w:val="en-150"/>
        </w:rPr>
        <w:t xml:space="preserve"> and </w:t>
      </w:r>
      <m:oMath>
        <m:r>
          <w:rPr>
            <w:rFonts w:ascii="Cambria Math" w:hAnsi="Cambria Math"/>
            <w:lang w:val="en-150"/>
          </w:rPr>
          <m:t>v</m:t>
        </m:r>
      </m:oMath>
      <w:r w:rsidRPr="00EB5B16">
        <w:rPr>
          <w:lang w:val="en-150"/>
        </w:rPr>
        <w:t>.</w:t>
      </w:r>
      <w:r w:rsidR="00390570" w:rsidRPr="00EB5B16">
        <w:rPr>
          <w:lang w:val="en-150"/>
        </w:rPr>
        <w:t xml:space="preserve"> This representation is used by the functions inside the OpenCV library.</w:t>
      </w:r>
    </w:p>
    <w:p w14:paraId="061B845F" w14:textId="77777777" w:rsidR="00E2311D" w:rsidRPr="00EB5B16" w:rsidRDefault="00E2311D" w:rsidP="00E2311D">
      <w:pPr>
        <w:ind w:firstLine="0"/>
        <w:jc w:val="center"/>
        <w:rPr>
          <w:lang w:val="en-150"/>
        </w:rPr>
      </w:pPr>
      <w:r w:rsidRPr="00EB5B16">
        <w:rPr>
          <w:noProof/>
          <w:lang w:val="en-150" w:eastAsia="en-US"/>
        </w:rPr>
        <w:drawing>
          <wp:inline distT="0" distB="0" distL="0" distR="0" wp14:anchorId="6C70EEBB" wp14:editId="5DC0D872">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20B856CA" w:rsidR="003D50F5" w:rsidRPr="00EB5B16" w:rsidRDefault="00DD688C" w:rsidP="003D50F5">
      <w:pPr>
        <w:pStyle w:val="Caption"/>
        <w:spacing w:after="0"/>
        <w:ind w:firstLine="0"/>
        <w:rPr>
          <w:lang w:val="en-150"/>
        </w:rPr>
      </w:pPr>
      <w:bookmarkStart w:id="276" w:name="_Ref74524334"/>
      <w:bookmarkStart w:id="277" w:name="_Toc7457223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6</w:t>
      </w:r>
      <w:r w:rsidRPr="00EB5B16">
        <w:rPr>
          <w:lang w:val="en-150"/>
        </w:rPr>
        <w:fldChar w:fldCharType="end"/>
      </w:r>
      <w:bookmarkEnd w:id="276"/>
      <w:r w:rsidR="003D50F5" w:rsidRPr="00EB5B16">
        <w:rPr>
          <w:lang w:val="en-150"/>
        </w:rPr>
        <w:t>: The pinhole camera model</w:t>
      </w:r>
      <w:bookmarkEnd w:id="277"/>
    </w:p>
    <w:p w14:paraId="08C3F245" w14:textId="45B97DCB" w:rsidR="003D50F5" w:rsidRPr="00EB5B16" w:rsidRDefault="003D50F5" w:rsidP="003D50F5">
      <w:pPr>
        <w:pStyle w:val="Caption"/>
        <w:ind w:firstLine="0"/>
        <w:rPr>
          <w:lang w:val="en-150"/>
        </w:rPr>
      </w:pPr>
      <w:r w:rsidRPr="00EB5B16">
        <w:rPr>
          <w:lang w:val="en-150"/>
        </w:rPr>
        <w:t xml:space="preserve">Source: </w:t>
      </w:r>
      <w:r w:rsidR="00E76427" w:rsidRPr="00EB5B16">
        <w:rPr>
          <w:lang w:val="en-150"/>
        </w:rPr>
        <w:fldChar w:fldCharType="begin" w:fldLock="1"/>
      </w:r>
      <w:r w:rsidR="00597972" w:rsidRPr="00EB5B16">
        <w:rPr>
          <w:lang w:val="en-150"/>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E76427" w:rsidRPr="00EB5B16">
        <w:rPr>
          <w:lang w:val="en-150"/>
        </w:rPr>
        <w:fldChar w:fldCharType="separate"/>
      </w:r>
      <w:r w:rsidR="00597972" w:rsidRPr="00EB5B16">
        <w:rPr>
          <w:b w:val="0"/>
          <w:noProof/>
          <w:lang w:val="en-150"/>
        </w:rPr>
        <w:t>[62]</w:t>
      </w:r>
      <w:r w:rsidR="00E76427" w:rsidRPr="00EB5B16">
        <w:rPr>
          <w:lang w:val="en-150"/>
        </w:rPr>
        <w:fldChar w:fldCharType="end"/>
      </w:r>
    </w:p>
    <w:p w14:paraId="6032004E" w14:textId="1A0690E3" w:rsidR="00390570" w:rsidRDefault="00BD1496" w:rsidP="00390570">
      <w:pPr>
        <w:rPr>
          <w:lang w:val="en-150"/>
        </w:rPr>
      </w:pPr>
      <w:r w:rsidRPr="00EB5B16">
        <w:rPr>
          <w:lang w:val="en-150"/>
        </w:rPr>
        <w:t xml:space="preserve">Consider an ideal pinhole camera capable of taking images free of any distortion. In these conditions, </w:t>
      </w:r>
      <w:r w:rsidR="001C010B" w:rsidRPr="00EB5B16">
        <w:rPr>
          <w:lang w:val="en-150"/>
        </w:rPr>
        <w:t>binding</w:t>
      </w:r>
      <w:r w:rsidRPr="00EB5B16">
        <w:rPr>
          <w:lang w:val="en-150"/>
        </w:rPr>
        <w:t xml:space="preserve"> a </w:t>
      </w:r>
      <w:r w:rsidR="00CF10A8" w:rsidRPr="00EB5B16">
        <w:rPr>
          <w:lang w:val="en-150"/>
        </w:rPr>
        <w:t>real-world point</w:t>
      </w:r>
      <w:r w:rsidRPr="00EB5B16">
        <w:rPr>
          <w:lang w:val="en-150"/>
        </w:rPr>
        <w:t xml:space="preserve"> </w:t>
      </w:r>
      <m:oMath>
        <m:r>
          <m:rPr>
            <m:sty m:val="bi"/>
          </m:rPr>
          <w:rPr>
            <w:rFonts w:ascii="Cambria Math" w:hAnsi="Cambria Math"/>
            <w:lang w:val="en-150"/>
          </w:rPr>
          <m:t>P</m:t>
        </m:r>
      </m:oMath>
      <w:r w:rsidR="00CF10A8" w:rsidRPr="00EB5B16">
        <w:rPr>
          <w:lang w:val="en-150"/>
        </w:rPr>
        <w:t xml:space="preserve"> </w:t>
      </w:r>
      <w:r w:rsidRPr="00EB5B16">
        <w:rPr>
          <w:lang w:val="en-150"/>
        </w:rPr>
        <w:t>with its</w:t>
      </w:r>
      <w:r w:rsidR="00CF10A8" w:rsidRPr="00EB5B16">
        <w:rPr>
          <w:lang w:val="en-150"/>
        </w:rPr>
        <w:t xml:space="preserve"> pixel coordinates</w:t>
      </w:r>
      <w:r w:rsidRPr="00EB5B16">
        <w:rPr>
          <w:lang w:val="en-150"/>
        </w:rPr>
        <w:t xml:space="preserve"> </w:t>
      </w:r>
      <m:oMath>
        <m:r>
          <m:rPr>
            <m:sty m:val="bi"/>
          </m:rPr>
          <w:rPr>
            <w:rFonts w:ascii="Cambria Math" w:hAnsi="Cambria Math"/>
            <w:lang w:val="en-150"/>
          </w:rPr>
          <m:t>p</m:t>
        </m:r>
      </m:oMath>
      <w:r w:rsidRPr="00EB5B16">
        <w:rPr>
          <w:b/>
          <w:lang w:val="en-150"/>
        </w:rPr>
        <w:t xml:space="preserve"> </w:t>
      </w:r>
      <w:r w:rsidRPr="00EB5B16">
        <w:rPr>
          <w:lang w:val="en-150"/>
        </w:rPr>
        <w:t xml:space="preserve">can be done via </w:t>
      </w:r>
      <w:r w:rsidR="007E46C4">
        <w:rPr>
          <w:lang w:val="en-150"/>
        </w:rPr>
        <w:t xml:space="preserve">Equation </w:t>
      </w:r>
      <w:r w:rsidR="007E46C4">
        <w:rPr>
          <w:lang w:val="en-150"/>
        </w:rPr>
        <w:fldChar w:fldCharType="begin"/>
      </w:r>
      <w:r w:rsidR="007E46C4">
        <w:rPr>
          <w:lang w:val="en-150"/>
        </w:rPr>
        <w:instrText xml:space="preserve"> REF _Ref74570338 \h </w:instrText>
      </w:r>
      <w:r w:rsidR="007E46C4">
        <w:rPr>
          <w:lang w:val="en-150"/>
        </w:rPr>
      </w:r>
      <w:r w:rsidR="007E46C4">
        <w:rPr>
          <w:lang w:val="en-150"/>
        </w:rPr>
        <w:fldChar w:fldCharType="separate"/>
      </w:r>
      <w:r w:rsidR="00452B2C">
        <w:rPr>
          <w:lang w:val="en-150"/>
        </w:rPr>
        <w:t>(</w:t>
      </w:r>
      <w:r w:rsidR="00452B2C">
        <w:rPr>
          <w:noProof/>
        </w:rPr>
        <w:t>12</w:t>
      </w:r>
      <w:r w:rsidR="00452B2C">
        <w:rPr>
          <w:lang w:val="en-150"/>
        </w:rPr>
        <w:t>)</w:t>
      </w:r>
      <w:r w:rsidR="007E46C4">
        <w:rPr>
          <w:lang w:val="en-150"/>
        </w:rPr>
        <w:fldChar w:fldCharType="end"/>
      </w:r>
      <w:r w:rsidR="00CF10A8" w:rsidRPr="00EB5B16">
        <w:rPr>
          <w:lang w:val="en-15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E5DBB" w14:paraId="17D4B187" w14:textId="77777777" w:rsidTr="007E5DBB">
        <w:trPr>
          <w:trHeight w:val="737"/>
        </w:trPr>
        <w:tc>
          <w:tcPr>
            <w:tcW w:w="350" w:type="pct"/>
            <w:vAlign w:val="center"/>
          </w:tcPr>
          <w:p w14:paraId="4DB96D65" w14:textId="77777777" w:rsidR="007E5DBB" w:rsidRDefault="007E5DBB" w:rsidP="00DF0906">
            <w:pPr>
              <w:ind w:firstLine="0"/>
              <w:jc w:val="center"/>
              <w:rPr>
                <w:lang w:val="en-150"/>
              </w:rPr>
            </w:pPr>
          </w:p>
        </w:tc>
        <w:tc>
          <w:tcPr>
            <w:tcW w:w="4300" w:type="pct"/>
            <w:vAlign w:val="center"/>
          </w:tcPr>
          <w:p w14:paraId="5DA6AC3B" w14:textId="430FD74F" w:rsidR="007E5DBB" w:rsidRDefault="007E5DBB" w:rsidP="00DF0906">
            <w:pPr>
              <w:ind w:firstLine="0"/>
              <w:jc w:val="center"/>
              <w:rPr>
                <w:lang w:val="en-150"/>
              </w:rPr>
            </w:pPr>
            <m:oMathPara>
              <m:oMath>
                <m:r>
                  <w:rPr>
                    <w:rFonts w:ascii="Cambria Math" w:hAnsi="Cambria Math"/>
                    <w:lang w:val="en-150"/>
                  </w:rPr>
                  <m:t>s*</m:t>
                </m:r>
                <m:r>
                  <m:rPr>
                    <m:sty m:val="bi"/>
                  </m:rPr>
                  <w:rPr>
                    <w:rFonts w:ascii="Cambria Math" w:hAnsi="Cambria Math"/>
                    <w:lang w:val="en-150"/>
                  </w:rPr>
                  <m:t>p</m:t>
                </m:r>
                <m:r>
                  <w:rPr>
                    <w:rFonts w:ascii="Cambria Math" w:hAnsi="Cambria Math"/>
                    <w:lang w:val="en-150"/>
                  </w:rPr>
                  <m:t>=</m:t>
                </m:r>
                <m:r>
                  <m:rPr>
                    <m:sty m:val="bi"/>
                  </m:rPr>
                  <w:rPr>
                    <w:rFonts w:ascii="Cambria Math" w:hAnsi="Cambria Math"/>
                    <w:lang w:val="en-150"/>
                  </w:rPr>
                  <m:t>A</m:t>
                </m:r>
                <m:r>
                  <w:rPr>
                    <w:rFonts w:ascii="Cambria Math" w:hAnsi="Cambria Math"/>
                    <w:lang w:val="en-150"/>
                  </w:rPr>
                  <m:t>*</m:t>
                </m:r>
                <m:d>
                  <m:dPr>
                    <m:begChr m:val="["/>
                    <m:endChr m:val="|"/>
                    <m:ctrlPr>
                      <w:rPr>
                        <w:rFonts w:ascii="Cambria Math" w:hAnsi="Cambria Math"/>
                        <w:b/>
                        <w:i/>
                        <w:lang w:val="en-150"/>
                      </w:rPr>
                    </m:ctrlPr>
                  </m:dPr>
                  <m:e>
                    <m:r>
                      <m:rPr>
                        <m:sty m:val="bi"/>
                      </m:rPr>
                      <w:rPr>
                        <w:rFonts w:ascii="Cambria Math" w:hAnsi="Cambria Math"/>
                        <w:lang w:val="en-150"/>
                      </w:rPr>
                      <m:t xml:space="preserve"> R </m:t>
                    </m:r>
                  </m:e>
                </m:d>
                <m:r>
                  <m:rPr>
                    <m:sty m:val="bi"/>
                  </m:rPr>
                  <w:rPr>
                    <w:rFonts w:ascii="Cambria Math" w:hAnsi="Cambria Math"/>
                    <w:lang w:val="en-150"/>
                  </w:rPr>
                  <m:t xml:space="preserve"> t ]* </m:t>
                </m:r>
                <m:sSub>
                  <m:sSubPr>
                    <m:ctrlPr>
                      <w:rPr>
                        <w:rFonts w:ascii="Cambria Math" w:hAnsi="Cambria Math"/>
                        <w:b/>
                        <w:i/>
                        <w:lang w:val="en-150"/>
                      </w:rPr>
                    </m:ctrlPr>
                  </m:sSubPr>
                  <m:e>
                    <m:r>
                      <m:rPr>
                        <m:sty m:val="bi"/>
                      </m:rPr>
                      <w:rPr>
                        <w:rFonts w:ascii="Cambria Math" w:hAnsi="Cambria Math"/>
                        <w:lang w:val="en-150"/>
                      </w:rPr>
                      <m:t>P</m:t>
                    </m:r>
                  </m:e>
                  <m:sub>
                    <m:r>
                      <w:rPr>
                        <w:rFonts w:ascii="Cambria Math" w:hAnsi="Cambria Math"/>
                        <w:lang w:val="en-150"/>
                      </w:rPr>
                      <m:t>w</m:t>
                    </m:r>
                  </m:sub>
                </m:sSub>
              </m:oMath>
            </m:oMathPara>
          </w:p>
        </w:tc>
        <w:tc>
          <w:tcPr>
            <w:tcW w:w="350" w:type="pct"/>
            <w:vAlign w:val="center"/>
          </w:tcPr>
          <w:p w14:paraId="5E2A4CE4" w14:textId="1012AAA1" w:rsidR="007E5DBB" w:rsidRPr="00C92C76" w:rsidRDefault="007E5DBB" w:rsidP="00DF0906">
            <w:pPr>
              <w:ind w:firstLine="0"/>
              <w:jc w:val="right"/>
              <w:rPr>
                <w:lang w:val="en-150"/>
              </w:rPr>
            </w:pPr>
            <w:bookmarkStart w:id="278" w:name="_Toc74569693"/>
            <w:bookmarkStart w:id="279" w:name="_Ref74570338"/>
            <w:bookmarkStart w:id="280" w:name="_Toc74572302"/>
            <w:r>
              <w:rPr>
                <w:lang w:val="en-150"/>
              </w:rPr>
              <w:t>(</w:t>
            </w:r>
            <w:r>
              <w:fldChar w:fldCharType="begin"/>
            </w:r>
            <w:r>
              <w:instrText xml:space="preserve"> SEQ Equation \* ARABIC </w:instrText>
            </w:r>
            <w:r>
              <w:fldChar w:fldCharType="separate"/>
            </w:r>
            <w:r w:rsidR="00452B2C">
              <w:rPr>
                <w:noProof/>
              </w:rPr>
              <w:t>12</w:t>
            </w:r>
            <w:r>
              <w:fldChar w:fldCharType="end"/>
            </w:r>
            <w:r>
              <w:rPr>
                <w:lang w:val="en-150"/>
              </w:rPr>
              <w:t>)</w:t>
            </w:r>
            <w:bookmarkEnd w:id="278"/>
            <w:bookmarkEnd w:id="279"/>
            <w:bookmarkEnd w:id="280"/>
          </w:p>
        </w:tc>
      </w:tr>
    </w:tbl>
    <w:p w14:paraId="794295DC" w14:textId="77777777" w:rsidR="00390570" w:rsidRPr="00EB5B16" w:rsidRDefault="00A952ED" w:rsidP="00A130F8">
      <w:pPr>
        <w:pStyle w:val="ListParagraph"/>
        <w:numPr>
          <w:ilvl w:val="0"/>
          <w:numId w:val="25"/>
        </w:numPr>
        <w:tabs>
          <w:tab w:val="left" w:pos="1701"/>
        </w:tabs>
        <w:spacing w:after="240"/>
        <w:rPr>
          <w:lang w:val="en-150"/>
        </w:rPr>
      </w:pPr>
      <m:oMath>
        <m:sSub>
          <m:sSubPr>
            <m:ctrlPr>
              <w:rPr>
                <w:rFonts w:ascii="Cambria Math" w:hAnsi="Cambria Math"/>
                <w:b/>
                <w:i/>
                <w:lang w:val="en-150"/>
              </w:rPr>
            </m:ctrlPr>
          </m:sSubPr>
          <m:e>
            <m:r>
              <m:rPr>
                <m:sty m:val="bi"/>
              </m:rPr>
              <w:rPr>
                <w:rFonts w:ascii="Cambria Math" w:hAnsi="Cambria Math"/>
                <w:lang w:val="en-150"/>
              </w:rPr>
              <m:t>P</m:t>
            </m:r>
          </m:e>
          <m:sub>
            <m:r>
              <w:rPr>
                <w:rFonts w:ascii="Cambria Math" w:hAnsi="Cambria Math"/>
                <w:lang w:val="en-150"/>
              </w:rPr>
              <m:t>w</m:t>
            </m:r>
          </m:sub>
        </m:sSub>
      </m:oMath>
      <w:r w:rsidR="00390570" w:rsidRPr="00EB5B16">
        <w:rPr>
          <w:lang w:val="en-150"/>
        </w:rPr>
        <w:t xml:space="preserve"> </w:t>
      </w:r>
      <w:r w:rsidR="00BD1496" w:rsidRPr="00EB5B16">
        <w:rPr>
          <w:lang w:val="en-150"/>
        </w:rPr>
        <w:tab/>
      </w:r>
      <w:r w:rsidR="00390570" w:rsidRPr="00EB5B16">
        <w:rPr>
          <w:lang w:val="en-150"/>
        </w:rPr>
        <w:t xml:space="preserve">: </w:t>
      </w:r>
      <w:r w:rsidR="00BD1496" w:rsidRPr="00EB5B16">
        <w:rPr>
          <w:lang w:val="en-150"/>
        </w:rPr>
        <w:t xml:space="preserve">Real-world </w:t>
      </w:r>
      <w:r w:rsidR="00390570" w:rsidRPr="00EB5B16">
        <w:rPr>
          <w:lang w:val="en-150"/>
        </w:rPr>
        <w:t>point</w:t>
      </w:r>
      <w:r w:rsidR="00BD1496" w:rsidRPr="00EB5B16">
        <w:rPr>
          <w:lang w:val="en-150"/>
        </w:rPr>
        <w:t>,</w:t>
      </w:r>
      <w:r w:rsidR="00390570" w:rsidRPr="00EB5B16">
        <w:rPr>
          <w:lang w:val="en-150"/>
        </w:rPr>
        <w:t xml:space="preserve"> referenced to a world coordinate frame</w:t>
      </w:r>
      <w:r w:rsidR="00BD1496" w:rsidRPr="00EB5B16">
        <w:rPr>
          <w:lang w:val="en-150"/>
        </w:rPr>
        <w:t>.</w:t>
      </w:r>
    </w:p>
    <w:p w14:paraId="0A7C1DD9" w14:textId="77777777" w:rsidR="00390570" w:rsidRPr="00EB5B16" w:rsidRDefault="00BD1496" w:rsidP="00A130F8">
      <w:pPr>
        <w:pStyle w:val="ListParagraph"/>
        <w:numPr>
          <w:ilvl w:val="0"/>
          <w:numId w:val="25"/>
        </w:numPr>
        <w:tabs>
          <w:tab w:val="left" w:pos="1701"/>
        </w:tabs>
        <w:spacing w:after="240"/>
        <w:rPr>
          <w:lang w:val="en-150"/>
        </w:rPr>
      </w:pPr>
      <m:oMath>
        <m:r>
          <m:rPr>
            <m:sty m:val="bi"/>
          </m:rPr>
          <w:rPr>
            <w:rFonts w:ascii="Cambria Math" w:hAnsi="Cambria Math"/>
            <w:lang w:val="en-150"/>
          </w:rPr>
          <m:t>p</m:t>
        </m:r>
      </m:oMath>
      <w:r w:rsidR="00390570" w:rsidRPr="00EB5B16">
        <w:rPr>
          <w:lang w:val="en-150"/>
        </w:rPr>
        <w:t xml:space="preserve"> </w:t>
      </w:r>
      <w:r w:rsidRPr="00EB5B16">
        <w:rPr>
          <w:lang w:val="en-150"/>
        </w:rPr>
        <w:tab/>
      </w:r>
      <w:r w:rsidR="00390570" w:rsidRPr="00EB5B16">
        <w:rPr>
          <w:lang w:val="en-150"/>
        </w:rPr>
        <w:t xml:space="preserve">: </w:t>
      </w:r>
      <w:r w:rsidRPr="00EB5B16">
        <w:rPr>
          <w:lang w:val="en-150"/>
        </w:rPr>
        <w:t>P</w:t>
      </w:r>
      <w:r w:rsidR="00390570" w:rsidRPr="00EB5B16">
        <w:rPr>
          <w:lang w:val="en-150"/>
        </w:rPr>
        <w:t xml:space="preserve">ixel coordinates of the projection of </w:t>
      </w:r>
      <m:oMath>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w</m:t>
            </m:r>
          </m:sub>
        </m:sSub>
      </m:oMath>
      <w:r w:rsidR="00390570" w:rsidRPr="00EB5B16">
        <w:rPr>
          <w:lang w:val="en-150"/>
        </w:rPr>
        <w:t xml:space="preserve"> onto the image. </w:t>
      </w:r>
    </w:p>
    <w:p w14:paraId="5691CA4C" w14:textId="77777777" w:rsidR="00390570" w:rsidRPr="00EB5B16" w:rsidRDefault="00390570" w:rsidP="00A130F8">
      <w:pPr>
        <w:pStyle w:val="ListParagraph"/>
        <w:numPr>
          <w:ilvl w:val="0"/>
          <w:numId w:val="25"/>
        </w:numPr>
        <w:tabs>
          <w:tab w:val="left" w:pos="1701"/>
        </w:tabs>
        <w:spacing w:after="240"/>
        <w:rPr>
          <w:lang w:val="en-150"/>
        </w:rPr>
      </w:pPr>
      <m:oMath>
        <m:r>
          <w:rPr>
            <w:rFonts w:ascii="Cambria Math" w:hAnsi="Cambria Math"/>
            <w:lang w:val="en-150"/>
          </w:rPr>
          <m:t>[</m:t>
        </m:r>
        <m:r>
          <m:rPr>
            <m:sty m:val="bi"/>
          </m:rPr>
          <w:rPr>
            <w:rFonts w:ascii="Cambria Math" w:hAnsi="Cambria Math"/>
            <w:lang w:val="en-150"/>
          </w:rPr>
          <m:t>R|t</m:t>
        </m:r>
        <m:r>
          <w:rPr>
            <w:rFonts w:ascii="Cambria Math" w:hAnsi="Cambria Math"/>
            <w:lang w:val="en-150"/>
          </w:rPr>
          <m:t>]</m:t>
        </m:r>
      </m:oMath>
      <w:r w:rsidRPr="00EB5B16">
        <w:rPr>
          <w:lang w:val="en-150"/>
        </w:rPr>
        <w:t xml:space="preserve"> </w:t>
      </w:r>
      <w:r w:rsidR="00BD1496" w:rsidRPr="00EB5B16">
        <w:rPr>
          <w:lang w:val="en-150"/>
        </w:rPr>
        <w:tab/>
      </w:r>
      <w:r w:rsidRPr="00EB5B16">
        <w:rPr>
          <w:lang w:val="en-150"/>
        </w:rPr>
        <w:t>:</w:t>
      </w:r>
      <w:r w:rsidR="00BD1496" w:rsidRPr="00EB5B16">
        <w:rPr>
          <w:lang w:val="en-150"/>
        </w:rPr>
        <w:t xml:space="preserve"> T</w:t>
      </w:r>
      <w:r w:rsidRPr="00EB5B16">
        <w:rPr>
          <w:lang w:val="en-150"/>
        </w:rPr>
        <w:t xml:space="preserve">ransformation matrix </w:t>
      </w:r>
      <w:r w:rsidR="001C010B" w:rsidRPr="00EB5B16">
        <w:rPr>
          <w:lang w:val="en-150"/>
        </w:rPr>
        <w:t>defining the</w:t>
      </w:r>
      <w:r w:rsidR="00BD1496" w:rsidRPr="00EB5B16">
        <w:rPr>
          <w:lang w:val="en-150"/>
        </w:rPr>
        <w:t xml:space="preserve"> </w:t>
      </w:r>
      <w:r w:rsidRPr="00EB5B16">
        <w:rPr>
          <w:lang w:val="en-150"/>
        </w:rPr>
        <w:t xml:space="preserve">relative pose </w:t>
      </w:r>
      <w:r w:rsidR="00BD1496" w:rsidRPr="00EB5B16">
        <w:rPr>
          <w:lang w:val="en-150"/>
        </w:rPr>
        <w:t xml:space="preserve">of </w:t>
      </w:r>
      <w:r w:rsidRPr="00EB5B16">
        <w:rPr>
          <w:lang w:val="en-150"/>
        </w:rPr>
        <w:t xml:space="preserve">world </w:t>
      </w:r>
      <w:r w:rsidR="001C010B" w:rsidRPr="00EB5B16">
        <w:rPr>
          <w:lang w:val="en-150"/>
        </w:rPr>
        <w:t>and</w:t>
      </w:r>
      <w:r w:rsidRPr="00EB5B16">
        <w:rPr>
          <w:lang w:val="en-150"/>
        </w:rPr>
        <w:t xml:space="preserve"> camera frame.</w:t>
      </w:r>
    </w:p>
    <w:p w14:paraId="320AB5DA" w14:textId="77777777" w:rsidR="00390570" w:rsidRPr="00EB5B16" w:rsidRDefault="00BD1496" w:rsidP="00A130F8">
      <w:pPr>
        <w:pStyle w:val="ListParagraph"/>
        <w:numPr>
          <w:ilvl w:val="0"/>
          <w:numId w:val="25"/>
        </w:numPr>
        <w:tabs>
          <w:tab w:val="left" w:pos="1701"/>
        </w:tabs>
        <w:spacing w:after="240"/>
        <w:rPr>
          <w:lang w:val="en-150"/>
        </w:rPr>
      </w:pPr>
      <m:oMath>
        <m:r>
          <m:rPr>
            <m:sty m:val="bi"/>
          </m:rPr>
          <w:rPr>
            <w:rFonts w:ascii="Cambria Math" w:hAnsi="Cambria Math"/>
            <w:lang w:val="en-150"/>
          </w:rPr>
          <m:t>A</m:t>
        </m:r>
      </m:oMath>
      <w:r w:rsidRPr="00EB5B16">
        <w:rPr>
          <w:lang w:val="en-150"/>
        </w:rPr>
        <w:t xml:space="preserve"> </w:t>
      </w:r>
      <w:r w:rsidRPr="00EB5B16">
        <w:rPr>
          <w:lang w:val="en-150"/>
        </w:rPr>
        <w:tab/>
        <w:t xml:space="preserve">: Camera intrinsic matrix. </w:t>
      </w:r>
    </w:p>
    <w:p w14:paraId="5FEF49C7" w14:textId="77777777" w:rsidR="00390570" w:rsidRPr="00EB5B16" w:rsidRDefault="00390570" w:rsidP="00A130F8">
      <w:pPr>
        <w:pStyle w:val="ListParagraph"/>
        <w:numPr>
          <w:ilvl w:val="0"/>
          <w:numId w:val="25"/>
        </w:numPr>
        <w:tabs>
          <w:tab w:val="left" w:pos="1701"/>
        </w:tabs>
        <w:spacing w:after="240"/>
        <w:rPr>
          <w:lang w:val="en-150"/>
        </w:rPr>
      </w:pPr>
      <m:oMath>
        <m:r>
          <w:rPr>
            <w:rFonts w:ascii="Cambria Math" w:hAnsi="Cambria Math"/>
            <w:lang w:val="en-150"/>
          </w:rPr>
          <m:t>s</m:t>
        </m:r>
      </m:oMath>
      <w:r w:rsidR="00BD1496" w:rsidRPr="00EB5B16">
        <w:rPr>
          <w:lang w:val="en-150"/>
        </w:rPr>
        <w:tab/>
      </w:r>
      <w:r w:rsidRPr="00EB5B16">
        <w:rPr>
          <w:lang w:val="en-150"/>
        </w:rPr>
        <w:t xml:space="preserve">: </w:t>
      </w:r>
      <w:r w:rsidR="00BD1496" w:rsidRPr="00EB5B16">
        <w:rPr>
          <w:lang w:val="en-150"/>
        </w:rPr>
        <w:t>P</w:t>
      </w:r>
      <w:r w:rsidRPr="00EB5B16">
        <w:rPr>
          <w:lang w:val="en-150"/>
        </w:rPr>
        <w:t>rojective transformation scaling</w:t>
      </w:r>
      <w:r w:rsidR="00BD1496" w:rsidRPr="00EB5B16">
        <w:rPr>
          <w:lang w:val="en-150"/>
        </w:rPr>
        <w:t xml:space="preserve"> factor</w:t>
      </w:r>
      <w:r w:rsidRPr="00EB5B16">
        <w:rPr>
          <w:lang w:val="en-150"/>
        </w:rPr>
        <w:t>.</w:t>
      </w:r>
    </w:p>
    <w:p w14:paraId="46DEDD79" w14:textId="77777777" w:rsidR="00BC0C3A" w:rsidRPr="00EB5B16" w:rsidRDefault="00BC0C3A" w:rsidP="00FE60D1">
      <w:pPr>
        <w:spacing w:after="240"/>
        <w:rPr>
          <w:lang w:val="en-150"/>
        </w:rPr>
      </w:pPr>
      <w:r w:rsidRPr="00EB5B16">
        <w:rPr>
          <w:lang w:val="en-150"/>
        </w:rPr>
        <w:t xml:space="preserve">Which simplifies to the following </w:t>
      </w:r>
      <w:proofErr w:type="spellStart"/>
      <w:r w:rsidRPr="00EB5B16">
        <w:rPr>
          <w:lang w:val="en-150"/>
        </w:rPr>
        <w:t>expresion</w:t>
      </w:r>
      <w:proofErr w:type="spellEnd"/>
      <w:r w:rsidRPr="00EB5B16">
        <w:rPr>
          <w:lang w:val="en-150"/>
        </w:rPr>
        <w:t xml:space="preserve"> if </w:t>
      </w:r>
      <m:oMath>
        <m:r>
          <m:rPr>
            <m:sty m:val="bi"/>
          </m:rPr>
          <w:rPr>
            <w:rFonts w:ascii="Cambria Math" w:hAnsi="Cambria Math"/>
            <w:lang w:val="en-150"/>
          </w:rPr>
          <m:t>P</m:t>
        </m:r>
      </m:oMath>
      <w:r w:rsidRPr="00EB5B16">
        <w:rPr>
          <w:b/>
          <w:lang w:val="en-150"/>
        </w:rPr>
        <w:t xml:space="preserve"> </w:t>
      </w:r>
      <w:r w:rsidRPr="00EB5B16">
        <w:rPr>
          <w:lang w:val="en-150"/>
        </w:rPr>
        <w:t>is referenced to the camera frame:</w:t>
      </w:r>
    </w:p>
    <w:p w14:paraId="6EE34BFD" w14:textId="77777777" w:rsidR="00BD1496" w:rsidRPr="00EB5B16" w:rsidRDefault="00A952ED" w:rsidP="00BC0C3A">
      <w:pPr>
        <w:spacing w:after="240"/>
        <w:ind w:firstLine="0"/>
        <w:jc w:val="center"/>
        <w:rPr>
          <w:lang w:val="en-150"/>
        </w:rPr>
      </w:pPr>
      <m:oMathPara>
        <m:oMath>
          <m:sSub>
            <m:sSubPr>
              <m:ctrlPr>
                <w:rPr>
                  <w:rFonts w:ascii="Cambria Math" w:hAnsi="Cambria Math"/>
                  <w:b/>
                  <w:i/>
                  <w:lang w:val="en-150"/>
                </w:rPr>
              </m:ctrlPr>
            </m:sSubPr>
            <m:e>
              <m:r>
                <m:rPr>
                  <m:sty m:val="bi"/>
                </m:rPr>
                <w:rPr>
                  <w:rFonts w:ascii="Cambria Math" w:hAnsi="Cambria Math"/>
                  <w:lang w:val="en-150"/>
                </w:rPr>
                <m:t>P</m:t>
              </m:r>
            </m:e>
            <m:sub>
              <m:r>
                <w:rPr>
                  <w:rFonts w:ascii="Cambria Math" w:hAnsi="Cambria Math"/>
                  <w:lang w:val="en-150"/>
                </w:rPr>
                <m:t>c</m:t>
              </m:r>
            </m:sub>
          </m:sSub>
          <m:r>
            <w:rPr>
              <w:rFonts w:ascii="Cambria Math" w:hAnsi="Cambria Math"/>
              <w:lang w:val="en-150"/>
            </w:rPr>
            <m:t>=</m:t>
          </m:r>
          <m:d>
            <m:dPr>
              <m:begChr m:val="["/>
              <m:endChr m:val="|"/>
              <m:ctrlPr>
                <w:rPr>
                  <w:rFonts w:ascii="Cambria Math" w:hAnsi="Cambria Math"/>
                  <w:b/>
                  <w:i/>
                  <w:lang w:val="en-150"/>
                </w:rPr>
              </m:ctrlPr>
            </m:dPr>
            <m:e>
              <m:r>
                <m:rPr>
                  <m:sty m:val="bi"/>
                </m:rPr>
                <w:rPr>
                  <w:rFonts w:ascii="Cambria Math" w:hAnsi="Cambria Math"/>
                  <w:lang w:val="en-150"/>
                </w:rPr>
                <m:t xml:space="preserve"> R </m:t>
              </m:r>
            </m:e>
          </m:d>
          <m:r>
            <m:rPr>
              <m:sty m:val="bi"/>
            </m:rPr>
            <w:rPr>
              <w:rFonts w:ascii="Cambria Math" w:hAnsi="Cambria Math"/>
              <w:lang w:val="en-150"/>
            </w:rPr>
            <m:t xml:space="preserve"> t ]* </m:t>
          </m:r>
          <m:sSub>
            <m:sSubPr>
              <m:ctrlPr>
                <w:rPr>
                  <w:rFonts w:ascii="Cambria Math" w:hAnsi="Cambria Math"/>
                  <w:b/>
                  <w:i/>
                  <w:lang w:val="en-150"/>
                </w:rPr>
              </m:ctrlPr>
            </m:sSubPr>
            <m:e>
              <m:r>
                <m:rPr>
                  <m:sty m:val="bi"/>
                </m:rPr>
                <w:rPr>
                  <w:rFonts w:ascii="Cambria Math" w:hAnsi="Cambria Math"/>
                  <w:lang w:val="en-150"/>
                </w:rPr>
                <m:t>P</m:t>
              </m:r>
            </m:e>
            <m:sub>
              <m:r>
                <w:rPr>
                  <w:rFonts w:ascii="Cambria Math" w:hAnsi="Cambria Math"/>
                  <w:lang w:val="en-150"/>
                </w:rPr>
                <m:t xml:space="preserve">w </m:t>
              </m:r>
            </m:sub>
          </m:sSub>
          <m:r>
            <m:rPr>
              <m:sty m:val="b"/>
            </m:rPr>
            <w:rPr>
              <w:rFonts w:ascii="Cambria Math" w:hAnsi="Cambria Math" w:cs="Cambria Math"/>
              <w:color w:val="202122"/>
              <w:sz w:val="25"/>
              <w:szCs w:val="25"/>
              <w:shd w:val="clear" w:color="auto" w:fill="FFFFFF"/>
              <w:lang w:val="en-150"/>
            </w:rPr>
            <m:t xml:space="preserve">   ⇒   </m:t>
          </m:r>
          <m:r>
            <m:rPr>
              <m:sty m:val="p"/>
            </m:rPr>
            <w:rPr>
              <w:rFonts w:ascii="Cambria Math" w:hAnsi="Cambria Math" w:cs="Cambria Math"/>
              <w:color w:val="202122"/>
              <w:sz w:val="25"/>
              <w:szCs w:val="25"/>
              <w:shd w:val="clear" w:color="auto" w:fill="FFFFFF"/>
              <w:lang w:val="en-150"/>
            </w:rPr>
            <m:t>s</m:t>
          </m:r>
          <m:r>
            <w:rPr>
              <w:rFonts w:ascii="Cambria Math" w:hAnsi="Cambria Math"/>
              <w:lang w:val="en-150"/>
            </w:rPr>
            <m:t>*</m:t>
          </m:r>
          <m:r>
            <m:rPr>
              <m:sty m:val="bi"/>
            </m:rPr>
            <w:rPr>
              <w:rFonts w:ascii="Cambria Math" w:hAnsi="Cambria Math"/>
              <w:lang w:val="en-150"/>
            </w:rPr>
            <m:t>p</m:t>
          </m:r>
          <m:r>
            <w:rPr>
              <w:rFonts w:ascii="Cambria Math" w:hAnsi="Cambria Math"/>
              <w:lang w:val="en-150"/>
            </w:rPr>
            <m:t>=</m:t>
          </m:r>
          <m:r>
            <m:rPr>
              <m:sty m:val="bi"/>
            </m:rPr>
            <w:rPr>
              <w:rFonts w:ascii="Cambria Math" w:hAnsi="Cambria Math"/>
              <w:lang w:val="en-150"/>
            </w:rPr>
            <m:t>A</m:t>
          </m:r>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P</m:t>
              </m:r>
            </m:e>
            <m:sub>
              <m:r>
                <w:rPr>
                  <w:rFonts w:ascii="Cambria Math" w:hAnsi="Cambria Math"/>
                  <w:lang w:val="en-150"/>
                </w:rPr>
                <m:t>c</m:t>
              </m:r>
            </m:sub>
          </m:sSub>
        </m:oMath>
      </m:oMathPara>
    </w:p>
    <w:p w14:paraId="20E70B5E" w14:textId="7DFA4E09" w:rsidR="007660BE" w:rsidRDefault="00BC0C3A" w:rsidP="007E5DBB">
      <w:pPr>
        <w:rPr>
          <w:lang w:val="en-150"/>
        </w:rPr>
      </w:pPr>
      <w:r w:rsidRPr="00EB5B16">
        <w:rPr>
          <w:lang w:val="en-150"/>
        </w:rPr>
        <w:lastRenderedPageBreak/>
        <w:t>T</w:t>
      </w:r>
      <w:r w:rsidR="00A82D0B" w:rsidRPr="00EB5B16">
        <w:rPr>
          <w:lang w:val="en-150"/>
        </w:rPr>
        <w:t xml:space="preserve">aking this expression and breaking down </w:t>
      </w:r>
      <m:oMath>
        <m:r>
          <m:rPr>
            <m:sty m:val="bi"/>
          </m:rPr>
          <w:rPr>
            <w:rFonts w:ascii="Cambria Math" w:hAnsi="Cambria Math"/>
            <w:lang w:val="en-150"/>
          </w:rPr>
          <m:t xml:space="preserve">A, </m:t>
        </m:r>
        <m:sSub>
          <m:sSubPr>
            <m:ctrlPr>
              <w:rPr>
                <w:rFonts w:ascii="Cambria Math" w:hAnsi="Cambria Math"/>
                <w:b/>
                <w:i/>
                <w:lang w:val="en-150"/>
              </w:rPr>
            </m:ctrlPr>
          </m:sSubPr>
          <m:e>
            <m:r>
              <m:rPr>
                <m:sty m:val="bi"/>
              </m:rPr>
              <w:rPr>
                <w:rFonts w:ascii="Cambria Math" w:hAnsi="Cambria Math"/>
                <w:lang w:val="en-150"/>
              </w:rPr>
              <m:t>P</m:t>
            </m:r>
          </m:e>
          <m:sub>
            <m:r>
              <w:rPr>
                <w:rFonts w:ascii="Cambria Math" w:hAnsi="Cambria Math"/>
                <w:lang w:val="en-150"/>
              </w:rPr>
              <m:t>c</m:t>
            </m:r>
          </m:sub>
        </m:sSub>
      </m:oMath>
      <w:r w:rsidR="00A82D0B" w:rsidRPr="00EB5B16">
        <w:rPr>
          <w:b/>
          <w:lang w:val="en-150"/>
        </w:rPr>
        <w:t xml:space="preserve"> </w:t>
      </w:r>
      <w:r w:rsidR="00A82D0B" w:rsidRPr="00EB5B16">
        <w:rPr>
          <w:lang w:val="en-150"/>
        </w:rPr>
        <w:t xml:space="preserve">and </w:t>
      </w:r>
      <m:oMath>
        <m:r>
          <m:rPr>
            <m:sty m:val="bi"/>
          </m:rPr>
          <w:rPr>
            <w:rFonts w:ascii="Cambria Math" w:hAnsi="Cambria Math"/>
            <w:lang w:val="en-150"/>
          </w:rPr>
          <m:t>p</m:t>
        </m:r>
      </m:oMath>
      <w:r w:rsidR="00A82D0B" w:rsidRPr="00EB5B16">
        <w:rPr>
          <w:lang w:val="en-150"/>
        </w:rPr>
        <w:t xml:space="preserve"> in their components we arrive to </w:t>
      </w:r>
      <w:r w:rsidR="007E46C4">
        <w:rPr>
          <w:lang w:val="en-150"/>
        </w:rPr>
        <w:t xml:space="preserve">Equation </w:t>
      </w:r>
      <w:r w:rsidR="007E46C4">
        <w:rPr>
          <w:lang w:val="en-150"/>
        </w:rPr>
        <w:fldChar w:fldCharType="begin"/>
      </w:r>
      <w:r w:rsidR="007E46C4">
        <w:rPr>
          <w:lang w:val="en-150"/>
        </w:rPr>
        <w:instrText xml:space="preserve"> REF _Ref74570328 \h </w:instrText>
      </w:r>
      <w:r w:rsidR="007E46C4">
        <w:rPr>
          <w:lang w:val="en-150"/>
        </w:rPr>
      </w:r>
      <w:r w:rsidR="007E46C4">
        <w:rPr>
          <w:lang w:val="en-150"/>
        </w:rPr>
        <w:fldChar w:fldCharType="separate"/>
      </w:r>
      <w:r w:rsidR="00452B2C">
        <w:rPr>
          <w:lang w:val="en-150"/>
        </w:rPr>
        <w:t>(</w:t>
      </w:r>
      <w:r w:rsidR="00452B2C">
        <w:rPr>
          <w:noProof/>
        </w:rPr>
        <w:t>13</w:t>
      </w:r>
      <w:r w:rsidR="00452B2C">
        <w:rPr>
          <w:lang w:val="en-150"/>
        </w:rPr>
        <w:t>)</w:t>
      </w:r>
      <w:r w:rsidR="007E46C4">
        <w:rPr>
          <w:lang w:val="en-150"/>
        </w:rPr>
        <w:fldChar w:fldCharType="end"/>
      </w:r>
      <w:r w:rsidR="00A82D0B"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E5DBB" w14:paraId="188836EC" w14:textId="77777777" w:rsidTr="007E5DBB">
        <w:trPr>
          <w:trHeight w:val="1304"/>
        </w:trPr>
        <w:tc>
          <w:tcPr>
            <w:tcW w:w="350" w:type="pct"/>
            <w:vAlign w:val="center"/>
          </w:tcPr>
          <w:p w14:paraId="217B7A5F" w14:textId="77777777" w:rsidR="007E5DBB" w:rsidRDefault="007E5DBB" w:rsidP="00DF0906">
            <w:pPr>
              <w:ind w:firstLine="0"/>
              <w:jc w:val="center"/>
              <w:rPr>
                <w:lang w:val="en-150"/>
              </w:rPr>
            </w:pPr>
          </w:p>
        </w:tc>
        <w:tc>
          <w:tcPr>
            <w:tcW w:w="4300" w:type="pct"/>
            <w:vAlign w:val="center"/>
          </w:tcPr>
          <w:p w14:paraId="191252D9" w14:textId="1A369B3C" w:rsidR="007E5DBB" w:rsidRDefault="007E5DBB" w:rsidP="00DF0906">
            <w:pPr>
              <w:ind w:firstLine="0"/>
              <w:jc w:val="center"/>
              <w:rPr>
                <w:lang w:val="en-150"/>
              </w:rPr>
            </w:pPr>
            <m:oMathPara>
              <m:oMath>
                <m:r>
                  <w:rPr>
                    <w:rFonts w:ascii="Cambria Math" w:hAnsi="Cambria Math"/>
                    <w:lang w:val="en-150"/>
                  </w:rPr>
                  <m:t>s</m:t>
                </m:r>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u</m:t>
                          </m:r>
                        </m:e>
                      </m:mr>
                      <m:mr>
                        <m:e>
                          <m:r>
                            <w:rPr>
                              <w:rFonts w:ascii="Cambria Math" w:hAnsi="Cambria Math"/>
                              <w:lang w:val="en-150"/>
                            </w:rPr>
                            <m:t>v</m:t>
                          </m:r>
                        </m:e>
                      </m:mr>
                      <m:mr>
                        <m:e>
                          <m:r>
                            <w:rPr>
                              <w:rFonts w:ascii="Cambria Math" w:hAnsi="Cambria Math"/>
                              <w:lang w:val="en-150"/>
                            </w:rPr>
                            <m:t>1</m:t>
                          </m:r>
                        </m:e>
                      </m:mr>
                    </m:m>
                  </m:e>
                </m:d>
                <m:r>
                  <w:rPr>
                    <w:rFonts w:ascii="Cambria Math" w:hAnsi="Cambria Math"/>
                    <w:lang w:val="en-150"/>
                  </w:rPr>
                  <m:t xml:space="preserve">= </m:t>
                </m:r>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e>
                        <m:e>
                          <m:r>
                            <w:rPr>
                              <w:rFonts w:ascii="Cambria Math" w:hAnsi="Cambria Math"/>
                              <w:lang w:val="en-150"/>
                            </w:rPr>
                            <m:t>0</m:t>
                          </m:r>
                        </m:e>
                        <m:e>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e>
                      </m:mr>
                      <m:mr>
                        <m:e>
                          <m:r>
                            <w:rPr>
                              <w:rFonts w:ascii="Cambria Math" w:hAnsi="Cambria Math"/>
                              <w:lang w:val="en-150"/>
                            </w:rPr>
                            <m:t>0</m:t>
                          </m:r>
                        </m:e>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y</m:t>
                              </m:r>
                            </m:sub>
                          </m:sSub>
                        </m:e>
                        <m:e>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y</m:t>
                              </m:r>
                            </m:sub>
                          </m:sSub>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e>
                      </m:mr>
                    </m:m>
                  </m:e>
                </m:d>
                <m:r>
                  <w:rPr>
                    <w:rFonts w:ascii="Cambria Math" w:hAnsi="Cambria Math"/>
                    <w:lang w:val="en-150"/>
                  </w:rPr>
                  <m:t>*</m:t>
                </m:r>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m:t>
                              </m:r>
                            </m:sub>
                          </m:sSub>
                        </m:e>
                      </m:mr>
                      <m:mr>
                        <m:e>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c</m:t>
                              </m:r>
                            </m:sub>
                          </m:sSub>
                        </m:e>
                      </m:mr>
                      <m:m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c</m:t>
                              </m:r>
                            </m:sub>
                          </m:sSub>
                        </m:e>
                      </m:mr>
                    </m:m>
                  </m:e>
                </m:d>
              </m:oMath>
            </m:oMathPara>
          </w:p>
        </w:tc>
        <w:tc>
          <w:tcPr>
            <w:tcW w:w="350" w:type="pct"/>
            <w:vAlign w:val="center"/>
          </w:tcPr>
          <w:p w14:paraId="6F011B7B" w14:textId="78816814" w:rsidR="007E5DBB" w:rsidRPr="00C92C76" w:rsidRDefault="007E5DBB" w:rsidP="00DF0906">
            <w:pPr>
              <w:ind w:firstLine="0"/>
              <w:jc w:val="right"/>
              <w:rPr>
                <w:lang w:val="en-150"/>
              </w:rPr>
            </w:pPr>
            <w:bookmarkStart w:id="281" w:name="_Toc74569694"/>
            <w:bookmarkStart w:id="282" w:name="_Ref74570328"/>
            <w:bookmarkStart w:id="283" w:name="_Toc74572303"/>
            <w:r>
              <w:rPr>
                <w:lang w:val="en-150"/>
              </w:rPr>
              <w:t>(</w:t>
            </w:r>
            <w:r>
              <w:fldChar w:fldCharType="begin"/>
            </w:r>
            <w:r>
              <w:instrText xml:space="preserve"> SEQ Equation \* ARABIC </w:instrText>
            </w:r>
            <w:r>
              <w:fldChar w:fldCharType="separate"/>
            </w:r>
            <w:r w:rsidR="00452B2C">
              <w:rPr>
                <w:noProof/>
              </w:rPr>
              <w:t>13</w:t>
            </w:r>
            <w:r>
              <w:fldChar w:fldCharType="end"/>
            </w:r>
            <w:r>
              <w:rPr>
                <w:lang w:val="en-150"/>
              </w:rPr>
              <w:t>)</w:t>
            </w:r>
            <w:bookmarkEnd w:id="281"/>
            <w:bookmarkEnd w:id="282"/>
            <w:bookmarkEnd w:id="283"/>
          </w:p>
        </w:tc>
      </w:tr>
    </w:tbl>
    <w:p w14:paraId="0F24C6CB" w14:textId="77777777" w:rsidR="00390570" w:rsidRPr="00EB5B16" w:rsidRDefault="005F629F" w:rsidP="00E462AF">
      <w:pPr>
        <w:rPr>
          <w:lang w:val="en-150"/>
        </w:rPr>
      </w:pPr>
      <w:r w:rsidRPr="00EB5B16">
        <w:rPr>
          <w:lang w:val="en-150"/>
        </w:rPr>
        <w:t>T</w:t>
      </w:r>
      <w:r w:rsidR="006B1859" w:rsidRPr="00EB5B16">
        <w:rPr>
          <w:lang w:val="en-150"/>
        </w:rPr>
        <w:t xml:space="preserve">his expression provides a powerful </w:t>
      </w:r>
      <w:r w:rsidRPr="00EB5B16">
        <w:rPr>
          <w:lang w:val="en-150"/>
        </w:rPr>
        <w:t>bridge between pixels and real location</w:t>
      </w:r>
      <w:r w:rsidR="006B1859" w:rsidRPr="00EB5B16">
        <w:rPr>
          <w:lang w:val="en-150"/>
        </w:rPr>
        <w:t>s (with respect to the camera)</w:t>
      </w:r>
      <w:r w:rsidRPr="00EB5B16">
        <w:rPr>
          <w:lang w:val="en-150"/>
        </w:rPr>
        <w:t xml:space="preserve"> by a set of parameters contained in the camera intrinsic matrix </w:t>
      </w:r>
      <m:oMath>
        <m:r>
          <m:rPr>
            <m:sty m:val="bi"/>
          </m:rPr>
          <w:rPr>
            <w:rFonts w:ascii="Cambria Math" w:hAnsi="Cambria Math"/>
            <w:lang w:val="en-150"/>
          </w:rPr>
          <m:t>A</m:t>
        </m:r>
      </m:oMath>
      <w:r w:rsidR="006B1859" w:rsidRPr="00EB5B16">
        <w:rPr>
          <w:lang w:val="en-150"/>
        </w:rPr>
        <w:t>.</w:t>
      </w:r>
      <w:r w:rsidR="006F47AC" w:rsidRPr="00EB5B16">
        <w:rPr>
          <w:lang w:val="en-150"/>
        </w:rPr>
        <w:t xml:space="preserve"> These are </w:t>
      </w:r>
      <w:proofErr w:type="spellStart"/>
      <w:r w:rsidR="006F47AC" w:rsidRPr="00EB5B16">
        <w:rPr>
          <w:lang w:val="en-150"/>
        </w:rPr>
        <w:t>are</w:t>
      </w:r>
      <w:proofErr w:type="spellEnd"/>
      <w:r w:rsidR="006F47AC" w:rsidRPr="00EB5B16">
        <w:rPr>
          <w:lang w:val="en-150"/>
        </w:rPr>
        <w:t xml:space="preserve"> properties of the camera, usually obtained via a calibration procedure, and are measured in pixel units.</w:t>
      </w:r>
      <w:r w:rsidR="006B1859" w:rsidRPr="00EB5B16">
        <w:rPr>
          <w:lang w:val="en-150"/>
        </w:rPr>
        <w:t xml:space="preserve"> The terms shown in this equation are:</w:t>
      </w:r>
    </w:p>
    <w:p w14:paraId="10EB2474" w14:textId="77777777" w:rsidR="006B1859" w:rsidRPr="00EB5B16" w:rsidRDefault="006B1859" w:rsidP="00A130F8">
      <w:pPr>
        <w:pStyle w:val="ListParagraph"/>
        <w:numPr>
          <w:ilvl w:val="0"/>
          <w:numId w:val="26"/>
        </w:numPr>
        <w:tabs>
          <w:tab w:val="left" w:pos="2127"/>
        </w:tabs>
        <w:rPr>
          <w:lang w:val="en-150"/>
        </w:rPr>
      </w:pPr>
      <m:oMath>
        <m:r>
          <w:rPr>
            <w:rFonts w:ascii="Cambria Math" w:hAnsi="Cambria Math"/>
            <w:lang w:val="en-150"/>
          </w:rPr>
          <m:t>u, v</m:t>
        </m:r>
      </m:oMath>
      <w:r w:rsidRPr="00EB5B16">
        <w:rPr>
          <w:lang w:val="en-150"/>
        </w:rPr>
        <w:t xml:space="preserve"> </w:t>
      </w:r>
      <w:r w:rsidRPr="00EB5B16">
        <w:rPr>
          <w:lang w:val="en-150"/>
        </w:rPr>
        <w:tab/>
        <w:t xml:space="preserve">: Pixel coordinates of </w:t>
      </w:r>
      <m:oMath>
        <m:r>
          <m:rPr>
            <m:sty m:val="bi"/>
          </m:rPr>
          <w:rPr>
            <w:rFonts w:ascii="Cambria Math" w:hAnsi="Cambria Math"/>
            <w:lang w:val="en-150"/>
          </w:rPr>
          <m:t>P</m:t>
        </m:r>
      </m:oMath>
      <w:r w:rsidRPr="00EB5B16">
        <w:rPr>
          <w:lang w:val="en-150"/>
        </w:rPr>
        <w:t xml:space="preserve"> within an image, origin on the upper left corner.</w:t>
      </w:r>
    </w:p>
    <w:p w14:paraId="27E22D4A" w14:textId="77777777" w:rsidR="006B1859" w:rsidRPr="00EB5B16" w:rsidRDefault="00A952ED" w:rsidP="00A130F8">
      <w:pPr>
        <w:pStyle w:val="ListParagraph"/>
        <w:numPr>
          <w:ilvl w:val="0"/>
          <w:numId w:val="26"/>
        </w:numPr>
        <w:tabs>
          <w:tab w:val="left" w:pos="2127"/>
        </w:tabs>
        <w:rPr>
          <w:lang w:val="en-150"/>
        </w:rPr>
      </w:pPr>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c</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c</m:t>
            </m:r>
          </m:sub>
        </m:sSub>
      </m:oMath>
      <w:r w:rsidR="006B1859" w:rsidRPr="00EB5B16">
        <w:rPr>
          <w:lang w:val="en-150"/>
        </w:rPr>
        <w:t xml:space="preserve"> </w:t>
      </w:r>
      <w:r w:rsidR="006B1859" w:rsidRPr="00EB5B16">
        <w:rPr>
          <w:lang w:val="en-150"/>
        </w:rPr>
        <w:tab/>
        <w:t xml:space="preserve">: Real world position of </w:t>
      </w:r>
      <m:oMath>
        <m:r>
          <m:rPr>
            <m:sty m:val="bi"/>
          </m:rPr>
          <w:rPr>
            <w:rFonts w:ascii="Cambria Math" w:hAnsi="Cambria Math"/>
            <w:lang w:val="en-150"/>
          </w:rPr>
          <m:t>P</m:t>
        </m:r>
      </m:oMath>
      <w:r w:rsidR="006B1859" w:rsidRPr="00EB5B16">
        <w:rPr>
          <w:b/>
          <w:lang w:val="en-150"/>
        </w:rPr>
        <w:t xml:space="preserve"> </w:t>
      </w:r>
      <w:r w:rsidR="006B1859" w:rsidRPr="00EB5B16">
        <w:rPr>
          <w:lang w:val="en-150"/>
        </w:rPr>
        <w:t>with respect to the camera frame.</w:t>
      </w:r>
    </w:p>
    <w:p w14:paraId="2AF03DBC" w14:textId="77777777" w:rsidR="006B1859" w:rsidRPr="00EB5B16" w:rsidRDefault="00A952ED" w:rsidP="00A130F8">
      <w:pPr>
        <w:pStyle w:val="ListParagraph"/>
        <w:numPr>
          <w:ilvl w:val="0"/>
          <w:numId w:val="26"/>
        </w:numPr>
        <w:tabs>
          <w:tab w:val="left" w:pos="2127"/>
        </w:tabs>
        <w:rPr>
          <w:lang w:val="en-150"/>
        </w:rPr>
      </w:pPr>
      <m:oMath>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y</m:t>
            </m:r>
          </m:sub>
        </m:sSub>
      </m:oMath>
      <w:r w:rsidR="006B1859" w:rsidRPr="00EB5B16">
        <w:rPr>
          <w:lang w:val="en-150"/>
        </w:rPr>
        <w:t xml:space="preserve"> </w:t>
      </w:r>
      <w:r w:rsidR="006B1859" w:rsidRPr="00EB5B16">
        <w:rPr>
          <w:lang w:val="en-150"/>
        </w:rPr>
        <w:tab/>
        <w:t xml:space="preserve">: Focal distance in </w:t>
      </w:r>
      <m:oMath>
        <m:r>
          <w:rPr>
            <w:rFonts w:ascii="Cambria Math" w:hAnsi="Cambria Math"/>
            <w:lang w:val="en-150"/>
          </w:rPr>
          <m:t>x &amp; y</m:t>
        </m:r>
      </m:oMath>
      <w:r w:rsidR="006B1859" w:rsidRPr="00EB5B16">
        <w:rPr>
          <w:lang w:val="en-150"/>
        </w:rPr>
        <w:t>.</w:t>
      </w:r>
    </w:p>
    <w:p w14:paraId="5D7D2492" w14:textId="77777777" w:rsidR="006B1859" w:rsidRPr="00EB5B16" w:rsidRDefault="00A952ED" w:rsidP="00A130F8">
      <w:pPr>
        <w:pStyle w:val="ListParagraph"/>
        <w:numPr>
          <w:ilvl w:val="0"/>
          <w:numId w:val="26"/>
        </w:numPr>
        <w:tabs>
          <w:tab w:val="left" w:pos="2127"/>
        </w:tabs>
        <w:spacing w:after="240"/>
        <w:rPr>
          <w:lang w:val="en-150"/>
        </w:rPr>
      </w:pPr>
      <m:oMath>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y</m:t>
            </m:r>
          </m:sub>
        </m:sSub>
      </m:oMath>
      <w:r w:rsidR="006B1859" w:rsidRPr="00EB5B16">
        <w:rPr>
          <w:lang w:val="en-150"/>
        </w:rPr>
        <w:t xml:space="preserve"> </w:t>
      </w:r>
      <w:r w:rsidR="006B1859" w:rsidRPr="00EB5B16">
        <w:rPr>
          <w:lang w:val="en-150"/>
        </w:rPr>
        <w:tab/>
        <w:t xml:space="preserve">: Principal point coordinate, where the camera </w:t>
      </w:r>
      <m:oMath>
        <m:r>
          <w:rPr>
            <w:rFonts w:ascii="Cambria Math" w:hAnsi="Cambria Math"/>
            <w:lang w:val="en-150"/>
          </w:rPr>
          <m:t>z</m:t>
        </m:r>
      </m:oMath>
      <w:r w:rsidR="006B1859" w:rsidRPr="00EB5B16">
        <w:rPr>
          <w:lang w:val="en-150"/>
        </w:rPr>
        <w:t xml:space="preserve"> axis intersects the image.</w:t>
      </w:r>
    </w:p>
    <w:p w14:paraId="24F0D5A0" w14:textId="27BBCE80" w:rsidR="006F47AC" w:rsidRPr="00EB5B16" w:rsidRDefault="006F47AC" w:rsidP="006F47AC">
      <w:pPr>
        <w:rPr>
          <w:lang w:val="en-150"/>
        </w:rPr>
      </w:pPr>
      <w:r w:rsidRPr="00EB5B16">
        <w:rPr>
          <w:lang w:val="en-150"/>
        </w:rP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rsidRPr="00EB5B16">
        <w:rPr>
          <w:lang w:val="en-150"/>
        </w:rPr>
        <w:t xml:space="preserve"> </w:t>
      </w:r>
      <w:r w:rsidR="00E76427" w:rsidRPr="00EB5B16">
        <w:rPr>
          <w:lang w:val="en-150"/>
        </w:rPr>
        <w:fldChar w:fldCharType="begin" w:fldLock="1"/>
      </w:r>
      <w:r w:rsidR="00597972" w:rsidRPr="00EB5B16">
        <w:rPr>
          <w:lang w:val="en-150"/>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E76427" w:rsidRPr="00EB5B16">
        <w:rPr>
          <w:lang w:val="en-150"/>
        </w:rPr>
        <w:fldChar w:fldCharType="separate"/>
      </w:r>
      <w:r w:rsidR="00597972" w:rsidRPr="00EB5B16">
        <w:rPr>
          <w:noProof/>
          <w:lang w:val="en-150"/>
        </w:rPr>
        <w:t>[62]</w:t>
      </w:r>
      <w:r w:rsidR="00E76427" w:rsidRPr="00EB5B16">
        <w:rPr>
          <w:lang w:val="en-150"/>
        </w:rPr>
        <w:fldChar w:fldCharType="end"/>
      </w:r>
      <w:r w:rsidR="00FE5D1B" w:rsidRPr="00EB5B16">
        <w:rPr>
          <w:lang w:val="en-150"/>
        </w:rPr>
        <w:t xml:space="preserve">. </w:t>
      </w:r>
      <w:r w:rsidR="00440178">
        <w:rPr>
          <w:lang w:val="en-150"/>
        </w:rPr>
        <w:fldChar w:fldCharType="begin"/>
      </w:r>
      <w:r w:rsidR="00440178">
        <w:rPr>
          <w:lang w:val="en-150"/>
        </w:rPr>
        <w:instrText xml:space="preserve"> REF _Ref74524351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7</w:t>
      </w:r>
      <w:r w:rsidR="00440178">
        <w:rPr>
          <w:lang w:val="en-150"/>
        </w:rPr>
        <w:fldChar w:fldCharType="end"/>
      </w:r>
      <w:r w:rsidR="00FE5D1B" w:rsidRPr="00EB5B16">
        <w:rPr>
          <w:lang w:val="en-150"/>
        </w:rPr>
        <w:t xml:space="preserve"> shows how different distortions alter an example picture</w:t>
      </w:r>
      <w:r w:rsidRPr="00EB5B16">
        <w:rPr>
          <w:lang w:val="en-150"/>
        </w:rPr>
        <w:t>. Depending on the author or platform, a different number of parameters may be selected to model these:</w:t>
      </w:r>
    </w:p>
    <w:p w14:paraId="464013C5" w14:textId="77777777" w:rsidR="00206106" w:rsidRPr="00EB5B16" w:rsidRDefault="004327E4" w:rsidP="00A130F8">
      <w:pPr>
        <w:pStyle w:val="ListParagraph"/>
        <w:numPr>
          <w:ilvl w:val="0"/>
          <w:numId w:val="20"/>
        </w:numPr>
        <w:tabs>
          <w:tab w:val="left" w:pos="3402"/>
        </w:tabs>
        <w:spacing w:before="0" w:after="240"/>
        <w:rPr>
          <w:lang w:val="en-150"/>
        </w:rPr>
      </w:pPr>
      <w:r w:rsidRPr="00EB5B16">
        <w:rPr>
          <w:lang w:val="en-150"/>
        </w:rPr>
        <w:t>Tangential distortion</w:t>
      </w:r>
      <w:r w:rsidR="006F47AC" w:rsidRPr="00EB5B16">
        <w:rPr>
          <w:lang w:val="en-150"/>
        </w:rPr>
        <w:t>:</w:t>
      </w:r>
      <w:r w:rsidRPr="00EB5B16">
        <w:rPr>
          <w:lang w:val="en-150"/>
        </w:rPr>
        <w:t xml:space="preserve"> </w:t>
      </w:r>
      <w:r w:rsidR="00206106" w:rsidRPr="00EB5B16">
        <w:rPr>
          <w:lang w:val="en-150"/>
        </w:rPr>
        <w:tab/>
        <w:t>O</w:t>
      </w:r>
      <w:r w:rsidR="00384EFA" w:rsidRPr="00EB5B16">
        <w:rPr>
          <w:lang w:val="en-150"/>
        </w:rPr>
        <w:t>ccur</w:t>
      </w:r>
      <w:r w:rsidR="006F47AC" w:rsidRPr="00EB5B16">
        <w:rPr>
          <w:lang w:val="en-150"/>
        </w:rPr>
        <w:t>s</w:t>
      </w:r>
      <w:r w:rsidRPr="00EB5B16">
        <w:rPr>
          <w:lang w:val="en-150"/>
        </w:rPr>
        <w:t xml:space="preserve"> when the lens and camera sensor are not parallel</w:t>
      </w:r>
      <w:r w:rsidR="006F47AC" w:rsidRPr="00EB5B16">
        <w:rPr>
          <w:lang w:val="en-150"/>
        </w:rPr>
        <w:t xml:space="preserve">, in </w:t>
      </w:r>
      <w:r w:rsidR="00206106" w:rsidRPr="00EB5B16">
        <w:rPr>
          <w:lang w:val="en-150"/>
        </w:rPr>
        <w:t xml:space="preserve">  </w:t>
      </w:r>
      <w:r w:rsidR="00206106" w:rsidRPr="00EB5B16">
        <w:rPr>
          <w:lang w:val="en-150"/>
        </w:rPr>
        <w:tab/>
      </w:r>
      <w:r w:rsidR="006F47AC" w:rsidRPr="00EB5B16">
        <w:rPr>
          <w:lang w:val="en-150"/>
        </w:rPr>
        <w:t>a way that some are</w:t>
      </w:r>
      <w:r w:rsidR="00384EFA" w:rsidRPr="00EB5B16">
        <w:rPr>
          <w:lang w:val="en-150"/>
        </w:rPr>
        <w:t>as of the image may appear “closer”</w:t>
      </w:r>
      <w:r w:rsidRPr="00EB5B16">
        <w:rPr>
          <w:lang w:val="en-150"/>
        </w:rPr>
        <w:t xml:space="preserve">. </w:t>
      </w:r>
      <w:r w:rsidR="006F47AC" w:rsidRPr="00EB5B16">
        <w:rPr>
          <w:lang w:val="en-150"/>
        </w:rPr>
        <w:t xml:space="preserve"> </w:t>
      </w:r>
      <w:r w:rsidR="00206106" w:rsidRPr="00EB5B16">
        <w:rPr>
          <w:lang w:val="en-150"/>
        </w:rPr>
        <w:tab/>
      </w:r>
      <w:r w:rsidR="006F47AC" w:rsidRPr="00EB5B16">
        <w:rPr>
          <w:lang w:val="en-150"/>
        </w:rPr>
        <w:t xml:space="preserve">Defined by </w:t>
      </w:r>
      <w:proofErr w:type="spellStart"/>
      <w:r w:rsidR="006F47AC" w:rsidRPr="00EB5B16">
        <w:rPr>
          <w:lang w:val="en-150"/>
        </w:rPr>
        <w:t>coeffs</w:t>
      </w:r>
      <w:proofErr w:type="spellEnd"/>
      <w:r w:rsidR="006F47AC" w:rsidRPr="00EB5B16">
        <w:rPr>
          <w:lang w:val="en-150"/>
        </w:rPr>
        <w:t xml:space="preserve">. </w:t>
      </w:r>
      <m:oMath>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2</m:t>
            </m:r>
          </m:sub>
        </m:sSub>
        <m:r>
          <w:rPr>
            <w:rFonts w:ascii="Cambria Math" w:hAnsi="Cambria Math"/>
            <w:lang w:val="en-150"/>
          </w:rPr>
          <m:t>)</m:t>
        </m:r>
      </m:oMath>
      <w:r w:rsidR="00FE60D1" w:rsidRPr="00EB5B16">
        <w:rPr>
          <w:lang w:val="en-150"/>
        </w:rPr>
        <w:t>.</w:t>
      </w:r>
    </w:p>
    <w:p w14:paraId="234352B2" w14:textId="77777777" w:rsidR="004327E4" w:rsidRPr="00EB5B16" w:rsidRDefault="004327E4" w:rsidP="00A130F8">
      <w:pPr>
        <w:pStyle w:val="ListParagraph"/>
        <w:numPr>
          <w:ilvl w:val="0"/>
          <w:numId w:val="20"/>
        </w:numPr>
        <w:tabs>
          <w:tab w:val="left" w:pos="3402"/>
        </w:tabs>
        <w:spacing w:before="0" w:after="240"/>
        <w:rPr>
          <w:lang w:val="en-150"/>
        </w:rPr>
      </w:pPr>
      <w:r w:rsidRPr="00EB5B16">
        <w:rPr>
          <w:lang w:val="en-150"/>
        </w:rPr>
        <w:t xml:space="preserve">Radial distortion: </w:t>
      </w:r>
      <w:r w:rsidR="00206106" w:rsidRPr="00EB5B16">
        <w:rPr>
          <w:lang w:val="en-150"/>
        </w:rPr>
        <w:tab/>
        <w:t>W</w:t>
      </w:r>
      <w:r w:rsidRPr="00EB5B16">
        <w:rPr>
          <w:lang w:val="en-150"/>
        </w:rPr>
        <w:t>hich may be positive or negative and is constant</w:t>
      </w:r>
      <w:r w:rsidR="006F47AC" w:rsidRPr="00EB5B16">
        <w:rPr>
          <w:lang w:val="en-150"/>
        </w:rPr>
        <w:t xml:space="preserve"> for a given </w:t>
      </w:r>
      <w:r w:rsidR="00113A14" w:rsidRPr="00EB5B16">
        <w:rPr>
          <w:lang w:val="en-150"/>
        </w:rPr>
        <w:tab/>
      </w:r>
      <w:r w:rsidR="006F47AC" w:rsidRPr="00EB5B16">
        <w:rPr>
          <w:lang w:val="en-150"/>
        </w:rPr>
        <w:t xml:space="preserve">lens. Warping increases </w:t>
      </w:r>
      <w:r w:rsidR="001A4D62" w:rsidRPr="00EB5B16">
        <w:rPr>
          <w:lang w:val="en-150"/>
        </w:rPr>
        <w:t xml:space="preserve">the farther </w:t>
      </w:r>
      <w:r w:rsidR="006F47AC" w:rsidRPr="00EB5B16">
        <w:rPr>
          <w:lang w:val="en-150"/>
        </w:rPr>
        <w:t>a</w:t>
      </w:r>
      <w:r w:rsidR="001A4D62" w:rsidRPr="00EB5B16">
        <w:rPr>
          <w:lang w:val="en-150"/>
        </w:rPr>
        <w:t xml:space="preserve"> pixel</w:t>
      </w:r>
      <w:r w:rsidR="006F47AC" w:rsidRPr="00EB5B16">
        <w:rPr>
          <w:lang w:val="en-150"/>
        </w:rPr>
        <w:t xml:space="preserve"> is</w:t>
      </w:r>
      <w:r w:rsidR="001A4D62" w:rsidRPr="00EB5B16">
        <w:rPr>
          <w:lang w:val="en-150"/>
        </w:rPr>
        <w:t xml:space="preserve"> from the </w:t>
      </w:r>
      <w:r w:rsidR="00206106" w:rsidRPr="00EB5B16">
        <w:rPr>
          <w:lang w:val="en-150"/>
        </w:rPr>
        <w:tab/>
      </w:r>
      <w:r w:rsidR="006F47AC" w:rsidRPr="00EB5B16">
        <w:rPr>
          <w:lang w:val="en-150"/>
        </w:rPr>
        <w:t>principal point</w:t>
      </w:r>
      <w:r w:rsidR="001A4D62" w:rsidRPr="00EB5B16">
        <w:rPr>
          <w:lang w:val="en-150"/>
        </w:rPr>
        <w:t>.</w:t>
      </w:r>
      <w:r w:rsidR="00FE60D1" w:rsidRPr="00EB5B16">
        <w:rPr>
          <w:lang w:val="en-150"/>
        </w:rPr>
        <w:t xml:space="preserve"> Defined by</w:t>
      </w:r>
      <w:r w:rsidR="006F47AC" w:rsidRPr="00EB5B16">
        <w:rPr>
          <w:lang w:val="en-150"/>
        </w:rPr>
        <w:t xml:space="preserve"> </w:t>
      </w:r>
      <w:proofErr w:type="spellStart"/>
      <w:r w:rsidR="006F47AC" w:rsidRPr="00EB5B16">
        <w:rPr>
          <w:lang w:val="en-150"/>
        </w:rPr>
        <w:t>coeffs</w:t>
      </w:r>
      <w:proofErr w:type="spellEnd"/>
      <w:r w:rsidR="006F47AC" w:rsidRPr="00EB5B16">
        <w:rPr>
          <w:lang w:val="en-150"/>
        </w:rPr>
        <w:t>.</w:t>
      </w:r>
      <w:r w:rsidR="00FE60D1" w:rsidRPr="00EB5B16">
        <w:rPr>
          <w:lang w:val="en-150"/>
        </w:rPr>
        <w:t xml:space="preserve"> </w:t>
      </w:r>
      <m:oMath>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3</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4</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5</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6</m:t>
            </m:r>
          </m:sub>
        </m:sSub>
        <m:r>
          <w:rPr>
            <w:rFonts w:ascii="Cambria Math" w:hAnsi="Cambria Math"/>
            <w:lang w:val="en-150"/>
          </w:rPr>
          <m:t>)</m:t>
        </m:r>
      </m:oMath>
      <w:r w:rsidR="00FE60D1" w:rsidRPr="00EB5B16">
        <w:rPr>
          <w:lang w:val="en-150"/>
        </w:rPr>
        <w:t>.</w:t>
      </w:r>
    </w:p>
    <w:p w14:paraId="68C8403E" w14:textId="172C7B95" w:rsidR="006F47AC" w:rsidRDefault="006F47AC" w:rsidP="006F47AC">
      <w:pPr>
        <w:spacing w:after="240"/>
        <w:rPr>
          <w:lang w:val="en-150"/>
        </w:rPr>
      </w:pPr>
      <w:r w:rsidRPr="00EB5B16">
        <w:rPr>
          <w:lang w:val="en-150"/>
        </w:rPr>
        <w:t>The following expressions hold the pertinent distortion corrections</w:t>
      </w:r>
      <w:r w:rsidR="005C013E" w:rsidRPr="00EB5B16">
        <w:rPr>
          <w:lang w:val="en-150"/>
        </w:rPr>
        <w:t xml:space="preserve"> to the pinhole model</w:t>
      </w:r>
      <w:r w:rsidRPr="00EB5B16">
        <w:rPr>
          <w:lang w:val="en-150"/>
        </w:rPr>
        <w:t xml:space="preserve"> and can be used for relating real world points with </w:t>
      </w:r>
      <w:r w:rsidR="001C010B" w:rsidRPr="00EB5B16">
        <w:rPr>
          <w:lang w:val="en-150"/>
        </w:rPr>
        <w:t>pixel</w:t>
      </w:r>
      <w:r w:rsidRPr="00EB5B16">
        <w:rPr>
          <w:lang w:val="en-150"/>
        </w:rPr>
        <w:t xml:space="preserve"> coordinates</w:t>
      </w:r>
      <w:r w:rsidR="001C010B" w:rsidRPr="00EB5B16">
        <w:rPr>
          <w:lang w:val="en-150"/>
        </w:rPr>
        <w:t xml:space="preserve"> in real images</w:t>
      </w:r>
      <w:r w:rsidR="007E5AC0" w:rsidRPr="00EB5B16">
        <w:rPr>
          <w:lang w:val="en-150"/>
        </w:rPr>
        <w:t xml:space="preserve"> </w:t>
      </w:r>
      <w:r w:rsidR="007E5AC0" w:rsidRPr="00EB5B16">
        <w:rPr>
          <w:lang w:val="en-150"/>
        </w:rPr>
        <w:fldChar w:fldCharType="begin" w:fldLock="1"/>
      </w:r>
      <w:r w:rsidR="00597972" w:rsidRPr="00EB5B16">
        <w:rPr>
          <w:lang w:val="en-150"/>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7E5AC0" w:rsidRPr="00EB5B16">
        <w:rPr>
          <w:lang w:val="en-150"/>
        </w:rPr>
        <w:fldChar w:fldCharType="separate"/>
      </w:r>
      <w:r w:rsidR="00597972" w:rsidRPr="00EB5B16">
        <w:rPr>
          <w:noProof/>
          <w:lang w:val="en-150"/>
        </w:rPr>
        <w:t>[62]</w:t>
      </w:r>
      <w:r w:rsidR="007E5AC0" w:rsidRPr="00EB5B16">
        <w:rPr>
          <w:lang w:val="en-150"/>
        </w:rPr>
        <w:fldChar w:fldCharType="end"/>
      </w:r>
      <w:r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704"/>
        <w:gridCol w:w="616"/>
      </w:tblGrid>
      <w:tr w:rsidR="007E5DBB" w14:paraId="0C8BF265" w14:textId="77777777" w:rsidTr="007E5DBB">
        <w:trPr>
          <w:trHeight w:val="1134"/>
        </w:trPr>
        <w:tc>
          <w:tcPr>
            <w:tcW w:w="131" w:type="pct"/>
            <w:vAlign w:val="center"/>
          </w:tcPr>
          <w:p w14:paraId="7971F528" w14:textId="77777777" w:rsidR="007E5DBB" w:rsidRDefault="007E5DBB" w:rsidP="00DF0906">
            <w:pPr>
              <w:ind w:firstLine="0"/>
              <w:jc w:val="center"/>
              <w:rPr>
                <w:lang w:val="en-150"/>
              </w:rPr>
            </w:pPr>
          </w:p>
        </w:tc>
        <w:tc>
          <w:tcPr>
            <w:tcW w:w="4548" w:type="pct"/>
            <w:vAlign w:val="center"/>
          </w:tcPr>
          <w:p w14:paraId="348F8C3E" w14:textId="77777777" w:rsidR="007E5DBB" w:rsidRPr="00EB5B16" w:rsidRDefault="00A952ED" w:rsidP="007E5DBB">
            <w:pPr>
              <w:spacing w:after="240"/>
              <w:jc w:val="center"/>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y'</m:t>
                          </m:r>
                        </m:e>
                      </m:mr>
                    </m:m>
                  </m:e>
                </m:d>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c</m:t>
                              </m:r>
                            </m:sub>
                          </m:sSub>
                        </m:e>
                      </m:mr>
                      <m:mr>
                        <m:e>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c</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c</m:t>
                              </m:r>
                            </m:sub>
                          </m:sSub>
                        </m:e>
                      </m:mr>
                    </m:m>
                    <m:r>
                      <w:rPr>
                        <w:rFonts w:ascii="Cambria Math" w:hAnsi="Cambria Math"/>
                        <w:lang w:val="en-150"/>
                      </w:rPr>
                      <m:t xml:space="preserve"> </m:t>
                    </m:r>
                  </m:e>
                </m:d>
              </m:oMath>
            </m:oMathPara>
          </w:p>
          <w:p w14:paraId="0203EAF0" w14:textId="77777777" w:rsidR="007E5DBB" w:rsidRPr="00EB5B16" w:rsidRDefault="00A952ED" w:rsidP="007E5DBB">
            <w:pPr>
              <w:spacing w:after="240"/>
              <w:jc w:val="center"/>
              <w:rPr>
                <w:lang w:val="en-150"/>
              </w:rPr>
            </w:pPr>
            <m:oMathPara>
              <m:oMath>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m:t>
                </m:r>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2</m:t>
                    </m:r>
                  </m:sup>
                </m:sSup>
                <m:r>
                  <w:rPr>
                    <w:rFonts w:ascii="Cambria Math" w:hAnsi="Cambria Math"/>
                    <w:lang w:val="en-150"/>
                  </w:rPr>
                  <m:t>+</m:t>
                </m:r>
                <m:sSup>
                  <m:sSupPr>
                    <m:ctrlPr>
                      <w:rPr>
                        <w:rFonts w:ascii="Cambria Math" w:hAnsi="Cambria Math"/>
                        <w:i/>
                        <w:lang w:val="en-150"/>
                      </w:rPr>
                    </m:ctrlPr>
                  </m:sSupPr>
                  <m:e>
                    <m:r>
                      <w:rPr>
                        <w:rFonts w:ascii="Cambria Math" w:hAnsi="Cambria Math"/>
                        <w:lang w:val="en-150"/>
                      </w:rPr>
                      <m:t>y'</m:t>
                    </m:r>
                  </m:e>
                  <m:sup>
                    <m:r>
                      <w:rPr>
                        <w:rFonts w:ascii="Cambria Math" w:hAnsi="Cambria Math"/>
                        <w:lang w:val="en-150"/>
                      </w:rPr>
                      <m:t>2</m:t>
                    </m:r>
                  </m:sup>
                </m:sSup>
              </m:oMath>
            </m:oMathPara>
          </w:p>
          <w:p w14:paraId="6B58A671" w14:textId="77777777" w:rsidR="007E5DBB" w:rsidRPr="00EB5B16" w:rsidRDefault="00A952ED" w:rsidP="007E5DBB">
            <w:pPr>
              <w:spacing w:before="0" w:after="240" w:line="240" w:lineRule="auto"/>
              <w:ind w:firstLine="0"/>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y''</m:t>
                          </m:r>
                        </m:e>
                      </m:mr>
                    </m:m>
                  </m:e>
                </m:d>
                <m:r>
                  <w:rPr>
                    <w:rFonts w:ascii="Cambria Math" w:hAnsi="Cambria Math"/>
                    <w:lang w:val="en-150"/>
                  </w:rPr>
                  <m:t>=</m:t>
                </m:r>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m:t>
                              </m:r>
                            </m:sup>
                          </m:sSup>
                          <m:r>
                            <w:rPr>
                              <w:rFonts w:ascii="Cambria Math" w:hAnsi="Cambria Math"/>
                              <w:lang w:val="en-150"/>
                            </w:rPr>
                            <m:t>*</m:t>
                          </m:r>
                          <m:f>
                            <m:fPr>
                              <m:ctrlPr>
                                <w:rPr>
                                  <w:rFonts w:ascii="Cambria Math" w:hAnsi="Cambria Math"/>
                                  <w:i/>
                                  <w:lang w:val="en-150"/>
                                </w:rPr>
                              </m:ctrlPr>
                            </m:fPr>
                            <m:num>
                              <m:r>
                                <w:rPr>
                                  <w:rFonts w:ascii="Cambria Math" w:hAnsi="Cambria Math"/>
                                  <w:lang w:val="en-150"/>
                                </w:rPr>
                                <m:t>1+</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1</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2</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4</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3</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6</m:t>
                                  </m:r>
                                </m:sup>
                              </m:sSup>
                            </m:num>
                            <m:den>
                              <m:r>
                                <w:rPr>
                                  <w:rFonts w:ascii="Cambria Math" w:hAnsi="Cambria Math"/>
                                  <w:lang w:val="en-150"/>
                                </w:rPr>
                                <m:t>1+</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4</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5</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4</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5</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6</m:t>
                                  </m:r>
                                </m:sup>
                              </m:sSup>
                            </m:den>
                          </m:f>
                          <m:r>
                            <w:rPr>
                              <w:rFonts w:ascii="Cambria Math" w:hAnsi="Cambria Math"/>
                              <w:lang w:val="en-150"/>
                            </w:rPr>
                            <m:t>+2</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1</m:t>
                              </m:r>
                            </m:sub>
                          </m:sSub>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m:t>
                              </m:r>
                            </m:sup>
                          </m:sSup>
                          <m:sSup>
                            <m:sSupPr>
                              <m:ctrlPr>
                                <w:rPr>
                                  <w:rFonts w:ascii="Cambria Math" w:hAnsi="Cambria Math"/>
                                  <w:i/>
                                  <w:lang w:val="en-150"/>
                                </w:rPr>
                              </m:ctrlPr>
                            </m:sSupPr>
                            <m:e>
                              <m:r>
                                <w:rPr>
                                  <w:rFonts w:ascii="Cambria Math" w:hAnsi="Cambria Math"/>
                                  <w:lang w:val="en-150"/>
                                </w:rPr>
                                <m:t>y</m:t>
                              </m:r>
                            </m:e>
                            <m:sup>
                              <m:r>
                                <w:rPr>
                                  <w:rFonts w:ascii="Cambria Math" w:hAnsi="Cambria Math"/>
                                  <w:lang w:val="en-150"/>
                                </w:rPr>
                                <m:t>'</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2</m:t>
                              </m:r>
                            </m:sub>
                          </m:sSub>
                          <m:d>
                            <m:dPr>
                              <m:ctrlPr>
                                <w:rPr>
                                  <w:rFonts w:ascii="Cambria Math" w:hAnsi="Cambria Math"/>
                                  <w:i/>
                                  <w:lang w:val="en-150"/>
                                </w:rPr>
                              </m:ctrlPr>
                            </m:dPr>
                            <m:e>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2</m:t>
                              </m:r>
                              <m:sSup>
                                <m:sSupPr>
                                  <m:ctrlPr>
                                    <w:rPr>
                                      <w:rFonts w:ascii="Cambria Math" w:hAnsi="Cambria Math"/>
                                      <w:i/>
                                      <w:lang w:val="en-150"/>
                                    </w:rPr>
                                  </m:ctrlPr>
                                </m:sSupPr>
                                <m:e>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m:t>
                                      </m:r>
                                    </m:sup>
                                  </m:sSup>
                                </m:e>
                                <m:sup>
                                  <m:r>
                                    <w:rPr>
                                      <w:rFonts w:ascii="Cambria Math" w:hAnsi="Cambria Math"/>
                                      <w:lang w:val="en-150"/>
                                    </w:rPr>
                                    <m:t>2</m:t>
                                  </m:r>
                                </m:sup>
                              </m:sSup>
                            </m:e>
                          </m:d>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s</m:t>
                              </m:r>
                            </m:e>
                            <m:sub>
                              <m:r>
                                <w:rPr>
                                  <w:rFonts w:ascii="Cambria Math" w:hAnsi="Cambria Math"/>
                                  <w:lang w:val="en-150"/>
                                </w:rPr>
                                <m:t>1</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s</m:t>
                              </m:r>
                            </m:e>
                            <m:sub>
                              <m:r>
                                <w:rPr>
                                  <w:rFonts w:ascii="Cambria Math" w:hAnsi="Cambria Math"/>
                                  <w:lang w:val="en-150"/>
                                </w:rPr>
                                <m:t>2</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4</m:t>
                              </m:r>
                            </m:sup>
                          </m:sSup>
                          <m:r>
                            <w:rPr>
                              <w:rFonts w:ascii="Cambria Math" w:hAnsi="Cambria Math"/>
                              <w:lang w:val="en-150"/>
                            </w:rPr>
                            <m:t xml:space="preserve"> </m:t>
                          </m:r>
                        </m:e>
                      </m:mr>
                      <m:mr>
                        <m:e>
                          <m:sSup>
                            <m:sSupPr>
                              <m:ctrlPr>
                                <w:rPr>
                                  <w:rFonts w:ascii="Cambria Math" w:hAnsi="Cambria Math"/>
                                  <w:i/>
                                  <w:lang w:val="en-150"/>
                                </w:rPr>
                              </m:ctrlPr>
                            </m:sSupPr>
                            <m:e>
                              <m:r>
                                <w:rPr>
                                  <w:rFonts w:ascii="Cambria Math" w:hAnsi="Cambria Math"/>
                                  <w:lang w:val="en-150"/>
                                </w:rPr>
                                <m:t>y</m:t>
                              </m:r>
                            </m:e>
                            <m:sup>
                              <m:r>
                                <w:rPr>
                                  <w:rFonts w:ascii="Cambria Math" w:hAnsi="Cambria Math"/>
                                  <w:lang w:val="en-150"/>
                                </w:rPr>
                                <m:t>'</m:t>
                              </m:r>
                            </m:sup>
                          </m:sSup>
                          <m:r>
                            <w:rPr>
                              <w:rFonts w:ascii="Cambria Math" w:hAnsi="Cambria Math"/>
                              <w:lang w:val="en-150"/>
                            </w:rPr>
                            <m:t>*</m:t>
                          </m:r>
                          <m:f>
                            <m:fPr>
                              <m:ctrlPr>
                                <w:rPr>
                                  <w:rFonts w:ascii="Cambria Math" w:hAnsi="Cambria Math"/>
                                  <w:i/>
                                  <w:lang w:val="en-150"/>
                                </w:rPr>
                              </m:ctrlPr>
                            </m:fPr>
                            <m:num>
                              <m:r>
                                <w:rPr>
                                  <w:rFonts w:ascii="Cambria Math" w:hAnsi="Cambria Math"/>
                                  <w:lang w:val="en-150"/>
                                </w:rPr>
                                <m:t>1+</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1</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2</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4</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3</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6</m:t>
                                  </m:r>
                                </m:sup>
                              </m:sSup>
                            </m:num>
                            <m:den>
                              <m:r>
                                <w:rPr>
                                  <w:rFonts w:ascii="Cambria Math" w:hAnsi="Cambria Math"/>
                                  <w:lang w:val="en-150"/>
                                </w:rPr>
                                <m:t>1+</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4</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5</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4</m:t>
                                  </m:r>
                                </m:sup>
                              </m:sSup>
                              <m:r>
                                <w:rPr>
                                  <w:rFonts w:ascii="Cambria Math" w:hAnsi="Cambria Math"/>
                                  <w:lang w:val="en-150"/>
                                </w:rPr>
                                <m:t>+</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5</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6</m:t>
                                  </m:r>
                                </m:sup>
                              </m:sSup>
                            </m:den>
                          </m:f>
                          <m:r>
                            <w:rPr>
                              <w:rFonts w:ascii="Cambria Math" w:hAnsi="Cambria Math"/>
                              <w:lang w:val="en-150"/>
                            </w:rPr>
                            <m:t>+</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1</m:t>
                              </m:r>
                            </m:sub>
                          </m:sSub>
                          <m:d>
                            <m:dPr>
                              <m:ctrlPr>
                                <w:rPr>
                                  <w:rFonts w:ascii="Cambria Math" w:hAnsi="Cambria Math"/>
                                  <w:i/>
                                  <w:lang w:val="en-150"/>
                                </w:rPr>
                              </m:ctrlPr>
                            </m:dPr>
                            <m:e>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2</m:t>
                              </m:r>
                              <m:sSup>
                                <m:sSupPr>
                                  <m:ctrlPr>
                                    <w:rPr>
                                      <w:rFonts w:ascii="Cambria Math" w:hAnsi="Cambria Math"/>
                                      <w:i/>
                                      <w:lang w:val="en-150"/>
                                    </w:rPr>
                                  </m:ctrlPr>
                                </m:sSupPr>
                                <m:e>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m:t>
                                      </m:r>
                                    </m:sup>
                                  </m:sSup>
                                </m:e>
                                <m:sup>
                                  <m:r>
                                    <w:rPr>
                                      <w:rFonts w:ascii="Cambria Math" w:hAnsi="Cambria Math"/>
                                      <w:lang w:val="en-150"/>
                                    </w:rPr>
                                    <m:t>2</m:t>
                                  </m:r>
                                </m:sup>
                              </m:sSup>
                            </m:e>
                          </m:d>
                          <m:r>
                            <w:rPr>
                              <w:rFonts w:ascii="Cambria Math" w:hAnsi="Cambria Math"/>
                              <w:lang w:val="en-150"/>
                            </w:rPr>
                            <m:t>+2</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2</m:t>
                              </m:r>
                            </m:sub>
                          </m:sSub>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m:t>
                              </m:r>
                            </m:sup>
                          </m:sSup>
                          <m:sSup>
                            <m:sSupPr>
                              <m:ctrlPr>
                                <w:rPr>
                                  <w:rFonts w:ascii="Cambria Math" w:hAnsi="Cambria Math"/>
                                  <w:i/>
                                  <w:lang w:val="en-150"/>
                                </w:rPr>
                              </m:ctrlPr>
                            </m:sSupPr>
                            <m:e>
                              <m:r>
                                <w:rPr>
                                  <w:rFonts w:ascii="Cambria Math" w:hAnsi="Cambria Math"/>
                                  <w:lang w:val="en-150"/>
                                </w:rPr>
                                <m:t>y</m:t>
                              </m:r>
                            </m:e>
                            <m:sup>
                              <m:r>
                                <w:rPr>
                                  <w:rFonts w:ascii="Cambria Math" w:hAnsi="Cambria Math"/>
                                  <w:lang w:val="en-150"/>
                                </w:rPr>
                                <m:t>'</m:t>
                              </m:r>
                            </m:sup>
                          </m:sSup>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s</m:t>
                              </m:r>
                            </m:e>
                            <m:sub>
                              <m:r>
                                <w:rPr>
                                  <w:rFonts w:ascii="Cambria Math" w:hAnsi="Cambria Math"/>
                                  <w:lang w:val="en-150"/>
                                </w:rPr>
                                <m:t>1</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2</m:t>
                              </m:r>
                            </m:sup>
                          </m:sSup>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s</m:t>
                              </m:r>
                            </m:e>
                            <m:sub>
                              <m:r>
                                <w:rPr>
                                  <w:rFonts w:ascii="Cambria Math" w:hAnsi="Cambria Math"/>
                                  <w:lang w:val="en-150"/>
                                </w:rPr>
                                <m:t>2</m:t>
                              </m:r>
                            </m:sub>
                          </m:sSub>
                          <m:sSup>
                            <m:sSupPr>
                              <m:ctrlPr>
                                <w:rPr>
                                  <w:rFonts w:ascii="Cambria Math" w:hAnsi="Cambria Math"/>
                                  <w:i/>
                                  <w:lang w:val="en-150"/>
                                </w:rPr>
                              </m:ctrlPr>
                            </m:sSupPr>
                            <m:e>
                              <m:r>
                                <w:rPr>
                                  <w:rFonts w:ascii="Cambria Math" w:hAnsi="Cambria Math"/>
                                  <w:lang w:val="en-150"/>
                                </w:rPr>
                                <m:t>r</m:t>
                              </m:r>
                            </m:e>
                            <m:sup>
                              <m:r>
                                <w:rPr>
                                  <w:rFonts w:ascii="Cambria Math" w:hAnsi="Cambria Math"/>
                                  <w:lang w:val="en-150"/>
                                </w:rPr>
                                <m:t>4</m:t>
                              </m:r>
                            </m:sup>
                          </m:sSup>
                        </m:e>
                      </m:mr>
                    </m:m>
                  </m:e>
                </m:d>
              </m:oMath>
            </m:oMathPara>
          </w:p>
          <w:p w14:paraId="23D6F3F9" w14:textId="42F6322B" w:rsidR="007E5DBB" w:rsidRDefault="00A952ED" w:rsidP="007E5DBB">
            <w:pPr>
              <w:ind w:firstLine="0"/>
              <w:jc w:val="center"/>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u</m:t>
                          </m:r>
                        </m:e>
                      </m:mr>
                      <m:mr>
                        <m:e>
                          <m:r>
                            <w:rPr>
                              <w:rFonts w:ascii="Cambria Math" w:hAnsi="Cambria Math"/>
                              <w:lang w:val="en-150"/>
                            </w:rPr>
                            <m:t>v</m:t>
                          </m:r>
                        </m:e>
                      </m:mr>
                    </m:m>
                  </m:e>
                </m:d>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r>
                            <w:rPr>
                              <w:rFonts w:ascii="Cambria Math" w:hAnsi="Cambria Math"/>
                              <w:lang w:val="en-150"/>
                            </w:rPr>
                            <m:t>*</m:t>
                          </m:r>
                          <m:sSup>
                            <m:sSupPr>
                              <m:ctrlPr>
                                <w:rPr>
                                  <w:rFonts w:ascii="Cambria Math" w:hAnsi="Cambria Math"/>
                                  <w:i/>
                                  <w:lang w:val="en-150"/>
                                </w:rPr>
                              </m:ctrlPr>
                            </m:sSupPr>
                            <m:e>
                              <m:r>
                                <w:rPr>
                                  <w:rFonts w:ascii="Cambria Math" w:hAnsi="Cambria Math"/>
                                  <w:lang w:val="en-150"/>
                                </w:rPr>
                                <m:t>x</m:t>
                              </m:r>
                            </m:e>
                            <m:sup>
                              <m:r>
                                <w:rPr>
                                  <w:rFonts w:ascii="Cambria Math" w:hAnsi="Cambria Math"/>
                                  <w:lang w:val="en-150"/>
                                </w:rPr>
                                <m:t>''</m:t>
                              </m:r>
                            </m:sup>
                          </m:sSup>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e>
                      </m:mr>
                      <m:mr>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y</m:t>
                              </m:r>
                            </m:sub>
                          </m:sSub>
                          <m:r>
                            <w:rPr>
                              <w:rFonts w:ascii="Cambria Math" w:hAnsi="Cambria Math"/>
                              <w:lang w:val="en-150"/>
                            </w:rPr>
                            <m:t>*</m:t>
                          </m:r>
                          <m:sSup>
                            <m:sSupPr>
                              <m:ctrlPr>
                                <w:rPr>
                                  <w:rFonts w:ascii="Cambria Math" w:hAnsi="Cambria Math"/>
                                  <w:i/>
                                  <w:lang w:val="en-150"/>
                                </w:rPr>
                              </m:ctrlPr>
                            </m:sSupPr>
                            <m:e>
                              <m:r>
                                <w:rPr>
                                  <w:rFonts w:ascii="Cambria Math" w:hAnsi="Cambria Math"/>
                                  <w:lang w:val="en-150"/>
                                </w:rPr>
                                <m:t>y</m:t>
                              </m:r>
                            </m:e>
                            <m:sup>
                              <m:r>
                                <w:rPr>
                                  <w:rFonts w:ascii="Cambria Math" w:hAnsi="Cambria Math"/>
                                  <w:lang w:val="en-150"/>
                                </w:rPr>
                                <m:t>''</m:t>
                              </m:r>
                            </m:sup>
                          </m:sSup>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y</m:t>
                              </m:r>
                            </m:sub>
                          </m:sSub>
                        </m:e>
                      </m:mr>
                    </m:m>
                    <m:r>
                      <w:rPr>
                        <w:rFonts w:ascii="Cambria Math" w:hAnsi="Cambria Math"/>
                        <w:lang w:val="en-150"/>
                      </w:rPr>
                      <m:t xml:space="preserve"> </m:t>
                    </m:r>
                  </m:e>
                </m:d>
              </m:oMath>
            </m:oMathPara>
          </w:p>
        </w:tc>
        <w:tc>
          <w:tcPr>
            <w:tcW w:w="322" w:type="pct"/>
            <w:vAlign w:val="center"/>
          </w:tcPr>
          <w:p w14:paraId="085A556D" w14:textId="4C0DAB1C" w:rsidR="007E5DBB" w:rsidRPr="00C92C76" w:rsidRDefault="007E5DBB" w:rsidP="00DF0906">
            <w:pPr>
              <w:ind w:firstLine="0"/>
              <w:jc w:val="right"/>
              <w:rPr>
                <w:lang w:val="en-150"/>
              </w:rPr>
            </w:pPr>
            <w:bookmarkStart w:id="284" w:name="_Toc74569695"/>
            <w:bookmarkStart w:id="285" w:name="_Toc74572304"/>
            <w:r>
              <w:rPr>
                <w:lang w:val="en-150"/>
              </w:rPr>
              <w:t>(</w:t>
            </w:r>
            <w:r>
              <w:fldChar w:fldCharType="begin"/>
            </w:r>
            <w:r>
              <w:instrText xml:space="preserve"> SEQ Equation \* ARABIC </w:instrText>
            </w:r>
            <w:r>
              <w:fldChar w:fldCharType="separate"/>
            </w:r>
            <w:r w:rsidR="00452B2C">
              <w:rPr>
                <w:noProof/>
              </w:rPr>
              <w:t>14</w:t>
            </w:r>
            <w:r>
              <w:fldChar w:fldCharType="end"/>
            </w:r>
            <w:r>
              <w:rPr>
                <w:lang w:val="en-150"/>
              </w:rPr>
              <w:t>)</w:t>
            </w:r>
            <w:bookmarkEnd w:id="284"/>
            <w:bookmarkEnd w:id="285"/>
          </w:p>
        </w:tc>
      </w:tr>
    </w:tbl>
    <w:p w14:paraId="208DC2AC" w14:textId="77777777" w:rsidR="007E5DBB" w:rsidRPr="00EB5B16" w:rsidRDefault="007E5DBB" w:rsidP="006F47AC">
      <w:pPr>
        <w:spacing w:after="240"/>
        <w:rPr>
          <w:lang w:val="en-150"/>
        </w:rPr>
      </w:pPr>
    </w:p>
    <w:p w14:paraId="733F9311" w14:textId="77777777" w:rsidR="004F262F" w:rsidRPr="00EB5B16" w:rsidRDefault="004F262F" w:rsidP="00CF10A8">
      <w:pPr>
        <w:spacing w:before="0" w:line="240" w:lineRule="auto"/>
        <w:ind w:firstLine="0"/>
        <w:jc w:val="center"/>
        <w:rPr>
          <w:lang w:val="en-150"/>
        </w:rPr>
      </w:pPr>
      <w:r w:rsidRPr="00EB5B16">
        <w:rPr>
          <w:noProof/>
          <w:lang w:val="en-150" w:eastAsia="en-US"/>
        </w:rPr>
        <w:lastRenderedPageBreak/>
        <w:drawing>
          <wp:inline distT="0" distB="0" distL="0" distR="0" wp14:anchorId="2671DA23" wp14:editId="1EF4D90E">
            <wp:extent cx="5688000" cy="4643874"/>
            <wp:effectExtent l="57150" t="57150" r="103505" b="9969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2457" t="2822" r="3844" b="3024"/>
                    <a:stretch/>
                  </pic:blipFill>
                  <pic:spPr bwMode="auto">
                    <a:xfrm>
                      <a:off x="0" y="0"/>
                      <a:ext cx="5688000" cy="46438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BB1930" w:rsidR="00FE60D1" w:rsidRPr="00EB5B16" w:rsidRDefault="00DD688C" w:rsidP="00FE60D1">
      <w:pPr>
        <w:pStyle w:val="Caption"/>
        <w:spacing w:after="0"/>
        <w:ind w:firstLine="0"/>
        <w:rPr>
          <w:lang w:val="en-150"/>
        </w:rPr>
      </w:pPr>
      <w:bookmarkStart w:id="286" w:name="_Ref74524351"/>
      <w:bookmarkStart w:id="287" w:name="_Toc7457223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7</w:t>
      </w:r>
      <w:r w:rsidRPr="00EB5B16">
        <w:rPr>
          <w:lang w:val="en-150"/>
        </w:rPr>
        <w:fldChar w:fldCharType="end"/>
      </w:r>
      <w:bookmarkEnd w:id="286"/>
      <w:r w:rsidR="00FE60D1" w:rsidRPr="00EB5B16">
        <w:rPr>
          <w:lang w:val="en-150"/>
        </w:rPr>
        <w:t xml:space="preserve">: </w:t>
      </w:r>
      <w:r w:rsidR="004F262F" w:rsidRPr="00EB5B16">
        <w:rPr>
          <w:lang w:val="en-150"/>
        </w:rPr>
        <w:t>Tangential and radial distortions in images</w:t>
      </w:r>
      <w:bookmarkEnd w:id="287"/>
    </w:p>
    <w:p w14:paraId="53A513E7" w14:textId="77777777" w:rsidR="008E427B" w:rsidRPr="00EB5B16" w:rsidRDefault="00FE60D1" w:rsidP="008E427B">
      <w:pPr>
        <w:pStyle w:val="Caption"/>
        <w:ind w:firstLine="0"/>
        <w:rPr>
          <w:lang w:val="en-150"/>
        </w:rPr>
      </w:pPr>
      <w:r w:rsidRPr="00EB5B16">
        <w:rPr>
          <w:lang w:val="en-150"/>
        </w:rPr>
        <w:t xml:space="preserve">Source: </w:t>
      </w:r>
      <w:r w:rsidR="004F262F" w:rsidRPr="00EB5B16">
        <w:rPr>
          <w:lang w:val="en-150"/>
        </w:rPr>
        <w:t>Self-made</w:t>
      </w:r>
    </w:p>
    <w:p w14:paraId="1AE091A1" w14:textId="5D0F3F53" w:rsidR="00F57D37" w:rsidRPr="00EB5B16" w:rsidRDefault="00D66E23" w:rsidP="00BD3B8C">
      <w:pPr>
        <w:pStyle w:val="Heading3"/>
        <w:rPr>
          <w:lang w:val="en-150"/>
        </w:rPr>
      </w:pPr>
      <w:bookmarkStart w:id="288" w:name="_Toc74572128"/>
      <w:r w:rsidRPr="00EB5B16">
        <w:rPr>
          <w:lang w:val="en-150"/>
        </w:rPr>
        <w:t xml:space="preserve">Camera </w:t>
      </w:r>
      <w:r w:rsidR="00BD3B8C" w:rsidRPr="00EB5B16">
        <w:rPr>
          <w:lang w:val="en-150"/>
        </w:rPr>
        <w:t>calibration</w:t>
      </w:r>
      <w:bookmarkEnd w:id="288"/>
    </w:p>
    <w:p w14:paraId="4D60992A" w14:textId="25413666" w:rsidR="00F120FD" w:rsidRPr="00EB5B16" w:rsidRDefault="00F120FD" w:rsidP="00172589">
      <w:pPr>
        <w:rPr>
          <w:lang w:val="en-150"/>
        </w:rPr>
      </w:pPr>
      <w:r w:rsidRPr="00EB5B16">
        <w:rPr>
          <w:lang w:val="en-150"/>
        </w:rPr>
        <w:t xml:space="preserve">Camera calibration is a procedure in which a real camera is experimentally tested to infer its camera intrinsic matrix </w:t>
      </w:r>
      <m:oMath>
        <m:r>
          <m:rPr>
            <m:sty m:val="bi"/>
          </m:rPr>
          <w:rPr>
            <w:rFonts w:ascii="Cambria Math" w:hAnsi="Cambria Math"/>
            <w:lang w:val="en-150"/>
          </w:rPr>
          <m:t>A</m:t>
        </m:r>
      </m:oMath>
      <w:r w:rsidRPr="00EB5B16">
        <w:rPr>
          <w:lang w:val="en-150"/>
        </w:rPr>
        <w:t>, as well as a set of its distortion parameters up to a certain order, which depends on the specific computational tool used for calibration. This test is performed by taking a series of pictures of a given pattern of known geometry from different points of view, then having an algorithm infer the distortion and camera parameters so that its expected geometry can be reconstructed.</w:t>
      </w:r>
    </w:p>
    <w:p w14:paraId="68646DD3" w14:textId="4C91CDB4" w:rsidR="00172589" w:rsidRPr="00EB5B16" w:rsidRDefault="00F120FD" w:rsidP="00F120FD">
      <w:pPr>
        <w:rPr>
          <w:lang w:val="en-150"/>
        </w:rPr>
      </w:pPr>
      <w:r w:rsidRPr="00EB5B16">
        <w:rPr>
          <w:lang w:val="en-150"/>
        </w:rPr>
        <w:t>Towards this work,</w:t>
      </w:r>
      <w:r w:rsidR="008E427B" w:rsidRPr="00EB5B16">
        <w:rPr>
          <w:lang w:val="en-150"/>
        </w:rPr>
        <w:t xml:space="preserve"> camera calibration is performed by using </w:t>
      </w:r>
      <w:r w:rsidRPr="00EB5B16">
        <w:rPr>
          <w:lang w:val="en-150"/>
        </w:rPr>
        <w:t>the</w:t>
      </w:r>
      <w:r w:rsidR="008E427B" w:rsidRPr="00EB5B16">
        <w:rPr>
          <w:lang w:val="en-150"/>
        </w:rPr>
        <w:t xml:space="preserve"> </w:t>
      </w:r>
      <w:proofErr w:type="spellStart"/>
      <w:r w:rsidR="008E427B" w:rsidRPr="00EB5B16">
        <w:rPr>
          <w:lang w:val="en-150"/>
        </w:rPr>
        <w:t>ChArUco</w:t>
      </w:r>
      <w:proofErr w:type="spellEnd"/>
      <w:r w:rsidR="008E427B" w:rsidRPr="00EB5B16">
        <w:rPr>
          <w:lang w:val="en-150"/>
        </w:rPr>
        <w:t xml:space="preserve"> board</w:t>
      </w:r>
      <w:r w:rsidRPr="00EB5B16">
        <w:rPr>
          <w:lang w:val="en-150"/>
        </w:rPr>
        <w:t xml:space="preserve"> displayed in </w:t>
      </w:r>
      <w:r w:rsidR="00440178">
        <w:rPr>
          <w:lang w:val="en-150"/>
        </w:rPr>
        <w:fldChar w:fldCharType="begin"/>
      </w:r>
      <w:r w:rsidR="00440178">
        <w:rPr>
          <w:lang w:val="en-150"/>
        </w:rPr>
        <w:instrText xml:space="preserve"> REF _Ref74524368 \h </w:instrText>
      </w:r>
      <w:r w:rsidR="00440178">
        <w:rPr>
          <w:lang w:val="en-150"/>
        </w:rPr>
      </w:r>
      <w:r w:rsidR="00440178">
        <w:rPr>
          <w:lang w:val="en-150"/>
        </w:rPr>
        <w:fldChar w:fldCharType="separate"/>
      </w:r>
      <w:r w:rsidR="00452B2C" w:rsidRPr="00EB5B16">
        <w:rPr>
          <w:lang w:val="en-150"/>
        </w:rPr>
        <w:t xml:space="preserve">Figure </w:t>
      </w:r>
      <w:r w:rsidR="00452B2C">
        <w:rPr>
          <w:noProof/>
          <w:lang w:val="en-150"/>
        </w:rPr>
        <w:t>68</w:t>
      </w:r>
      <w:r w:rsidR="00440178">
        <w:rPr>
          <w:lang w:val="en-150"/>
        </w:rPr>
        <w:fldChar w:fldCharType="end"/>
      </w:r>
      <w:r w:rsidR="008E427B" w:rsidRPr="00EB5B16">
        <w:rPr>
          <w:lang w:val="en-150"/>
        </w:rPr>
        <w:t xml:space="preserve">. A </w:t>
      </w:r>
      <w:proofErr w:type="spellStart"/>
      <w:r w:rsidR="008E427B" w:rsidRPr="00EB5B16">
        <w:rPr>
          <w:lang w:val="en-150"/>
        </w:rPr>
        <w:t>ChArUco</w:t>
      </w:r>
      <w:proofErr w:type="spellEnd"/>
      <w:r w:rsidR="008E427B" w:rsidRPr="00EB5B16">
        <w:rPr>
          <w:lang w:val="en-150"/>
        </w:rPr>
        <w:t xml:space="preserve"> board combines a chessboard pattern with fiducial </w:t>
      </w:r>
      <w:proofErr w:type="spellStart"/>
      <w:r w:rsidR="008E427B" w:rsidRPr="00EB5B16">
        <w:rPr>
          <w:lang w:val="en-150"/>
        </w:rPr>
        <w:t>ArUco</w:t>
      </w:r>
      <w:proofErr w:type="spellEnd"/>
      <w:r w:rsidR="008E427B" w:rsidRPr="00EB5B16">
        <w:rPr>
          <w:lang w:val="en-150"/>
        </w:rPr>
        <w:t xml:space="preserve"> markers, placed in the white spots. Calibration with these boards is expected to be more accurate and less prone to error</w:t>
      </w:r>
      <w:r w:rsidRPr="00EB5B16">
        <w:rPr>
          <w:lang w:val="en-150"/>
        </w:rPr>
        <w:t xml:space="preserve"> than calibration in either a chessboard pattern or single </w:t>
      </w:r>
      <w:proofErr w:type="spellStart"/>
      <w:r w:rsidRPr="00EB5B16">
        <w:rPr>
          <w:lang w:val="en-150"/>
        </w:rPr>
        <w:t>ArUco</w:t>
      </w:r>
      <w:proofErr w:type="spellEnd"/>
      <w:r w:rsidRPr="00EB5B16">
        <w:rPr>
          <w:lang w:val="en-150"/>
        </w:rPr>
        <w:t xml:space="preserve"> markers</w:t>
      </w:r>
      <w:r w:rsidR="008E427B" w:rsidRPr="00EB5B16">
        <w:rPr>
          <w:lang w:val="en-150"/>
        </w:rPr>
        <w:t xml:space="preserve">, since there are more points for reference and occlusions and partial views are allowed </w:t>
      </w:r>
      <w:r w:rsidR="007E5AC0" w:rsidRPr="00EB5B16">
        <w:rPr>
          <w:lang w:val="en-150"/>
        </w:rPr>
        <w:fldChar w:fldCharType="begin" w:fldLock="1"/>
      </w:r>
      <w:r w:rsidR="00597972" w:rsidRPr="00EB5B16">
        <w:rPr>
          <w:lang w:val="en-150"/>
        </w:rPr>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63]","plainTextFormattedCitation":"[63]","previouslyFormattedCitation":"[63]"},"properties":{"noteIndex":0},"schema":"https://github.com/citation-style-language/schema/raw/master/csl-citation.json"}</w:instrText>
      </w:r>
      <w:r w:rsidR="007E5AC0" w:rsidRPr="00EB5B16">
        <w:rPr>
          <w:lang w:val="en-150"/>
        </w:rPr>
        <w:fldChar w:fldCharType="separate"/>
      </w:r>
      <w:r w:rsidR="00597972" w:rsidRPr="00EB5B16">
        <w:rPr>
          <w:noProof/>
          <w:lang w:val="en-150"/>
        </w:rPr>
        <w:t>[63]</w:t>
      </w:r>
      <w:r w:rsidR="007E5AC0" w:rsidRPr="00EB5B16">
        <w:rPr>
          <w:lang w:val="en-150"/>
        </w:rPr>
        <w:fldChar w:fldCharType="end"/>
      </w:r>
      <w:r w:rsidR="008E427B" w:rsidRPr="00EB5B16">
        <w:rPr>
          <w:lang w:val="en-150"/>
        </w:rPr>
        <w:t>.</w:t>
      </w:r>
      <w:r w:rsidRPr="00EB5B16">
        <w:rPr>
          <w:lang w:val="en-150"/>
        </w:rPr>
        <w:t xml:space="preserve"> Calibration procedure consists on </w:t>
      </w:r>
      <w:r w:rsidR="00172589" w:rsidRPr="00EB5B16">
        <w:rPr>
          <w:lang w:val="en-150"/>
        </w:rPr>
        <w:t>taking a set of pictures</w:t>
      </w:r>
      <w:r w:rsidRPr="00EB5B16">
        <w:rPr>
          <w:lang w:val="en-150"/>
        </w:rPr>
        <w:t xml:space="preserve"> of said pattern’s printout</w:t>
      </w:r>
      <w:r w:rsidR="00172589" w:rsidRPr="00EB5B16">
        <w:rPr>
          <w:lang w:val="en-150"/>
        </w:rPr>
        <w:t xml:space="preserve"> and feeding them to a high-level function of the OpenCV library that yields the intrinsic camera distortion matrix </w:t>
      </w:r>
      <m:oMath>
        <m:r>
          <m:rPr>
            <m:sty m:val="bi"/>
          </m:rPr>
          <w:rPr>
            <w:rFonts w:ascii="Cambria Math" w:hAnsi="Cambria Math"/>
            <w:lang w:val="en-150"/>
          </w:rPr>
          <m:t>A</m:t>
        </m:r>
      </m:oMath>
      <w:r w:rsidR="00172589" w:rsidRPr="00EB5B16">
        <w:rPr>
          <w:b/>
          <w:lang w:val="en-150"/>
        </w:rPr>
        <w:t xml:space="preserve"> </w:t>
      </w:r>
      <w:r w:rsidR="00172589" w:rsidRPr="00EB5B16">
        <w:rPr>
          <w:lang w:val="en-150"/>
        </w:rPr>
        <w:t xml:space="preserve">and the distortion coefficients </w:t>
      </w:r>
      <m:oMath>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k</m:t>
            </m:r>
          </m:e>
          <m:sub>
            <m:r>
              <w:rPr>
                <w:rFonts w:ascii="Cambria Math" w:hAnsi="Cambria Math"/>
                <w:lang w:val="en-150"/>
              </w:rPr>
              <m:t>3</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p</m:t>
            </m:r>
          </m:e>
          <m:sub>
            <m:r>
              <w:rPr>
                <w:rFonts w:ascii="Cambria Math" w:hAnsi="Cambria Math"/>
                <w:lang w:val="en-150"/>
              </w:rPr>
              <m:t>2</m:t>
            </m:r>
          </m:sub>
        </m:sSub>
        <m:r>
          <w:rPr>
            <w:rFonts w:ascii="Cambria Math" w:hAnsi="Cambria Math"/>
            <w:lang w:val="en-150"/>
          </w:rPr>
          <m:t>)</m:t>
        </m:r>
      </m:oMath>
      <w:r w:rsidR="00172589" w:rsidRPr="00EB5B16">
        <w:rPr>
          <w:lang w:val="en-150"/>
        </w:rPr>
        <w:t xml:space="preserve">. </w:t>
      </w:r>
      <w:r w:rsidRPr="00EB5B16">
        <w:rPr>
          <w:lang w:val="en-150"/>
        </w:rPr>
        <w:t>Under this approach</w:t>
      </w:r>
      <w:r w:rsidR="00172589" w:rsidRPr="00EB5B16">
        <w:rPr>
          <w:lang w:val="en-150"/>
        </w:rPr>
        <w:t xml:space="preserve">, the rest of distortion coefficients shown in the distortion-correction equations are assumed to be zero </w:t>
      </w:r>
      <w:r w:rsidR="00172589" w:rsidRPr="00EB5B16">
        <w:rPr>
          <w:lang w:val="en-150"/>
        </w:rPr>
        <w:fldChar w:fldCharType="begin" w:fldLock="1"/>
      </w:r>
      <w:r w:rsidR="00597972" w:rsidRPr="00EB5B16">
        <w:rPr>
          <w:lang w:val="en-150"/>
        </w:rPr>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4]","plainTextFormattedCitation":"[64]","previouslyFormattedCitation":"[64]"},"properties":{"noteIndex":0},"schema":"https://github.com/citation-style-language/schema/raw/master/csl-citation.json"}</w:instrText>
      </w:r>
      <w:r w:rsidR="00172589" w:rsidRPr="00EB5B16">
        <w:rPr>
          <w:lang w:val="en-150"/>
        </w:rPr>
        <w:fldChar w:fldCharType="separate"/>
      </w:r>
      <w:r w:rsidR="00597972" w:rsidRPr="00EB5B16">
        <w:rPr>
          <w:noProof/>
          <w:lang w:val="en-150"/>
        </w:rPr>
        <w:t>[64]</w:t>
      </w:r>
      <w:r w:rsidR="00172589" w:rsidRPr="00EB5B16">
        <w:rPr>
          <w:lang w:val="en-150"/>
        </w:rPr>
        <w:fldChar w:fldCharType="end"/>
      </w:r>
      <w:r w:rsidR="00172589" w:rsidRPr="00EB5B16">
        <w:rPr>
          <w:lang w:val="en-150"/>
        </w:rPr>
        <w:t>.</w:t>
      </w:r>
    </w:p>
    <w:p w14:paraId="7B9D2130" w14:textId="77777777" w:rsidR="001D1BEF" w:rsidRPr="00EB5B16" w:rsidRDefault="001D1BEF" w:rsidP="001D1BEF">
      <w:pPr>
        <w:ind w:firstLine="0"/>
        <w:jc w:val="center"/>
        <w:rPr>
          <w:lang w:val="en-150"/>
        </w:rPr>
      </w:pPr>
      <w:r w:rsidRPr="00EB5B16">
        <w:rPr>
          <w:noProof/>
          <w:lang w:val="en-150" w:eastAsia="en-US"/>
        </w:rPr>
        <w:lastRenderedPageBreak/>
        <w:drawing>
          <wp:inline distT="0" distB="0" distL="0" distR="0" wp14:anchorId="3D17465E" wp14:editId="0CF14EDB">
            <wp:extent cx="3932321" cy="3932321"/>
            <wp:effectExtent l="38100" t="38100" r="87630" b="87630"/>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66313" cy="396631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0F2DF7" w14:textId="2AFB3A12" w:rsidR="001D1BEF" w:rsidRPr="00EB5B16" w:rsidRDefault="00DD688C" w:rsidP="001D1BEF">
      <w:pPr>
        <w:pStyle w:val="Caption"/>
        <w:spacing w:after="0"/>
        <w:ind w:firstLine="0"/>
        <w:rPr>
          <w:lang w:val="en-150"/>
        </w:rPr>
      </w:pPr>
      <w:bookmarkStart w:id="289" w:name="_Ref74524368"/>
      <w:bookmarkStart w:id="290" w:name="_Toc7457223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8</w:t>
      </w:r>
      <w:r w:rsidRPr="00EB5B16">
        <w:rPr>
          <w:lang w:val="en-150"/>
        </w:rPr>
        <w:fldChar w:fldCharType="end"/>
      </w:r>
      <w:bookmarkEnd w:id="289"/>
      <w:r w:rsidR="001D1BEF" w:rsidRPr="00EB5B16">
        <w:rPr>
          <w:lang w:val="en-150"/>
        </w:rPr>
        <w:t xml:space="preserve">: Example </w:t>
      </w:r>
      <w:proofErr w:type="spellStart"/>
      <w:r w:rsidR="001D1BEF" w:rsidRPr="00EB5B16">
        <w:rPr>
          <w:lang w:val="en-150"/>
        </w:rPr>
        <w:t>ChArUco</w:t>
      </w:r>
      <w:proofErr w:type="spellEnd"/>
      <w:r w:rsidR="001D1BEF" w:rsidRPr="00EB5B16">
        <w:rPr>
          <w:lang w:val="en-150"/>
        </w:rPr>
        <w:t xml:space="preserve"> pattern</w:t>
      </w:r>
      <w:bookmarkEnd w:id="290"/>
    </w:p>
    <w:p w14:paraId="1F633C91" w14:textId="77777777" w:rsidR="001D1BEF" w:rsidRPr="00EB5B16" w:rsidRDefault="001D1BEF" w:rsidP="001D1BEF">
      <w:pPr>
        <w:pStyle w:val="Caption"/>
        <w:ind w:firstLine="0"/>
        <w:rPr>
          <w:lang w:val="en-150"/>
        </w:rPr>
      </w:pPr>
      <w:r w:rsidRPr="00EB5B16">
        <w:rPr>
          <w:lang w:val="en-150"/>
        </w:rPr>
        <w:t>Source: Self-made</w:t>
      </w:r>
    </w:p>
    <w:p w14:paraId="2B8FB05E" w14:textId="573D6A64" w:rsidR="00172589" w:rsidRPr="00EB5B16" w:rsidRDefault="00172589" w:rsidP="00172589">
      <w:pPr>
        <w:rPr>
          <w:lang w:val="en-150"/>
        </w:rPr>
      </w:pPr>
      <w:r w:rsidRPr="00EB5B16">
        <w:rPr>
          <w:lang w:val="en-150"/>
        </w:rPr>
        <w:t xml:space="preserve">Because the video feed sent by IP Webcam is of </w:t>
      </w:r>
      <w:proofErr w:type="spellStart"/>
      <w:r w:rsidR="001D1BEF" w:rsidRPr="00EB5B16">
        <w:rPr>
          <w:lang w:val="en-150"/>
        </w:rPr>
        <w:t>undeterminate</w:t>
      </w:r>
      <w:proofErr w:type="spellEnd"/>
      <w:r w:rsidRPr="00EB5B16">
        <w:rPr>
          <w:lang w:val="en-150"/>
        </w:rPr>
        <w:t xml:space="preserve"> characteristics (camera source, resolution, in-line processing</w:t>
      </w:r>
      <w:r w:rsidR="001D1BEF" w:rsidRPr="00EB5B16">
        <w:rPr>
          <w:lang w:val="en-150"/>
        </w:rPr>
        <w:t>,</w:t>
      </w:r>
      <w:r w:rsidRPr="00EB5B16">
        <w:rPr>
          <w:lang w:val="en-150"/>
        </w:rPr>
        <w:t xml:space="preserve"> etc.), images straight up taken with the phone camera in a conventional manner </w:t>
      </w:r>
      <w:r w:rsidR="001D1BEF" w:rsidRPr="00EB5B16">
        <w:rPr>
          <w:lang w:val="en-150"/>
        </w:rPr>
        <w:t>are</w:t>
      </w:r>
      <w:r w:rsidRPr="00EB5B16">
        <w:rPr>
          <w:lang w:val="en-150"/>
        </w:rPr>
        <w:t xml:space="preserve">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r w:rsidR="001D1BEF" w:rsidRPr="00EB5B16">
        <w:rPr>
          <w:lang w:val="en-150"/>
        </w:rPr>
        <w:t xml:space="preserve"> This way, camera parameters are more representative of the images that will be received in deployment.</w:t>
      </w:r>
    </w:p>
    <w:p w14:paraId="1D339499" w14:textId="57812EDE" w:rsidR="001F45CA" w:rsidRPr="00EB5B16" w:rsidRDefault="001F45CA" w:rsidP="001F45CA">
      <w:pPr>
        <w:spacing w:after="240"/>
        <w:rPr>
          <w:lang w:val="en-150"/>
        </w:rPr>
      </w:pPr>
      <w:r w:rsidRPr="00EB5B16">
        <w:rPr>
          <w:lang w:val="en-150"/>
        </w:rPr>
        <w:t>Implementation-wise, camera parameters are stored in a file that can be loaded by a computer program to recover the inferred intrinsic matrix and distortion coefficients later</w:t>
      </w:r>
      <w:r w:rsidR="000B0973" w:rsidRPr="00EB5B16">
        <w:rPr>
          <w:lang w:val="en-150"/>
        </w:rPr>
        <w:t>, so that camera calibration is a process performed only once per camera.</w:t>
      </w:r>
    </w:p>
    <w:p w14:paraId="6B0BF07D" w14:textId="378D4CB4" w:rsidR="00172589" w:rsidRPr="00EB5B16" w:rsidRDefault="00BD3B8C" w:rsidP="00BD3B8C">
      <w:pPr>
        <w:pStyle w:val="Heading2"/>
        <w:rPr>
          <w:lang w:val="en-150"/>
        </w:rPr>
      </w:pPr>
      <w:bookmarkStart w:id="291" w:name="_Ref74562412"/>
      <w:bookmarkStart w:id="292" w:name="_Toc74572129"/>
      <w:r w:rsidRPr="00EB5B16">
        <w:rPr>
          <w:lang w:val="en-150"/>
        </w:rPr>
        <w:t xml:space="preserve">Camera pose estimation with </w:t>
      </w:r>
      <w:proofErr w:type="spellStart"/>
      <w:r w:rsidRPr="00EB5B16">
        <w:rPr>
          <w:lang w:val="en-150"/>
        </w:rPr>
        <w:t>ArUco</w:t>
      </w:r>
      <w:proofErr w:type="spellEnd"/>
      <w:r w:rsidRPr="00EB5B16">
        <w:rPr>
          <w:lang w:val="en-150"/>
        </w:rPr>
        <w:t xml:space="preserve"> markers</w:t>
      </w:r>
      <w:bookmarkEnd w:id="291"/>
      <w:bookmarkEnd w:id="292"/>
    </w:p>
    <w:p w14:paraId="0F3F83B3" w14:textId="07021D32" w:rsidR="00F57D37" w:rsidRPr="00EB5B16" w:rsidRDefault="00F57D37" w:rsidP="00F57D37">
      <w:pPr>
        <w:pStyle w:val="Heading3"/>
        <w:rPr>
          <w:lang w:val="en-150"/>
        </w:rPr>
      </w:pPr>
      <w:bookmarkStart w:id="293" w:name="_Toc74572130"/>
      <w:r w:rsidRPr="00EB5B16">
        <w:rPr>
          <w:lang w:val="en-150"/>
        </w:rPr>
        <w:t xml:space="preserve">Finding the pose of </w:t>
      </w:r>
      <w:proofErr w:type="spellStart"/>
      <w:r w:rsidR="009B08E7" w:rsidRPr="00EB5B16">
        <w:rPr>
          <w:lang w:val="en-150"/>
        </w:rPr>
        <w:t>ArUco</w:t>
      </w:r>
      <w:proofErr w:type="spellEnd"/>
      <w:r w:rsidR="0079689F" w:rsidRPr="00EB5B16">
        <w:rPr>
          <w:lang w:val="en-150"/>
        </w:rPr>
        <w:t xml:space="preserve"> markers with respect to the camera</w:t>
      </w:r>
      <w:bookmarkEnd w:id="293"/>
    </w:p>
    <w:p w14:paraId="12AC2FCA" w14:textId="77777777" w:rsidR="00A222DB" w:rsidRPr="00EB5B16" w:rsidRDefault="00A222DB" w:rsidP="0038094F">
      <w:pPr>
        <w:rPr>
          <w:lang w:val="en-150"/>
        </w:rPr>
      </w:pPr>
      <w:r w:rsidRPr="00EB5B16">
        <w:rPr>
          <w:lang w:val="en-150"/>
        </w:rPr>
        <w:t xml:space="preserve">The pose of an </w:t>
      </w:r>
      <w:proofErr w:type="spellStart"/>
      <w:r w:rsidRPr="00EB5B16">
        <w:rPr>
          <w:lang w:val="en-150"/>
        </w:rPr>
        <w:t>ArUco</w:t>
      </w:r>
      <w:proofErr w:type="spellEnd"/>
      <w:r w:rsidRPr="00EB5B16">
        <w:rPr>
          <w:lang w:val="en-150"/>
        </w:rPr>
        <w:t xml:space="preserve"> marker with respect to the camera can be obtained with high-level OpenCV functions by completing the following steps:</w:t>
      </w:r>
    </w:p>
    <w:p w14:paraId="72B20FFA" w14:textId="77777777" w:rsidR="00A222DB" w:rsidRPr="00EB5B16" w:rsidRDefault="009D2729" w:rsidP="00A130F8">
      <w:pPr>
        <w:pStyle w:val="ListParagraph"/>
        <w:numPr>
          <w:ilvl w:val="0"/>
          <w:numId w:val="29"/>
        </w:numPr>
        <w:rPr>
          <w:lang w:val="en-150"/>
        </w:rPr>
      </w:pPr>
      <w:r w:rsidRPr="00EB5B16">
        <w:rPr>
          <w:lang w:val="en-150"/>
        </w:rPr>
        <w:t>T</w:t>
      </w:r>
      <w:r w:rsidR="00135AC7" w:rsidRPr="00EB5B16">
        <w:rPr>
          <w:lang w:val="en-150"/>
        </w:rPr>
        <w:t xml:space="preserve">he </w:t>
      </w:r>
      <w:r w:rsidR="0079689F" w:rsidRPr="00EB5B16">
        <w:rPr>
          <w:lang w:val="en-150"/>
        </w:rPr>
        <w:t xml:space="preserve">marker and its significant points are found </w:t>
      </w:r>
      <w:r w:rsidR="00547F5B" w:rsidRPr="00EB5B16">
        <w:rPr>
          <w:lang w:val="en-150"/>
        </w:rPr>
        <w:t>within</w:t>
      </w:r>
      <w:r w:rsidR="0079689F" w:rsidRPr="00EB5B16">
        <w:rPr>
          <w:lang w:val="en-150"/>
        </w:rPr>
        <w:t xml:space="preserve"> </w:t>
      </w:r>
      <w:r w:rsidR="00547F5B" w:rsidRPr="00EB5B16">
        <w:rPr>
          <w:lang w:val="en-150"/>
        </w:rPr>
        <w:t xml:space="preserve">the </w:t>
      </w:r>
      <w:r w:rsidR="0079689F" w:rsidRPr="00EB5B16">
        <w:rPr>
          <w:lang w:val="en-150"/>
        </w:rPr>
        <w:t>image</w:t>
      </w:r>
      <w:r w:rsidR="00547F5B" w:rsidRPr="00EB5B16">
        <w:rPr>
          <w:lang w:val="en-150"/>
        </w:rPr>
        <w:t xml:space="preserve"> as pixel coordinates</w:t>
      </w:r>
      <w:r w:rsidR="0038094F" w:rsidRPr="00EB5B16">
        <w:rPr>
          <w:lang w:val="en-150"/>
        </w:rPr>
        <w:t>.</w:t>
      </w:r>
      <w:r w:rsidR="00135AC7" w:rsidRPr="00EB5B16">
        <w:rPr>
          <w:lang w:val="en-150"/>
        </w:rPr>
        <w:t xml:space="preserve"> </w:t>
      </w:r>
    </w:p>
    <w:p w14:paraId="341BE17B" w14:textId="22D5611B" w:rsidR="00A222DB" w:rsidRPr="00EB5B16" w:rsidRDefault="00A222DB" w:rsidP="00A130F8">
      <w:pPr>
        <w:pStyle w:val="ListParagraph"/>
        <w:numPr>
          <w:ilvl w:val="0"/>
          <w:numId w:val="29"/>
        </w:numPr>
        <w:spacing w:after="240"/>
        <w:rPr>
          <w:lang w:val="en-150"/>
        </w:rPr>
      </w:pPr>
      <w:r w:rsidRPr="00EB5B16">
        <w:rPr>
          <w:lang w:val="en-150"/>
        </w:rPr>
        <w:t>The</w:t>
      </w:r>
      <w:r w:rsidR="00135AC7" w:rsidRPr="00EB5B16">
        <w:rPr>
          <w:lang w:val="en-150"/>
        </w:rPr>
        <w:t xml:space="preserve"> pose </w:t>
      </w:r>
      <w:r w:rsidRPr="00EB5B16">
        <w:rPr>
          <w:lang w:val="en-150"/>
        </w:rPr>
        <w:t xml:space="preserve">of said marker </w:t>
      </w:r>
      <w:r w:rsidR="00547F5B" w:rsidRPr="00EB5B16">
        <w:rPr>
          <w:lang w:val="en-150"/>
        </w:rPr>
        <w:t>is</w:t>
      </w:r>
      <w:r w:rsidR="00135AC7" w:rsidRPr="00EB5B16">
        <w:rPr>
          <w:lang w:val="en-150"/>
        </w:rPr>
        <w:t xml:space="preserve"> </w:t>
      </w:r>
      <w:r w:rsidRPr="00EB5B16">
        <w:rPr>
          <w:lang w:val="en-150"/>
        </w:rPr>
        <w:t xml:space="preserve">then </w:t>
      </w:r>
      <w:r w:rsidR="00135AC7" w:rsidRPr="00EB5B16">
        <w:rPr>
          <w:lang w:val="en-150"/>
        </w:rPr>
        <w:t xml:space="preserve">calculated from </w:t>
      </w:r>
      <w:r w:rsidRPr="00EB5B16">
        <w:rPr>
          <w:lang w:val="en-150"/>
        </w:rPr>
        <w:t>its</w:t>
      </w:r>
      <w:r w:rsidR="0038094F" w:rsidRPr="00EB5B16">
        <w:rPr>
          <w:lang w:val="en-150"/>
        </w:rPr>
        <w:t xml:space="preserve"> four corners b</w:t>
      </w:r>
      <w:r w:rsidR="00110562" w:rsidRPr="00EB5B16">
        <w:rPr>
          <w:lang w:val="en-150"/>
        </w:rPr>
        <w:t xml:space="preserve">y solving a Perspective-n-Point </w:t>
      </w:r>
      <w:r w:rsidR="0038094F" w:rsidRPr="00EB5B16">
        <w:rPr>
          <w:lang w:val="en-150"/>
        </w:rPr>
        <w:t>problem</w:t>
      </w:r>
      <w:r w:rsidR="00880415" w:rsidRPr="00EB5B16">
        <w:rPr>
          <w:lang w:val="en-150"/>
        </w:rPr>
        <w:t xml:space="preserve"> </w:t>
      </w:r>
      <w:r w:rsidR="00880415" w:rsidRPr="00EB5B16">
        <w:rPr>
          <w:lang w:val="en-150"/>
        </w:rPr>
        <w:fldChar w:fldCharType="begin" w:fldLock="1"/>
      </w:r>
      <w:r w:rsidR="00597972" w:rsidRPr="00EB5B16">
        <w:rPr>
          <w:lang w:val="en-150"/>
        </w:rPr>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5]","plainTextFormattedCitation":"[65]","previouslyFormattedCitation":"[65]"},"properties":{"noteIndex":0},"schema":"https://github.com/citation-style-language/schema/raw/master/csl-citation.json"}</w:instrText>
      </w:r>
      <w:r w:rsidR="00880415" w:rsidRPr="00EB5B16">
        <w:rPr>
          <w:lang w:val="en-150"/>
        </w:rPr>
        <w:fldChar w:fldCharType="separate"/>
      </w:r>
      <w:r w:rsidR="00597972" w:rsidRPr="00EB5B16">
        <w:rPr>
          <w:noProof/>
          <w:lang w:val="en-150"/>
        </w:rPr>
        <w:t>[65]</w:t>
      </w:r>
      <w:r w:rsidR="00880415" w:rsidRPr="00EB5B16">
        <w:rPr>
          <w:lang w:val="en-150"/>
        </w:rPr>
        <w:fldChar w:fldCharType="end"/>
      </w:r>
      <w:r w:rsidR="0038094F" w:rsidRPr="00EB5B16">
        <w:rPr>
          <w:lang w:val="en-150"/>
        </w:rPr>
        <w:t xml:space="preserve">, which returns the position and rotation vectors of the </w:t>
      </w:r>
      <w:proofErr w:type="spellStart"/>
      <w:r w:rsidR="0038094F" w:rsidRPr="00EB5B16">
        <w:rPr>
          <w:lang w:val="en-150"/>
        </w:rPr>
        <w:t>ArUco</w:t>
      </w:r>
      <w:proofErr w:type="spellEnd"/>
      <w:r w:rsidR="0038094F" w:rsidRPr="00EB5B16">
        <w:rPr>
          <w:lang w:val="en-150"/>
        </w:rPr>
        <w:t xml:space="preserve"> marker with respect to the camera.</w:t>
      </w:r>
    </w:p>
    <w:p w14:paraId="2CA608AC" w14:textId="77777777" w:rsidR="0079689F" w:rsidRPr="00EB5B16" w:rsidRDefault="0079689F" w:rsidP="0079689F">
      <w:pPr>
        <w:pStyle w:val="Heading3"/>
        <w:rPr>
          <w:lang w:val="en-150"/>
        </w:rPr>
      </w:pPr>
      <w:bookmarkStart w:id="294" w:name="_Ref74562375"/>
      <w:bookmarkStart w:id="295" w:name="_Toc74572131"/>
      <w:r w:rsidRPr="00EB5B16">
        <w:rPr>
          <w:lang w:val="en-150"/>
        </w:rPr>
        <w:lastRenderedPageBreak/>
        <w:t xml:space="preserve">Finding the pose of the camera with respect to an </w:t>
      </w:r>
      <w:proofErr w:type="spellStart"/>
      <w:r w:rsidRPr="00EB5B16">
        <w:rPr>
          <w:lang w:val="en-150"/>
        </w:rPr>
        <w:t>ArUco</w:t>
      </w:r>
      <w:proofErr w:type="spellEnd"/>
      <w:r w:rsidRPr="00EB5B16">
        <w:rPr>
          <w:lang w:val="en-150"/>
        </w:rPr>
        <w:t xml:space="preserve"> marker</w:t>
      </w:r>
      <w:bookmarkEnd w:id="294"/>
      <w:bookmarkEnd w:id="295"/>
    </w:p>
    <w:p w14:paraId="78A771EB" w14:textId="418BABB7" w:rsidR="00A81308" w:rsidRPr="00EB5B16" w:rsidRDefault="0038094F" w:rsidP="0038094F">
      <w:pPr>
        <w:rPr>
          <w:lang w:val="en-150"/>
        </w:rPr>
      </w:pPr>
      <w:r w:rsidRPr="00EB5B16">
        <w:rPr>
          <w:lang w:val="en-150"/>
        </w:rPr>
        <w:t xml:space="preserve">At this point, the 3D homogeneous transformation matrix that links the </w:t>
      </w:r>
      <w:proofErr w:type="spellStart"/>
      <w:r w:rsidRPr="00EB5B16">
        <w:rPr>
          <w:lang w:val="en-150"/>
        </w:rPr>
        <w:t>ArUco</w:t>
      </w:r>
      <w:proofErr w:type="spellEnd"/>
      <w:r w:rsidRPr="00EB5B16">
        <w:rPr>
          <w:lang w:val="en-150"/>
        </w:rPr>
        <w:t xml:space="preserve"> marker</w:t>
      </w:r>
      <w:r w:rsidR="00A222DB" w:rsidRPr="00EB5B16">
        <w:rPr>
          <w:lang w:val="en-150"/>
        </w:rPr>
        <w:t xml:space="preserve"> to the camera</w:t>
      </w:r>
      <w:r w:rsidRPr="00EB5B16">
        <w:rPr>
          <w:lang w:val="en-150"/>
        </w:rPr>
        <w:t xml:space="preserve"> can be built from the </w:t>
      </w:r>
      <w:r w:rsidR="00A81308" w:rsidRPr="00EB5B16">
        <w:rPr>
          <w:lang w:val="en-150"/>
        </w:rPr>
        <w:t>quantities</w:t>
      </w:r>
      <w:r w:rsidR="0079689F" w:rsidRPr="00EB5B16">
        <w:rPr>
          <w:lang w:val="en-150"/>
        </w:rPr>
        <w:t xml:space="preserve"> obtained by the procedure depicted in the previous section</w:t>
      </w:r>
      <w:r w:rsidR="00A81308" w:rsidRPr="00EB5B16">
        <w:rPr>
          <w:lang w:val="en-150"/>
        </w:rPr>
        <w:t xml:space="preserve">. For notation, let’s define </w:t>
      </w:r>
      <w:r w:rsidR="0079689F" w:rsidRPr="00EB5B16">
        <w:rPr>
          <w:lang w:val="en-150"/>
        </w:rPr>
        <w:t>the following</w:t>
      </w:r>
      <w:r w:rsidR="00A81308" w:rsidRPr="00EB5B16">
        <w:rPr>
          <w:lang w:val="en-150"/>
        </w:rPr>
        <w:t xml:space="preserve"> coordinate frames:</w:t>
      </w:r>
    </w:p>
    <w:p w14:paraId="4ACA307E" w14:textId="77777777" w:rsidR="00A81308" w:rsidRPr="00EB5B16" w:rsidRDefault="00A81308" w:rsidP="00A130F8">
      <w:pPr>
        <w:pStyle w:val="ListParagraph"/>
        <w:numPr>
          <w:ilvl w:val="0"/>
          <w:numId w:val="30"/>
        </w:numPr>
        <w:rPr>
          <w:lang w:val="en-150"/>
        </w:rPr>
      </w:pPr>
      <m:oMath>
        <m:r>
          <w:rPr>
            <w:rFonts w:ascii="Cambria Math" w:hAnsi="Cambria Math"/>
            <w:lang w:val="en-150"/>
          </w:rPr>
          <m:t>{C}</m:t>
        </m:r>
      </m:oMath>
      <w:r w:rsidRPr="00EB5B16">
        <w:rPr>
          <w:lang w:val="en-150"/>
        </w:rPr>
        <w:t xml:space="preserve"> : Placed at the camera, axes matching the pinhole model.</w:t>
      </w:r>
    </w:p>
    <w:p w14:paraId="49B32FCF" w14:textId="77777777" w:rsidR="00A81308" w:rsidRPr="00EB5B16" w:rsidRDefault="00A81308" w:rsidP="00A130F8">
      <w:pPr>
        <w:pStyle w:val="ListParagraph"/>
        <w:numPr>
          <w:ilvl w:val="0"/>
          <w:numId w:val="30"/>
        </w:numPr>
        <w:spacing w:after="240"/>
        <w:rPr>
          <w:lang w:val="en-150"/>
        </w:rPr>
      </w:pPr>
      <m:oMath>
        <m:r>
          <w:rPr>
            <w:rFonts w:ascii="Cambria Math" w:hAnsi="Cambria Math"/>
            <w:lang w:val="en-150"/>
          </w:rPr>
          <m:t>{A}</m:t>
        </m:r>
      </m:oMath>
      <w:r w:rsidRPr="00EB5B16">
        <w:rPr>
          <w:lang w:val="en-150"/>
        </w:rPr>
        <w:t xml:space="preserve"> : Placed at the ArUco marker, axes matching those of the marker.</w:t>
      </w:r>
    </w:p>
    <w:p w14:paraId="7A3DF076" w14:textId="0BF221F3" w:rsidR="00A222DB" w:rsidRPr="00EB5B16" w:rsidRDefault="00E11424" w:rsidP="001F45CA">
      <w:pPr>
        <w:spacing w:after="240"/>
        <w:rPr>
          <w:lang w:val="en-150"/>
        </w:rPr>
      </w:pPr>
      <w:r w:rsidRPr="00EB5B16">
        <w:rPr>
          <w:lang w:val="en-150"/>
        </w:rPr>
        <w:t>F</w:t>
      </w:r>
      <w:r w:rsidR="00A81308" w:rsidRPr="00EB5B16">
        <w:rPr>
          <w:lang w:val="en-150"/>
        </w:rPr>
        <w:t>rom the available</w:t>
      </w:r>
      <w:r w:rsidR="0038094F" w:rsidRPr="00EB5B16">
        <w:rPr>
          <w:lang w:val="en-150"/>
        </w:rPr>
        <w:t xml:space="preserve"> translation vector</w:t>
      </w:r>
      <w:r w:rsidR="00A222DB" w:rsidRPr="00EB5B16">
        <w:rPr>
          <w:lang w:val="en-150"/>
        </w:rPr>
        <w:t xml:space="preserve">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oMath>
      <w:r w:rsidR="0038094F" w:rsidRPr="00EB5B16">
        <w:rPr>
          <w:lang w:val="en-150"/>
        </w:rPr>
        <w:t xml:space="preserve"> and rotation matrix</w:t>
      </w:r>
      <w:r w:rsidR="00A222DB" w:rsidRPr="00EB5B16">
        <w:rPr>
          <w:lang w:val="en-150"/>
        </w:rPr>
        <w:t xml:space="preserve">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R</m:t>
                </m:r>
              </m:e>
            </m:sPre>
          </m:e>
          <m:sub>
            <m:r>
              <w:rPr>
                <w:rFonts w:ascii="Cambria Math" w:hAnsi="Cambria Math"/>
                <w:szCs w:val="24"/>
                <w:lang w:val="en-150"/>
              </w:rPr>
              <m:t>A</m:t>
            </m:r>
          </m:sub>
        </m:sSub>
      </m:oMath>
      <w:r w:rsidR="00A222DB" w:rsidRPr="00EB5B16">
        <w:rPr>
          <w:lang w:val="en-150"/>
        </w:rPr>
        <w:t xml:space="preserve"> </w:t>
      </w:r>
      <w:r w:rsidR="009D2729" w:rsidRPr="00EB5B16">
        <w:rPr>
          <w:lang w:val="en-150"/>
        </w:rPr>
        <w:t>(which is obtained by using Rodrigues’ Rotation</w:t>
      </w:r>
      <w:r w:rsidR="00880415" w:rsidRPr="00EB5B16">
        <w:rPr>
          <w:lang w:val="en-150"/>
        </w:rPr>
        <w:t xml:space="preserve"> </w:t>
      </w:r>
      <w:r w:rsidR="009D2729" w:rsidRPr="00EB5B16">
        <w:rPr>
          <w:lang w:val="en-150"/>
        </w:rPr>
        <w:t xml:space="preserve">formula </w:t>
      </w:r>
      <w:r w:rsidR="00880415" w:rsidRPr="00EB5B16">
        <w:rPr>
          <w:lang w:val="en-150"/>
        </w:rPr>
        <w:fldChar w:fldCharType="begin" w:fldLock="1"/>
      </w:r>
      <w:r w:rsidR="00597972" w:rsidRPr="00EB5B16">
        <w:rPr>
          <w:lang w:val="en-150"/>
        </w:rPr>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62]","plainTextFormattedCitation":"[62]","previouslyFormattedCitation":"[62]"},"properties":{"noteIndex":0},"schema":"https://github.com/citation-style-language/schema/raw/master/csl-citation.json"}</w:instrText>
      </w:r>
      <w:r w:rsidR="00880415" w:rsidRPr="00EB5B16">
        <w:rPr>
          <w:lang w:val="en-150"/>
        </w:rPr>
        <w:fldChar w:fldCharType="separate"/>
      </w:r>
      <w:r w:rsidR="00597972" w:rsidRPr="00EB5B16">
        <w:rPr>
          <w:noProof/>
          <w:lang w:val="en-150"/>
        </w:rPr>
        <w:t>[62]</w:t>
      </w:r>
      <w:r w:rsidR="00880415" w:rsidRPr="00EB5B16">
        <w:rPr>
          <w:lang w:val="en-150"/>
        </w:rPr>
        <w:fldChar w:fldCharType="end"/>
      </w:r>
      <w:r w:rsidR="00880415" w:rsidRPr="00EB5B16">
        <w:rPr>
          <w:lang w:val="en-150"/>
        </w:rPr>
        <w:t xml:space="preserve"> </w:t>
      </w:r>
      <w:r w:rsidR="009D2729" w:rsidRPr="00EB5B16">
        <w:rPr>
          <w:lang w:val="en-150"/>
        </w:rPr>
        <w:t xml:space="preserve">on the rotation vector) </w:t>
      </w:r>
      <w:r w:rsidR="00A81308" w:rsidRPr="00EB5B16">
        <w:rPr>
          <w:lang w:val="en-150"/>
        </w:rPr>
        <w:t>we</w:t>
      </w:r>
      <w:r w:rsidRPr="00EB5B16">
        <w:rPr>
          <w:lang w:val="en-150"/>
        </w:rPr>
        <w:t xml:space="preserve"> can</w:t>
      </w:r>
      <w:r w:rsidR="00A81308" w:rsidRPr="00EB5B16">
        <w:rPr>
          <w:lang w:val="en-150"/>
        </w:rPr>
        <w:t xml:space="preserve"> construct the homogeneous transformation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oMath>
      <w:r w:rsidR="0079689F" w:rsidRPr="00EB5B16">
        <w:rPr>
          <w:szCs w:val="24"/>
          <w:lang w:val="en-150"/>
        </w:rPr>
        <w:t xml:space="preserve"> that relates </w:t>
      </w:r>
      <m:oMath>
        <m:r>
          <w:rPr>
            <w:rFonts w:ascii="Cambria Math" w:hAnsi="Cambria Math"/>
            <w:szCs w:val="24"/>
            <w:lang w:val="en-150"/>
          </w:rPr>
          <m:t>{A}</m:t>
        </m:r>
      </m:oMath>
      <w:r w:rsidR="0079689F" w:rsidRPr="00EB5B16">
        <w:rPr>
          <w:szCs w:val="24"/>
          <w:lang w:val="en-150"/>
        </w:rPr>
        <w:t xml:space="preserve"> to </w:t>
      </w:r>
      <m:oMath>
        <m:r>
          <w:rPr>
            <w:rFonts w:ascii="Cambria Math" w:hAnsi="Cambria Math"/>
            <w:szCs w:val="24"/>
            <w:lang w:val="en-150"/>
          </w:rPr>
          <m:t>{C}</m:t>
        </m:r>
      </m:oMath>
      <w:r w:rsidR="00992BB1" w:rsidRPr="00EB5B16">
        <w:rPr>
          <w:lang w:val="en-150"/>
        </w:rPr>
        <w:t xml:space="preserve">. </w:t>
      </w:r>
      <w:r w:rsidR="00A81308" w:rsidRPr="00EB5B16">
        <w:rPr>
          <w:lang w:val="en-150"/>
        </w:rPr>
        <w:t xml:space="preserve">Picture now a point </w:t>
      </w:r>
      <m:oMath>
        <m:r>
          <m:rPr>
            <m:sty m:val="bi"/>
          </m:rPr>
          <w:rPr>
            <w:rFonts w:ascii="Cambria Math" w:hAnsi="Cambria Math"/>
            <w:szCs w:val="24"/>
            <w:lang w:val="en-150"/>
          </w:rPr>
          <m:t>P</m:t>
        </m:r>
      </m:oMath>
      <w:r w:rsidR="00A81308" w:rsidRPr="00EB5B16">
        <w:rPr>
          <w:szCs w:val="24"/>
          <w:lang w:val="en-150"/>
        </w:rPr>
        <w:t xml:space="preserve"> with arbitary coordinates referenced to </w:t>
      </w:r>
      <m:oMath>
        <m:d>
          <m:dPr>
            <m:begChr m:val="{"/>
            <m:endChr m:val="}"/>
            <m:ctrlPr>
              <w:rPr>
                <w:rFonts w:ascii="Cambria Math" w:hAnsi="Cambria Math"/>
                <w:i/>
                <w:szCs w:val="24"/>
                <w:lang w:val="en-150"/>
              </w:rPr>
            </m:ctrlPr>
          </m:dPr>
          <m:e>
            <m:r>
              <w:rPr>
                <w:rFonts w:ascii="Cambria Math" w:hAnsi="Cambria Math"/>
                <w:szCs w:val="24"/>
                <w:lang w:val="en-150"/>
              </w:rPr>
              <m:t>A</m:t>
            </m:r>
          </m:e>
        </m:d>
        <m:r>
          <w:rPr>
            <w:rFonts w:ascii="Cambria Math" w:hAnsi="Cambria Math"/>
            <w:szCs w:val="24"/>
            <w:lang w:val="en-150"/>
          </w:rPr>
          <m:t xml:space="preserve"> </m:t>
        </m:r>
        <m:sSub>
          <m:sSubPr>
            <m:ctrlPr>
              <w:rPr>
                <w:rFonts w:ascii="Cambria Math" w:hAnsi="Cambria Math"/>
                <w:i/>
                <w:szCs w:val="24"/>
                <w:lang w:val="en-150"/>
              </w:rPr>
            </m:ctrlPr>
          </m:sSubPr>
          <m:e>
            <m:r>
              <m:rPr>
                <m:sty m:val="bi"/>
              </m:rPr>
              <w:rPr>
                <w:rFonts w:ascii="Cambria Math" w:hAnsi="Cambria Math"/>
                <w:szCs w:val="24"/>
                <w:lang w:val="en-150"/>
              </w:rPr>
              <m:t>P</m:t>
            </m:r>
          </m:e>
          <m:sub>
            <m:r>
              <w:rPr>
                <w:rFonts w:ascii="Cambria Math" w:hAnsi="Cambria Math"/>
                <w:szCs w:val="24"/>
                <w:lang w:val="en-150"/>
              </w:rPr>
              <m:t>A</m:t>
            </m:r>
          </m:sub>
        </m:sSub>
      </m:oMath>
      <w:r w:rsidR="00A81308" w:rsidRPr="00EB5B16">
        <w:rPr>
          <w:szCs w:val="24"/>
          <w:lang w:val="en-150"/>
        </w:rPr>
        <w:t>. Its co</w:t>
      </w:r>
      <w:r w:rsidRPr="00EB5B16">
        <w:rPr>
          <w:szCs w:val="24"/>
          <w:lang w:val="en-150"/>
        </w:rPr>
        <w:t>or</w:t>
      </w:r>
      <w:r w:rsidR="00A81308" w:rsidRPr="00EB5B16">
        <w:rPr>
          <w:szCs w:val="24"/>
          <w:lang w:val="en-150"/>
        </w:rPr>
        <w:t xml:space="preserve">dinates with respect to </w:t>
      </w:r>
      <m:oMath>
        <m:d>
          <m:dPr>
            <m:begChr m:val="{"/>
            <m:endChr m:val="}"/>
            <m:ctrlPr>
              <w:rPr>
                <w:rFonts w:ascii="Cambria Math" w:hAnsi="Cambria Math"/>
                <w:i/>
                <w:szCs w:val="24"/>
                <w:lang w:val="en-150"/>
              </w:rPr>
            </m:ctrlPr>
          </m:dPr>
          <m:e>
            <m:r>
              <w:rPr>
                <w:rFonts w:ascii="Cambria Math" w:hAnsi="Cambria Math"/>
                <w:szCs w:val="24"/>
                <w:lang w:val="en-150"/>
              </w:rPr>
              <m:t>C</m:t>
            </m:r>
          </m:e>
        </m:d>
      </m:oMath>
      <w:r w:rsidR="00A81308" w:rsidRPr="00EB5B16">
        <w:rPr>
          <w:szCs w:val="24"/>
          <w:lang w:val="en-150"/>
        </w:rPr>
        <w:t xml:space="preserve"> can be computed as:</w:t>
      </w:r>
    </w:p>
    <w:p w14:paraId="353EDE06" w14:textId="77777777" w:rsidR="00992BB1" w:rsidRPr="00EB5B16" w:rsidRDefault="00A952ED" w:rsidP="00F31FCC">
      <w:pPr>
        <w:spacing w:after="240"/>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r>
            <w:rPr>
              <w:rFonts w:ascii="Cambria Math" w:hAnsi="Cambria Math"/>
              <w:lang w:val="en-150"/>
            </w:rPr>
            <m:t>=</m:t>
          </m:r>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sSub>
            <m:sSubPr>
              <m:ctrlPr>
                <w:rPr>
                  <w:rFonts w:ascii="Cambria Math" w:hAnsi="Cambria Math"/>
                  <w:i/>
                  <w:lang w:val="en-150"/>
                </w:rPr>
              </m:ctrlPr>
            </m:sSubPr>
            <m:e>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e>
            <m:sub>
              <m:sSub>
                <m:sSubPr>
                  <m:ctrlPr>
                    <w:rPr>
                      <w:rFonts w:ascii="Cambria Math" w:hAnsi="Cambria Math"/>
                      <w:b/>
                      <w:i/>
                      <w:lang w:val="en-150"/>
                    </w:rPr>
                  </m:ctrlPr>
                </m:sSubPr>
                <m:e>
                  <m:r>
                    <m:rPr>
                      <m:sty m:val="bi"/>
                    </m:rPr>
                    <w:rPr>
                      <w:rFonts w:ascii="Cambria Math" w:hAnsi="Cambria Math"/>
                      <w:lang w:val="en-150"/>
                    </w:rPr>
                    <m:t>P</m:t>
                  </m:r>
                </m:e>
                <m:sub>
                  <m:r>
                    <m:rPr>
                      <m:sty m:val="bi"/>
                    </m:rPr>
                    <w:rPr>
                      <w:rFonts w:ascii="Cambria Math" w:hAnsi="Cambria Math"/>
                      <w:lang w:val="en-150"/>
                    </w:rPr>
                    <m:t>A</m:t>
                  </m:r>
                </m:sub>
              </m:sSub>
            </m:sub>
          </m:sSub>
          <m:r>
            <w:rPr>
              <w:rFonts w:ascii="Cambria Math" w:hAnsi="Cambria Math"/>
              <w:lang w:val="en-150"/>
            </w:rPr>
            <m:t xml:space="preserve">;   </m:t>
          </m:r>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e>
            <m:sub>
              <m:r>
                <w:rPr>
                  <w:rFonts w:ascii="Cambria Math" w:hAnsi="Cambria Math"/>
                  <w:szCs w:val="24"/>
                  <w:lang w:val="en-150"/>
                </w:rPr>
                <m:t xml:space="preserve"> </m:t>
              </m:r>
            </m:sub>
          </m:sSub>
          <m:r>
            <w:rPr>
              <w:rFonts w:ascii="Cambria Math" w:hAnsi="Cambria Math"/>
              <w:lang w:val="en-150"/>
            </w:rPr>
            <m:t>:=</m:t>
          </m:r>
          <m:d>
            <m:dPr>
              <m:ctrlPr>
                <w:rPr>
                  <w:rFonts w:ascii="Cambria Math" w:hAnsi="Cambria Math"/>
                  <w:i/>
                  <w:lang w:val="en-150"/>
                </w:rPr>
              </m:ctrlPr>
            </m:dPr>
            <m:e>
              <m:m>
                <m:mPr>
                  <m:mcs>
                    <m:mc>
                      <m:mcPr>
                        <m:count m:val="2"/>
                        <m:mcJc m:val="center"/>
                      </m:mcPr>
                    </m:mc>
                  </m:mcs>
                  <m:ctrlPr>
                    <w:rPr>
                      <w:rFonts w:ascii="Cambria Math" w:hAnsi="Cambria Math"/>
                      <w:i/>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R</m:t>
                            </m:r>
                          </m:e>
                        </m:sPre>
                      </m:e>
                      <m:sub>
                        <m:r>
                          <w:rPr>
                            <w:rFonts w:ascii="Cambria Math" w:hAnsi="Cambria Math"/>
                            <w:szCs w:val="24"/>
                            <w:lang w:val="en-150"/>
                          </w:rPr>
                          <m:t>A</m:t>
                        </m:r>
                      </m:sub>
                    </m:sSub>
                  </m:e>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e>
                </m:mr>
                <m:mr>
                  <m:e>
                    <m:sSub>
                      <m:sSubPr>
                        <m:ctrlPr>
                          <w:rPr>
                            <w:rFonts w:ascii="Cambria Math" w:hAnsi="Cambria Math"/>
                            <w:b/>
                            <w:i/>
                            <w:lang w:val="en-150"/>
                          </w:rPr>
                        </m:ctrlPr>
                      </m:sSubPr>
                      <m:e>
                        <m:r>
                          <m:rPr>
                            <m:sty m:val="bi"/>
                          </m:rPr>
                          <w:rPr>
                            <w:rFonts w:ascii="Cambria Math" w:hAnsi="Cambria Math"/>
                            <w:lang w:val="en-150"/>
                          </w:rPr>
                          <m:t>0</m:t>
                        </m:r>
                      </m:e>
                      <m:sub>
                        <m:r>
                          <w:rPr>
                            <w:rFonts w:ascii="Cambria Math" w:hAnsi="Cambria Math"/>
                            <w:lang w:val="en-150"/>
                          </w:rPr>
                          <m:t>1x3</m:t>
                        </m:r>
                      </m:sub>
                    </m:sSub>
                  </m:e>
                  <m:e>
                    <m:r>
                      <w:rPr>
                        <w:rFonts w:ascii="Cambria Math" w:hAnsi="Cambria Math"/>
                        <w:lang w:val="en-150"/>
                      </w:rPr>
                      <m:t>1</m:t>
                    </m:r>
                  </m:e>
                </m:mr>
              </m:m>
            </m:e>
          </m:d>
        </m:oMath>
      </m:oMathPara>
    </w:p>
    <w:p w14:paraId="47D84919" w14:textId="4EB79B58" w:rsidR="00992BB1" w:rsidRPr="00EB5B16" w:rsidRDefault="00992BB1" w:rsidP="001F45CA">
      <w:pPr>
        <w:spacing w:after="240"/>
        <w:rPr>
          <w:szCs w:val="24"/>
          <w:lang w:val="en-150"/>
        </w:rPr>
      </w:pPr>
      <w:r w:rsidRPr="00EB5B16">
        <w:rPr>
          <w:szCs w:val="24"/>
          <w:lang w:val="en-150"/>
        </w:rPr>
        <w:t>From here, picture the opposite situation. Imagine a</w:t>
      </w:r>
      <w:r w:rsidRPr="00EB5B16">
        <w:rPr>
          <w:lang w:val="en-150"/>
        </w:rPr>
        <w:t xml:space="preserve"> point </w:t>
      </w:r>
      <m:oMath>
        <m:r>
          <m:rPr>
            <m:sty m:val="bi"/>
          </m:rPr>
          <w:rPr>
            <w:rFonts w:ascii="Cambria Math" w:hAnsi="Cambria Math"/>
            <w:lang w:val="en-150"/>
          </w:rPr>
          <m:t>Q</m:t>
        </m:r>
      </m:oMath>
      <w:r w:rsidRPr="00EB5B16">
        <w:rPr>
          <w:szCs w:val="24"/>
          <w:lang w:val="en-150"/>
        </w:rPr>
        <w:t xml:space="preserve"> with arbitary coordinates referenced to </w:t>
      </w:r>
      <m:oMath>
        <m:d>
          <m:dPr>
            <m:begChr m:val="{"/>
            <m:endChr m:val="}"/>
            <m:ctrlPr>
              <w:rPr>
                <w:rFonts w:ascii="Cambria Math" w:hAnsi="Cambria Math"/>
                <w:i/>
                <w:szCs w:val="24"/>
                <w:lang w:val="en-150"/>
              </w:rPr>
            </m:ctrlPr>
          </m:dPr>
          <m:e>
            <m:r>
              <w:rPr>
                <w:rFonts w:ascii="Cambria Math" w:hAnsi="Cambria Math"/>
                <w:szCs w:val="24"/>
                <w:lang w:val="en-150"/>
              </w:rPr>
              <m:t>C</m:t>
            </m:r>
          </m:e>
        </m:d>
        <m:r>
          <w:rPr>
            <w:rFonts w:ascii="Cambria Math" w:hAnsi="Cambria Math"/>
            <w:szCs w:val="24"/>
            <w:lang w:val="en-150"/>
          </w:rPr>
          <m:t xml:space="preserve"> </m:t>
        </m:r>
        <m:sSub>
          <m:sSubPr>
            <m:ctrlPr>
              <w:rPr>
                <w:rFonts w:ascii="Cambria Math" w:hAnsi="Cambria Math"/>
                <w:i/>
                <w:szCs w:val="24"/>
                <w:lang w:val="en-150"/>
              </w:rPr>
            </m:ctrlPr>
          </m:sSubPr>
          <m:e>
            <m:r>
              <m:rPr>
                <m:sty m:val="bi"/>
              </m:rPr>
              <w:rPr>
                <w:rFonts w:ascii="Cambria Math" w:hAnsi="Cambria Math"/>
                <w:szCs w:val="24"/>
                <w:lang w:val="en-150"/>
              </w:rPr>
              <m:t>C</m:t>
            </m:r>
          </m:e>
          <m:sub>
            <m:r>
              <w:rPr>
                <w:rFonts w:ascii="Cambria Math" w:hAnsi="Cambria Math"/>
                <w:szCs w:val="24"/>
                <w:lang w:val="en-150"/>
              </w:rPr>
              <m:t>A</m:t>
            </m:r>
          </m:sub>
        </m:sSub>
      </m:oMath>
      <w:r w:rsidRPr="00EB5B16">
        <w:rPr>
          <w:szCs w:val="24"/>
          <w:lang w:val="en-150"/>
        </w:rPr>
        <w:t xml:space="preserve">. </w:t>
      </w:r>
      <w:r w:rsidR="00547F5B" w:rsidRPr="00EB5B16">
        <w:rPr>
          <w:szCs w:val="24"/>
          <w:lang w:val="en-150"/>
        </w:rPr>
        <w:t>I</w:t>
      </w:r>
      <w:r w:rsidRPr="00EB5B16">
        <w:rPr>
          <w:szCs w:val="24"/>
          <w:lang w:val="en-150"/>
        </w:rPr>
        <w:t xml:space="preserve">ts coordinates with respect to the </w:t>
      </w:r>
      <w:proofErr w:type="spellStart"/>
      <w:r w:rsidRPr="00EB5B16">
        <w:rPr>
          <w:szCs w:val="24"/>
          <w:lang w:val="en-150"/>
        </w:rPr>
        <w:t>ArUco</w:t>
      </w:r>
      <w:proofErr w:type="spellEnd"/>
      <w:r w:rsidRPr="00EB5B16">
        <w:rPr>
          <w:szCs w:val="24"/>
          <w:lang w:val="en-150"/>
        </w:rPr>
        <w:t xml:space="preserve"> marker </w:t>
      </w:r>
      <m:oMath>
        <m:d>
          <m:dPr>
            <m:begChr m:val="{"/>
            <m:endChr m:val="}"/>
            <m:ctrlPr>
              <w:rPr>
                <w:rFonts w:ascii="Cambria Math" w:hAnsi="Cambria Math"/>
                <w:i/>
                <w:szCs w:val="24"/>
                <w:lang w:val="en-150"/>
              </w:rPr>
            </m:ctrlPr>
          </m:dPr>
          <m:e>
            <m:r>
              <w:rPr>
                <w:rFonts w:ascii="Cambria Math" w:hAnsi="Cambria Math"/>
                <w:szCs w:val="24"/>
                <w:lang w:val="en-150"/>
              </w:rPr>
              <m:t>A</m:t>
            </m:r>
          </m:e>
        </m:d>
      </m:oMath>
      <w:r w:rsidRPr="00EB5B16">
        <w:rPr>
          <w:szCs w:val="24"/>
          <w:lang w:val="en-150"/>
        </w:rPr>
        <w:t xml:space="preserve"> can be obtained</w:t>
      </w:r>
      <w:r w:rsidR="00547F5B" w:rsidRPr="00EB5B16">
        <w:rPr>
          <w:szCs w:val="24"/>
          <w:lang w:val="en-150"/>
        </w:rPr>
        <w:t xml:space="preserve"> as</w:t>
      </w:r>
      <w:r w:rsidRPr="00EB5B16">
        <w:rPr>
          <w:szCs w:val="24"/>
          <w:lang w:val="en-150"/>
        </w:rPr>
        <w:t>:</w:t>
      </w:r>
    </w:p>
    <w:p w14:paraId="4F791168" w14:textId="77777777" w:rsidR="00992BB1" w:rsidRPr="00EB5B16" w:rsidRDefault="00A952ED" w:rsidP="00F31FCC">
      <w:pPr>
        <w:spacing w:after="240"/>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r>
            <w:rPr>
              <w:rFonts w:ascii="Cambria Math" w:hAnsi="Cambria Math"/>
              <w:lang w:val="en-150"/>
            </w:rPr>
            <m:t>=</m:t>
          </m:r>
          <m:sSup>
            <m:sSupPr>
              <m:ctrlPr>
                <w:rPr>
                  <w:rFonts w:ascii="Cambria Math" w:hAnsi="Cambria Math"/>
                  <w:i/>
                  <w:szCs w:val="24"/>
                  <w:lang w:val="en-150"/>
                </w:rPr>
              </m:ctrlPr>
            </m:sSup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e>
            <m:sup>
              <m:r>
                <w:rPr>
                  <w:rFonts w:ascii="Cambria Math" w:hAnsi="Cambria Math"/>
                  <w:szCs w:val="24"/>
                  <w:lang w:val="en-150"/>
                </w:rPr>
                <m:t>-1</m:t>
              </m:r>
            </m:sup>
          </m:sSup>
          <m:sSub>
            <m:sSubPr>
              <m:ctrlPr>
                <w:rPr>
                  <w:rFonts w:ascii="Cambria Math" w:hAnsi="Cambria Math"/>
                  <w:i/>
                  <w:lang w:val="en-150"/>
                </w:rPr>
              </m:ctrlPr>
            </m:sSubPr>
            <m:e>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e>
            <m:sub>
              <m:sSub>
                <m:sSubPr>
                  <m:ctrlPr>
                    <w:rPr>
                      <w:rFonts w:ascii="Cambria Math" w:hAnsi="Cambria Math"/>
                      <w:b/>
                      <w:i/>
                      <w:lang w:val="en-150"/>
                    </w:rPr>
                  </m:ctrlPr>
                </m:sSubPr>
                <m:e>
                  <m:r>
                    <m:rPr>
                      <m:sty m:val="bi"/>
                    </m:rPr>
                    <w:rPr>
                      <w:rFonts w:ascii="Cambria Math" w:hAnsi="Cambria Math"/>
                      <w:lang w:val="en-150"/>
                    </w:rPr>
                    <m:t>Q</m:t>
                  </m:r>
                </m:e>
                <m:sub>
                  <m:r>
                    <m:rPr>
                      <m:sty m:val="bi"/>
                    </m:rPr>
                    <w:rPr>
                      <w:rFonts w:ascii="Cambria Math" w:hAnsi="Cambria Math"/>
                      <w:lang w:val="en-150"/>
                    </w:rPr>
                    <m:t>C</m:t>
                  </m:r>
                </m:sub>
              </m:sSub>
            </m:sub>
          </m:sSub>
        </m:oMath>
      </m:oMathPara>
    </w:p>
    <w:p w14:paraId="729DAE00" w14:textId="6230CCC6" w:rsidR="00A81308" w:rsidRDefault="00992BB1" w:rsidP="0038094F">
      <w:pPr>
        <w:rPr>
          <w:lang w:val="en-150"/>
        </w:rPr>
      </w:pPr>
      <w:r w:rsidRPr="00EB5B16">
        <w:rPr>
          <w:lang w:val="en-150"/>
        </w:rPr>
        <w:t xml:space="preserve">Imagine that, conveniently, point </w:t>
      </w:r>
      <m:oMath>
        <m:r>
          <m:rPr>
            <m:sty m:val="bi"/>
          </m:rPr>
          <w:rPr>
            <w:rFonts w:ascii="Cambria Math" w:hAnsi="Cambria Math"/>
            <w:lang w:val="en-150"/>
          </w:rPr>
          <m:t>Q</m:t>
        </m:r>
      </m:oMath>
      <w:r w:rsidRPr="00EB5B16">
        <w:rPr>
          <w:b/>
          <w:lang w:val="en-150"/>
        </w:rPr>
        <w:t xml:space="preserve"> </w:t>
      </w:r>
      <w:r w:rsidRPr="00EB5B16">
        <w:rPr>
          <w:lang w:val="en-150"/>
        </w:rPr>
        <w:t>were to be placed at the camera</w:t>
      </w:r>
      <w:r w:rsidR="002A6A6D" w:rsidRPr="00EB5B16">
        <w:rPr>
          <w:lang w:val="en-150"/>
        </w:rPr>
        <w:t>’s</w:t>
      </w:r>
      <w:r w:rsidRPr="00EB5B16">
        <w:rPr>
          <w:lang w:val="en-150"/>
        </w:rPr>
        <w:t xml:space="preserve"> origin. Obtaining its coordinates with respect to </w:t>
      </w:r>
      <m:oMath>
        <m:d>
          <m:dPr>
            <m:begChr m:val="{"/>
            <m:endChr m:val="}"/>
            <m:ctrlPr>
              <w:rPr>
                <w:rFonts w:ascii="Cambria Math" w:hAnsi="Cambria Math"/>
                <w:i/>
                <w:szCs w:val="24"/>
                <w:lang w:val="en-150"/>
              </w:rPr>
            </m:ctrlPr>
          </m:dPr>
          <m:e>
            <m:r>
              <w:rPr>
                <w:rFonts w:ascii="Cambria Math" w:hAnsi="Cambria Math"/>
                <w:szCs w:val="24"/>
                <w:lang w:val="en-150"/>
              </w:rPr>
              <m:t>A</m:t>
            </m:r>
          </m:e>
        </m:d>
      </m:oMath>
      <w:r w:rsidRPr="00EB5B16">
        <w:rPr>
          <w:szCs w:val="24"/>
          <w:lang w:val="en-150"/>
        </w:rPr>
        <w:t xml:space="preserve"> is then equal to obtaining the camera coordinates. </w:t>
      </w:r>
      <w:r w:rsidR="00F31FCC" w:rsidRPr="00EB5B16">
        <w:rPr>
          <w:szCs w:val="24"/>
          <w:lang w:val="en-150"/>
        </w:rPr>
        <w:t>Under this assumption,</w:t>
      </w:r>
      <w:r w:rsidRPr="00EB5B16">
        <w:rPr>
          <w:lang w:val="en-150"/>
        </w:rPr>
        <w:t xml:space="preserve"> we can compute the position of the camera with respect to the </w:t>
      </w:r>
      <w:proofErr w:type="spellStart"/>
      <w:r w:rsidRPr="00EB5B16">
        <w:rPr>
          <w:lang w:val="en-150"/>
        </w:rPr>
        <w:t>ArUco</w:t>
      </w:r>
      <w:proofErr w:type="spellEnd"/>
      <w:r w:rsidRPr="00EB5B16">
        <w:rPr>
          <w:lang w:val="en-150"/>
        </w:rPr>
        <w:t xml:space="preserve"> marker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E5DBB" w14:paraId="06F209FA" w14:textId="77777777" w:rsidTr="007E5DBB">
        <w:trPr>
          <w:trHeight w:val="1644"/>
        </w:trPr>
        <w:tc>
          <w:tcPr>
            <w:tcW w:w="350" w:type="pct"/>
            <w:vAlign w:val="center"/>
          </w:tcPr>
          <w:p w14:paraId="1EB9780C" w14:textId="77777777" w:rsidR="007E5DBB" w:rsidRDefault="007E5DBB" w:rsidP="00DF0906">
            <w:pPr>
              <w:ind w:firstLine="0"/>
              <w:jc w:val="center"/>
              <w:rPr>
                <w:lang w:val="en-150"/>
              </w:rPr>
            </w:pPr>
          </w:p>
        </w:tc>
        <w:tc>
          <w:tcPr>
            <w:tcW w:w="4300" w:type="pct"/>
            <w:vAlign w:val="center"/>
          </w:tcPr>
          <w:p w14:paraId="4C3F2DB7" w14:textId="75352905" w:rsidR="007E5DBB" w:rsidRDefault="00A952ED" w:rsidP="00DF0906">
            <w:pPr>
              <w:ind w:firstLine="0"/>
              <w:jc w:val="center"/>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y</m:t>
                                        </m:r>
                                      </m:e>
                                    </m:sPre>
                                  </m:e>
                                  <m:sub>
                                    <m:r>
                                      <w:rPr>
                                        <w:rFonts w:ascii="Cambria Math" w:hAnsi="Cambria Math"/>
                                        <w:szCs w:val="24"/>
                                        <w:lang w:val="en-150"/>
                                      </w:rPr>
                                      <m:t xml:space="preserve"> </m:t>
                                    </m:r>
                                  </m:sub>
                                </m:sSub>
                              </m:e>
                            </m:mr>
                          </m:m>
                        </m:e>
                      </m:m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z</m:t>
                                        </m:r>
                                      </m:e>
                                    </m:sPre>
                                  </m:e>
                                  <m:sub>
                                    <m:r>
                                      <w:rPr>
                                        <w:rFonts w:ascii="Cambria Math" w:hAnsi="Cambria Math"/>
                                        <w:szCs w:val="24"/>
                                        <w:lang w:val="en-150"/>
                                      </w:rPr>
                                      <m:t xml:space="preserve"> </m:t>
                                    </m:r>
                                  </m:sub>
                                </m:sSub>
                              </m:e>
                            </m:mr>
                            <m:mr>
                              <m:e>
                                <m:sSub>
                                  <m:sSubPr>
                                    <m:ctrlPr>
                                      <w:rPr>
                                        <w:rFonts w:ascii="Cambria Math" w:hAnsi="Cambria Math"/>
                                        <w:i/>
                                        <w:szCs w:val="24"/>
                                        <w:lang w:val="en-150"/>
                                      </w:rPr>
                                    </m:ctrlPr>
                                  </m:sSubPr>
                                  <m:e>
                                    <m:r>
                                      <w:rPr>
                                        <w:rFonts w:ascii="Cambria Math" w:hAnsi="Cambria Math"/>
                                        <w:szCs w:val="24"/>
                                        <w:lang w:val="en-150"/>
                                      </w:rPr>
                                      <m:t>1</m:t>
                                    </m:r>
                                  </m:e>
                                  <m:sub>
                                    <m:r>
                                      <w:rPr>
                                        <w:rFonts w:ascii="Cambria Math" w:hAnsi="Cambria Math"/>
                                        <w:szCs w:val="24"/>
                                        <w:lang w:val="en-150"/>
                                      </w:rPr>
                                      <m:t xml:space="preserve"> </m:t>
                                    </m:r>
                                  </m:sub>
                                </m:sSub>
                              </m:e>
                            </m:mr>
                          </m:m>
                        </m:e>
                      </m:mr>
                    </m:m>
                  </m:e>
                </m:d>
                <m:r>
                  <w:rPr>
                    <w:rFonts w:ascii="Cambria Math" w:hAnsi="Cambria Math"/>
                    <w:lang w:val="en-150"/>
                  </w:rPr>
                  <m:t>=</m:t>
                </m:r>
                <m:sSup>
                  <m:sSupPr>
                    <m:ctrlPr>
                      <w:rPr>
                        <w:rFonts w:ascii="Cambria Math" w:hAnsi="Cambria Math"/>
                        <w:i/>
                        <w:szCs w:val="24"/>
                        <w:lang w:val="en-150"/>
                      </w:rPr>
                    </m:ctrlPr>
                  </m:sSup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e>
                  <m:sup>
                    <m:r>
                      <w:rPr>
                        <w:rFonts w:ascii="Cambria Math" w:hAnsi="Cambria Math"/>
                        <w:szCs w:val="24"/>
                        <w:lang w:val="en-150"/>
                      </w:rPr>
                      <m:t>-1</m:t>
                    </m:r>
                  </m:sup>
                </m:sSup>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r>
                                  <w:rPr>
                                    <w:rFonts w:ascii="Cambria Math" w:hAnsi="Cambria Math"/>
                                    <w:szCs w:val="24"/>
                                    <w:lang w:val="en-150"/>
                                  </w:rPr>
                                  <m:t>0</m:t>
                                </m:r>
                              </m:e>
                            </m:mr>
                            <m:mr>
                              <m:e>
                                <m:r>
                                  <w:rPr>
                                    <w:rFonts w:ascii="Cambria Math" w:hAnsi="Cambria Math"/>
                                    <w:szCs w:val="24"/>
                                    <w:lang w:val="en-150"/>
                                  </w:rPr>
                                  <m:t>0</m:t>
                                </m:r>
                              </m:e>
                            </m:mr>
                          </m:m>
                        </m:e>
                      </m:mr>
                      <m:mr>
                        <m:e>
                          <m:m>
                            <m:mPr>
                              <m:mcs>
                                <m:mc>
                                  <m:mcPr>
                                    <m:count m:val="1"/>
                                    <m:mcJc m:val="center"/>
                                  </m:mcPr>
                                </m:mc>
                              </m:mcs>
                              <m:ctrlPr>
                                <w:rPr>
                                  <w:rFonts w:ascii="Cambria Math" w:hAnsi="Cambria Math"/>
                                  <w:i/>
                                  <w:szCs w:val="24"/>
                                  <w:lang w:val="en-150"/>
                                </w:rPr>
                              </m:ctrlPr>
                            </m:mPr>
                            <m:mr>
                              <m:e>
                                <m:r>
                                  <w:rPr>
                                    <w:rFonts w:ascii="Cambria Math" w:hAnsi="Cambria Math"/>
                                    <w:szCs w:val="24"/>
                                    <w:lang w:val="en-150"/>
                                  </w:rPr>
                                  <m:t>0</m:t>
                                </m:r>
                              </m:e>
                            </m:mr>
                            <m:mr>
                              <m:e>
                                <m:r>
                                  <w:rPr>
                                    <w:rFonts w:ascii="Cambria Math" w:hAnsi="Cambria Math"/>
                                    <w:szCs w:val="24"/>
                                    <w:lang w:val="en-150"/>
                                  </w:rPr>
                                  <m:t>1</m:t>
                                </m:r>
                              </m:e>
                            </m:mr>
                          </m:m>
                        </m:e>
                      </m:mr>
                    </m:m>
                    <m:r>
                      <w:rPr>
                        <w:rFonts w:ascii="Cambria Math" w:hAnsi="Cambria Math"/>
                        <w:lang w:val="en-150"/>
                      </w:rPr>
                      <m:t xml:space="preserve"> </m:t>
                    </m:r>
                  </m:e>
                </m:d>
              </m:oMath>
            </m:oMathPara>
          </w:p>
        </w:tc>
        <w:tc>
          <w:tcPr>
            <w:tcW w:w="350" w:type="pct"/>
            <w:vAlign w:val="center"/>
          </w:tcPr>
          <w:p w14:paraId="2EC998A7" w14:textId="09256DFE" w:rsidR="007E5DBB" w:rsidRPr="00C92C76" w:rsidRDefault="007E5DBB" w:rsidP="00DF0906">
            <w:pPr>
              <w:ind w:firstLine="0"/>
              <w:jc w:val="right"/>
              <w:rPr>
                <w:lang w:val="en-150"/>
              </w:rPr>
            </w:pPr>
            <w:bookmarkStart w:id="296" w:name="_Toc74569696"/>
            <w:bookmarkStart w:id="297" w:name="_Toc74572305"/>
            <w:r>
              <w:rPr>
                <w:lang w:val="en-150"/>
              </w:rPr>
              <w:t>(</w:t>
            </w:r>
            <w:r>
              <w:fldChar w:fldCharType="begin"/>
            </w:r>
            <w:r>
              <w:instrText xml:space="preserve"> SEQ Equation \* ARABIC </w:instrText>
            </w:r>
            <w:r>
              <w:fldChar w:fldCharType="separate"/>
            </w:r>
            <w:r w:rsidR="00452B2C">
              <w:rPr>
                <w:noProof/>
              </w:rPr>
              <w:t>15</w:t>
            </w:r>
            <w:r>
              <w:fldChar w:fldCharType="end"/>
            </w:r>
            <w:r>
              <w:rPr>
                <w:lang w:val="en-150"/>
              </w:rPr>
              <w:t>)</w:t>
            </w:r>
            <w:bookmarkEnd w:id="296"/>
            <w:bookmarkEnd w:id="297"/>
          </w:p>
        </w:tc>
      </w:tr>
    </w:tbl>
    <w:p w14:paraId="4C1CABAC" w14:textId="71256F9E" w:rsidR="00B44299" w:rsidRPr="00EB5B16" w:rsidRDefault="00F31FCC" w:rsidP="00B44299">
      <w:pPr>
        <w:spacing w:after="240"/>
        <w:rPr>
          <w:szCs w:val="24"/>
          <w:lang w:val="en-150"/>
        </w:rPr>
      </w:pPr>
      <w:r w:rsidRPr="00EB5B16">
        <w:rPr>
          <w:lang w:val="en-150"/>
        </w:rPr>
        <w:t>Finally, a</w:t>
      </w:r>
      <w:r w:rsidR="009D2729" w:rsidRPr="00EB5B16">
        <w:rPr>
          <w:lang w:val="en-150"/>
        </w:rPr>
        <w:t xml:space="preserve">fter obtaining the position, the camera yaw </w:t>
      </w:r>
      <m:oMath>
        <m:r>
          <w:rPr>
            <w:rFonts w:ascii="Cambria Math" w:hAnsi="Cambria Math"/>
            <w:lang w:val="en-150"/>
          </w:rPr>
          <m:t>θ</m:t>
        </m:r>
      </m:oMath>
      <w:r w:rsidR="009D2729" w:rsidRPr="00EB5B16">
        <w:rPr>
          <w:lang w:val="en-150"/>
        </w:rPr>
        <w:t xml:space="preserve">  is computed by obtaining the Euler angles</w:t>
      </w:r>
      <w:r w:rsidR="00CA07E8" w:rsidRPr="00EB5B16">
        <w:rPr>
          <w:lang w:val="en-150"/>
        </w:rPr>
        <w:t xml:space="preserve"> </w:t>
      </w:r>
      <w:r w:rsidR="00CA07E8" w:rsidRPr="00EB5B16">
        <w:rPr>
          <w:lang w:val="en-150"/>
        </w:rPr>
        <w:fldChar w:fldCharType="begin" w:fldLock="1"/>
      </w:r>
      <w:r w:rsidR="00597972" w:rsidRPr="00EB5B16">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6]","plainTextFormattedCitation":"[56]","previouslyFormattedCitation":"[56]"},"properties":{"noteIndex":0},"schema":"https://github.com/citation-style-language/schema/raw/master/csl-citation.json"}</w:instrText>
      </w:r>
      <w:r w:rsidR="00CA07E8" w:rsidRPr="00EB5B16">
        <w:rPr>
          <w:lang w:val="en-150"/>
        </w:rPr>
        <w:fldChar w:fldCharType="separate"/>
      </w:r>
      <w:r w:rsidR="00597972" w:rsidRPr="00EB5B16">
        <w:rPr>
          <w:noProof/>
          <w:lang w:val="en-150"/>
        </w:rPr>
        <w:t>[56]</w:t>
      </w:r>
      <w:r w:rsidR="00CA07E8" w:rsidRPr="00EB5B16">
        <w:rPr>
          <w:lang w:val="en-150"/>
        </w:rPr>
        <w:fldChar w:fldCharType="end"/>
      </w:r>
      <w:r w:rsidR="00CA07E8" w:rsidRPr="00EB5B16">
        <w:rPr>
          <w:lang w:val="en-150"/>
        </w:rPr>
        <w:t xml:space="preserve"> </w:t>
      </w:r>
      <w:r w:rsidR="009D2729" w:rsidRPr="00EB5B16">
        <w:rPr>
          <w:lang w:val="en-150"/>
        </w:rPr>
        <w:t xml:space="preserve">from the projection matrix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m:rPr>
                    <m:sty m:val="bi"/>
                  </m:rPr>
                  <w:rPr>
                    <w:rFonts w:ascii="Cambria Math" w:hAnsi="Cambria Math"/>
                    <w:color w:val="222222"/>
                    <w:szCs w:val="24"/>
                    <w:lang w:val="en-150"/>
                  </w:rPr>
                  <m:t>T</m:t>
                </m:r>
              </m:e>
            </m:sPre>
          </m:e>
          <m:sub>
            <m:r>
              <w:rPr>
                <w:rFonts w:ascii="Cambria Math" w:hAnsi="Cambria Math"/>
                <w:szCs w:val="24"/>
                <w:lang w:val="en-150"/>
              </w:rPr>
              <m:t>C</m:t>
            </m:r>
          </m:sub>
        </m:sSub>
        <m:r>
          <w:rPr>
            <w:rFonts w:ascii="Cambria Math" w:hAnsi="Cambria Math"/>
            <w:szCs w:val="24"/>
            <w:lang w:val="en-150"/>
          </w:rPr>
          <m:t>≔</m:t>
        </m:r>
        <m:sSup>
          <m:sSupPr>
            <m:ctrlPr>
              <w:rPr>
                <w:rFonts w:ascii="Cambria Math" w:hAnsi="Cambria Math"/>
                <w:i/>
                <w:szCs w:val="24"/>
                <w:lang w:val="en-150"/>
              </w:rPr>
            </m:ctrlPr>
          </m:sSup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m:rPr>
                        <m:sty m:val="bi"/>
                      </m:rPr>
                      <w:rPr>
                        <w:rFonts w:ascii="Cambria Math" w:hAnsi="Cambria Math"/>
                        <w:color w:val="222222"/>
                        <w:szCs w:val="24"/>
                        <w:lang w:val="en-150"/>
                      </w:rPr>
                      <m:t>T</m:t>
                    </m:r>
                  </m:e>
                </m:sPre>
              </m:e>
              <m:sub>
                <m:r>
                  <w:rPr>
                    <w:rFonts w:ascii="Cambria Math" w:hAnsi="Cambria Math"/>
                    <w:szCs w:val="24"/>
                    <w:lang w:val="en-150"/>
                  </w:rPr>
                  <m:t>A</m:t>
                </m:r>
              </m:sub>
            </m:sSub>
          </m:e>
          <m:sup>
            <m:r>
              <w:rPr>
                <w:rFonts w:ascii="Cambria Math" w:hAnsi="Cambria Math"/>
                <w:szCs w:val="24"/>
                <w:lang w:val="en-150"/>
              </w:rPr>
              <m:t>-1</m:t>
            </m:r>
          </m:sup>
        </m:sSup>
      </m:oMath>
      <w:r w:rsidR="009D2729" w:rsidRPr="00EB5B16">
        <w:rPr>
          <w:szCs w:val="24"/>
          <w:lang w:val="en-150"/>
        </w:rPr>
        <w:t xml:space="preserve">. </w:t>
      </w:r>
    </w:p>
    <w:p w14:paraId="527C06DE" w14:textId="58A8F0C9" w:rsidR="007A3C4E" w:rsidRPr="00EB5B16" w:rsidRDefault="007A3C4E" w:rsidP="007A3C4E">
      <w:pPr>
        <w:pStyle w:val="Heading3"/>
        <w:rPr>
          <w:lang w:val="en-150"/>
        </w:rPr>
      </w:pPr>
      <w:bookmarkStart w:id="298" w:name="_Toc74572132"/>
      <w:r w:rsidRPr="00EB5B16">
        <w:rPr>
          <w:lang w:val="en-150"/>
        </w:rPr>
        <w:t xml:space="preserve">Two-dimensional </w:t>
      </w:r>
      <w:proofErr w:type="spellStart"/>
      <w:r w:rsidRPr="00EB5B16">
        <w:rPr>
          <w:lang w:val="en-150"/>
        </w:rPr>
        <w:t>ArUco</w:t>
      </w:r>
      <w:proofErr w:type="spellEnd"/>
      <w:r w:rsidRPr="00EB5B16">
        <w:rPr>
          <w:lang w:val="en-150"/>
        </w:rPr>
        <w:t xml:space="preserve"> marker layout</w:t>
      </w:r>
      <w:bookmarkEnd w:id="298"/>
    </w:p>
    <w:p w14:paraId="1D8C4C52" w14:textId="241CECE0" w:rsidR="007A3C4E" w:rsidRPr="00EB5B16" w:rsidRDefault="007A3C4E" w:rsidP="007A3C4E">
      <w:pPr>
        <w:rPr>
          <w:szCs w:val="24"/>
          <w:lang w:val="en-150"/>
        </w:rPr>
      </w:pPr>
      <w:r w:rsidRPr="00EB5B16">
        <w:rPr>
          <w:szCs w:val="24"/>
          <w:lang w:val="en-150"/>
        </w:rPr>
        <w:t xml:space="preserve">Because the goal is to solve localization problem only horizontally, it should be possible to represent the pose of the camera with respect to a specific </w:t>
      </w:r>
      <w:proofErr w:type="spellStart"/>
      <w:r w:rsidRPr="00EB5B16">
        <w:rPr>
          <w:szCs w:val="24"/>
          <w:lang w:val="en-150"/>
        </w:rPr>
        <w:t>ArUco</w:t>
      </w:r>
      <w:proofErr w:type="spellEnd"/>
      <w:r w:rsidRPr="00EB5B16">
        <w:rPr>
          <w:szCs w:val="24"/>
          <w:lang w:val="en-150"/>
        </w:rPr>
        <w:t xml:space="preserve"> marker by only its </w:t>
      </w:r>
      <m:oMath>
        <m:r>
          <w:rPr>
            <w:rFonts w:ascii="Cambria Math" w:hAnsi="Cambria Math"/>
            <w:szCs w:val="24"/>
            <w:lang w:val="en-150"/>
          </w:rPr>
          <m:t>xz</m:t>
        </m:r>
      </m:oMath>
      <w:r w:rsidRPr="00EB5B16">
        <w:rPr>
          <w:szCs w:val="24"/>
          <w:lang w:val="en-150"/>
        </w:rPr>
        <w:t xml:space="preserve"> position and horizontal-plane orientation </w:t>
      </w:r>
      <m:oMath>
        <m:r>
          <w:rPr>
            <w:rFonts w:ascii="Cambria Math" w:hAnsi="Cambria Math"/>
            <w:szCs w:val="24"/>
            <w:lang w:val="en-150"/>
          </w:rPr>
          <m:t>θ</m:t>
        </m:r>
      </m:oMath>
      <w:r w:rsidRPr="00EB5B16">
        <w:rPr>
          <w:szCs w:val="24"/>
          <w:lang w:val="en-150"/>
        </w:rPr>
        <w:t xml:space="preserve"> with respect to the marker’s coordinate frame. Under this statement, the pose of the camera with respect to a marker </w:t>
      </w:r>
      <m:oMath>
        <m:r>
          <w:rPr>
            <w:rFonts w:ascii="Cambria Math" w:hAnsi="Cambria Math"/>
            <w:szCs w:val="24"/>
            <w:lang w:val="en-150"/>
          </w:rPr>
          <m:t>A</m:t>
        </m:r>
      </m:oMath>
      <w:r w:rsidRPr="00EB5B16">
        <w:rPr>
          <w:szCs w:val="24"/>
          <w:lang w:val="en-150"/>
        </w:rPr>
        <w:t xml:space="preserve"> can be stated by the vector </w:t>
      </w:r>
      <m:oMath>
        <m:r>
          <w:rPr>
            <w:rFonts w:ascii="Cambria Math" w:hAnsi="Cambria Math"/>
            <w:szCs w:val="24"/>
            <w:lang w:val="en-150"/>
          </w:rPr>
          <m:t>(</m:t>
        </m:r>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x</m:t>
            </m:r>
          </m:e>
        </m:sPre>
        <m:r>
          <w:rPr>
            <w:rFonts w:ascii="Cambria Math" w:hAnsi="Cambria Math"/>
            <w:szCs w:val="24"/>
            <w:lang w:val="en-150"/>
          </w:rPr>
          <m:t xml:space="preserve">, </m:t>
        </m:r>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color w:val="222222"/>
                <w:szCs w:val="24"/>
                <w:lang w:val="en-150"/>
              </w:rPr>
              <m:t xml:space="preserve">z,  </m:t>
            </m:r>
          </m:e>
        </m:sPr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A</m:t>
            </m:r>
          </m:sup>
          <m:e>
            <m:r>
              <w:rPr>
                <w:rFonts w:ascii="Cambria Math" w:hAnsi="Cambria Math"/>
                <w:lang w:val="en-150"/>
              </w:rPr>
              <m:t>θ</m:t>
            </m:r>
          </m:e>
        </m:sPre>
        <m:r>
          <w:rPr>
            <w:rFonts w:ascii="Cambria Math" w:hAnsi="Cambria Math"/>
            <w:szCs w:val="24"/>
            <w:lang w:val="en-150"/>
          </w:rPr>
          <m:t>)</m:t>
        </m:r>
      </m:oMath>
      <w:r w:rsidRPr="00EB5B16">
        <w:rPr>
          <w:szCs w:val="24"/>
          <w:lang w:val="en-150"/>
        </w:rPr>
        <w:t xml:space="preserve">, where the superscript  </w:t>
      </w:r>
      <w:r w:rsidRPr="00EB5B16">
        <w:rPr>
          <w:i/>
          <w:szCs w:val="24"/>
          <w:vertAlign w:val="superscript"/>
          <w:lang w:val="en-150"/>
        </w:rPr>
        <w:t xml:space="preserve">A  </w:t>
      </w:r>
      <w:r w:rsidRPr="00EB5B16">
        <w:rPr>
          <w:szCs w:val="24"/>
          <w:lang w:val="en-150"/>
        </w:rPr>
        <w:t xml:space="preserve">denotes this particular marker. </w:t>
      </w:r>
    </w:p>
    <w:p w14:paraId="4685D77C" w14:textId="77777777" w:rsidR="007A3C4E" w:rsidRPr="00EB5B16" w:rsidRDefault="007A3C4E" w:rsidP="007A3C4E">
      <w:pPr>
        <w:spacing w:before="0" w:line="240" w:lineRule="auto"/>
        <w:ind w:firstLine="0"/>
        <w:jc w:val="center"/>
        <w:rPr>
          <w:szCs w:val="24"/>
          <w:lang w:val="en-150"/>
        </w:rPr>
      </w:pPr>
      <w:r w:rsidRPr="00EB5B16">
        <w:rPr>
          <w:noProof/>
          <w:szCs w:val="24"/>
          <w:lang w:val="en-150" w:eastAsia="en-US"/>
        </w:rPr>
        <w:lastRenderedPageBreak/>
        <w:drawing>
          <wp:inline distT="0" distB="0" distL="0" distR="0" wp14:anchorId="592AF34D" wp14:editId="1B175334">
            <wp:extent cx="4565798" cy="3859016"/>
            <wp:effectExtent l="38100" t="38100" r="101600" b="1035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r="15934"/>
                    <a:stretch/>
                  </pic:blipFill>
                  <pic:spPr bwMode="auto">
                    <a:xfrm>
                      <a:off x="0" y="0"/>
                      <a:ext cx="4638302" cy="392029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7A88E03" w14:textId="6D0BA205" w:rsidR="007A3C4E" w:rsidRPr="00EB5B16" w:rsidRDefault="00DD688C" w:rsidP="007A3C4E">
      <w:pPr>
        <w:pStyle w:val="Caption"/>
        <w:spacing w:after="0"/>
        <w:ind w:firstLine="0"/>
        <w:rPr>
          <w:lang w:val="en-150"/>
        </w:rPr>
      </w:pPr>
      <w:bookmarkStart w:id="299" w:name="_Ref74524425"/>
      <w:bookmarkStart w:id="300" w:name="_Toc7457224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69</w:t>
      </w:r>
      <w:r w:rsidRPr="00EB5B16">
        <w:rPr>
          <w:lang w:val="en-150"/>
        </w:rPr>
        <w:fldChar w:fldCharType="end"/>
      </w:r>
      <w:bookmarkEnd w:id="299"/>
      <w:r w:rsidR="007A3C4E" w:rsidRPr="00EB5B16">
        <w:rPr>
          <w:lang w:val="en-150"/>
        </w:rPr>
        <w:t xml:space="preserve">: Detection of </w:t>
      </w:r>
      <w:proofErr w:type="spellStart"/>
      <w:r w:rsidR="007A3C4E" w:rsidRPr="00EB5B16">
        <w:rPr>
          <w:lang w:val="en-150"/>
        </w:rPr>
        <w:t>ArUco</w:t>
      </w:r>
      <w:proofErr w:type="spellEnd"/>
      <w:r w:rsidR="007A3C4E" w:rsidRPr="00EB5B16">
        <w:rPr>
          <w:lang w:val="en-150"/>
        </w:rPr>
        <w:t xml:space="preserve"> markers</w:t>
      </w:r>
      <w:bookmarkEnd w:id="300"/>
    </w:p>
    <w:p w14:paraId="385CBF7D" w14:textId="77777777" w:rsidR="007A3C4E" w:rsidRPr="00EB5B16" w:rsidRDefault="007A3C4E" w:rsidP="007A3C4E">
      <w:pPr>
        <w:pStyle w:val="Caption"/>
        <w:ind w:firstLine="0"/>
        <w:rPr>
          <w:lang w:val="en-150"/>
        </w:rPr>
      </w:pPr>
      <w:r w:rsidRPr="00EB5B16">
        <w:rPr>
          <w:lang w:val="en-150"/>
        </w:rPr>
        <w:t>Source: Self-made</w:t>
      </w:r>
    </w:p>
    <w:p w14:paraId="0399FC7B" w14:textId="77777777" w:rsidR="00B44299" w:rsidRPr="00EB5B16" w:rsidRDefault="00B44299" w:rsidP="00B44299">
      <w:pPr>
        <w:rPr>
          <w:szCs w:val="24"/>
          <w:lang w:val="en-150"/>
        </w:rPr>
      </w:pPr>
      <w:r w:rsidRPr="00EB5B16">
        <w:rPr>
          <w:szCs w:val="24"/>
          <w:lang w:val="en-150"/>
        </w:rPr>
        <w:t xml:space="preserve">If markers were to be placed in unconstrained settings, such as in the floor, ceiling or walls without </w:t>
      </w:r>
      <w:proofErr w:type="spellStart"/>
      <w:r w:rsidRPr="00EB5B16">
        <w:rPr>
          <w:szCs w:val="24"/>
          <w:lang w:val="en-150"/>
        </w:rPr>
        <w:t>regatd</w:t>
      </w:r>
      <w:proofErr w:type="spellEnd"/>
      <w:r w:rsidRPr="00EB5B16">
        <w:rPr>
          <w:szCs w:val="24"/>
          <w:lang w:val="en-150"/>
        </w:rPr>
        <w:t xml:space="preserve"> to their axes’ orientation, their complete 3D pose should be accounted for, and thus a total of 6 parameters (</w:t>
      </w:r>
      <m:oMath>
        <m:r>
          <w:rPr>
            <w:rFonts w:ascii="Cambria Math" w:hAnsi="Cambria Math"/>
            <w:szCs w:val="24"/>
            <w:lang w:val="en-150"/>
          </w:rPr>
          <m:t>xyz</m:t>
        </m:r>
      </m:oMath>
      <w:r w:rsidRPr="00EB5B16">
        <w:rPr>
          <w:szCs w:val="24"/>
          <w:lang w:val="en-150"/>
        </w:rPr>
        <w:t xml:space="preserve"> plus </w:t>
      </w:r>
      <m:oMath>
        <m:r>
          <w:rPr>
            <w:rFonts w:ascii="Cambria Math" w:hAnsi="Cambria Math"/>
            <w:szCs w:val="24"/>
            <w:lang w:val="en-150"/>
          </w:rPr>
          <m:t>yaw, pitch, roll</m:t>
        </m:r>
      </m:oMath>
      <w:r w:rsidRPr="00EB5B16">
        <w:rPr>
          <w:szCs w:val="24"/>
          <w:lang w:val="en-150"/>
        </w:rPr>
        <w:t>) would be required to completely define the pose of a marker instead of the optimal 3.</w:t>
      </w:r>
    </w:p>
    <w:p w14:paraId="17235659" w14:textId="2AA10821" w:rsidR="00495C24" w:rsidRPr="00EB5B16" w:rsidRDefault="00440178" w:rsidP="007A3C4E">
      <w:pPr>
        <w:rPr>
          <w:szCs w:val="24"/>
          <w:lang w:val="en-150"/>
        </w:rPr>
      </w:pPr>
      <w:r>
        <w:rPr>
          <w:szCs w:val="24"/>
          <w:lang w:val="en-150"/>
        </w:rPr>
        <w:fldChar w:fldCharType="begin"/>
      </w:r>
      <w:r>
        <w:rPr>
          <w:szCs w:val="24"/>
          <w:lang w:val="en-150"/>
        </w:rPr>
        <w:instrText xml:space="preserve"> REF _Ref74524425 \h </w:instrText>
      </w:r>
      <w:r>
        <w:rPr>
          <w:szCs w:val="24"/>
          <w:lang w:val="en-150"/>
        </w:rPr>
      </w:r>
      <w:r>
        <w:rPr>
          <w:szCs w:val="24"/>
          <w:lang w:val="en-150"/>
        </w:rPr>
        <w:fldChar w:fldCharType="separate"/>
      </w:r>
      <w:r w:rsidR="00452B2C" w:rsidRPr="00EB5B16">
        <w:rPr>
          <w:lang w:val="en-150"/>
        </w:rPr>
        <w:t xml:space="preserve">Figure </w:t>
      </w:r>
      <w:r w:rsidR="00452B2C">
        <w:rPr>
          <w:noProof/>
          <w:lang w:val="en-150"/>
        </w:rPr>
        <w:t>69</w:t>
      </w:r>
      <w:r>
        <w:rPr>
          <w:szCs w:val="24"/>
          <w:lang w:val="en-150"/>
        </w:rPr>
        <w:fldChar w:fldCharType="end"/>
      </w:r>
      <w:r>
        <w:rPr>
          <w:szCs w:val="24"/>
          <w:lang w:val="en-US"/>
        </w:rPr>
        <w:t xml:space="preserve"> </w:t>
      </w:r>
      <w:r w:rsidR="00495C24" w:rsidRPr="00EB5B16">
        <w:rPr>
          <w:szCs w:val="24"/>
          <w:lang w:val="en-150"/>
        </w:rPr>
        <w:t xml:space="preserve">shows two </w:t>
      </w:r>
      <w:proofErr w:type="spellStart"/>
      <w:r w:rsidR="00495C24" w:rsidRPr="00EB5B16">
        <w:rPr>
          <w:szCs w:val="24"/>
          <w:lang w:val="en-150"/>
        </w:rPr>
        <w:t>ArUco</w:t>
      </w:r>
      <w:proofErr w:type="spellEnd"/>
      <w:r w:rsidR="00495C24" w:rsidRPr="00EB5B16">
        <w:rPr>
          <w:szCs w:val="24"/>
          <w:lang w:val="en-150"/>
        </w:rPr>
        <w:t xml:space="preserve"> marker</w:t>
      </w:r>
      <w:r w:rsidR="00FA794E">
        <w:rPr>
          <w:szCs w:val="24"/>
          <w:lang w:val="en-US"/>
        </w:rPr>
        <w:t xml:space="preserve"> frames </w:t>
      </w:r>
      <w:r w:rsidR="00495C24" w:rsidRPr="00EB5B16">
        <w:rPr>
          <w:szCs w:val="24"/>
          <w:lang w:val="en-150"/>
        </w:rPr>
        <w:t>being identified by the procedure</w:t>
      </w:r>
      <w:r w:rsidR="007A3C4E" w:rsidRPr="00EB5B16">
        <w:rPr>
          <w:szCs w:val="24"/>
          <w:lang w:val="en-150"/>
        </w:rPr>
        <w:t xml:space="preserve"> described in </w:t>
      </w:r>
      <w:r w:rsidR="00FA794E">
        <w:rPr>
          <w:szCs w:val="24"/>
          <w:lang w:val="en-US"/>
        </w:rPr>
        <w:t>the previous sections</w:t>
      </w:r>
      <w:r w:rsidR="00495C24" w:rsidRPr="00EB5B16">
        <w:rPr>
          <w:szCs w:val="24"/>
          <w:lang w:val="en-150"/>
        </w:rPr>
        <w:t xml:space="preserve">. </w:t>
      </w:r>
      <w:r w:rsidR="00B44299" w:rsidRPr="00EB5B16">
        <w:rPr>
          <w:szCs w:val="24"/>
          <w:lang w:val="en-150"/>
        </w:rPr>
        <w:t>C</w:t>
      </w:r>
      <w:r w:rsidR="00495C24" w:rsidRPr="00EB5B16">
        <w:rPr>
          <w:szCs w:val="24"/>
          <w:lang w:val="en-150"/>
        </w:rPr>
        <w:t xml:space="preserve">oordinate frames painted on these follow the RGB </w:t>
      </w:r>
      <w:proofErr w:type="spellStart"/>
      <w:r w:rsidR="000B0973" w:rsidRPr="00EB5B16">
        <w:rPr>
          <w:szCs w:val="24"/>
          <w:lang w:val="en-150"/>
        </w:rPr>
        <w:t>color</w:t>
      </w:r>
      <w:proofErr w:type="spellEnd"/>
      <w:r w:rsidR="000B0973" w:rsidRPr="00EB5B16">
        <w:rPr>
          <w:szCs w:val="24"/>
          <w:lang w:val="en-150"/>
        </w:rPr>
        <w:t xml:space="preserve"> </w:t>
      </w:r>
      <w:r w:rsidR="00495C24" w:rsidRPr="00EB5B16">
        <w:rPr>
          <w:szCs w:val="24"/>
          <w:lang w:val="en-150"/>
        </w:rPr>
        <w:t xml:space="preserve">convention. </w:t>
      </w:r>
      <w:r w:rsidR="000B0973" w:rsidRPr="00EB5B16">
        <w:rPr>
          <w:szCs w:val="24"/>
          <w:lang w:val="en-150"/>
        </w:rPr>
        <w:t xml:space="preserve">In order to simplify experimental fiducial marker layout, </w:t>
      </w:r>
      <w:r w:rsidR="00495C24" w:rsidRPr="00EB5B16">
        <w:rPr>
          <w:szCs w:val="24"/>
          <w:lang w:val="en-150"/>
        </w:rPr>
        <w:t>we can stablish a</w:t>
      </w:r>
      <w:r w:rsidR="000B0973" w:rsidRPr="00EB5B16">
        <w:rPr>
          <w:szCs w:val="24"/>
          <w:lang w:val="en-150"/>
        </w:rPr>
        <w:t xml:space="preserve"> placement criterion</w:t>
      </w:r>
      <w:r w:rsidR="00495C24" w:rsidRPr="00EB5B16">
        <w:rPr>
          <w:szCs w:val="24"/>
          <w:lang w:val="en-150"/>
        </w:rPr>
        <w:t xml:space="preserve"> </w:t>
      </w:r>
      <w:r w:rsidR="00340172" w:rsidRPr="00EB5B16">
        <w:rPr>
          <w:szCs w:val="24"/>
          <w:lang w:val="en-150"/>
        </w:rPr>
        <w:t>in which markers are placed in walls</w:t>
      </w:r>
      <w:r w:rsidR="007A3C4E" w:rsidRPr="00EB5B16">
        <w:rPr>
          <w:szCs w:val="24"/>
          <w:lang w:val="en-150"/>
        </w:rPr>
        <w:t xml:space="preserve">, matching </w:t>
      </w:r>
      <w:r w:rsidR="00340172" w:rsidRPr="00EB5B16">
        <w:rPr>
          <w:szCs w:val="24"/>
          <w:lang w:val="en-150"/>
        </w:rPr>
        <w:t xml:space="preserve">axes </w:t>
      </w:r>
      <w:r w:rsidR="007A3C4E" w:rsidRPr="00EB5B16">
        <w:rPr>
          <w:szCs w:val="24"/>
          <w:lang w:val="en-150"/>
        </w:rPr>
        <w:t xml:space="preserve">and </w:t>
      </w:r>
      <w:r w:rsidR="00340172" w:rsidRPr="00EB5B16">
        <w:rPr>
          <w:szCs w:val="24"/>
          <w:lang w:val="en-150"/>
        </w:rPr>
        <w:t>orientations as follows</w:t>
      </w:r>
      <w:r w:rsidR="00495C24" w:rsidRPr="00EB5B16">
        <w:rPr>
          <w:szCs w:val="24"/>
          <w:lang w:val="en-150"/>
        </w:rPr>
        <w:t>:</w:t>
      </w:r>
    </w:p>
    <w:p w14:paraId="41B4536C" w14:textId="2B3F8803" w:rsidR="00495C24" w:rsidRPr="00EB5B16" w:rsidRDefault="00495C24" w:rsidP="00300ED2">
      <w:pPr>
        <w:pStyle w:val="ListParagraph"/>
        <w:numPr>
          <w:ilvl w:val="0"/>
          <w:numId w:val="31"/>
        </w:numPr>
        <w:tabs>
          <w:tab w:val="left" w:pos="1985"/>
        </w:tabs>
        <w:rPr>
          <w:szCs w:val="24"/>
          <w:lang w:val="en-150"/>
        </w:rPr>
      </w:pPr>
      <w:r w:rsidRPr="00EB5B16">
        <w:rPr>
          <w:szCs w:val="24"/>
          <w:lang w:val="en-150"/>
        </w:rPr>
        <w:t>R</w:t>
      </w:r>
      <w:r w:rsidR="000B0973" w:rsidRPr="00EB5B16">
        <w:rPr>
          <w:szCs w:val="24"/>
          <w:lang w:val="en-150"/>
        </w:rPr>
        <w:t>, red</w:t>
      </w:r>
      <w:r w:rsidRPr="00EB5B16">
        <w:rPr>
          <w:szCs w:val="24"/>
          <w:lang w:val="en-150"/>
        </w:rPr>
        <w:t xml:space="preserve"> </w:t>
      </w:r>
      <w:r w:rsidR="000B0973" w:rsidRPr="00EB5B16">
        <w:rPr>
          <w:szCs w:val="24"/>
          <w:lang w:val="en-150"/>
        </w:rPr>
        <w:tab/>
      </w:r>
      <w:r w:rsidRPr="00EB5B16">
        <w:rPr>
          <w:szCs w:val="24"/>
          <w:lang w:val="en-150"/>
        </w:rPr>
        <w:t xml:space="preserve">: </w:t>
      </w:r>
      <m:oMath>
        <m:r>
          <w:rPr>
            <w:rFonts w:ascii="Cambria Math" w:hAnsi="Cambria Math"/>
            <w:szCs w:val="24"/>
            <w:lang w:val="en-150"/>
          </w:rPr>
          <m:t>x</m:t>
        </m:r>
      </m:oMath>
      <w:r w:rsidRPr="00EB5B16">
        <w:rPr>
          <w:szCs w:val="24"/>
          <w:lang w:val="en-150"/>
        </w:rPr>
        <w:t xml:space="preserve"> axis, horizontal.</w:t>
      </w:r>
    </w:p>
    <w:p w14:paraId="3DF12DD3" w14:textId="12133383" w:rsidR="00495C24" w:rsidRPr="00EB5B16" w:rsidRDefault="00495C24" w:rsidP="00300ED2">
      <w:pPr>
        <w:pStyle w:val="ListParagraph"/>
        <w:numPr>
          <w:ilvl w:val="0"/>
          <w:numId w:val="31"/>
        </w:numPr>
        <w:tabs>
          <w:tab w:val="left" w:pos="1985"/>
        </w:tabs>
        <w:rPr>
          <w:szCs w:val="24"/>
          <w:lang w:val="en-150"/>
        </w:rPr>
      </w:pPr>
      <w:r w:rsidRPr="00EB5B16">
        <w:rPr>
          <w:szCs w:val="24"/>
          <w:lang w:val="en-150"/>
        </w:rPr>
        <w:t>G</w:t>
      </w:r>
      <w:r w:rsidR="000B0973" w:rsidRPr="00EB5B16">
        <w:rPr>
          <w:szCs w:val="24"/>
          <w:lang w:val="en-150"/>
        </w:rPr>
        <w:t>, green</w:t>
      </w:r>
      <w:r w:rsidR="000B0973" w:rsidRPr="00EB5B16">
        <w:rPr>
          <w:szCs w:val="24"/>
          <w:lang w:val="en-150"/>
        </w:rPr>
        <w:tab/>
      </w:r>
      <w:r w:rsidRPr="00EB5B16">
        <w:rPr>
          <w:szCs w:val="24"/>
          <w:lang w:val="en-150"/>
        </w:rPr>
        <w:t xml:space="preserve">: </w:t>
      </w:r>
      <m:oMath>
        <m:r>
          <w:rPr>
            <w:rFonts w:ascii="Cambria Math" w:hAnsi="Cambria Math"/>
            <w:szCs w:val="24"/>
            <w:lang w:val="en-150"/>
          </w:rPr>
          <m:t>y</m:t>
        </m:r>
      </m:oMath>
      <w:r w:rsidRPr="00EB5B16">
        <w:rPr>
          <w:szCs w:val="24"/>
          <w:lang w:val="en-150"/>
        </w:rPr>
        <w:t xml:space="preserve"> axis, vertical aiming upwards.</w:t>
      </w:r>
    </w:p>
    <w:p w14:paraId="6877DE74" w14:textId="6731EE86" w:rsidR="00495C24" w:rsidRPr="00EB5B16" w:rsidRDefault="00495C24" w:rsidP="00300ED2">
      <w:pPr>
        <w:pStyle w:val="ListParagraph"/>
        <w:numPr>
          <w:ilvl w:val="0"/>
          <w:numId w:val="31"/>
        </w:numPr>
        <w:tabs>
          <w:tab w:val="left" w:pos="1985"/>
        </w:tabs>
        <w:spacing w:after="240"/>
        <w:rPr>
          <w:szCs w:val="24"/>
          <w:lang w:val="en-150"/>
        </w:rPr>
      </w:pPr>
      <w:r w:rsidRPr="00EB5B16">
        <w:rPr>
          <w:szCs w:val="24"/>
          <w:lang w:val="en-150"/>
        </w:rPr>
        <w:t>B</w:t>
      </w:r>
      <w:r w:rsidR="000B0973" w:rsidRPr="00EB5B16">
        <w:rPr>
          <w:szCs w:val="24"/>
          <w:lang w:val="en-150"/>
        </w:rPr>
        <w:t xml:space="preserve">, blue </w:t>
      </w:r>
      <w:r w:rsidR="000B0973" w:rsidRPr="00EB5B16">
        <w:rPr>
          <w:szCs w:val="24"/>
          <w:lang w:val="en-150"/>
        </w:rPr>
        <w:tab/>
      </w:r>
      <w:r w:rsidRPr="00EB5B16">
        <w:rPr>
          <w:szCs w:val="24"/>
          <w:lang w:val="en-150"/>
        </w:rPr>
        <w:t xml:space="preserve">: </w:t>
      </w:r>
      <m:oMath>
        <m:r>
          <w:rPr>
            <w:rFonts w:ascii="Cambria Math" w:hAnsi="Cambria Math"/>
            <w:szCs w:val="24"/>
            <w:lang w:val="en-150"/>
          </w:rPr>
          <m:t>z</m:t>
        </m:r>
      </m:oMath>
      <w:r w:rsidR="00340172" w:rsidRPr="00EB5B16">
        <w:rPr>
          <w:i/>
          <w:szCs w:val="24"/>
          <w:lang w:val="en-150"/>
        </w:rPr>
        <w:t xml:space="preserve"> </w:t>
      </w:r>
      <w:r w:rsidRPr="00EB5B16">
        <w:rPr>
          <w:szCs w:val="24"/>
          <w:lang w:val="en-150"/>
        </w:rPr>
        <w:t xml:space="preserve">axis, horizontal aiming towards the </w:t>
      </w:r>
      <w:r w:rsidR="0075653B" w:rsidRPr="00EB5B16">
        <w:rPr>
          <w:szCs w:val="24"/>
          <w:lang w:val="en-150"/>
        </w:rPr>
        <w:t>marker observer</w:t>
      </w:r>
      <w:r w:rsidRPr="00EB5B16">
        <w:rPr>
          <w:szCs w:val="24"/>
          <w:lang w:val="en-150"/>
        </w:rPr>
        <w:t>.</w:t>
      </w:r>
    </w:p>
    <w:p w14:paraId="7F2D8A10" w14:textId="74C150CC" w:rsidR="00340172" w:rsidRPr="00EB5B16" w:rsidRDefault="00340172" w:rsidP="00B44299">
      <w:pPr>
        <w:rPr>
          <w:szCs w:val="24"/>
          <w:lang w:val="en-150"/>
        </w:rPr>
      </w:pPr>
      <w:r w:rsidRPr="00EB5B16">
        <w:rPr>
          <w:szCs w:val="24"/>
          <w:lang w:val="en-150"/>
        </w:rPr>
        <w:t xml:space="preserve">Under this placement criterion, </w:t>
      </w:r>
      <m:oMath>
        <m:r>
          <w:rPr>
            <w:rFonts w:ascii="Cambria Math" w:hAnsi="Cambria Math"/>
            <w:szCs w:val="24"/>
            <w:lang w:val="en-150"/>
          </w:rPr>
          <m:t>y</m:t>
        </m:r>
      </m:oMath>
      <w:r w:rsidRPr="00EB5B16">
        <w:rPr>
          <w:szCs w:val="24"/>
          <w:lang w:val="en-150"/>
        </w:rPr>
        <w:t xml:space="preserve"> axes can be safely ignored towards horizontal localization, so that coordinates of ArUcos in the environment can be expressed by only their </w:t>
      </w:r>
      <m:oMath>
        <m:r>
          <w:rPr>
            <w:rFonts w:ascii="Cambria Math" w:hAnsi="Cambria Math"/>
            <w:szCs w:val="24"/>
            <w:lang w:val="en-150"/>
          </w:rPr>
          <m:t>xz</m:t>
        </m:r>
      </m:oMath>
      <w:r w:rsidRPr="00EB5B16">
        <w:rPr>
          <w:szCs w:val="24"/>
          <w:lang w:val="en-150"/>
        </w:rPr>
        <w:t xml:space="preserve"> position and horizontal-plane orientation </w:t>
      </w:r>
      <m:oMath>
        <m:r>
          <w:rPr>
            <w:rFonts w:ascii="Cambria Math" w:hAnsi="Cambria Math"/>
            <w:szCs w:val="24"/>
            <w:lang w:val="en-150"/>
          </w:rPr>
          <m:t>θ</m:t>
        </m:r>
      </m:oMath>
      <w:r w:rsidRPr="00EB5B16">
        <w:rPr>
          <w:szCs w:val="24"/>
          <w:lang w:val="en-150"/>
        </w:rPr>
        <w:t xml:space="preserve"> to a reference coordinate frame</w:t>
      </w:r>
      <w:r w:rsidR="00B44299" w:rsidRPr="00EB5B16">
        <w:rPr>
          <w:szCs w:val="24"/>
          <w:lang w:val="en-150"/>
        </w:rPr>
        <w:t xml:space="preserve">. This holds true as long as the </w:t>
      </w:r>
      <m:oMath>
        <m:r>
          <w:rPr>
            <w:rFonts w:ascii="Cambria Math" w:hAnsi="Cambria Math"/>
            <w:szCs w:val="24"/>
            <w:lang w:val="en-150"/>
          </w:rPr>
          <m:t>y</m:t>
        </m:r>
      </m:oMath>
      <w:r w:rsidR="00B44299" w:rsidRPr="00EB5B16">
        <w:rPr>
          <w:szCs w:val="24"/>
          <w:lang w:val="en-150"/>
        </w:rPr>
        <w:t xml:space="preserve"> axes of different markers are parallel, even if the fiducial markers are placed at different heights.</w:t>
      </w:r>
      <w:r w:rsidRPr="00EB5B16">
        <w:rPr>
          <w:szCs w:val="24"/>
          <w:lang w:val="en-150"/>
        </w:rPr>
        <w:t xml:space="preserve"> </w:t>
      </w:r>
    </w:p>
    <w:p w14:paraId="755509A8" w14:textId="5125D155" w:rsidR="000B0973" w:rsidRPr="00EB5B16" w:rsidRDefault="00B44299" w:rsidP="00B44299">
      <w:pPr>
        <w:rPr>
          <w:szCs w:val="24"/>
          <w:lang w:val="en-150"/>
        </w:rPr>
      </w:pPr>
      <w:r w:rsidRPr="00EB5B16">
        <w:rPr>
          <w:szCs w:val="24"/>
          <w:lang w:val="en-150"/>
        </w:rPr>
        <w:t xml:space="preserve">Towards building a fiducial marker map for localization and </w:t>
      </w:r>
      <w:proofErr w:type="spellStart"/>
      <w:r w:rsidRPr="00EB5B16">
        <w:rPr>
          <w:szCs w:val="24"/>
          <w:lang w:val="en-150"/>
        </w:rPr>
        <w:t>assemblying</w:t>
      </w:r>
      <w:proofErr w:type="spellEnd"/>
      <w:r w:rsidRPr="00EB5B16">
        <w:rPr>
          <w:szCs w:val="24"/>
          <w:lang w:val="en-150"/>
        </w:rPr>
        <w:t xml:space="preserve"> a localization pipeline, a common reference frame is needed</w:t>
      </w:r>
      <w:r w:rsidR="006136E7" w:rsidRPr="00EB5B16">
        <w:rPr>
          <w:szCs w:val="24"/>
          <w:lang w:val="en-150"/>
        </w:rPr>
        <w:t xml:space="preserve"> to define the position or pose of</w:t>
      </w:r>
      <w:r w:rsidRPr="00EB5B16">
        <w:rPr>
          <w:szCs w:val="24"/>
          <w:lang w:val="en-150"/>
        </w:rPr>
        <w:t xml:space="preserve"> all entities in the environment (markers, agents, items)</w:t>
      </w:r>
      <w:r w:rsidR="006136E7" w:rsidRPr="00EB5B16">
        <w:rPr>
          <w:szCs w:val="24"/>
          <w:lang w:val="en-150"/>
        </w:rPr>
        <w:t>.</w:t>
      </w:r>
      <w:r w:rsidRPr="00EB5B16">
        <w:rPr>
          <w:szCs w:val="24"/>
          <w:lang w:val="en-150"/>
        </w:rPr>
        <w:t xml:space="preserve"> </w:t>
      </w:r>
      <w:r w:rsidR="00440178">
        <w:rPr>
          <w:szCs w:val="24"/>
          <w:lang w:val="en-US"/>
        </w:rPr>
        <w:t>Towards this work</w:t>
      </w:r>
      <w:r w:rsidRPr="00EB5B16">
        <w:rPr>
          <w:szCs w:val="24"/>
          <w:lang w:val="en-150"/>
        </w:rPr>
        <w:t xml:space="preserve">, the coordinate frame defined by the </w:t>
      </w:r>
      <w:proofErr w:type="spellStart"/>
      <w:r w:rsidRPr="00EB5B16">
        <w:rPr>
          <w:szCs w:val="24"/>
          <w:lang w:val="en-150"/>
        </w:rPr>
        <w:t>ArUco</w:t>
      </w:r>
      <w:proofErr w:type="spellEnd"/>
      <w:r w:rsidRPr="00EB5B16">
        <w:rPr>
          <w:szCs w:val="24"/>
          <w:lang w:val="en-150"/>
        </w:rPr>
        <w:t xml:space="preserve"> marker with </w:t>
      </w:r>
      <m:oMath>
        <m:r>
          <w:rPr>
            <w:rFonts w:ascii="Cambria Math" w:hAnsi="Cambria Math"/>
            <w:szCs w:val="24"/>
            <w:lang w:val="en-150"/>
          </w:rPr>
          <m:t>ID0</m:t>
        </m:r>
      </m:oMath>
      <w:r w:rsidRPr="00EB5B16">
        <w:rPr>
          <w:szCs w:val="24"/>
          <w:lang w:val="en-150"/>
        </w:rPr>
        <w:t xml:space="preserve"> is defined as the world’s coordinate frame for all experiments.</w:t>
      </w:r>
    </w:p>
    <w:p w14:paraId="1A299DE4" w14:textId="4CB4C51E" w:rsidR="00A5480D" w:rsidRPr="00EB5B16" w:rsidRDefault="00F01A1B" w:rsidP="00A5480D">
      <w:pPr>
        <w:pStyle w:val="Heading2"/>
        <w:rPr>
          <w:lang w:val="en-150"/>
        </w:rPr>
      </w:pPr>
      <w:bookmarkStart w:id="301" w:name="_Toc74572133"/>
      <w:r w:rsidRPr="00EB5B16">
        <w:rPr>
          <w:lang w:val="en-150"/>
        </w:rPr>
        <w:lastRenderedPageBreak/>
        <w:t>Improving</w:t>
      </w:r>
      <w:r w:rsidR="00D07695" w:rsidRPr="00EB5B16">
        <w:rPr>
          <w:lang w:val="en-150"/>
        </w:rPr>
        <w:t xml:space="preserve"> pose estimation</w:t>
      </w:r>
      <w:r w:rsidRPr="00EB5B16">
        <w:rPr>
          <w:lang w:val="en-150"/>
        </w:rPr>
        <w:t xml:space="preserve"> with Kalman filters</w:t>
      </w:r>
      <w:bookmarkEnd w:id="301"/>
    </w:p>
    <w:p w14:paraId="499AF624" w14:textId="77777777" w:rsidR="00AA3011" w:rsidRPr="00EB5B16" w:rsidRDefault="00E11424" w:rsidP="00AA3011">
      <w:pPr>
        <w:pStyle w:val="Heading3"/>
        <w:rPr>
          <w:lang w:val="en-150"/>
        </w:rPr>
      </w:pPr>
      <w:bookmarkStart w:id="302" w:name="_Toc74572134"/>
      <w:r w:rsidRPr="00EB5B16">
        <w:rPr>
          <w:lang w:val="en-150"/>
        </w:rPr>
        <w:t>Disturbance analysis and previous considerations</w:t>
      </w:r>
      <w:bookmarkEnd w:id="302"/>
    </w:p>
    <w:p w14:paraId="60E0A577" w14:textId="7399B3C0" w:rsidR="00AA3011" w:rsidRPr="00EB5B16" w:rsidRDefault="00495C24" w:rsidP="00172589">
      <w:pPr>
        <w:rPr>
          <w:lang w:val="en-150"/>
        </w:rPr>
      </w:pPr>
      <w:r w:rsidRPr="00EB5B16">
        <w:rPr>
          <w:lang w:val="en-150"/>
        </w:rPr>
        <w:t>The method recently described has prove</w:t>
      </w:r>
      <w:r w:rsidR="002B34A8" w:rsidRPr="00EB5B16">
        <w:rPr>
          <w:lang w:val="en-150"/>
        </w:rPr>
        <w:t>n</w:t>
      </w:r>
      <w:r w:rsidRPr="00EB5B16">
        <w:rPr>
          <w:lang w:val="en-150"/>
        </w:rPr>
        <w:t xml:space="preserve"> useful for the localization of the camera with respect to a single</w:t>
      </w:r>
      <w:r w:rsidR="00DE54A5" w:rsidRPr="00EB5B16">
        <w:rPr>
          <w:lang w:val="en-150"/>
        </w:rPr>
        <w:t xml:space="preserve"> </w:t>
      </w:r>
      <w:proofErr w:type="spellStart"/>
      <w:r w:rsidRPr="00EB5B16">
        <w:rPr>
          <w:lang w:val="en-150"/>
        </w:rPr>
        <w:t>ArUco</w:t>
      </w:r>
      <w:proofErr w:type="spellEnd"/>
      <w:r w:rsidRPr="00EB5B16">
        <w:rPr>
          <w:lang w:val="en-150"/>
        </w:rPr>
        <w:t xml:space="preserve"> </w:t>
      </w:r>
      <w:r w:rsidR="00DE54A5" w:rsidRPr="00EB5B16">
        <w:rPr>
          <w:lang w:val="en-150"/>
        </w:rPr>
        <w:t xml:space="preserve">marker </w:t>
      </w:r>
      <w:r w:rsidRPr="00EB5B16">
        <w:rPr>
          <w:lang w:val="en-150"/>
        </w:rPr>
        <w:t xml:space="preserve">representing the world’s coordinate frame. However, </w:t>
      </w:r>
      <w:r w:rsidR="00DE54A5" w:rsidRPr="00EB5B16">
        <w:rPr>
          <w:lang w:val="en-150"/>
        </w:rPr>
        <w:t xml:space="preserve">it is observed during </w:t>
      </w:r>
      <w:r w:rsidRPr="00EB5B16">
        <w:rPr>
          <w:lang w:val="en-150"/>
        </w:rPr>
        <w:t>real-time test</w:t>
      </w:r>
      <w:r w:rsidR="00DE54A5" w:rsidRPr="00EB5B16">
        <w:rPr>
          <w:lang w:val="en-150"/>
        </w:rPr>
        <w:t xml:space="preserve">ing </w:t>
      </w:r>
      <w:r w:rsidRPr="00EB5B16">
        <w:rPr>
          <w:lang w:val="en-150"/>
        </w:rPr>
        <w:t>that the</w:t>
      </w:r>
      <w:r w:rsidR="00DE54A5" w:rsidRPr="00EB5B16">
        <w:rPr>
          <w:lang w:val="en-150"/>
        </w:rPr>
        <w:t xml:space="preserve"> camera</w:t>
      </w:r>
      <w:r w:rsidRPr="00EB5B16">
        <w:rPr>
          <w:lang w:val="en-150"/>
        </w:rPr>
        <w:t xml:space="preserve"> </w:t>
      </w:r>
      <w:r w:rsidR="00DE54A5" w:rsidRPr="00EB5B16">
        <w:rPr>
          <w:lang w:val="en-150"/>
        </w:rPr>
        <w:t xml:space="preserve">pose </w:t>
      </w:r>
      <w:r w:rsidRPr="00EB5B16">
        <w:rPr>
          <w:lang w:val="en-150"/>
        </w:rPr>
        <w:t>signal is slightly</w:t>
      </w:r>
      <w:r w:rsidR="00DE54A5" w:rsidRPr="00EB5B16">
        <w:rPr>
          <w:lang w:val="en-150"/>
        </w:rPr>
        <w:t xml:space="preserve"> disturbed by random noise</w:t>
      </w:r>
      <w:r w:rsidRPr="00EB5B16">
        <w:rPr>
          <w:lang w:val="en-150"/>
        </w:rPr>
        <w:t>.</w:t>
      </w:r>
      <w:r w:rsidR="00DE54A5" w:rsidRPr="00EB5B16">
        <w:rPr>
          <w:lang w:val="en-150"/>
        </w:rPr>
        <w:t xml:space="preserve"> While </w:t>
      </w:r>
      <w:r w:rsidR="00E849FF" w:rsidRPr="00EB5B16">
        <w:rPr>
          <w:lang w:val="en-150"/>
        </w:rPr>
        <w:t xml:space="preserve">sometimes </w:t>
      </w:r>
      <w:r w:rsidR="00DE54A5" w:rsidRPr="00EB5B16">
        <w:rPr>
          <w:lang w:val="en-150"/>
        </w:rPr>
        <w:t xml:space="preserve">this noise could be argued to be of a negligible order, it is desired to increase the stability of the signal by </w:t>
      </w:r>
      <w:r w:rsidR="00300ED2" w:rsidRPr="00EB5B16">
        <w:rPr>
          <w:lang w:val="en-150"/>
        </w:rPr>
        <w:t xml:space="preserve">Kalman </w:t>
      </w:r>
      <w:r w:rsidR="00DE54A5" w:rsidRPr="00EB5B16">
        <w:rPr>
          <w:lang w:val="en-150"/>
        </w:rPr>
        <w:t>filter</w:t>
      </w:r>
      <w:r w:rsidR="00300ED2" w:rsidRPr="00EB5B16">
        <w:rPr>
          <w:lang w:val="en-150"/>
        </w:rPr>
        <w:t>ing</w:t>
      </w:r>
      <w:r w:rsidR="00DE54A5" w:rsidRPr="00EB5B16">
        <w:rPr>
          <w:lang w:val="en-150"/>
        </w:rPr>
        <w:t>.</w:t>
      </w:r>
    </w:p>
    <w:p w14:paraId="18FC3FC4" w14:textId="1E582B16" w:rsidR="00DE54A5" w:rsidRPr="00EB5B16" w:rsidRDefault="00DE54A5" w:rsidP="00E178BF">
      <w:pPr>
        <w:rPr>
          <w:lang w:val="en-150"/>
        </w:rPr>
      </w:pPr>
      <w:proofErr w:type="spellStart"/>
      <w:r w:rsidRPr="00EB5B16">
        <w:rPr>
          <w:lang w:val="en-150"/>
        </w:rPr>
        <w:t>Initialy</w:t>
      </w:r>
      <w:proofErr w:type="spellEnd"/>
      <w:r w:rsidR="005118C4" w:rsidRPr="00EB5B16">
        <w:rPr>
          <w:lang w:val="en-150"/>
        </w:rPr>
        <w:t xml:space="preserve">, </w:t>
      </w:r>
      <w:r w:rsidRPr="00EB5B16">
        <w:rPr>
          <w:lang w:val="en-150"/>
        </w:rPr>
        <w:t xml:space="preserve">this </w:t>
      </w:r>
      <w:proofErr w:type="spellStart"/>
      <w:r w:rsidRPr="00EB5B16">
        <w:rPr>
          <w:lang w:val="en-150"/>
        </w:rPr>
        <w:t>unstabilities</w:t>
      </w:r>
      <w:proofErr w:type="spellEnd"/>
      <w:r w:rsidRPr="00EB5B16">
        <w:rPr>
          <w:lang w:val="en-150"/>
        </w:rPr>
        <w:t xml:space="preserve"> were perceived by </w:t>
      </w:r>
      <w:r w:rsidR="00B92444" w:rsidRPr="00EB5B16">
        <w:rPr>
          <w:lang w:val="en-150"/>
        </w:rPr>
        <w:t>numerically display</w:t>
      </w:r>
      <w:r w:rsidRPr="00EB5B16">
        <w:rPr>
          <w:lang w:val="en-150"/>
        </w:rPr>
        <w:t xml:space="preserve">ing measurements of the signals </w:t>
      </w:r>
      <m:oMath>
        <m:r>
          <w:rPr>
            <w:rFonts w:ascii="Cambria Math" w:hAnsi="Cambria Math"/>
            <w:lang w:val="en-150"/>
          </w:rPr>
          <m:t>xz</m:t>
        </m:r>
        <m:r>
          <w:rPr>
            <w:rFonts w:ascii="Cambria Math" w:hAnsi="Cambria Math"/>
            <w:szCs w:val="24"/>
            <w:lang w:val="en-150"/>
          </w:rPr>
          <m:t>θ</m:t>
        </m:r>
      </m:oMath>
      <w:r w:rsidRPr="00EB5B16">
        <w:rPr>
          <w:lang w:val="en-150"/>
        </w:rPr>
        <w:t xml:space="preserve"> </w:t>
      </w:r>
      <w:r w:rsidR="00B92444" w:rsidRPr="00EB5B16">
        <w:rPr>
          <w:lang w:val="en-150"/>
        </w:rPr>
        <w:t>on a terminal windo</w:t>
      </w:r>
      <w:r w:rsidRPr="00EB5B16">
        <w:rPr>
          <w:lang w:val="en-150"/>
        </w:rPr>
        <w:t>w</w:t>
      </w:r>
      <w:r w:rsidR="00353D81" w:rsidRPr="00EB5B16">
        <w:rPr>
          <w:lang w:val="en-150"/>
        </w:rPr>
        <w:t>.</w:t>
      </w:r>
      <w:r w:rsidR="005D6BB4" w:rsidRPr="00EB5B16">
        <w:rPr>
          <w:lang w:val="en-150"/>
        </w:rPr>
        <w:t xml:space="preserve"> </w:t>
      </w:r>
      <w:r w:rsidRPr="00EB5B16">
        <w:rPr>
          <w:lang w:val="en-150"/>
        </w:rPr>
        <w:t xml:space="preserve">Because conclusions cannot be extracted from such unreliable </w:t>
      </w:r>
      <w:r w:rsidR="00BF770B" w:rsidRPr="00EB5B16">
        <w:rPr>
          <w:lang w:val="en-150"/>
        </w:rPr>
        <w:t xml:space="preserve">visualization </w:t>
      </w:r>
      <w:r w:rsidRPr="00EB5B16">
        <w:rPr>
          <w:lang w:val="en-150"/>
        </w:rPr>
        <w:t>setting, a</w:t>
      </w:r>
      <w:r w:rsidR="00913132" w:rsidRPr="00EB5B16">
        <w:rPr>
          <w:lang w:val="en-150"/>
        </w:rPr>
        <w:t xml:space="preserve">n experimental </w:t>
      </w:r>
      <w:r w:rsidR="00353D81" w:rsidRPr="00EB5B16">
        <w:rPr>
          <w:lang w:val="en-150"/>
        </w:rPr>
        <w:t xml:space="preserve">test </w:t>
      </w:r>
      <w:r w:rsidR="00B92444" w:rsidRPr="00EB5B16">
        <w:rPr>
          <w:lang w:val="en-150"/>
        </w:rPr>
        <w:t>was</w:t>
      </w:r>
      <w:r w:rsidR="00353D81" w:rsidRPr="00EB5B16">
        <w:rPr>
          <w:lang w:val="en-150"/>
        </w:rPr>
        <w:t xml:space="preserve"> </w:t>
      </w:r>
      <w:proofErr w:type="spellStart"/>
      <w:r w:rsidR="00353D81" w:rsidRPr="00EB5B16">
        <w:rPr>
          <w:lang w:val="en-150"/>
        </w:rPr>
        <w:t>perfomed</w:t>
      </w:r>
      <w:proofErr w:type="spellEnd"/>
      <w:r w:rsidR="00353D81" w:rsidRPr="00EB5B16">
        <w:rPr>
          <w:lang w:val="en-150"/>
        </w:rPr>
        <w:t xml:space="preserve"> to get a profile of the noise</w:t>
      </w:r>
      <w:r w:rsidR="00913132" w:rsidRPr="00EB5B16">
        <w:rPr>
          <w:lang w:val="en-150"/>
        </w:rPr>
        <w:t xml:space="preserve"> and check</w:t>
      </w:r>
      <w:r w:rsidR="00B92444" w:rsidRPr="00EB5B16">
        <w:rPr>
          <w:lang w:val="en-150"/>
        </w:rPr>
        <w:t xml:space="preserve"> the characteristics of the</w:t>
      </w:r>
      <w:r w:rsidR="00DE2976" w:rsidRPr="00EB5B16">
        <w:rPr>
          <w:lang w:val="en-150"/>
        </w:rPr>
        <w:t xml:space="preserve"> measured pose</w:t>
      </w:r>
      <w:r w:rsidR="00B92444" w:rsidRPr="00EB5B16">
        <w:rPr>
          <w:lang w:val="en-150"/>
        </w:rPr>
        <w:t xml:space="preserve"> signal</w:t>
      </w:r>
      <w:r w:rsidR="00DE2976" w:rsidRPr="00EB5B16">
        <w:rPr>
          <w:lang w:val="en-150"/>
        </w:rPr>
        <w:t>s</w:t>
      </w:r>
      <w:r w:rsidR="00BF770B" w:rsidRPr="00EB5B16">
        <w:rPr>
          <w:lang w:val="en-150"/>
        </w:rPr>
        <w:t>, consisting of:</w:t>
      </w:r>
    </w:p>
    <w:p w14:paraId="435FE1B9" w14:textId="23C1E6B5" w:rsidR="00DE54A5" w:rsidRPr="00EB5B16" w:rsidRDefault="00DE54A5" w:rsidP="00EB693E">
      <w:pPr>
        <w:pStyle w:val="ListParagraph"/>
        <w:numPr>
          <w:ilvl w:val="0"/>
          <w:numId w:val="107"/>
        </w:numPr>
        <w:rPr>
          <w:lang w:val="en-150"/>
        </w:rPr>
      </w:pPr>
      <w:r w:rsidRPr="00EB5B16">
        <w:rPr>
          <w:lang w:val="en-150"/>
        </w:rPr>
        <w:t xml:space="preserve">Resting a camera on a tripod </w:t>
      </w:r>
      <w:r w:rsidR="00B82EAE" w:rsidRPr="00EB5B16">
        <w:rPr>
          <w:lang w:val="en-150"/>
        </w:rPr>
        <w:t>with</w:t>
      </w:r>
      <w:r w:rsidRPr="00EB5B16">
        <w:rPr>
          <w:lang w:val="en-150"/>
        </w:rPr>
        <w:t xml:space="preserve"> a clear view of an </w:t>
      </w:r>
      <w:proofErr w:type="spellStart"/>
      <w:r w:rsidRPr="00EB5B16">
        <w:rPr>
          <w:lang w:val="en-150"/>
        </w:rPr>
        <w:t>ArUco</w:t>
      </w:r>
      <w:proofErr w:type="spellEnd"/>
      <w:r w:rsidRPr="00EB5B16">
        <w:rPr>
          <w:lang w:val="en-150"/>
        </w:rPr>
        <w:t xml:space="preserve"> marker.</w:t>
      </w:r>
    </w:p>
    <w:p w14:paraId="1AECEF1D" w14:textId="67C66191" w:rsidR="00DE54A5" w:rsidRPr="00EB5B16" w:rsidRDefault="00DE54A5" w:rsidP="00EB693E">
      <w:pPr>
        <w:pStyle w:val="ListParagraph"/>
        <w:numPr>
          <w:ilvl w:val="0"/>
          <w:numId w:val="107"/>
        </w:numPr>
        <w:rPr>
          <w:lang w:val="en-150"/>
        </w:rPr>
      </w:pPr>
      <w:r w:rsidRPr="00EB5B16">
        <w:rPr>
          <w:lang w:val="en-150"/>
        </w:rPr>
        <w:t xml:space="preserve">Initialize pose estimation in real time with the method described in </w:t>
      </w:r>
      <w:r w:rsidR="00FA794E">
        <w:rPr>
          <w:szCs w:val="24"/>
          <w:lang w:val="en-US"/>
        </w:rPr>
        <w:t xml:space="preserve">Section </w:t>
      </w:r>
      <w:r w:rsidR="00FA794E">
        <w:rPr>
          <w:szCs w:val="24"/>
          <w:lang w:val="en-US"/>
        </w:rPr>
        <w:fldChar w:fldCharType="begin"/>
      </w:r>
      <w:r w:rsidR="00FA794E">
        <w:rPr>
          <w:szCs w:val="24"/>
          <w:lang w:val="en-US"/>
        </w:rPr>
        <w:instrText xml:space="preserve"> REF _Ref74562412 \n \h </w:instrText>
      </w:r>
      <w:r w:rsidR="00FA794E">
        <w:rPr>
          <w:szCs w:val="24"/>
          <w:lang w:val="en-US"/>
        </w:rPr>
      </w:r>
      <w:r w:rsidR="00FA794E">
        <w:rPr>
          <w:szCs w:val="24"/>
          <w:lang w:val="en-US"/>
        </w:rPr>
        <w:fldChar w:fldCharType="separate"/>
      </w:r>
      <w:r w:rsidR="00452B2C">
        <w:rPr>
          <w:szCs w:val="24"/>
          <w:lang w:val="en-US"/>
        </w:rPr>
        <w:t>5.3</w:t>
      </w:r>
      <w:r w:rsidR="00FA794E">
        <w:rPr>
          <w:szCs w:val="24"/>
          <w:lang w:val="en-US"/>
        </w:rPr>
        <w:fldChar w:fldCharType="end"/>
      </w:r>
      <w:r w:rsidRPr="00EB5B16">
        <w:rPr>
          <w:lang w:val="en-150"/>
        </w:rPr>
        <w:t xml:space="preserve">. </w:t>
      </w:r>
    </w:p>
    <w:p w14:paraId="1F872F37" w14:textId="412A1495" w:rsidR="00DE54A5" w:rsidRPr="00EB5B16" w:rsidRDefault="00DE54A5" w:rsidP="00EB693E">
      <w:pPr>
        <w:pStyle w:val="ListParagraph"/>
        <w:numPr>
          <w:ilvl w:val="0"/>
          <w:numId w:val="107"/>
        </w:numPr>
        <w:rPr>
          <w:lang w:val="en-150"/>
        </w:rPr>
      </w:pPr>
      <w:r w:rsidRPr="00EB5B16">
        <w:rPr>
          <w:lang w:val="en-150"/>
        </w:rPr>
        <w:t>Recording a time series of the</w:t>
      </w:r>
      <m:oMath>
        <m:r>
          <w:rPr>
            <w:rFonts w:ascii="Cambria Math" w:hAnsi="Cambria Math"/>
            <w:lang w:val="en-150"/>
          </w:rPr>
          <m:t xml:space="preserve"> xz</m:t>
        </m:r>
        <m:r>
          <w:rPr>
            <w:rFonts w:ascii="Cambria Math" w:hAnsi="Cambria Math"/>
            <w:szCs w:val="24"/>
            <w:lang w:val="en-150"/>
          </w:rPr>
          <m:t>θ</m:t>
        </m:r>
      </m:oMath>
      <w:r w:rsidRPr="00EB5B16">
        <w:rPr>
          <w:lang w:val="en-150"/>
        </w:rPr>
        <w:t xml:space="preserve"> signals for a duration of one minute.</w:t>
      </w:r>
    </w:p>
    <w:p w14:paraId="5733E5ED" w14:textId="4F2E1D5B" w:rsidR="00BF770B" w:rsidRPr="00EB5B16" w:rsidRDefault="00BF770B" w:rsidP="00EB693E">
      <w:pPr>
        <w:pStyle w:val="ListParagraph"/>
        <w:numPr>
          <w:ilvl w:val="0"/>
          <w:numId w:val="107"/>
        </w:numPr>
        <w:spacing w:after="240"/>
        <w:rPr>
          <w:lang w:val="en-150"/>
        </w:rPr>
      </w:pPr>
      <w:proofErr w:type="spellStart"/>
      <w:r w:rsidRPr="00EB5B16">
        <w:rPr>
          <w:lang w:val="en-150"/>
        </w:rPr>
        <w:t>Analyze</w:t>
      </w:r>
      <w:proofErr w:type="spellEnd"/>
      <w:r w:rsidRPr="00EB5B16">
        <w:rPr>
          <w:lang w:val="en-150"/>
        </w:rPr>
        <w:t xml:space="preserve"> the obtained time-series data</w:t>
      </w:r>
      <w:r w:rsidR="00B85E85" w:rsidRPr="00EB5B16">
        <w:rPr>
          <w:lang w:val="en-150"/>
        </w:rPr>
        <w:t>, under the following assumptions:</w:t>
      </w:r>
    </w:p>
    <w:p w14:paraId="17E52274" w14:textId="77777777" w:rsidR="00B85E85" w:rsidRPr="00EB5B16" w:rsidRDefault="00B85E85" w:rsidP="00EB693E">
      <w:pPr>
        <w:pStyle w:val="ListParagraph"/>
        <w:numPr>
          <w:ilvl w:val="1"/>
          <w:numId w:val="107"/>
        </w:numPr>
        <w:spacing w:after="240"/>
        <w:rPr>
          <w:lang w:val="en-150"/>
        </w:rPr>
      </w:pPr>
      <w:r w:rsidRPr="00EB5B16">
        <w:rPr>
          <w:lang w:val="en-150"/>
        </w:rPr>
        <w:t>Both the camera and marker have stayed perfectly static.</w:t>
      </w:r>
    </w:p>
    <w:p w14:paraId="35BEA889" w14:textId="77777777" w:rsidR="00B85E85" w:rsidRPr="00EB5B16" w:rsidRDefault="00B85E85" w:rsidP="00EB693E">
      <w:pPr>
        <w:pStyle w:val="ListParagraph"/>
        <w:numPr>
          <w:ilvl w:val="1"/>
          <w:numId w:val="107"/>
        </w:numPr>
        <w:spacing w:after="240"/>
        <w:rPr>
          <w:lang w:val="en-150"/>
        </w:rPr>
      </w:pPr>
      <w:r w:rsidRPr="00EB5B16">
        <w:rPr>
          <w:lang w:val="en-150"/>
        </w:rPr>
        <w:t>All disturbances belong to measurement noise.</w:t>
      </w:r>
    </w:p>
    <w:p w14:paraId="333CBB82" w14:textId="37799A33" w:rsidR="00B85E85" w:rsidRPr="00EB5B16" w:rsidRDefault="00B85E85" w:rsidP="00EB693E">
      <w:pPr>
        <w:pStyle w:val="ListParagraph"/>
        <w:numPr>
          <w:ilvl w:val="1"/>
          <w:numId w:val="107"/>
        </w:numPr>
        <w:spacing w:after="240"/>
        <w:rPr>
          <w:lang w:val="en-150"/>
        </w:rPr>
      </w:pPr>
      <w:r w:rsidRPr="00EB5B16">
        <w:rPr>
          <w:lang w:val="en-150"/>
        </w:rPr>
        <w:t xml:space="preserve">It is possible to subtract the real pose (constant unknown value) from each measurement, so that </w:t>
      </w:r>
      <w:r w:rsidR="00F801C6" w:rsidRPr="00EB5B16">
        <w:rPr>
          <w:lang w:val="en-150"/>
        </w:rPr>
        <w:t>its</w:t>
      </w:r>
      <w:r w:rsidRPr="00EB5B16">
        <w:rPr>
          <w:lang w:val="en-150"/>
        </w:rPr>
        <w:t xml:space="preserve"> histogram is representative of the noise profile.</w:t>
      </w:r>
    </w:p>
    <w:p w14:paraId="4F1D5AA3" w14:textId="3B58E9FC" w:rsidR="005D6BB4" w:rsidRPr="00EB5B16" w:rsidRDefault="005D6BB4" w:rsidP="005D6BB4">
      <w:pPr>
        <w:spacing w:after="240"/>
        <w:rPr>
          <w:lang w:val="en-150"/>
        </w:rPr>
      </w:pPr>
      <w:r w:rsidRPr="00EB5B16">
        <w:rPr>
          <w:lang w:val="en-150"/>
        </w:rPr>
        <w:t xml:space="preserve">An overview of the setup for this experiment is displayed on </w:t>
      </w:r>
      <w:r w:rsidR="00280855">
        <w:rPr>
          <w:lang w:val="en-150"/>
        </w:rPr>
        <w:fldChar w:fldCharType="begin"/>
      </w:r>
      <w:r w:rsidR="00280855">
        <w:rPr>
          <w:lang w:val="en-150"/>
        </w:rPr>
        <w:instrText xml:space="preserve"> REF _Ref74524459 \h </w:instrText>
      </w:r>
      <w:r w:rsidR="00280855">
        <w:rPr>
          <w:lang w:val="en-150"/>
        </w:rPr>
      </w:r>
      <w:r w:rsidR="00280855">
        <w:rPr>
          <w:lang w:val="en-150"/>
        </w:rPr>
        <w:fldChar w:fldCharType="separate"/>
      </w:r>
      <w:r w:rsidR="00452B2C" w:rsidRPr="00EB5B16">
        <w:rPr>
          <w:lang w:val="en-150"/>
        </w:rPr>
        <w:t xml:space="preserve">Figure </w:t>
      </w:r>
      <w:r w:rsidR="00452B2C">
        <w:rPr>
          <w:noProof/>
          <w:lang w:val="en-150"/>
        </w:rPr>
        <w:t>70</w:t>
      </w:r>
      <w:r w:rsidR="00280855">
        <w:rPr>
          <w:lang w:val="en-150"/>
        </w:rPr>
        <w:fldChar w:fldCharType="end"/>
      </w:r>
      <w:r w:rsidRPr="00EB5B16">
        <w:rPr>
          <w:lang w:val="en-150"/>
        </w:rPr>
        <w:t xml:space="preserve">, while the retrieved time-series and histograms for the measured </w:t>
      </w:r>
      <m:oMath>
        <m:r>
          <w:rPr>
            <w:rFonts w:ascii="Cambria Math" w:hAnsi="Cambria Math"/>
            <w:lang w:val="en-150"/>
          </w:rPr>
          <m:t>xz</m:t>
        </m:r>
        <m:r>
          <w:rPr>
            <w:rFonts w:ascii="Cambria Math" w:hAnsi="Cambria Math"/>
            <w:szCs w:val="24"/>
            <w:lang w:val="en-150"/>
          </w:rPr>
          <m:t>θ</m:t>
        </m:r>
      </m:oMath>
      <w:r w:rsidRPr="00EB5B16">
        <w:rPr>
          <w:lang w:val="en-150"/>
        </w:rPr>
        <w:t xml:space="preserve"> signals are shown in </w:t>
      </w:r>
      <w:r w:rsidR="00280855">
        <w:rPr>
          <w:lang w:val="en-150"/>
        </w:rPr>
        <w:fldChar w:fldCharType="begin"/>
      </w:r>
      <w:r w:rsidR="00280855">
        <w:rPr>
          <w:lang w:val="en-150"/>
        </w:rPr>
        <w:instrText xml:space="preserve"> REF _Ref74524479 \h </w:instrText>
      </w:r>
      <w:r w:rsidR="00280855">
        <w:rPr>
          <w:lang w:val="en-150"/>
        </w:rPr>
      </w:r>
      <w:r w:rsidR="00280855">
        <w:rPr>
          <w:lang w:val="en-150"/>
        </w:rPr>
        <w:fldChar w:fldCharType="separate"/>
      </w:r>
      <w:r w:rsidR="00452B2C" w:rsidRPr="00EB5B16">
        <w:rPr>
          <w:lang w:val="en-150"/>
        </w:rPr>
        <w:t xml:space="preserve">Figure </w:t>
      </w:r>
      <w:r w:rsidR="00452B2C">
        <w:rPr>
          <w:noProof/>
          <w:lang w:val="en-150"/>
        </w:rPr>
        <w:t>71</w:t>
      </w:r>
      <w:r w:rsidR="00280855">
        <w:rPr>
          <w:lang w:val="en-150"/>
        </w:rPr>
        <w:fldChar w:fldCharType="end"/>
      </w:r>
      <w:r w:rsidRPr="00EB5B16">
        <w:rPr>
          <w:lang w:val="en-150"/>
        </w:rPr>
        <w:t>.</w:t>
      </w:r>
    </w:p>
    <w:p w14:paraId="18D0445B" w14:textId="01B1FF51" w:rsidR="00F801C6" w:rsidRPr="00EB5B16" w:rsidRDefault="00F801C6" w:rsidP="00F801C6">
      <w:pPr>
        <w:ind w:firstLine="0"/>
        <w:jc w:val="center"/>
        <w:rPr>
          <w:lang w:val="en-150"/>
        </w:rPr>
      </w:pPr>
      <w:r w:rsidRPr="00EB5B16">
        <w:rPr>
          <w:noProof/>
          <w:lang w:val="en-150"/>
        </w:rPr>
        <w:drawing>
          <wp:inline distT="0" distB="0" distL="0" distR="0" wp14:anchorId="0B5D6FB9" wp14:editId="7DD3ADE5">
            <wp:extent cx="4234859" cy="3343053"/>
            <wp:effectExtent l="38100" t="38100" r="89535" b="863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3">
                      <a:extLst>
                        <a:ext uri="{28A0092B-C50C-407E-A947-70E740481C1C}">
                          <a14:useLocalDpi xmlns:a14="http://schemas.microsoft.com/office/drawing/2010/main" val="0"/>
                        </a:ext>
                      </a:extLst>
                    </a:blip>
                    <a:srcRect/>
                    <a:stretch/>
                  </pic:blipFill>
                  <pic:spPr bwMode="auto">
                    <a:xfrm>
                      <a:off x="0" y="0"/>
                      <a:ext cx="4247785" cy="335325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C598740" w14:textId="08DB4915" w:rsidR="00F801C6" w:rsidRPr="00EB5B16" w:rsidRDefault="00DD688C" w:rsidP="00F801C6">
      <w:pPr>
        <w:pStyle w:val="Caption"/>
        <w:spacing w:after="0"/>
        <w:ind w:firstLine="0"/>
        <w:rPr>
          <w:lang w:val="en-150"/>
        </w:rPr>
      </w:pPr>
      <w:bookmarkStart w:id="303" w:name="_Ref74524459"/>
      <w:bookmarkStart w:id="304" w:name="_Toc7457224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0</w:t>
      </w:r>
      <w:r w:rsidRPr="00EB5B16">
        <w:rPr>
          <w:lang w:val="en-150"/>
        </w:rPr>
        <w:fldChar w:fldCharType="end"/>
      </w:r>
      <w:bookmarkEnd w:id="303"/>
      <w:r w:rsidR="00F801C6" w:rsidRPr="00EB5B16">
        <w:rPr>
          <w:lang w:val="en-150"/>
        </w:rPr>
        <w:t>: Setup for obtaining the measurement noise profile of fiducial pose estimation</w:t>
      </w:r>
      <w:bookmarkEnd w:id="304"/>
    </w:p>
    <w:p w14:paraId="41A69F75" w14:textId="77777777" w:rsidR="00F801C6" w:rsidRPr="00EB5B16" w:rsidRDefault="00F801C6" w:rsidP="00F801C6">
      <w:pPr>
        <w:pStyle w:val="Caption"/>
        <w:ind w:firstLine="0"/>
        <w:rPr>
          <w:lang w:val="en-150"/>
        </w:rPr>
      </w:pPr>
      <w:r w:rsidRPr="00EB5B16">
        <w:rPr>
          <w:lang w:val="en-150"/>
        </w:rPr>
        <w:t>Source: Self-made</w:t>
      </w:r>
    </w:p>
    <w:p w14:paraId="3905AC27" w14:textId="5FB37481" w:rsidR="00962E0F" w:rsidRPr="00EB5B16" w:rsidRDefault="00962E0F" w:rsidP="00962E0F">
      <w:pPr>
        <w:pStyle w:val="Caption"/>
        <w:spacing w:after="0"/>
        <w:ind w:firstLine="0"/>
        <w:rPr>
          <w:lang w:val="en-150"/>
        </w:rPr>
      </w:pPr>
      <w:r w:rsidRPr="00EB5B16">
        <w:rPr>
          <w:noProof/>
          <w:lang w:val="en-150"/>
        </w:rPr>
        <w:lastRenderedPageBreak/>
        <w:drawing>
          <wp:inline distT="0" distB="0" distL="0" distR="0" wp14:anchorId="0F35CABB" wp14:editId="14007A5F">
            <wp:extent cx="5904000" cy="2941573"/>
            <wp:effectExtent l="57150" t="57150" r="97155" b="876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04000" cy="294157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9AA27CA" w14:textId="745DEBCE" w:rsidR="00962E0F" w:rsidRPr="00EB5B16" w:rsidRDefault="00DD688C" w:rsidP="00962E0F">
      <w:pPr>
        <w:pStyle w:val="Caption"/>
        <w:spacing w:after="0"/>
        <w:ind w:firstLine="0"/>
        <w:rPr>
          <w:lang w:val="en-150"/>
        </w:rPr>
      </w:pPr>
      <w:bookmarkStart w:id="305" w:name="_Ref74524479"/>
      <w:bookmarkStart w:id="306" w:name="_Toc7457224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1</w:t>
      </w:r>
      <w:r w:rsidRPr="00EB5B16">
        <w:rPr>
          <w:lang w:val="en-150"/>
        </w:rPr>
        <w:fldChar w:fldCharType="end"/>
      </w:r>
      <w:bookmarkEnd w:id="305"/>
      <w:r w:rsidR="00962E0F" w:rsidRPr="00EB5B16">
        <w:rPr>
          <w:lang w:val="en-150"/>
        </w:rPr>
        <w:t xml:space="preserve">: </w:t>
      </w:r>
      <w:r w:rsidR="00EF0054" w:rsidRPr="00EB5B16">
        <w:rPr>
          <w:lang w:val="en-150"/>
        </w:rPr>
        <w:t>Time series</w:t>
      </w:r>
      <w:r w:rsidR="00962E0F" w:rsidRPr="00EB5B16">
        <w:rPr>
          <w:lang w:val="en-150"/>
        </w:rPr>
        <w:t xml:space="preserve"> </w:t>
      </w:r>
      <w:r w:rsidR="00EF0054" w:rsidRPr="00EB5B16">
        <w:rPr>
          <w:lang w:val="en-150"/>
        </w:rPr>
        <w:t xml:space="preserve">and histogram </w:t>
      </w:r>
      <w:r w:rsidR="00962E0F" w:rsidRPr="00EB5B16">
        <w:rPr>
          <w:lang w:val="en-150"/>
        </w:rPr>
        <w:t>o</w:t>
      </w:r>
      <w:r w:rsidR="00EF0054" w:rsidRPr="00EB5B16">
        <w:rPr>
          <w:lang w:val="en-150"/>
        </w:rPr>
        <w:t>f a static position measured</w:t>
      </w:r>
      <w:r w:rsidR="00962E0F" w:rsidRPr="00EB5B16">
        <w:rPr>
          <w:lang w:val="en-150"/>
        </w:rPr>
        <w:t xml:space="preserve"> </w:t>
      </w:r>
      <w:r w:rsidR="001E13A6" w:rsidRPr="00EB5B16">
        <w:rPr>
          <w:lang w:val="en-150"/>
        </w:rPr>
        <w:t xml:space="preserve">with </w:t>
      </w:r>
      <w:proofErr w:type="spellStart"/>
      <w:r w:rsidR="00962E0F" w:rsidRPr="00EB5B16">
        <w:rPr>
          <w:lang w:val="en-150"/>
        </w:rPr>
        <w:t>ArUco</w:t>
      </w:r>
      <w:proofErr w:type="spellEnd"/>
      <w:r w:rsidR="001E13A6" w:rsidRPr="00EB5B16">
        <w:rPr>
          <w:lang w:val="en-150"/>
        </w:rPr>
        <w:t xml:space="preserve"> markers</w:t>
      </w:r>
      <w:bookmarkEnd w:id="306"/>
      <w:r w:rsidR="00962E0F" w:rsidRPr="00EB5B16">
        <w:rPr>
          <w:lang w:val="en-150"/>
        </w:rPr>
        <w:t xml:space="preserve"> </w:t>
      </w:r>
    </w:p>
    <w:p w14:paraId="7FC53F21" w14:textId="77777777" w:rsidR="00962E0F" w:rsidRPr="00EB5B16" w:rsidRDefault="00962E0F" w:rsidP="00962E0F">
      <w:pPr>
        <w:pStyle w:val="Caption"/>
        <w:ind w:firstLine="0"/>
        <w:rPr>
          <w:lang w:val="en-150"/>
        </w:rPr>
      </w:pPr>
      <w:r w:rsidRPr="00EB5B16">
        <w:rPr>
          <w:lang w:val="en-150"/>
        </w:rPr>
        <w:t>Source: Self-made</w:t>
      </w:r>
    </w:p>
    <w:p w14:paraId="6C01EDDA" w14:textId="11778871" w:rsidR="00300ED2" w:rsidRPr="00EB5B16" w:rsidRDefault="00E178BF" w:rsidP="00E178BF">
      <w:pPr>
        <w:rPr>
          <w:szCs w:val="24"/>
          <w:lang w:val="en-150"/>
        </w:rPr>
      </w:pPr>
      <w:r w:rsidRPr="00EB5B16">
        <w:rPr>
          <w:lang w:val="en-150"/>
        </w:rPr>
        <w:t>From th</w:t>
      </w:r>
      <w:r w:rsidR="00CA07E8" w:rsidRPr="00EB5B16">
        <w:rPr>
          <w:lang w:val="en-150"/>
        </w:rPr>
        <w:t>ese</w:t>
      </w:r>
      <w:r w:rsidRPr="00EB5B16">
        <w:rPr>
          <w:lang w:val="en-150"/>
        </w:rPr>
        <w:t>, it is observed that the noise does not follow a Gaussian distribution</w:t>
      </w:r>
      <w:r w:rsidR="00B85E85" w:rsidRPr="00EB5B16">
        <w:rPr>
          <w:lang w:val="en-150"/>
        </w:rPr>
        <w:t>, but a more complex, discontinuous one</w:t>
      </w:r>
      <w:r w:rsidRPr="00EB5B16">
        <w:rPr>
          <w:lang w:val="en-150"/>
        </w:rPr>
        <w:t>.</w:t>
      </w:r>
      <w:r w:rsidR="00B85E85" w:rsidRPr="00EB5B16">
        <w:rPr>
          <w:lang w:val="en-150"/>
        </w:rPr>
        <w:t xml:space="preserve"> C</w:t>
      </w:r>
      <w:r w:rsidRPr="00EB5B16">
        <w:rPr>
          <w:lang w:val="en-150"/>
        </w:rPr>
        <w:t xml:space="preserve">urrent </w:t>
      </w:r>
      <w:r w:rsidR="00B92444" w:rsidRPr="00EB5B16">
        <w:rPr>
          <w:lang w:val="en-150"/>
        </w:rPr>
        <w:t>perturbation</w:t>
      </w:r>
      <w:r w:rsidR="00D011BC" w:rsidRPr="00EB5B16">
        <w:rPr>
          <w:lang w:val="en-150"/>
        </w:rPr>
        <w:t xml:space="preserve">s on </w:t>
      </w:r>
      <m:oMath>
        <m:r>
          <w:rPr>
            <w:rFonts w:ascii="Cambria Math" w:hAnsi="Cambria Math"/>
            <w:lang w:val="en-150"/>
          </w:rPr>
          <m:t>xz</m:t>
        </m:r>
      </m:oMath>
      <w:r w:rsidR="00D011BC" w:rsidRPr="00EB5B16">
        <w:rPr>
          <w:lang w:val="en-150"/>
        </w:rPr>
        <w:t xml:space="preserve"> positions are small, on the order of </w:t>
      </w:r>
      <m:oMath>
        <m:r>
          <w:rPr>
            <w:rFonts w:ascii="Cambria Math" w:hAnsi="Cambria Math"/>
            <w:lang w:val="en-150"/>
          </w:rPr>
          <m:t>50 mm</m:t>
        </m:r>
      </m:oMath>
      <w:r w:rsidR="00D011BC" w:rsidRPr="00EB5B16">
        <w:rPr>
          <w:lang w:val="en-150"/>
        </w:rPr>
        <w:t xml:space="preserve">, while noise in the yaw signal </w:t>
      </w:r>
      <m:oMath>
        <m:r>
          <w:rPr>
            <w:rFonts w:ascii="Cambria Math" w:hAnsi="Cambria Math"/>
            <w:szCs w:val="24"/>
            <w:lang w:val="en-150"/>
          </w:rPr>
          <m:t>θ</m:t>
        </m:r>
      </m:oMath>
      <w:r w:rsidR="00D011BC" w:rsidRPr="00EB5B16">
        <w:rPr>
          <w:szCs w:val="24"/>
          <w:lang w:val="en-150"/>
        </w:rPr>
        <w:t xml:space="preserve"> is more impactful, within the order of </w:t>
      </w:r>
      <m:oMath>
        <m:r>
          <w:rPr>
            <w:rFonts w:ascii="Cambria Math" w:hAnsi="Cambria Math"/>
            <w:szCs w:val="24"/>
            <w:lang w:val="en-150"/>
          </w:rPr>
          <m:t>4°</m:t>
        </m:r>
      </m:oMath>
      <w:r w:rsidR="00D011BC" w:rsidRPr="00EB5B16">
        <w:rPr>
          <w:szCs w:val="24"/>
          <w:lang w:val="en-150"/>
        </w:rPr>
        <w:t xml:space="preserve">. Perturbations in </w:t>
      </w:r>
      <m:oMath>
        <m:r>
          <w:rPr>
            <w:rFonts w:ascii="Cambria Math" w:hAnsi="Cambria Math"/>
            <w:szCs w:val="24"/>
            <w:lang w:val="en-150"/>
          </w:rPr>
          <m:t>θ</m:t>
        </m:r>
      </m:oMath>
      <w:r w:rsidR="00D011BC" w:rsidRPr="00EB5B16">
        <w:rPr>
          <w:szCs w:val="24"/>
          <w:lang w:val="en-150"/>
        </w:rPr>
        <w:t xml:space="preserve"> can lead to high inaccuracies when identifying the position of items placed far away from the camera.</w:t>
      </w:r>
    </w:p>
    <w:p w14:paraId="3D759D72" w14:textId="7E43041E" w:rsidR="00E178BF" w:rsidRPr="00EB5B16" w:rsidRDefault="00B92444" w:rsidP="00E178BF">
      <w:pPr>
        <w:rPr>
          <w:lang w:val="en-150"/>
        </w:rPr>
      </w:pPr>
      <w:r w:rsidRPr="00EB5B16">
        <w:rPr>
          <w:lang w:val="en-150"/>
        </w:rPr>
        <w:t xml:space="preserve">The positioning errors are thought to </w:t>
      </w:r>
      <w:r w:rsidR="00962E0F" w:rsidRPr="00EB5B16">
        <w:rPr>
          <w:lang w:val="en-150"/>
        </w:rPr>
        <w:t>originate</w:t>
      </w:r>
      <w:r w:rsidRPr="00EB5B16">
        <w:rPr>
          <w:lang w:val="en-150"/>
        </w:rPr>
        <w:t xml:space="preserve"> from the following sources:</w:t>
      </w:r>
    </w:p>
    <w:p w14:paraId="6425F794" w14:textId="6ED86261" w:rsidR="00B92444" w:rsidRPr="00EB5B16" w:rsidRDefault="00300ED2" w:rsidP="00A130F8">
      <w:pPr>
        <w:pStyle w:val="ListParagraph"/>
        <w:numPr>
          <w:ilvl w:val="0"/>
          <w:numId w:val="33"/>
        </w:numPr>
        <w:rPr>
          <w:lang w:val="en-150"/>
        </w:rPr>
      </w:pPr>
      <w:r w:rsidRPr="00EB5B16">
        <w:rPr>
          <w:lang w:val="en-150"/>
        </w:rPr>
        <w:t>Pixel a</w:t>
      </w:r>
      <w:r w:rsidR="00B92444" w:rsidRPr="00EB5B16">
        <w:rPr>
          <w:lang w:val="en-150"/>
        </w:rPr>
        <w:t>rtifacts due to compression in the livestream footage.</w:t>
      </w:r>
    </w:p>
    <w:p w14:paraId="1F97C874" w14:textId="6712B2B1" w:rsidR="00B92444" w:rsidRPr="00EB5B16" w:rsidRDefault="00B92444" w:rsidP="00A130F8">
      <w:pPr>
        <w:pStyle w:val="ListParagraph"/>
        <w:numPr>
          <w:ilvl w:val="0"/>
          <w:numId w:val="33"/>
        </w:numPr>
        <w:rPr>
          <w:lang w:val="en-150"/>
        </w:rPr>
      </w:pPr>
      <w:r w:rsidRPr="00EB5B16">
        <w:rPr>
          <w:lang w:val="en-150"/>
        </w:rPr>
        <w:t>Artifacts due to lighting conditions changes: people passing by, ambient ligh</w:t>
      </w:r>
      <w:r w:rsidR="00DE54A5" w:rsidRPr="00EB5B16">
        <w:rPr>
          <w:lang w:val="en-150"/>
        </w:rPr>
        <w:t>t</w:t>
      </w:r>
      <w:r w:rsidRPr="00EB5B16">
        <w:rPr>
          <w:lang w:val="en-150"/>
        </w:rPr>
        <w:t>... etc.</w:t>
      </w:r>
    </w:p>
    <w:p w14:paraId="1CF1BBE5" w14:textId="77777777" w:rsidR="00B92444" w:rsidRPr="00EB5B16" w:rsidRDefault="00B92444" w:rsidP="00A130F8">
      <w:pPr>
        <w:pStyle w:val="ListParagraph"/>
        <w:numPr>
          <w:ilvl w:val="0"/>
          <w:numId w:val="33"/>
        </w:numPr>
        <w:spacing w:after="240"/>
        <w:rPr>
          <w:lang w:val="en-150"/>
        </w:rPr>
      </w:pPr>
      <w:r w:rsidRPr="00EB5B16">
        <w:rPr>
          <w:lang w:val="en-150"/>
        </w:rPr>
        <w:t xml:space="preserve">Movement of the </w:t>
      </w:r>
      <w:proofErr w:type="spellStart"/>
      <w:r w:rsidRPr="00EB5B16">
        <w:rPr>
          <w:lang w:val="en-150"/>
        </w:rPr>
        <w:t>ArUco</w:t>
      </w:r>
      <w:proofErr w:type="spellEnd"/>
      <w:r w:rsidRPr="00EB5B16">
        <w:rPr>
          <w:lang w:val="en-150"/>
        </w:rPr>
        <w:t xml:space="preserve"> marker: which was printed on paper and fixed with tape to a vertical surface, </w:t>
      </w:r>
      <w:proofErr w:type="spellStart"/>
      <w:r w:rsidRPr="00EB5B16">
        <w:rPr>
          <w:lang w:val="en-150"/>
        </w:rPr>
        <w:t>stilll</w:t>
      </w:r>
      <w:proofErr w:type="spellEnd"/>
      <w:r w:rsidRPr="00EB5B16">
        <w:rPr>
          <w:lang w:val="en-150"/>
        </w:rPr>
        <w:t xml:space="preserve"> susceptible to some degree of curvature and play. </w:t>
      </w:r>
    </w:p>
    <w:p w14:paraId="2C1FF1D9" w14:textId="1E397DBC" w:rsidR="00C8407A" w:rsidRPr="00EB5B16" w:rsidRDefault="00B92444" w:rsidP="00F64595">
      <w:pPr>
        <w:spacing w:before="0"/>
        <w:rPr>
          <w:lang w:val="en-150"/>
        </w:rPr>
      </w:pPr>
      <w:r w:rsidRPr="00EB5B16">
        <w:rPr>
          <w:lang w:val="en-150"/>
        </w:rPr>
        <w:t>Th</w:t>
      </w:r>
      <w:r w:rsidR="00D011BC" w:rsidRPr="00EB5B16">
        <w:rPr>
          <w:lang w:val="en-150"/>
        </w:rPr>
        <w:t>ese sources of error randomly displace</w:t>
      </w:r>
      <w:r w:rsidRPr="00EB5B16">
        <w:rPr>
          <w:lang w:val="en-150"/>
        </w:rPr>
        <w:t xml:space="preserve"> the </w:t>
      </w:r>
      <w:proofErr w:type="spellStart"/>
      <w:r w:rsidRPr="00EB5B16">
        <w:rPr>
          <w:lang w:val="en-150"/>
        </w:rPr>
        <w:t>ArUco</w:t>
      </w:r>
      <w:proofErr w:type="spellEnd"/>
      <w:r w:rsidRPr="00EB5B16">
        <w:rPr>
          <w:lang w:val="en-150"/>
        </w:rPr>
        <w:t xml:space="preserve"> marker a few pixels</w:t>
      </w:r>
      <w:r w:rsidR="00D011BC" w:rsidRPr="00EB5B16">
        <w:rPr>
          <w:lang w:val="en-150"/>
        </w:rPr>
        <w:t xml:space="preserve"> inside the recorded image</w:t>
      </w:r>
      <w:r w:rsidRPr="00EB5B16">
        <w:rPr>
          <w:lang w:val="en-150"/>
        </w:rPr>
        <w:t xml:space="preserve">. </w:t>
      </w:r>
      <w:r w:rsidR="00D011BC" w:rsidRPr="00EB5B16">
        <w:rPr>
          <w:lang w:val="en-150"/>
        </w:rPr>
        <w:t>It is t</w:t>
      </w:r>
      <w:r w:rsidRPr="00EB5B16">
        <w:rPr>
          <w:lang w:val="en-150"/>
        </w:rPr>
        <w:t xml:space="preserve">his discrete displacement </w:t>
      </w:r>
      <w:r w:rsidR="00D011BC" w:rsidRPr="00EB5B16">
        <w:rPr>
          <w:lang w:val="en-150"/>
        </w:rPr>
        <w:t xml:space="preserve">within the image that </w:t>
      </w:r>
      <w:r w:rsidR="00DE2976" w:rsidRPr="00EB5B16">
        <w:rPr>
          <w:lang w:val="en-150"/>
        </w:rPr>
        <w:t>could explain</w:t>
      </w:r>
      <w:r w:rsidRPr="00EB5B16">
        <w:rPr>
          <w:lang w:val="en-150"/>
        </w:rPr>
        <w:t xml:space="preserve"> the discontinuous noise profile </w:t>
      </w:r>
      <w:r w:rsidR="00D011BC" w:rsidRPr="00EB5B16">
        <w:rPr>
          <w:lang w:val="en-150"/>
        </w:rPr>
        <w:t xml:space="preserve">visible in </w:t>
      </w:r>
      <w:r w:rsidRPr="00EB5B16">
        <w:rPr>
          <w:lang w:val="en-150"/>
        </w:rPr>
        <w:t>the histograms.</w:t>
      </w:r>
      <w:r w:rsidR="00E11424" w:rsidRPr="00EB5B16">
        <w:rPr>
          <w:lang w:val="en-150"/>
        </w:rPr>
        <w:t xml:space="preserve"> </w:t>
      </w:r>
    </w:p>
    <w:p w14:paraId="2F2E9072" w14:textId="68608A2B" w:rsidR="00E178BF" w:rsidRPr="00EB5B16" w:rsidRDefault="00E178BF" w:rsidP="00E178BF">
      <w:pPr>
        <w:rPr>
          <w:lang w:val="en-150"/>
        </w:rPr>
      </w:pPr>
      <w:r w:rsidRPr="00EB5B16">
        <w:rPr>
          <w:lang w:val="en-150"/>
        </w:rPr>
        <w:t>Formally, it can be proven that the Kalman filter provides the best estimator of a system’s state if this is subjected to white noise, however it can be anyway implemented if th</w:t>
      </w:r>
      <w:r w:rsidR="00F64595" w:rsidRPr="00EB5B16">
        <w:rPr>
          <w:lang w:val="en-150"/>
        </w:rPr>
        <w:t>is</w:t>
      </w:r>
      <w:r w:rsidRPr="00EB5B16">
        <w:rPr>
          <w:lang w:val="en-150"/>
        </w:rPr>
        <w:t xml:space="preserve"> con</w:t>
      </w:r>
      <w:r w:rsidR="00F64595" w:rsidRPr="00EB5B16">
        <w:rPr>
          <w:lang w:val="en-150"/>
        </w:rPr>
        <w:t>d</w:t>
      </w:r>
      <w:r w:rsidRPr="00EB5B16">
        <w:rPr>
          <w:lang w:val="en-150"/>
        </w:rPr>
        <w:t xml:space="preserve">ition fails with suboptimal outcome. </w:t>
      </w:r>
      <w:r w:rsidR="00E11424" w:rsidRPr="00EB5B16">
        <w:rPr>
          <w:lang w:val="en-150"/>
        </w:rPr>
        <w:t xml:space="preserve">Despite the sensor noise being </w:t>
      </w:r>
      <w:r w:rsidR="00962E0F" w:rsidRPr="00EB5B16">
        <w:rPr>
          <w:lang w:val="en-150"/>
        </w:rPr>
        <w:t xml:space="preserve">blatantly </w:t>
      </w:r>
      <w:r w:rsidR="00E11424" w:rsidRPr="00EB5B16">
        <w:rPr>
          <w:lang w:val="en-150"/>
        </w:rPr>
        <w:t>non-gaussian, t</w:t>
      </w:r>
      <w:r w:rsidRPr="00EB5B16">
        <w:rPr>
          <w:lang w:val="en-150"/>
        </w:rPr>
        <w:t>hree reasons</w:t>
      </w:r>
      <w:r w:rsidR="00B92444" w:rsidRPr="00EB5B16">
        <w:rPr>
          <w:lang w:val="en-150"/>
        </w:rPr>
        <w:t xml:space="preserve"> still </w:t>
      </w:r>
      <w:r w:rsidRPr="00EB5B16">
        <w:rPr>
          <w:lang w:val="en-150"/>
        </w:rPr>
        <w:t xml:space="preserve">favour the implementation of a Kalman filter in this </w:t>
      </w:r>
      <w:r w:rsidR="00B92444" w:rsidRPr="00EB5B16">
        <w:rPr>
          <w:lang w:val="en-150"/>
        </w:rPr>
        <w:t>setting:</w:t>
      </w:r>
    </w:p>
    <w:p w14:paraId="28682B06" w14:textId="77777777" w:rsidR="00B92444" w:rsidRPr="00EB5B16" w:rsidRDefault="00B92444" w:rsidP="00A130F8">
      <w:pPr>
        <w:pStyle w:val="ListParagraph"/>
        <w:numPr>
          <w:ilvl w:val="0"/>
          <w:numId w:val="32"/>
        </w:numPr>
        <w:rPr>
          <w:lang w:val="en-150"/>
        </w:rPr>
      </w:pPr>
      <w:r w:rsidRPr="00EB5B16">
        <w:rPr>
          <w:lang w:val="en-150"/>
        </w:rPr>
        <w:t>The Author’s own interest on the implementation of a Kalman filter for didactical purposes.</w:t>
      </w:r>
    </w:p>
    <w:p w14:paraId="3F4760B4" w14:textId="77777777" w:rsidR="00B92444" w:rsidRPr="00EB5B16" w:rsidRDefault="00B92444" w:rsidP="00A130F8">
      <w:pPr>
        <w:pStyle w:val="ListParagraph"/>
        <w:numPr>
          <w:ilvl w:val="0"/>
          <w:numId w:val="32"/>
        </w:numPr>
        <w:rPr>
          <w:lang w:val="en-150"/>
        </w:rPr>
      </w:pPr>
      <w:r w:rsidRPr="00EB5B16">
        <w:rPr>
          <w:lang w:val="en-150"/>
        </w:rPr>
        <w:t xml:space="preserve">The use of sensor fusion to combine measurements taken from various </w:t>
      </w:r>
      <w:proofErr w:type="spellStart"/>
      <w:r w:rsidRPr="00EB5B16">
        <w:rPr>
          <w:lang w:val="en-150"/>
        </w:rPr>
        <w:t>ArUco</w:t>
      </w:r>
      <w:proofErr w:type="spellEnd"/>
      <w:r w:rsidRPr="00EB5B16">
        <w:rPr>
          <w:lang w:val="en-150"/>
        </w:rPr>
        <w:t xml:space="preserve"> markers at once.</w:t>
      </w:r>
    </w:p>
    <w:p w14:paraId="21DEC87D" w14:textId="656A10AE" w:rsidR="00172589" w:rsidRPr="00EB5B16" w:rsidRDefault="00B92444" w:rsidP="00962E0F">
      <w:pPr>
        <w:pStyle w:val="ListParagraph"/>
        <w:numPr>
          <w:ilvl w:val="0"/>
          <w:numId w:val="32"/>
        </w:numPr>
        <w:spacing w:after="240"/>
        <w:rPr>
          <w:lang w:val="en-150"/>
        </w:rPr>
      </w:pPr>
      <w:r w:rsidRPr="00EB5B16">
        <w:rPr>
          <w:lang w:val="en-150"/>
        </w:rPr>
        <w:t xml:space="preserve">The </w:t>
      </w:r>
      <w:r w:rsidR="00962E0F" w:rsidRPr="00EB5B16">
        <w:rPr>
          <w:lang w:val="en-150"/>
        </w:rPr>
        <w:t xml:space="preserve">potential </w:t>
      </w:r>
      <w:r w:rsidRPr="00EB5B16">
        <w:rPr>
          <w:lang w:val="en-150"/>
        </w:rPr>
        <w:t xml:space="preserve">use of sensor fusion to combine visual </w:t>
      </w:r>
      <w:proofErr w:type="spellStart"/>
      <w:r w:rsidRPr="00EB5B16">
        <w:rPr>
          <w:lang w:val="en-150"/>
        </w:rPr>
        <w:t>ArUco</w:t>
      </w:r>
      <w:proofErr w:type="spellEnd"/>
      <w:r w:rsidRPr="00EB5B16">
        <w:rPr>
          <w:lang w:val="en-150"/>
        </w:rPr>
        <w:t xml:space="preserve"> positioning with inertial sensory to keep track of pose when no </w:t>
      </w:r>
      <w:proofErr w:type="spellStart"/>
      <w:r w:rsidRPr="00EB5B16">
        <w:rPr>
          <w:lang w:val="en-150"/>
        </w:rPr>
        <w:t>ArUco</w:t>
      </w:r>
      <w:proofErr w:type="spellEnd"/>
      <w:r w:rsidRPr="00EB5B16">
        <w:rPr>
          <w:lang w:val="en-150"/>
        </w:rPr>
        <w:t xml:space="preserve"> markers are in sight.</w:t>
      </w:r>
    </w:p>
    <w:p w14:paraId="64F02760" w14:textId="77777777" w:rsidR="00E11424" w:rsidRPr="00EB5B16" w:rsidRDefault="00E11424" w:rsidP="00E11424">
      <w:pPr>
        <w:pStyle w:val="Heading3"/>
        <w:rPr>
          <w:lang w:val="en-150"/>
        </w:rPr>
      </w:pPr>
      <w:bookmarkStart w:id="307" w:name="_Toc74572135"/>
      <w:r w:rsidRPr="00EB5B16">
        <w:rPr>
          <w:lang w:val="en-150"/>
        </w:rPr>
        <w:lastRenderedPageBreak/>
        <w:t xml:space="preserve">Denoising </w:t>
      </w:r>
      <w:proofErr w:type="spellStart"/>
      <w:r w:rsidRPr="00EB5B16">
        <w:rPr>
          <w:lang w:val="en-150"/>
        </w:rPr>
        <w:t>ArUco</w:t>
      </w:r>
      <w:proofErr w:type="spellEnd"/>
      <w:r w:rsidRPr="00EB5B16">
        <w:rPr>
          <w:lang w:val="en-150"/>
        </w:rPr>
        <w:t xml:space="preserve"> marker poses</w:t>
      </w:r>
      <w:bookmarkEnd w:id="307"/>
    </w:p>
    <w:p w14:paraId="6C237B31" w14:textId="60BC8FED" w:rsidR="006732E1" w:rsidRPr="00EB5B16" w:rsidRDefault="00E11424" w:rsidP="006732E1">
      <w:pPr>
        <w:rPr>
          <w:lang w:val="en-150"/>
        </w:rPr>
      </w:pPr>
      <w:r w:rsidRPr="00EB5B16">
        <w:rPr>
          <w:lang w:val="en-150"/>
        </w:rPr>
        <w:t xml:space="preserve">The first implementation of a Kalman filter </w:t>
      </w:r>
      <w:r w:rsidR="00962E0F" w:rsidRPr="00EB5B16">
        <w:rPr>
          <w:lang w:val="en-150"/>
        </w:rPr>
        <w:t>is</w:t>
      </w:r>
      <w:r w:rsidRPr="00EB5B16">
        <w:rPr>
          <w:lang w:val="en-150"/>
        </w:rPr>
        <w:t xml:space="preserve"> performed for a single </w:t>
      </w:r>
      <w:proofErr w:type="spellStart"/>
      <w:r w:rsidRPr="00EB5B16">
        <w:rPr>
          <w:lang w:val="en-150"/>
        </w:rPr>
        <w:t>ArUco</w:t>
      </w:r>
      <w:proofErr w:type="spellEnd"/>
      <w:r w:rsidRPr="00EB5B16">
        <w:rPr>
          <w:lang w:val="en-150"/>
        </w:rPr>
        <w:t xml:space="preserve"> marker</w:t>
      </w:r>
      <w:r w:rsidR="000201AA" w:rsidRPr="00EB5B16">
        <w:rPr>
          <w:lang w:val="en-150"/>
        </w:rPr>
        <w:t xml:space="preserve">, as starting point for laying more complex models. </w:t>
      </w:r>
      <w:r w:rsidR="00D17BEC" w:rsidRPr="00EB5B16">
        <w:rPr>
          <w:lang w:val="en-150"/>
        </w:rPr>
        <w:t>The chosen state space representation</w:t>
      </w:r>
      <w:r w:rsidR="000201AA" w:rsidRPr="00EB5B16">
        <w:rPr>
          <w:lang w:val="en-150"/>
        </w:rPr>
        <w:t xml:space="preserve"> of the localization problem</w:t>
      </w:r>
      <w:r w:rsidR="00D17BEC" w:rsidRPr="00EB5B16">
        <w:rPr>
          <w:lang w:val="en-150"/>
        </w:rPr>
        <w:t xml:space="preserve"> is </w:t>
      </w:r>
      <w:r w:rsidR="00DE1088" w:rsidRPr="00EB5B16">
        <w:rPr>
          <w:lang w:val="en-150"/>
        </w:rPr>
        <w:t>built as follows:</w:t>
      </w:r>
    </w:p>
    <w:p w14:paraId="283A0788" w14:textId="77777777" w:rsidR="006732E1" w:rsidRPr="00EB5B16" w:rsidRDefault="006732E1" w:rsidP="00A130F8">
      <w:pPr>
        <w:pStyle w:val="ListParagraph"/>
        <w:numPr>
          <w:ilvl w:val="0"/>
          <w:numId w:val="34"/>
        </w:numPr>
        <w:rPr>
          <w:lang w:val="en-150"/>
        </w:rPr>
      </w:pPr>
      <w:r w:rsidRPr="00EB5B16">
        <w:rPr>
          <w:lang w:val="en-150"/>
        </w:rPr>
        <w:t xml:space="preserve">The single </w:t>
      </w:r>
      <w:proofErr w:type="spellStart"/>
      <w:r w:rsidRPr="00EB5B16">
        <w:rPr>
          <w:lang w:val="en-150"/>
        </w:rPr>
        <w:t>ArUco</w:t>
      </w:r>
      <w:proofErr w:type="spellEnd"/>
      <w:r w:rsidRPr="00EB5B16">
        <w:rPr>
          <w:lang w:val="en-150"/>
        </w:rPr>
        <w:t xml:space="preserve"> marker that is being considered defines a world coordinate frame </w:t>
      </w:r>
      <m:oMath>
        <m:r>
          <w:rPr>
            <w:rFonts w:ascii="Cambria Math" w:hAnsi="Cambria Math"/>
            <w:lang w:val="en-150"/>
          </w:rPr>
          <m:t>{W}</m:t>
        </m:r>
      </m:oMath>
      <w:r w:rsidRPr="00EB5B16">
        <w:rPr>
          <w:lang w:val="en-150"/>
        </w:rPr>
        <w:t xml:space="preserve"> with pose</w:t>
      </w:r>
      <w:r w:rsidR="004D4AA6" w:rsidRPr="00EB5B16">
        <w:rPr>
          <w:lang w:val="en-150"/>
        </w:rPr>
        <w:t xml:space="preserve"> </w:t>
      </w:r>
      <m:oMath>
        <m:d>
          <m:dPr>
            <m:ctrlPr>
              <w:rPr>
                <w:rFonts w:ascii="Cambria Math" w:hAnsi="Cambria Math"/>
                <w:b/>
                <w:i/>
                <w:lang w:val="en-150"/>
              </w:rPr>
            </m:ctrlPr>
          </m:dPr>
          <m:e>
            <m:r>
              <w:rPr>
                <w:rFonts w:ascii="Cambria Math" w:hAnsi="Cambria Math"/>
                <w:lang w:val="en-150"/>
              </w:rPr>
              <m:t xml:space="preserve">x, z, </m:t>
            </m:r>
            <m:r>
              <w:rPr>
                <w:rFonts w:ascii="Cambria Math" w:eastAsia="Cambria Math" w:hAnsi="Cambria Math" w:cs="Cambria Math"/>
                <w:lang w:val="en-150"/>
              </w:rPr>
              <m:t>θ</m:t>
            </m:r>
          </m:e>
        </m:d>
        <m:r>
          <m:rPr>
            <m:sty m:val="bi"/>
          </m:rPr>
          <w:rPr>
            <w:rFonts w:ascii="Cambria Math" w:hAnsi="Cambria Math"/>
            <w:lang w:val="en-150"/>
          </w:rPr>
          <m:t>=(</m:t>
        </m:r>
        <m:r>
          <w:rPr>
            <w:rFonts w:ascii="Cambria Math" w:hAnsi="Cambria Math"/>
            <w:lang w:val="en-150"/>
          </w:rPr>
          <m:t>0, 0, 0</m:t>
        </m:r>
        <m:r>
          <m:rPr>
            <m:sty m:val="bi"/>
          </m:rPr>
          <w:rPr>
            <w:rFonts w:ascii="Cambria Math" w:hAnsi="Cambria Math"/>
            <w:lang w:val="en-150"/>
          </w:rPr>
          <m:t>)</m:t>
        </m:r>
      </m:oMath>
      <w:r w:rsidRPr="00EB5B16">
        <w:rPr>
          <w:b/>
          <w:lang w:val="en-150"/>
        </w:rPr>
        <w:t>.</w:t>
      </w:r>
    </w:p>
    <w:p w14:paraId="553FA247" w14:textId="77777777" w:rsidR="00DE1088" w:rsidRPr="00EB5B16" w:rsidRDefault="00DE1088" w:rsidP="00A130F8">
      <w:pPr>
        <w:pStyle w:val="ListParagraph"/>
        <w:numPr>
          <w:ilvl w:val="0"/>
          <w:numId w:val="34"/>
        </w:numPr>
        <w:rPr>
          <w:lang w:val="en-150"/>
        </w:rPr>
      </w:pPr>
      <w:r w:rsidRPr="00EB5B16">
        <w:rPr>
          <w:lang w:val="en-150"/>
        </w:rPr>
        <w:t>T</w:t>
      </w:r>
      <w:r w:rsidR="00D17BEC" w:rsidRPr="00EB5B16">
        <w:rPr>
          <w:lang w:val="en-150"/>
        </w:rPr>
        <w:t xml:space="preserve">he state vector </w:t>
      </w:r>
      <m:oMath>
        <m:r>
          <m:rPr>
            <m:sty m:val="bi"/>
          </m:rPr>
          <w:rPr>
            <w:rFonts w:ascii="Cambria Math" w:hAnsi="Cambria Math"/>
            <w:lang w:val="en-150"/>
          </w:rPr>
          <m:t>X</m:t>
        </m:r>
      </m:oMath>
      <w:r w:rsidR="00D17BEC" w:rsidRPr="00EB5B16">
        <w:rPr>
          <w:lang w:val="en-150"/>
        </w:rPr>
        <w:t xml:space="preserve"> holds the camera</w:t>
      </w:r>
      <w:r w:rsidRPr="00EB5B16">
        <w:rPr>
          <w:lang w:val="en-150"/>
        </w:rPr>
        <w:t>’s</w:t>
      </w:r>
      <w:r w:rsidR="00D17BEC" w:rsidRPr="00EB5B16">
        <w:rPr>
          <w:lang w:val="en-150"/>
        </w:rPr>
        <w:t xml:space="preserve"> pose </w:t>
      </w:r>
      <m:oMath>
        <m:r>
          <m:rPr>
            <m:sty m:val="bi"/>
          </m:rPr>
          <w:rPr>
            <w:rFonts w:ascii="Cambria Math" w:hAnsi="Cambria Math"/>
            <w:lang w:val="en-150"/>
          </w:rPr>
          <m:t>(</m:t>
        </m:r>
        <m:r>
          <w:rPr>
            <w:rFonts w:ascii="Cambria Math" w:hAnsi="Cambria Math"/>
            <w:lang w:val="en-150"/>
          </w:rPr>
          <m:t xml:space="preserve">x, z, </m:t>
        </m:r>
        <m:r>
          <w:rPr>
            <w:rFonts w:ascii="Cambria Math" w:eastAsia="Cambria Math" w:hAnsi="Cambria Math" w:cs="Cambria Math"/>
            <w:lang w:val="en-150"/>
          </w:rPr>
          <m:t>θ</m:t>
        </m:r>
        <m:r>
          <m:rPr>
            <m:sty m:val="bi"/>
          </m:rPr>
          <w:rPr>
            <w:rFonts w:ascii="Cambria Math" w:hAnsi="Cambria Math"/>
            <w:lang w:val="en-150"/>
          </w:rPr>
          <m:t>)</m:t>
        </m:r>
      </m:oMath>
      <w:r w:rsidR="00D17BEC" w:rsidRPr="00EB5B16">
        <w:rPr>
          <w:lang w:val="en-150"/>
        </w:rPr>
        <w:t xml:space="preserve"> and its first derivative </w:t>
      </w:r>
      <m:oMath>
        <m:r>
          <m:rPr>
            <m:sty m:val="bi"/>
          </m:rPr>
          <w:rPr>
            <w:rFonts w:ascii="Cambria Math" w:hAnsi="Cambria Math"/>
            <w:lang w:val="en-150"/>
          </w:rPr>
          <m:t>(</m:t>
        </m:r>
        <m:acc>
          <m:accPr>
            <m:chr m:val="̇"/>
            <m:ctrlPr>
              <w:rPr>
                <w:rFonts w:ascii="Cambria Math" w:hAnsi="Cambria Math"/>
                <w:i/>
                <w:lang w:val="en-150"/>
              </w:rPr>
            </m:ctrlPr>
          </m:accPr>
          <m:e>
            <m:r>
              <w:rPr>
                <w:rFonts w:ascii="Cambria Math" w:hAnsi="Cambria Math"/>
                <w:lang w:val="en-150"/>
              </w:rPr>
              <m:t>x</m:t>
            </m:r>
          </m:e>
        </m:acc>
        <m:r>
          <w:rPr>
            <w:rFonts w:ascii="Cambria Math" w:hAnsi="Cambria Math"/>
            <w:lang w:val="en-150"/>
          </w:rPr>
          <m:t xml:space="preserve">, </m:t>
        </m:r>
        <m:acc>
          <m:accPr>
            <m:chr m:val="̇"/>
            <m:ctrlPr>
              <w:rPr>
                <w:rFonts w:ascii="Cambria Math" w:hAnsi="Cambria Math"/>
                <w:i/>
                <w:lang w:val="en-150"/>
              </w:rPr>
            </m:ctrlPr>
          </m:accPr>
          <m:e>
            <m:r>
              <w:rPr>
                <w:rFonts w:ascii="Cambria Math" w:hAnsi="Cambria Math"/>
                <w:lang w:val="en-150"/>
              </w:rPr>
              <m:t>z</m:t>
            </m:r>
          </m:e>
        </m:acc>
        <m:r>
          <w:rPr>
            <w:rFonts w:ascii="Cambria Math" w:hAnsi="Cambria Math"/>
            <w:lang w:val="en-150"/>
          </w:rPr>
          <m:t xml:space="preserve">, </m:t>
        </m:r>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r>
          <m:rPr>
            <m:sty m:val="bi"/>
          </m:rPr>
          <w:rPr>
            <w:rFonts w:ascii="Cambria Math" w:hAnsi="Cambria Math"/>
            <w:lang w:val="en-150"/>
          </w:rPr>
          <m:t>)</m:t>
        </m:r>
      </m:oMath>
      <w:r w:rsidR="00D17BEC" w:rsidRPr="00EB5B16">
        <w:rPr>
          <w:lang w:val="en-150"/>
        </w:rPr>
        <w:t xml:space="preserve">. </w:t>
      </w:r>
    </w:p>
    <w:p w14:paraId="05416EA4" w14:textId="77777777" w:rsidR="00DE1088" w:rsidRPr="00EB5B16" w:rsidRDefault="00D17BEC" w:rsidP="00A130F8">
      <w:pPr>
        <w:pStyle w:val="ListParagraph"/>
        <w:numPr>
          <w:ilvl w:val="0"/>
          <w:numId w:val="34"/>
        </w:numPr>
        <w:rPr>
          <w:lang w:val="en-150"/>
        </w:rPr>
      </w:pPr>
      <w:r w:rsidRPr="00EB5B16">
        <w:rPr>
          <w:lang w:val="en-150"/>
        </w:rPr>
        <w:t xml:space="preserve">The measurement vector </w:t>
      </w:r>
      <m:oMath>
        <m:r>
          <m:rPr>
            <m:sty m:val="bi"/>
          </m:rPr>
          <w:rPr>
            <w:rFonts w:ascii="Cambria Math" w:hAnsi="Cambria Math"/>
            <w:lang w:val="en-150"/>
          </w:rPr>
          <m:t>Y</m:t>
        </m:r>
      </m:oMath>
      <w:r w:rsidRPr="00EB5B16">
        <w:rPr>
          <w:lang w:val="en-150"/>
        </w:rPr>
        <w:t xml:space="preserve"> holds the </w:t>
      </w:r>
      <w:proofErr w:type="spellStart"/>
      <w:r w:rsidR="00DE1088" w:rsidRPr="00EB5B16">
        <w:rPr>
          <w:lang w:val="en-150"/>
        </w:rPr>
        <w:t>ArUco</w:t>
      </w:r>
      <w:proofErr w:type="spellEnd"/>
      <w:r w:rsidR="00DE1088" w:rsidRPr="00EB5B16">
        <w:rPr>
          <w:lang w:val="en-150"/>
        </w:rPr>
        <w:t xml:space="preserve">-measured </w:t>
      </w:r>
      <w:r w:rsidRPr="00EB5B16">
        <w:rPr>
          <w:lang w:val="en-150"/>
        </w:rPr>
        <w:t xml:space="preserve">camera pose </w:t>
      </w:r>
      <m:oMath>
        <m:sSub>
          <m:sSubPr>
            <m:ctrlPr>
              <w:rPr>
                <w:rFonts w:ascii="Cambria Math" w:hAnsi="Cambria Math"/>
                <w:b/>
                <w:i/>
                <w:lang w:val="en-150"/>
              </w:rPr>
            </m:ctrlPr>
          </m:sSubPr>
          <m:e>
            <m:r>
              <m:rPr>
                <m:sty m:val="bi"/>
              </m:rPr>
              <w:rPr>
                <w:rFonts w:ascii="Cambria Math" w:hAnsi="Cambria Math"/>
                <w:lang w:val="en-150"/>
              </w:rPr>
              <m:t>(</m:t>
            </m:r>
            <m:r>
              <w:rPr>
                <w:rFonts w:ascii="Cambria Math" w:hAnsi="Cambria Math"/>
                <w:lang w:val="en-150"/>
              </w:rPr>
              <m:t xml:space="preserve">x, z, </m:t>
            </m:r>
            <m:r>
              <w:rPr>
                <w:rFonts w:ascii="Cambria Math" w:eastAsia="Cambria Math" w:hAnsi="Cambria Math" w:cs="Cambria Math"/>
                <w:lang w:val="en-150"/>
              </w:rPr>
              <m:t>θ</m:t>
            </m:r>
            <m:r>
              <m:rPr>
                <m:sty m:val="bi"/>
              </m:rPr>
              <w:rPr>
                <w:rFonts w:ascii="Cambria Math" w:hAnsi="Cambria Math"/>
                <w:lang w:val="en-150"/>
              </w:rPr>
              <m:t>)</m:t>
            </m:r>
          </m:e>
          <m:sub>
            <m:r>
              <w:rPr>
                <w:rFonts w:ascii="Cambria Math" w:hAnsi="Cambria Math"/>
                <w:lang w:val="en-150"/>
              </w:rPr>
              <m:t>measured</m:t>
            </m:r>
          </m:sub>
        </m:sSub>
      </m:oMath>
      <w:r w:rsidRPr="00EB5B16">
        <w:rPr>
          <w:lang w:val="en-150"/>
        </w:rPr>
        <w:t xml:space="preserve">. </w:t>
      </w:r>
    </w:p>
    <w:p w14:paraId="3A3E2BD2" w14:textId="77777777" w:rsidR="00DE1088" w:rsidRPr="00EB5B16" w:rsidRDefault="00DE1088" w:rsidP="00A130F8">
      <w:pPr>
        <w:pStyle w:val="ListParagraph"/>
        <w:numPr>
          <w:ilvl w:val="0"/>
          <w:numId w:val="34"/>
        </w:numPr>
        <w:rPr>
          <w:lang w:val="en-150"/>
        </w:rPr>
      </w:pPr>
      <w:r w:rsidRPr="00EB5B16">
        <w:rPr>
          <w:lang w:val="en-150"/>
        </w:rPr>
        <w:t xml:space="preserve">The input of the system </w:t>
      </w:r>
      <m:oMath>
        <m:r>
          <m:rPr>
            <m:sty m:val="bi"/>
          </m:rPr>
          <w:rPr>
            <w:rFonts w:ascii="Cambria Math" w:hAnsi="Cambria Math"/>
            <w:lang w:val="en-150"/>
          </w:rPr>
          <m:t>U</m:t>
        </m:r>
      </m:oMath>
      <w:r w:rsidRPr="00EB5B16">
        <w:rPr>
          <w:lang w:val="en-150"/>
        </w:rPr>
        <w:t xml:space="preserve"> is null, and so it its </w:t>
      </w:r>
      <m:oMath>
        <m:r>
          <m:rPr>
            <m:sty m:val="bi"/>
          </m:rPr>
          <w:rPr>
            <w:rFonts w:ascii="Cambria Math" w:hAnsi="Cambria Math"/>
            <w:lang w:val="en-150"/>
          </w:rPr>
          <m:t>B</m:t>
        </m:r>
      </m:oMath>
      <w:r w:rsidRPr="00EB5B16">
        <w:rPr>
          <w:b/>
          <w:lang w:val="en-150"/>
        </w:rPr>
        <w:t xml:space="preserve"> </w:t>
      </w:r>
      <w:r w:rsidRPr="00EB5B16">
        <w:rPr>
          <w:lang w:val="en-150"/>
        </w:rPr>
        <w:t>matrix.</w:t>
      </w:r>
    </w:p>
    <w:p w14:paraId="7E23F180" w14:textId="77777777" w:rsidR="00DE1088" w:rsidRPr="00EB5B16" w:rsidRDefault="00DE1088" w:rsidP="00A130F8">
      <w:pPr>
        <w:pStyle w:val="ListParagraph"/>
        <w:numPr>
          <w:ilvl w:val="0"/>
          <w:numId w:val="34"/>
        </w:numPr>
        <w:rPr>
          <w:lang w:val="en-150"/>
        </w:rPr>
      </w:pPr>
      <w:r w:rsidRPr="00EB5B16">
        <w:rPr>
          <w:lang w:val="en-150"/>
        </w:rP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r>
          <w:rPr>
            <w:rFonts w:ascii="Cambria Math" w:hAnsi="Cambria Math"/>
            <w:lang w:val="en-150"/>
          </w:rPr>
          <m:t xml:space="preserve">~ N(0, </m:t>
        </m:r>
        <m:r>
          <m:rPr>
            <m:sty m:val="bi"/>
          </m:rPr>
          <w:rPr>
            <w:rFonts w:ascii="Cambria Math" w:hAnsi="Cambria Math"/>
            <w:lang w:val="en-150"/>
          </w:rPr>
          <m:t>Q</m:t>
        </m:r>
        <m:r>
          <w:rPr>
            <w:rFonts w:ascii="Cambria Math" w:hAnsi="Cambria Math"/>
            <w:lang w:val="en-150"/>
          </w:rPr>
          <m:t>)</m:t>
        </m:r>
      </m:oMath>
      <w:r w:rsidRPr="00EB5B16">
        <w:rPr>
          <w:lang w:val="en-150"/>
        </w:rPr>
        <w:t xml:space="preserve">. Its covariance matrix </w:t>
      </w:r>
      <m:oMath>
        <m:r>
          <m:rPr>
            <m:sty m:val="bi"/>
          </m:rPr>
          <w:rPr>
            <w:rFonts w:ascii="Cambria Math" w:hAnsi="Cambria Math"/>
            <w:lang w:val="en-150"/>
          </w:rPr>
          <m:t xml:space="preserve">Q </m:t>
        </m:r>
      </m:oMath>
      <w:r w:rsidRPr="00EB5B16">
        <w:rPr>
          <w:lang w:val="en-150"/>
        </w:rPr>
        <w:t>is estimated by intuition when tuning the filter.</w:t>
      </w:r>
    </w:p>
    <w:p w14:paraId="43F4B003" w14:textId="77777777" w:rsidR="00DE1088" w:rsidRPr="00EB5B16" w:rsidRDefault="00DE1088" w:rsidP="00A130F8">
      <w:pPr>
        <w:pStyle w:val="ListParagraph"/>
        <w:numPr>
          <w:ilvl w:val="0"/>
          <w:numId w:val="34"/>
        </w:numPr>
        <w:rPr>
          <w:lang w:val="en-150"/>
        </w:rPr>
      </w:pPr>
      <w:r w:rsidRPr="00EB5B16">
        <w:rPr>
          <w:lang w:val="en-150"/>
        </w:rPr>
        <w:t xml:space="preserve">Though it has been proven otherwise, the </w:t>
      </w:r>
      <w:r w:rsidR="000201AA" w:rsidRPr="00EB5B16">
        <w:rPr>
          <w:lang w:val="en-150"/>
        </w:rPr>
        <w:t>sensor noise</w:t>
      </w:r>
      <w:r w:rsidRPr="00EB5B16">
        <w:rPr>
          <w:lang w:val="en-150"/>
        </w:rPr>
        <w:t xml:space="preserve"> is blatantly hypothesized to be Gaussian</w:t>
      </w:r>
      <w:r w:rsidR="000201AA" w:rsidRPr="00EB5B16">
        <w:rPr>
          <w:lang w:val="en-150"/>
        </w:rPr>
        <w:t xml:space="preserve"> so that </w:t>
      </w:r>
      <m:oMath>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r>
          <w:rPr>
            <w:rFonts w:ascii="Cambria Math" w:hAnsi="Cambria Math"/>
            <w:lang w:val="en-150"/>
          </w:rPr>
          <m:t xml:space="preserve">~ N(0, </m:t>
        </m:r>
        <m:r>
          <m:rPr>
            <m:sty m:val="bi"/>
          </m:rPr>
          <w:rPr>
            <w:rFonts w:ascii="Cambria Math" w:hAnsi="Cambria Math"/>
            <w:lang w:val="en-150"/>
          </w:rPr>
          <m:t>R</m:t>
        </m:r>
        <m:r>
          <w:rPr>
            <w:rFonts w:ascii="Cambria Math" w:hAnsi="Cambria Math"/>
            <w:lang w:val="en-150"/>
          </w:rPr>
          <m:t>)</m:t>
        </m:r>
      </m:oMath>
      <w:r w:rsidR="000201AA" w:rsidRPr="00EB5B16">
        <w:rPr>
          <w:lang w:val="en-150"/>
        </w:rPr>
        <w:t xml:space="preserve">. Its covariance matrix </w:t>
      </w:r>
      <m:oMath>
        <m:r>
          <m:rPr>
            <m:sty m:val="bi"/>
          </m:rPr>
          <w:rPr>
            <w:rFonts w:ascii="Cambria Math" w:hAnsi="Cambria Math"/>
            <w:lang w:val="en-150"/>
          </w:rPr>
          <m:t>R</m:t>
        </m:r>
      </m:oMath>
      <w:r w:rsidR="000201AA" w:rsidRPr="00EB5B16">
        <w:rPr>
          <w:b/>
          <w:lang w:val="en-150"/>
        </w:rPr>
        <w:t xml:space="preserve"> </w:t>
      </w:r>
      <w:r w:rsidR="000201AA" w:rsidRPr="00EB5B16">
        <w:rPr>
          <w:lang w:val="en-150"/>
        </w:rPr>
        <w:t>estimated from the recorded data, previously shown, as the covariance of the whole time-series measurement.</w:t>
      </w:r>
    </w:p>
    <w:p w14:paraId="1D114E51" w14:textId="77777777" w:rsidR="00DE1088" w:rsidRPr="00EB5B16" w:rsidRDefault="00D17BEC" w:rsidP="00A130F8">
      <w:pPr>
        <w:pStyle w:val="ListParagraph"/>
        <w:numPr>
          <w:ilvl w:val="0"/>
          <w:numId w:val="34"/>
        </w:numPr>
        <w:rPr>
          <w:lang w:val="en-150"/>
        </w:rPr>
      </w:pPr>
      <w:r w:rsidRPr="00EB5B16">
        <w:rPr>
          <w:lang w:val="en-150"/>
        </w:rPr>
        <w:t xml:space="preserve">The system is deemed to be real and thus causal, its matrix </w:t>
      </w:r>
      <m:oMath>
        <m:r>
          <m:rPr>
            <m:sty m:val="bi"/>
          </m:rPr>
          <w:rPr>
            <w:rFonts w:ascii="Cambria Math" w:hAnsi="Cambria Math"/>
            <w:lang w:val="en-150"/>
          </w:rPr>
          <m:t>D</m:t>
        </m:r>
      </m:oMath>
      <w:r w:rsidRPr="00EB5B16">
        <w:rPr>
          <w:lang w:val="en-150"/>
        </w:rPr>
        <w:t xml:space="preserve"> </w:t>
      </w:r>
      <w:r w:rsidR="00DE1088" w:rsidRPr="00EB5B16">
        <w:rPr>
          <w:lang w:val="en-150"/>
        </w:rPr>
        <w:t>null</w:t>
      </w:r>
      <w:r w:rsidRPr="00EB5B16">
        <w:rPr>
          <w:lang w:val="en-150"/>
        </w:rPr>
        <w:t xml:space="preserve">. </w:t>
      </w:r>
    </w:p>
    <w:p w14:paraId="3BF62A21" w14:textId="77777777" w:rsidR="00D17BEC" w:rsidRPr="00EB5B16" w:rsidRDefault="00D17BEC" w:rsidP="00A130F8">
      <w:pPr>
        <w:pStyle w:val="ListParagraph"/>
        <w:numPr>
          <w:ilvl w:val="0"/>
          <w:numId w:val="34"/>
        </w:numPr>
        <w:spacing w:after="240"/>
        <w:rPr>
          <w:lang w:val="en-150"/>
        </w:rPr>
      </w:pPr>
      <w:r w:rsidRPr="00EB5B16">
        <w:rPr>
          <w:lang w:val="en-150"/>
        </w:rPr>
        <w:t xml:space="preserve">Matrices </w:t>
      </w:r>
      <m:oMath>
        <m:r>
          <m:rPr>
            <m:sty m:val="bi"/>
          </m:rPr>
          <w:rPr>
            <w:rFonts w:ascii="Cambria Math" w:hAnsi="Cambria Math"/>
            <w:lang w:val="en-150"/>
          </w:rPr>
          <m:t>A</m:t>
        </m:r>
      </m:oMath>
      <w:r w:rsidRPr="00EB5B16">
        <w:rPr>
          <w:b/>
          <w:lang w:val="en-150"/>
        </w:rPr>
        <w:t xml:space="preserve"> </w:t>
      </w:r>
      <w:r w:rsidRPr="00EB5B16">
        <w:rPr>
          <w:lang w:val="en-150"/>
        </w:rPr>
        <w:t xml:space="preserve">and </w:t>
      </w:r>
      <m:oMath>
        <m:r>
          <m:rPr>
            <m:sty m:val="bi"/>
          </m:rPr>
          <w:rPr>
            <w:rFonts w:ascii="Cambria Math" w:hAnsi="Cambria Math"/>
            <w:lang w:val="en-150"/>
          </w:rPr>
          <m:t>C</m:t>
        </m:r>
      </m:oMath>
      <w:r w:rsidRPr="00EB5B16">
        <w:rPr>
          <w:b/>
          <w:lang w:val="en-150"/>
        </w:rPr>
        <w:t xml:space="preserve"> </w:t>
      </w:r>
      <w:r w:rsidRPr="00EB5B16">
        <w:rPr>
          <w:lang w:val="en-150"/>
        </w:rPr>
        <w:t xml:space="preserve">are defined to match the chosen </w:t>
      </w:r>
      <m:oMath>
        <m:r>
          <m:rPr>
            <m:sty m:val="bi"/>
          </m:rPr>
          <w:rPr>
            <w:rFonts w:ascii="Cambria Math" w:hAnsi="Cambria Math"/>
            <w:lang w:val="en-150"/>
          </w:rPr>
          <m:t xml:space="preserve">X </m:t>
        </m:r>
        <m:r>
          <w:rPr>
            <w:rFonts w:ascii="Cambria Math" w:hAnsi="Cambria Math"/>
            <w:lang w:val="en-150"/>
          </w:rPr>
          <m:t xml:space="preserve">&amp; </m:t>
        </m:r>
        <m:r>
          <m:rPr>
            <m:sty m:val="bi"/>
          </m:rPr>
          <w:rPr>
            <w:rFonts w:ascii="Cambria Math" w:hAnsi="Cambria Math"/>
            <w:lang w:val="en-150"/>
          </w:rPr>
          <m:t>Y</m:t>
        </m:r>
      </m:oMath>
      <w:r w:rsidRPr="00EB5B16">
        <w:rPr>
          <w:lang w:val="en-150"/>
        </w:rPr>
        <w:t xml:space="preserve"> in this setting.</w:t>
      </w:r>
    </w:p>
    <w:p w14:paraId="6DBB105F" w14:textId="66B21C95" w:rsidR="006732E1" w:rsidRPr="00EB5B16" w:rsidRDefault="006732E1" w:rsidP="006732E1">
      <w:pPr>
        <w:spacing w:after="240"/>
        <w:rPr>
          <w:szCs w:val="24"/>
          <w:lang w:val="en-150"/>
        </w:rPr>
      </w:pPr>
      <w:r w:rsidRPr="00EB5B16">
        <w:rPr>
          <w:szCs w:val="24"/>
          <w:lang w:val="en-150"/>
        </w:rPr>
        <w:t xml:space="preserve">A simple representation of </w:t>
      </w:r>
      <w:proofErr w:type="spellStart"/>
      <w:r w:rsidRPr="00EB5B16">
        <w:rPr>
          <w:szCs w:val="24"/>
          <w:lang w:val="en-150"/>
        </w:rPr>
        <w:t>th</w:t>
      </w:r>
      <w:proofErr w:type="spellEnd"/>
      <w:r w:rsidR="00280855">
        <w:rPr>
          <w:szCs w:val="24"/>
          <w:lang w:val="en-US"/>
        </w:rPr>
        <w:t>is</w:t>
      </w:r>
      <w:r w:rsidRPr="00EB5B16">
        <w:rPr>
          <w:szCs w:val="24"/>
          <w:lang w:val="en-150"/>
        </w:rPr>
        <w:t xml:space="preserve"> system is shown in </w:t>
      </w:r>
      <w:r w:rsidR="00280855">
        <w:rPr>
          <w:szCs w:val="24"/>
          <w:lang w:val="en-150"/>
        </w:rPr>
        <w:fldChar w:fldCharType="begin"/>
      </w:r>
      <w:r w:rsidR="00280855">
        <w:rPr>
          <w:szCs w:val="24"/>
          <w:lang w:val="en-150"/>
        </w:rPr>
        <w:instrText xml:space="preserve"> REF _Ref74524517 \h </w:instrText>
      </w:r>
      <w:r w:rsidR="00280855">
        <w:rPr>
          <w:szCs w:val="24"/>
          <w:lang w:val="en-150"/>
        </w:rPr>
      </w:r>
      <w:r w:rsidR="00280855">
        <w:rPr>
          <w:szCs w:val="24"/>
          <w:lang w:val="en-150"/>
        </w:rPr>
        <w:fldChar w:fldCharType="separate"/>
      </w:r>
      <w:r w:rsidR="00452B2C" w:rsidRPr="00EB5B16">
        <w:rPr>
          <w:lang w:val="en-150"/>
        </w:rPr>
        <w:t xml:space="preserve">Figure </w:t>
      </w:r>
      <w:r w:rsidR="00452B2C">
        <w:rPr>
          <w:noProof/>
          <w:lang w:val="en-150"/>
        </w:rPr>
        <w:t>72</w:t>
      </w:r>
      <w:r w:rsidR="00280855">
        <w:rPr>
          <w:szCs w:val="24"/>
          <w:lang w:val="en-150"/>
        </w:rPr>
        <w:fldChar w:fldCharType="end"/>
      </w:r>
      <w:r w:rsidRPr="00EB5B16">
        <w:rPr>
          <w:szCs w:val="24"/>
          <w:lang w:val="en-150"/>
        </w:rPr>
        <w:t xml:space="preserve">. The camera holds a pose </w:t>
      </w: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 xml:space="preserve"> </m:t>
                </m:r>
              </m:sup>
              <m:e>
                <m:r>
                  <m:rPr>
                    <m:sty m:val="p"/>
                  </m:rPr>
                  <w:rPr>
                    <w:rFonts w:ascii="Cambria Math" w:hAnsi="Cambria Math"/>
                    <w:color w:val="222222"/>
                    <w:szCs w:val="24"/>
                    <w:lang w:val="en-150"/>
                  </w:rPr>
                  <m:t>ξ</m:t>
                </m:r>
              </m:e>
            </m:sPre>
          </m:e>
          <m:sub>
            <m:r>
              <w:rPr>
                <w:rFonts w:ascii="Cambria Math" w:hAnsi="Cambria Math"/>
                <w:szCs w:val="24"/>
                <w:lang w:val="en-150"/>
              </w:rPr>
              <m:t>C</m:t>
            </m:r>
          </m:sub>
        </m:sSub>
        <m:r>
          <w:rPr>
            <w:rFonts w:ascii="Cambria Math" w:hAnsi="Cambria Math"/>
            <w:szCs w:val="24"/>
            <w:lang w:val="en-150"/>
          </w:rPr>
          <m:t>~</m:t>
        </m:r>
        <m:d>
          <m:dPr>
            <m:ctrlPr>
              <w:rPr>
                <w:rFonts w:ascii="Cambria Math" w:hAnsi="Cambria Math"/>
                <w:b/>
                <w:i/>
                <w:szCs w:val="24"/>
                <w:lang w:val="en-150"/>
              </w:rPr>
            </m:ctrlPr>
          </m:dPr>
          <m:e>
            <m:r>
              <w:rPr>
                <w:rFonts w:ascii="Cambria Math" w:hAnsi="Cambria Math"/>
                <w:szCs w:val="24"/>
                <w:lang w:val="en-150"/>
              </w:rPr>
              <m:t xml:space="preserve">x, z, </m:t>
            </m:r>
            <m:r>
              <w:rPr>
                <w:rFonts w:ascii="Cambria Math" w:eastAsia="Cambria Math" w:hAnsi="Cambria Math" w:cs="Cambria Math"/>
                <w:szCs w:val="24"/>
                <w:lang w:val="en-150"/>
              </w:rPr>
              <m:t>θ</m:t>
            </m:r>
          </m:e>
        </m:d>
      </m:oMath>
      <w:r w:rsidRPr="00EB5B16">
        <w:rPr>
          <w:b/>
          <w:szCs w:val="24"/>
          <w:lang w:val="en-150"/>
        </w:rPr>
        <w:t xml:space="preserve"> </w:t>
      </w:r>
      <w:r w:rsidRPr="00EB5B16">
        <w:rPr>
          <w:szCs w:val="24"/>
          <w:lang w:val="en-150"/>
        </w:rPr>
        <w:t>with respect to the world coordinate frame</w:t>
      </w:r>
      <w:r w:rsidR="00110562" w:rsidRPr="00EB5B16">
        <w:rPr>
          <w:szCs w:val="24"/>
          <w:lang w:val="en-150"/>
        </w:rPr>
        <w:t xml:space="preserve"> </w:t>
      </w:r>
      <m:oMath>
        <m:r>
          <w:rPr>
            <w:rFonts w:ascii="Cambria Math" w:hAnsi="Cambria Math"/>
            <w:lang w:val="en-150"/>
          </w:rPr>
          <m:t>{W}</m:t>
        </m:r>
      </m:oMath>
      <w:r w:rsidRPr="00EB5B16">
        <w:rPr>
          <w:szCs w:val="24"/>
          <w:lang w:val="en-150"/>
        </w:rPr>
        <w:t xml:space="preserve"> </w:t>
      </w:r>
      <w:r w:rsidR="00110562" w:rsidRPr="00EB5B16">
        <w:rPr>
          <w:szCs w:val="24"/>
          <w:lang w:val="en-150"/>
        </w:rPr>
        <w:t xml:space="preserve">defined by </w:t>
      </w:r>
      <w:r w:rsidR="00547F5B" w:rsidRPr="00EB5B16">
        <w:rPr>
          <w:szCs w:val="24"/>
          <w:lang w:val="en-150"/>
        </w:rPr>
        <w:t>an</w:t>
      </w:r>
      <w:r w:rsidR="00110562" w:rsidRPr="00EB5B16">
        <w:rPr>
          <w:szCs w:val="24"/>
          <w:lang w:val="en-150"/>
        </w:rPr>
        <w:t xml:space="preserve"> </w:t>
      </w:r>
      <w:proofErr w:type="spellStart"/>
      <w:r w:rsidR="00110562" w:rsidRPr="00EB5B16">
        <w:rPr>
          <w:szCs w:val="24"/>
          <w:lang w:val="en-150"/>
        </w:rPr>
        <w:t>ArUco</w:t>
      </w:r>
      <w:proofErr w:type="spellEnd"/>
      <w:r w:rsidR="00110562" w:rsidRPr="00EB5B16">
        <w:rPr>
          <w:szCs w:val="24"/>
          <w:lang w:val="en-150"/>
        </w:rPr>
        <w:t xml:space="preserve"> marker. Not</w:t>
      </w:r>
      <w:r w:rsidR="00547F5B" w:rsidRPr="00EB5B16">
        <w:rPr>
          <w:szCs w:val="24"/>
          <w:lang w:val="en-150"/>
        </w:rPr>
        <w:t>e</w:t>
      </w:r>
      <w:r w:rsidR="00110562" w:rsidRPr="00EB5B16">
        <w:rPr>
          <w:szCs w:val="24"/>
          <w:lang w:val="en-150"/>
        </w:rPr>
        <w:t xml:space="preserve"> that this is only a example schematic: the camera should be aiming at the </w:t>
      </w:r>
      <w:proofErr w:type="spellStart"/>
      <w:r w:rsidR="00110562" w:rsidRPr="00EB5B16">
        <w:rPr>
          <w:szCs w:val="24"/>
          <w:lang w:val="en-150"/>
        </w:rPr>
        <w:t>ArUco</w:t>
      </w:r>
      <w:proofErr w:type="spellEnd"/>
      <w:r w:rsidR="00110562" w:rsidRPr="00EB5B16">
        <w:rPr>
          <w:szCs w:val="24"/>
          <w:lang w:val="en-150"/>
        </w:rPr>
        <w:t xml:space="preserve"> and the axis relative positions might not match other reference frames depicted in this work.</w:t>
      </w:r>
    </w:p>
    <w:p w14:paraId="3C700B4A" w14:textId="77777777" w:rsidR="006732E1" w:rsidRPr="00EB5B16" w:rsidRDefault="006732E1" w:rsidP="006732E1">
      <w:pPr>
        <w:ind w:firstLine="0"/>
        <w:jc w:val="center"/>
        <w:rPr>
          <w:i/>
          <w:lang w:val="en-150"/>
        </w:rPr>
      </w:pPr>
      <w:r w:rsidRPr="00EB5B16">
        <w:rPr>
          <w:i/>
          <w:noProof/>
          <w:lang w:val="en-150" w:eastAsia="en-US"/>
        </w:rPr>
        <w:drawing>
          <wp:inline distT="0" distB="0" distL="0" distR="0" wp14:anchorId="61EC6A99" wp14:editId="194FA1DB">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6CF4F495" w:rsidR="006732E1" w:rsidRPr="00EB5B16" w:rsidRDefault="00DD688C" w:rsidP="006732E1">
      <w:pPr>
        <w:pStyle w:val="Caption"/>
        <w:spacing w:after="0"/>
        <w:ind w:firstLine="0"/>
        <w:rPr>
          <w:lang w:val="en-150"/>
        </w:rPr>
      </w:pPr>
      <w:bookmarkStart w:id="308" w:name="_Ref74524517"/>
      <w:bookmarkStart w:id="309" w:name="_Toc7457224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2</w:t>
      </w:r>
      <w:r w:rsidRPr="00EB5B16">
        <w:rPr>
          <w:lang w:val="en-150"/>
        </w:rPr>
        <w:fldChar w:fldCharType="end"/>
      </w:r>
      <w:bookmarkEnd w:id="308"/>
      <w:r w:rsidR="006732E1" w:rsidRPr="00EB5B16">
        <w:rPr>
          <w:lang w:val="en-150"/>
        </w:rPr>
        <w:t xml:space="preserve">: </w:t>
      </w:r>
      <w:r w:rsidR="001E13A6" w:rsidRPr="00EB5B16">
        <w:rPr>
          <w:lang w:val="en-150"/>
        </w:rPr>
        <w:t>D</w:t>
      </w:r>
      <w:r w:rsidR="00547F5B" w:rsidRPr="00EB5B16">
        <w:rPr>
          <w:lang w:val="en-150"/>
        </w:rPr>
        <w:t xml:space="preserve">ummy </w:t>
      </w:r>
      <w:r w:rsidR="00110562" w:rsidRPr="00EB5B16">
        <w:rPr>
          <w:lang w:val="en-150"/>
        </w:rPr>
        <w:t xml:space="preserve">schematic </w:t>
      </w:r>
      <w:r w:rsidR="002D57F1" w:rsidRPr="00EB5B16">
        <w:rPr>
          <w:lang w:val="en-150"/>
        </w:rPr>
        <w:t>towards</w:t>
      </w:r>
      <w:r w:rsidR="00110562" w:rsidRPr="00EB5B16">
        <w:rPr>
          <w:lang w:val="en-150"/>
        </w:rPr>
        <w:t xml:space="preserve"> the </w:t>
      </w:r>
      <w:proofErr w:type="spellStart"/>
      <w:r w:rsidR="00110562" w:rsidRPr="00EB5B16">
        <w:rPr>
          <w:lang w:val="en-150"/>
        </w:rPr>
        <w:t>ArUco</w:t>
      </w:r>
      <w:proofErr w:type="spellEnd"/>
      <w:r w:rsidR="006732E1" w:rsidRPr="00EB5B16">
        <w:rPr>
          <w:lang w:val="en-150"/>
        </w:rPr>
        <w:t xml:space="preserve"> localization state space </w:t>
      </w:r>
      <w:r w:rsidR="001E13A6" w:rsidRPr="00EB5B16">
        <w:rPr>
          <w:lang w:val="en-150"/>
        </w:rPr>
        <w:t>representation</w:t>
      </w:r>
      <w:bookmarkEnd w:id="309"/>
    </w:p>
    <w:p w14:paraId="6380C7A2" w14:textId="77777777" w:rsidR="006732E1" w:rsidRPr="00EB5B16" w:rsidRDefault="006732E1" w:rsidP="006732E1">
      <w:pPr>
        <w:pStyle w:val="Caption"/>
        <w:ind w:firstLine="0"/>
        <w:rPr>
          <w:lang w:val="en-150"/>
        </w:rPr>
      </w:pPr>
      <w:r w:rsidRPr="00EB5B16">
        <w:rPr>
          <w:lang w:val="en-150"/>
        </w:rPr>
        <w:t>Source: Self-made</w:t>
      </w:r>
    </w:p>
    <w:p w14:paraId="5E777F52" w14:textId="4040DFEC" w:rsidR="006732E1" w:rsidRPr="00EB5B16" w:rsidRDefault="007E46C4" w:rsidP="00110562">
      <w:pPr>
        <w:spacing w:after="240"/>
        <w:rPr>
          <w:lang w:val="en-150"/>
        </w:rPr>
      </w:pPr>
      <w:r>
        <w:rPr>
          <w:lang w:val="en-150"/>
        </w:rPr>
        <w:lastRenderedPageBreak/>
        <w:t>T</w:t>
      </w:r>
      <w:r w:rsidR="00110562" w:rsidRPr="00EB5B16">
        <w:rPr>
          <w:lang w:val="en-150"/>
        </w:rPr>
        <w:t>he mathematical representation of this state sp</w:t>
      </w:r>
      <w:r w:rsidR="00657886" w:rsidRPr="00EB5B16">
        <w:rPr>
          <w:lang w:val="en-150"/>
        </w:rPr>
        <w:t xml:space="preserve">ace model is laid out </w:t>
      </w:r>
      <w:r>
        <w:rPr>
          <w:lang w:val="en-150"/>
        </w:rPr>
        <w:t xml:space="preserve">in Equation </w:t>
      </w:r>
      <w:r>
        <w:rPr>
          <w:lang w:val="en-150"/>
        </w:rPr>
        <w:fldChar w:fldCharType="begin"/>
      </w:r>
      <w:r>
        <w:rPr>
          <w:lang w:val="en-150"/>
        </w:rPr>
        <w:instrText xml:space="preserve"> REF _Ref74570377 \h </w:instrText>
      </w:r>
      <w:r>
        <w:rPr>
          <w:lang w:val="en-150"/>
        </w:rPr>
      </w:r>
      <w:r>
        <w:rPr>
          <w:lang w:val="en-150"/>
        </w:rPr>
        <w:fldChar w:fldCharType="separate"/>
      </w:r>
      <w:r w:rsidR="00452B2C">
        <w:rPr>
          <w:lang w:val="en-150"/>
        </w:rPr>
        <w:t>(</w:t>
      </w:r>
      <w:r w:rsidR="00452B2C">
        <w:rPr>
          <w:noProof/>
        </w:rPr>
        <w:t>16</w:t>
      </w:r>
      <w:r w:rsidR="00452B2C">
        <w:rPr>
          <w:lang w:val="en-150"/>
        </w:rPr>
        <w:t>)</w:t>
      </w:r>
      <w:r>
        <w:rPr>
          <w:lang w:val="en-150"/>
        </w:rPr>
        <w:fldChar w:fldCharType="end"/>
      </w:r>
      <w:r>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2C49752F" w14:textId="77777777" w:rsidTr="0084520B">
        <w:trPr>
          <w:trHeight w:val="1417"/>
        </w:trPr>
        <w:tc>
          <w:tcPr>
            <w:tcW w:w="350" w:type="pct"/>
            <w:vAlign w:val="center"/>
          </w:tcPr>
          <w:p w14:paraId="086E78C4" w14:textId="77777777" w:rsidR="0084520B" w:rsidRDefault="0084520B" w:rsidP="00DF0906">
            <w:pPr>
              <w:ind w:firstLine="0"/>
              <w:jc w:val="center"/>
              <w:rPr>
                <w:lang w:val="en-150"/>
              </w:rPr>
            </w:pPr>
          </w:p>
        </w:tc>
        <w:tc>
          <w:tcPr>
            <w:tcW w:w="4300" w:type="pct"/>
            <w:vAlign w:val="center"/>
          </w:tcPr>
          <w:p w14:paraId="111BB060" w14:textId="56C319C2" w:rsidR="0084520B" w:rsidRDefault="00A952ED" w:rsidP="00DF0906">
            <w:pPr>
              <w:ind w:firstLine="0"/>
              <w:jc w:val="center"/>
              <w:rPr>
                <w:lang w:val="en-150"/>
              </w:rPr>
            </w:pPr>
            <m:oMathPara>
              <m:oMath>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1</m:t>
                              </m:r>
                            </m:sub>
                          </m:sSub>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Ts</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1</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mr>
                                <m:mr>
                                  <m:e>
                                    <m:r>
                                      <w:rPr>
                                        <w:rFonts w:ascii="Cambria Math" w:eastAsia="Cambria Math" w:hAnsi="Cambria Math" w:cs="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0</m:t>
                                    </m:r>
                                  </m:e>
                                </m:mr>
                                <m:mr>
                                  <m:e>
                                    <m:r>
                                      <w:rPr>
                                        <w:rFonts w:ascii="Cambria Math" w:hAnsi="Cambria Math"/>
                                        <w:lang w:val="en-150"/>
                                      </w:rPr>
                                      <m:t>0</m:t>
                                    </m:r>
                                  </m:e>
                                </m:mr>
                                <m:mr>
                                  <m:e>
                                    <m:r>
                                      <w:rPr>
                                        <w:rFonts w:ascii="Cambria Math" w:hAnsi="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e>
                                </m:mr>
                              </m:m>
                              <m:r>
                                <w:rPr>
                                  <w:rFonts w:ascii="Cambria Math" w:hAnsi="Cambria Math"/>
                                  <w:lang w:val="en-150"/>
                                </w:rPr>
                                <m:t xml:space="preserve"> </m:t>
                              </m:r>
                            </m:e>
                          </m:d>
                          <m:r>
                            <w:rPr>
                              <w:rFonts w:ascii="Cambria Math" w:hAnsi="Cambria Math"/>
                              <w:lang w:val="en-150"/>
                            </w:rPr>
                            <m:t>*</m:t>
                          </m:r>
                          <m:d>
                            <m:dPr>
                              <m:ctrlPr>
                                <w:rPr>
                                  <w:rFonts w:ascii="Cambria Math" w:hAnsi="Cambria Math"/>
                                  <w:i/>
                                  <w:lang w:val="en-150"/>
                                </w:rPr>
                              </m:ctrlPr>
                            </m:dPr>
                            <m:e>
                              <m:r>
                                <w:rPr>
                                  <w:rFonts w:ascii="Cambria Math" w:hAnsi="Cambria Math"/>
                                  <w:lang w:val="en-150"/>
                                </w:rPr>
                                <m:t>0</m:t>
                              </m:r>
                            </m:e>
                          </m:d>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e>
                      </m:m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sub>
                              <m:r>
                                <w:rPr>
                                  <w:rFonts w:ascii="Cambria Math" w:hAnsi="Cambria Math"/>
                                  <w:lang w:val="en-150"/>
                                </w:rPr>
                                <m:t xml:space="preserve">k     </m:t>
                              </m:r>
                            </m:sub>
                          </m:sSub>
                          <m:r>
                            <w:rPr>
                              <w:rFonts w:ascii="Cambria Math" w:hAnsi="Cambria Math"/>
                              <w:lang w:val="en-150"/>
                            </w:rPr>
                            <m:t xml:space="preserve"> =   </m:t>
                          </m:r>
                          <m:d>
                            <m:dPr>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r>
                            <w:rPr>
                              <w:rFonts w:ascii="Cambria Math" w:hAnsi="Cambria Math"/>
                              <w:lang w:val="en-150"/>
                            </w:rPr>
                            <m:t xml:space="preserve">  *  </m:t>
                          </m:r>
                          <m:sSub>
                            <m:sSubPr>
                              <m:ctrlPr>
                                <w:rPr>
                                  <w:rFonts w:ascii="Cambria Math" w:hAnsi="Cambria Math"/>
                                  <w:i/>
                                  <w:lang w:val="en-150"/>
                                </w:rPr>
                              </m:ctrlPr>
                            </m:sSubPr>
                            <m:e>
                              <m:r>
                                <w:rPr>
                                  <w:rFonts w:ascii="Cambria Math" w:hAnsi="Cambria Math"/>
                                  <w:lang w:val="en-150"/>
                                </w:rPr>
                                <m:t xml:space="preserve"> </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0</m:t>
                                    </m:r>
                                  </m:e>
                                </m:mr>
                                <m:mr>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e>
                                </m:mr>
                              </m:m>
                              <m:r>
                                <w:rPr>
                                  <w:rFonts w:ascii="Cambria Math" w:hAnsi="Cambria Math"/>
                                  <w:lang w:val="en-150"/>
                                </w:rPr>
                                <m:t xml:space="preserve"> </m:t>
                              </m:r>
                            </m:e>
                          </m:d>
                          <m:r>
                            <w:rPr>
                              <w:rFonts w:ascii="Cambria Math" w:hAnsi="Cambria Math"/>
                              <w:lang w:val="en-150"/>
                            </w:rPr>
                            <m:t>*</m:t>
                          </m:r>
                          <m:d>
                            <m:dPr>
                              <m:ctrlPr>
                                <w:rPr>
                                  <w:rFonts w:ascii="Cambria Math" w:hAnsi="Cambria Math"/>
                                  <w:i/>
                                  <w:lang w:val="en-150"/>
                                </w:rPr>
                              </m:ctrlPr>
                            </m:dPr>
                            <m:e>
                              <m:r>
                                <w:rPr>
                                  <w:rFonts w:ascii="Cambria Math" w:hAnsi="Cambria Math"/>
                                  <w:lang w:val="en-150"/>
                                </w:rPr>
                                <m:t>0</m:t>
                              </m:r>
                            </m:e>
                          </m:d>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e>
                      </m:mr>
                    </m:m>
                  </m:e>
                </m:d>
              </m:oMath>
            </m:oMathPara>
          </w:p>
        </w:tc>
        <w:tc>
          <w:tcPr>
            <w:tcW w:w="350" w:type="pct"/>
            <w:vAlign w:val="center"/>
          </w:tcPr>
          <w:p w14:paraId="6E4A1D0D" w14:textId="3F617B0C" w:rsidR="0084520B" w:rsidRPr="00C92C76" w:rsidRDefault="0084520B" w:rsidP="00DF0906">
            <w:pPr>
              <w:ind w:firstLine="0"/>
              <w:jc w:val="right"/>
              <w:rPr>
                <w:lang w:val="en-150"/>
              </w:rPr>
            </w:pPr>
            <w:bookmarkStart w:id="310" w:name="_Toc74569697"/>
            <w:bookmarkStart w:id="311" w:name="_Ref74570377"/>
            <w:bookmarkStart w:id="312" w:name="_Toc74572306"/>
            <w:r>
              <w:rPr>
                <w:lang w:val="en-150"/>
              </w:rPr>
              <w:t>(</w:t>
            </w:r>
            <w:r>
              <w:fldChar w:fldCharType="begin"/>
            </w:r>
            <w:r>
              <w:instrText xml:space="preserve"> SEQ Equation \* ARABIC </w:instrText>
            </w:r>
            <w:r>
              <w:fldChar w:fldCharType="separate"/>
            </w:r>
            <w:r w:rsidR="00452B2C">
              <w:rPr>
                <w:noProof/>
              </w:rPr>
              <w:t>16</w:t>
            </w:r>
            <w:r>
              <w:fldChar w:fldCharType="end"/>
            </w:r>
            <w:r>
              <w:rPr>
                <w:lang w:val="en-150"/>
              </w:rPr>
              <w:t>)</w:t>
            </w:r>
            <w:bookmarkEnd w:id="310"/>
            <w:bookmarkEnd w:id="311"/>
            <w:bookmarkEnd w:id="312"/>
          </w:p>
        </w:tc>
      </w:tr>
    </w:tbl>
    <w:p w14:paraId="56392733" w14:textId="77C925A6" w:rsidR="00657886" w:rsidRPr="00EB5B16" w:rsidRDefault="009B31A9" w:rsidP="00C460D4">
      <w:pPr>
        <w:rPr>
          <w:lang w:val="en-150"/>
        </w:rPr>
      </w:pPr>
      <w:r w:rsidRPr="00EB5B16">
        <w:rPr>
          <w:lang w:val="en-150"/>
        </w:rPr>
        <w:t>Filter tuning, i.e. t</w:t>
      </w:r>
      <w:r w:rsidR="00657886" w:rsidRPr="00EB5B16">
        <w:rPr>
          <w:lang w:val="en-150"/>
        </w:rPr>
        <w:t xml:space="preserve">he proper definition of </w:t>
      </w:r>
      <m:oMath>
        <m:r>
          <m:rPr>
            <m:sty m:val="bi"/>
          </m:rPr>
          <w:rPr>
            <w:rFonts w:ascii="Cambria Math" w:hAnsi="Cambria Math"/>
            <w:lang w:val="en-150"/>
          </w:rPr>
          <m:t>Q</m:t>
        </m:r>
      </m:oMath>
      <w:r w:rsidRPr="00EB5B16">
        <w:rPr>
          <w:lang w:val="en-150"/>
        </w:rPr>
        <w:t>,</w:t>
      </w:r>
      <w:r w:rsidR="00657886" w:rsidRPr="00EB5B16">
        <w:rPr>
          <w:lang w:val="en-150"/>
        </w:rPr>
        <w:t xml:space="preserve"> would generally be meaningful towards the dynamics of the system</w:t>
      </w:r>
      <w:r w:rsidRPr="00EB5B16">
        <w:rPr>
          <w:lang w:val="en-150"/>
        </w:rPr>
        <w:t xml:space="preserve">, since the camera movement is modelled within </w:t>
      </w:r>
      <m:oMath>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oMath>
      <w:r w:rsidRPr="00EB5B16">
        <w:rPr>
          <w:lang w:val="en-150"/>
        </w:rPr>
        <w:t>.</w:t>
      </w:r>
      <w:r w:rsidR="00657886" w:rsidRPr="00EB5B16">
        <w:rPr>
          <w:lang w:val="en-150"/>
        </w:rPr>
        <w:t xml:space="preserve"> </w:t>
      </w:r>
      <w:r w:rsidRPr="00EB5B16">
        <w:rPr>
          <w:lang w:val="en-150"/>
        </w:rPr>
        <w:t>H</w:t>
      </w:r>
      <w:r w:rsidR="00657886" w:rsidRPr="00EB5B16">
        <w:rPr>
          <w:lang w:val="en-150"/>
        </w:rPr>
        <w:t>owever,</w:t>
      </w:r>
      <w:r w:rsidRPr="00EB5B16">
        <w:rPr>
          <w:lang w:val="en-150"/>
        </w:rPr>
        <w:t xml:space="preserve"> </w:t>
      </w:r>
      <w:r w:rsidR="007B6649" w:rsidRPr="00EB5B16">
        <w:rPr>
          <w:lang w:val="en-150"/>
        </w:rPr>
        <w:t>because the</w:t>
      </w:r>
      <w:r w:rsidR="00657886" w:rsidRPr="00EB5B16">
        <w:rPr>
          <w:lang w:val="en-150"/>
        </w:rPr>
        <w:t xml:space="preserve"> system</w:t>
      </w:r>
      <w:r w:rsidR="007B6649" w:rsidRPr="00EB5B16">
        <w:rPr>
          <w:lang w:val="en-150"/>
        </w:rPr>
        <w:t xml:space="preserve"> was modelled</w:t>
      </w:r>
      <w:r w:rsidR="00657886" w:rsidRPr="00EB5B16">
        <w:rPr>
          <w:lang w:val="en-150"/>
        </w:rPr>
        <w:t xml:space="preserve"> under a lot of assumptions that </w:t>
      </w:r>
      <w:r w:rsidR="00C460D4" w:rsidRPr="00EB5B16">
        <w:rPr>
          <w:lang w:val="en-150"/>
        </w:rPr>
        <w:t>are not completely representative</w:t>
      </w:r>
      <w:r w:rsidRPr="00EB5B16">
        <w:rPr>
          <w:lang w:val="en-150"/>
        </w:rPr>
        <w:t xml:space="preserve"> it</w:t>
      </w:r>
      <w:r w:rsidR="00657886" w:rsidRPr="00EB5B16">
        <w:rPr>
          <w:lang w:val="en-150"/>
        </w:rPr>
        <w:t xml:space="preserve"> </w:t>
      </w:r>
      <w:r w:rsidR="00C460D4" w:rsidRPr="00EB5B16">
        <w:rPr>
          <w:lang w:val="en-150"/>
        </w:rPr>
        <w:t>is</w:t>
      </w:r>
      <w:r w:rsidR="00657886" w:rsidRPr="00EB5B16">
        <w:rPr>
          <w:lang w:val="en-150"/>
        </w:rPr>
        <w:t xml:space="preserve"> not </w:t>
      </w:r>
      <w:r w:rsidR="00C460D4" w:rsidRPr="00EB5B16">
        <w:rPr>
          <w:lang w:val="en-150"/>
        </w:rPr>
        <w:t xml:space="preserve">expected </w:t>
      </w:r>
      <w:r w:rsidRPr="00EB5B16">
        <w:rPr>
          <w:lang w:val="en-150"/>
        </w:rPr>
        <w:t xml:space="preserve">that a poorly selected </w:t>
      </w:r>
      <m:oMath>
        <m:r>
          <m:rPr>
            <m:sty m:val="bi"/>
          </m:rPr>
          <w:rPr>
            <w:rFonts w:ascii="Cambria Math" w:hAnsi="Cambria Math"/>
            <w:lang w:val="en-150"/>
          </w:rPr>
          <m:t>Q</m:t>
        </m:r>
      </m:oMath>
      <w:r w:rsidR="00C460D4" w:rsidRPr="00EB5B16">
        <w:rPr>
          <w:lang w:val="en-150"/>
        </w:rPr>
        <w:t xml:space="preserve"> increase the estimation error significantly</w:t>
      </w:r>
      <w:r w:rsidR="00301E1A" w:rsidRPr="00EB5B16">
        <w:rPr>
          <w:lang w:val="en-150"/>
        </w:rPr>
        <w:t xml:space="preserve"> at the moment</w:t>
      </w:r>
      <w:r w:rsidR="00C460D4" w:rsidRPr="00EB5B16">
        <w:rPr>
          <w:lang w:val="en-150"/>
        </w:rPr>
        <w:t>.</w:t>
      </w:r>
      <w:r w:rsidR="00301E1A" w:rsidRPr="00EB5B16">
        <w:rPr>
          <w:lang w:val="en-150"/>
        </w:rPr>
        <w:t xml:space="preserve"> Thus, current results are deemed admissible yet susceptible to be improved, leaving the Kalman filter tuning for a later stage of implementation. </w:t>
      </w:r>
    </w:p>
    <w:p w14:paraId="69A1B32E" w14:textId="640BBC96" w:rsidR="009B31A9" w:rsidRPr="00EB5B16" w:rsidRDefault="009B31A9" w:rsidP="007B6649">
      <w:pPr>
        <w:spacing w:after="240"/>
        <w:rPr>
          <w:i/>
          <w:lang w:val="en-150"/>
        </w:rPr>
      </w:pPr>
      <w:r w:rsidRPr="00EB5B16">
        <w:rPr>
          <w:lang w:val="en-150"/>
        </w:rPr>
        <w:t xml:space="preserve">The implementation of the filter for denoising a pose signal computed from a single </w:t>
      </w:r>
      <w:proofErr w:type="spellStart"/>
      <w:r w:rsidRPr="00EB5B16">
        <w:rPr>
          <w:lang w:val="en-150"/>
        </w:rPr>
        <w:t>ArUco</w:t>
      </w:r>
      <w:proofErr w:type="spellEnd"/>
      <w:r w:rsidRPr="00EB5B16">
        <w:rPr>
          <w:lang w:val="en-150"/>
        </w:rPr>
        <w:t xml:space="preserve"> marker is </w:t>
      </w:r>
      <w:proofErr w:type="spellStart"/>
      <w:r w:rsidRPr="00EB5B16">
        <w:rPr>
          <w:lang w:val="en-150"/>
        </w:rPr>
        <w:t>succesfully</w:t>
      </w:r>
      <w:proofErr w:type="spellEnd"/>
      <w:r w:rsidRPr="00EB5B16">
        <w:rPr>
          <w:lang w:val="en-150"/>
        </w:rPr>
        <w:t xml:space="preserve"> completed under </w:t>
      </w:r>
      <w:r w:rsidR="00301E1A" w:rsidRPr="00EB5B16">
        <w:rPr>
          <w:lang w:val="en-150"/>
        </w:rPr>
        <w:t>the stated</w:t>
      </w:r>
      <w:r w:rsidRPr="00EB5B16">
        <w:rPr>
          <w:lang w:val="en-150"/>
        </w:rPr>
        <w:t xml:space="preserve"> assumptions. </w:t>
      </w:r>
      <w:r w:rsidR="00626EEB">
        <w:rPr>
          <w:lang w:val="en-150"/>
        </w:rPr>
        <w:fldChar w:fldCharType="begin"/>
      </w:r>
      <w:r w:rsidR="00626EEB">
        <w:rPr>
          <w:lang w:val="en-150"/>
        </w:rPr>
        <w:instrText xml:space="preserve"> REF _Ref74524538 \h </w:instrText>
      </w:r>
      <w:r w:rsidR="00626EEB">
        <w:rPr>
          <w:lang w:val="en-150"/>
        </w:rPr>
      </w:r>
      <w:r w:rsidR="00626EEB">
        <w:rPr>
          <w:lang w:val="en-150"/>
        </w:rPr>
        <w:fldChar w:fldCharType="separate"/>
      </w:r>
      <w:r w:rsidR="00452B2C" w:rsidRPr="00EB5B16">
        <w:rPr>
          <w:lang w:val="en-150"/>
        </w:rPr>
        <w:t xml:space="preserve">Figure </w:t>
      </w:r>
      <w:r w:rsidR="00452B2C">
        <w:rPr>
          <w:noProof/>
          <w:lang w:val="en-150"/>
        </w:rPr>
        <w:t>73</w:t>
      </w:r>
      <w:r w:rsidR="00626EEB">
        <w:rPr>
          <w:lang w:val="en-150"/>
        </w:rPr>
        <w:fldChar w:fldCharType="end"/>
      </w:r>
      <w:r w:rsidR="00626EEB">
        <w:rPr>
          <w:lang w:val="en-US"/>
        </w:rPr>
        <w:t xml:space="preserve"> </w:t>
      </w:r>
      <w:r w:rsidRPr="00EB5B16">
        <w:rPr>
          <w:lang w:val="en-150"/>
        </w:rPr>
        <w:t xml:space="preserve">shows a time-series of the yaw </w:t>
      </w:r>
      <m:oMath>
        <m:r>
          <w:rPr>
            <w:rFonts w:ascii="Cambria Math" w:eastAsia="Cambria Math" w:hAnsi="Cambria Math" w:cs="Cambria Math"/>
            <w:szCs w:val="24"/>
            <w:lang w:val="en-150"/>
          </w:rPr>
          <m:t>θ</m:t>
        </m:r>
      </m:oMath>
      <w:r w:rsidRPr="00EB5B16">
        <w:rPr>
          <w:lang w:val="en-150"/>
        </w:rPr>
        <w:t xml:space="preserve"> and the position </w:t>
      </w:r>
      <m:oMath>
        <m:r>
          <w:rPr>
            <w:rFonts w:ascii="Cambria Math" w:hAnsi="Cambria Math"/>
            <w:szCs w:val="24"/>
            <w:lang w:val="en-150"/>
          </w:rPr>
          <m:t>x</m:t>
        </m:r>
      </m:oMath>
      <w:r w:rsidRPr="00EB5B16">
        <w:rPr>
          <w:szCs w:val="24"/>
          <w:lang w:val="en-150"/>
        </w:rPr>
        <w:t>, both processed and unfil</w:t>
      </w:r>
      <w:proofErr w:type="spellStart"/>
      <w:r w:rsidR="00301E1A" w:rsidRPr="00EB5B16">
        <w:rPr>
          <w:szCs w:val="24"/>
          <w:lang w:val="en-150"/>
        </w:rPr>
        <w:t>t</w:t>
      </w:r>
      <w:r w:rsidRPr="00EB5B16">
        <w:rPr>
          <w:szCs w:val="24"/>
          <w:lang w:val="en-150"/>
        </w:rPr>
        <w:t>ered</w:t>
      </w:r>
      <w:proofErr w:type="spellEnd"/>
      <w:r w:rsidRPr="00EB5B16">
        <w:rPr>
          <w:szCs w:val="24"/>
          <w:lang w:val="en-150"/>
        </w:rPr>
        <w:t xml:space="preserve">. Despite the </w:t>
      </w:r>
      <w:r w:rsidR="00547F5B" w:rsidRPr="00EB5B16">
        <w:rPr>
          <w:szCs w:val="24"/>
          <w:lang w:val="en-150"/>
        </w:rPr>
        <w:t>bold</w:t>
      </w:r>
      <w:r w:rsidRPr="00EB5B16">
        <w:rPr>
          <w:szCs w:val="24"/>
          <w:lang w:val="en-150"/>
        </w:rPr>
        <w:t xml:space="preserve"> assumptions that have been made</w:t>
      </w:r>
      <w:r w:rsidR="007B6649" w:rsidRPr="00EB5B16">
        <w:rPr>
          <w:szCs w:val="24"/>
          <w:lang w:val="en-150"/>
        </w:rPr>
        <w:t xml:space="preserve">, the signal is seen to be </w:t>
      </w:r>
      <w:r w:rsidR="007C78B7" w:rsidRPr="00EB5B16">
        <w:rPr>
          <w:szCs w:val="24"/>
          <w:lang w:val="en-150"/>
        </w:rPr>
        <w:t>significantly</w:t>
      </w:r>
      <w:r w:rsidR="007B6649" w:rsidRPr="00EB5B16">
        <w:rPr>
          <w:szCs w:val="24"/>
          <w:lang w:val="en-150"/>
        </w:rPr>
        <w:t xml:space="preserve"> smoothed. Note that, in case the assumption that </w:t>
      </w:r>
      <m:oMath>
        <m:r>
          <m:rPr>
            <m:sty m:val="p"/>
          </m:rPr>
          <w:rPr>
            <w:rFonts w:ascii="Cambria Math" w:hAnsi="Cambria Math"/>
            <w:szCs w:val="24"/>
            <w:lang w:val="en-150"/>
          </w:rPr>
          <m:t>E</m:t>
        </m:r>
        <m:d>
          <m:dPr>
            <m:begChr m:val="["/>
            <m:endChr m:val="]"/>
            <m:ctrlPr>
              <w:rPr>
                <w:rFonts w:ascii="Cambria Math" w:hAnsi="Cambria Math"/>
                <w:i/>
                <w:szCs w:val="24"/>
                <w:lang w:val="en-150"/>
              </w:rPr>
            </m:ctrlPr>
          </m:dPr>
          <m:e>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e>
        </m:d>
        <m:r>
          <w:rPr>
            <w:rFonts w:ascii="Cambria Math" w:hAnsi="Cambria Math"/>
            <w:szCs w:val="24"/>
            <w:lang w:val="en-150"/>
          </w:rPr>
          <m:t>=</m:t>
        </m:r>
        <m:r>
          <m:rPr>
            <m:sty m:val="p"/>
          </m:rPr>
          <w:rPr>
            <w:rFonts w:ascii="Cambria Math" w:hAnsi="Cambria Math"/>
            <w:szCs w:val="24"/>
            <w:lang w:val="en-150"/>
          </w:rPr>
          <m:t>0</m:t>
        </m:r>
      </m:oMath>
      <w:r w:rsidR="007B6649" w:rsidRPr="00EB5B16">
        <w:rPr>
          <w:szCs w:val="24"/>
          <w:lang w:val="en-150"/>
        </w:rPr>
        <w:t xml:space="preserve"> fails, the outcome of the Kalman filter might be biased</w:t>
      </w:r>
      <w:r w:rsidR="00301E1A" w:rsidRPr="00EB5B16">
        <w:rPr>
          <w:szCs w:val="24"/>
          <w:lang w:val="en-150"/>
        </w:rPr>
        <w:t>.</w:t>
      </w:r>
    </w:p>
    <w:p w14:paraId="7B63DBE0" w14:textId="77777777" w:rsidR="00B137DC" w:rsidRPr="00EB5B16" w:rsidRDefault="007B6649" w:rsidP="009B31A9">
      <w:pPr>
        <w:spacing w:before="0" w:line="240" w:lineRule="auto"/>
        <w:ind w:firstLine="0"/>
        <w:jc w:val="center"/>
        <w:rPr>
          <w:i/>
          <w:lang w:val="en-150"/>
        </w:rPr>
      </w:pPr>
      <w:r w:rsidRPr="00EB5B16">
        <w:rPr>
          <w:i/>
          <w:noProof/>
          <w:lang w:val="en-150" w:eastAsia="en-US"/>
        </w:rPr>
        <w:drawing>
          <wp:inline distT="0" distB="0" distL="0" distR="0" wp14:anchorId="4B986E1C" wp14:editId="2015B622">
            <wp:extent cx="4582090" cy="3175148"/>
            <wp:effectExtent l="57150" t="57150" r="104775" b="10160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6"/>
                    <a:srcRect b="3252"/>
                    <a:stretch/>
                  </pic:blipFill>
                  <pic:spPr bwMode="auto">
                    <a:xfrm>
                      <a:off x="0" y="0"/>
                      <a:ext cx="4632186" cy="3209862"/>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633DFC7D" w:rsidR="009B31A9" w:rsidRPr="00EB5B16" w:rsidRDefault="00DD688C" w:rsidP="009B31A9">
      <w:pPr>
        <w:pStyle w:val="Caption"/>
        <w:spacing w:after="0"/>
        <w:ind w:firstLine="0"/>
        <w:rPr>
          <w:lang w:val="en-150"/>
        </w:rPr>
      </w:pPr>
      <w:bookmarkStart w:id="313" w:name="_Ref74524538"/>
      <w:bookmarkStart w:id="314" w:name="_Toc7457224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3</w:t>
      </w:r>
      <w:r w:rsidRPr="00EB5B16">
        <w:rPr>
          <w:lang w:val="en-150"/>
        </w:rPr>
        <w:fldChar w:fldCharType="end"/>
      </w:r>
      <w:bookmarkEnd w:id="313"/>
      <w:r w:rsidR="009B31A9" w:rsidRPr="00EB5B16">
        <w:rPr>
          <w:lang w:val="en-150"/>
        </w:rPr>
        <w:t xml:space="preserve">: </w:t>
      </w:r>
      <w:r w:rsidR="001E13A6" w:rsidRPr="00EB5B16">
        <w:rPr>
          <w:lang w:val="en-150"/>
        </w:rPr>
        <w:t xml:space="preserve">Raw and Kalman filtered pose signals obtained from a single </w:t>
      </w:r>
      <w:proofErr w:type="spellStart"/>
      <w:r w:rsidR="001E13A6" w:rsidRPr="00EB5B16">
        <w:rPr>
          <w:lang w:val="en-150"/>
        </w:rPr>
        <w:t>ArUco</w:t>
      </w:r>
      <w:proofErr w:type="spellEnd"/>
      <w:r w:rsidR="001E13A6" w:rsidRPr="00EB5B16">
        <w:rPr>
          <w:lang w:val="en-150"/>
        </w:rPr>
        <w:t xml:space="preserve"> marker</w:t>
      </w:r>
      <w:bookmarkEnd w:id="314"/>
      <w:r w:rsidR="001E13A6" w:rsidRPr="00EB5B16">
        <w:rPr>
          <w:lang w:val="en-150"/>
        </w:rPr>
        <w:t xml:space="preserve"> </w:t>
      </w:r>
    </w:p>
    <w:p w14:paraId="632E04FF" w14:textId="77777777" w:rsidR="009B31A9" w:rsidRPr="00EB5B16" w:rsidRDefault="009B31A9" w:rsidP="009B31A9">
      <w:pPr>
        <w:pStyle w:val="Caption"/>
        <w:ind w:firstLine="0"/>
        <w:rPr>
          <w:lang w:val="en-150"/>
        </w:rPr>
      </w:pPr>
      <w:r w:rsidRPr="00EB5B16">
        <w:rPr>
          <w:lang w:val="en-150"/>
        </w:rPr>
        <w:t>Source: Self-made</w:t>
      </w:r>
    </w:p>
    <w:p w14:paraId="77829BC6" w14:textId="77777777" w:rsidR="0080590E" w:rsidRPr="00EB5B16" w:rsidRDefault="001E1A1D" w:rsidP="0080590E">
      <w:pPr>
        <w:pStyle w:val="Heading3"/>
        <w:rPr>
          <w:lang w:val="en-150"/>
        </w:rPr>
      </w:pPr>
      <w:bookmarkStart w:id="315" w:name="_Ref74562463"/>
      <w:bookmarkStart w:id="316" w:name="_Ref74562716"/>
      <w:bookmarkStart w:id="317" w:name="_Toc74572136"/>
      <w:r w:rsidRPr="00EB5B16">
        <w:rPr>
          <w:lang w:val="en-150"/>
        </w:rPr>
        <w:lastRenderedPageBreak/>
        <w:t>Multi-</w:t>
      </w:r>
      <w:proofErr w:type="spellStart"/>
      <w:r w:rsidR="004D4AA6" w:rsidRPr="00EB5B16">
        <w:rPr>
          <w:lang w:val="en-150"/>
        </w:rPr>
        <w:t>ArUco</w:t>
      </w:r>
      <w:proofErr w:type="spellEnd"/>
      <w:r w:rsidRPr="00EB5B16">
        <w:rPr>
          <w:lang w:val="en-150"/>
        </w:rPr>
        <w:t xml:space="preserve"> pose estimation</w:t>
      </w:r>
      <w:bookmarkEnd w:id="315"/>
      <w:bookmarkEnd w:id="316"/>
      <w:bookmarkEnd w:id="317"/>
    </w:p>
    <w:p w14:paraId="689F05C5" w14:textId="68501B1A" w:rsidR="00320F56" w:rsidRPr="00EB5B16" w:rsidRDefault="00B137DC" w:rsidP="00320F56">
      <w:pPr>
        <w:rPr>
          <w:lang w:val="en-150"/>
        </w:rPr>
      </w:pPr>
      <w:r w:rsidRPr="00EB5B16">
        <w:rPr>
          <w:lang w:val="en-150"/>
        </w:rPr>
        <w:t xml:space="preserve">Estimating pose from different </w:t>
      </w:r>
      <w:proofErr w:type="spellStart"/>
      <w:r w:rsidR="004D4AA6" w:rsidRPr="00EB5B16">
        <w:rPr>
          <w:lang w:val="en-150"/>
        </w:rPr>
        <w:t>ArUco</w:t>
      </w:r>
      <w:proofErr w:type="spellEnd"/>
      <w:r w:rsidRPr="00EB5B16">
        <w:rPr>
          <w:lang w:val="en-150"/>
        </w:rPr>
        <w:t xml:space="preserve"> marker measurements at the same time requires either a) the implementation of a Sequential Kalman </w:t>
      </w:r>
      <w:r w:rsidR="00626EEB">
        <w:rPr>
          <w:lang w:val="en-US"/>
        </w:rPr>
        <w:t>f</w:t>
      </w:r>
      <w:proofErr w:type="spellStart"/>
      <w:r w:rsidRPr="00EB5B16">
        <w:rPr>
          <w:lang w:val="en-150"/>
        </w:rPr>
        <w:t>ilter</w:t>
      </w:r>
      <w:proofErr w:type="spellEnd"/>
      <w:r w:rsidRPr="00EB5B16">
        <w:rPr>
          <w:lang w:val="en-150"/>
        </w:rPr>
        <w:t xml:space="preserve"> </w:t>
      </w:r>
      <w:r w:rsidR="009B08E7" w:rsidRPr="00EB5B16">
        <w:rPr>
          <w:lang w:val="en-150"/>
        </w:rPr>
        <w:fldChar w:fldCharType="begin" w:fldLock="1"/>
      </w:r>
      <w:r w:rsidR="00597972" w:rsidRPr="00EB5B16">
        <w:rPr>
          <w:lang w:val="en-150"/>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61]","plainTextFormattedCitation":"[61]","previouslyFormattedCitation":"[61]"},"properties":{"noteIndex":0},"schema":"https://github.com/citation-style-language/schema/raw/master/csl-citation.json"}</w:instrText>
      </w:r>
      <w:r w:rsidR="009B08E7" w:rsidRPr="00EB5B16">
        <w:rPr>
          <w:lang w:val="en-150"/>
        </w:rPr>
        <w:fldChar w:fldCharType="separate"/>
      </w:r>
      <w:r w:rsidR="00597972" w:rsidRPr="00EB5B16">
        <w:rPr>
          <w:noProof/>
          <w:lang w:val="en-150"/>
        </w:rPr>
        <w:t>[61]</w:t>
      </w:r>
      <w:r w:rsidR="009B08E7" w:rsidRPr="00EB5B16">
        <w:rPr>
          <w:lang w:val="en-150"/>
        </w:rPr>
        <w:fldChar w:fldCharType="end"/>
      </w:r>
      <w:r w:rsidRPr="00EB5B16">
        <w:rPr>
          <w:lang w:val="en-150"/>
        </w:rPr>
        <w:t xml:space="preserve"> or b) the implementation of a Kalman </w:t>
      </w:r>
      <w:r w:rsidR="00626EEB">
        <w:rPr>
          <w:lang w:val="en-US"/>
        </w:rPr>
        <w:t>f</w:t>
      </w:r>
      <w:proofErr w:type="spellStart"/>
      <w:r w:rsidRPr="00EB5B16">
        <w:rPr>
          <w:lang w:val="en-150"/>
        </w:rPr>
        <w:t>ilter</w:t>
      </w:r>
      <w:proofErr w:type="spellEnd"/>
      <w:r w:rsidRPr="00EB5B16">
        <w:rPr>
          <w:lang w:val="en-150"/>
        </w:rPr>
        <w:t xml:space="preserve"> in which matrices can change shape every iteration.</w:t>
      </w:r>
      <w:r w:rsidR="00320F56" w:rsidRPr="00EB5B16">
        <w:rPr>
          <w:lang w:val="en-150"/>
        </w:rPr>
        <w:t xml:space="preserve"> Provided its standing hypotheses are met,</w:t>
      </w:r>
      <w:r w:rsidRPr="00EB5B16">
        <w:rPr>
          <w:lang w:val="en-150"/>
        </w:rPr>
        <w:t xml:space="preserve"> </w:t>
      </w:r>
      <w:r w:rsidR="00320F56" w:rsidRPr="00EB5B16">
        <w:rPr>
          <w:lang w:val="en-150"/>
        </w:rPr>
        <w:t xml:space="preserve">the </w:t>
      </w:r>
      <w:r w:rsidRPr="00EB5B16">
        <w:rPr>
          <w:lang w:val="en-150"/>
        </w:rPr>
        <w:t>Sequential Kalman filter achieves the same results</w:t>
      </w:r>
      <w:r w:rsidR="00320F56" w:rsidRPr="00EB5B16">
        <w:rPr>
          <w:lang w:val="en-150"/>
        </w:rPr>
        <w:t xml:space="preserve"> being lighter in computation and conceptually easier to implement. The existing implementation of the Kalman </w:t>
      </w:r>
      <w:r w:rsidR="00626EEB">
        <w:rPr>
          <w:lang w:val="en-US"/>
        </w:rPr>
        <w:t>f</w:t>
      </w:r>
      <w:proofErr w:type="spellStart"/>
      <w:r w:rsidR="00320F56" w:rsidRPr="00EB5B16">
        <w:rPr>
          <w:lang w:val="en-150"/>
        </w:rPr>
        <w:t>ilter</w:t>
      </w:r>
      <w:proofErr w:type="spellEnd"/>
      <w:r w:rsidR="00320F56" w:rsidRPr="00EB5B16">
        <w:rPr>
          <w:lang w:val="en-150"/>
        </w:rPr>
        <w:t xml:space="preserve"> favoured the latter, however, which only required a few in-line modifications on the program’</w:t>
      </w:r>
      <w:r w:rsidR="00A52A82" w:rsidRPr="00EB5B16">
        <w:rPr>
          <w:lang w:val="en-150"/>
        </w:rPr>
        <w:t>s main loop to adjust for the time-variant state space model.</w:t>
      </w:r>
    </w:p>
    <w:p w14:paraId="37AD46BC" w14:textId="47DAB4A8" w:rsidR="0042238A" w:rsidRPr="00EB5B16" w:rsidRDefault="0042238A" w:rsidP="0042238A">
      <w:pPr>
        <w:rPr>
          <w:lang w:val="en-150"/>
        </w:rPr>
      </w:pPr>
      <w:r w:rsidRPr="00EB5B16">
        <w:rPr>
          <w:lang w:val="en-150"/>
        </w:rPr>
        <w:t xml:space="preserve">Firs of all, it is </w:t>
      </w:r>
      <w:proofErr w:type="spellStart"/>
      <w:r w:rsidRPr="00EB5B16">
        <w:rPr>
          <w:lang w:val="en-150"/>
        </w:rPr>
        <w:t>neccesary</w:t>
      </w:r>
      <w:proofErr w:type="spellEnd"/>
      <w:r w:rsidRPr="00EB5B16">
        <w:rPr>
          <w:lang w:val="en-150"/>
        </w:rPr>
        <w:t xml:space="preserve"> to define all of the </w:t>
      </w:r>
      <w:proofErr w:type="spellStart"/>
      <w:r w:rsidRPr="00EB5B16">
        <w:rPr>
          <w:lang w:val="en-150"/>
        </w:rPr>
        <w:t>ArUco</w:t>
      </w:r>
      <w:proofErr w:type="spellEnd"/>
      <w:r w:rsidRPr="00EB5B16">
        <w:rPr>
          <w:lang w:val="en-150"/>
        </w:rPr>
        <w:t xml:space="preserve"> markers’ pose, as well as the camera’s, to a common world coordinate frame </w:t>
      </w:r>
      <m:oMath>
        <m:r>
          <w:rPr>
            <w:rFonts w:ascii="Cambria Math" w:hAnsi="Cambria Math"/>
            <w:lang w:val="en-150"/>
          </w:rPr>
          <m:t>{W}</m:t>
        </m:r>
      </m:oMath>
      <w:r w:rsidRPr="00EB5B16">
        <w:rPr>
          <w:lang w:val="en-150"/>
        </w:rPr>
        <w:t xml:space="preserve">. For simplicity, </w:t>
      </w:r>
      <m:oMath>
        <m:d>
          <m:dPr>
            <m:begChr m:val="{"/>
            <m:endChr m:val="}"/>
            <m:ctrlPr>
              <w:rPr>
                <w:rFonts w:ascii="Cambria Math" w:hAnsi="Cambria Math"/>
                <w:i/>
                <w:lang w:val="en-150"/>
              </w:rPr>
            </m:ctrlPr>
          </m:dPr>
          <m:e>
            <m:r>
              <w:rPr>
                <w:rFonts w:ascii="Cambria Math" w:hAnsi="Cambria Math"/>
                <w:lang w:val="en-150"/>
              </w:rPr>
              <m:t>W</m:t>
            </m:r>
          </m:e>
        </m:d>
      </m:oMath>
      <w:r w:rsidRPr="00EB5B16">
        <w:rPr>
          <w:lang w:val="en-150"/>
        </w:rPr>
        <w:t xml:space="preserve"> is set to match the </w:t>
      </w:r>
      <m:oMath>
        <m:r>
          <w:rPr>
            <w:rFonts w:ascii="Cambria Math" w:hAnsi="Cambria Math"/>
            <w:lang w:val="en-150"/>
          </w:rPr>
          <m:t>ID0</m:t>
        </m:r>
      </m:oMath>
      <w:r w:rsidRPr="00EB5B16">
        <w:rPr>
          <w:lang w:val="en-150"/>
        </w:rP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lang w:val="en-150"/>
          </w:rPr>
          <m:t>Y</m:t>
        </m:r>
      </m:oMath>
      <w:r w:rsidRPr="00EB5B16">
        <w:rPr>
          <w:b/>
          <w:lang w:val="en-150"/>
        </w:rPr>
        <w:t xml:space="preserve"> </w:t>
      </w:r>
      <w:r w:rsidRPr="00EB5B16">
        <w:rPr>
          <w:lang w:val="en-150"/>
        </w:rPr>
        <w:t xml:space="preserve">of the Kalman filter. This is, </w:t>
      </w:r>
      <m:oMath>
        <m:r>
          <m:rPr>
            <m:sty m:val="bi"/>
          </m:rPr>
          <w:rPr>
            <w:rFonts w:ascii="Cambria Math" w:hAnsi="Cambria Math"/>
            <w:lang w:val="en-150"/>
          </w:rPr>
          <m:t>Y</m:t>
        </m:r>
      </m:oMath>
      <w:r w:rsidRPr="00EB5B16">
        <w:rPr>
          <w:b/>
          <w:lang w:val="en-150"/>
        </w:rPr>
        <w:t xml:space="preserve"> </w:t>
      </w:r>
      <w:r w:rsidRPr="00EB5B16">
        <w:rPr>
          <w:lang w:val="en-150"/>
        </w:rPr>
        <w:t>is mostly composed of multiple indirect measurements (</w:t>
      </w:r>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i</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i</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θ</m:t>
            </m:r>
          </m:e>
          <m:sub>
            <m:r>
              <w:rPr>
                <w:rFonts w:ascii="Cambria Math" w:hAnsi="Cambria Math"/>
                <w:lang w:val="en-150"/>
              </w:rPr>
              <m:t>i</m:t>
            </m:r>
          </m:sub>
        </m:sSub>
      </m:oMath>
      <w:r w:rsidRPr="00EB5B16">
        <w:rPr>
          <w:lang w:val="en-150"/>
        </w:rPr>
        <w:t xml:space="preserve">) of the pose of the camera with respect to the </w:t>
      </w:r>
      <m:oMath>
        <m:r>
          <w:rPr>
            <w:rFonts w:ascii="Cambria Math" w:hAnsi="Cambria Math"/>
            <w:lang w:val="en-150"/>
          </w:rPr>
          <m:t>ID0</m:t>
        </m:r>
      </m:oMath>
      <w:r w:rsidRPr="00EB5B16">
        <w:rPr>
          <w:i/>
          <w:lang w:val="en-150"/>
        </w:rPr>
        <w:t xml:space="preserve"> </w:t>
      </w:r>
      <w:r w:rsidRPr="00EB5B16">
        <w:rPr>
          <w:lang w:val="en-150"/>
        </w:rPr>
        <w:t xml:space="preserve">marker </w:t>
      </w:r>
      <m:oMath>
        <m:r>
          <w:rPr>
            <w:rFonts w:ascii="Cambria Math" w:hAnsi="Cambria Math"/>
            <w:lang w:val="en-150"/>
          </w:rPr>
          <m:t>{W}</m:t>
        </m:r>
      </m:oMath>
      <w:r w:rsidRPr="00EB5B16">
        <w:rPr>
          <w:lang w:val="en-150"/>
        </w:rPr>
        <w:t xml:space="preserve">. Thus, the pose of each ArUco marker with respect to </w:t>
      </w:r>
      <m:oMath>
        <m:r>
          <w:rPr>
            <w:rFonts w:ascii="Cambria Math" w:hAnsi="Cambria Math"/>
            <w:lang w:val="en-150"/>
          </w:rPr>
          <m:t>{W}</m:t>
        </m:r>
      </m:oMath>
      <w:r w:rsidRPr="00EB5B16">
        <w:rPr>
          <w:lang w:val="en-150"/>
        </w:rPr>
        <w:t xml:space="preserve"> must be known beforehand and provided as an input to the system.</w:t>
      </w:r>
    </w:p>
    <w:p w14:paraId="0D7F70EB" w14:textId="77777777" w:rsidR="00A52A82" w:rsidRPr="00EB5B16" w:rsidRDefault="00D21E9B" w:rsidP="00A52A82">
      <w:pPr>
        <w:rPr>
          <w:lang w:val="en-150"/>
        </w:rPr>
      </w:pPr>
      <w:r w:rsidRPr="00EB5B16">
        <w:rPr>
          <w:lang w:val="en-150"/>
        </w:rPr>
        <w:t>Towards the Kalman filter implementation</w:t>
      </w:r>
      <w:r w:rsidR="00A52A82" w:rsidRPr="00EB5B16">
        <w:rPr>
          <w:lang w:val="en-150"/>
        </w:rPr>
        <w:t xml:space="preserve">, the state vector </w:t>
      </w:r>
      <m:oMath>
        <m:r>
          <m:rPr>
            <m:sty m:val="bi"/>
          </m:rPr>
          <w:rPr>
            <w:rFonts w:ascii="Cambria Math" w:hAnsi="Cambria Math"/>
            <w:lang w:val="en-150"/>
          </w:rPr>
          <m:t>X</m:t>
        </m:r>
      </m:oMath>
      <w:r w:rsidR="00A52A82" w:rsidRPr="00EB5B16">
        <w:rPr>
          <w:lang w:val="en-150"/>
        </w:rPr>
        <w:t xml:space="preserve"> and the matrices </w:t>
      </w:r>
      <m:oMath>
        <m:r>
          <m:rPr>
            <m:sty m:val="bi"/>
          </m:rPr>
          <w:rPr>
            <w:rFonts w:ascii="Cambria Math" w:hAnsi="Cambria Math"/>
            <w:lang w:val="en-150"/>
          </w:rPr>
          <m:t>A</m:t>
        </m:r>
      </m:oMath>
      <w:r w:rsidR="00A52A82" w:rsidRPr="00EB5B16">
        <w:rPr>
          <w:lang w:val="en-150"/>
        </w:rPr>
        <w:t xml:space="preserve"> and </w:t>
      </w:r>
      <m:oMath>
        <m:r>
          <m:rPr>
            <m:sty m:val="bi"/>
          </m:rPr>
          <w:rPr>
            <w:rFonts w:ascii="Cambria Math" w:hAnsi="Cambria Math"/>
            <w:lang w:val="en-150"/>
          </w:rPr>
          <m:t>B</m:t>
        </m:r>
      </m:oMath>
      <w:r w:rsidR="00A52A82" w:rsidRPr="00EB5B16">
        <w:rPr>
          <w:lang w:val="en-150"/>
        </w:rPr>
        <w:t xml:space="preserve"> sta</w:t>
      </w:r>
      <w:r w:rsidRPr="00EB5B16">
        <w:rPr>
          <w:lang w:val="en-150"/>
        </w:rPr>
        <w:t>y</w:t>
      </w:r>
      <w:r w:rsidR="00A52A82" w:rsidRPr="00EB5B16">
        <w:rPr>
          <w:lang w:val="en-150"/>
        </w:rPr>
        <w:t xml:space="preserve"> the same as the single-marker model</w:t>
      </w:r>
      <w:r w:rsidRPr="00EB5B16">
        <w:rPr>
          <w:lang w:val="en-150"/>
        </w:rPr>
        <w:t>’s</w:t>
      </w:r>
      <w:r w:rsidR="00A52A82" w:rsidRPr="00EB5B16">
        <w:rPr>
          <w:lang w:val="en-150"/>
        </w:rPr>
        <w:t xml:space="preserve">. The hypothesis that all variation in position comes from the process noise </w:t>
      </w:r>
      <m:oMath>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oMath>
      <w:r w:rsidR="00A52A82" w:rsidRPr="00EB5B16">
        <w:rPr>
          <w:lang w:val="en-150"/>
        </w:rPr>
        <w:t xml:space="preserve"> is also kept. Thus, the whole propagation equation remains unchanged. </w:t>
      </w:r>
    </w:p>
    <w:p w14:paraId="6D1B99F2" w14:textId="77777777" w:rsidR="00320F56" w:rsidRPr="00EB5B16" w:rsidRDefault="00A52A82" w:rsidP="00320F56">
      <w:pPr>
        <w:rPr>
          <w:lang w:val="en-150"/>
        </w:rPr>
      </w:pPr>
      <w:r w:rsidRPr="00EB5B16">
        <w:rPr>
          <w:lang w:val="en-150"/>
        </w:rPr>
        <w:t xml:space="preserve">On the other hand, </w:t>
      </w:r>
      <w:r w:rsidR="00320F56" w:rsidRPr="00EB5B16">
        <w:rPr>
          <w:lang w:val="en-150"/>
        </w:rPr>
        <w:t>the following matrices</w:t>
      </w:r>
      <w:r w:rsidRPr="00EB5B16">
        <w:rPr>
          <w:lang w:val="en-150"/>
        </w:rPr>
        <w:t xml:space="preserve"> need to be adjusted </w:t>
      </w:r>
      <w:r w:rsidR="00274869" w:rsidRPr="00EB5B16">
        <w:rPr>
          <w:lang w:val="en-150"/>
        </w:rPr>
        <w:t>every</w:t>
      </w:r>
      <w:r w:rsidRPr="00EB5B16">
        <w:rPr>
          <w:lang w:val="en-150"/>
        </w:rPr>
        <w:t xml:space="preserve"> iteration</w:t>
      </w:r>
      <w:r w:rsidR="00320F56" w:rsidRPr="00EB5B16">
        <w:rPr>
          <w:lang w:val="en-150"/>
        </w:rPr>
        <w:t>:</w:t>
      </w:r>
    </w:p>
    <w:p w14:paraId="56EDCA0E" w14:textId="77777777" w:rsidR="00320F56" w:rsidRPr="00EB5B16" w:rsidRDefault="00320F56" w:rsidP="00A130F8">
      <w:pPr>
        <w:pStyle w:val="ListParagraph"/>
        <w:numPr>
          <w:ilvl w:val="0"/>
          <w:numId w:val="18"/>
        </w:numPr>
        <w:rPr>
          <w:lang w:val="en-150"/>
        </w:rPr>
      </w:pPr>
      <w:r w:rsidRPr="00EB5B16">
        <w:rPr>
          <w:lang w:val="en-150"/>
        </w:rPr>
        <w:t xml:space="preserve">The measurement vector </w:t>
      </w:r>
      <m:oMath>
        <m:r>
          <m:rPr>
            <m:sty m:val="bi"/>
          </m:rPr>
          <w:rPr>
            <w:rFonts w:ascii="Cambria Math" w:hAnsi="Cambria Math"/>
            <w:lang w:val="en-150"/>
          </w:rPr>
          <m:t>Y</m:t>
        </m:r>
      </m:oMath>
      <w:r w:rsidR="004D4AA6" w:rsidRPr="00EB5B16">
        <w:rPr>
          <w:lang w:val="en-150"/>
        </w:rPr>
        <w:t>.</w:t>
      </w:r>
    </w:p>
    <w:p w14:paraId="7B6D5FB6" w14:textId="77777777" w:rsidR="007E1CEC" w:rsidRPr="00EB5B16" w:rsidRDefault="00320F56" w:rsidP="00A130F8">
      <w:pPr>
        <w:pStyle w:val="ListParagraph"/>
        <w:numPr>
          <w:ilvl w:val="0"/>
          <w:numId w:val="18"/>
        </w:numPr>
        <w:rPr>
          <w:lang w:val="en-150"/>
        </w:rPr>
      </w:pPr>
      <w:r w:rsidRPr="00EB5B16">
        <w:rPr>
          <w:lang w:val="en-150"/>
        </w:rPr>
        <w:t xml:space="preserve">The </w:t>
      </w:r>
      <w:r w:rsidR="009F68DF" w:rsidRPr="00EB5B16">
        <w:rPr>
          <w:lang w:val="en-150"/>
        </w:rPr>
        <w:t>observation</w:t>
      </w:r>
      <w:r w:rsidRPr="00EB5B16">
        <w:rPr>
          <w:lang w:val="en-150"/>
        </w:rPr>
        <w:t xml:space="preserve"> matrix </w:t>
      </w:r>
      <m:oMath>
        <m:r>
          <m:rPr>
            <m:sty m:val="bi"/>
          </m:rPr>
          <w:rPr>
            <w:rFonts w:ascii="Cambria Math" w:hAnsi="Cambria Math"/>
            <w:lang w:val="en-150"/>
          </w:rPr>
          <m:t>C</m:t>
        </m:r>
      </m:oMath>
      <w:r w:rsidR="004D4AA6" w:rsidRPr="00EB5B16">
        <w:rPr>
          <w:lang w:val="en-150"/>
        </w:rPr>
        <w:t>.</w:t>
      </w:r>
    </w:p>
    <w:p w14:paraId="2DFDC726" w14:textId="77777777" w:rsidR="00320F56" w:rsidRPr="00EB5B16" w:rsidRDefault="00320F56" w:rsidP="00A130F8">
      <w:pPr>
        <w:pStyle w:val="ListParagraph"/>
        <w:numPr>
          <w:ilvl w:val="0"/>
          <w:numId w:val="18"/>
        </w:numPr>
        <w:rPr>
          <w:lang w:val="en-150"/>
        </w:rPr>
      </w:pPr>
      <w:r w:rsidRPr="00EB5B16">
        <w:rPr>
          <w:lang w:val="en-150"/>
        </w:rPr>
        <w:t xml:space="preserve">The measurement noise covariance </w:t>
      </w:r>
      <m:oMath>
        <m:r>
          <m:rPr>
            <m:sty m:val="bi"/>
          </m:rPr>
          <w:rPr>
            <w:rFonts w:ascii="Cambria Math" w:hAnsi="Cambria Math"/>
            <w:lang w:val="en-150"/>
          </w:rPr>
          <m:t>R</m:t>
        </m:r>
      </m:oMath>
      <w:r w:rsidR="004D4AA6" w:rsidRPr="00EB5B16">
        <w:rPr>
          <w:lang w:val="en-150"/>
        </w:rPr>
        <w:t>.</w:t>
      </w:r>
    </w:p>
    <w:p w14:paraId="7BCDC45C" w14:textId="77777777" w:rsidR="00A52A82" w:rsidRPr="00EB5B16" w:rsidRDefault="00320F56" w:rsidP="00A130F8">
      <w:pPr>
        <w:pStyle w:val="ListParagraph"/>
        <w:numPr>
          <w:ilvl w:val="0"/>
          <w:numId w:val="18"/>
        </w:numPr>
        <w:spacing w:after="240"/>
        <w:rPr>
          <w:lang w:val="en-150"/>
        </w:rPr>
      </w:pPr>
      <w:r w:rsidRPr="00EB5B16">
        <w:rPr>
          <w:lang w:val="en-150"/>
        </w:rPr>
        <w:t xml:space="preserve">The Kalman filter gain </w:t>
      </w:r>
      <m:oMath>
        <m:r>
          <m:rPr>
            <m:sty m:val="bi"/>
          </m:rPr>
          <w:rPr>
            <w:rFonts w:ascii="Cambria Math" w:hAnsi="Cambria Math"/>
            <w:lang w:val="en-150"/>
          </w:rPr>
          <m:t>L</m:t>
        </m:r>
      </m:oMath>
      <w:r w:rsidR="004D4AA6" w:rsidRPr="00EB5B16">
        <w:rPr>
          <w:lang w:val="en-150"/>
        </w:rPr>
        <w:t>.</w:t>
      </w:r>
    </w:p>
    <w:p w14:paraId="1FF2E92C" w14:textId="55A9E414" w:rsidR="00320F56" w:rsidRDefault="00320F56" w:rsidP="00320F56">
      <w:pPr>
        <w:rPr>
          <w:lang w:val="en-150"/>
        </w:rPr>
      </w:pPr>
      <w:r w:rsidRPr="00EB5B16">
        <w:rPr>
          <w:lang w:val="en-150"/>
        </w:rPr>
        <w:t xml:space="preserve">The size of </w:t>
      </w:r>
      <m:oMath>
        <m:r>
          <m:rPr>
            <m:sty m:val="bi"/>
          </m:rPr>
          <w:rPr>
            <w:rFonts w:ascii="Cambria Math" w:hAnsi="Cambria Math"/>
            <w:lang w:val="en-150"/>
          </w:rPr>
          <m:t>Y</m:t>
        </m:r>
      </m:oMath>
      <w:r w:rsidRPr="00EB5B16">
        <w:rPr>
          <w:lang w:val="en-150"/>
        </w:rPr>
        <w:t xml:space="preserve"> is determined by the number of measurements that are being taken, or in other words, the number of </w:t>
      </w:r>
      <w:proofErr w:type="spellStart"/>
      <w:r w:rsidR="004D4AA6" w:rsidRPr="00EB5B16">
        <w:rPr>
          <w:lang w:val="en-150"/>
        </w:rPr>
        <w:t>ArUco</w:t>
      </w:r>
      <w:proofErr w:type="spellEnd"/>
      <w:r w:rsidRPr="00EB5B16">
        <w:rPr>
          <w:lang w:val="en-150"/>
        </w:rPr>
        <w:t xml:space="preserve"> markers on sight. If the items in </w:t>
      </w:r>
      <m:oMath>
        <m:r>
          <m:rPr>
            <m:sty m:val="bi"/>
          </m:rPr>
          <w:rPr>
            <w:rFonts w:ascii="Cambria Math" w:hAnsi="Cambria Math"/>
            <w:lang w:val="en-150"/>
          </w:rPr>
          <m:t>Y</m:t>
        </m:r>
      </m:oMath>
      <w:r w:rsidRPr="00EB5B16">
        <w:rPr>
          <w:lang w:val="en-150"/>
        </w:rPr>
        <w:t xml:space="preserve"> are properly arranged, </w:t>
      </w:r>
      <w:r w:rsidR="0061430F" w:rsidRPr="00EB5B16">
        <w:rPr>
          <w:lang w:val="en-150"/>
        </w:rPr>
        <w:t xml:space="preserve">the broadcasting </w:t>
      </w:r>
      <w:r w:rsidRPr="00EB5B16">
        <w:rPr>
          <w:lang w:val="en-150"/>
        </w:rPr>
        <w:t xml:space="preserve">of the matrix </w:t>
      </w:r>
      <m:oMath>
        <m:r>
          <m:rPr>
            <m:sty m:val="bi"/>
          </m:rPr>
          <w:rPr>
            <w:rFonts w:ascii="Cambria Math" w:hAnsi="Cambria Math"/>
            <w:lang w:val="en-150"/>
          </w:rPr>
          <m:t>C</m:t>
        </m:r>
      </m:oMath>
      <w:r w:rsidR="0061430F" w:rsidRPr="00EB5B16">
        <w:rPr>
          <w:lang w:val="en-150"/>
        </w:rPr>
        <w:t xml:space="preserve"> </w:t>
      </w:r>
      <w:r w:rsidRPr="00EB5B16">
        <w:rPr>
          <w:lang w:val="en-150"/>
        </w:rPr>
        <w:t xml:space="preserve">can be easily done. </w:t>
      </w:r>
      <w:r w:rsidR="007E46C4">
        <w:rPr>
          <w:lang w:val="en-150"/>
        </w:rPr>
        <w:t xml:space="preserve">Equation </w:t>
      </w:r>
      <w:r w:rsidR="007E46C4">
        <w:rPr>
          <w:lang w:val="en-150"/>
        </w:rPr>
        <w:fldChar w:fldCharType="begin"/>
      </w:r>
      <w:r w:rsidR="007E46C4">
        <w:rPr>
          <w:lang w:val="en-150"/>
        </w:rPr>
        <w:instrText xml:space="preserve"> REF _Ref74570356 \h </w:instrText>
      </w:r>
      <w:r w:rsidR="007E46C4">
        <w:rPr>
          <w:lang w:val="en-150"/>
        </w:rPr>
      </w:r>
      <w:r w:rsidR="007E46C4">
        <w:rPr>
          <w:lang w:val="en-150"/>
        </w:rPr>
        <w:fldChar w:fldCharType="separate"/>
      </w:r>
      <w:r w:rsidR="00452B2C">
        <w:rPr>
          <w:lang w:val="en-150"/>
        </w:rPr>
        <w:t>(</w:t>
      </w:r>
      <w:r w:rsidR="00452B2C">
        <w:rPr>
          <w:noProof/>
        </w:rPr>
        <w:t>17</w:t>
      </w:r>
      <w:r w:rsidR="00452B2C">
        <w:rPr>
          <w:lang w:val="en-150"/>
        </w:rPr>
        <w:t>)</w:t>
      </w:r>
      <w:r w:rsidR="007E46C4">
        <w:rPr>
          <w:lang w:val="en-150"/>
        </w:rPr>
        <w:fldChar w:fldCharType="end"/>
      </w:r>
      <w:r w:rsidRPr="00EB5B16">
        <w:rPr>
          <w:lang w:val="en-150"/>
        </w:rPr>
        <w:t xml:space="preserve"> shows the measurement equations of the State Space model f</w:t>
      </w:r>
      <w:r w:rsidR="0061430F" w:rsidRPr="00EB5B16">
        <w:rPr>
          <w:lang w:val="en-150"/>
        </w:rPr>
        <w:t xml:space="preserve">or one and two detected markers under a proper </w:t>
      </w:r>
      <m:oMath>
        <m:r>
          <m:rPr>
            <m:sty m:val="bi"/>
          </m:rPr>
          <w:rPr>
            <w:rFonts w:ascii="Cambria Math" w:hAnsi="Cambria Math"/>
            <w:lang w:val="en-150"/>
          </w:rPr>
          <m:t>Y</m:t>
        </m:r>
      </m:oMath>
      <w:r w:rsidR="0061430F" w:rsidRPr="00EB5B16">
        <w:rPr>
          <w:lang w:val="en-150"/>
        </w:rPr>
        <w:t xml:space="preserve"> arra</w:t>
      </w:r>
      <w:proofErr w:type="spellStart"/>
      <w:r w:rsidR="0061430F" w:rsidRPr="00EB5B16">
        <w:rPr>
          <w:lang w:val="en-150"/>
        </w:rPr>
        <w:t>ngement</w:t>
      </w:r>
      <w:proofErr w:type="spellEnd"/>
      <w:r w:rsidR="0061430F" w:rsidRPr="00EB5B16">
        <w:rPr>
          <w:lang w:val="en-150"/>
        </w:rPr>
        <w:t>.</w:t>
      </w:r>
      <w:r w:rsidR="00E625E2" w:rsidRPr="00EB5B16">
        <w:rPr>
          <w:lang w:val="en-150"/>
        </w:rPr>
        <w:t xml:space="preserve"> Note that the </w:t>
      </w:r>
      <m:oMath>
        <m:r>
          <m:rPr>
            <m:sty m:val="bi"/>
          </m:rPr>
          <w:rPr>
            <w:rFonts w:ascii="Cambria Math" w:hAnsi="Cambria Math"/>
            <w:lang w:val="en-150"/>
          </w:rPr>
          <m:t>D</m:t>
        </m:r>
      </m:oMath>
      <w:r w:rsidR="00E625E2" w:rsidRPr="00EB5B16">
        <w:rPr>
          <w:lang w:val="en-150"/>
        </w:rPr>
        <w:t xml:space="preserve"> matrix </w:t>
      </w:r>
      <w:r w:rsidR="004D4AA6" w:rsidRPr="00EB5B16">
        <w:rPr>
          <w:lang w:val="en-150"/>
        </w:rPr>
        <w:t>has been omitted due to the system being causal.</w:t>
      </w:r>
      <w:r w:rsidR="00DC6A76" w:rsidRPr="00EB5B16">
        <w:rPr>
          <w:lang w:val="en-15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278"/>
        <w:gridCol w:w="616"/>
      </w:tblGrid>
      <w:tr w:rsidR="0084520B" w14:paraId="1B46D23A" w14:textId="77777777" w:rsidTr="00DF0906">
        <w:trPr>
          <w:trHeight w:val="1361"/>
        </w:trPr>
        <w:tc>
          <w:tcPr>
            <w:tcW w:w="353" w:type="pct"/>
            <w:vAlign w:val="center"/>
          </w:tcPr>
          <w:p w14:paraId="5E7D2BC7" w14:textId="77777777" w:rsidR="0084520B" w:rsidRDefault="0084520B" w:rsidP="00DF0906">
            <w:pPr>
              <w:ind w:firstLine="0"/>
              <w:jc w:val="center"/>
              <w:rPr>
                <w:lang w:val="en-150"/>
              </w:rPr>
            </w:pPr>
          </w:p>
        </w:tc>
        <w:tc>
          <w:tcPr>
            <w:tcW w:w="4325" w:type="pct"/>
            <w:vAlign w:val="center"/>
          </w:tcPr>
          <w:p w14:paraId="00398555" w14:textId="7DFD4AB8" w:rsidR="0084520B" w:rsidRPr="00C84D06" w:rsidRDefault="00A952ED" w:rsidP="00DF0906">
            <w:pPr>
              <w:ind w:firstLine="0"/>
              <w:rPr>
                <w:u w:val="single"/>
                <w:lang w:val="en-150"/>
              </w:rPr>
            </w:pPr>
            <m:oMathPara>
              <m:oMath>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0</m:t>
                                  </m:r>
                                </m:sub>
                              </m:sSub>
                            </m:e>
                          </m:mr>
                          <m:m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0</m:t>
                                  </m:r>
                                </m:sub>
                              </m:sSub>
                            </m:e>
                          </m:mr>
                          <m:mr>
                            <m:e>
                              <m:sSub>
                                <m:sSubPr>
                                  <m:ctrlPr>
                                    <w:rPr>
                                      <w:rFonts w:ascii="Cambria Math" w:eastAsia="Cambria Math" w:hAnsi="Cambria Math" w:cs="Cambria Math"/>
                                      <w:i/>
                                      <w:lang w:val="en-150"/>
                                    </w:rPr>
                                  </m:ctrlPr>
                                </m:sSubPr>
                                <m:e>
                                  <m:r>
                                    <w:rPr>
                                      <w:rFonts w:ascii="Cambria Math" w:eastAsia="Cambria Math" w:hAnsi="Cambria Math" w:cs="Cambria Math"/>
                                      <w:lang w:val="en-150"/>
                                    </w:rPr>
                                    <m:t>θ</m:t>
                                  </m:r>
                                </m:e>
                                <m:sub>
                                  <m:r>
                                    <w:rPr>
                                      <w:rFonts w:ascii="Cambria Math" w:eastAsia="Cambria Math" w:hAnsi="Cambria Math" w:cs="Cambria Math"/>
                                      <w:lang w:val="en-150"/>
                                    </w:rPr>
                                    <m:t>0</m:t>
                                  </m:r>
                                </m:sub>
                              </m:sSub>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w</m:t>
                    </m:r>
                  </m:e>
                  <m:sub>
                    <m:r>
                      <w:rPr>
                        <w:rFonts w:ascii="Cambria Math" w:hAnsi="Cambria Math"/>
                        <w:lang w:val="en-150"/>
                      </w:rPr>
                      <m:t>k</m:t>
                    </m:r>
                  </m:sub>
                </m:sSub>
                <m:r>
                  <w:rPr>
                    <w:rFonts w:ascii="Cambria Math" w:hAnsi="Cambria Math"/>
                    <w:lang w:val="en-150"/>
                  </w:rPr>
                  <m:t xml:space="preserve"> ; </m:t>
                </m:r>
                <m:sSub>
                  <m:sSubPr>
                    <m:ctrlPr>
                      <w:rPr>
                        <w:rFonts w:ascii="Cambria Math" w:hAnsi="Cambria Math"/>
                        <w:i/>
                        <w:lang w:val="en-150"/>
                      </w:rPr>
                    </m:ctrlPr>
                  </m:sSubPr>
                  <m:e>
                    <m:r>
                      <w:rPr>
                        <w:rFonts w:ascii="Cambria Math" w:hAnsi="Cambria Math"/>
                        <w:lang w:val="en-150"/>
                      </w:rPr>
                      <m:t>w</m:t>
                    </m:r>
                  </m:e>
                  <m:sub>
                    <m:r>
                      <w:rPr>
                        <w:rFonts w:ascii="Cambria Math" w:hAnsi="Cambria Math"/>
                        <w:lang w:val="en-150"/>
                      </w:rPr>
                      <m:t>k</m:t>
                    </m:r>
                  </m:sub>
                </m:sSub>
                <m:r>
                  <w:rPr>
                    <w:rFonts w:ascii="Cambria Math" w:hAnsi="Cambria Math"/>
                    <w:lang w:val="en-150"/>
                  </w:rPr>
                  <m:t xml:space="preserve">~N(0, </m:t>
                </m:r>
                <m:sSub>
                  <m:sSubPr>
                    <m:ctrlPr>
                      <w:rPr>
                        <w:rFonts w:ascii="Cambria Math" w:hAnsi="Cambria Math"/>
                        <w:i/>
                        <w:lang w:val="en-150"/>
                      </w:rPr>
                    </m:ctrlPr>
                  </m:sSubPr>
                  <m:e>
                    <m:r>
                      <w:rPr>
                        <w:rFonts w:ascii="Cambria Math" w:hAnsi="Cambria Math"/>
                        <w:lang w:val="en-150"/>
                      </w:rPr>
                      <m:t>Q</m:t>
                    </m:r>
                  </m:e>
                  <m:sub>
                    <m:r>
                      <w:rPr>
                        <w:rFonts w:ascii="Cambria Math" w:hAnsi="Cambria Math"/>
                        <w:lang w:val="en-150"/>
                      </w:rPr>
                      <m:t>6x6</m:t>
                    </m:r>
                  </m:sub>
                </m:sSub>
                <m:r>
                  <w:rPr>
                    <w:rFonts w:ascii="Cambria Math" w:hAnsi="Cambria Math"/>
                    <w:lang w:val="en-150"/>
                  </w:rPr>
                  <m:t>)</m:t>
                </m:r>
              </m:oMath>
            </m:oMathPara>
          </w:p>
        </w:tc>
        <w:tc>
          <w:tcPr>
            <w:tcW w:w="322" w:type="pct"/>
            <w:vAlign w:val="center"/>
          </w:tcPr>
          <w:p w14:paraId="39BCCE65" w14:textId="7367BD42" w:rsidR="0084520B" w:rsidRPr="00C92C76" w:rsidRDefault="0084520B" w:rsidP="00DF0906">
            <w:pPr>
              <w:ind w:firstLine="0"/>
              <w:jc w:val="right"/>
              <w:rPr>
                <w:lang w:val="en-150"/>
              </w:rPr>
            </w:pPr>
            <w:bookmarkStart w:id="318" w:name="_Toc74569698"/>
            <w:bookmarkStart w:id="319" w:name="_Ref74570356"/>
            <w:bookmarkStart w:id="320" w:name="_Ref74570474"/>
            <w:bookmarkStart w:id="321" w:name="_Toc74572307"/>
            <w:r>
              <w:rPr>
                <w:lang w:val="en-150"/>
              </w:rPr>
              <w:t>(</w:t>
            </w:r>
            <w:r>
              <w:fldChar w:fldCharType="begin"/>
            </w:r>
            <w:r>
              <w:instrText xml:space="preserve"> SEQ Equation \* ARABIC </w:instrText>
            </w:r>
            <w:r>
              <w:fldChar w:fldCharType="separate"/>
            </w:r>
            <w:r w:rsidR="00452B2C">
              <w:rPr>
                <w:noProof/>
              </w:rPr>
              <w:t>17</w:t>
            </w:r>
            <w:r>
              <w:fldChar w:fldCharType="end"/>
            </w:r>
            <w:r>
              <w:rPr>
                <w:lang w:val="en-150"/>
              </w:rPr>
              <w:t>)</w:t>
            </w:r>
            <w:bookmarkEnd w:id="318"/>
            <w:bookmarkEnd w:id="319"/>
            <w:bookmarkEnd w:id="320"/>
            <w:bookmarkEnd w:id="321"/>
          </w:p>
        </w:tc>
      </w:tr>
      <w:tr w:rsidR="0084520B" w14:paraId="056CCD28" w14:textId="77777777" w:rsidTr="00DF0906">
        <w:trPr>
          <w:trHeight w:val="1644"/>
        </w:trPr>
        <w:tc>
          <w:tcPr>
            <w:tcW w:w="5000" w:type="pct"/>
            <w:gridSpan w:val="3"/>
          </w:tcPr>
          <w:p w14:paraId="040D1860" w14:textId="52536641" w:rsidR="0084520B" w:rsidRPr="00C84D06" w:rsidRDefault="00A952ED" w:rsidP="00DF0906">
            <w:pPr>
              <w:jc w:val="center"/>
              <w:rPr>
                <w:lang w:val="en-150"/>
              </w:rPr>
            </w:pPr>
            <m:oMathPara>
              <m:oMath>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0</m:t>
                                            </m:r>
                                          </m:sub>
                                        </m:sSub>
                                      </m:e>
                                    </m:mr>
                                    <m:m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0</m:t>
                                            </m:r>
                                          </m:sub>
                                        </m:sSub>
                                      </m:e>
                                    </m:mr>
                                    <m:mr>
                                      <m:e>
                                        <m:sSub>
                                          <m:sSubPr>
                                            <m:ctrlPr>
                                              <w:rPr>
                                                <w:rFonts w:ascii="Cambria Math" w:eastAsia="Cambria Math" w:hAnsi="Cambria Math" w:cs="Cambria Math"/>
                                                <w:i/>
                                                <w:lang w:val="en-150"/>
                                              </w:rPr>
                                            </m:ctrlPr>
                                          </m:sSubPr>
                                          <m:e>
                                            <m:r>
                                              <w:rPr>
                                                <w:rFonts w:ascii="Cambria Math" w:eastAsia="Cambria Math" w:hAnsi="Cambria Math" w:cs="Cambria Math"/>
                                                <w:lang w:val="en-150"/>
                                              </w:rPr>
                                              <m:t>θ</m:t>
                                            </m:r>
                                          </m:e>
                                          <m:sub>
                                            <m:r>
                                              <w:rPr>
                                                <w:rFonts w:ascii="Cambria Math" w:eastAsia="Cambria Math" w:hAnsi="Cambria Math" w:cs="Cambria Math"/>
                                                <w:lang w:val="en-150"/>
                                              </w:rPr>
                                              <m:t>0</m:t>
                                            </m:r>
                                          </m:sub>
                                        </m:sSub>
                                      </m:e>
                                    </m:mr>
                                  </m:m>
                                  <m:r>
                                    <w:rPr>
                                      <w:rFonts w:ascii="Cambria Math" w:hAnsi="Cambria Math"/>
                                      <w:lang w:val="en-150"/>
                                    </w:rPr>
                                    <m:t xml:space="preserve">  </m:t>
                                  </m:r>
                                </m:e>
                              </m:d>
                            </m:e>
                          </m:mr>
                          <m:mr>
                            <m:e>
                              <m:d>
                                <m:dPr>
                                  <m:begChr m:val="{"/>
                                  <m:endChr m:val=""/>
                                  <m:ctrlPr>
                                    <w:rPr>
                                      <w:rFonts w:ascii="Cambria Math" w:hAnsi="Cambria Math"/>
                                      <w:i/>
                                      <w:lang w:val="en-150"/>
                                    </w:rPr>
                                  </m:ctrlPr>
                                </m:dPr>
                                <m:e>
                                  <m:r>
                                    <w:rPr>
                                      <w:rFonts w:ascii="Cambria Math" w:hAnsi="Cambria Math"/>
                                      <w:lang w:val="en-150"/>
                                    </w:rPr>
                                    <m:t xml:space="preserve">  </m:t>
                                  </m:r>
                                  <m:d>
                                    <m:dPr>
                                      <m:begChr m:val=""/>
                                      <m:endChr m:val="}"/>
                                      <m:ctrlPr>
                                        <w:rPr>
                                          <w:rFonts w:ascii="Cambria Math" w:hAnsi="Cambria Math"/>
                                          <w:i/>
                                          <w:lang w:val="en-150"/>
                                        </w:rPr>
                                      </m:ctrlPr>
                                    </m:dPr>
                                    <m:e>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e>
                                        </m:mr>
                                        <m:m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1</m:t>
                                                </m:r>
                                              </m:sub>
                                            </m:sSub>
                                          </m:e>
                                        </m:mr>
                                        <m:mr>
                                          <m:e>
                                            <m:sSub>
                                              <m:sSubPr>
                                                <m:ctrlPr>
                                                  <w:rPr>
                                                    <w:rFonts w:ascii="Cambria Math" w:eastAsia="Cambria Math" w:hAnsi="Cambria Math" w:cs="Cambria Math"/>
                                                    <w:i/>
                                                    <w:lang w:val="en-150"/>
                                                  </w:rPr>
                                                </m:ctrlPr>
                                              </m:sSubPr>
                                              <m:e>
                                                <m:r>
                                                  <w:rPr>
                                                    <w:rFonts w:ascii="Cambria Math" w:eastAsia="Cambria Math" w:hAnsi="Cambria Math" w:cs="Cambria Math"/>
                                                    <w:lang w:val="en-150"/>
                                                  </w:rPr>
                                                  <m:t>θ</m:t>
                                                </m:r>
                                              </m:e>
                                              <m:sub>
                                                <m:r>
                                                  <w:rPr>
                                                    <w:rFonts w:ascii="Cambria Math" w:eastAsia="Cambria Math" w:hAnsi="Cambria Math" w:cs="Cambria Math"/>
                                                    <w:lang w:val="en-150"/>
                                                  </w:rPr>
                                                  <m:t>1</m:t>
                                                </m:r>
                                              </m:sub>
                                            </m:sSub>
                                          </m:e>
                                        </m:mr>
                                      </m:m>
                                      <m:r>
                                        <w:rPr>
                                          <w:rFonts w:ascii="Cambria Math" w:hAnsi="Cambria Math"/>
                                          <w:lang w:val="en-150"/>
                                        </w:rPr>
                                        <m:t xml:space="preserve">  </m:t>
                                      </m:r>
                                    </m:e>
                                  </m:d>
                                </m:e>
                              </m:d>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d>
                            <m:dPr>
                              <m:begChr m:val="{"/>
                              <m:endChr m:val="}"/>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mr>
                      <m:mr>
                        <m:e>
                          <m:d>
                            <m:dPr>
                              <m:begChr m:val="{"/>
                              <m:endChr m:val="}"/>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mr>
                    </m:m>
                    <m:r>
                      <w:rPr>
                        <w:rFonts w:ascii="Cambria Math" w:hAnsi="Cambria Math"/>
                        <w:lang w:val="en-150"/>
                      </w:rPr>
                      <m:t xml:space="preserve"> </m:t>
                    </m:r>
                  </m:e>
                </m:d>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r>
                  <w:rPr>
                    <w:rFonts w:ascii="Cambria Math" w:hAnsi="Cambria Math"/>
                    <w:lang w:val="en-150"/>
                  </w:rPr>
                  <m:t xml:space="preserve"> ; </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d>
                      <m:dPr>
                        <m:ctrlPr>
                          <w:rPr>
                            <w:rFonts w:ascii="Cambria Math" w:hAnsi="Cambria Math"/>
                            <w:i/>
                            <w:lang w:val="en-150"/>
                          </w:rPr>
                        </m:ctrlPr>
                      </m:dPr>
                      <m:e>
                        <m:m>
                          <m:mPr>
                            <m:mcs>
                              <m:mc>
                                <m:mcPr>
                                  <m:count m:val="2"/>
                                  <m:mcJc m:val="center"/>
                                </m:mcPr>
                              </m:mc>
                            </m:mcs>
                            <m:ctrlPr>
                              <w:rPr>
                                <w:rFonts w:ascii="Cambria Math" w:hAnsi="Cambria Math"/>
                                <w:i/>
                                <w:lang w:val="en-150"/>
                              </w:rPr>
                            </m:ctrlPr>
                          </m:mPr>
                          <m:mr>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3x3</m:t>
                                  </m:r>
                                </m:sub>
                              </m:sSub>
                            </m:e>
                            <m:e>
                              <m:sSub>
                                <m:sSubPr>
                                  <m:ctrlPr>
                                    <w:rPr>
                                      <w:rFonts w:ascii="Cambria Math" w:hAnsi="Cambria Math"/>
                                      <w:i/>
                                      <w:lang w:val="en-150"/>
                                    </w:rPr>
                                  </m:ctrlPr>
                                </m:sSubPr>
                                <m:e>
                                  <m:r>
                                    <w:rPr>
                                      <w:rFonts w:ascii="Cambria Math" w:hAnsi="Cambria Math"/>
                                      <w:lang w:val="en-150"/>
                                    </w:rPr>
                                    <m:t>0</m:t>
                                  </m:r>
                                </m:e>
                                <m:sub>
                                  <m:r>
                                    <w:rPr>
                                      <w:rFonts w:ascii="Cambria Math" w:hAnsi="Cambria Math"/>
                                      <w:lang w:val="en-150"/>
                                    </w:rPr>
                                    <m:t>3x3</m:t>
                                  </m:r>
                                </m:sub>
                              </m:sSub>
                            </m:e>
                          </m:mr>
                          <m:mr>
                            <m:e>
                              <m:sSub>
                                <m:sSubPr>
                                  <m:ctrlPr>
                                    <w:rPr>
                                      <w:rFonts w:ascii="Cambria Math" w:hAnsi="Cambria Math"/>
                                      <w:i/>
                                      <w:lang w:val="en-150"/>
                                    </w:rPr>
                                  </m:ctrlPr>
                                </m:sSubPr>
                                <m:e>
                                  <m:r>
                                    <w:rPr>
                                      <w:rFonts w:ascii="Cambria Math" w:hAnsi="Cambria Math"/>
                                      <w:lang w:val="en-150"/>
                                    </w:rPr>
                                    <m:t>0</m:t>
                                  </m:r>
                                </m:e>
                                <m:sub>
                                  <m:r>
                                    <w:rPr>
                                      <w:rFonts w:ascii="Cambria Math" w:hAnsi="Cambria Math"/>
                                      <w:lang w:val="en-150"/>
                                    </w:rPr>
                                    <m:t>3x3</m:t>
                                  </m:r>
                                </m:sub>
                              </m:sSub>
                            </m:e>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3x3</m:t>
                                  </m:r>
                                </m:sub>
                              </m:sSub>
                            </m:e>
                          </m:mr>
                        </m:m>
                      </m:e>
                    </m:d>
                  </m:e>
                </m:d>
              </m:oMath>
            </m:oMathPara>
          </w:p>
        </w:tc>
      </w:tr>
    </w:tbl>
    <w:p w14:paraId="2F1C7C27" w14:textId="3227BEDA" w:rsidR="00E625E2" w:rsidRPr="00EB5B16" w:rsidRDefault="00F77760" w:rsidP="00F77760">
      <w:pPr>
        <w:rPr>
          <w:lang w:val="en-150"/>
        </w:rPr>
      </w:pPr>
      <w:r w:rsidRPr="00EB5B16">
        <w:rPr>
          <w:lang w:val="en-150"/>
        </w:rPr>
        <w:lastRenderedPageBreak/>
        <w:t xml:space="preserve">From these examples, it can be seen that if </w:t>
      </w:r>
      <m:oMath>
        <m:r>
          <m:rPr>
            <m:sty m:val="bi"/>
          </m:rPr>
          <w:rPr>
            <w:rFonts w:ascii="Cambria Math" w:hAnsi="Cambria Math"/>
            <w:lang w:val="en-150"/>
          </w:rPr>
          <m:t>Y</m:t>
        </m:r>
      </m:oMath>
      <w:r w:rsidRPr="00EB5B16">
        <w:rPr>
          <w:lang w:val="en-150"/>
        </w:rPr>
        <w:t xml:space="preserve"> is composed by stacks of poses in the shape</w:t>
      </w:r>
      <m:oMath>
        <m:r>
          <w:rPr>
            <w:rFonts w:ascii="Cambria Math" w:hAnsi="Cambria Math"/>
            <w:lang w:val="en-150"/>
          </w:rPr>
          <m:t xml:space="preserve"> </m:t>
        </m:r>
        <m:sSup>
          <m:sSupPr>
            <m:ctrlPr>
              <w:rPr>
                <w:rFonts w:ascii="Cambria Math" w:hAnsi="Cambria Math"/>
                <w:b/>
                <w:i/>
                <w:lang w:val="en-150"/>
              </w:rPr>
            </m:ctrlPr>
          </m:sSupPr>
          <m:e>
            <m:d>
              <m:dPr>
                <m:ctrlPr>
                  <w:rPr>
                    <w:rFonts w:ascii="Cambria Math" w:hAnsi="Cambria Math"/>
                    <w:b/>
                    <w:i/>
                    <w:lang w:val="en-150"/>
                  </w:rPr>
                </m:ctrlPr>
              </m:dPr>
              <m:e>
                <m:r>
                  <w:rPr>
                    <w:rFonts w:ascii="Cambria Math" w:hAnsi="Cambria Math"/>
                    <w:lang w:val="en-150"/>
                  </w:rPr>
                  <m:t xml:space="preserve">x, z, </m:t>
                </m:r>
                <m:r>
                  <w:rPr>
                    <w:rFonts w:ascii="Cambria Math" w:eastAsia="Cambria Math" w:hAnsi="Cambria Math" w:cs="Cambria Math"/>
                    <w:lang w:val="en-150"/>
                  </w:rPr>
                  <m:t>θ</m:t>
                </m:r>
              </m:e>
            </m:d>
          </m:e>
          <m:sup>
            <m:r>
              <w:rPr>
                <w:rFonts w:ascii="Cambria Math" w:hAnsi="Cambria Math"/>
                <w:lang w:val="en-150"/>
              </w:rPr>
              <m:t>T</m:t>
            </m:r>
          </m:sup>
        </m:sSup>
      </m:oMath>
      <w:r w:rsidRPr="00EB5B16">
        <w:rPr>
          <w:lang w:val="en-150"/>
        </w:rPr>
        <w:t xml:space="preserve">, the broadcasting of </w:t>
      </w:r>
      <m:oMath>
        <m:r>
          <m:rPr>
            <m:sty m:val="bi"/>
          </m:rPr>
          <w:rPr>
            <w:rFonts w:ascii="Cambria Math" w:hAnsi="Cambria Math"/>
            <w:lang w:val="en-150"/>
          </w:rPr>
          <m:t>C</m:t>
        </m:r>
      </m:oMath>
      <w:r w:rsidRPr="00EB5B16">
        <w:rPr>
          <w:lang w:val="en-150"/>
        </w:rPr>
        <w:t xml:space="preserve"> can be done by simply stacking the blocks between brackets</w:t>
      </w:r>
      <w:r w:rsidR="00961152" w:rsidRPr="00EB5B16">
        <w:rPr>
          <w:lang w:val="en-150"/>
        </w:rPr>
        <w:t>, which always hold constant values</w:t>
      </w:r>
      <w:r w:rsidRPr="00EB5B16">
        <w:rPr>
          <w:lang w:val="en-150"/>
        </w:rPr>
        <w:t xml:space="preserve">. Also, the noise covariance matrix needs to be adjusted, having the same square size as there are elements in </w:t>
      </w:r>
      <m:oMath>
        <m:r>
          <m:rPr>
            <m:sty m:val="bi"/>
          </m:rPr>
          <w:rPr>
            <w:rFonts w:ascii="Cambria Math" w:hAnsi="Cambria Math"/>
            <w:lang w:val="en-150"/>
          </w:rPr>
          <m:t>Y</m:t>
        </m:r>
      </m:oMath>
      <w:r w:rsidRPr="00EB5B16">
        <w:rPr>
          <w:lang w:val="en-150"/>
        </w:rPr>
        <w:t xml:space="preserve">. In this case, since the noise is computed from recorded data for a single marker, a constant covariance matrix </w:t>
      </w:r>
      <m:oMath>
        <m:r>
          <m:rPr>
            <m:sty m:val="bi"/>
          </m:rPr>
          <w:rPr>
            <w:rFonts w:ascii="Cambria Math" w:hAnsi="Cambria Math"/>
            <w:lang w:val="en-150"/>
          </w:rPr>
          <m:t>R</m:t>
        </m:r>
      </m:oMath>
      <w:r w:rsidRPr="00EB5B16">
        <w:rPr>
          <w:lang w:val="en-150"/>
        </w:rPr>
        <w:t xml:space="preserve"> is diagonally stacked as shown in the </w:t>
      </w:r>
      <w:r w:rsidR="007900A9">
        <w:rPr>
          <w:lang w:val="en-150"/>
        </w:rPr>
        <w:t xml:space="preserve">Equation </w:t>
      </w:r>
      <w:r w:rsidR="007900A9">
        <w:rPr>
          <w:lang w:val="en-150"/>
        </w:rPr>
        <w:fldChar w:fldCharType="begin"/>
      </w:r>
      <w:r w:rsidR="007900A9">
        <w:rPr>
          <w:lang w:val="en-150"/>
        </w:rPr>
        <w:instrText xml:space="preserve"> REF _Ref74570474 \h </w:instrText>
      </w:r>
      <w:r w:rsidR="007900A9">
        <w:rPr>
          <w:lang w:val="en-150"/>
        </w:rPr>
      </w:r>
      <w:r w:rsidR="007900A9">
        <w:rPr>
          <w:lang w:val="en-150"/>
        </w:rPr>
        <w:fldChar w:fldCharType="separate"/>
      </w:r>
      <w:r w:rsidR="00452B2C">
        <w:rPr>
          <w:lang w:val="en-150"/>
        </w:rPr>
        <w:t>(</w:t>
      </w:r>
      <w:r w:rsidR="00452B2C">
        <w:rPr>
          <w:noProof/>
        </w:rPr>
        <w:t>17</w:t>
      </w:r>
      <w:r w:rsidR="00452B2C">
        <w:rPr>
          <w:lang w:val="en-150"/>
        </w:rPr>
        <w:t>)</w:t>
      </w:r>
      <w:r w:rsidR="007900A9">
        <w:rPr>
          <w:lang w:val="en-150"/>
        </w:rPr>
        <w:fldChar w:fldCharType="end"/>
      </w:r>
      <w:r w:rsidRPr="00EB5B16">
        <w:rPr>
          <w:lang w:val="en-150"/>
        </w:rPr>
        <w:t>.</w:t>
      </w:r>
    </w:p>
    <w:p w14:paraId="72D3B2FD" w14:textId="74A3D3C4" w:rsidR="00F77760" w:rsidRDefault="00F77760" w:rsidP="00547F5B">
      <w:pPr>
        <w:spacing w:after="240"/>
        <w:rPr>
          <w:lang w:val="en-150"/>
        </w:rPr>
      </w:pPr>
      <w:r w:rsidRPr="00EB5B16">
        <w:rPr>
          <w:lang w:val="en-150"/>
        </w:rPr>
        <w:t>Finally, the Kalman filter gain</w:t>
      </w:r>
      <w:r w:rsidR="00D21E9B" w:rsidRPr="00EB5B16">
        <w:rPr>
          <w:lang w:val="en-150"/>
        </w:rPr>
        <w:t xml:space="preserve"> </w:t>
      </w:r>
      <m:oMath>
        <m:r>
          <m:rPr>
            <m:sty m:val="bi"/>
          </m:rPr>
          <w:rPr>
            <w:rFonts w:ascii="Cambria Math" w:hAnsi="Cambria Math"/>
            <w:lang w:val="en-150"/>
          </w:rPr>
          <m:t>L</m:t>
        </m:r>
      </m:oMath>
      <w:r w:rsidRPr="00EB5B16">
        <w:rPr>
          <w:lang w:val="en-150"/>
        </w:rPr>
        <w:t xml:space="preserve"> size can be de</w:t>
      </w:r>
      <w:proofErr w:type="spellStart"/>
      <w:r w:rsidRPr="00EB5B16">
        <w:rPr>
          <w:lang w:val="en-150"/>
        </w:rPr>
        <w:t>termined</w:t>
      </w:r>
      <w:proofErr w:type="spellEnd"/>
      <w:r w:rsidRPr="00EB5B16">
        <w:rPr>
          <w:lang w:val="en-150"/>
        </w:rPr>
        <w:t xml:space="preserve"> from the </w:t>
      </w:r>
      <w:r w:rsidR="00D21E9B" w:rsidRPr="00EB5B16">
        <w:rPr>
          <w:lang w:val="en-150"/>
        </w:rPr>
        <w:t xml:space="preserve">2nd equation of the Upgrade cycle of the canonical Linear Kalman filter. This expression is </w:t>
      </w:r>
      <w:r w:rsidRPr="00EB5B16">
        <w:rPr>
          <w:lang w:val="en-150"/>
        </w:rPr>
        <w:t xml:space="preserve">shown in </w:t>
      </w:r>
      <w:r w:rsidR="007900A9">
        <w:rPr>
          <w:lang w:val="en-150"/>
        </w:rPr>
        <w:t xml:space="preserve">Equation </w:t>
      </w:r>
      <w:r w:rsidR="007900A9">
        <w:rPr>
          <w:lang w:val="en-150"/>
        </w:rPr>
        <w:fldChar w:fldCharType="begin"/>
      </w:r>
      <w:r w:rsidR="007900A9">
        <w:rPr>
          <w:lang w:val="en-150"/>
        </w:rPr>
        <w:instrText xml:space="preserve"> REF _Ref74570488 \h </w:instrText>
      </w:r>
      <w:r w:rsidR="007900A9">
        <w:rPr>
          <w:lang w:val="en-150"/>
        </w:rPr>
      </w:r>
      <w:r w:rsidR="007900A9">
        <w:rPr>
          <w:lang w:val="en-150"/>
        </w:rPr>
        <w:fldChar w:fldCharType="separate"/>
      </w:r>
      <w:r w:rsidR="00452B2C">
        <w:rPr>
          <w:lang w:val="en-150"/>
        </w:rPr>
        <w:t>(</w:t>
      </w:r>
      <w:r w:rsidR="00452B2C">
        <w:rPr>
          <w:noProof/>
        </w:rPr>
        <w:t>18</w:t>
      </w:r>
      <w:r w:rsidR="00452B2C">
        <w:rPr>
          <w:lang w:val="en-150"/>
        </w:rPr>
        <w:t>)</w:t>
      </w:r>
      <w:r w:rsidR="007900A9">
        <w:rPr>
          <w:lang w:val="en-150"/>
        </w:rPr>
        <w:fldChar w:fldCharType="end"/>
      </w:r>
      <w:r w:rsidR="00942904" w:rsidRPr="00EB5B16">
        <w:rPr>
          <w:lang w:val="en-150"/>
        </w:rPr>
        <w:t xml:space="preserve">, from where it can be seen that its size must be equal to </w:t>
      </w:r>
      <m:oMath>
        <m:r>
          <w:rPr>
            <w:rFonts w:ascii="Cambria Math" w:hAnsi="Cambria Math"/>
            <w:lang w:val="en-150"/>
          </w:rPr>
          <m:t>6xn</m:t>
        </m:r>
      </m:oMath>
      <w:r w:rsidR="00942904" w:rsidRPr="00EB5B16">
        <w:rPr>
          <w:lang w:val="en-150"/>
        </w:rPr>
        <w:t xml:space="preserve">, where </w:t>
      </w:r>
      <m:oMath>
        <m:r>
          <w:rPr>
            <w:rFonts w:ascii="Cambria Math" w:hAnsi="Cambria Math"/>
            <w:lang w:val="en-150"/>
          </w:rPr>
          <m:t>n</m:t>
        </m:r>
      </m:oMath>
      <w:r w:rsidR="00942904" w:rsidRPr="00EB5B16">
        <w:rPr>
          <w:lang w:val="en-150"/>
        </w:rPr>
        <w:t xml:space="preserve"> is the number of elements in </w:t>
      </w:r>
      <m:oMath>
        <m:r>
          <m:rPr>
            <m:sty m:val="bi"/>
          </m:rPr>
          <w:rPr>
            <w:rFonts w:ascii="Cambria Math" w:hAnsi="Cambria Math"/>
            <w:lang w:val="en-150"/>
          </w:rPr>
          <m:t>Y</m:t>
        </m:r>
      </m:oMath>
      <w:r w:rsidR="00942904" w:rsidRPr="00EB5B16">
        <w:rPr>
          <w:lang w:val="en-150"/>
        </w:rPr>
        <w:t xml:space="preserve">. For simplicity, the error term is aliased with </w:t>
      </w:r>
      <m:oMath>
        <m:acc>
          <m:accPr>
            <m:chr m:val="̃"/>
            <m:ctrlPr>
              <w:rPr>
                <w:rFonts w:ascii="Cambria Math" w:hAnsi="Cambria Math"/>
                <w:b/>
                <w:i/>
                <w:lang w:val="en-150"/>
              </w:rPr>
            </m:ctrlPr>
          </m:accPr>
          <m:e>
            <m:r>
              <m:rPr>
                <m:sty m:val="bi"/>
              </m:rPr>
              <w:rPr>
                <w:rFonts w:ascii="Cambria Math" w:hAnsi="Cambria Math"/>
                <w:lang w:val="en-150"/>
              </w:rPr>
              <m:t>y</m:t>
            </m:r>
          </m:e>
        </m:acc>
      </m:oMath>
      <w:r w:rsidR="00942904" w:rsidRPr="00EB5B16">
        <w:rPr>
          <w:lang w:val="en-150"/>
        </w:rPr>
        <w:t>, it</w:t>
      </w:r>
      <w:r w:rsidR="003E1095" w:rsidRPr="00EB5B16">
        <w:rPr>
          <w:lang w:val="en-150"/>
        </w:rPr>
        <w:t xml:space="preserve">s elements carrying the accent </w:t>
      </w:r>
      <m:oMath>
        <m:r>
          <w:rPr>
            <w:rFonts w:ascii="Cambria Math" w:hAnsi="Cambria Math"/>
            <w:lang w:val="en-150"/>
          </w:rPr>
          <m:t>~</m:t>
        </m:r>
      </m:oMath>
      <w:r w:rsidR="00942904"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693D1283" w14:textId="77777777" w:rsidTr="0084520B">
        <w:trPr>
          <w:trHeight w:val="1531"/>
        </w:trPr>
        <w:tc>
          <w:tcPr>
            <w:tcW w:w="350" w:type="pct"/>
            <w:vAlign w:val="center"/>
          </w:tcPr>
          <w:p w14:paraId="02A878D3" w14:textId="77777777" w:rsidR="0084520B" w:rsidRDefault="0084520B" w:rsidP="00DF0906">
            <w:pPr>
              <w:ind w:firstLine="0"/>
              <w:jc w:val="center"/>
              <w:rPr>
                <w:lang w:val="en-150"/>
              </w:rPr>
            </w:pPr>
          </w:p>
        </w:tc>
        <w:tc>
          <w:tcPr>
            <w:tcW w:w="4300" w:type="pct"/>
            <w:vAlign w:val="center"/>
          </w:tcPr>
          <w:p w14:paraId="2E28771D" w14:textId="77777777" w:rsidR="0084520B" w:rsidRPr="00EB5B16" w:rsidRDefault="00A952ED" w:rsidP="0084520B">
            <w:pPr>
              <w:spacing w:after="240"/>
              <w:rPr>
                <w:lang w:val="en-150"/>
              </w:rPr>
            </w:pPr>
            <m:oMathPara>
              <m:oMath>
                <m:sSub>
                  <m:sSubPr>
                    <m:ctrlPr>
                      <w:rPr>
                        <w:rFonts w:ascii="Cambria Math" w:hAnsi="Cambria Math"/>
                        <w:i/>
                        <w:lang w:val="en-150"/>
                      </w:rPr>
                    </m:ctrlPr>
                  </m:sSubPr>
                  <m:e>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m:t>
                        </m:r>
                      </m:sub>
                    </m:sSub>
                  </m:e>
                  <m:sub>
                    <m:r>
                      <w:rPr>
                        <w:rFonts w:ascii="Cambria Math" w:hAnsi="Cambria Math"/>
                        <w:lang w:val="en-150"/>
                      </w:rPr>
                      <m:t>6x1</m:t>
                    </m:r>
                  </m:sub>
                </m:sSub>
                <m:r>
                  <w:rPr>
                    <w:rFonts w:ascii="Cambria Math" w:hAnsi="Cambria Math"/>
                    <w:lang w:val="en-150"/>
                  </w:rPr>
                  <m:t xml:space="preserve">= </m:t>
                </m:r>
                <m:sSub>
                  <m:sSubPr>
                    <m:ctrlPr>
                      <w:rPr>
                        <w:rFonts w:ascii="Cambria Math" w:hAnsi="Cambria Math"/>
                        <w:i/>
                        <w:lang w:val="en-150"/>
                      </w:rPr>
                    </m:ctrlPr>
                  </m:sSubPr>
                  <m:e>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1</m:t>
                        </m:r>
                      </m:sub>
                    </m:sSub>
                  </m:e>
                  <m:sub>
                    <m:r>
                      <w:rPr>
                        <w:rFonts w:ascii="Cambria Math" w:hAnsi="Cambria Math"/>
                        <w:lang w:val="en-150"/>
                      </w:rPr>
                      <m:t>6x1</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L</m:t>
                    </m:r>
                  </m:e>
                  <m:sub>
                    <m:r>
                      <w:rPr>
                        <w:rFonts w:ascii="Cambria Math" w:hAnsi="Cambria Math"/>
                        <w:lang w:val="en-150"/>
                      </w:rPr>
                      <m:t>6xn</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m:rPr>
                            <m:sty m:val="bi"/>
                          </m:rPr>
                          <w:rPr>
                            <w:rFonts w:ascii="Cambria Math" w:hAnsi="Cambria Math"/>
                            <w:lang w:val="en-150"/>
                          </w:rPr>
                          <m:t>y</m:t>
                        </m:r>
                        <m:r>
                          <w:rPr>
                            <w:rFonts w:ascii="Cambria Math" w:hAnsi="Cambria Math"/>
                            <w:lang w:val="en-150"/>
                          </w:rPr>
                          <m:t>-</m:t>
                        </m:r>
                        <m:r>
                          <m:rPr>
                            <m:sty m:val="bi"/>
                          </m:rPr>
                          <w:rPr>
                            <w:rFonts w:ascii="Cambria Math" w:hAnsi="Cambria Math"/>
                            <w:lang w:val="en-150"/>
                          </w:rPr>
                          <m:t>C</m:t>
                        </m:r>
                        <m:sSub>
                          <m:sSubPr>
                            <m:ctrlPr>
                              <w:rPr>
                                <w:rFonts w:ascii="Cambria Math" w:hAnsi="Cambria Math"/>
                                <w:b/>
                                <w:i/>
                                <w:lang w:val="en-150"/>
                              </w:rPr>
                            </m:ctrlPr>
                          </m:sSubPr>
                          <m:e>
                            <m:r>
                              <m:rPr>
                                <m:sty m:val="bi"/>
                              </m:rPr>
                              <w:rPr>
                                <w:rFonts w:ascii="Cambria Math" w:hAnsi="Cambria Math"/>
                                <w:lang w:val="en-150"/>
                              </w:rPr>
                              <m:t>x</m:t>
                            </m:r>
                          </m:e>
                          <m:sub>
                            <m:r>
                              <w:rPr>
                                <w:rFonts w:ascii="Cambria Math" w:hAnsi="Cambria Math"/>
                                <w:lang w:val="en-150"/>
                              </w:rPr>
                              <m:t>k</m:t>
                            </m:r>
                          </m:sub>
                        </m:sSub>
                      </m:e>
                    </m:d>
                  </m:e>
                  <m:sub>
                    <m:r>
                      <w:rPr>
                        <w:rFonts w:ascii="Cambria Math" w:hAnsi="Cambria Math"/>
                        <w:lang w:val="en-150"/>
                      </w:rPr>
                      <m:t>nx1</m:t>
                    </m:r>
                  </m:sub>
                </m:sSub>
              </m:oMath>
            </m:oMathPara>
          </w:p>
          <w:p w14:paraId="616E552C" w14:textId="77777777" w:rsidR="0084520B" w:rsidRPr="00EB5B16" w:rsidRDefault="00A952ED" w:rsidP="0084520B">
            <w:pPr>
              <w:rPr>
                <w:lang w:val="en-150"/>
              </w:rPr>
            </w:pPr>
            <m:oMathPara>
              <m:oMath>
                <m:sSub>
                  <m:sSubPr>
                    <m:ctrlPr>
                      <w:rPr>
                        <w:rFonts w:ascii="Cambria Math" w:hAnsi="Cambria Math"/>
                        <w:i/>
                        <w:lang w:val="en-150"/>
                      </w:rPr>
                    </m:ctrlPr>
                  </m:sSubPr>
                  <m:e>
                    <m:r>
                      <w:rPr>
                        <w:rFonts w:ascii="Cambria Math" w:hAnsi="Cambria Math"/>
                        <w:lang w:val="en-150"/>
                      </w:rPr>
                      <m:t xml:space="preserve">     </m:t>
                    </m:r>
                    <m:acc>
                      <m:accPr>
                        <m:chr m:val="̃"/>
                        <m:ctrlPr>
                          <w:rPr>
                            <w:rFonts w:ascii="Cambria Math" w:hAnsi="Cambria Math"/>
                            <w:i/>
                            <w:lang w:val="en-150"/>
                          </w:rPr>
                        </m:ctrlPr>
                      </m:accPr>
                      <m:e>
                        <m:r>
                          <m:rPr>
                            <m:sty m:val="bi"/>
                          </m:rPr>
                          <w:rPr>
                            <w:rFonts w:ascii="Cambria Math" w:hAnsi="Cambria Math"/>
                            <w:lang w:val="en-150"/>
                          </w:rPr>
                          <m:t>y</m:t>
                        </m:r>
                      </m:e>
                    </m:acc>
                  </m:e>
                  <m:sub>
                    <m:r>
                      <w:rPr>
                        <w:rFonts w:ascii="Cambria Math" w:hAnsi="Cambria Math"/>
                        <w:lang w:val="en-150"/>
                      </w:rPr>
                      <m:t>nx1</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m:rPr>
                            <m:sty m:val="bi"/>
                          </m:rPr>
                          <w:rPr>
                            <w:rFonts w:ascii="Cambria Math" w:hAnsi="Cambria Math"/>
                            <w:lang w:val="en-150"/>
                          </w:rPr>
                          <m:t>y</m:t>
                        </m:r>
                        <m:r>
                          <w:rPr>
                            <w:rFonts w:ascii="Cambria Math" w:hAnsi="Cambria Math"/>
                            <w:lang w:val="en-150"/>
                          </w:rPr>
                          <m:t>-</m:t>
                        </m:r>
                        <m:r>
                          <m:rPr>
                            <m:sty m:val="bi"/>
                          </m:rPr>
                          <w:rPr>
                            <w:rFonts w:ascii="Cambria Math" w:hAnsi="Cambria Math"/>
                            <w:lang w:val="en-150"/>
                          </w:rPr>
                          <m:t>C</m:t>
                        </m:r>
                        <m:sSub>
                          <m:sSubPr>
                            <m:ctrlPr>
                              <w:rPr>
                                <w:rFonts w:ascii="Cambria Math" w:hAnsi="Cambria Math"/>
                                <w:i/>
                                <w:lang w:val="en-150"/>
                              </w:rPr>
                            </m:ctrlPr>
                          </m:sSubPr>
                          <m:e>
                            <m:r>
                              <m:rPr>
                                <m:sty m:val="bi"/>
                              </m:rPr>
                              <w:rPr>
                                <w:rFonts w:ascii="Cambria Math" w:hAnsi="Cambria Math"/>
                                <w:lang w:val="en-150"/>
                              </w:rPr>
                              <m:t>x</m:t>
                            </m:r>
                          </m:e>
                          <m:sub>
                            <m:r>
                              <w:rPr>
                                <w:rFonts w:ascii="Cambria Math" w:hAnsi="Cambria Math"/>
                                <w:lang w:val="en-150"/>
                              </w:rPr>
                              <m:t>k</m:t>
                            </m:r>
                          </m:sub>
                        </m:sSub>
                      </m:e>
                    </m:d>
                  </m:e>
                  <m:sub>
                    <m:r>
                      <w:rPr>
                        <w:rFonts w:ascii="Cambria Math" w:hAnsi="Cambria Math"/>
                        <w:lang w:val="en-150"/>
                      </w:rPr>
                      <m:t>nx1</m:t>
                    </m:r>
                  </m:sub>
                </m:sSub>
              </m:oMath>
            </m:oMathPara>
          </w:p>
          <w:p w14:paraId="142FD9DF" w14:textId="7FD66EF4" w:rsidR="0084520B" w:rsidRDefault="00A952ED" w:rsidP="0084520B">
            <w:pPr>
              <w:spacing w:after="240"/>
              <w:rPr>
                <w:lang w:val="en-150"/>
              </w:rPr>
            </w:pPr>
            <m:oMathPara>
              <m:oMath>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1</m:t>
                    </m:r>
                  </m:sub>
                </m:sSub>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d>
                      <m:dPr>
                        <m:begChr m:val="{"/>
                        <m:endChr m:val="}"/>
                        <m:ctrlPr>
                          <w:rPr>
                            <w:rFonts w:ascii="Cambria Math" w:hAnsi="Cambria Math"/>
                            <w:i/>
                            <w:lang w:val="en-150"/>
                          </w:rPr>
                        </m:ctrlPr>
                      </m:dPr>
                      <m:e>
                        <m:r>
                          <w:rPr>
                            <w:rFonts w:ascii="Cambria Math" w:hAnsi="Cambria Math"/>
                            <w:lang w:val="en-150"/>
                          </w:rPr>
                          <m:t xml:space="preserve"> </m:t>
                        </m:r>
                        <m:m>
                          <m:mPr>
                            <m:mcs>
                              <m:mc>
                                <m:mcPr>
                                  <m:count m:val="3"/>
                                  <m:mcJc m:val="center"/>
                                </m:mcPr>
                              </m:mc>
                            </m:mcs>
                            <m:ctrlPr>
                              <w:rPr>
                                <w:rFonts w:ascii="Cambria Math" w:hAnsi="Cambria Math"/>
                                <w:i/>
                                <w:lang w:val="en-150"/>
                              </w:rPr>
                            </m:ctrlPr>
                          </m:mPr>
                          <m:mr>
                            <m:e>
                              <m:r>
                                <w:rPr>
                                  <w:rFonts w:ascii="Cambria Math" w:hAnsi="Cambria Math"/>
                                  <w:lang w:val="en-150"/>
                                </w:rPr>
                                <m:t>.</m:t>
                              </m:r>
                            </m:e>
                            <m:e>
                              <m:r>
                                <w:rPr>
                                  <w:rFonts w:ascii="Cambria Math" w:hAnsi="Cambria Math"/>
                                  <w:lang w:val="en-150"/>
                                </w:rPr>
                                <m:t>.</m:t>
                              </m:r>
                            </m:e>
                            <m:e>
                              <m:r>
                                <w:rPr>
                                  <w:rFonts w:ascii="Cambria Math" w:hAnsi="Cambria Math"/>
                                  <w:lang w:val="en-150"/>
                                </w:rPr>
                                <m:t>.</m:t>
                              </m:r>
                            </m:e>
                          </m:mr>
                          <m:mr>
                            <m:e>
                              <m:r>
                                <w:rPr>
                                  <w:rFonts w:ascii="Cambria Math" w:hAnsi="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mr>
                          <m:mr>
                            <m:e>
                              <m:r>
                                <w:rPr>
                                  <w:rFonts w:ascii="Cambria Math" w:eastAsia="Cambria Math" w:hAnsi="Cambria Math" w:cs="Cambria Math"/>
                                  <w:lang w:val="en-150"/>
                                </w:rPr>
                                <m:t>.</m:t>
                              </m:r>
                            </m:e>
                            <m:e>
                              <m:r>
                                <w:rPr>
                                  <w:rFonts w:ascii="Cambria Math" w:hAnsi="Cambria Math"/>
                                  <w:lang w:val="en-150"/>
                                </w:rPr>
                                <m:t>.</m:t>
                              </m:r>
                            </m:e>
                            <m:e>
                              <m:r>
                                <w:rPr>
                                  <w:rFonts w:ascii="Cambria Math" w:hAnsi="Cambria Math"/>
                                  <w:lang w:val="en-150"/>
                                </w:rPr>
                                <m:t>.</m:t>
                              </m:r>
                            </m:e>
                          </m:mr>
                          <m:mr>
                            <m:e>
                              <m:r>
                                <w:rPr>
                                  <w:rFonts w:ascii="Cambria Math" w:hAnsi="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mr>
                          <m:mr>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mr>
                          <m:mr>
                            <m:e>
                              <m:r>
                                <w:rPr>
                                  <w:rFonts w:ascii="Cambria Math" w:eastAsia="Cambria Math" w:hAnsi="Cambria Math" w:cs="Cambria Math"/>
                                  <w:lang w:val="en-150"/>
                                </w:rPr>
                                <m:t>.</m:t>
                              </m:r>
                            </m:e>
                            <m:e>
                              <m:r>
                                <w:rPr>
                                  <w:rFonts w:ascii="Cambria Math" w:hAnsi="Cambria Math"/>
                                  <w:lang w:val="en-150"/>
                                </w:rPr>
                                <m:t>.</m:t>
                              </m:r>
                            </m:e>
                            <m:e>
                              <m:r>
                                <w:rPr>
                                  <w:rFonts w:ascii="Cambria Math" w:hAnsi="Cambria Math"/>
                                  <w:lang w:val="en-150"/>
                                </w:rPr>
                                <m:t>.</m:t>
                              </m:r>
                            </m:e>
                          </m:mr>
                        </m:m>
                        <m:r>
                          <w:rPr>
                            <w:rFonts w:ascii="Cambria Math" w:hAnsi="Cambria Math"/>
                            <w:lang w:val="en-150"/>
                          </w:rPr>
                          <m:t xml:space="preserve"> </m:t>
                        </m:r>
                      </m:e>
                    </m:d>
                    <m:r>
                      <w:rPr>
                        <w:rFonts w:ascii="Cambria Math" w:hAnsi="Cambria Math"/>
                        <w:lang w:val="en-150"/>
                      </w:rPr>
                      <m:t xml:space="preserve">  </m:t>
                    </m:r>
                    <m:d>
                      <m:dPr>
                        <m:begChr m:val="{"/>
                        <m:endChr m:val="}"/>
                        <m:ctrlPr>
                          <w:rPr>
                            <w:rFonts w:ascii="Cambria Math" w:hAnsi="Cambria Math"/>
                            <w:i/>
                            <w:lang w:val="en-150"/>
                          </w:rPr>
                        </m:ctrlPr>
                      </m:dPr>
                      <m:e>
                        <m:r>
                          <w:rPr>
                            <w:rFonts w:ascii="Cambria Math" w:hAnsi="Cambria Math"/>
                            <w:lang w:val="en-150"/>
                          </w:rPr>
                          <m:t xml:space="preserve">  </m:t>
                        </m:r>
                        <m:m>
                          <m:mPr>
                            <m:mcs>
                              <m:mc>
                                <m:mcPr>
                                  <m:count m:val="3"/>
                                  <m:mcJc m:val="center"/>
                                </m:mcPr>
                              </m:mc>
                            </m:mcs>
                            <m:ctrlPr>
                              <w:rPr>
                                <w:rFonts w:ascii="Cambria Math" w:hAnsi="Cambria Math"/>
                                <w:i/>
                                <w:lang w:val="en-150"/>
                              </w:rPr>
                            </m:ctrlPr>
                          </m:mPr>
                          <m:mr>
                            <m:e>
                              <m:r>
                                <w:rPr>
                                  <w:rFonts w:ascii="Cambria Math" w:hAnsi="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mr>
                          <m:mr>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mr>
                          <m:mr>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mr>
                          <m:mr>
                            <m:e>
                              <m:r>
                                <w:rPr>
                                  <w:rFonts w:ascii="Cambria Math" w:eastAsia="Cambria Math" w:hAnsi="Cambria Math" w:cs="Cambria Math"/>
                                  <w:lang w:val="en-150"/>
                                </w:rPr>
                                <m:t>.</m:t>
                              </m:r>
                            </m:e>
                            <m:e>
                              <m:r>
                                <w:rPr>
                                  <w:rFonts w:ascii="Cambria Math" w:hAnsi="Cambria Math"/>
                                  <w:lang w:val="en-150"/>
                                </w:rPr>
                                <m:t>.</m:t>
                              </m:r>
                            </m:e>
                            <m:e>
                              <m:r>
                                <w:rPr>
                                  <w:rFonts w:ascii="Cambria Math" w:hAnsi="Cambria Math"/>
                                  <w:lang w:val="en-150"/>
                                </w:rPr>
                                <m:t>.</m:t>
                              </m:r>
                            </m:e>
                          </m:mr>
                          <m:mr>
                            <m:e>
                              <m:r>
                                <w:rPr>
                                  <w:rFonts w:ascii="Cambria Math" w:hAnsi="Cambria Math"/>
                                  <w:lang w:val="en-150"/>
                                </w:rPr>
                                <m:t>.</m:t>
                              </m:r>
                            </m:e>
                            <m:e>
                              <m:r>
                                <w:rPr>
                                  <w:rFonts w:ascii="Cambria Math" w:hAnsi="Cambria Math"/>
                                  <w:lang w:val="en-150"/>
                                </w:rPr>
                                <m:t>.</m:t>
                              </m:r>
                            </m:e>
                            <m:e>
                              <m:r>
                                <w:rPr>
                                  <w:rFonts w:ascii="Cambria Math" w:hAnsi="Cambria Math"/>
                                  <w:lang w:val="en-150"/>
                                </w:rPr>
                                <m:t>.</m:t>
                              </m:r>
                            </m:e>
                          </m:mr>
                          <m:mr>
                            <m:e>
                              <m:r>
                                <w:rPr>
                                  <w:rFonts w:ascii="Cambria Math" w:hAnsi="Cambria Math"/>
                                  <w:lang w:val="en-150"/>
                                </w:rPr>
                                <m:t>.</m:t>
                              </m:r>
                            </m:e>
                            <m:e>
                              <m:r>
                                <w:rPr>
                                  <w:rFonts w:ascii="Cambria Math" w:hAnsi="Cambria Math"/>
                                  <w:lang w:val="en-150"/>
                                </w:rPr>
                                <m:t>.</m:t>
                              </m:r>
                            </m:e>
                            <m:e>
                              <m:r>
                                <w:rPr>
                                  <w:rFonts w:ascii="Cambria Math" w:hAnsi="Cambria Math"/>
                                  <w:lang w:val="en-150"/>
                                </w:rPr>
                                <m:t>.</m:t>
                              </m:r>
                            </m:e>
                          </m:mr>
                        </m:m>
                        <m:r>
                          <w:rPr>
                            <w:rFonts w:ascii="Cambria Math" w:hAnsi="Cambria Math"/>
                            <w:lang w:val="en-150"/>
                          </w:rPr>
                          <m:t xml:space="preserve"> </m:t>
                        </m:r>
                      </m:e>
                    </m:d>
                  </m:e>
                </m:d>
                <m:r>
                  <w:rPr>
                    <w:rFonts w:ascii="Cambria Math" w:hAnsi="Cambria Math"/>
                    <w:lang w:val="en-150"/>
                  </w:rPr>
                  <m:t>*</m:t>
                </m:r>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acc>
                                      <m:accPr>
                                        <m:chr m:val="̃"/>
                                        <m:ctrlPr>
                                          <w:rPr>
                                            <w:rFonts w:ascii="Cambria Math" w:hAnsi="Cambria Math"/>
                                            <w:i/>
                                            <w:lang w:val="en-150"/>
                                          </w:rPr>
                                        </m:ctrlPr>
                                      </m:accP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0</m:t>
                                            </m:r>
                                          </m:sub>
                                        </m:sSub>
                                      </m:e>
                                    </m:acc>
                                  </m:e>
                                </m:mr>
                                <m:mr>
                                  <m:e>
                                    <m:acc>
                                      <m:accPr>
                                        <m:chr m:val="̃"/>
                                        <m:ctrlPr>
                                          <w:rPr>
                                            <w:rFonts w:ascii="Cambria Math" w:hAnsi="Cambria Math"/>
                                            <w:i/>
                                            <w:lang w:val="en-150"/>
                                          </w:rPr>
                                        </m:ctrlPr>
                                      </m:accP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0</m:t>
                                            </m:r>
                                          </m:sub>
                                        </m:sSub>
                                      </m:e>
                                    </m:acc>
                                  </m:e>
                                </m:mr>
                                <m:mr>
                                  <m:e>
                                    <m:acc>
                                      <m:accPr>
                                        <m:chr m:val="̃"/>
                                        <m:ctrlPr>
                                          <w:rPr>
                                            <w:rFonts w:ascii="Cambria Math" w:eastAsia="Cambria Math" w:hAnsi="Cambria Math" w:cs="Cambria Math"/>
                                            <w:i/>
                                            <w:lang w:val="en-150"/>
                                          </w:rPr>
                                        </m:ctrlPr>
                                      </m:accPr>
                                      <m:e>
                                        <m:sSub>
                                          <m:sSubPr>
                                            <m:ctrlPr>
                                              <w:rPr>
                                                <w:rFonts w:ascii="Cambria Math" w:eastAsia="Cambria Math" w:hAnsi="Cambria Math" w:cs="Cambria Math"/>
                                                <w:i/>
                                                <w:lang w:val="en-150"/>
                                              </w:rPr>
                                            </m:ctrlPr>
                                          </m:sSubPr>
                                          <m:e>
                                            <m:r>
                                              <w:rPr>
                                                <w:rFonts w:ascii="Cambria Math" w:eastAsia="Cambria Math" w:hAnsi="Cambria Math" w:cs="Cambria Math"/>
                                                <w:lang w:val="en-150"/>
                                              </w:rPr>
                                              <m:t>θ</m:t>
                                            </m:r>
                                          </m:e>
                                          <m:sub>
                                            <m:r>
                                              <w:rPr>
                                                <w:rFonts w:ascii="Cambria Math" w:eastAsia="Cambria Math" w:hAnsi="Cambria Math" w:cs="Cambria Math"/>
                                                <w:lang w:val="en-150"/>
                                              </w:rPr>
                                              <m:t>0</m:t>
                                            </m:r>
                                          </m:sub>
                                        </m:sSub>
                                      </m:e>
                                    </m:acc>
                                  </m:e>
                                </m:mr>
                              </m:m>
                              <m:r>
                                <w:rPr>
                                  <w:rFonts w:ascii="Cambria Math" w:hAnsi="Cambria Math"/>
                                  <w:lang w:val="en-150"/>
                                </w:rPr>
                                <m:t xml:space="preserve">  </m:t>
                              </m:r>
                            </m:e>
                          </m:d>
                        </m:e>
                      </m:mr>
                      <m:mr>
                        <m:e>
                          <m:d>
                            <m:dPr>
                              <m:begChr m:val="{"/>
                              <m:endChr m:val=""/>
                              <m:ctrlPr>
                                <w:rPr>
                                  <w:rFonts w:ascii="Cambria Math" w:hAnsi="Cambria Math"/>
                                  <w:i/>
                                  <w:lang w:val="en-150"/>
                                </w:rPr>
                              </m:ctrlPr>
                            </m:dPr>
                            <m:e>
                              <m:r>
                                <w:rPr>
                                  <w:rFonts w:ascii="Cambria Math" w:hAnsi="Cambria Math"/>
                                  <w:lang w:val="en-150"/>
                                </w:rPr>
                                <m:t xml:space="preserve">  </m:t>
                              </m:r>
                              <m:d>
                                <m:dPr>
                                  <m:begChr m:val=""/>
                                  <m:endChr m:val="}"/>
                                  <m:ctrlPr>
                                    <w:rPr>
                                      <w:rFonts w:ascii="Cambria Math" w:hAnsi="Cambria Math"/>
                                      <w:i/>
                                      <w:lang w:val="en-150"/>
                                    </w:rPr>
                                  </m:ctrlPr>
                                </m:dPr>
                                <m:e>
                                  <m:m>
                                    <m:mPr>
                                      <m:mcs>
                                        <m:mc>
                                          <m:mcPr>
                                            <m:count m:val="1"/>
                                            <m:mcJc m:val="center"/>
                                          </m:mcPr>
                                        </m:mc>
                                      </m:mcs>
                                      <m:ctrlPr>
                                        <w:rPr>
                                          <w:rFonts w:ascii="Cambria Math" w:hAnsi="Cambria Math"/>
                                          <w:i/>
                                          <w:lang w:val="en-150"/>
                                        </w:rPr>
                                      </m:ctrlPr>
                                    </m:mPr>
                                    <m:mr>
                                      <m:e>
                                        <m:acc>
                                          <m:accPr>
                                            <m:chr m:val="̃"/>
                                            <m:ctrlPr>
                                              <w:rPr>
                                                <w:rFonts w:ascii="Cambria Math" w:hAnsi="Cambria Math"/>
                                                <w:i/>
                                                <w:lang w:val="en-150"/>
                                              </w:rPr>
                                            </m:ctrlPr>
                                          </m:accP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e>
                                        </m:acc>
                                      </m:e>
                                    </m:mr>
                                    <m:mr>
                                      <m:e>
                                        <m:acc>
                                          <m:accPr>
                                            <m:chr m:val="̃"/>
                                            <m:ctrlPr>
                                              <w:rPr>
                                                <w:rFonts w:ascii="Cambria Math" w:hAnsi="Cambria Math"/>
                                                <w:i/>
                                                <w:lang w:val="en-150"/>
                                              </w:rPr>
                                            </m:ctrlPr>
                                          </m:accP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1</m:t>
                                                </m:r>
                                              </m:sub>
                                            </m:sSub>
                                          </m:e>
                                        </m:acc>
                                      </m:e>
                                    </m:mr>
                                    <m:mr>
                                      <m:e>
                                        <m:acc>
                                          <m:accPr>
                                            <m:chr m:val="̃"/>
                                            <m:ctrlPr>
                                              <w:rPr>
                                                <w:rFonts w:ascii="Cambria Math" w:eastAsia="Cambria Math" w:hAnsi="Cambria Math" w:cs="Cambria Math"/>
                                                <w:i/>
                                                <w:lang w:val="en-150"/>
                                              </w:rPr>
                                            </m:ctrlPr>
                                          </m:accPr>
                                          <m:e>
                                            <m:sSub>
                                              <m:sSubPr>
                                                <m:ctrlPr>
                                                  <w:rPr>
                                                    <w:rFonts w:ascii="Cambria Math" w:eastAsia="Cambria Math" w:hAnsi="Cambria Math" w:cs="Cambria Math"/>
                                                    <w:i/>
                                                    <w:lang w:val="en-150"/>
                                                  </w:rPr>
                                                </m:ctrlPr>
                                              </m:sSubPr>
                                              <m:e>
                                                <m:r>
                                                  <w:rPr>
                                                    <w:rFonts w:ascii="Cambria Math" w:eastAsia="Cambria Math" w:hAnsi="Cambria Math" w:cs="Cambria Math"/>
                                                    <w:lang w:val="en-150"/>
                                                  </w:rPr>
                                                  <m:t>θ</m:t>
                                                </m:r>
                                              </m:e>
                                              <m:sub>
                                                <m:r>
                                                  <w:rPr>
                                                    <w:rFonts w:ascii="Cambria Math" w:eastAsia="Cambria Math" w:hAnsi="Cambria Math" w:cs="Cambria Math"/>
                                                    <w:lang w:val="en-150"/>
                                                  </w:rPr>
                                                  <m:t>1</m:t>
                                                </m:r>
                                              </m:sub>
                                            </m:sSub>
                                          </m:e>
                                        </m:acc>
                                      </m:e>
                                    </m:mr>
                                  </m:m>
                                  <m:r>
                                    <w:rPr>
                                      <w:rFonts w:ascii="Cambria Math" w:hAnsi="Cambria Math"/>
                                      <w:lang w:val="en-150"/>
                                    </w:rPr>
                                    <m:t xml:space="preserve">  </m:t>
                                  </m:r>
                                </m:e>
                              </m:d>
                            </m:e>
                          </m:d>
                        </m:e>
                      </m:mr>
                    </m:m>
                    <m:r>
                      <w:rPr>
                        <w:rFonts w:ascii="Cambria Math" w:hAnsi="Cambria Math"/>
                        <w:lang w:val="en-150"/>
                      </w:rPr>
                      <m:t xml:space="preserve">  </m:t>
                    </m:r>
                  </m:e>
                </m:d>
              </m:oMath>
            </m:oMathPara>
          </w:p>
        </w:tc>
        <w:tc>
          <w:tcPr>
            <w:tcW w:w="350" w:type="pct"/>
            <w:vAlign w:val="center"/>
          </w:tcPr>
          <w:p w14:paraId="0AC601BB" w14:textId="6BD7D716" w:rsidR="0084520B" w:rsidRPr="00C92C76" w:rsidRDefault="0084520B" w:rsidP="00DF0906">
            <w:pPr>
              <w:ind w:firstLine="0"/>
              <w:jc w:val="right"/>
              <w:rPr>
                <w:lang w:val="en-150"/>
              </w:rPr>
            </w:pPr>
            <w:bookmarkStart w:id="322" w:name="_Toc74569699"/>
            <w:bookmarkStart w:id="323" w:name="_Ref74570488"/>
            <w:bookmarkStart w:id="324" w:name="_Toc74572308"/>
            <w:r>
              <w:rPr>
                <w:lang w:val="en-150"/>
              </w:rPr>
              <w:t>(</w:t>
            </w:r>
            <w:r>
              <w:fldChar w:fldCharType="begin"/>
            </w:r>
            <w:r>
              <w:instrText xml:space="preserve"> SEQ Equation \* ARABIC </w:instrText>
            </w:r>
            <w:r>
              <w:fldChar w:fldCharType="separate"/>
            </w:r>
            <w:r w:rsidR="00452B2C">
              <w:rPr>
                <w:noProof/>
              </w:rPr>
              <w:t>18</w:t>
            </w:r>
            <w:r>
              <w:fldChar w:fldCharType="end"/>
            </w:r>
            <w:r>
              <w:rPr>
                <w:lang w:val="en-150"/>
              </w:rPr>
              <w:t>)</w:t>
            </w:r>
            <w:bookmarkEnd w:id="322"/>
            <w:bookmarkEnd w:id="323"/>
            <w:bookmarkEnd w:id="324"/>
          </w:p>
        </w:tc>
      </w:tr>
    </w:tbl>
    <w:p w14:paraId="21CFFAFB" w14:textId="77777777" w:rsidR="00124673" w:rsidRPr="00EB5B16" w:rsidRDefault="00124673" w:rsidP="00F77760">
      <w:pPr>
        <w:rPr>
          <w:lang w:val="en-150"/>
        </w:rPr>
      </w:pPr>
      <w:r w:rsidRPr="00EB5B16">
        <w:rPr>
          <w:lang w:val="en-150"/>
        </w:rPr>
        <w:t xml:space="preserve">From this equation, it can be seen that </w:t>
      </w:r>
      <m:oMath>
        <m:r>
          <m:rPr>
            <m:sty m:val="bi"/>
          </m:rPr>
          <w:rPr>
            <w:rFonts w:ascii="Cambria Math" w:hAnsi="Cambria Math"/>
            <w:lang w:val="en-150"/>
          </w:rPr>
          <m:t>L</m:t>
        </m:r>
      </m:oMath>
      <w:r w:rsidRPr="00EB5B16">
        <w:rPr>
          <w:lang w:val="en-150"/>
        </w:rPr>
        <w:t xml:space="preserve"> must grow horizontally 3 columns at a time when a measurement is added. By broadcasting this block the size of </w:t>
      </w:r>
      <m:oMath>
        <m:r>
          <m:rPr>
            <m:sty m:val="bi"/>
          </m:rPr>
          <w:rPr>
            <w:rFonts w:ascii="Cambria Math" w:hAnsi="Cambria Math"/>
            <w:lang w:val="en-150"/>
          </w:rPr>
          <m:t>L</m:t>
        </m:r>
      </m:oMath>
      <w:r w:rsidRPr="00EB5B16">
        <w:rPr>
          <w:lang w:val="en-150"/>
        </w:rPr>
        <w:t xml:space="preserve"> can be fit to accomodate for variable measurement vector sizes. This block, however, is not to be computed </w:t>
      </w:r>
      <w:r w:rsidRPr="00EB5B16">
        <w:rPr>
          <w:i/>
          <w:lang w:val="en-150"/>
        </w:rPr>
        <w:t>a priori</w:t>
      </w:r>
      <w:r w:rsidRPr="00EB5B16">
        <w:rPr>
          <w:lang w:val="en-150"/>
        </w:rPr>
        <w:t xml:space="preserve">, but approached by the filter </w:t>
      </w:r>
      <w:r w:rsidR="00547F5B" w:rsidRPr="00EB5B16">
        <w:rPr>
          <w:lang w:val="en-150"/>
        </w:rPr>
        <w:t>in-line</w:t>
      </w:r>
      <w:r w:rsidRPr="00EB5B16">
        <w:rPr>
          <w:lang w:val="en-150"/>
        </w:rPr>
        <w:t xml:space="preserve">. By following the </w:t>
      </w:r>
      <w:proofErr w:type="spellStart"/>
      <w:r w:rsidRPr="00EB5B16">
        <w:rPr>
          <w:lang w:val="en-150"/>
        </w:rPr>
        <w:t>matricial</w:t>
      </w:r>
      <w:proofErr w:type="spellEnd"/>
      <w:r w:rsidRPr="00EB5B16">
        <w:rPr>
          <w:lang w:val="en-150"/>
        </w:rPr>
        <w:t xml:space="preserve"> product, it can be seen that each block of dimension </w:t>
      </w:r>
      <m:oMath>
        <m:r>
          <w:rPr>
            <w:rFonts w:ascii="Cambria Math" w:hAnsi="Cambria Math"/>
            <w:lang w:val="en-150"/>
          </w:rPr>
          <m:t>6x3</m:t>
        </m:r>
      </m:oMath>
      <w:r w:rsidRPr="00EB5B16">
        <w:rPr>
          <w:lang w:val="en-150"/>
        </w:rPr>
        <w:t xml:space="preserve"> will be the gain of a specific slice of the measurement vector </w:t>
      </w:r>
      <m:oMath>
        <m:r>
          <m:rPr>
            <m:sty m:val="bi"/>
          </m:rPr>
          <w:rPr>
            <w:rFonts w:ascii="Cambria Math" w:hAnsi="Cambria Math"/>
            <w:lang w:val="en-150"/>
          </w:rPr>
          <m:t>Y</m:t>
        </m:r>
      </m:oMath>
      <w:r w:rsidRPr="00EB5B16">
        <w:rPr>
          <w:lang w:val="en-150"/>
        </w:rPr>
        <w:t xml:space="preserve">, this is, each block belongs to a particular </w:t>
      </w:r>
      <w:proofErr w:type="spellStart"/>
      <w:r w:rsidR="00DD25C5" w:rsidRPr="00EB5B16">
        <w:rPr>
          <w:lang w:val="en-150"/>
        </w:rPr>
        <w:t>ArUco</w:t>
      </w:r>
      <w:proofErr w:type="spellEnd"/>
      <w:r w:rsidRPr="00EB5B16">
        <w:rPr>
          <w:lang w:val="en-150"/>
        </w:rPr>
        <w:t xml:space="preserve"> marker’s measurements. For the broadcasting of</w:t>
      </w:r>
      <m:oMath>
        <m:r>
          <m:rPr>
            <m:sty m:val="bi"/>
          </m:rPr>
          <w:rPr>
            <w:rFonts w:ascii="Cambria Math" w:hAnsi="Cambria Math"/>
            <w:lang w:val="en-150"/>
          </w:rPr>
          <m:t xml:space="preserve"> L</m:t>
        </m:r>
      </m:oMath>
      <w:r w:rsidRPr="00EB5B16">
        <w:rPr>
          <w:lang w:val="en-150"/>
        </w:rPr>
        <w:t>, there are thus two alternatives:</w:t>
      </w:r>
    </w:p>
    <w:p w14:paraId="42DC39D0" w14:textId="77777777" w:rsidR="00F77760" w:rsidRPr="00EB5B16" w:rsidRDefault="00124673" w:rsidP="00A130F8">
      <w:pPr>
        <w:pStyle w:val="ListParagraph"/>
        <w:numPr>
          <w:ilvl w:val="0"/>
          <w:numId w:val="19"/>
        </w:numPr>
        <w:rPr>
          <w:lang w:val="en-150"/>
        </w:rPr>
      </w:pPr>
      <w:r w:rsidRPr="00EB5B16">
        <w:rPr>
          <w:lang w:val="en-150"/>
        </w:rPr>
        <w:t xml:space="preserve">Assume the </w:t>
      </w:r>
      <m:oMath>
        <m:r>
          <w:rPr>
            <w:rFonts w:ascii="Cambria Math" w:hAnsi="Cambria Math"/>
            <w:lang w:val="en-150"/>
          </w:rPr>
          <m:t>6x3</m:t>
        </m:r>
      </m:oMath>
      <w:r w:rsidRPr="00EB5B16">
        <w:rPr>
          <w:lang w:val="en-150"/>
        </w:rPr>
        <w:t xml:space="preserve"> block should be equal for every </w:t>
      </w:r>
      <w:proofErr w:type="spellStart"/>
      <w:r w:rsidR="00DD25C5" w:rsidRPr="00EB5B16">
        <w:rPr>
          <w:lang w:val="en-150"/>
        </w:rPr>
        <w:t>ArUco</w:t>
      </w:r>
      <w:proofErr w:type="spellEnd"/>
      <w:r w:rsidRPr="00EB5B16">
        <w:rPr>
          <w:lang w:val="en-150"/>
        </w:rPr>
        <w:t xml:space="preserve"> marker</w:t>
      </w:r>
      <w:r w:rsidR="00DD25C5" w:rsidRPr="00EB5B16">
        <w:rPr>
          <w:lang w:val="en-150"/>
        </w:rPr>
        <w:t>.</w:t>
      </w:r>
    </w:p>
    <w:p w14:paraId="15A2B71C" w14:textId="77777777" w:rsidR="00124673" w:rsidRPr="00EB5B16" w:rsidRDefault="00124673" w:rsidP="00A130F8">
      <w:pPr>
        <w:pStyle w:val="ListParagraph"/>
        <w:numPr>
          <w:ilvl w:val="0"/>
          <w:numId w:val="19"/>
        </w:numPr>
        <w:spacing w:after="240"/>
        <w:rPr>
          <w:lang w:val="en-150"/>
        </w:rPr>
      </w:pPr>
      <w:r w:rsidRPr="00EB5B16">
        <w:rPr>
          <w:lang w:val="en-150"/>
        </w:rPr>
        <w:t xml:space="preserve">Assume that the Kalman gain slice is a property of each </w:t>
      </w:r>
      <w:proofErr w:type="spellStart"/>
      <w:r w:rsidR="00DD25C5" w:rsidRPr="00EB5B16">
        <w:rPr>
          <w:lang w:val="en-150"/>
        </w:rPr>
        <w:t>ArUco</w:t>
      </w:r>
      <w:proofErr w:type="spellEnd"/>
      <w:r w:rsidR="00DD25C5" w:rsidRPr="00EB5B16">
        <w:rPr>
          <w:lang w:val="en-150"/>
        </w:rPr>
        <w:t xml:space="preserve"> </w:t>
      </w:r>
      <w:r w:rsidRPr="00EB5B16">
        <w:rPr>
          <w:lang w:val="en-150"/>
        </w:rPr>
        <w:t>marker</w:t>
      </w:r>
      <w:r w:rsidR="00DD25C5" w:rsidRPr="00EB5B16">
        <w:rPr>
          <w:lang w:val="en-150"/>
        </w:rPr>
        <w:t>.</w:t>
      </w:r>
    </w:p>
    <w:p w14:paraId="1E5758C8" w14:textId="0DD16178" w:rsidR="00F77760" w:rsidRPr="00EB5B16" w:rsidRDefault="00124673" w:rsidP="00F77760">
      <w:pPr>
        <w:rPr>
          <w:lang w:val="en-150"/>
        </w:rPr>
      </w:pPr>
      <w:r w:rsidRPr="00EB5B16">
        <w:rPr>
          <w:lang w:val="en-150"/>
        </w:rPr>
        <w:t xml:space="preserve">Since the latter solution was thought to be the most accurate, its computational cost </w:t>
      </w:r>
      <w:r w:rsidR="00FB3034" w:rsidRPr="00EB5B16">
        <w:rPr>
          <w:lang w:val="en-150"/>
        </w:rPr>
        <w:t>irrelevant</w:t>
      </w:r>
      <w:r w:rsidRPr="00EB5B16">
        <w:rPr>
          <w:lang w:val="en-150"/>
        </w:rPr>
        <w:t xml:space="preserve">, it was adopted that each </w:t>
      </w:r>
      <w:proofErr w:type="spellStart"/>
      <w:r w:rsidR="00DD25C5" w:rsidRPr="00EB5B16">
        <w:rPr>
          <w:lang w:val="en-150"/>
        </w:rPr>
        <w:t>ArUco</w:t>
      </w:r>
      <w:proofErr w:type="spellEnd"/>
      <w:r w:rsidRPr="00EB5B16">
        <w:rPr>
          <w:lang w:val="en-150"/>
        </w:rPr>
        <w:t xml:space="preserve"> marker would store its own Kalman gain, which will be updated within the filter only when said markers are in sight of the camera and thus, included in the state space model.</w:t>
      </w:r>
    </w:p>
    <w:p w14:paraId="17F5BF8F" w14:textId="117CE6BF" w:rsidR="00DE2976" w:rsidRPr="00EB5B16" w:rsidRDefault="0042238A" w:rsidP="00D21E9B">
      <w:pPr>
        <w:rPr>
          <w:lang w:val="en-150"/>
        </w:rPr>
      </w:pPr>
      <w:r w:rsidRPr="00EB5B16">
        <w:rPr>
          <w:lang w:val="en-150"/>
        </w:rPr>
        <w:t xml:space="preserve">By performing these broadcasting steps, the standard Kalman filter can be </w:t>
      </w:r>
      <w:proofErr w:type="spellStart"/>
      <w:r w:rsidRPr="00EB5B16">
        <w:rPr>
          <w:lang w:val="en-150"/>
        </w:rPr>
        <w:t>accomodated</w:t>
      </w:r>
      <w:proofErr w:type="spellEnd"/>
      <w:r w:rsidRPr="00EB5B16">
        <w:rPr>
          <w:lang w:val="en-150"/>
        </w:rPr>
        <w:t xml:space="preserve"> to fit a variable number of measurements by modifying its pro</w:t>
      </w:r>
      <w:r w:rsidR="001B0F12" w:rsidRPr="00EB5B16">
        <w:rPr>
          <w:lang w:val="en-150"/>
        </w:rPr>
        <w:t>perties in-line</w:t>
      </w:r>
      <w:r w:rsidR="00DE2976" w:rsidRPr="00EB5B16">
        <w:rPr>
          <w:lang w:val="en-150"/>
        </w:rPr>
        <w:t>.</w:t>
      </w:r>
      <w:r w:rsidR="00D21E9B" w:rsidRPr="00EB5B16">
        <w:rPr>
          <w:lang w:val="en-150"/>
        </w:rPr>
        <w:t xml:space="preserve"> </w:t>
      </w:r>
      <w:r w:rsidR="0017605F" w:rsidRPr="00EB5B16">
        <w:rPr>
          <w:lang w:val="en-150"/>
        </w:rPr>
        <w:t xml:space="preserve">Furthermore, because matrices are recomputed every iteration, adjusting for </w:t>
      </w:r>
      <w:r w:rsidR="001B0F12" w:rsidRPr="00EB5B16">
        <w:rPr>
          <w:lang w:val="en-150"/>
        </w:rPr>
        <w:t>irregular</w:t>
      </w:r>
      <w:r w:rsidR="0017605F" w:rsidRPr="00EB5B16">
        <w:rPr>
          <w:lang w:val="en-150"/>
        </w:rPr>
        <w:t xml:space="preserve"> sample periods requires </w:t>
      </w:r>
      <w:r w:rsidR="001B0F12" w:rsidRPr="00EB5B16">
        <w:rPr>
          <w:lang w:val="en-150"/>
        </w:rPr>
        <w:t>a</w:t>
      </w:r>
      <w:r w:rsidR="0017605F" w:rsidRPr="00EB5B16">
        <w:rPr>
          <w:lang w:val="en-150"/>
        </w:rPr>
        <w:t xml:space="preserve"> trivial </w:t>
      </w:r>
      <w:proofErr w:type="spellStart"/>
      <w:r w:rsidR="0017605F" w:rsidRPr="00EB5B16">
        <w:rPr>
          <w:lang w:val="en-150"/>
        </w:rPr>
        <w:t>recomputation</w:t>
      </w:r>
      <w:proofErr w:type="spellEnd"/>
      <w:r w:rsidR="0017605F" w:rsidRPr="00EB5B16">
        <w:rPr>
          <w:lang w:val="en-150"/>
        </w:rPr>
        <w:t xml:space="preserve"> of </w:t>
      </w:r>
      <w:r w:rsidR="001B0F12" w:rsidRPr="00EB5B16">
        <w:rPr>
          <w:lang w:val="en-150"/>
        </w:rPr>
        <w:t xml:space="preserve">the fixed, small-size matrix </w:t>
      </w:r>
      <m:oMath>
        <m:r>
          <m:rPr>
            <m:sty m:val="bi"/>
          </m:rPr>
          <w:rPr>
            <w:rFonts w:ascii="Cambria Math" w:hAnsi="Cambria Math"/>
            <w:lang w:val="en-150"/>
          </w:rPr>
          <m:t>A</m:t>
        </m:r>
      </m:oMath>
      <w:r w:rsidR="001B0F12" w:rsidRPr="00EB5B16">
        <w:rPr>
          <w:b/>
          <w:lang w:val="en-150"/>
        </w:rPr>
        <w:t xml:space="preserve"> </w:t>
      </w:r>
      <w:r w:rsidR="001B0F12" w:rsidRPr="00EB5B16">
        <w:rPr>
          <w:lang w:val="en-150"/>
        </w:rPr>
        <w:t xml:space="preserve">every loop. </w:t>
      </w:r>
      <w:r w:rsidR="00961152" w:rsidRPr="00EB5B16">
        <w:rPr>
          <w:lang w:val="en-150"/>
        </w:rPr>
        <w:t xml:space="preserve">This model is experimentally validated and deemed representative, </w:t>
      </w:r>
      <w:r w:rsidR="00FB3034" w:rsidRPr="00EB5B16">
        <w:rPr>
          <w:lang w:val="en-150"/>
        </w:rPr>
        <w:t xml:space="preserve">its final accuracy yet dependent on the filter’s fine tuning, </w:t>
      </w:r>
      <w:r w:rsidR="000555F9" w:rsidRPr="00EB5B16">
        <w:rPr>
          <w:lang w:val="en-150"/>
        </w:rPr>
        <w:t xml:space="preserve">yet again </w:t>
      </w:r>
      <w:r w:rsidR="00FB3034" w:rsidRPr="00EB5B16">
        <w:rPr>
          <w:lang w:val="en-150"/>
        </w:rPr>
        <w:t>left for a later stage of development</w:t>
      </w:r>
      <w:r w:rsidR="00961152" w:rsidRPr="00EB5B16">
        <w:rPr>
          <w:lang w:val="en-150"/>
        </w:rPr>
        <w:t>.</w:t>
      </w:r>
      <w:r w:rsidR="00DE2976" w:rsidRPr="00EB5B16">
        <w:rPr>
          <w:lang w:val="en-150"/>
        </w:rPr>
        <w:t xml:space="preserve"> </w:t>
      </w:r>
      <w:r w:rsidR="00626EEB">
        <w:rPr>
          <w:lang w:val="en-150"/>
        </w:rPr>
        <w:fldChar w:fldCharType="begin"/>
      </w:r>
      <w:r w:rsidR="00626EEB">
        <w:rPr>
          <w:lang w:val="en-150"/>
        </w:rPr>
        <w:instrText xml:space="preserve"> REF _Ref74524627 \h </w:instrText>
      </w:r>
      <w:r w:rsidR="00626EEB">
        <w:rPr>
          <w:lang w:val="en-150"/>
        </w:rPr>
      </w:r>
      <w:r w:rsidR="00626EEB">
        <w:rPr>
          <w:lang w:val="en-150"/>
        </w:rPr>
        <w:fldChar w:fldCharType="separate"/>
      </w:r>
      <w:r w:rsidR="00452B2C" w:rsidRPr="00EB5B16">
        <w:rPr>
          <w:lang w:val="en-150"/>
        </w:rPr>
        <w:t xml:space="preserve">Figure </w:t>
      </w:r>
      <w:r w:rsidR="00452B2C">
        <w:rPr>
          <w:noProof/>
          <w:lang w:val="en-150"/>
        </w:rPr>
        <w:t>74</w:t>
      </w:r>
      <w:r w:rsidR="00626EEB">
        <w:rPr>
          <w:lang w:val="en-150"/>
        </w:rPr>
        <w:fldChar w:fldCharType="end"/>
      </w:r>
      <w:r w:rsidR="00626EEB">
        <w:rPr>
          <w:lang w:val="en-US"/>
        </w:rPr>
        <w:t xml:space="preserve"> and </w:t>
      </w:r>
      <w:r w:rsidR="00626EEB">
        <w:rPr>
          <w:lang w:val="en-150"/>
        </w:rPr>
        <w:fldChar w:fldCharType="begin"/>
      </w:r>
      <w:r w:rsidR="00626EEB">
        <w:rPr>
          <w:lang w:val="en-150"/>
        </w:rPr>
        <w:instrText xml:space="preserve"> REF _Ref74524629 \h </w:instrText>
      </w:r>
      <w:r w:rsidR="00626EEB">
        <w:rPr>
          <w:lang w:val="en-150"/>
        </w:rPr>
      </w:r>
      <w:r w:rsidR="00626EEB">
        <w:rPr>
          <w:lang w:val="en-150"/>
        </w:rPr>
        <w:fldChar w:fldCharType="separate"/>
      </w:r>
      <w:r w:rsidR="00452B2C" w:rsidRPr="00EB5B16">
        <w:rPr>
          <w:lang w:val="en-150"/>
        </w:rPr>
        <w:t xml:space="preserve">Figure </w:t>
      </w:r>
      <w:r w:rsidR="00452B2C">
        <w:rPr>
          <w:noProof/>
          <w:lang w:val="en-150"/>
        </w:rPr>
        <w:t>75</w:t>
      </w:r>
      <w:r w:rsidR="00626EEB">
        <w:rPr>
          <w:lang w:val="en-150"/>
        </w:rPr>
        <w:fldChar w:fldCharType="end"/>
      </w:r>
      <w:r w:rsidR="00626EEB">
        <w:rPr>
          <w:lang w:val="en-US"/>
        </w:rPr>
        <w:t xml:space="preserve"> </w:t>
      </w:r>
      <w:r w:rsidR="009C00F5" w:rsidRPr="00EB5B16">
        <w:rPr>
          <w:lang w:val="en-150"/>
        </w:rPr>
        <w:t>show a schematic of the top view plus an overlook on the experimental setup used for validating the model.</w:t>
      </w:r>
    </w:p>
    <w:p w14:paraId="49C28EB1" w14:textId="77777777" w:rsidR="009C00F5" w:rsidRPr="00EB5B16" w:rsidRDefault="009C00F5" w:rsidP="009C00F5">
      <w:pPr>
        <w:spacing w:before="0" w:line="240" w:lineRule="auto"/>
        <w:ind w:firstLine="0"/>
        <w:jc w:val="center"/>
        <w:rPr>
          <w:lang w:val="en-150"/>
        </w:rPr>
      </w:pPr>
      <w:r w:rsidRPr="00EB5B16">
        <w:rPr>
          <w:noProof/>
          <w:lang w:val="en-150" w:eastAsia="en-US"/>
        </w:rPr>
        <w:lastRenderedPageBreak/>
        <w:drawing>
          <wp:inline distT="0" distB="0" distL="0" distR="0" wp14:anchorId="6F32B004" wp14:editId="04B50513">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38C2DE53" w:rsidR="009C00F5" w:rsidRPr="00EB5B16" w:rsidRDefault="00DD688C" w:rsidP="009C00F5">
      <w:pPr>
        <w:pStyle w:val="Caption"/>
        <w:spacing w:after="0"/>
        <w:ind w:firstLine="0"/>
        <w:rPr>
          <w:lang w:val="en-150"/>
        </w:rPr>
      </w:pPr>
      <w:bookmarkStart w:id="325" w:name="_Ref74524627"/>
      <w:bookmarkStart w:id="326" w:name="_Toc7457224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4</w:t>
      </w:r>
      <w:r w:rsidRPr="00EB5B16">
        <w:rPr>
          <w:lang w:val="en-150"/>
        </w:rPr>
        <w:fldChar w:fldCharType="end"/>
      </w:r>
      <w:bookmarkEnd w:id="325"/>
      <w:r w:rsidR="009C00F5" w:rsidRPr="00EB5B16">
        <w:rPr>
          <w:lang w:val="en-150"/>
        </w:rPr>
        <w:t xml:space="preserve">:  </w:t>
      </w:r>
      <w:r w:rsidR="00791219" w:rsidRPr="00EB5B16">
        <w:rPr>
          <w:lang w:val="en-150"/>
        </w:rPr>
        <w:t xml:space="preserve">Schematic of the </w:t>
      </w:r>
      <w:proofErr w:type="spellStart"/>
      <w:r w:rsidR="00791219" w:rsidRPr="00EB5B16">
        <w:rPr>
          <w:lang w:val="en-150"/>
        </w:rPr>
        <w:t>ArUco</w:t>
      </w:r>
      <w:proofErr w:type="spellEnd"/>
      <w:r w:rsidR="009C00F5" w:rsidRPr="00EB5B16">
        <w:rPr>
          <w:lang w:val="en-150"/>
        </w:rPr>
        <w:t xml:space="preserve"> layout used to </w:t>
      </w:r>
      <w:r w:rsidR="00284150" w:rsidRPr="00EB5B16">
        <w:rPr>
          <w:lang w:val="en-150"/>
        </w:rPr>
        <w:t>test</w:t>
      </w:r>
      <w:r w:rsidR="009C00F5" w:rsidRPr="00EB5B16">
        <w:rPr>
          <w:lang w:val="en-150"/>
        </w:rPr>
        <w:t xml:space="preserve"> </w:t>
      </w:r>
      <w:r w:rsidR="00807FEB" w:rsidRPr="00EB5B16">
        <w:rPr>
          <w:lang w:val="en-150"/>
        </w:rPr>
        <w:t xml:space="preserve">the </w:t>
      </w:r>
      <w:proofErr w:type="spellStart"/>
      <w:r w:rsidR="00807FEB" w:rsidRPr="00EB5B16">
        <w:rPr>
          <w:lang w:val="en-150"/>
        </w:rPr>
        <w:t>broadcastable</w:t>
      </w:r>
      <w:proofErr w:type="spellEnd"/>
      <w:r w:rsidR="00807FEB" w:rsidRPr="00EB5B16">
        <w:rPr>
          <w:lang w:val="en-150"/>
        </w:rPr>
        <w:t xml:space="preserve"> </w:t>
      </w:r>
      <w:r w:rsidR="009C00F5" w:rsidRPr="00EB5B16">
        <w:rPr>
          <w:lang w:val="en-150"/>
        </w:rPr>
        <w:t>Kalman filter</w:t>
      </w:r>
      <w:bookmarkEnd w:id="326"/>
      <w:r w:rsidR="00807FEB" w:rsidRPr="00EB5B16">
        <w:rPr>
          <w:lang w:val="en-150"/>
        </w:rPr>
        <w:t xml:space="preserve"> </w:t>
      </w:r>
    </w:p>
    <w:p w14:paraId="4D54AA7A" w14:textId="349B6E0F" w:rsidR="009C00F5" w:rsidRPr="00EB5B16" w:rsidRDefault="009C00F5" w:rsidP="009C00F5">
      <w:pPr>
        <w:pStyle w:val="Caption"/>
        <w:ind w:firstLine="0"/>
        <w:rPr>
          <w:lang w:val="en-150"/>
        </w:rPr>
      </w:pPr>
      <w:r w:rsidRPr="00EB5B16">
        <w:rPr>
          <w:lang w:val="en-150"/>
        </w:rPr>
        <w:t>Source: Self-made</w:t>
      </w:r>
    </w:p>
    <w:p w14:paraId="441CE582" w14:textId="77777777" w:rsidR="009C00F5" w:rsidRPr="00EB5B16" w:rsidRDefault="009C00F5" w:rsidP="009C00F5">
      <w:pPr>
        <w:spacing w:before="0" w:line="240" w:lineRule="auto"/>
        <w:ind w:firstLine="0"/>
        <w:jc w:val="center"/>
        <w:rPr>
          <w:lang w:val="en-150"/>
        </w:rPr>
      </w:pPr>
      <w:r w:rsidRPr="00EB5B16">
        <w:rPr>
          <w:noProof/>
          <w:lang w:val="en-150" w:eastAsia="en-US"/>
        </w:rPr>
        <w:drawing>
          <wp:inline distT="0" distB="0" distL="0" distR="0" wp14:anchorId="7D0D54D8" wp14:editId="2F90610D">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43D70CB3" w:rsidR="009C00F5" w:rsidRPr="00EB5B16" w:rsidRDefault="00DD688C" w:rsidP="009C00F5">
      <w:pPr>
        <w:pStyle w:val="Caption"/>
        <w:spacing w:after="0"/>
        <w:ind w:firstLine="0"/>
        <w:rPr>
          <w:lang w:val="en-150"/>
        </w:rPr>
      </w:pPr>
      <w:bookmarkStart w:id="327" w:name="_Ref74524629"/>
      <w:bookmarkStart w:id="328" w:name="_Toc7457224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5</w:t>
      </w:r>
      <w:r w:rsidRPr="00EB5B16">
        <w:rPr>
          <w:lang w:val="en-150"/>
        </w:rPr>
        <w:fldChar w:fldCharType="end"/>
      </w:r>
      <w:bookmarkEnd w:id="327"/>
      <w:r w:rsidRPr="00EB5B16">
        <w:rPr>
          <w:lang w:val="en-150"/>
        </w:rPr>
        <w:t>:</w:t>
      </w:r>
      <w:r w:rsidR="009C00F5" w:rsidRPr="00EB5B16">
        <w:rPr>
          <w:lang w:val="en-150"/>
        </w:rPr>
        <w:t xml:space="preserve"> </w:t>
      </w:r>
      <w:r w:rsidR="00791219" w:rsidRPr="00EB5B16">
        <w:rPr>
          <w:lang w:val="en-150"/>
        </w:rPr>
        <w:t>Overview of the</w:t>
      </w:r>
      <w:r w:rsidR="009C00F5" w:rsidRPr="00EB5B16">
        <w:rPr>
          <w:lang w:val="en-150"/>
        </w:rPr>
        <w:t xml:space="preserve"> </w:t>
      </w:r>
      <w:proofErr w:type="spellStart"/>
      <w:r w:rsidR="00791219" w:rsidRPr="00EB5B16">
        <w:rPr>
          <w:lang w:val="en-150"/>
        </w:rPr>
        <w:t>ArUco</w:t>
      </w:r>
      <w:proofErr w:type="spellEnd"/>
      <w:r w:rsidR="00791219" w:rsidRPr="00EB5B16">
        <w:rPr>
          <w:lang w:val="en-150"/>
        </w:rPr>
        <w:t xml:space="preserve"> layout used to </w:t>
      </w:r>
      <w:r w:rsidR="00284150" w:rsidRPr="00EB5B16">
        <w:rPr>
          <w:lang w:val="en-150"/>
        </w:rPr>
        <w:t>test</w:t>
      </w:r>
      <w:r w:rsidR="00791219" w:rsidRPr="00EB5B16">
        <w:rPr>
          <w:lang w:val="en-150"/>
        </w:rPr>
        <w:t xml:space="preserve"> the </w:t>
      </w:r>
      <w:proofErr w:type="spellStart"/>
      <w:r w:rsidR="00807FEB" w:rsidRPr="00EB5B16">
        <w:rPr>
          <w:lang w:val="en-150"/>
        </w:rPr>
        <w:t>broadcastable</w:t>
      </w:r>
      <w:proofErr w:type="spellEnd"/>
      <w:r w:rsidR="00807FEB" w:rsidRPr="00EB5B16">
        <w:rPr>
          <w:lang w:val="en-150"/>
        </w:rPr>
        <w:t xml:space="preserve"> </w:t>
      </w:r>
      <w:r w:rsidR="00791219" w:rsidRPr="00EB5B16">
        <w:rPr>
          <w:lang w:val="en-150"/>
        </w:rPr>
        <w:t>Kalman filter</w:t>
      </w:r>
      <w:bookmarkEnd w:id="328"/>
    </w:p>
    <w:p w14:paraId="6D806818" w14:textId="77777777" w:rsidR="009C00F5" w:rsidRPr="00EB5B16" w:rsidRDefault="009C00F5" w:rsidP="009C00F5">
      <w:pPr>
        <w:pStyle w:val="Caption"/>
        <w:ind w:firstLine="0"/>
        <w:rPr>
          <w:lang w:val="en-150"/>
        </w:rPr>
      </w:pPr>
      <w:r w:rsidRPr="00EB5B16">
        <w:rPr>
          <w:lang w:val="en-150"/>
        </w:rPr>
        <w:t>Source: Self-made</w:t>
      </w:r>
    </w:p>
    <w:p w14:paraId="0DBE7B53" w14:textId="21ABF5D0" w:rsidR="0084520B" w:rsidRDefault="001B0F12" w:rsidP="0084520B">
      <w:pPr>
        <w:spacing w:after="240"/>
        <w:rPr>
          <w:lang w:val="en-150"/>
        </w:rPr>
      </w:pPr>
      <w:r w:rsidRPr="00EB5B16">
        <w:rPr>
          <w:lang w:val="en-150"/>
        </w:rPr>
        <w:lastRenderedPageBreak/>
        <w:t xml:space="preserve">Formally, </w:t>
      </w:r>
      <w:r w:rsidR="006976E8" w:rsidRPr="00EB5B16">
        <w:rPr>
          <w:lang w:val="en-150"/>
        </w:rPr>
        <w:t xml:space="preserve">we define </w:t>
      </w:r>
      <w:r w:rsidRPr="00EB5B16">
        <w:rPr>
          <w:lang w:val="en-150"/>
        </w:rPr>
        <w:t xml:space="preserve">the state-space </w:t>
      </w:r>
      <w:r w:rsidR="006976E8" w:rsidRPr="00EB5B16">
        <w:rPr>
          <w:lang w:val="en-150"/>
        </w:rPr>
        <w:t xml:space="preserve">model of the localization problem for an instant in which a number of </w:t>
      </w:r>
      <m:oMath>
        <m:r>
          <w:rPr>
            <w:rFonts w:ascii="Cambria Math" w:hAnsi="Cambria Math"/>
            <w:lang w:val="en-150"/>
          </w:rPr>
          <m:t>N</m:t>
        </m:r>
      </m:oMath>
      <w:r w:rsidR="006976E8" w:rsidRPr="00EB5B16">
        <w:rPr>
          <w:lang w:val="en-150"/>
        </w:rPr>
        <w:t xml:space="preserve"> ArUco markers are in sight with ids ranging from </w:t>
      </w:r>
      <m:oMath>
        <m:r>
          <w:rPr>
            <w:rFonts w:ascii="Cambria Math" w:hAnsi="Cambria Math"/>
            <w:lang w:val="en-150"/>
          </w:rPr>
          <m:t>a</m:t>
        </m:r>
      </m:oMath>
      <w:r w:rsidR="006976E8" w:rsidRPr="00EB5B16">
        <w:rPr>
          <w:lang w:val="en-150"/>
        </w:rPr>
        <w:t xml:space="preserve"> to </w:t>
      </w:r>
      <m:oMath>
        <m:r>
          <w:rPr>
            <w:rFonts w:ascii="Cambria Math" w:hAnsi="Cambria Math"/>
            <w:lang w:val="en-150"/>
          </w:rPr>
          <m:t>b</m:t>
        </m:r>
      </m:oMath>
      <w:r w:rsidR="006976E8" w:rsidRPr="00EB5B16">
        <w:rPr>
          <w:lang w:val="en-150"/>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746BCA81" w14:textId="77777777" w:rsidTr="00DF0906">
        <w:trPr>
          <w:trHeight w:val="1644"/>
        </w:trPr>
        <w:tc>
          <w:tcPr>
            <w:tcW w:w="350" w:type="pct"/>
            <w:vAlign w:val="center"/>
          </w:tcPr>
          <w:p w14:paraId="5A070353" w14:textId="77777777" w:rsidR="0084520B" w:rsidRDefault="0084520B" w:rsidP="00DF0906">
            <w:pPr>
              <w:ind w:firstLine="0"/>
              <w:jc w:val="center"/>
              <w:rPr>
                <w:lang w:val="en-150"/>
              </w:rPr>
            </w:pPr>
          </w:p>
        </w:tc>
        <w:tc>
          <w:tcPr>
            <w:tcW w:w="4300" w:type="pct"/>
            <w:vAlign w:val="center"/>
          </w:tcPr>
          <w:p w14:paraId="5A177C44" w14:textId="17E98A4D" w:rsidR="0084520B" w:rsidRDefault="00A952ED" w:rsidP="0084520B">
            <w:pPr>
              <w:spacing w:after="240"/>
              <w:ind w:firstLine="0"/>
              <w:jc w:val="center"/>
              <w:rPr>
                <w:lang w:val="en-150"/>
              </w:rPr>
            </w:pPr>
            <m:oMathPara>
              <m:oMath>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1</m:t>
                              </m:r>
                            </m:sub>
                          </m:sSub>
                          <m:r>
                            <w:rPr>
                              <w:rFonts w:ascii="Cambria Math" w:hAnsi="Cambria Math"/>
                              <w:lang w:val="en-150"/>
                            </w:rPr>
                            <m:t xml:space="preserve">  =</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Ts</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1</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mr>
                                    <m:mr>
                                      <m:e>
                                        <m:r>
                                          <w:rPr>
                                            <w:rFonts w:ascii="Cambria Math" w:eastAsia="Cambria Math" w:hAnsi="Cambria Math" w:cs="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e>
                      </m:mr>
                      <m:mr>
                        <m:e>
                          <m:r>
                            <w:rPr>
                              <w:rFonts w:ascii="Cambria Math" w:hAnsi="Cambria Math"/>
                              <w:color w:val="FFFFFF" w:themeColor="background1"/>
                              <w:lang w:val="en-150"/>
                            </w:rPr>
                            <m:t>a</m:t>
                          </m:r>
                          <m:ctrlPr>
                            <w:rPr>
                              <w:rFonts w:ascii="Cambria Math" w:eastAsia="Cambria Math" w:hAnsi="Cambria Math" w:cs="Cambria Math"/>
                              <w:i/>
                              <w:lang w:val="en-150"/>
                            </w:rPr>
                          </m:ctrlPr>
                        </m:e>
                      </m:m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ctrlPr>
                                          <w:rPr>
                                            <w:rFonts w:ascii="Cambria Math" w:eastAsia="Cambria Math" w:hAnsi="Cambria Math" w:cs="Cambria Math"/>
                                            <w:i/>
                                            <w:lang w:val="en-150"/>
                                          </w:rPr>
                                        </m:ctrlP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d>
                                                  <m:dPr>
                                                    <m:begChr m:val=""/>
                                                    <m:endChr m:val="}"/>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d>
                                          </m:e>
                                          <m:sub>
                                            <m:r>
                                              <w:rPr>
                                                <w:rFonts w:ascii="Cambria Math" w:hAnsi="Cambria Math"/>
                                                <w:lang w:val="en-150"/>
                                              </w:rPr>
                                              <m:t>b</m:t>
                                            </m:r>
                                          </m:sub>
                                        </m:sSub>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b</m:t>
                                            </m:r>
                                          </m:sub>
                                        </m:sSub>
                                      </m:e>
                                    </m:mr>
                                  </m:m>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 xml:space="preserve">k       </m:t>
                              </m:r>
                            </m:sub>
                          </m:sSub>
                          <m:ctrlPr>
                            <w:rPr>
                              <w:rFonts w:ascii="Cambria Math" w:eastAsia="Cambria Math" w:hAnsi="Cambria Math" w:cs="Cambria Math"/>
                              <w:i/>
                              <w:lang w:val="en-150"/>
                            </w:rPr>
                          </m:ctrlPr>
                        </m:e>
                      </m:mr>
                      <m:mr>
                        <m:e>
                          <m:r>
                            <w:rPr>
                              <w:rFonts w:ascii="Cambria Math" w:hAnsi="Cambria Math"/>
                              <w:color w:val="FFFFFF" w:themeColor="background1"/>
                              <w:lang w:val="en-150"/>
                            </w:rPr>
                            <m:t>a</m:t>
                          </m:r>
                          <m:ctrlPr>
                            <w:rPr>
                              <w:rFonts w:ascii="Cambria Math" w:eastAsia="Cambria Math" w:hAnsi="Cambria Math" w:cs="Cambria Math"/>
                              <w:i/>
                              <w:color w:val="FFFFFF" w:themeColor="background1"/>
                              <w:lang w:val="en-150"/>
                            </w:rPr>
                          </m:ctrlPr>
                        </m:e>
                      </m:mr>
                      <m:mr>
                        <m:e>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r>
                                <m:rPr>
                                  <m:sty m:val="bi"/>
                                </m:rPr>
                                <w:rPr>
                                  <w:rFonts w:ascii="Cambria Math" w:hAnsi="Cambria Math"/>
                                  <w:lang w:val="en-150"/>
                                </w:rPr>
                                <m:t>Q</m:t>
                              </m:r>
                            </m:e>
                          </m:d>
                          <m:r>
                            <w:rPr>
                              <w:rFonts w:ascii="Cambria Math" w:hAnsi="Cambria Math"/>
                              <w:lang w:val="en-150"/>
                            </w:rPr>
                            <m:t xml:space="preserve"> ;    </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sSub>
                                <m:sSubPr>
                                  <m:ctrlPr>
                                    <w:rPr>
                                      <w:rFonts w:ascii="Cambria Math" w:hAnsi="Cambria Math"/>
                                      <w:i/>
                                      <w:lang w:val="en-150"/>
                                    </w:rPr>
                                  </m:ctrlPr>
                                </m:sSubPr>
                                <m:e>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3x3</m:t>
                                                </m:r>
                                              </m:sub>
                                            </m:sSub>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m:rPr>
                                                <m:sty m:val="b"/>
                                              </m:rPr>
                                              <w:rPr>
                                                <w:rFonts w:ascii="Cambria Math" w:eastAsia="Cambria Math" w:hAnsi="Cambria Math" w:cs="Cambria Math"/>
                                                <w:lang w:val="en-150"/>
                                              </w:rPr>
                                              <m:t>O</m:t>
                                            </m:r>
                                            <m:ctrlPr>
                                              <w:rPr>
                                                <w:rFonts w:ascii="Cambria Math" w:eastAsia="Cambria Math" w:hAnsi="Cambria Math" w:cs="Cambria Math"/>
                                                <w:i/>
                                                <w:lang w:val="en-150"/>
                                              </w:rPr>
                                            </m:ctrlPr>
                                          </m:e>
                                        </m:mr>
                                        <m:mr>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e>
                                          <m:e>
                                            <m:r>
                                              <w:rPr>
                                                <w:rFonts w:ascii="Cambria Math" w:hAnsi="Cambria Math"/>
                                                <w:lang w:val="en-150"/>
                                              </w:rPr>
                                              <m:t>⋮</m:t>
                                            </m:r>
                                          </m:e>
                                        </m:mr>
                                        <m:mr>
                                          <m:e>
                                            <m:r>
                                              <m:rPr>
                                                <m:sty m:val="b"/>
                                              </m:rPr>
                                              <w:rPr>
                                                <w:rFonts w:ascii="Cambria Math" w:hAnsi="Cambria Math"/>
                                                <w:lang w:val="en-150"/>
                                              </w:rPr>
                                              <m:t>O</m:t>
                                            </m:r>
                                            <m:ctrlPr>
                                              <w:rPr>
                                                <w:rFonts w:ascii="Cambria Math" w:eastAsia="Cambria Math" w:hAnsi="Cambria Math" w:cs="Cambria Math"/>
                                                <w:i/>
                                                <w:lang w:val="en-150"/>
                                              </w:rPr>
                                            </m:ctrlPr>
                                          </m:e>
                                          <m:e>
                                            <m:r>
                                              <w:rPr>
                                                <w:rFonts w:ascii="Cambria Math" w:eastAsia="Cambria Math" w:hAnsi="Cambria Math" w:cs="Cambria Math"/>
                                                <w:lang w:val="en-150"/>
                                              </w:rPr>
                                              <m:t>⋯</m:t>
                                            </m:r>
                                          </m:e>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3x3</m:t>
                                                </m:r>
                                              </m:sub>
                                            </m:sSub>
                                          </m:e>
                                        </m:mr>
                                      </m:m>
                                    </m:e>
                                  </m:d>
                                </m:e>
                                <m:sub>
                                  <m:r>
                                    <w:rPr>
                                      <w:rFonts w:ascii="Cambria Math" w:hAnsi="Cambria Math"/>
                                      <w:lang w:val="en-150"/>
                                    </w:rPr>
                                    <m:t>3Nx3N</m:t>
                                  </m:r>
                                </m:sub>
                              </m:sSub>
                            </m:e>
                          </m:d>
                          <m:r>
                            <w:rPr>
                              <w:rFonts w:ascii="Cambria Math" w:hAnsi="Cambria Math"/>
                              <w:lang w:val="en-150"/>
                            </w:rPr>
                            <m:t xml:space="preserve">  </m:t>
                          </m:r>
                        </m:e>
                      </m:mr>
                    </m:m>
                  </m:e>
                </m:d>
              </m:oMath>
            </m:oMathPara>
          </w:p>
        </w:tc>
        <w:tc>
          <w:tcPr>
            <w:tcW w:w="350" w:type="pct"/>
            <w:vAlign w:val="center"/>
          </w:tcPr>
          <w:p w14:paraId="520712DF" w14:textId="582C534F" w:rsidR="0084520B" w:rsidRPr="00C92C76" w:rsidRDefault="0084520B" w:rsidP="00DF0906">
            <w:pPr>
              <w:ind w:firstLine="0"/>
              <w:jc w:val="right"/>
              <w:rPr>
                <w:lang w:val="en-150"/>
              </w:rPr>
            </w:pPr>
            <w:bookmarkStart w:id="329" w:name="_Toc74569700"/>
            <w:bookmarkStart w:id="330" w:name="_Toc74572309"/>
            <w:r>
              <w:rPr>
                <w:lang w:val="en-150"/>
              </w:rPr>
              <w:t>(</w:t>
            </w:r>
            <w:r>
              <w:fldChar w:fldCharType="begin"/>
            </w:r>
            <w:r>
              <w:instrText xml:space="preserve"> SEQ Equation \* ARABIC </w:instrText>
            </w:r>
            <w:r>
              <w:fldChar w:fldCharType="separate"/>
            </w:r>
            <w:r w:rsidR="00452B2C">
              <w:rPr>
                <w:noProof/>
              </w:rPr>
              <w:t>19</w:t>
            </w:r>
            <w:r>
              <w:fldChar w:fldCharType="end"/>
            </w:r>
            <w:r>
              <w:rPr>
                <w:lang w:val="en-150"/>
              </w:rPr>
              <w:t>)</w:t>
            </w:r>
            <w:bookmarkEnd w:id="329"/>
            <w:bookmarkEnd w:id="330"/>
          </w:p>
        </w:tc>
      </w:tr>
    </w:tbl>
    <w:p w14:paraId="22E6E9B5" w14:textId="68757F0A" w:rsidR="00A56649" w:rsidRPr="00EB5B16" w:rsidRDefault="00A56649" w:rsidP="00A56649">
      <w:pPr>
        <w:pStyle w:val="Heading3"/>
        <w:rPr>
          <w:lang w:val="en-150"/>
        </w:rPr>
      </w:pPr>
      <w:bookmarkStart w:id="331" w:name="_Ref74562696"/>
      <w:bookmarkStart w:id="332" w:name="_Toc74572137"/>
      <w:r w:rsidRPr="00EB5B16">
        <w:rPr>
          <w:lang w:val="en-150"/>
        </w:rPr>
        <w:t xml:space="preserve">Addressing the non-linearity of </w:t>
      </w:r>
      <w:r w:rsidR="001465FD" w:rsidRPr="00EB5B16">
        <w:rPr>
          <w:lang w:val="en-150"/>
        </w:rPr>
        <w:t>angle</w:t>
      </w:r>
      <w:r w:rsidRPr="00EB5B16">
        <w:rPr>
          <w:lang w:val="en-150"/>
        </w:rPr>
        <w:t xml:space="preserve"> predictions</w:t>
      </w:r>
      <w:bookmarkEnd w:id="331"/>
      <w:bookmarkEnd w:id="332"/>
    </w:p>
    <w:p w14:paraId="4939A456" w14:textId="5A773B2C" w:rsidR="009B6340" w:rsidRPr="00EB5B16" w:rsidRDefault="00D7375E" w:rsidP="009B6340">
      <w:pPr>
        <w:rPr>
          <w:lang w:val="en-150"/>
        </w:rPr>
      </w:pPr>
      <w:r w:rsidRPr="00EB5B16">
        <w:rPr>
          <w:lang w:val="en-150"/>
        </w:rPr>
        <w:t>So far, the proposed Kalman filter implementations have suggested the use of the yaw angle as one of its state and measurement variables. It is only when testing</w:t>
      </w:r>
      <w:r w:rsidR="002D39FF" w:rsidRPr="00EB5B16">
        <w:rPr>
          <w:lang w:val="en-150"/>
        </w:rPr>
        <w:t xml:space="preserve"> </w:t>
      </w:r>
      <m:oMath>
        <m:r>
          <w:rPr>
            <w:rFonts w:ascii="Cambria Math" w:hAnsi="Cambria Math"/>
            <w:lang w:val="en-150"/>
          </w:rPr>
          <m:t>360</m:t>
        </m:r>
        <m:r>
          <w:rPr>
            <w:rFonts w:ascii="Cambria Math" w:hAnsi="Cambria Math"/>
            <w:color w:val="222222"/>
            <w:shd w:val="clear" w:color="auto" w:fill="FFFFFF"/>
            <w:lang w:val="en-150"/>
          </w:rPr>
          <m:t>°</m:t>
        </m:r>
      </m:oMath>
      <w:r w:rsidR="002E02C8" w:rsidRPr="00EB5B16">
        <w:rPr>
          <w:color w:val="222222"/>
          <w:shd w:val="clear" w:color="auto" w:fill="FFFFFF"/>
          <w:lang w:val="en-150"/>
        </w:rPr>
        <w:t xml:space="preserve"> </w:t>
      </w:r>
      <w:proofErr w:type="spellStart"/>
      <w:r w:rsidR="002D39FF" w:rsidRPr="00EB5B16">
        <w:rPr>
          <w:lang w:val="en-150"/>
        </w:rPr>
        <w:t>ArUco</w:t>
      </w:r>
      <w:proofErr w:type="spellEnd"/>
      <w:r w:rsidR="002D39FF" w:rsidRPr="00EB5B16">
        <w:rPr>
          <w:lang w:val="en-150"/>
        </w:rPr>
        <w:t xml:space="preserve"> layouts </w:t>
      </w:r>
      <w:r w:rsidRPr="00EB5B16">
        <w:rPr>
          <w:lang w:val="en-150"/>
        </w:rPr>
        <w:t xml:space="preserve">that it is found that this is not a viable solution. The yaw angle is a bounded and looped magnitude, for which two different values might have the same meaning (think </w:t>
      </w:r>
      <m:oMath>
        <m:r>
          <w:rPr>
            <w:rFonts w:ascii="Cambria Math" w:hAnsi="Cambria Math"/>
            <w:lang w:val="en-150"/>
          </w:rPr>
          <m:t>0</m:t>
        </m:r>
        <m:r>
          <w:rPr>
            <w:rFonts w:ascii="Cambria Math" w:hAnsi="Cambria Math"/>
            <w:color w:val="222222"/>
            <w:shd w:val="clear" w:color="auto" w:fill="FFFFFF"/>
            <w:lang w:val="en-150"/>
          </w:rPr>
          <m:t>°</m:t>
        </m:r>
      </m:oMath>
      <w:r w:rsidR="00EF0403" w:rsidRPr="00EB5B16">
        <w:rPr>
          <w:lang w:val="en-150"/>
        </w:rPr>
        <w:t xml:space="preserve"> and </w:t>
      </w:r>
      <m:oMath>
        <m:r>
          <w:rPr>
            <w:rFonts w:ascii="Cambria Math" w:hAnsi="Cambria Math"/>
            <w:lang w:val="en-150"/>
          </w:rPr>
          <m:t>360</m:t>
        </m:r>
        <m:r>
          <w:rPr>
            <w:rFonts w:ascii="Cambria Math" w:hAnsi="Cambria Math"/>
            <w:color w:val="222222"/>
            <w:shd w:val="clear" w:color="auto" w:fill="FFFFFF"/>
            <w:lang w:val="en-150"/>
          </w:rPr>
          <m:t>°</m:t>
        </m:r>
      </m:oMath>
      <w:r w:rsidRPr="00EB5B16">
        <w:rPr>
          <w:lang w:val="en-150"/>
        </w:rPr>
        <w:t>)</w:t>
      </w:r>
      <w:r w:rsidR="00EF0403" w:rsidRPr="00EB5B16">
        <w:rPr>
          <w:lang w:val="en-150"/>
        </w:rPr>
        <w:t xml:space="preserve">. </w:t>
      </w:r>
    </w:p>
    <w:p w14:paraId="66E8EF7A" w14:textId="3D556184" w:rsidR="00D7375E" w:rsidRPr="00472E32" w:rsidRDefault="00EF0403" w:rsidP="009B6340">
      <w:pPr>
        <w:rPr>
          <w:color w:val="222222"/>
          <w:shd w:val="clear" w:color="auto" w:fill="FFFFFF"/>
          <w:lang w:val="en-US"/>
        </w:rPr>
      </w:pPr>
      <w:r w:rsidRPr="00EB5B16">
        <w:rPr>
          <w:lang w:val="en-150"/>
        </w:rPr>
        <w:t>In practice, the multi-</w:t>
      </w:r>
      <w:proofErr w:type="spellStart"/>
      <w:r w:rsidRPr="00EB5B16">
        <w:rPr>
          <w:lang w:val="en-150"/>
        </w:rPr>
        <w:t>ArUco</w:t>
      </w:r>
      <w:proofErr w:type="spellEnd"/>
      <w:r w:rsidRPr="00EB5B16">
        <w:rPr>
          <w:lang w:val="en-150"/>
        </w:rPr>
        <w:t xml:space="preserve"> Kalman filter is proposing a filtered yaw angle computed as a weighted average between the yaw angles of the camera measured by different, individual </w:t>
      </w:r>
      <w:proofErr w:type="spellStart"/>
      <w:r w:rsidRPr="00EB5B16">
        <w:rPr>
          <w:lang w:val="en-150"/>
        </w:rPr>
        <w:t>ArUco</w:t>
      </w:r>
      <w:proofErr w:type="spellEnd"/>
      <w:r w:rsidRPr="00EB5B16">
        <w:rPr>
          <w:lang w:val="en-150"/>
        </w:rPr>
        <w:t xml:space="preserve"> markers. Angles may be represented by following </w:t>
      </w:r>
      <w:r w:rsidR="009B6340" w:rsidRPr="00EB5B16">
        <w:rPr>
          <w:lang w:val="en-150"/>
        </w:rPr>
        <w:t xml:space="preserve">different </w:t>
      </w:r>
      <w:r w:rsidRPr="00EB5B16">
        <w:rPr>
          <w:lang w:val="en-150"/>
        </w:rPr>
        <w:t xml:space="preserve">bounding conventions such as </w:t>
      </w:r>
      <m:oMath>
        <m:r>
          <w:rPr>
            <w:rFonts w:ascii="Cambria Math" w:hAnsi="Cambria Math"/>
            <w:lang w:val="en-150"/>
          </w:rPr>
          <m:t>[0</m:t>
        </m:r>
        <m:r>
          <w:rPr>
            <w:rFonts w:ascii="Cambria Math" w:hAnsi="Cambria Math"/>
            <w:color w:val="222222"/>
            <w:shd w:val="clear" w:color="auto" w:fill="FFFFFF"/>
            <w:lang w:val="en-150"/>
          </w:rPr>
          <m:t>°</m:t>
        </m:r>
        <m:r>
          <w:rPr>
            <w:rFonts w:ascii="Cambria Math" w:hAnsi="Cambria Math"/>
            <w:lang w:val="en-150"/>
          </w:rPr>
          <m:t>, 360</m:t>
        </m:r>
        <m:r>
          <w:rPr>
            <w:rFonts w:ascii="Cambria Math" w:hAnsi="Cambria Math"/>
            <w:color w:val="222222"/>
            <w:shd w:val="clear" w:color="auto" w:fill="FFFFFF"/>
            <w:lang w:val="en-150"/>
          </w:rPr>
          <m:t>°</m:t>
        </m:r>
        <m:r>
          <w:rPr>
            <w:rFonts w:ascii="Cambria Math" w:hAnsi="Cambria Math"/>
            <w:lang w:val="en-150"/>
          </w:rPr>
          <m:t>)</m:t>
        </m:r>
      </m:oMath>
      <w:r w:rsidRPr="00EB5B16">
        <w:rPr>
          <w:lang w:val="en-150"/>
        </w:rPr>
        <w:t xml:space="preserve"> or </w:t>
      </w:r>
      <m:oMath>
        <m:r>
          <w:rPr>
            <w:rFonts w:ascii="Cambria Math" w:hAnsi="Cambria Math"/>
            <w:lang w:val="en-150"/>
          </w:rPr>
          <m:t>[</m:t>
        </m:r>
        <m:r>
          <w:rPr>
            <w:rFonts w:ascii="Cambria Math" w:hAnsi="Cambria Math"/>
            <w:color w:val="222222"/>
            <w:shd w:val="clear" w:color="auto" w:fill="FFFFFF"/>
            <w:lang w:val="en-150"/>
          </w:rPr>
          <m:t>-180°, 180°</m:t>
        </m:r>
        <m:r>
          <w:rPr>
            <w:rFonts w:ascii="Cambria Math" w:hAnsi="Cambria Math"/>
            <w:lang w:val="en-150"/>
          </w:rPr>
          <m:t>)</m:t>
        </m:r>
      </m:oMath>
      <w:r w:rsidR="009B6340" w:rsidRPr="00EB5B16">
        <w:rPr>
          <w:lang w:val="en-150"/>
        </w:rPr>
        <w:t>, though they always fail around th</w:t>
      </w:r>
      <w:r w:rsidR="002D39FF" w:rsidRPr="00EB5B16">
        <w:rPr>
          <w:lang w:val="en-150"/>
        </w:rPr>
        <w:t>e</w:t>
      </w:r>
      <w:r w:rsidR="009B6340" w:rsidRPr="00EB5B16">
        <w:rPr>
          <w:lang w:val="en-150"/>
        </w:rPr>
        <w:t xml:space="preserve"> bounding point. Following the latter, let us imagine an example in which two fiducial markers are proposing that the camera yaw is </w:t>
      </w:r>
      <m:oMath>
        <m:r>
          <w:rPr>
            <w:rFonts w:ascii="Cambria Math" w:hAnsi="Cambria Math"/>
            <w:lang w:val="en-150"/>
          </w:rPr>
          <m:t>175</m:t>
        </m:r>
        <m:r>
          <w:rPr>
            <w:rFonts w:ascii="Cambria Math" w:hAnsi="Cambria Math"/>
            <w:color w:val="222222"/>
            <w:shd w:val="clear" w:color="auto" w:fill="FFFFFF"/>
            <w:lang w:val="en-150"/>
          </w:rPr>
          <m:t>°</m:t>
        </m:r>
      </m:oMath>
      <w:r w:rsidR="009B6340" w:rsidRPr="00EB5B16">
        <w:rPr>
          <w:color w:val="222222"/>
          <w:shd w:val="clear" w:color="auto" w:fill="FFFFFF"/>
          <w:lang w:val="en-150"/>
        </w:rPr>
        <w:t xml:space="preserve"> and </w:t>
      </w:r>
      <m:oMath>
        <m:r>
          <w:rPr>
            <w:rFonts w:ascii="Cambria Math" w:hAnsi="Cambria Math"/>
            <w:color w:val="222222"/>
            <w:shd w:val="clear" w:color="auto" w:fill="FFFFFF"/>
            <w:lang w:val="en-150"/>
          </w:rPr>
          <m:t>-175°</m:t>
        </m:r>
      </m:oMath>
      <w:r w:rsidR="009B6340" w:rsidRPr="00EB5B16">
        <w:rPr>
          <w:lang w:val="en-150"/>
        </w:rPr>
        <w:t xml:space="preserve">: while reason might say that </w:t>
      </w:r>
      <m:oMath>
        <m:r>
          <w:rPr>
            <w:rFonts w:ascii="Cambria Math" w:hAnsi="Cambria Math"/>
            <w:lang w:val="en-150"/>
          </w:rPr>
          <m:t>180</m:t>
        </m:r>
        <m:r>
          <w:rPr>
            <w:rFonts w:ascii="Cambria Math" w:hAnsi="Cambria Math"/>
            <w:color w:val="222222"/>
            <w:shd w:val="clear" w:color="auto" w:fill="FFFFFF"/>
            <w:lang w:val="en-150"/>
          </w:rPr>
          <m:t>°</m:t>
        </m:r>
      </m:oMath>
      <w:r w:rsidR="009B6340" w:rsidRPr="00EB5B16">
        <w:rPr>
          <w:color w:val="222222"/>
          <w:shd w:val="clear" w:color="auto" w:fill="FFFFFF"/>
          <w:lang w:val="en-150"/>
        </w:rPr>
        <w:t xml:space="preserve"> is a good estimate, the linear Kalman filter would propose an estimation of </w:t>
      </w:r>
      <m:oMath>
        <m:r>
          <w:rPr>
            <w:rFonts w:ascii="Cambria Math" w:hAnsi="Cambria Math"/>
            <w:color w:val="222222"/>
            <w:shd w:val="clear" w:color="auto" w:fill="FFFFFF"/>
            <w:lang w:val="en-150"/>
          </w:rPr>
          <m:t>0°</m:t>
        </m:r>
      </m:oMath>
      <w:r w:rsidR="009B6340" w:rsidRPr="00EB5B16">
        <w:rPr>
          <w:color w:val="222222"/>
          <w:shd w:val="clear" w:color="auto" w:fill="FFFFFF"/>
          <w:lang w:val="en-150"/>
        </w:rPr>
        <w:t xml:space="preserve">. </w:t>
      </w:r>
      <w:r w:rsidR="00472E32">
        <w:rPr>
          <w:color w:val="222222"/>
          <w:shd w:val="clear" w:color="auto" w:fill="FFFFFF"/>
          <w:lang w:val="en-US"/>
        </w:rPr>
        <w:t xml:space="preserve">A visual example of this issue is shown in </w:t>
      </w:r>
      <w:r w:rsidR="00472E32">
        <w:rPr>
          <w:color w:val="222222"/>
          <w:shd w:val="clear" w:color="auto" w:fill="FFFFFF"/>
          <w:lang w:val="en-US"/>
        </w:rPr>
        <w:fldChar w:fldCharType="begin"/>
      </w:r>
      <w:r w:rsidR="00472E32">
        <w:rPr>
          <w:color w:val="222222"/>
          <w:shd w:val="clear" w:color="auto" w:fill="FFFFFF"/>
          <w:lang w:val="en-US"/>
        </w:rPr>
        <w:instrText xml:space="preserve"> REF _Ref74524715 \h </w:instrText>
      </w:r>
      <w:r w:rsidR="00472E32">
        <w:rPr>
          <w:color w:val="222222"/>
          <w:shd w:val="clear" w:color="auto" w:fill="FFFFFF"/>
          <w:lang w:val="en-US"/>
        </w:rPr>
      </w:r>
      <w:r w:rsidR="00472E32">
        <w:rPr>
          <w:color w:val="222222"/>
          <w:shd w:val="clear" w:color="auto" w:fill="FFFFFF"/>
          <w:lang w:val="en-US"/>
        </w:rPr>
        <w:fldChar w:fldCharType="separate"/>
      </w:r>
      <w:r w:rsidR="00452B2C" w:rsidRPr="00EB5B16">
        <w:rPr>
          <w:lang w:val="en-150"/>
        </w:rPr>
        <w:t xml:space="preserve">Figure </w:t>
      </w:r>
      <w:r w:rsidR="00452B2C">
        <w:rPr>
          <w:noProof/>
          <w:lang w:val="en-150"/>
        </w:rPr>
        <w:t>76</w:t>
      </w:r>
      <w:r w:rsidR="00472E32">
        <w:rPr>
          <w:color w:val="222222"/>
          <w:shd w:val="clear" w:color="auto" w:fill="FFFFFF"/>
          <w:lang w:val="en-US"/>
        </w:rPr>
        <w:fldChar w:fldCharType="end"/>
      </w:r>
      <w:r w:rsidR="00472E32">
        <w:rPr>
          <w:color w:val="222222"/>
          <w:shd w:val="clear" w:color="auto" w:fill="FFFFFF"/>
          <w:lang w:val="en-US"/>
        </w:rPr>
        <w:t>.</w:t>
      </w:r>
    </w:p>
    <w:p w14:paraId="0898E470" w14:textId="5B757BBB" w:rsidR="002D39FF" w:rsidRPr="00EB5B16" w:rsidRDefault="002D39FF" w:rsidP="009B6340">
      <w:pPr>
        <w:rPr>
          <w:color w:val="222222"/>
          <w:shd w:val="clear" w:color="auto" w:fill="FFFFFF"/>
          <w:lang w:val="en-150"/>
        </w:rPr>
      </w:pPr>
      <w:r w:rsidRPr="00EB5B16">
        <w:rPr>
          <w:color w:val="222222"/>
          <w:shd w:val="clear" w:color="auto" w:fill="FFFFFF"/>
          <w:lang w:val="en-150"/>
        </w:rPr>
        <w:t xml:space="preserve">In order to overcome this issue, both the state space model and the Kalman filter proposed at </w:t>
      </w:r>
      <w:r w:rsidR="001D1CE4">
        <w:rPr>
          <w:color w:val="222222"/>
          <w:shd w:val="clear" w:color="auto" w:fill="FFFFFF"/>
          <w:lang w:val="en-US"/>
        </w:rPr>
        <w:t xml:space="preserve">Section </w:t>
      </w:r>
      <w:r w:rsidR="001D1CE4">
        <w:rPr>
          <w:color w:val="222222"/>
          <w:shd w:val="clear" w:color="auto" w:fill="FFFFFF"/>
          <w:lang w:val="en-150"/>
        </w:rPr>
        <w:fldChar w:fldCharType="begin"/>
      </w:r>
      <w:r w:rsidR="001D1CE4">
        <w:rPr>
          <w:color w:val="222222"/>
          <w:shd w:val="clear" w:color="auto" w:fill="FFFFFF"/>
          <w:lang w:val="en-150"/>
        </w:rPr>
        <w:instrText xml:space="preserve"> REF _Ref74562463 \n \h </w:instrText>
      </w:r>
      <w:r w:rsidR="001D1CE4">
        <w:rPr>
          <w:color w:val="222222"/>
          <w:shd w:val="clear" w:color="auto" w:fill="FFFFFF"/>
          <w:lang w:val="en-150"/>
        </w:rPr>
      </w:r>
      <w:r w:rsidR="001D1CE4">
        <w:rPr>
          <w:color w:val="222222"/>
          <w:shd w:val="clear" w:color="auto" w:fill="FFFFFF"/>
          <w:lang w:val="en-150"/>
        </w:rPr>
        <w:fldChar w:fldCharType="separate"/>
      </w:r>
      <w:r w:rsidR="00452B2C">
        <w:rPr>
          <w:color w:val="222222"/>
          <w:shd w:val="clear" w:color="auto" w:fill="FFFFFF"/>
          <w:lang w:val="en-150"/>
        </w:rPr>
        <w:t>5.4.3</w:t>
      </w:r>
      <w:r w:rsidR="001D1CE4">
        <w:rPr>
          <w:color w:val="222222"/>
          <w:shd w:val="clear" w:color="auto" w:fill="FFFFFF"/>
          <w:lang w:val="en-150"/>
        </w:rPr>
        <w:fldChar w:fldCharType="end"/>
      </w:r>
      <w:r w:rsidR="001D1CE4">
        <w:rPr>
          <w:color w:val="222222"/>
          <w:shd w:val="clear" w:color="auto" w:fill="FFFFFF"/>
          <w:lang w:val="en-US"/>
        </w:rPr>
        <w:t xml:space="preserve"> </w:t>
      </w:r>
      <w:r w:rsidRPr="00EB5B16">
        <w:rPr>
          <w:color w:val="222222"/>
          <w:shd w:val="clear" w:color="auto" w:fill="FFFFFF"/>
          <w:lang w:val="en-150"/>
        </w:rPr>
        <w:t xml:space="preserve">can be modified so that the angle is expressed as both its sinus and </w:t>
      </w:r>
      <w:proofErr w:type="spellStart"/>
      <w:r w:rsidRPr="00EB5B16">
        <w:rPr>
          <w:color w:val="222222"/>
          <w:shd w:val="clear" w:color="auto" w:fill="FFFFFF"/>
          <w:lang w:val="en-150"/>
        </w:rPr>
        <w:t>cosinus</w:t>
      </w:r>
      <w:proofErr w:type="spellEnd"/>
      <w:r w:rsidRPr="00EB5B16">
        <w:rPr>
          <w:color w:val="222222"/>
          <w:shd w:val="clear" w:color="auto" w:fill="FFFFFF"/>
          <w:lang w:val="en-150"/>
        </w:rPr>
        <w:t xml:space="preserve">, keeping the same broadcastability approach for dealing with multiple markers. While these are bounded magnitudes too, they can be safely operated within a linear Kalman filter since its inner computations will never return a sinus or </w:t>
      </w:r>
      <w:proofErr w:type="spellStart"/>
      <w:r w:rsidRPr="00EB5B16">
        <w:rPr>
          <w:color w:val="222222"/>
          <w:shd w:val="clear" w:color="auto" w:fill="FFFFFF"/>
          <w:lang w:val="en-150"/>
        </w:rPr>
        <w:t>cosinus</w:t>
      </w:r>
      <w:proofErr w:type="spellEnd"/>
      <w:r w:rsidRPr="00EB5B16">
        <w:rPr>
          <w:color w:val="222222"/>
          <w:shd w:val="clear" w:color="auto" w:fill="FFFFFF"/>
          <w:lang w:val="en-150"/>
        </w:rPr>
        <w:t xml:space="preserve"> value outside of its </w:t>
      </w:r>
      <m:oMath>
        <m:r>
          <w:rPr>
            <w:rFonts w:ascii="Cambria Math" w:hAnsi="Cambria Math"/>
            <w:color w:val="222222"/>
            <w:shd w:val="clear" w:color="auto" w:fill="FFFFFF"/>
            <w:lang w:val="en-150"/>
          </w:rPr>
          <m:t>[0,1]</m:t>
        </m:r>
      </m:oMath>
      <w:r w:rsidRPr="00EB5B16">
        <w:rPr>
          <w:color w:val="222222"/>
          <w:shd w:val="clear" w:color="auto" w:fill="FFFFFF"/>
          <w:lang w:val="en-150"/>
        </w:rPr>
        <w:t xml:space="preserve"> range. </w:t>
      </w:r>
    </w:p>
    <w:p w14:paraId="537FEAA7" w14:textId="70523DC0" w:rsidR="002D39FF" w:rsidRPr="00EB5B16" w:rsidRDefault="002D39FF" w:rsidP="002D39FF">
      <w:pPr>
        <w:rPr>
          <w:lang w:val="en-150"/>
        </w:rPr>
      </w:pPr>
      <w:r w:rsidRPr="00EB5B16">
        <w:rPr>
          <w:lang w:val="en-150"/>
        </w:rPr>
        <w:t>An additional simplification has been adopted in the new state space representation, by removing the first derivative of the state variables, the reasons behind this change being:</w:t>
      </w:r>
    </w:p>
    <w:p w14:paraId="6D59E919" w14:textId="77777777" w:rsidR="002D39FF" w:rsidRPr="00EB5B16" w:rsidRDefault="002D39FF" w:rsidP="00EB693E">
      <w:pPr>
        <w:pStyle w:val="ListParagraph"/>
        <w:numPr>
          <w:ilvl w:val="0"/>
          <w:numId w:val="85"/>
        </w:numPr>
        <w:spacing w:after="240"/>
        <w:jc w:val="left"/>
        <w:rPr>
          <w:lang w:val="en-150"/>
        </w:rPr>
      </w:pPr>
      <w:r w:rsidRPr="00EB5B16">
        <w:rPr>
          <w:lang w:val="en-150"/>
        </w:rPr>
        <w:t xml:space="preserve">Intuitively defining an angular speed in </w:t>
      </w:r>
      <w:proofErr w:type="spellStart"/>
      <w:r w:rsidRPr="00EB5B16">
        <w:rPr>
          <w:lang w:val="en-150"/>
        </w:rPr>
        <w:t>cosinus</w:t>
      </w:r>
      <w:proofErr w:type="spellEnd"/>
      <w:r w:rsidRPr="00EB5B16">
        <w:rPr>
          <w:lang w:val="en-150"/>
        </w:rPr>
        <w:t xml:space="preserve"> and sinus is complex.</w:t>
      </w:r>
    </w:p>
    <w:p w14:paraId="2D505B85" w14:textId="77777777" w:rsidR="002D39FF" w:rsidRPr="00EB5B16" w:rsidRDefault="002D39FF" w:rsidP="00EB693E">
      <w:pPr>
        <w:pStyle w:val="ListParagraph"/>
        <w:numPr>
          <w:ilvl w:val="0"/>
          <w:numId w:val="85"/>
        </w:numPr>
        <w:spacing w:after="240"/>
        <w:jc w:val="left"/>
        <w:rPr>
          <w:lang w:val="en-150"/>
        </w:rPr>
      </w:pPr>
      <w:r w:rsidRPr="00EB5B16">
        <w:rPr>
          <w:lang w:val="en-150"/>
        </w:rPr>
        <w:t>Reducing matrix sizes decreases the computational cost of the filter.</w:t>
      </w:r>
    </w:p>
    <w:p w14:paraId="7ED3C578" w14:textId="77777777" w:rsidR="002D39FF" w:rsidRPr="00EB5B16" w:rsidRDefault="002D39FF" w:rsidP="00EB693E">
      <w:pPr>
        <w:pStyle w:val="ListParagraph"/>
        <w:numPr>
          <w:ilvl w:val="0"/>
          <w:numId w:val="85"/>
        </w:numPr>
        <w:spacing w:after="240"/>
        <w:jc w:val="left"/>
        <w:rPr>
          <w:lang w:val="en-150"/>
        </w:rPr>
      </w:pPr>
      <w:r w:rsidRPr="00EB5B16">
        <w:rPr>
          <w:lang w:val="en-150"/>
        </w:rPr>
        <w:t>The filter becomes simpler to tune because less variables are present.</w:t>
      </w:r>
    </w:p>
    <w:p w14:paraId="65956670" w14:textId="1D30FFEB" w:rsidR="0010414A" w:rsidRPr="00EB5B16" w:rsidRDefault="009A3655" w:rsidP="008819E5">
      <w:pPr>
        <w:ind w:firstLine="0"/>
        <w:jc w:val="center"/>
        <w:rPr>
          <w:color w:val="222222"/>
          <w:shd w:val="clear" w:color="auto" w:fill="FFFFFF"/>
          <w:lang w:val="en-150"/>
        </w:rPr>
      </w:pPr>
      <w:r w:rsidRPr="00EB5B16">
        <w:rPr>
          <w:noProof/>
          <w:color w:val="222222"/>
          <w:shd w:val="clear" w:color="auto" w:fill="FFFFFF"/>
          <w:lang w:val="en-150"/>
        </w:rPr>
        <w:lastRenderedPageBreak/>
        <w:drawing>
          <wp:inline distT="0" distB="0" distL="0" distR="0" wp14:anchorId="6A90CA3C" wp14:editId="0E948210">
            <wp:extent cx="5575346" cy="3345269"/>
            <wp:effectExtent l="57150" t="57150" r="101600" b="1028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a:extLst>
                        <a:ext uri="{28A0092B-C50C-407E-A947-70E740481C1C}">
                          <a14:useLocalDpi xmlns:a14="http://schemas.microsoft.com/office/drawing/2010/main" val="0"/>
                        </a:ext>
                      </a:extLst>
                    </a:blip>
                    <a:srcRect/>
                    <a:stretch/>
                  </pic:blipFill>
                  <pic:spPr bwMode="auto">
                    <a:xfrm>
                      <a:off x="0" y="0"/>
                      <a:ext cx="5575346" cy="3345269"/>
                    </a:xfrm>
                    <a:prstGeom prst="rect">
                      <a:avLst/>
                    </a:prstGeom>
                    <a:noFill/>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7714BCF" w14:textId="45B6008F" w:rsidR="008819E5" w:rsidRPr="00EB5B16" w:rsidRDefault="0092336A" w:rsidP="008819E5">
      <w:pPr>
        <w:pStyle w:val="Caption"/>
        <w:spacing w:after="0"/>
        <w:ind w:firstLine="0"/>
        <w:rPr>
          <w:lang w:val="en-150"/>
        </w:rPr>
      </w:pPr>
      <w:bookmarkStart w:id="333" w:name="_Ref74524715"/>
      <w:bookmarkStart w:id="334" w:name="_Toc7457224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6</w:t>
      </w:r>
      <w:r w:rsidRPr="00EB5B16">
        <w:rPr>
          <w:lang w:val="en-150"/>
        </w:rPr>
        <w:fldChar w:fldCharType="end"/>
      </w:r>
      <w:bookmarkEnd w:id="333"/>
      <w:r w:rsidR="008819E5" w:rsidRPr="00EB5B16">
        <w:rPr>
          <w:lang w:val="en-150"/>
        </w:rPr>
        <w:t xml:space="preserve">:  Issues with Kalman weighted average </w:t>
      </w:r>
      <w:r w:rsidR="000A4979" w:rsidRPr="00EB5B16">
        <w:rPr>
          <w:lang w:val="en-150"/>
        </w:rPr>
        <w:t>in</w:t>
      </w:r>
      <w:r w:rsidR="008819E5" w:rsidRPr="00EB5B16">
        <w:rPr>
          <w:lang w:val="en-150"/>
        </w:rPr>
        <w:t xml:space="preserve"> different angle representations</w:t>
      </w:r>
      <w:bookmarkEnd w:id="334"/>
    </w:p>
    <w:p w14:paraId="2075F581" w14:textId="77777777" w:rsidR="008819E5" w:rsidRPr="00EB5B16" w:rsidRDefault="008819E5" w:rsidP="008819E5">
      <w:pPr>
        <w:pStyle w:val="Caption"/>
        <w:ind w:firstLine="0"/>
        <w:rPr>
          <w:lang w:val="en-150"/>
        </w:rPr>
      </w:pPr>
      <w:r w:rsidRPr="00EB5B16">
        <w:rPr>
          <w:lang w:val="en-150"/>
        </w:rPr>
        <w:t>Source: Self-made</w:t>
      </w:r>
    </w:p>
    <w:p w14:paraId="4E099EF0" w14:textId="42EE3478" w:rsidR="009B6340" w:rsidRDefault="002E02C8" w:rsidP="009B6340">
      <w:pPr>
        <w:spacing w:after="240"/>
        <w:rPr>
          <w:lang w:val="en-150"/>
        </w:rPr>
      </w:pPr>
      <w:r w:rsidRPr="00EB5B16">
        <w:rPr>
          <w:color w:val="222222"/>
          <w:shd w:val="clear" w:color="auto" w:fill="FFFFFF"/>
          <w:lang w:val="en-150"/>
        </w:rPr>
        <w:t xml:space="preserve">After applying the stated </w:t>
      </w:r>
      <w:proofErr w:type="spellStart"/>
      <w:r w:rsidRPr="00EB5B16">
        <w:rPr>
          <w:color w:val="222222"/>
          <w:shd w:val="clear" w:color="auto" w:fill="FFFFFF"/>
          <w:lang w:val="en-150"/>
        </w:rPr>
        <w:t>modificati</w:t>
      </w:r>
      <w:proofErr w:type="spellEnd"/>
      <w:r w:rsidR="00472E32">
        <w:rPr>
          <w:color w:val="222222"/>
          <w:shd w:val="clear" w:color="auto" w:fill="FFFFFF"/>
          <w:lang w:val="en-US"/>
        </w:rPr>
        <w:t>on</w:t>
      </w:r>
      <w:r w:rsidRPr="00EB5B16">
        <w:rPr>
          <w:color w:val="222222"/>
          <w:shd w:val="clear" w:color="auto" w:fill="FFFFFF"/>
          <w:lang w:val="en-150"/>
        </w:rPr>
        <w:t>s to address yaw issues, t</w:t>
      </w:r>
      <w:r w:rsidR="009B6340" w:rsidRPr="00EB5B16">
        <w:rPr>
          <w:color w:val="222222"/>
          <w:shd w:val="clear" w:color="auto" w:fill="FFFFFF"/>
          <w:lang w:val="en-150"/>
        </w:rPr>
        <w:t xml:space="preserve">he state-space representation of choice </w:t>
      </w:r>
      <w:r w:rsidR="003F56FC" w:rsidRPr="00EB5B16">
        <w:rPr>
          <w:lang w:val="en-150"/>
        </w:rPr>
        <w:t xml:space="preserve">for </w:t>
      </w:r>
      <w:r w:rsidR="002D39FF" w:rsidRPr="00EB5B16">
        <w:rPr>
          <w:lang w:val="en-150"/>
        </w:rPr>
        <w:t>the</w:t>
      </w:r>
      <w:r w:rsidR="003F56FC" w:rsidRPr="00EB5B16">
        <w:rPr>
          <w:lang w:val="en-150"/>
        </w:rPr>
        <w:t xml:space="preserve"> localization </w:t>
      </w:r>
      <w:r w:rsidR="002D39FF" w:rsidRPr="00EB5B16">
        <w:rPr>
          <w:lang w:val="en-150"/>
        </w:rPr>
        <w:t xml:space="preserve">problem </w:t>
      </w:r>
      <w:r w:rsidR="003F56FC" w:rsidRPr="00EB5B16">
        <w:rPr>
          <w:lang w:val="en-150"/>
        </w:rPr>
        <w:t xml:space="preserve">of a camera based on dead reckoning with </w:t>
      </w:r>
      <w:proofErr w:type="spellStart"/>
      <w:r w:rsidR="003F56FC" w:rsidRPr="00EB5B16">
        <w:rPr>
          <w:lang w:val="en-150"/>
        </w:rPr>
        <w:t>ArUco</w:t>
      </w:r>
      <w:proofErr w:type="spellEnd"/>
      <w:r w:rsidR="003F56FC" w:rsidRPr="00EB5B16">
        <w:rPr>
          <w:lang w:val="en-150"/>
        </w:rPr>
        <w:t xml:space="preserve"> markers as landmarks, for an instant </w:t>
      </w:r>
      <m:oMath>
        <m:r>
          <w:rPr>
            <w:rFonts w:ascii="Cambria Math" w:hAnsi="Cambria Math"/>
            <w:lang w:val="en-150"/>
          </w:rPr>
          <m:t>k</m:t>
        </m:r>
      </m:oMath>
      <w:r w:rsidR="002D39FF" w:rsidRPr="00EB5B16">
        <w:rPr>
          <w:lang w:val="en-150"/>
        </w:rPr>
        <w:t xml:space="preserve"> </w:t>
      </w:r>
      <w:r w:rsidR="003F56FC" w:rsidRPr="00EB5B16">
        <w:rPr>
          <w:lang w:val="en-150"/>
        </w:rPr>
        <w:t xml:space="preserve">in which a number of </w:t>
      </w:r>
      <m:oMath>
        <m:r>
          <w:rPr>
            <w:rFonts w:ascii="Cambria Math" w:hAnsi="Cambria Math"/>
            <w:lang w:val="en-150"/>
          </w:rPr>
          <m:t>N</m:t>
        </m:r>
      </m:oMath>
      <w:r w:rsidR="003F56FC" w:rsidRPr="00EB5B16">
        <w:rPr>
          <w:lang w:val="en-150"/>
        </w:rPr>
        <w:t xml:space="preserve"> ArUco markers are in sight with ids ranging from </w:t>
      </w:r>
      <m:oMath>
        <m:r>
          <w:rPr>
            <w:rFonts w:ascii="Cambria Math" w:hAnsi="Cambria Math"/>
            <w:lang w:val="en-150"/>
          </w:rPr>
          <m:t>a</m:t>
        </m:r>
      </m:oMath>
      <w:r w:rsidR="003F56FC" w:rsidRPr="00EB5B16">
        <w:rPr>
          <w:lang w:val="en-150"/>
        </w:rPr>
        <w:t xml:space="preserve"> to </w:t>
      </w:r>
      <m:oMath>
        <m:r>
          <w:rPr>
            <w:rFonts w:ascii="Cambria Math" w:hAnsi="Cambria Math"/>
            <w:lang w:val="en-150"/>
          </w:rPr>
          <m:t>b</m:t>
        </m:r>
      </m:oMath>
      <w:r w:rsidR="003F56FC" w:rsidRPr="00EB5B16">
        <w:rPr>
          <w:lang w:val="en-150"/>
        </w:rPr>
        <w:t>, is</w:t>
      </w:r>
      <w:r w:rsidRPr="00EB5B16">
        <w:rPr>
          <w:lang w:val="en-150"/>
        </w:rPr>
        <w:t xml:space="preserve"> defined as</w:t>
      </w:r>
      <w:r w:rsidR="003F56FC"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4520B" w14:paraId="4BAB43A1" w14:textId="77777777" w:rsidTr="00DF0906">
        <w:trPr>
          <w:trHeight w:val="1644"/>
        </w:trPr>
        <w:tc>
          <w:tcPr>
            <w:tcW w:w="350" w:type="pct"/>
            <w:vAlign w:val="center"/>
          </w:tcPr>
          <w:p w14:paraId="4056721B" w14:textId="77777777" w:rsidR="0084520B" w:rsidRDefault="0084520B" w:rsidP="00DF0906">
            <w:pPr>
              <w:ind w:firstLine="0"/>
              <w:jc w:val="center"/>
              <w:rPr>
                <w:lang w:val="en-150"/>
              </w:rPr>
            </w:pPr>
          </w:p>
        </w:tc>
        <w:tc>
          <w:tcPr>
            <w:tcW w:w="4300" w:type="pct"/>
            <w:vAlign w:val="center"/>
          </w:tcPr>
          <w:p w14:paraId="4F644EAC" w14:textId="6DCECDCE" w:rsidR="0084520B" w:rsidRDefault="00A952ED" w:rsidP="00DF0906">
            <w:pPr>
              <w:ind w:firstLine="0"/>
              <w:jc w:val="center"/>
              <w:rPr>
                <w:lang w:val="en-150"/>
              </w:rPr>
            </w:pPr>
            <m:oMathPara>
              <m:oMath>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m:rPr>
                                            <m:sty m:val="p"/>
                                          </m:rPr>
                                          <w:rPr>
                                            <w:rFonts w:ascii="Cambria Math" w:hAnsi="Cambria Math"/>
                                            <w:lang w:val="en-150"/>
                                          </w:rPr>
                                          <m:t>cos⁡</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ctrlPr>
                                          <w:rPr>
                                            <w:rFonts w:ascii="Cambria Math" w:eastAsia="Cambria Math" w:hAnsi="Cambria Math" w:cs="Cambria Math"/>
                                            <w:i/>
                                            <w:lang w:val="en-150"/>
                                          </w:rPr>
                                        </m:ctrlPr>
                                      </m:e>
                                    </m:mr>
                                    <m:mr>
                                      <m:e>
                                        <m:r>
                                          <m:rPr>
                                            <m:sty m:val="p"/>
                                          </m:rPr>
                                          <w:rPr>
                                            <w:rFonts w:ascii="Cambria Math" w:hAnsi="Cambria Math"/>
                                            <w:lang w:val="en-150"/>
                                          </w:rPr>
                                          <m:t>sin⁡</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e>
                                    </m:mr>
                                  </m:m>
                                  <m:r>
                                    <w:rPr>
                                      <w:rFonts w:ascii="Cambria Math" w:hAnsi="Cambria Math"/>
                                      <w:lang w:val="en-150"/>
                                    </w:rPr>
                                    <m:t xml:space="preserve"> </m:t>
                                  </m:r>
                                </m:e>
                              </m:d>
                            </m:e>
                            <m:sub>
                              <m:r>
                                <w:rPr>
                                  <w:rFonts w:ascii="Cambria Math" w:hAnsi="Cambria Math"/>
                                  <w:lang w:val="en-150"/>
                                </w:rPr>
                                <m:t>k+1</m:t>
                              </m:r>
                            </m:sub>
                          </m:sSub>
                          <m:r>
                            <w:rPr>
                              <w:rFonts w:ascii="Cambria Math" w:hAnsi="Cambria Math"/>
                              <w:lang w:val="en-150"/>
                            </w:rPr>
                            <m:t xml:space="preserve">  =</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4"/>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m:rPr>
                                            <m:sty m:val="p"/>
                                          </m:rPr>
                                          <w:rPr>
                                            <w:rFonts w:ascii="Cambria Math" w:hAnsi="Cambria Math"/>
                                            <w:lang w:val="en-150"/>
                                          </w:rPr>
                                          <m:t>cos⁡</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ctrlPr>
                                          <w:rPr>
                                            <w:rFonts w:ascii="Cambria Math" w:eastAsia="Cambria Math" w:hAnsi="Cambria Math" w:cs="Cambria Math"/>
                                            <w:i/>
                                            <w:lang w:val="en-150"/>
                                          </w:rPr>
                                        </m:ctrlPr>
                                      </m:e>
                                    </m:mr>
                                    <m:mr>
                                      <m:e>
                                        <m:r>
                                          <m:rPr>
                                            <m:sty m:val="p"/>
                                          </m:rPr>
                                          <w:rPr>
                                            <w:rFonts w:ascii="Cambria Math" w:hAnsi="Cambria Math"/>
                                            <w:lang w:val="en-150"/>
                                          </w:rPr>
                                          <m:t>sin⁡</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e>
                      </m:mr>
                      <m:mr>
                        <m:e>
                          <m:r>
                            <w:rPr>
                              <w:rFonts w:ascii="Cambria Math" w:hAnsi="Cambria Math"/>
                              <w:color w:val="FFFFFF" w:themeColor="background1"/>
                              <w:lang w:val="en-150"/>
                            </w:rPr>
                            <m:t>a</m:t>
                          </m:r>
                          <m:ctrlPr>
                            <w:rPr>
                              <w:rFonts w:ascii="Cambria Math" w:eastAsia="Cambria Math" w:hAnsi="Cambria Math" w:cs="Cambria Math"/>
                              <w:i/>
                              <w:lang w:val="en-150"/>
                            </w:rPr>
                          </m:ctrlPr>
                        </m:e>
                      </m:m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m:rPr>
                                                          <m:sty m:val="p"/>
                                                        </m:rPr>
                                                        <w:rPr>
                                                          <w:rFonts w:ascii="Cambria Math" w:hAnsi="Cambria Math"/>
                                                          <w:lang w:val="en-150"/>
                                                        </w:rPr>
                                                        <m:t>cos⁡</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ctrlPr>
                                                        <w:rPr>
                                                          <w:rFonts w:ascii="Cambria Math" w:eastAsia="Cambria Math" w:hAnsi="Cambria Math" w:cs="Cambria Math"/>
                                                          <w:i/>
                                                          <w:lang w:val="en-150"/>
                                                        </w:rPr>
                                                      </m:ctrlPr>
                                                    </m:e>
                                                  </m:mr>
                                                  <m:mr>
                                                    <m:e>
                                                      <m:r>
                                                        <m:rPr>
                                                          <m:sty m:val="p"/>
                                                        </m:rPr>
                                                        <w:rPr>
                                                          <w:rFonts w:ascii="Cambria Math" w:hAnsi="Cambria Math"/>
                                                          <w:lang w:val="en-150"/>
                                                        </w:rPr>
                                                        <m:t>sin⁡</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ctrlPr>
                                          <w:rPr>
                                            <w:rFonts w:ascii="Cambria Math" w:eastAsia="Cambria Math" w:hAnsi="Cambria Math" w:cs="Cambria Math"/>
                                            <w:i/>
                                            <w:lang w:val="en-150"/>
                                          </w:rPr>
                                        </m:ctrlP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m:rPr>
                                                          <m:sty m:val="p"/>
                                                        </m:rPr>
                                                        <w:rPr>
                                                          <w:rFonts w:ascii="Cambria Math" w:hAnsi="Cambria Math"/>
                                                          <w:lang w:val="en-150"/>
                                                        </w:rPr>
                                                        <m:t>cos⁡</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ctrlPr>
                                                        <w:rPr>
                                                          <w:rFonts w:ascii="Cambria Math" w:eastAsia="Cambria Math" w:hAnsi="Cambria Math" w:cs="Cambria Math"/>
                                                          <w:i/>
                                                          <w:lang w:val="en-150"/>
                                                        </w:rPr>
                                                      </m:ctrlPr>
                                                    </m:e>
                                                  </m:mr>
                                                  <m:mr>
                                                    <m:e>
                                                      <m:r>
                                                        <m:rPr>
                                                          <m:sty m:val="p"/>
                                                        </m:rPr>
                                                        <w:rPr>
                                                          <w:rFonts w:ascii="Cambria Math" w:hAnsi="Cambria Math"/>
                                                          <w:lang w:val="en-150"/>
                                                        </w:rPr>
                                                        <m:t>sin⁡</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e>
                                                  </m:mr>
                                                </m:m>
                                                <m:r>
                                                  <w:rPr>
                                                    <w:rFonts w:ascii="Cambria Math" w:hAnsi="Cambria Math"/>
                                                    <w:lang w:val="en-150"/>
                                                  </w:rPr>
                                                  <m:t xml:space="preserve">  </m:t>
                                                </m:r>
                                              </m:e>
                                            </m:d>
                                          </m:e>
                                          <m:sub>
                                            <m:r>
                                              <w:rPr>
                                                <w:rFonts w:ascii="Cambria Math" w:hAnsi="Cambria Math"/>
                                                <w:lang w:val="en-150"/>
                                              </w:rPr>
                                              <m:t>b</m:t>
                                            </m:r>
                                          </m:sub>
                                        </m:sSub>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4"/>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4"/>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b</m:t>
                                            </m:r>
                                          </m:sub>
                                        </m:sSub>
                                      </m:e>
                                    </m:mr>
                                  </m:m>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m:rPr>
                                            <m:sty m:val="p"/>
                                          </m:rPr>
                                          <w:rPr>
                                            <w:rFonts w:ascii="Cambria Math" w:hAnsi="Cambria Math"/>
                                            <w:lang w:val="en-150"/>
                                          </w:rPr>
                                          <m:t>cos⁡</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ctrlPr>
                                          <w:rPr>
                                            <w:rFonts w:ascii="Cambria Math" w:eastAsia="Cambria Math" w:hAnsi="Cambria Math" w:cs="Cambria Math"/>
                                            <w:i/>
                                            <w:lang w:val="en-150"/>
                                          </w:rPr>
                                        </m:ctrlPr>
                                      </m:e>
                                    </m:mr>
                                    <m:mr>
                                      <m:e>
                                        <m:r>
                                          <m:rPr>
                                            <m:sty m:val="p"/>
                                          </m:rPr>
                                          <w:rPr>
                                            <w:rFonts w:ascii="Cambria Math" w:hAnsi="Cambria Math"/>
                                            <w:lang w:val="en-150"/>
                                          </w:rPr>
                                          <m:t>sin⁡</m:t>
                                        </m:r>
                                        <m:r>
                                          <w:rPr>
                                            <w:rFonts w:ascii="Cambria Math" w:hAnsi="Cambria Math"/>
                                            <w:lang w:val="en-150"/>
                                          </w:rPr>
                                          <m:t>(</m:t>
                                        </m:r>
                                        <m:r>
                                          <w:rPr>
                                            <w:rFonts w:ascii="Cambria Math" w:eastAsia="Cambria Math" w:hAnsi="Cambria Math" w:cs="Cambria Math"/>
                                            <w:lang w:val="en-150"/>
                                          </w:rPr>
                                          <m:t>θ</m:t>
                                        </m:r>
                                        <m:r>
                                          <w:rPr>
                                            <w:rFonts w:ascii="Cambria Math" w:hAnsi="Cambria Math"/>
                                            <w:lang w:val="en-150"/>
                                          </w:rPr>
                                          <m:t>)</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 xml:space="preserve">k       </m:t>
                              </m:r>
                            </m:sub>
                          </m:sSub>
                          <m:ctrlPr>
                            <w:rPr>
                              <w:rFonts w:ascii="Cambria Math" w:eastAsia="Cambria Math" w:hAnsi="Cambria Math" w:cs="Cambria Math"/>
                              <w:i/>
                              <w:lang w:val="en-150"/>
                            </w:rPr>
                          </m:ctrlPr>
                        </m:e>
                      </m:mr>
                      <m:mr>
                        <m:e>
                          <m:r>
                            <w:rPr>
                              <w:rFonts w:ascii="Cambria Math" w:hAnsi="Cambria Math"/>
                              <w:color w:val="FFFFFF" w:themeColor="background1"/>
                              <w:lang w:val="en-150"/>
                            </w:rPr>
                            <m:t>a</m:t>
                          </m:r>
                          <m:ctrlPr>
                            <w:rPr>
                              <w:rFonts w:ascii="Cambria Math" w:eastAsia="Cambria Math" w:hAnsi="Cambria Math" w:cs="Cambria Math"/>
                              <w:i/>
                              <w:color w:val="FFFFFF" w:themeColor="background1"/>
                              <w:lang w:val="en-150"/>
                            </w:rPr>
                          </m:ctrlPr>
                        </m:e>
                      </m:mr>
                      <m:mr>
                        <m:e>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sSub>
                                <m:sSubPr>
                                  <m:ctrlPr>
                                    <w:rPr>
                                      <w:rFonts w:ascii="Cambria Math" w:hAnsi="Cambria Math"/>
                                      <w:b/>
                                      <w:i/>
                                      <w:lang w:val="en-150"/>
                                    </w:rPr>
                                  </m:ctrlPr>
                                </m:sSubPr>
                                <m:e>
                                  <m:r>
                                    <m:rPr>
                                      <m:sty m:val="bi"/>
                                    </m:rPr>
                                    <w:rPr>
                                      <w:rFonts w:ascii="Cambria Math" w:hAnsi="Cambria Math"/>
                                      <w:lang w:val="en-150"/>
                                    </w:rPr>
                                    <m:t>Q</m:t>
                                  </m:r>
                                </m:e>
                                <m:sub>
                                  <m:r>
                                    <w:rPr>
                                      <w:rFonts w:ascii="Cambria Math" w:hAnsi="Cambria Math"/>
                                      <w:lang w:val="en-150"/>
                                    </w:rPr>
                                    <m:t>4x4</m:t>
                                  </m:r>
                                </m:sub>
                              </m:sSub>
                            </m:e>
                          </m:d>
                          <m:r>
                            <w:rPr>
                              <w:rFonts w:ascii="Cambria Math" w:hAnsi="Cambria Math"/>
                              <w:lang w:val="en-150"/>
                            </w:rPr>
                            <m:t xml:space="preserve"> ;    </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sSub>
                                <m:sSubPr>
                                  <m:ctrlPr>
                                    <w:rPr>
                                      <w:rFonts w:ascii="Cambria Math" w:hAnsi="Cambria Math"/>
                                      <w:i/>
                                      <w:lang w:val="en-150"/>
                                    </w:rPr>
                                  </m:ctrlPr>
                                </m:sSubPr>
                                <m:e>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4x4</m:t>
                                                </m:r>
                                              </m:sub>
                                            </m:sSub>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m:rPr>
                                                <m:sty m:val="b"/>
                                              </m:rPr>
                                              <w:rPr>
                                                <w:rFonts w:ascii="Cambria Math" w:eastAsia="Cambria Math" w:hAnsi="Cambria Math" w:cs="Cambria Math"/>
                                                <w:lang w:val="en-150"/>
                                              </w:rPr>
                                              <m:t>O</m:t>
                                            </m:r>
                                            <m:ctrlPr>
                                              <w:rPr>
                                                <w:rFonts w:ascii="Cambria Math" w:eastAsia="Cambria Math" w:hAnsi="Cambria Math" w:cs="Cambria Math"/>
                                                <w:i/>
                                                <w:lang w:val="en-150"/>
                                              </w:rPr>
                                            </m:ctrlPr>
                                          </m:e>
                                        </m:mr>
                                        <m:mr>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e>
                                          <m:e>
                                            <m:r>
                                              <w:rPr>
                                                <w:rFonts w:ascii="Cambria Math" w:hAnsi="Cambria Math"/>
                                                <w:lang w:val="en-150"/>
                                              </w:rPr>
                                              <m:t>⋮</m:t>
                                            </m:r>
                                          </m:e>
                                        </m:mr>
                                        <m:mr>
                                          <m:e>
                                            <m:r>
                                              <m:rPr>
                                                <m:sty m:val="b"/>
                                              </m:rPr>
                                              <w:rPr>
                                                <w:rFonts w:ascii="Cambria Math" w:hAnsi="Cambria Math"/>
                                                <w:lang w:val="en-150"/>
                                              </w:rPr>
                                              <m:t>O</m:t>
                                            </m:r>
                                            <m:ctrlPr>
                                              <w:rPr>
                                                <w:rFonts w:ascii="Cambria Math" w:eastAsia="Cambria Math" w:hAnsi="Cambria Math" w:cs="Cambria Math"/>
                                                <w:i/>
                                                <w:lang w:val="en-150"/>
                                              </w:rPr>
                                            </m:ctrlPr>
                                          </m:e>
                                          <m:e>
                                            <m:r>
                                              <w:rPr>
                                                <w:rFonts w:ascii="Cambria Math" w:eastAsia="Cambria Math" w:hAnsi="Cambria Math" w:cs="Cambria Math"/>
                                                <w:lang w:val="en-150"/>
                                              </w:rPr>
                                              <m:t>⋯</m:t>
                                            </m:r>
                                          </m:e>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4x4</m:t>
                                                </m:r>
                                              </m:sub>
                                            </m:sSub>
                                          </m:e>
                                        </m:mr>
                                      </m:m>
                                    </m:e>
                                  </m:d>
                                </m:e>
                                <m:sub>
                                  <m:r>
                                    <w:rPr>
                                      <w:rFonts w:ascii="Cambria Math" w:hAnsi="Cambria Math"/>
                                      <w:lang w:val="en-150"/>
                                    </w:rPr>
                                    <m:t>4Nx4N</m:t>
                                  </m:r>
                                </m:sub>
                              </m:sSub>
                            </m:e>
                          </m:d>
                          <m:r>
                            <w:rPr>
                              <w:rFonts w:ascii="Cambria Math" w:hAnsi="Cambria Math"/>
                              <w:lang w:val="en-150"/>
                            </w:rPr>
                            <m:t xml:space="preserve">  </m:t>
                          </m:r>
                        </m:e>
                      </m:mr>
                    </m:m>
                  </m:e>
                </m:d>
              </m:oMath>
            </m:oMathPara>
          </w:p>
        </w:tc>
        <w:tc>
          <w:tcPr>
            <w:tcW w:w="350" w:type="pct"/>
            <w:vAlign w:val="center"/>
          </w:tcPr>
          <w:p w14:paraId="562B06A8" w14:textId="0A6A2888" w:rsidR="0084520B" w:rsidRPr="00C92C76" w:rsidRDefault="0084520B" w:rsidP="00DF0906">
            <w:pPr>
              <w:ind w:firstLine="0"/>
              <w:jc w:val="right"/>
              <w:rPr>
                <w:lang w:val="en-150"/>
              </w:rPr>
            </w:pPr>
            <w:bookmarkStart w:id="335" w:name="_Toc74569701"/>
            <w:bookmarkStart w:id="336" w:name="_Toc74572310"/>
            <w:r>
              <w:rPr>
                <w:lang w:val="en-150"/>
              </w:rPr>
              <w:t>(</w:t>
            </w:r>
            <w:r>
              <w:fldChar w:fldCharType="begin"/>
            </w:r>
            <w:r>
              <w:instrText xml:space="preserve"> SEQ Equation \* ARABIC </w:instrText>
            </w:r>
            <w:r>
              <w:fldChar w:fldCharType="separate"/>
            </w:r>
            <w:r w:rsidR="00452B2C">
              <w:rPr>
                <w:noProof/>
              </w:rPr>
              <w:t>20</w:t>
            </w:r>
            <w:r>
              <w:fldChar w:fldCharType="end"/>
            </w:r>
            <w:r>
              <w:rPr>
                <w:lang w:val="en-150"/>
              </w:rPr>
              <w:t>)</w:t>
            </w:r>
            <w:bookmarkEnd w:id="335"/>
            <w:bookmarkEnd w:id="336"/>
          </w:p>
        </w:tc>
      </w:tr>
    </w:tbl>
    <w:p w14:paraId="475FC6B2" w14:textId="77777777" w:rsidR="0084520B" w:rsidRPr="00EB5B16" w:rsidRDefault="0084520B" w:rsidP="009B6340">
      <w:pPr>
        <w:spacing w:after="240"/>
        <w:rPr>
          <w:color w:val="222222"/>
          <w:shd w:val="clear" w:color="auto" w:fill="FFFFFF"/>
          <w:lang w:val="en-150"/>
        </w:rPr>
      </w:pPr>
    </w:p>
    <w:p w14:paraId="790788A3" w14:textId="77777777" w:rsidR="00B346C1" w:rsidRPr="00EB5B16" w:rsidRDefault="00B346C1" w:rsidP="00B346C1">
      <w:pPr>
        <w:pStyle w:val="Heading2"/>
        <w:rPr>
          <w:lang w:val="en-150"/>
        </w:rPr>
      </w:pPr>
      <w:bookmarkStart w:id="337" w:name="_Ref74562758"/>
      <w:bookmarkStart w:id="338" w:name="_Toc74572138"/>
      <w:r w:rsidRPr="00EB5B16">
        <w:rPr>
          <w:lang w:val="en-150"/>
        </w:rPr>
        <w:lastRenderedPageBreak/>
        <w:t>Item localization against camera coordinate frame</w:t>
      </w:r>
      <w:bookmarkEnd w:id="337"/>
      <w:bookmarkEnd w:id="338"/>
    </w:p>
    <w:p w14:paraId="3111D172" w14:textId="53FE531E" w:rsidR="00B346C1" w:rsidRPr="00EB5B16" w:rsidRDefault="00A34BAE" w:rsidP="00B346C1">
      <w:pPr>
        <w:pStyle w:val="Heading3"/>
        <w:rPr>
          <w:lang w:val="en-150"/>
        </w:rPr>
      </w:pPr>
      <w:bookmarkStart w:id="339" w:name="_Toc74572139"/>
      <w:r w:rsidRPr="00EB5B16">
        <w:rPr>
          <w:lang w:val="en-150"/>
        </w:rPr>
        <w:t>Estimating item position</w:t>
      </w:r>
      <w:bookmarkEnd w:id="339"/>
    </w:p>
    <w:p w14:paraId="528728D2" w14:textId="44121B84" w:rsidR="00681AE2" w:rsidRPr="00EB5B16" w:rsidRDefault="00D751E2" w:rsidP="00681AE2">
      <w:pPr>
        <w:rPr>
          <w:lang w:val="en-150"/>
        </w:rPr>
      </w:pPr>
      <w:r w:rsidRPr="00EB5B16">
        <w:rPr>
          <w:lang w:val="en-150"/>
        </w:rPr>
        <w:t xml:space="preserve">By following the pinhole camera model described in </w:t>
      </w:r>
      <w:r w:rsidR="00BB4EEA">
        <w:rPr>
          <w:lang w:val="en-US"/>
        </w:rPr>
        <w:t xml:space="preserve">Section </w:t>
      </w:r>
      <w:r w:rsidR="00BB4EEA">
        <w:rPr>
          <w:lang w:val="en-150"/>
        </w:rPr>
        <w:fldChar w:fldCharType="begin"/>
      </w:r>
      <w:r w:rsidR="00BB4EEA">
        <w:rPr>
          <w:lang w:val="en-150"/>
        </w:rPr>
        <w:instrText xml:space="preserve"> REF _Ref74562504 \n \h </w:instrText>
      </w:r>
      <w:r w:rsidR="00BB4EEA">
        <w:rPr>
          <w:lang w:val="en-150"/>
        </w:rPr>
      </w:r>
      <w:r w:rsidR="00BB4EEA">
        <w:rPr>
          <w:lang w:val="en-150"/>
        </w:rPr>
        <w:fldChar w:fldCharType="separate"/>
      </w:r>
      <w:r w:rsidR="00452B2C">
        <w:rPr>
          <w:lang w:val="en-150"/>
        </w:rPr>
        <w:t>5.2.4</w:t>
      </w:r>
      <w:r w:rsidR="00BB4EEA">
        <w:rPr>
          <w:lang w:val="en-150"/>
        </w:rPr>
        <w:fldChar w:fldCharType="end"/>
      </w:r>
      <w:r w:rsidRPr="00EB5B16">
        <w:rPr>
          <w:lang w:val="en-150"/>
        </w:rPr>
        <w:t>, one can relate real-world points to image ones</w:t>
      </w:r>
      <w:r w:rsidR="002C2F1A" w:rsidRPr="00EB5B16">
        <w:rPr>
          <w:lang w:val="en-150"/>
        </w:rPr>
        <w:t>, provided an image is undistorted.</w:t>
      </w:r>
      <w:r w:rsidR="00681AE2" w:rsidRPr="00EB5B16">
        <w:rPr>
          <w:lang w:val="en-150"/>
        </w:rPr>
        <w:t xml:space="preserve"> </w:t>
      </w:r>
      <w:r w:rsidR="002C2F1A" w:rsidRPr="00EB5B16">
        <w:rPr>
          <w:lang w:val="en-150"/>
        </w:rPr>
        <w:t xml:space="preserve">Because we can </w:t>
      </w:r>
      <w:r w:rsidR="00040CCC" w:rsidRPr="00EB5B16">
        <w:rPr>
          <w:lang w:val="en-150"/>
        </w:rPr>
        <w:t>find the camera matrix and its distortion parameters, any image taken by a camera can be artificially undistorted and then treated as a distortion-free image.</w:t>
      </w:r>
      <w:r w:rsidR="00681AE2" w:rsidRPr="00EB5B16">
        <w:rPr>
          <w:lang w:val="en-150"/>
        </w:rPr>
        <w:t xml:space="preserve"> </w:t>
      </w:r>
      <w:r w:rsidR="008D3170" w:rsidRPr="00EB5B16">
        <w:rPr>
          <w:lang w:val="en-150"/>
        </w:rPr>
        <w:t>These real-world points obtained are, indeed, referred to the camera.</w:t>
      </w:r>
    </w:p>
    <w:p w14:paraId="2A77BCEC" w14:textId="6FA795A4" w:rsidR="00325487" w:rsidRPr="00EB5B16" w:rsidRDefault="00681AE2" w:rsidP="00681AE2">
      <w:pPr>
        <w:rPr>
          <w:lang w:val="en-150"/>
        </w:rPr>
      </w:pPr>
      <w:r w:rsidRPr="00EB5B16">
        <w:rPr>
          <w:lang w:val="en-150"/>
        </w:rPr>
        <w:t xml:space="preserve">In general, the pinhole model can be used to compute real-coordinates </w:t>
      </w:r>
      <m:oMath>
        <m:r>
          <w:rPr>
            <w:rFonts w:ascii="Cambria Math" w:hAnsi="Cambria Math"/>
            <w:lang w:val="en-150"/>
          </w:rPr>
          <m:t>x,y</m:t>
        </m:r>
      </m:oMath>
      <w:r w:rsidRPr="00EB5B16">
        <w:rPr>
          <w:lang w:val="en-150"/>
        </w:rPr>
        <w:t xml:space="preserve"> from pixel points </w:t>
      </w:r>
      <m:oMath>
        <m:r>
          <w:rPr>
            <w:rFonts w:ascii="Cambria Math" w:hAnsi="Cambria Math"/>
            <w:lang w:val="en-150"/>
          </w:rPr>
          <m:t>u,v</m:t>
        </m:r>
      </m:oMath>
      <w:r w:rsidRPr="00EB5B16">
        <w:rPr>
          <w:lang w:val="en-150"/>
        </w:rPr>
        <w:t>, all of these</w:t>
      </w:r>
      <w:r w:rsidR="009E2419" w:rsidRPr="00EB5B16">
        <w:rPr>
          <w:lang w:val="en-150"/>
        </w:rPr>
        <w:t xml:space="preserve"> coordinates</w:t>
      </w:r>
      <w:r w:rsidRPr="00EB5B16">
        <w:rPr>
          <w:lang w:val="en-150"/>
        </w:rPr>
        <w:t xml:space="preserve"> measured in planes orthogonal to the camera axis. </w:t>
      </w:r>
      <w:r w:rsidR="009E2419" w:rsidRPr="00EB5B16">
        <w:rPr>
          <w:lang w:val="en-150"/>
        </w:rPr>
        <w:t>E</w:t>
      </w:r>
      <w:r w:rsidRPr="00EB5B16">
        <w:rPr>
          <w:lang w:val="en-150"/>
        </w:rPr>
        <w:t xml:space="preserve">stimating the </w:t>
      </w:r>
      <m:oMath>
        <m:r>
          <w:rPr>
            <w:rFonts w:ascii="Cambria Math" w:hAnsi="Cambria Math"/>
            <w:lang w:val="en-150"/>
          </w:rPr>
          <m:t>z</m:t>
        </m:r>
      </m:oMath>
      <w:r w:rsidR="003F3478" w:rsidRPr="00EB5B16">
        <w:rPr>
          <w:lang w:val="en-150"/>
        </w:rPr>
        <w:t xml:space="preserve"> </w:t>
      </w:r>
      <w:r w:rsidRPr="00EB5B16">
        <w:rPr>
          <w:lang w:val="en-150"/>
        </w:rPr>
        <w:t>distance of a point to the camera (distance measured parallel to the camera axis) is a more challenging problem that requires external, additional information.</w:t>
      </w:r>
    </w:p>
    <w:p w14:paraId="23CAF0A8" w14:textId="6380C218" w:rsidR="00325487" w:rsidRPr="00EB5B16" w:rsidRDefault="00325487" w:rsidP="00681AE2">
      <w:pPr>
        <w:rPr>
          <w:lang w:val="en-150"/>
        </w:rPr>
      </w:pPr>
      <w:r w:rsidRPr="00EB5B16">
        <w:rPr>
          <w:lang w:val="en-150"/>
        </w:rPr>
        <w:t xml:space="preserve">If the interest was not to get 3D coordinates of a single point, but an item, this problem can be solved with the tools at hand. Conveniently, bounding-boxes obtained by object detection pipelines easily provide us with </w:t>
      </w:r>
      <m:oMath>
        <m:r>
          <w:rPr>
            <w:rFonts w:ascii="Cambria Math" w:hAnsi="Cambria Math"/>
            <w:lang w:val="en-150"/>
          </w:rPr>
          <m:t>u,v</m:t>
        </m:r>
      </m:oMath>
      <w:r w:rsidRPr="00EB5B16">
        <w:rPr>
          <w:lang w:val="en-150"/>
        </w:rPr>
        <w:t xml:space="preserve"> points of interest to find the contours of items. The distance of the item to the camera can be computed by one of the following methods:</w:t>
      </w:r>
    </w:p>
    <w:p w14:paraId="2B6C395E" w14:textId="126C5629" w:rsidR="00681AE2" w:rsidRPr="00EB5B16" w:rsidRDefault="00325487" w:rsidP="00EB693E">
      <w:pPr>
        <w:pStyle w:val="ListParagraph"/>
        <w:numPr>
          <w:ilvl w:val="0"/>
          <w:numId w:val="86"/>
        </w:numPr>
        <w:rPr>
          <w:lang w:val="en-150"/>
        </w:rPr>
      </w:pPr>
      <w:r w:rsidRPr="00EB5B16">
        <w:rPr>
          <w:lang w:val="en-150"/>
        </w:rPr>
        <w:t xml:space="preserve">Using the width of the item as a reference for its </w:t>
      </w:r>
      <w:r w:rsidR="003F3478" w:rsidRPr="00EB5B16">
        <w:rPr>
          <w:lang w:val="en-150"/>
        </w:rPr>
        <w:t xml:space="preserve">distance in </w:t>
      </w:r>
      <m:oMath>
        <m:r>
          <w:rPr>
            <w:rFonts w:ascii="Cambria Math" w:hAnsi="Cambria Math"/>
            <w:lang w:val="en-150"/>
          </w:rPr>
          <m:t>z</m:t>
        </m:r>
      </m:oMath>
      <w:r w:rsidRPr="00EB5B16">
        <w:rPr>
          <w:lang w:val="en-150"/>
        </w:rPr>
        <w:t>.</w:t>
      </w:r>
    </w:p>
    <w:p w14:paraId="4DC76C9A" w14:textId="4D04F726" w:rsidR="00325487" w:rsidRPr="00EB5B16" w:rsidRDefault="00325487" w:rsidP="00EB693E">
      <w:pPr>
        <w:pStyle w:val="ListParagraph"/>
        <w:numPr>
          <w:ilvl w:val="0"/>
          <w:numId w:val="86"/>
        </w:numPr>
        <w:rPr>
          <w:lang w:val="en-150"/>
        </w:rPr>
      </w:pPr>
      <w:r w:rsidRPr="00EB5B16">
        <w:rPr>
          <w:lang w:val="en-150"/>
        </w:rPr>
        <w:t>Using the area of the item as reference for its</w:t>
      </w:r>
      <w:r w:rsidR="003F3478" w:rsidRPr="00EB5B16">
        <w:rPr>
          <w:lang w:val="en-150"/>
        </w:rPr>
        <w:t xml:space="preserve"> distance in </w:t>
      </w:r>
      <m:oMath>
        <m:r>
          <w:rPr>
            <w:rFonts w:ascii="Cambria Math" w:hAnsi="Cambria Math"/>
            <w:lang w:val="en-150"/>
          </w:rPr>
          <m:t>z</m:t>
        </m:r>
      </m:oMath>
      <w:r w:rsidRPr="00EB5B16">
        <w:rPr>
          <w:lang w:val="en-150"/>
        </w:rPr>
        <w:t>.</w:t>
      </w:r>
    </w:p>
    <w:p w14:paraId="4EC64C2B" w14:textId="65AD1733" w:rsidR="00325487" w:rsidRPr="00EB5B16" w:rsidRDefault="00325487" w:rsidP="00EB693E">
      <w:pPr>
        <w:pStyle w:val="ListParagraph"/>
        <w:numPr>
          <w:ilvl w:val="0"/>
          <w:numId w:val="86"/>
        </w:numPr>
        <w:spacing w:after="240"/>
        <w:rPr>
          <w:lang w:val="en-150"/>
        </w:rPr>
      </w:pPr>
      <w:r w:rsidRPr="00EB5B16">
        <w:rPr>
          <w:lang w:val="en-150"/>
        </w:rPr>
        <w:t>Training a neural network to predict the distance based on the size of detections.</w:t>
      </w:r>
    </w:p>
    <w:p w14:paraId="0ED01A49" w14:textId="362D2005" w:rsidR="009F0AF2" w:rsidRPr="00EB5B16" w:rsidRDefault="00325487" w:rsidP="009F0AF2">
      <w:pPr>
        <w:spacing w:after="240"/>
        <w:rPr>
          <w:lang w:val="en-150"/>
        </w:rPr>
      </w:pPr>
      <w:r w:rsidRPr="00EB5B16">
        <w:rPr>
          <w:lang w:val="en-150"/>
        </w:rPr>
        <w:t>From which the most straightforward, yet less accurate, is the first one.</w:t>
      </w:r>
      <w:r w:rsidR="00A75DF8" w:rsidRPr="00EB5B16">
        <w:rPr>
          <w:lang w:val="en-150"/>
        </w:rPr>
        <w:t xml:space="preserve"> In this case, we are only interested in a 2D localization of items, so only the </w:t>
      </w:r>
      <m:oMath>
        <m:r>
          <w:rPr>
            <w:rFonts w:ascii="Cambria Math" w:hAnsi="Cambria Math"/>
            <w:lang w:val="en-150"/>
          </w:rPr>
          <m:t>x</m:t>
        </m:r>
      </m:oMath>
      <w:r w:rsidR="00A75DF8" w:rsidRPr="00EB5B16">
        <w:rPr>
          <w:lang w:val="en-150"/>
        </w:rPr>
        <w:t xml:space="preserve"> camera coordinate is of interest. Furthermore, let us assume that the widths of the items of interest are consistent and known. </w:t>
      </w:r>
      <w:r w:rsidR="00B97600">
        <w:rPr>
          <w:lang w:val="en-150"/>
        </w:rPr>
        <w:fldChar w:fldCharType="begin"/>
      </w:r>
      <w:r w:rsidR="00B97600">
        <w:rPr>
          <w:lang w:val="en-150"/>
        </w:rPr>
        <w:instrText xml:space="preserve"> REF _Ref74524736 \h </w:instrText>
      </w:r>
      <w:r w:rsidR="00B97600">
        <w:rPr>
          <w:lang w:val="en-150"/>
        </w:rPr>
      </w:r>
      <w:r w:rsidR="00B97600">
        <w:rPr>
          <w:lang w:val="en-150"/>
        </w:rPr>
        <w:fldChar w:fldCharType="separate"/>
      </w:r>
      <w:r w:rsidR="00452B2C" w:rsidRPr="00EB5B16">
        <w:rPr>
          <w:lang w:val="en-150"/>
        </w:rPr>
        <w:t xml:space="preserve">Figure </w:t>
      </w:r>
      <w:r w:rsidR="00452B2C">
        <w:rPr>
          <w:noProof/>
          <w:lang w:val="en-150"/>
        </w:rPr>
        <w:t>77</w:t>
      </w:r>
      <w:r w:rsidR="00B97600">
        <w:rPr>
          <w:lang w:val="en-150"/>
        </w:rPr>
        <w:fldChar w:fldCharType="end"/>
      </w:r>
      <w:r w:rsidR="00B97600">
        <w:rPr>
          <w:lang w:val="en-US"/>
        </w:rPr>
        <w:t xml:space="preserve"> </w:t>
      </w:r>
      <w:r w:rsidR="00A75DF8" w:rsidRPr="00EB5B16">
        <w:rPr>
          <w:lang w:val="en-150"/>
        </w:rPr>
        <w:t>shows a depiction of this situation.</w:t>
      </w:r>
    </w:p>
    <w:p w14:paraId="3C5FF457" w14:textId="33F7C147" w:rsidR="00325487" w:rsidRPr="00EB5B16" w:rsidRDefault="007855A4" w:rsidP="00A75DF8">
      <w:pPr>
        <w:ind w:firstLine="0"/>
        <w:jc w:val="center"/>
        <w:rPr>
          <w:lang w:val="en-150"/>
        </w:rPr>
      </w:pPr>
      <w:r w:rsidRPr="00EB5B16">
        <w:rPr>
          <w:noProof/>
          <w:lang w:val="en-150"/>
        </w:rPr>
        <w:drawing>
          <wp:inline distT="0" distB="0" distL="0" distR="0" wp14:anchorId="620A1213" wp14:editId="3181306E">
            <wp:extent cx="5760000" cy="2842043"/>
            <wp:effectExtent l="57150" t="57150" r="88900" b="920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60000" cy="284204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B804C23" w14:textId="7798B00A" w:rsidR="00A75DF8" w:rsidRPr="00EB5B16" w:rsidRDefault="00040CCC" w:rsidP="00A75DF8">
      <w:pPr>
        <w:pStyle w:val="Caption"/>
        <w:spacing w:after="0"/>
        <w:ind w:firstLine="0"/>
        <w:rPr>
          <w:lang w:val="en-150"/>
        </w:rPr>
      </w:pPr>
      <w:r w:rsidRPr="00EB5B16">
        <w:rPr>
          <w:lang w:val="en-150"/>
        </w:rPr>
        <w:t xml:space="preserve"> </w:t>
      </w:r>
      <w:bookmarkStart w:id="340" w:name="_Ref74524736"/>
      <w:bookmarkStart w:id="341" w:name="_Toc74572248"/>
      <w:r w:rsidR="0092336A" w:rsidRPr="00EB5B16">
        <w:rPr>
          <w:lang w:val="en-150"/>
        </w:rPr>
        <w:t xml:space="preserve">Figure </w:t>
      </w:r>
      <w:r w:rsidR="0092336A" w:rsidRPr="00EB5B16">
        <w:rPr>
          <w:lang w:val="en-150"/>
        </w:rPr>
        <w:fldChar w:fldCharType="begin"/>
      </w:r>
      <w:r w:rsidR="0092336A" w:rsidRPr="00EB5B16">
        <w:rPr>
          <w:lang w:val="en-150"/>
        </w:rPr>
        <w:instrText xml:space="preserve"> SEQ Figure \* ARABIC </w:instrText>
      </w:r>
      <w:r w:rsidR="0092336A" w:rsidRPr="00EB5B16">
        <w:rPr>
          <w:lang w:val="en-150"/>
        </w:rPr>
        <w:fldChar w:fldCharType="separate"/>
      </w:r>
      <w:r w:rsidR="00452B2C">
        <w:rPr>
          <w:noProof/>
          <w:lang w:val="en-150"/>
        </w:rPr>
        <w:t>77</w:t>
      </w:r>
      <w:r w:rsidR="0092336A" w:rsidRPr="00EB5B16">
        <w:rPr>
          <w:lang w:val="en-150"/>
        </w:rPr>
        <w:fldChar w:fldCharType="end"/>
      </w:r>
      <w:bookmarkEnd w:id="340"/>
      <w:r w:rsidR="00A75DF8" w:rsidRPr="00EB5B16">
        <w:rPr>
          <w:lang w:val="en-150"/>
        </w:rPr>
        <w:t xml:space="preserve">:  </w:t>
      </w:r>
      <w:r w:rsidR="00807FEB" w:rsidRPr="00EB5B16">
        <w:rPr>
          <w:lang w:val="en-150"/>
        </w:rPr>
        <w:t>F</w:t>
      </w:r>
      <w:r w:rsidR="003F3478" w:rsidRPr="00EB5B16">
        <w:rPr>
          <w:lang w:val="en-150"/>
        </w:rPr>
        <w:t>inding an item’s position</w:t>
      </w:r>
      <w:r w:rsidR="00807FEB" w:rsidRPr="00EB5B16">
        <w:rPr>
          <w:lang w:val="en-150"/>
        </w:rPr>
        <w:t xml:space="preserve"> known its width</w:t>
      </w:r>
      <w:r w:rsidR="003F3478" w:rsidRPr="00EB5B16">
        <w:rPr>
          <w:lang w:val="en-150"/>
        </w:rPr>
        <w:t xml:space="preserve"> with</w:t>
      </w:r>
      <w:r w:rsidR="00807FEB" w:rsidRPr="00EB5B16">
        <w:rPr>
          <w:lang w:val="en-150"/>
        </w:rPr>
        <w:t xml:space="preserve"> the pinhole</w:t>
      </w:r>
      <w:r w:rsidR="003F3478" w:rsidRPr="00EB5B16">
        <w:rPr>
          <w:lang w:val="en-150"/>
        </w:rPr>
        <w:t xml:space="preserve"> camera </w:t>
      </w:r>
      <w:r w:rsidR="00807FEB" w:rsidRPr="00EB5B16">
        <w:rPr>
          <w:lang w:val="en-150"/>
        </w:rPr>
        <w:t>model</w:t>
      </w:r>
      <w:bookmarkEnd w:id="341"/>
      <w:r w:rsidR="00807FEB" w:rsidRPr="00EB5B16">
        <w:rPr>
          <w:lang w:val="en-150"/>
        </w:rPr>
        <w:t xml:space="preserve"> </w:t>
      </w:r>
    </w:p>
    <w:p w14:paraId="63F5D273" w14:textId="77777777" w:rsidR="00A75DF8" w:rsidRPr="00EB5B16" w:rsidRDefault="00A75DF8" w:rsidP="00A75DF8">
      <w:pPr>
        <w:pStyle w:val="Caption"/>
        <w:ind w:firstLine="0"/>
        <w:rPr>
          <w:lang w:val="en-150"/>
        </w:rPr>
      </w:pPr>
      <w:r w:rsidRPr="00EB5B16">
        <w:rPr>
          <w:lang w:val="en-150"/>
        </w:rPr>
        <w:t>Source: Self-made</w:t>
      </w:r>
    </w:p>
    <w:p w14:paraId="2006487F" w14:textId="3B62BF2C" w:rsidR="00B83915" w:rsidRDefault="00462EF2" w:rsidP="00B83915">
      <w:pPr>
        <w:rPr>
          <w:lang w:val="en-150"/>
        </w:rPr>
      </w:pPr>
      <w:r w:rsidRPr="00EB5B16">
        <w:rPr>
          <w:lang w:val="en-150"/>
        </w:rPr>
        <w:lastRenderedPageBreak/>
        <w:t xml:space="preserve">To compute the horizontal position </w:t>
      </w:r>
      <m:oMath>
        <m:r>
          <w:rPr>
            <w:rFonts w:ascii="Cambria Math" w:hAnsi="Cambria Math"/>
            <w:lang w:val="en-150"/>
          </w:rPr>
          <m:t>x</m:t>
        </m:r>
      </m:oMath>
      <w:r w:rsidRPr="00EB5B16">
        <w:rPr>
          <w:lang w:val="en-150"/>
        </w:rPr>
        <w:t xml:space="preserve"> of this hypothetical item, we take just the first row of the simplified camera model for the two adjacent points of the item</w:t>
      </w:r>
      <m:oMath>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2</m:t>
            </m:r>
          </m:sub>
        </m:sSub>
      </m:oMath>
      <w:r w:rsidRPr="00EB5B16">
        <w:rPr>
          <w:lang w:val="en-150"/>
        </w:rPr>
        <w:t xml:space="preserve"> (or </w:t>
      </w:r>
      <m:oMath>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oMath>
      <w:r w:rsidRPr="00EB5B16">
        <w:rPr>
          <w:lang w:val="en-150"/>
        </w:rPr>
        <w:t xml:space="preserve"> in image coordinates), both at the same distance from the camera </w:t>
      </w:r>
      <m:oMath>
        <m:r>
          <w:rPr>
            <w:rFonts w:ascii="Cambria Math" w:hAnsi="Cambria Math"/>
            <w:lang w:val="en-150"/>
          </w:rPr>
          <m:t>z</m:t>
        </m:r>
      </m:oMath>
      <w:r w:rsidRPr="00EB5B16">
        <w:rPr>
          <w:lang w:val="en-150"/>
        </w:rPr>
        <w:t xml:space="preserve">,  from which we compute the scaling factor </w:t>
      </w:r>
      <m:oMath>
        <m:r>
          <w:rPr>
            <w:rFonts w:ascii="Cambria Math" w:hAnsi="Cambria Math"/>
            <w:lang w:val="en-150"/>
          </w:rPr>
          <m:t>s</m:t>
        </m:r>
      </m:oMath>
      <w:r w:rsidRPr="00EB5B16">
        <w:rPr>
          <w:lang w:val="en-150"/>
        </w:rPr>
        <w:t xml:space="preserve">, known the width of the item </w:t>
      </w:r>
      <m:oMath>
        <m:sSub>
          <m:sSubPr>
            <m:ctrlPr>
              <w:rPr>
                <w:rFonts w:ascii="Cambria Math" w:hAnsi="Cambria Math"/>
                <w:i/>
                <w:lang w:val="en-150"/>
              </w:rPr>
            </m:ctrlPr>
          </m:sSubPr>
          <m:e>
            <m:r>
              <w:rPr>
                <w:rFonts w:ascii="Cambria Math" w:hAnsi="Cambria Math"/>
                <w:lang w:val="en-150"/>
              </w:rPr>
              <m:t>w=x</m:t>
            </m:r>
          </m:e>
          <m:sub>
            <m:r>
              <w:rPr>
                <w:rFonts w:ascii="Cambria Math" w:hAnsi="Cambria Math"/>
                <w:lang w:val="en-150"/>
              </w:rPr>
              <m:t>2</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oMath>
      <w:r w:rsidRPr="00EB5B16">
        <w:rPr>
          <w:lang w:val="en-15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8175"/>
        <w:gridCol w:w="783"/>
      </w:tblGrid>
      <w:tr w:rsidR="0084520B" w14:paraId="5B936AA6" w14:textId="77777777" w:rsidTr="00B83915">
        <w:trPr>
          <w:trHeight w:val="2098"/>
        </w:trPr>
        <w:tc>
          <w:tcPr>
            <w:tcW w:w="320" w:type="pct"/>
            <w:vAlign w:val="center"/>
          </w:tcPr>
          <w:p w14:paraId="7B8576B2" w14:textId="77777777" w:rsidR="0084520B" w:rsidRDefault="0084520B" w:rsidP="00DF0906">
            <w:pPr>
              <w:ind w:firstLine="0"/>
              <w:jc w:val="center"/>
              <w:rPr>
                <w:lang w:val="en-150"/>
              </w:rPr>
            </w:pPr>
          </w:p>
        </w:tc>
        <w:tc>
          <w:tcPr>
            <w:tcW w:w="4271" w:type="pct"/>
            <w:vAlign w:val="center"/>
          </w:tcPr>
          <w:p w14:paraId="721A0DFE" w14:textId="77777777" w:rsidR="0084520B" w:rsidRPr="00EB5B16" w:rsidRDefault="0084520B" w:rsidP="0084520B">
            <w:pPr>
              <w:spacing w:after="240"/>
              <w:ind w:firstLine="0"/>
              <w:rPr>
                <w:lang w:val="en-150"/>
              </w:rPr>
            </w:pPr>
            <m:oMathPara>
              <m:oMath>
                <m:r>
                  <w:rPr>
                    <w:rFonts w:ascii="Cambria Math" w:hAnsi="Cambria Math"/>
                    <w:lang w:val="en-150"/>
                  </w:rPr>
                  <m:t>s</m:t>
                </m:r>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u</m:t>
                          </m:r>
                        </m:e>
                      </m:mr>
                      <m:mr>
                        <m:e>
                          <m:r>
                            <w:rPr>
                              <w:rFonts w:ascii="Cambria Math" w:hAnsi="Cambria Math"/>
                              <w:lang w:val="en-150"/>
                            </w:rPr>
                            <m:t>v</m:t>
                          </m:r>
                        </m:e>
                      </m:mr>
                      <m:mr>
                        <m:e>
                          <m:r>
                            <w:rPr>
                              <w:rFonts w:ascii="Cambria Math" w:hAnsi="Cambria Math"/>
                              <w:lang w:val="en-150"/>
                            </w:rPr>
                            <m:t>1</m:t>
                          </m:r>
                        </m:e>
                      </m:mr>
                    </m:m>
                  </m:e>
                </m:d>
                <m:r>
                  <w:rPr>
                    <w:rFonts w:ascii="Cambria Math" w:hAnsi="Cambria Math"/>
                    <w:lang w:val="en-150"/>
                  </w:rPr>
                  <m:t xml:space="preserve">= </m:t>
                </m:r>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e>
                        <m:e>
                          <m:r>
                            <w:rPr>
                              <w:rFonts w:ascii="Cambria Math" w:hAnsi="Cambria Math"/>
                              <w:lang w:val="en-150"/>
                            </w:rPr>
                            <m:t>0</m:t>
                          </m:r>
                        </m:e>
                        <m:e>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e>
                      </m:mr>
                      <m:mr>
                        <m:e>
                          <m:r>
                            <w:rPr>
                              <w:rFonts w:ascii="Cambria Math" w:hAnsi="Cambria Math"/>
                              <w:lang w:val="en-150"/>
                            </w:rPr>
                            <m:t>0</m:t>
                          </m:r>
                        </m:e>
                        <m:e>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y</m:t>
                              </m:r>
                            </m:sub>
                          </m:sSub>
                        </m:e>
                        <m:e>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y</m:t>
                              </m:r>
                            </m:sub>
                          </m:sSub>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e>
                      </m:mr>
                    </m:m>
                  </m:e>
                </m:d>
                <m:r>
                  <w:rPr>
                    <w:rFonts w:ascii="Cambria Math" w:hAnsi="Cambria Math"/>
                    <w:lang w:val="en-150"/>
                  </w:rPr>
                  <m:t>*</m:t>
                </m:r>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m:t>
                              </m:r>
                            </m:sub>
                          </m:sSub>
                        </m:e>
                      </m:mr>
                      <m:mr>
                        <m:e>
                          <m:sSub>
                            <m:sSubPr>
                              <m:ctrlPr>
                                <w:rPr>
                                  <w:rFonts w:ascii="Cambria Math" w:hAnsi="Cambria Math"/>
                                  <w:i/>
                                  <w:lang w:val="en-150"/>
                                </w:rPr>
                              </m:ctrlPr>
                            </m:sSubPr>
                            <m:e>
                              <m:r>
                                <w:rPr>
                                  <w:rFonts w:ascii="Cambria Math" w:hAnsi="Cambria Math"/>
                                  <w:lang w:val="en-150"/>
                                </w:rPr>
                                <m:t>Y</m:t>
                              </m:r>
                            </m:e>
                            <m:sub>
                              <m:r>
                                <w:rPr>
                                  <w:rFonts w:ascii="Cambria Math" w:hAnsi="Cambria Math"/>
                                  <w:lang w:val="en-150"/>
                                </w:rPr>
                                <m:t>c</m:t>
                              </m:r>
                            </m:sub>
                          </m:sSub>
                        </m:e>
                      </m:mr>
                      <m:mr>
                        <m:e>
                          <m:sSub>
                            <m:sSubPr>
                              <m:ctrlPr>
                                <w:rPr>
                                  <w:rFonts w:ascii="Cambria Math" w:hAnsi="Cambria Math"/>
                                  <w:i/>
                                  <w:lang w:val="en-150"/>
                                </w:rPr>
                              </m:ctrlPr>
                            </m:sSubPr>
                            <m:e>
                              <m:r>
                                <w:rPr>
                                  <w:rFonts w:ascii="Cambria Math" w:hAnsi="Cambria Math"/>
                                  <w:lang w:val="en-150"/>
                                </w:rPr>
                                <m:t>Z</m:t>
                              </m:r>
                            </m:e>
                            <m:sub>
                              <m:r>
                                <w:rPr>
                                  <w:rFonts w:ascii="Cambria Math" w:hAnsi="Cambria Math"/>
                                  <w:lang w:val="en-150"/>
                                </w:rPr>
                                <m:t>c</m:t>
                              </m:r>
                            </m:sub>
                          </m:sSub>
                        </m:e>
                      </m:mr>
                    </m:m>
                  </m:e>
                </m:d>
                <m:r>
                  <w:rPr>
                    <w:rFonts w:ascii="Cambria Math" w:hAnsi="Cambria Math"/>
                    <w:lang w:val="en-150"/>
                  </w:rPr>
                  <m:t xml:space="preserve"> →</m:t>
                </m:r>
                <m:d>
                  <m:dPr>
                    <m:begChr m:val="{"/>
                    <m:endChr m:val=""/>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s*</m:t>
                          </m:r>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r>
                            <w:rPr>
                              <w:rFonts w:ascii="Cambria Math" w:hAnsi="Cambria Math"/>
                              <w:lang w:val="en-150"/>
                            </w:rPr>
                            <m:t>*z</m:t>
                          </m:r>
                        </m:e>
                      </m:mr>
                      <m:mr>
                        <m:e>
                          <m:r>
                            <w:rPr>
                              <w:rFonts w:ascii="Cambria Math" w:hAnsi="Cambria Math"/>
                              <w:lang w:val="en-150"/>
                            </w:rPr>
                            <m:t>s*</m:t>
                          </m:r>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2</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r>
                            <w:rPr>
                              <w:rFonts w:ascii="Cambria Math" w:hAnsi="Cambria Math"/>
                              <w:lang w:val="en-150"/>
                            </w:rPr>
                            <m:t>*z</m:t>
                          </m:r>
                        </m:e>
                      </m:mr>
                    </m:m>
                  </m:e>
                </m:d>
              </m:oMath>
            </m:oMathPara>
          </w:p>
          <w:p w14:paraId="4A278433" w14:textId="756B9515" w:rsidR="0084520B" w:rsidRDefault="0084520B" w:rsidP="0084520B">
            <w:pPr>
              <w:ind w:firstLine="0"/>
              <w:rPr>
                <w:lang w:val="en-150"/>
              </w:rPr>
            </w:pPr>
            <m:oMathPara>
              <m:oMath>
                <m:r>
                  <w:rPr>
                    <w:rFonts w:ascii="Cambria Math" w:hAnsi="Cambria Math"/>
                    <w:lang w:val="en-150"/>
                  </w:rPr>
                  <m:t xml:space="preserve">s= </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r>
                  <w:rPr>
                    <w:rFonts w:ascii="Cambria Math" w:hAnsi="Cambria Math"/>
                    <w:lang w:val="en-150"/>
                  </w:rPr>
                  <m:t xml:space="preserve"> * </m:t>
                </m:r>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2</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num>
                  <m:den>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den>
                </m:f>
              </m:oMath>
            </m:oMathPara>
          </w:p>
        </w:tc>
        <w:tc>
          <w:tcPr>
            <w:tcW w:w="409" w:type="pct"/>
            <w:vAlign w:val="center"/>
          </w:tcPr>
          <w:p w14:paraId="690763FA" w14:textId="457ECA4C" w:rsidR="0084520B" w:rsidRPr="00C92C76" w:rsidRDefault="0084520B" w:rsidP="00DF0906">
            <w:pPr>
              <w:ind w:firstLine="0"/>
              <w:jc w:val="right"/>
              <w:rPr>
                <w:lang w:val="en-150"/>
              </w:rPr>
            </w:pPr>
            <w:bookmarkStart w:id="342" w:name="_Ref74568705"/>
            <w:bookmarkStart w:id="343" w:name="_Ref74569177"/>
            <w:bookmarkStart w:id="344" w:name="_Toc74569702"/>
            <w:bookmarkStart w:id="345" w:name="_Toc74572311"/>
            <w:r>
              <w:rPr>
                <w:lang w:val="en-150"/>
              </w:rPr>
              <w:t>(</w:t>
            </w:r>
            <w:bookmarkEnd w:id="342"/>
            <w:r w:rsidR="00B83915">
              <w:rPr>
                <w:lang w:val="en-150"/>
              </w:rPr>
              <w:fldChar w:fldCharType="begin"/>
            </w:r>
            <w:r w:rsidR="00B83915">
              <w:rPr>
                <w:lang w:val="en-150"/>
              </w:rPr>
              <w:instrText xml:space="preserve"> SEQ Equation \* ARABIC </w:instrText>
            </w:r>
            <w:r w:rsidR="00B83915">
              <w:rPr>
                <w:lang w:val="en-150"/>
              </w:rPr>
              <w:fldChar w:fldCharType="separate"/>
            </w:r>
            <w:r w:rsidR="00452B2C">
              <w:rPr>
                <w:noProof/>
                <w:lang w:val="en-150"/>
              </w:rPr>
              <w:t>21</w:t>
            </w:r>
            <w:r w:rsidR="00B83915">
              <w:rPr>
                <w:lang w:val="en-150"/>
              </w:rPr>
              <w:fldChar w:fldCharType="end"/>
            </w:r>
            <w:bookmarkEnd w:id="343"/>
            <w:r w:rsidR="00B83915">
              <w:rPr>
                <w:lang w:val="en-150"/>
              </w:rPr>
              <w:t>.</w:t>
            </w:r>
            <w:bookmarkStart w:id="346" w:name="_Ref74569206"/>
            <w:r w:rsidR="00B83915">
              <w:rPr>
                <w:lang w:val="en-150"/>
              </w:rPr>
              <w:t>a</w:t>
            </w:r>
            <w:r>
              <w:rPr>
                <w:lang w:val="en-150"/>
              </w:rPr>
              <w:t>)</w:t>
            </w:r>
            <w:bookmarkEnd w:id="344"/>
            <w:bookmarkEnd w:id="345"/>
            <w:bookmarkEnd w:id="346"/>
          </w:p>
        </w:tc>
      </w:tr>
    </w:tbl>
    <w:p w14:paraId="5EC7922B" w14:textId="61C38814" w:rsidR="00D751E2" w:rsidRDefault="00462EF2" w:rsidP="007855A4">
      <w:pPr>
        <w:spacing w:after="240"/>
        <w:rPr>
          <w:lang w:val="en-150"/>
        </w:rPr>
      </w:pPr>
      <w:r w:rsidRPr="00EB5B16">
        <w:rPr>
          <w:lang w:val="en-150"/>
        </w:rPr>
        <w:t>From</w:t>
      </w:r>
      <w:r w:rsidR="00D15BCB" w:rsidRPr="00EB5B16">
        <w:rPr>
          <w:lang w:val="en-150"/>
        </w:rPr>
        <w:t xml:space="preserve"> the top view in</w:t>
      </w:r>
      <w:r w:rsidRPr="00EB5B16">
        <w:rPr>
          <w:lang w:val="en-150"/>
        </w:rPr>
        <w:t xml:space="preserve"> </w:t>
      </w:r>
      <w:r w:rsidR="00317BF3">
        <w:rPr>
          <w:lang w:val="en-150"/>
        </w:rPr>
        <w:fldChar w:fldCharType="begin"/>
      </w:r>
      <w:r w:rsidR="00317BF3">
        <w:rPr>
          <w:lang w:val="en-150"/>
        </w:rPr>
        <w:instrText xml:space="preserve"> REF _Ref74524736 \h </w:instrText>
      </w:r>
      <w:r w:rsidR="00317BF3">
        <w:rPr>
          <w:lang w:val="en-150"/>
        </w:rPr>
      </w:r>
      <w:r w:rsidR="00317BF3">
        <w:rPr>
          <w:lang w:val="en-150"/>
        </w:rPr>
        <w:fldChar w:fldCharType="separate"/>
      </w:r>
      <w:r w:rsidR="00452B2C" w:rsidRPr="00EB5B16">
        <w:rPr>
          <w:lang w:val="en-150"/>
        </w:rPr>
        <w:t xml:space="preserve">Figure </w:t>
      </w:r>
      <w:r w:rsidR="00452B2C">
        <w:rPr>
          <w:noProof/>
          <w:lang w:val="en-150"/>
        </w:rPr>
        <w:t>77</w:t>
      </w:r>
      <w:r w:rsidR="00317BF3">
        <w:rPr>
          <w:lang w:val="en-150"/>
        </w:rPr>
        <w:fldChar w:fldCharType="end"/>
      </w:r>
      <w:r w:rsidR="007855A4" w:rsidRPr="00EB5B16">
        <w:rPr>
          <w:lang w:val="en-150"/>
        </w:rPr>
        <w:t>, and t</w:t>
      </w:r>
      <w:r w:rsidRPr="00EB5B16">
        <w:rPr>
          <w:lang w:val="en-150"/>
        </w:rPr>
        <w:t xml:space="preserve">aking into consideration that the axes </w:t>
      </w:r>
      <m:oMath>
        <m:r>
          <w:rPr>
            <w:rFonts w:ascii="Cambria Math" w:hAnsi="Cambria Math"/>
            <w:lang w:val="en-150"/>
          </w:rPr>
          <m:t>x</m:t>
        </m:r>
      </m:oMath>
      <w:r w:rsidRPr="00EB5B16">
        <w:rPr>
          <w:lang w:val="en-150"/>
        </w:rPr>
        <w:t xml:space="preserve"> and u have different origins</w:t>
      </w:r>
      <w:r w:rsidR="007855A4" w:rsidRPr="00EB5B16">
        <w:rPr>
          <w:lang w:val="en-150"/>
        </w:rPr>
        <w:t>, we can arrive to an additional equation by applying the proportionality rul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7"/>
        <w:gridCol w:w="8167"/>
        <w:gridCol w:w="796"/>
      </w:tblGrid>
      <w:tr w:rsidR="0084520B" w14:paraId="46E5DD8C" w14:textId="77777777" w:rsidTr="0084520B">
        <w:trPr>
          <w:trHeight w:val="2098"/>
        </w:trPr>
        <w:tc>
          <w:tcPr>
            <w:tcW w:w="350" w:type="pct"/>
            <w:vAlign w:val="center"/>
          </w:tcPr>
          <w:p w14:paraId="59926FDB" w14:textId="77777777" w:rsidR="0084520B" w:rsidRDefault="0084520B" w:rsidP="00DF0906">
            <w:pPr>
              <w:ind w:firstLine="0"/>
              <w:jc w:val="center"/>
              <w:rPr>
                <w:lang w:val="en-150"/>
              </w:rPr>
            </w:pPr>
          </w:p>
        </w:tc>
        <w:tc>
          <w:tcPr>
            <w:tcW w:w="4300" w:type="pct"/>
            <w:vAlign w:val="center"/>
          </w:tcPr>
          <w:p w14:paraId="5922E851" w14:textId="77777777" w:rsidR="0084520B" w:rsidRPr="00EB5B16" w:rsidRDefault="00A952ED" w:rsidP="0084520B">
            <w:pPr>
              <w:spacing w:after="240"/>
              <w:ind w:firstLine="0"/>
              <w:rPr>
                <w:lang w:val="en-150"/>
              </w:rPr>
            </w:pPr>
            <m:oMathPara>
              <m:oMath>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num>
                  <m:den>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den>
                </m:f>
                <m:r>
                  <w:rPr>
                    <w:rFonts w:ascii="Cambria Math" w:hAnsi="Cambria Math"/>
                    <w:lang w:val="en-150"/>
                  </w:rPr>
                  <m:t>=</m:t>
                </m:r>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num>
                  <m:den>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2</m:t>
                        </m:r>
                      </m:sub>
                    </m:sSub>
                  </m:den>
                </m:f>
                <m:r>
                  <w:rPr>
                    <w:rFonts w:ascii="Cambria Math" w:hAnsi="Cambria Math"/>
                    <w:lang w:val="en-150"/>
                  </w:rPr>
                  <m:t>=</m:t>
                </m:r>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num>
                  <m:den>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 w</m:t>
                    </m:r>
                  </m:den>
                </m:f>
              </m:oMath>
            </m:oMathPara>
          </w:p>
          <w:p w14:paraId="61DA128D" w14:textId="33FAC868" w:rsidR="0084520B" w:rsidRDefault="00A952ED" w:rsidP="0084520B">
            <w:pPr>
              <w:rPr>
                <w:lang w:val="en-150"/>
              </w:rPr>
            </w:pPr>
            <m:oMathPara>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 xml:space="preserve">= </m:t>
                </m:r>
                <m:f>
                  <m:fPr>
                    <m:ctrlPr>
                      <w:rPr>
                        <w:rFonts w:ascii="Cambria Math" w:hAnsi="Cambria Math"/>
                        <w:i/>
                        <w:lang w:val="en-150"/>
                      </w:rPr>
                    </m:ctrlPr>
                  </m:fPr>
                  <m:num>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num>
                      <m:den>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den>
                    </m:f>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2</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m:t>
                    </m:r>
                  </m:num>
                  <m:den>
                    <m:r>
                      <w:rPr>
                        <w:rFonts w:ascii="Cambria Math" w:hAnsi="Cambria Math"/>
                        <w:lang w:val="en-150"/>
                      </w:rPr>
                      <m:t xml:space="preserve">1- </m:t>
                    </m:r>
                    <m:f>
                      <m:fPr>
                        <m:ctrlPr>
                          <w:rPr>
                            <w:rFonts w:ascii="Cambria Math" w:hAnsi="Cambria Math"/>
                            <w:i/>
                            <w:lang w:val="en-150"/>
                          </w:rPr>
                        </m:ctrlPr>
                      </m:fPr>
                      <m:num>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num>
                      <m:den>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2</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den>
                    </m:f>
                  </m:den>
                </m:f>
              </m:oMath>
            </m:oMathPara>
          </w:p>
        </w:tc>
        <w:tc>
          <w:tcPr>
            <w:tcW w:w="350" w:type="pct"/>
            <w:vAlign w:val="center"/>
          </w:tcPr>
          <w:p w14:paraId="06069DF1" w14:textId="226AC078" w:rsidR="0084520B" w:rsidRPr="00C92C76" w:rsidRDefault="00B83915" w:rsidP="00DF0906">
            <w:pPr>
              <w:ind w:firstLine="0"/>
              <w:jc w:val="right"/>
              <w:rPr>
                <w:lang w:val="en-150"/>
              </w:rPr>
            </w:pPr>
            <w:r>
              <w:rPr>
                <w:lang w:val="en-150"/>
              </w:rPr>
              <w:fldChar w:fldCharType="begin"/>
            </w:r>
            <w:r>
              <w:rPr>
                <w:lang w:val="en-150"/>
              </w:rPr>
              <w:instrText xml:space="preserve"> REF _Ref74569177 \h </w:instrText>
            </w:r>
            <w:r>
              <w:rPr>
                <w:lang w:val="en-150"/>
              </w:rPr>
            </w:r>
            <w:r>
              <w:rPr>
                <w:lang w:val="en-150"/>
              </w:rPr>
              <w:fldChar w:fldCharType="separate"/>
            </w:r>
            <w:r w:rsidR="00452B2C">
              <w:rPr>
                <w:lang w:val="en-150"/>
              </w:rPr>
              <w:t>(</w:t>
            </w:r>
            <w:r w:rsidR="00452B2C">
              <w:rPr>
                <w:noProof/>
                <w:lang w:val="en-150"/>
              </w:rPr>
              <w:t>21</w:t>
            </w:r>
            <w:r>
              <w:rPr>
                <w:lang w:val="en-150"/>
              </w:rPr>
              <w:fldChar w:fldCharType="end"/>
            </w:r>
            <w:r w:rsidR="0084520B">
              <w:rPr>
                <w:lang w:val="en-150"/>
              </w:rPr>
              <w:t>.b)</w:t>
            </w:r>
          </w:p>
        </w:tc>
      </w:tr>
    </w:tbl>
    <w:p w14:paraId="1B7A715D" w14:textId="5EB457D5" w:rsidR="00694B74" w:rsidRDefault="00694B74" w:rsidP="007234A4">
      <w:pPr>
        <w:rPr>
          <w:lang w:val="en-150"/>
        </w:rPr>
      </w:pPr>
      <w:r w:rsidRPr="00EB5B16">
        <w:rPr>
          <w:lang w:val="en-150"/>
        </w:rPr>
        <w:t xml:space="preserve">And taking back that expression to any of the equations </w:t>
      </w:r>
      <w:r w:rsidR="000A3EDA" w:rsidRPr="00EB5B16">
        <w:rPr>
          <w:lang w:val="en-150"/>
        </w:rPr>
        <w:t>obtained</w:t>
      </w:r>
      <w:r w:rsidRPr="00EB5B16">
        <w:rPr>
          <w:lang w:val="en-150"/>
        </w:rPr>
        <w:t xml:space="preserve"> from the pinhole model, we can solve for </w:t>
      </w:r>
      <m:oMath>
        <m:r>
          <w:rPr>
            <w:rFonts w:ascii="Cambria Math" w:hAnsi="Cambria Math"/>
            <w:lang w:val="en-150"/>
          </w:rPr>
          <m:t>z</m:t>
        </m:r>
      </m:oMath>
      <w:r w:rsidRPr="00EB5B16">
        <w:rPr>
          <w:lang w:val="en-150"/>
        </w:rPr>
        <w:t xml:space="preserve"> and the middle point of the item </w:t>
      </w:r>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enter</m:t>
            </m:r>
          </m:sub>
        </m:sSub>
      </m:oMath>
      <w:r w:rsidRPr="00EB5B16">
        <w:rPr>
          <w:lang w:val="en-150"/>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8174"/>
        <w:gridCol w:w="783"/>
      </w:tblGrid>
      <w:tr w:rsidR="007234A4" w14:paraId="474C7998" w14:textId="77777777" w:rsidTr="00DF0906">
        <w:trPr>
          <w:trHeight w:val="1644"/>
        </w:trPr>
        <w:tc>
          <w:tcPr>
            <w:tcW w:w="350" w:type="pct"/>
            <w:vAlign w:val="center"/>
          </w:tcPr>
          <w:p w14:paraId="0AE27991" w14:textId="77777777" w:rsidR="007234A4" w:rsidRDefault="007234A4" w:rsidP="00DF0906">
            <w:pPr>
              <w:ind w:firstLine="0"/>
              <w:jc w:val="center"/>
              <w:rPr>
                <w:lang w:val="en-150"/>
              </w:rPr>
            </w:pPr>
          </w:p>
        </w:tc>
        <w:tc>
          <w:tcPr>
            <w:tcW w:w="4300" w:type="pct"/>
            <w:vAlign w:val="center"/>
          </w:tcPr>
          <w:p w14:paraId="5FF9762E" w14:textId="77777777" w:rsidR="007234A4" w:rsidRPr="00EB5B16" w:rsidRDefault="007234A4" w:rsidP="007234A4">
            <w:pPr>
              <w:rPr>
                <w:lang w:val="en-150"/>
              </w:rPr>
            </w:pPr>
            <m:oMathPara>
              <m:oMath>
                <m:r>
                  <w:rPr>
                    <w:rFonts w:ascii="Cambria Math" w:hAnsi="Cambria Math"/>
                    <w:lang w:val="en-150"/>
                  </w:rPr>
                  <m:t xml:space="preserve">z= </m:t>
                </m:r>
                <m:f>
                  <m:fPr>
                    <m:ctrlPr>
                      <w:rPr>
                        <w:rFonts w:ascii="Cambria Math" w:hAnsi="Cambria Math"/>
                        <w:i/>
                        <w:lang w:val="en-150"/>
                      </w:rPr>
                    </m:ctrlPr>
                  </m:fPr>
                  <m:num>
                    <m:r>
                      <w:rPr>
                        <w:rFonts w:ascii="Cambria Math" w:hAnsi="Cambria Math"/>
                        <w:lang w:val="en-150"/>
                      </w:rPr>
                      <m:t>s*</m:t>
                    </m:r>
                    <m:sSub>
                      <m:sSubPr>
                        <m:ctrlPr>
                          <w:rPr>
                            <w:rFonts w:ascii="Cambria Math" w:hAnsi="Cambria Math"/>
                            <w:i/>
                            <w:lang w:val="en-150"/>
                          </w:rPr>
                        </m:ctrlPr>
                      </m:sSubPr>
                      <m:e>
                        <m:r>
                          <w:rPr>
                            <w:rFonts w:ascii="Cambria Math" w:hAnsi="Cambria Math"/>
                            <w:lang w:val="en-150"/>
                          </w:rPr>
                          <m:t>u</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m:t>
                    </m:r>
                    <m:sSub>
                      <m:sSubPr>
                        <m:ctrlPr>
                          <w:rPr>
                            <w:rFonts w:ascii="Cambria Math" w:hAnsi="Cambria Math"/>
                            <w:i/>
                            <w:lang w:val="en-150"/>
                          </w:rPr>
                        </m:ctrlPr>
                      </m:sSubPr>
                      <m:e>
                        <m:r>
                          <w:rPr>
                            <w:rFonts w:ascii="Cambria Math" w:hAnsi="Cambria Math"/>
                            <w:lang w:val="en-150"/>
                          </w:rPr>
                          <m:t>f</m:t>
                        </m:r>
                      </m:e>
                      <m:sub>
                        <m:r>
                          <w:rPr>
                            <w:rFonts w:ascii="Cambria Math" w:hAnsi="Cambria Math"/>
                            <w:lang w:val="en-150"/>
                          </w:rPr>
                          <m:t>x</m:t>
                        </m:r>
                      </m:sub>
                    </m:sSub>
                  </m:num>
                  <m:den>
                    <m:sSub>
                      <m:sSubPr>
                        <m:ctrlPr>
                          <w:rPr>
                            <w:rFonts w:ascii="Cambria Math" w:hAnsi="Cambria Math"/>
                            <w:i/>
                            <w:lang w:val="en-150"/>
                          </w:rPr>
                        </m:ctrlPr>
                      </m:sSubPr>
                      <m:e>
                        <m:r>
                          <w:rPr>
                            <w:rFonts w:ascii="Cambria Math" w:hAnsi="Cambria Math"/>
                            <w:lang w:val="en-150"/>
                          </w:rPr>
                          <m:t>c</m:t>
                        </m:r>
                      </m:e>
                      <m:sub>
                        <m:r>
                          <w:rPr>
                            <w:rFonts w:ascii="Cambria Math" w:hAnsi="Cambria Math"/>
                            <w:lang w:val="en-150"/>
                          </w:rPr>
                          <m:t>x</m:t>
                        </m:r>
                      </m:sub>
                    </m:sSub>
                    <m:r>
                      <w:rPr>
                        <w:rFonts w:ascii="Cambria Math" w:hAnsi="Cambria Math"/>
                        <w:lang w:val="en-150"/>
                      </w:rPr>
                      <m:t xml:space="preserve"> </m:t>
                    </m:r>
                  </m:den>
                </m:f>
              </m:oMath>
            </m:oMathPara>
          </w:p>
          <w:p w14:paraId="2D5E70CA" w14:textId="495EAF9A" w:rsidR="007234A4" w:rsidRDefault="00A952ED" w:rsidP="007234A4">
            <w:pPr>
              <w:rPr>
                <w:lang w:val="en-150"/>
              </w:rPr>
            </w:pPr>
            <m:oMathPara>
              <m:oMath>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center</m:t>
                    </m:r>
                  </m:sub>
                </m:sSub>
                <m:r>
                  <w:rPr>
                    <w:rFonts w:ascii="Cambria Math" w:hAnsi="Cambria Math"/>
                    <w:lang w:val="en-150"/>
                  </w:rPr>
                  <m:t xml:space="preserve">= </m:t>
                </m:r>
                <m:sSub>
                  <m:sSubPr>
                    <m:ctrlPr>
                      <w:rPr>
                        <w:rFonts w:ascii="Cambria Math" w:hAnsi="Cambria Math"/>
                        <w:i/>
                        <w:lang w:val="en-150"/>
                      </w:rPr>
                    </m:ctrlPr>
                  </m:sSubPr>
                  <m:e>
                    <m:r>
                      <w:rPr>
                        <w:rFonts w:ascii="Cambria Math" w:hAnsi="Cambria Math"/>
                        <w:lang w:val="en-150"/>
                      </w:rPr>
                      <m:t>x</m:t>
                    </m:r>
                  </m:e>
                  <m:sub>
                    <m:r>
                      <w:rPr>
                        <w:rFonts w:ascii="Cambria Math" w:hAnsi="Cambria Math"/>
                        <w:lang w:val="en-150"/>
                      </w:rPr>
                      <m:t>1</m:t>
                    </m:r>
                  </m:sub>
                </m:sSub>
                <m:r>
                  <w:rPr>
                    <w:rFonts w:ascii="Cambria Math" w:hAnsi="Cambria Math"/>
                    <w:lang w:val="en-150"/>
                  </w:rPr>
                  <m:t>+w/2</m:t>
                </m:r>
              </m:oMath>
            </m:oMathPara>
          </w:p>
        </w:tc>
        <w:tc>
          <w:tcPr>
            <w:tcW w:w="350" w:type="pct"/>
            <w:vAlign w:val="center"/>
          </w:tcPr>
          <w:p w14:paraId="1B19C94E" w14:textId="756E06DE" w:rsidR="007234A4" w:rsidRPr="00B83915" w:rsidRDefault="00B83915" w:rsidP="007234A4">
            <w:pPr>
              <w:ind w:firstLine="0"/>
              <w:jc w:val="right"/>
              <w:rPr>
                <w:lang w:val="en-150"/>
              </w:rPr>
            </w:pPr>
            <w:r>
              <w:rPr>
                <w:lang w:val="en-150"/>
              </w:rPr>
              <w:fldChar w:fldCharType="begin"/>
            </w:r>
            <w:r>
              <w:rPr>
                <w:lang w:val="en-150"/>
              </w:rPr>
              <w:instrText xml:space="preserve"> REF _Ref74569177 \h </w:instrText>
            </w:r>
            <w:r>
              <w:rPr>
                <w:lang w:val="en-150"/>
              </w:rPr>
            </w:r>
            <w:r>
              <w:rPr>
                <w:lang w:val="en-150"/>
              </w:rPr>
              <w:fldChar w:fldCharType="separate"/>
            </w:r>
            <w:r w:rsidR="00452B2C">
              <w:rPr>
                <w:lang w:val="en-150"/>
              </w:rPr>
              <w:t>(</w:t>
            </w:r>
            <w:r w:rsidR="00452B2C">
              <w:rPr>
                <w:noProof/>
                <w:lang w:val="en-150"/>
              </w:rPr>
              <w:t>21</w:t>
            </w:r>
            <w:r>
              <w:rPr>
                <w:lang w:val="en-150"/>
              </w:rPr>
              <w:fldChar w:fldCharType="end"/>
            </w:r>
            <w:r>
              <w:rPr>
                <w:lang w:val="en-150"/>
              </w:rPr>
              <w:t>.c)</w:t>
            </w:r>
          </w:p>
        </w:tc>
      </w:tr>
    </w:tbl>
    <w:p w14:paraId="333A6156" w14:textId="46B5B35A" w:rsidR="00694B74" w:rsidRPr="00EB5B16" w:rsidRDefault="00694B74" w:rsidP="00694B74">
      <w:pPr>
        <w:spacing w:after="240"/>
        <w:rPr>
          <w:lang w:val="en-150"/>
        </w:rPr>
      </w:pPr>
      <w:r w:rsidRPr="00EB5B16">
        <w:rPr>
          <w:lang w:val="en-150"/>
        </w:rPr>
        <w:t xml:space="preserve">Arriving to the position of the item with respect to the camera. </w:t>
      </w:r>
      <w:r w:rsidR="00AA0B81" w:rsidRPr="00EB5B16">
        <w:rPr>
          <w:lang w:val="en-150"/>
        </w:rPr>
        <w:t xml:space="preserve">Optimally, this </w:t>
      </w:r>
      <w:r w:rsidR="008D3170" w:rsidRPr="00EB5B16">
        <w:rPr>
          <w:lang w:val="en-150"/>
        </w:rPr>
        <w:t>task</w:t>
      </w:r>
      <w:r w:rsidR="00AA0B81" w:rsidRPr="00EB5B16">
        <w:rPr>
          <w:lang w:val="en-150"/>
        </w:rPr>
        <w:t xml:space="preserve"> </w:t>
      </w:r>
      <w:r w:rsidR="008D3170" w:rsidRPr="00EB5B16">
        <w:rPr>
          <w:lang w:val="en-150"/>
        </w:rPr>
        <w:t>w</w:t>
      </w:r>
      <w:r w:rsidR="00AA0B81" w:rsidRPr="00EB5B16">
        <w:rPr>
          <w:lang w:val="en-150"/>
        </w:rPr>
        <w:t xml:space="preserve">ould be solved by a convolutional network after the object detector, which could account for both the bounding box size and item orientation (inferred from visual features). </w:t>
      </w:r>
      <w:r w:rsidRPr="00EB5B16">
        <w:rPr>
          <w:lang w:val="en-150"/>
        </w:rPr>
        <w:t>For this work, however, width-based positioning is deemed enoug</w:t>
      </w:r>
      <w:r w:rsidR="00AA0B81" w:rsidRPr="00EB5B16">
        <w:rPr>
          <w:lang w:val="en-150"/>
        </w:rPr>
        <w:t xml:space="preserve">h due to limitations in time. </w:t>
      </w:r>
    </w:p>
    <w:p w14:paraId="139CE28D" w14:textId="1BD77BC0" w:rsidR="00B346C1" w:rsidRPr="00EB5B16" w:rsidRDefault="00B346C1" w:rsidP="00B346C1">
      <w:pPr>
        <w:pStyle w:val="Heading3"/>
        <w:rPr>
          <w:lang w:val="en-150"/>
        </w:rPr>
      </w:pPr>
      <w:bookmarkStart w:id="347" w:name="_Toc74572140"/>
      <w:r w:rsidRPr="00EB5B16">
        <w:rPr>
          <w:lang w:val="en-150"/>
        </w:rPr>
        <w:t>In-line object detection</w:t>
      </w:r>
      <w:bookmarkEnd w:id="347"/>
    </w:p>
    <w:p w14:paraId="398CC4E2" w14:textId="3E7802E0" w:rsidR="008D6F8C" w:rsidRPr="00EB5B16" w:rsidRDefault="009744D9" w:rsidP="00A34BAE">
      <w:pPr>
        <w:rPr>
          <w:lang w:val="en-150"/>
        </w:rPr>
      </w:pPr>
      <w:r w:rsidRPr="00EB5B16">
        <w:rPr>
          <w:lang w:val="en-150"/>
        </w:rPr>
        <w:t xml:space="preserve">The previous procedure assumes that a live object detector is running concurrently to propose bounding boxes wrapping items. The concerns about this stage are mostly related to implementation issues that will be later discussed in </w:t>
      </w:r>
      <w:r w:rsidR="00BB4EEA">
        <w:rPr>
          <w:lang w:val="en-US"/>
        </w:rPr>
        <w:t xml:space="preserve">Section </w:t>
      </w:r>
      <w:r w:rsidR="00BB4EEA">
        <w:rPr>
          <w:lang w:val="en-150"/>
        </w:rPr>
        <w:fldChar w:fldCharType="begin"/>
      </w:r>
      <w:r w:rsidR="00BB4EEA">
        <w:rPr>
          <w:lang w:val="en-150"/>
        </w:rPr>
        <w:instrText xml:space="preserve"> REF _Ref74562532 \n \h </w:instrText>
      </w:r>
      <w:r w:rsidR="00BB4EEA">
        <w:rPr>
          <w:lang w:val="en-150"/>
        </w:rPr>
      </w:r>
      <w:r w:rsidR="00BB4EEA">
        <w:rPr>
          <w:lang w:val="en-150"/>
        </w:rPr>
        <w:fldChar w:fldCharType="separate"/>
      </w:r>
      <w:r w:rsidR="00452B2C">
        <w:rPr>
          <w:lang w:val="en-150"/>
        </w:rPr>
        <w:t>6</w:t>
      </w:r>
      <w:r w:rsidR="00BB4EEA">
        <w:rPr>
          <w:lang w:val="en-150"/>
        </w:rPr>
        <w:fldChar w:fldCharType="end"/>
      </w:r>
      <w:r w:rsidRPr="00EB5B16">
        <w:rPr>
          <w:lang w:val="en-150"/>
        </w:rPr>
        <w:t xml:space="preserve">. </w:t>
      </w:r>
    </w:p>
    <w:p w14:paraId="2F8FF7D1" w14:textId="58345F51" w:rsidR="00A34BAE" w:rsidRPr="00EB5B16" w:rsidRDefault="008D6F8C" w:rsidP="00A34BAE">
      <w:pPr>
        <w:rPr>
          <w:lang w:val="en-150"/>
        </w:rPr>
      </w:pPr>
      <w:r w:rsidRPr="00EB5B16">
        <w:rPr>
          <w:lang w:val="en-150"/>
        </w:rPr>
        <w:t>Functionality-wise, it is important to note that the bounding boxes drawn around items might include a</w:t>
      </w:r>
      <w:r w:rsidR="00AA0B81" w:rsidRPr="00EB5B16">
        <w:rPr>
          <w:lang w:val="en-150"/>
        </w:rPr>
        <w:t xml:space="preserve">n </w:t>
      </w:r>
      <w:proofErr w:type="spellStart"/>
      <w:r w:rsidR="00AA0B81" w:rsidRPr="00EB5B16">
        <w:rPr>
          <w:lang w:val="en-150"/>
        </w:rPr>
        <w:t>unconsistent</w:t>
      </w:r>
      <w:proofErr w:type="spellEnd"/>
      <w:r w:rsidR="00AA0B81" w:rsidRPr="00EB5B16">
        <w:rPr>
          <w:lang w:val="en-150"/>
        </w:rPr>
        <w:t xml:space="preserve"> </w:t>
      </w:r>
      <w:r w:rsidR="00FC6808" w:rsidRPr="00EB5B16">
        <w:rPr>
          <w:lang w:val="en-150"/>
        </w:rPr>
        <w:t>number</w:t>
      </w:r>
      <w:r w:rsidRPr="00EB5B16">
        <w:rPr>
          <w:lang w:val="en-150"/>
        </w:rPr>
        <w:t xml:space="preserve"> of extra pixels in some </w:t>
      </w:r>
      <w:proofErr w:type="spellStart"/>
      <w:r w:rsidR="00FC6808" w:rsidRPr="00EB5B16">
        <w:rPr>
          <w:lang w:val="en-150"/>
        </w:rPr>
        <w:t>bboxes</w:t>
      </w:r>
      <w:proofErr w:type="spellEnd"/>
      <w:r w:rsidRPr="00EB5B16">
        <w:rPr>
          <w:lang w:val="en-150"/>
        </w:rPr>
        <w:t xml:space="preserve">. Also, when using video feed, not all frames might be consistent in the bounding box output. A perfectly visible item can sometimes appear undetected when the camera is moving because of a particular blurry movement or an unfortunate momentary beam of light. These phenomena, among others, represent an additional layer of noise characteristic of this </w:t>
      </w:r>
      <w:r w:rsidR="006B0A00" w:rsidRPr="00EB5B16">
        <w:rPr>
          <w:lang w:val="en-150"/>
        </w:rPr>
        <w:t xml:space="preserve">particular </w:t>
      </w:r>
      <w:r w:rsidRPr="00EB5B16">
        <w:rPr>
          <w:lang w:val="en-150"/>
        </w:rPr>
        <w:t>method.</w:t>
      </w:r>
    </w:p>
    <w:p w14:paraId="5E12F4E0" w14:textId="3A63A0BC" w:rsidR="007A6557" w:rsidRPr="00EB5B16" w:rsidRDefault="00743649" w:rsidP="00743649">
      <w:pPr>
        <w:pStyle w:val="Heading2"/>
        <w:rPr>
          <w:lang w:val="en-150"/>
        </w:rPr>
      </w:pPr>
      <w:bookmarkStart w:id="348" w:name="_Toc74572141"/>
      <w:r w:rsidRPr="00EB5B16">
        <w:rPr>
          <w:lang w:val="en-150"/>
        </w:rPr>
        <w:lastRenderedPageBreak/>
        <w:t>Item localization against real-world references</w:t>
      </w:r>
      <w:bookmarkEnd w:id="348"/>
    </w:p>
    <w:p w14:paraId="54A904B9" w14:textId="54BA21C1" w:rsidR="00743649" w:rsidRPr="00EB5B16" w:rsidRDefault="00743649" w:rsidP="00743649">
      <w:pPr>
        <w:pStyle w:val="Heading3"/>
        <w:rPr>
          <w:lang w:val="en-150"/>
        </w:rPr>
      </w:pPr>
      <w:bookmarkStart w:id="349" w:name="_Toc74572142"/>
      <w:r w:rsidRPr="00EB5B16">
        <w:rPr>
          <w:lang w:val="en-150"/>
        </w:rPr>
        <w:t>2D mapping as means of localization</w:t>
      </w:r>
      <w:bookmarkEnd w:id="349"/>
    </w:p>
    <w:p w14:paraId="5E749379" w14:textId="56081899" w:rsidR="00694B74" w:rsidRPr="00EB5B16" w:rsidRDefault="007C78B7" w:rsidP="00694B74">
      <w:pPr>
        <w:rPr>
          <w:lang w:val="en-150"/>
        </w:rPr>
      </w:pPr>
      <w:r w:rsidRPr="00EB5B16">
        <w:rPr>
          <w:lang w:val="en-150"/>
        </w:rPr>
        <w:t>As previously stated, the intent of this section is to solve the horizontal localization problem of items and camera. Horizontal localization means that we are only interested in the position of items in the 2D horizontal plane.</w:t>
      </w:r>
      <w:r w:rsidR="00BD1E09" w:rsidRPr="00EB5B16">
        <w:rPr>
          <w:lang w:val="en-150"/>
        </w:rPr>
        <w:t xml:space="preserve"> </w:t>
      </w:r>
      <w:r w:rsidR="00646702" w:rsidRPr="00EB5B16">
        <w:rPr>
          <w:lang w:val="en-150"/>
        </w:rPr>
        <w:t xml:space="preserve">With the tools </w:t>
      </w:r>
      <w:r w:rsidR="00BD1E09" w:rsidRPr="00EB5B16">
        <w:rPr>
          <w:lang w:val="en-150"/>
        </w:rPr>
        <w:t>presented</w:t>
      </w:r>
      <w:r w:rsidR="00646702" w:rsidRPr="00EB5B16">
        <w:rPr>
          <w:lang w:val="en-150"/>
        </w:rPr>
        <w:t xml:space="preserve"> s</w:t>
      </w:r>
      <w:r w:rsidR="00991114" w:rsidRPr="00EB5B16">
        <w:rPr>
          <w:lang w:val="en-150"/>
        </w:rPr>
        <w:t xml:space="preserve">o far, we </w:t>
      </w:r>
      <w:r w:rsidR="00BD1E09" w:rsidRPr="00EB5B16">
        <w:rPr>
          <w:lang w:val="en-150"/>
        </w:rPr>
        <w:t>accumulate</w:t>
      </w:r>
      <w:r w:rsidR="00991114" w:rsidRPr="00EB5B16">
        <w:rPr>
          <w:lang w:val="en-150"/>
        </w:rPr>
        <w:t xml:space="preserve"> </w:t>
      </w:r>
      <w:r w:rsidR="00646702" w:rsidRPr="00EB5B16">
        <w:rPr>
          <w:lang w:val="en-150"/>
        </w:rPr>
        <w:t xml:space="preserve">random </w:t>
      </w:r>
      <w:r w:rsidR="00BD1E09" w:rsidRPr="00EB5B16">
        <w:rPr>
          <w:lang w:val="en-150"/>
        </w:rPr>
        <w:t xml:space="preserve">position </w:t>
      </w:r>
      <w:r w:rsidR="00991114" w:rsidRPr="00EB5B16">
        <w:rPr>
          <w:lang w:val="en-150"/>
        </w:rPr>
        <w:t>errors from</w:t>
      </w:r>
      <w:r w:rsidRPr="00EB5B16">
        <w:rPr>
          <w:lang w:val="en-150"/>
        </w:rPr>
        <w:t xml:space="preserve"> different sources:</w:t>
      </w:r>
    </w:p>
    <w:p w14:paraId="4BA50BD9" w14:textId="37593D62" w:rsidR="005D4862" w:rsidRPr="00EB5B16" w:rsidRDefault="005D4862" w:rsidP="00EB693E">
      <w:pPr>
        <w:pStyle w:val="ListParagraph"/>
        <w:numPr>
          <w:ilvl w:val="0"/>
          <w:numId w:val="87"/>
        </w:numPr>
        <w:rPr>
          <w:lang w:val="en-150"/>
        </w:rPr>
      </w:pPr>
      <w:r w:rsidRPr="00B97600">
        <w:rPr>
          <w:b/>
          <w:bCs/>
          <w:lang w:val="en-150"/>
        </w:rPr>
        <w:t>Poor camera calibration</w:t>
      </w:r>
      <w:r w:rsidR="00D14775" w:rsidRPr="00EB5B16">
        <w:rPr>
          <w:lang w:val="en-150"/>
        </w:rPr>
        <w:t xml:space="preserve">: </w:t>
      </w:r>
      <w:r w:rsidR="002853DD" w:rsidRPr="00EB5B16">
        <w:rPr>
          <w:lang w:val="en-150"/>
        </w:rPr>
        <w:t xml:space="preserve">Which impacts the localization consistency, depending on where the fiducial markers appear in the picture. </w:t>
      </w:r>
    </w:p>
    <w:p w14:paraId="688B228C" w14:textId="0C3DEBDD" w:rsidR="007C78B7" w:rsidRPr="00EB5B16" w:rsidRDefault="007C78B7" w:rsidP="00EB693E">
      <w:pPr>
        <w:pStyle w:val="ListParagraph"/>
        <w:numPr>
          <w:ilvl w:val="0"/>
          <w:numId w:val="87"/>
        </w:numPr>
        <w:rPr>
          <w:lang w:val="en-150"/>
        </w:rPr>
      </w:pPr>
      <w:r w:rsidRPr="00B97600">
        <w:rPr>
          <w:b/>
          <w:bCs/>
          <w:lang w:val="en-150"/>
        </w:rPr>
        <w:t>Camera pose estimation</w:t>
      </w:r>
      <w:r w:rsidRPr="00EB5B16">
        <w:rPr>
          <w:lang w:val="en-150"/>
        </w:rPr>
        <w:t xml:space="preserve">: </w:t>
      </w:r>
      <w:r w:rsidR="002853DD" w:rsidRPr="00EB5B16">
        <w:rPr>
          <w:lang w:val="en-150"/>
        </w:rPr>
        <w:t>W</w:t>
      </w:r>
      <w:r w:rsidRPr="00EB5B16">
        <w:rPr>
          <w:lang w:val="en-150"/>
        </w:rPr>
        <w:t>hich is a very noisy measurement by default</w:t>
      </w:r>
      <w:r w:rsidR="003F74A6" w:rsidRPr="00EB5B16">
        <w:rPr>
          <w:lang w:val="en-150"/>
        </w:rPr>
        <w:t xml:space="preserve">, plus some </w:t>
      </w:r>
      <w:proofErr w:type="spellStart"/>
      <w:r w:rsidR="003F74A6" w:rsidRPr="00EB5B16">
        <w:rPr>
          <w:lang w:val="en-150"/>
        </w:rPr>
        <w:t>ArUcos</w:t>
      </w:r>
      <w:proofErr w:type="spellEnd"/>
      <w:r w:rsidR="003F74A6" w:rsidRPr="00EB5B16">
        <w:rPr>
          <w:lang w:val="en-150"/>
        </w:rPr>
        <w:t xml:space="preserve"> can induce </w:t>
      </w:r>
      <w:proofErr w:type="spellStart"/>
      <w:r w:rsidR="003F74A6" w:rsidRPr="00EB5B16">
        <w:rPr>
          <w:lang w:val="en-150"/>
        </w:rPr>
        <w:t>missplacements</w:t>
      </w:r>
      <w:proofErr w:type="spellEnd"/>
      <w:r w:rsidR="003F74A6" w:rsidRPr="00EB5B16">
        <w:rPr>
          <w:lang w:val="en-150"/>
        </w:rPr>
        <w:t xml:space="preserve"> when seen from </w:t>
      </w:r>
      <w:r w:rsidR="009F0AF2" w:rsidRPr="00EB5B16">
        <w:rPr>
          <w:lang w:val="en-150"/>
        </w:rPr>
        <w:t>ambiguous</w:t>
      </w:r>
      <w:r w:rsidR="003F74A6" w:rsidRPr="00EB5B16">
        <w:rPr>
          <w:lang w:val="en-150"/>
        </w:rPr>
        <w:t xml:space="preserve"> perspectives.</w:t>
      </w:r>
    </w:p>
    <w:p w14:paraId="0D365EDA" w14:textId="4ED5CB93" w:rsidR="007C78B7" w:rsidRPr="00EB5B16" w:rsidRDefault="005D4862" w:rsidP="00EB693E">
      <w:pPr>
        <w:pStyle w:val="ListParagraph"/>
        <w:numPr>
          <w:ilvl w:val="0"/>
          <w:numId w:val="87"/>
        </w:numPr>
        <w:rPr>
          <w:lang w:val="en-150"/>
        </w:rPr>
      </w:pPr>
      <w:r w:rsidRPr="00B97600">
        <w:rPr>
          <w:b/>
          <w:bCs/>
          <w:lang w:val="en-150"/>
        </w:rPr>
        <w:t xml:space="preserve">Darknet output </w:t>
      </w:r>
      <w:proofErr w:type="spellStart"/>
      <w:r w:rsidRPr="00B97600">
        <w:rPr>
          <w:b/>
          <w:bCs/>
          <w:lang w:val="en-150"/>
        </w:rPr>
        <w:t>inconsistenc</w:t>
      </w:r>
      <w:r w:rsidR="00B97600">
        <w:rPr>
          <w:b/>
          <w:bCs/>
          <w:lang w:val="en-US"/>
        </w:rPr>
        <w:t>ies</w:t>
      </w:r>
      <w:proofErr w:type="spellEnd"/>
      <w:r w:rsidRPr="00EB5B16">
        <w:rPr>
          <w:lang w:val="en-150"/>
        </w:rPr>
        <w:t xml:space="preserve">: </w:t>
      </w:r>
      <w:r w:rsidR="00347882" w:rsidRPr="00EB5B16">
        <w:rPr>
          <w:lang w:val="en-150"/>
        </w:rPr>
        <w:t>Since</w:t>
      </w:r>
      <w:r w:rsidRPr="00EB5B16">
        <w:rPr>
          <w:lang w:val="en-150"/>
        </w:rPr>
        <w:t xml:space="preserve"> different bounding box configurations can appear in two consecutive frames of similar appearance</w:t>
      </w:r>
      <w:r w:rsidR="00347882" w:rsidRPr="00EB5B16">
        <w:rPr>
          <w:lang w:val="en-150"/>
        </w:rPr>
        <w:t xml:space="preserve">. It can also happen </w:t>
      </w:r>
      <w:r w:rsidRPr="00EB5B16">
        <w:rPr>
          <w:lang w:val="en-150"/>
        </w:rPr>
        <w:t xml:space="preserve">that objects are only predicted intermittently. </w:t>
      </w:r>
    </w:p>
    <w:p w14:paraId="730CC262" w14:textId="1C6766CE" w:rsidR="005D4862" w:rsidRPr="00EB5B16" w:rsidRDefault="005D4862" w:rsidP="00EB693E">
      <w:pPr>
        <w:pStyle w:val="ListParagraph"/>
        <w:numPr>
          <w:ilvl w:val="0"/>
          <w:numId w:val="87"/>
        </w:numPr>
        <w:spacing w:after="240"/>
        <w:rPr>
          <w:lang w:val="en-150"/>
        </w:rPr>
      </w:pPr>
      <w:r w:rsidRPr="00B97600">
        <w:rPr>
          <w:b/>
          <w:bCs/>
          <w:lang w:val="en-150"/>
        </w:rPr>
        <w:t xml:space="preserve">Item to camera localization </w:t>
      </w:r>
      <w:proofErr w:type="spellStart"/>
      <w:r w:rsidRPr="00B97600">
        <w:rPr>
          <w:b/>
          <w:bCs/>
          <w:lang w:val="en-150"/>
        </w:rPr>
        <w:t>inconsistenc</w:t>
      </w:r>
      <w:r w:rsidR="00B97600">
        <w:rPr>
          <w:b/>
          <w:bCs/>
          <w:lang w:val="en-US"/>
        </w:rPr>
        <w:t>ies</w:t>
      </w:r>
      <w:proofErr w:type="spellEnd"/>
      <w:r w:rsidR="002853DD" w:rsidRPr="00EB5B16">
        <w:rPr>
          <w:lang w:val="en-150"/>
        </w:rPr>
        <w:t>: Which finds its major pitfall in depth estimation (</w:t>
      </w:r>
      <m:oMath>
        <m:r>
          <w:rPr>
            <w:rFonts w:ascii="Cambria Math" w:hAnsi="Cambria Math"/>
            <w:lang w:val="en-150"/>
          </w:rPr>
          <m:t xml:space="preserve">z </m:t>
        </m:r>
      </m:oMath>
      <w:r w:rsidR="002853DD" w:rsidRPr="00EB5B16">
        <w:rPr>
          <w:lang w:val="en-150"/>
        </w:rPr>
        <w:t xml:space="preserve">distance) </w:t>
      </w:r>
      <w:r w:rsidR="00D9683B" w:rsidRPr="00EB5B16">
        <w:rPr>
          <w:lang w:val="en-150"/>
        </w:rPr>
        <w:t>since the width is estimated from an unstable bounding box</w:t>
      </w:r>
      <w:r w:rsidR="00646702" w:rsidRPr="00EB5B16">
        <w:rPr>
          <w:lang w:val="en-150"/>
        </w:rPr>
        <w:t>.</w:t>
      </w:r>
    </w:p>
    <w:p w14:paraId="4FD814E1" w14:textId="06DE0DD9" w:rsidR="00B42D95" w:rsidRPr="00EB5B16" w:rsidRDefault="00646702" w:rsidP="00B42D95">
      <w:pPr>
        <w:rPr>
          <w:lang w:val="en-150"/>
        </w:rPr>
      </w:pPr>
      <w:r w:rsidRPr="00EB5B16">
        <w:rPr>
          <w:lang w:val="en-150"/>
        </w:rPr>
        <w:t>Leading to very noisy item position placements, so that the</w:t>
      </w:r>
      <w:r w:rsidR="00B42D95" w:rsidRPr="00EB5B16">
        <w:rPr>
          <w:lang w:val="en-150"/>
        </w:rPr>
        <w:t xml:space="preserve"> instantaneous</w:t>
      </w:r>
      <w:r w:rsidRPr="00EB5B16">
        <w:rPr>
          <w:lang w:val="en-150"/>
        </w:rPr>
        <w:t xml:space="preserve"> item localization output is bounded to be a noisy</w:t>
      </w:r>
      <w:r w:rsidR="00B42D95" w:rsidRPr="00EB5B16">
        <w:rPr>
          <w:lang w:val="en-150"/>
        </w:rPr>
        <w:t>, intermittent</w:t>
      </w:r>
      <w:r w:rsidRPr="00EB5B16">
        <w:rPr>
          <w:lang w:val="en-150"/>
        </w:rPr>
        <w:t xml:space="preserve"> magnitude</w:t>
      </w:r>
      <w:r w:rsidR="00B42D95" w:rsidRPr="00EB5B16">
        <w:rPr>
          <w:lang w:val="en-150"/>
        </w:rPr>
        <w:t>. Towards mapping, it is necessary to express these noisy positions in an intuitive manner.</w:t>
      </w:r>
    </w:p>
    <w:p w14:paraId="475AC894" w14:textId="1B5429F0" w:rsidR="00B42D95" w:rsidRPr="00EB5B16" w:rsidRDefault="00B42D95" w:rsidP="00BD6C6B">
      <w:pPr>
        <w:spacing w:after="240"/>
        <w:rPr>
          <w:lang w:val="en-150"/>
        </w:rPr>
      </w:pPr>
      <w:r w:rsidRPr="00EB5B16">
        <w:rPr>
          <w:lang w:val="en-150"/>
        </w:rPr>
        <w:t>The tools described so far also fail to identify single instances of the items accurately, since the only means for doing this is position. Imagine we have two backpacks in an environment. The current pipeline can tell where they are (provided the object detector can identify</w:t>
      </w:r>
      <w:r w:rsidR="00B956F9" w:rsidRPr="00EB5B16">
        <w:rPr>
          <w:lang w:val="en-150"/>
        </w:rPr>
        <w:t xml:space="preserve"> each in a different bounding box</w:t>
      </w:r>
      <w:r w:rsidRPr="00EB5B16">
        <w:rPr>
          <w:lang w:val="en-150"/>
        </w:rPr>
        <w:t>) but does not perform tracking to tell which is which.</w:t>
      </w:r>
    </w:p>
    <w:p w14:paraId="65B3A40C" w14:textId="76487F04" w:rsidR="00BD6C6B" w:rsidRPr="00EB5B16" w:rsidRDefault="00BD6C6B" w:rsidP="00BD6C6B">
      <w:pPr>
        <w:pStyle w:val="Heading3"/>
        <w:rPr>
          <w:lang w:val="en-150"/>
        </w:rPr>
      </w:pPr>
      <w:bookmarkStart w:id="350" w:name="_Ref74562594"/>
      <w:bookmarkStart w:id="351" w:name="_Ref74562840"/>
      <w:bookmarkStart w:id="352" w:name="_Toc74572143"/>
      <w:r w:rsidRPr="00EB5B16">
        <w:rPr>
          <w:lang w:val="en-150"/>
        </w:rPr>
        <w:t>Likelihood maps, field of view</w:t>
      </w:r>
      <w:r w:rsidR="007B64F1" w:rsidRPr="00EB5B16">
        <w:rPr>
          <w:lang w:val="en-150"/>
        </w:rPr>
        <w:t xml:space="preserve"> and memory</w:t>
      </w:r>
      <w:bookmarkEnd w:id="350"/>
      <w:bookmarkEnd w:id="351"/>
      <w:bookmarkEnd w:id="352"/>
    </w:p>
    <w:p w14:paraId="34D10F48" w14:textId="1E17B80E" w:rsidR="007B64F1" w:rsidRPr="00EB5B16" w:rsidRDefault="00B42D95" w:rsidP="00BD6C6B">
      <w:pPr>
        <w:rPr>
          <w:lang w:val="en-150"/>
        </w:rPr>
      </w:pPr>
      <w:r w:rsidRPr="00EB5B16">
        <w:rPr>
          <w:lang w:val="en-150"/>
        </w:rPr>
        <w:t xml:space="preserve">These conditions suggest the usage of a soft </w:t>
      </w:r>
      <w:r w:rsidR="00B956F9" w:rsidRPr="00EB5B16">
        <w:rPr>
          <w:lang w:val="en-150"/>
        </w:rPr>
        <w:t xml:space="preserve">discrete </w:t>
      </w:r>
      <w:r w:rsidRPr="00EB5B16">
        <w:rPr>
          <w:lang w:val="en-150"/>
        </w:rPr>
        <w:t>mapping that will not indicate exact item position</w:t>
      </w:r>
      <w:r w:rsidR="00B956F9" w:rsidRPr="00EB5B16">
        <w:rPr>
          <w:lang w:val="en-150"/>
        </w:rPr>
        <w:t xml:space="preserve"> of each instance of an item</w:t>
      </w:r>
      <w:r w:rsidRPr="00EB5B16">
        <w:rPr>
          <w:lang w:val="en-150"/>
        </w:rPr>
        <w:t>, but probability maps for the presence</w:t>
      </w:r>
      <w:r w:rsidR="00480476" w:rsidRPr="00EB5B16">
        <w:rPr>
          <w:lang w:val="en-150"/>
        </w:rPr>
        <w:t xml:space="preserve"> of each category</w:t>
      </w:r>
      <w:r w:rsidRPr="00EB5B16">
        <w:rPr>
          <w:lang w:val="en-150"/>
        </w:rPr>
        <w:t>.</w:t>
      </w:r>
      <w:r w:rsidR="00B956F9" w:rsidRPr="00EB5B16">
        <w:rPr>
          <w:lang w:val="en-150"/>
        </w:rPr>
        <w:t xml:space="preserve"> This is not a new concept in</w:t>
      </w:r>
      <w:r w:rsidR="00480476" w:rsidRPr="00EB5B16">
        <w:rPr>
          <w:lang w:val="en-150"/>
        </w:rPr>
        <w:t xml:space="preserve"> a</w:t>
      </w:r>
      <w:r w:rsidR="00B956F9" w:rsidRPr="00EB5B16">
        <w:rPr>
          <w:lang w:val="en-150"/>
        </w:rPr>
        <w:t xml:space="preserve"> localization</w:t>
      </w:r>
      <w:r w:rsidR="00480476" w:rsidRPr="00EB5B16">
        <w:rPr>
          <w:lang w:val="en-150"/>
        </w:rPr>
        <w:t xml:space="preserve"> context</w:t>
      </w:r>
      <w:r w:rsidR="00B956F9" w:rsidRPr="00EB5B16">
        <w:rPr>
          <w:lang w:val="en-150"/>
        </w:rPr>
        <w:t xml:space="preserve">, as the idea is practically equal to the localization intuition shown in </w:t>
      </w:r>
      <w:r w:rsidR="003740DF">
        <w:rPr>
          <w:lang w:val="en-150"/>
        </w:rPr>
        <w:fldChar w:fldCharType="begin"/>
      </w:r>
      <w:r w:rsidR="003740DF">
        <w:rPr>
          <w:lang w:val="en-150"/>
        </w:rPr>
        <w:instrText xml:space="preserve"> REF _Ref74524174 \h </w:instrText>
      </w:r>
      <w:r w:rsidR="003740DF">
        <w:rPr>
          <w:lang w:val="en-150"/>
        </w:rPr>
      </w:r>
      <w:r w:rsidR="003740DF">
        <w:rPr>
          <w:lang w:val="en-150"/>
        </w:rPr>
        <w:fldChar w:fldCharType="separate"/>
      </w:r>
      <w:r w:rsidR="00452B2C" w:rsidRPr="00EB5B16">
        <w:rPr>
          <w:lang w:val="en-150"/>
        </w:rPr>
        <w:t xml:space="preserve">Figure </w:t>
      </w:r>
      <w:r w:rsidR="00452B2C">
        <w:rPr>
          <w:noProof/>
          <w:lang w:val="en-150"/>
        </w:rPr>
        <w:t>62</w:t>
      </w:r>
      <w:r w:rsidR="003740DF">
        <w:rPr>
          <w:lang w:val="en-150"/>
        </w:rPr>
        <w:fldChar w:fldCharType="end"/>
      </w:r>
      <w:r w:rsidR="00B956F9" w:rsidRPr="00EB5B16">
        <w:rPr>
          <w:lang w:val="en-150"/>
        </w:rPr>
        <w:t xml:space="preserve">. Traditionally, probability density functions have been used for this type of task, though a relaxation of the concept is desirable. PDFs must be computed symbolically </w:t>
      </w:r>
      <w:r w:rsidR="00BD6C6B" w:rsidRPr="00EB5B16">
        <w:rPr>
          <w:lang w:val="en-150"/>
        </w:rPr>
        <w:t xml:space="preserve">(under a solid mathematical probability definition) </w:t>
      </w:r>
      <w:r w:rsidR="00B956F9" w:rsidRPr="00EB5B16">
        <w:rPr>
          <w:lang w:val="en-150"/>
        </w:rPr>
        <w:t>or estimated from a histogram, both methods undesirable because of their additional computational cost. Also, PDFs must abide additional statistical constraints, such as the area under the curve being equal to 1</w:t>
      </w:r>
      <w:r w:rsidR="00480476" w:rsidRPr="00EB5B16">
        <w:rPr>
          <w:lang w:val="en-150"/>
        </w:rPr>
        <w:t>, which enters in conflict with the idea of sharing a single localization map for many instances of the same category.</w:t>
      </w:r>
    </w:p>
    <w:p w14:paraId="3593D1D8" w14:textId="6070B263" w:rsidR="00B956F9" w:rsidRPr="00EB5B16" w:rsidRDefault="00480476" w:rsidP="007B64F1">
      <w:pPr>
        <w:rPr>
          <w:lang w:val="en-150"/>
        </w:rPr>
      </w:pPr>
      <w:r w:rsidRPr="00EB5B16">
        <w:rPr>
          <w:lang w:val="en-150"/>
        </w:rPr>
        <w:t xml:space="preserve">This is why we will relax the concept to that of a </w:t>
      </w:r>
      <w:r w:rsidRPr="00EB5B16">
        <w:rPr>
          <w:i/>
          <w:iCs/>
          <w:lang w:val="en-150"/>
        </w:rPr>
        <w:t>likelihood map</w:t>
      </w:r>
      <w:r w:rsidR="002F644C" w:rsidRPr="00EB5B16">
        <w:rPr>
          <w:lang w:val="en-150"/>
        </w:rPr>
        <w:t xml:space="preserve">, which is </w:t>
      </w:r>
      <w:r w:rsidR="00BD6C6B" w:rsidRPr="00EB5B16">
        <w:rPr>
          <w:lang w:val="en-150"/>
        </w:rPr>
        <w:t>the</w:t>
      </w:r>
      <w:r w:rsidR="002F644C" w:rsidRPr="00EB5B16">
        <w:rPr>
          <w:lang w:val="en-150"/>
        </w:rPr>
        <w:t xml:space="preserve"> term that we use in this work for essentially defining a </w:t>
      </w:r>
      <w:r w:rsidR="00EC1A02" w:rsidRPr="00EB5B16">
        <w:rPr>
          <w:lang w:val="en-150"/>
        </w:rPr>
        <w:t>custom defined function that, while not abiding to the constraints</w:t>
      </w:r>
      <w:r w:rsidR="002F644C" w:rsidRPr="00EB5B16">
        <w:rPr>
          <w:lang w:val="en-150"/>
        </w:rPr>
        <w:t xml:space="preserve"> </w:t>
      </w:r>
      <w:r w:rsidR="00EC1A02" w:rsidRPr="00EB5B16">
        <w:rPr>
          <w:lang w:val="en-150"/>
        </w:rPr>
        <w:t xml:space="preserve">of a </w:t>
      </w:r>
      <w:r w:rsidR="002F644C" w:rsidRPr="00EB5B16">
        <w:rPr>
          <w:lang w:val="en-150"/>
        </w:rPr>
        <w:t>PDF</w:t>
      </w:r>
      <w:r w:rsidR="00EC1A02" w:rsidRPr="00EB5B16">
        <w:rPr>
          <w:lang w:val="en-150"/>
        </w:rPr>
        <w:t>, does share its intuition</w:t>
      </w:r>
      <w:r w:rsidR="002F644C" w:rsidRPr="00EB5B16">
        <w:rPr>
          <w:lang w:val="en-150"/>
        </w:rPr>
        <w:t>.</w:t>
      </w:r>
      <w:r w:rsidR="007B64F1" w:rsidRPr="00EB5B16">
        <w:rPr>
          <w:lang w:val="en-150"/>
        </w:rPr>
        <w:t xml:space="preserve"> A likelihood map will map a value indicating the</w:t>
      </w:r>
      <w:r w:rsidR="003E10B0" w:rsidRPr="00EB5B16">
        <w:rPr>
          <w:lang w:val="en-150"/>
        </w:rPr>
        <w:t xml:space="preserve"> likelihood</w:t>
      </w:r>
      <w:r w:rsidR="007B64F1" w:rsidRPr="00EB5B16">
        <w:rPr>
          <w:lang w:val="en-150"/>
        </w:rPr>
        <w:t xml:space="preserve"> that an item </w:t>
      </w:r>
      <w:r w:rsidR="003E10B0" w:rsidRPr="00EB5B16">
        <w:rPr>
          <w:lang w:val="en-150"/>
        </w:rPr>
        <w:t>is placed at</w:t>
      </w:r>
      <w:r w:rsidR="007B64F1" w:rsidRPr="00EB5B16">
        <w:rPr>
          <w:lang w:val="en-150"/>
        </w:rPr>
        <w:t xml:space="preserve"> a certain position </w:t>
      </w:r>
      <m:oMath>
        <m:r>
          <w:rPr>
            <w:rFonts w:ascii="Cambria Math" w:hAnsi="Cambria Math"/>
            <w:lang w:val="en-150"/>
          </w:rPr>
          <m:t>xz</m:t>
        </m:r>
      </m:oMath>
      <w:r w:rsidR="007B64F1" w:rsidRPr="00EB5B16">
        <w:rPr>
          <w:lang w:val="en-150"/>
        </w:rPr>
        <w:t xml:space="preserve"> in the world coordinates via a likelihood function </w:t>
      </w:r>
      <m:oMath>
        <m:sSup>
          <m:sSupPr>
            <m:ctrlPr>
              <w:rPr>
                <w:rFonts w:ascii="Cambria Math" w:hAnsi="Cambria Math"/>
                <w:i/>
                <w:lang w:val="en-150"/>
              </w:rPr>
            </m:ctrlPr>
          </m:sSupPr>
          <m:e>
            <m:r>
              <m:rPr>
                <m:scr m:val="double-struck"/>
              </m:rPr>
              <w:rPr>
                <w:rFonts w:ascii="Cambria Math" w:hAnsi="Cambria Math"/>
                <w:lang w:val="en-150"/>
              </w:rPr>
              <m:t>R</m:t>
            </m:r>
          </m:e>
          <m:sup>
            <m:r>
              <w:rPr>
                <w:rFonts w:ascii="Cambria Math" w:hAnsi="Cambria Math"/>
                <w:lang w:val="en-150"/>
              </w:rPr>
              <m:t>2</m:t>
            </m:r>
          </m:sup>
        </m:sSup>
        <m:r>
          <m:rPr>
            <m:scr m:val="double-struck"/>
          </m:rPr>
          <w:rPr>
            <w:rFonts w:ascii="Cambria Math" w:hAnsi="Cambria Math"/>
            <w:lang w:val="en-150"/>
          </w:rPr>
          <m:t>→R</m:t>
        </m:r>
      </m:oMath>
      <w:r w:rsidR="00751F6D" w:rsidRPr="00EB5B16">
        <w:rPr>
          <w:lang w:val="en-150"/>
        </w:rPr>
        <w:t xml:space="preserve">, drawing a 2D map of the </w:t>
      </w:r>
      <w:r w:rsidR="008510C5" w:rsidRPr="00EB5B16">
        <w:rPr>
          <w:lang w:val="en-150"/>
        </w:rPr>
        <w:t>environment (or world)</w:t>
      </w:r>
      <w:r w:rsidR="00751F6D" w:rsidRPr="00EB5B16">
        <w:rPr>
          <w:lang w:val="en-150"/>
        </w:rPr>
        <w:t xml:space="preserve"> with the likelihood for the presence of an item at every single </w:t>
      </w:r>
      <w:r w:rsidR="007B64F1" w:rsidRPr="00EB5B16">
        <w:rPr>
          <w:lang w:val="en-150"/>
        </w:rPr>
        <w:t>point in th</w:t>
      </w:r>
      <w:r w:rsidR="00751F6D" w:rsidRPr="00EB5B16">
        <w:rPr>
          <w:lang w:val="en-150"/>
        </w:rPr>
        <w:t xml:space="preserve">at </w:t>
      </w:r>
      <w:r w:rsidR="007B64F1" w:rsidRPr="00EB5B16">
        <w:rPr>
          <w:lang w:val="en-150"/>
        </w:rPr>
        <w:t>world.</w:t>
      </w:r>
    </w:p>
    <w:p w14:paraId="0188FCFB" w14:textId="4E94C95E" w:rsidR="0011482A" w:rsidRPr="00EB5B16" w:rsidRDefault="00EB5CB7" w:rsidP="00BD1E09">
      <w:pPr>
        <w:ind w:firstLine="0"/>
        <w:jc w:val="center"/>
        <w:rPr>
          <w:lang w:val="en-150"/>
        </w:rPr>
      </w:pPr>
      <w:r w:rsidRPr="00EB5B16">
        <w:rPr>
          <w:noProof/>
          <w:lang w:val="en-150"/>
        </w:rPr>
        <w:lastRenderedPageBreak/>
        <w:drawing>
          <wp:inline distT="0" distB="0" distL="0" distR="0" wp14:anchorId="6F1B8F0C" wp14:editId="48EEBA28">
            <wp:extent cx="5868000" cy="2908258"/>
            <wp:effectExtent l="57150" t="57150" r="95250" b="1022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868000" cy="2908258"/>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D217ED3" w14:textId="4477078A" w:rsidR="006C2830" w:rsidRPr="00EB5B16" w:rsidRDefault="0092336A" w:rsidP="006C2830">
      <w:pPr>
        <w:pStyle w:val="Caption"/>
        <w:spacing w:after="0"/>
        <w:ind w:firstLine="0"/>
        <w:rPr>
          <w:lang w:val="en-150"/>
        </w:rPr>
      </w:pPr>
      <w:bookmarkStart w:id="353" w:name="_Ref74524902"/>
      <w:bookmarkStart w:id="354" w:name="_Toc7457224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8</w:t>
      </w:r>
      <w:r w:rsidRPr="00EB5B16">
        <w:rPr>
          <w:lang w:val="en-150"/>
        </w:rPr>
        <w:fldChar w:fldCharType="end"/>
      </w:r>
      <w:bookmarkEnd w:id="353"/>
      <w:r w:rsidR="0011482A" w:rsidRPr="00EB5B16">
        <w:rPr>
          <w:lang w:val="en-150"/>
        </w:rPr>
        <w:t xml:space="preserve">: </w:t>
      </w:r>
      <w:r w:rsidR="006C2830" w:rsidRPr="00EB5B16">
        <w:rPr>
          <w:lang w:val="en-150"/>
        </w:rPr>
        <w:t>Intuitions behind the likelihood map</w:t>
      </w:r>
      <w:r w:rsidR="00256164" w:rsidRPr="00EB5B16">
        <w:rPr>
          <w:lang w:val="en-150"/>
        </w:rPr>
        <w:t xml:space="preserve"> concept</w:t>
      </w:r>
      <w:r w:rsidR="006C2830" w:rsidRPr="00EB5B16">
        <w:rPr>
          <w:lang w:val="en-150"/>
        </w:rPr>
        <w:t>. Discretization and cell size</w:t>
      </w:r>
      <w:bookmarkEnd w:id="354"/>
    </w:p>
    <w:p w14:paraId="06188C04" w14:textId="5763DCFB" w:rsidR="0011482A" w:rsidRPr="00EB5B16" w:rsidRDefault="0011482A" w:rsidP="000C7A0E">
      <w:pPr>
        <w:pStyle w:val="Caption"/>
        <w:ind w:firstLine="0"/>
        <w:rPr>
          <w:lang w:val="en-150"/>
        </w:rPr>
      </w:pPr>
      <w:r w:rsidRPr="00EB5B16">
        <w:rPr>
          <w:lang w:val="en-150"/>
        </w:rPr>
        <w:t>Source: Self-made</w:t>
      </w:r>
    </w:p>
    <w:p w14:paraId="00C1F863" w14:textId="4253738C" w:rsidR="00BD6C6B" w:rsidRPr="003740DF" w:rsidRDefault="00BD6C6B" w:rsidP="003740DF">
      <w:pPr>
        <w:rPr>
          <w:lang w:val="en-US"/>
        </w:rPr>
      </w:pPr>
      <w:r w:rsidRPr="00EB5B16">
        <w:rPr>
          <w:lang w:val="en-150"/>
        </w:rPr>
        <w:t>Computation-wise, t</w:t>
      </w:r>
      <w:r w:rsidR="007F6809" w:rsidRPr="00EB5B16">
        <w:rPr>
          <w:lang w:val="en-150"/>
        </w:rPr>
        <w:t>hese likelihood maps will</w:t>
      </w:r>
      <w:r w:rsidRPr="00EB5B16">
        <w:rPr>
          <w:lang w:val="en-150"/>
        </w:rPr>
        <w:t xml:space="preserve"> </w:t>
      </w:r>
      <w:r w:rsidR="007F6809" w:rsidRPr="00EB5B16">
        <w:rPr>
          <w:lang w:val="en-150"/>
        </w:rPr>
        <w:t>be computed in a discrete manner</w:t>
      </w:r>
      <w:r w:rsidRPr="00EB5B16">
        <w:rPr>
          <w:lang w:val="en-150"/>
        </w:rPr>
        <w:t xml:space="preserve">, by </w:t>
      </w:r>
      <w:proofErr w:type="spellStart"/>
      <w:r w:rsidRPr="00EB5B16">
        <w:rPr>
          <w:lang w:val="en-150"/>
        </w:rPr>
        <w:t>discretizing</w:t>
      </w:r>
      <w:proofErr w:type="spellEnd"/>
      <w:r w:rsidRPr="00EB5B16">
        <w:rPr>
          <w:lang w:val="en-150"/>
        </w:rPr>
        <w:t xml:space="preserve"> the 2D space in a number of </w:t>
      </w:r>
      <w:r w:rsidRPr="00EB5B16">
        <w:rPr>
          <w:i/>
          <w:iCs/>
          <w:lang w:val="en-150"/>
        </w:rPr>
        <w:t>cells</w:t>
      </w:r>
      <w:r w:rsidRPr="00EB5B16">
        <w:rPr>
          <w:lang w:val="en-150"/>
        </w:rPr>
        <w:t xml:space="preserve"> with a given </w:t>
      </w:r>
      <w:r w:rsidRPr="00EB5B16">
        <w:rPr>
          <w:i/>
          <w:iCs/>
          <w:lang w:val="en-150"/>
        </w:rPr>
        <w:t>size</w:t>
      </w:r>
      <w:r w:rsidR="003740DF">
        <w:rPr>
          <w:lang w:val="en-US"/>
        </w:rPr>
        <w:t xml:space="preserve">, see </w:t>
      </w:r>
      <w:r w:rsidR="003740DF">
        <w:rPr>
          <w:lang w:val="en-US"/>
        </w:rPr>
        <w:fldChar w:fldCharType="begin"/>
      </w:r>
      <w:r w:rsidR="003740DF">
        <w:rPr>
          <w:lang w:val="en-US"/>
        </w:rPr>
        <w:instrText xml:space="preserve"> REF _Ref74524902 \h </w:instrText>
      </w:r>
      <w:r w:rsidR="003740DF">
        <w:rPr>
          <w:lang w:val="en-US"/>
        </w:rPr>
      </w:r>
      <w:r w:rsidR="003740DF">
        <w:rPr>
          <w:lang w:val="en-US"/>
        </w:rPr>
        <w:fldChar w:fldCharType="separate"/>
      </w:r>
      <w:r w:rsidR="00452B2C" w:rsidRPr="00EB5B16">
        <w:rPr>
          <w:lang w:val="en-150"/>
        </w:rPr>
        <w:t xml:space="preserve">Figure </w:t>
      </w:r>
      <w:r w:rsidR="00452B2C">
        <w:rPr>
          <w:noProof/>
          <w:lang w:val="en-150"/>
        </w:rPr>
        <w:t>78</w:t>
      </w:r>
      <w:r w:rsidR="003740DF">
        <w:rPr>
          <w:lang w:val="en-US"/>
        </w:rPr>
        <w:fldChar w:fldCharType="end"/>
      </w:r>
      <w:r w:rsidR="003740DF">
        <w:rPr>
          <w:lang w:val="en-US"/>
        </w:rPr>
        <w:t>.</w:t>
      </w:r>
    </w:p>
    <w:p w14:paraId="7915D8BE" w14:textId="5B0618F2" w:rsidR="00BD6C6B" w:rsidRPr="00EB5B16" w:rsidRDefault="00BD6C6B" w:rsidP="00EB693E">
      <w:pPr>
        <w:pStyle w:val="ListParagraph"/>
        <w:numPr>
          <w:ilvl w:val="0"/>
          <w:numId w:val="88"/>
        </w:numPr>
        <w:spacing w:after="240"/>
        <w:rPr>
          <w:lang w:val="en-150"/>
        </w:rPr>
      </w:pPr>
      <w:r w:rsidRPr="00EB5B16">
        <w:rPr>
          <w:lang w:val="en-150"/>
        </w:rPr>
        <w:t xml:space="preserve">High sizes, </w:t>
      </w:r>
      <w:r w:rsidR="0090365A" w:rsidRPr="00EB5B16">
        <w:rPr>
          <w:lang w:val="en-150"/>
        </w:rPr>
        <w:t>of</w:t>
      </w:r>
      <w:r w:rsidRPr="00EB5B16">
        <w:rPr>
          <w:lang w:val="en-150"/>
        </w:rPr>
        <w:t xml:space="preserve"> the order of several </w:t>
      </w:r>
      <w:proofErr w:type="spellStart"/>
      <w:r w:rsidRPr="00EB5B16">
        <w:rPr>
          <w:lang w:val="en-150"/>
        </w:rPr>
        <w:t>decimeters</w:t>
      </w:r>
      <w:proofErr w:type="spellEnd"/>
      <w:r w:rsidRPr="00EB5B16">
        <w:rPr>
          <w:lang w:val="en-150"/>
        </w:rPr>
        <w:t>, lead to a likelihood grid. Each grid in the 2D space will hold a</w:t>
      </w:r>
      <w:r w:rsidR="0060573B" w:rsidRPr="00EB5B16">
        <w:rPr>
          <w:lang w:val="en-150"/>
        </w:rPr>
        <w:t xml:space="preserve"> scalar</w:t>
      </w:r>
      <w:r w:rsidRPr="00EB5B16">
        <w:rPr>
          <w:lang w:val="en-150"/>
        </w:rPr>
        <w:t xml:space="preserve"> value. The higher this value is, the more likely</w:t>
      </w:r>
      <w:r w:rsidR="0060573B" w:rsidRPr="00EB5B16">
        <w:rPr>
          <w:lang w:val="en-150"/>
        </w:rPr>
        <w:t xml:space="preserve"> that</w:t>
      </w:r>
      <w:r w:rsidRPr="00EB5B16">
        <w:rPr>
          <w:lang w:val="en-150"/>
        </w:rPr>
        <w:t xml:space="preserve"> an item is in that cell. </w:t>
      </w:r>
    </w:p>
    <w:p w14:paraId="78C711C0" w14:textId="2D4EA19C" w:rsidR="00BD6C6B" w:rsidRDefault="00BD6C6B" w:rsidP="00EB693E">
      <w:pPr>
        <w:pStyle w:val="ListParagraph"/>
        <w:numPr>
          <w:ilvl w:val="0"/>
          <w:numId w:val="88"/>
        </w:numPr>
        <w:spacing w:after="240"/>
        <w:rPr>
          <w:lang w:val="en-150"/>
        </w:rPr>
      </w:pPr>
      <w:r w:rsidRPr="00EB5B16">
        <w:rPr>
          <w:lang w:val="en-150"/>
        </w:rPr>
        <w:t xml:space="preserve">Small sizes, </w:t>
      </w:r>
      <w:r w:rsidR="0090365A" w:rsidRPr="00EB5B16">
        <w:rPr>
          <w:lang w:val="en-150"/>
        </w:rPr>
        <w:t>of</w:t>
      </w:r>
      <w:r w:rsidRPr="00EB5B16">
        <w:rPr>
          <w:lang w:val="en-150"/>
        </w:rPr>
        <w:t xml:space="preserve"> the order of several </w:t>
      </w:r>
      <w:proofErr w:type="spellStart"/>
      <w:r w:rsidRPr="00EB5B16">
        <w:rPr>
          <w:lang w:val="en-150"/>
        </w:rPr>
        <w:t>centimeters</w:t>
      </w:r>
      <w:proofErr w:type="spellEnd"/>
      <w:r w:rsidRPr="00EB5B16">
        <w:rPr>
          <w:lang w:val="en-150"/>
        </w:rPr>
        <w:t>, lead to an apparently</w:t>
      </w:r>
      <w:r w:rsidR="0090365A" w:rsidRPr="00EB5B16">
        <w:rPr>
          <w:lang w:val="en-150"/>
        </w:rPr>
        <w:t xml:space="preserve"> </w:t>
      </w:r>
      <w:r w:rsidRPr="00EB5B16">
        <w:rPr>
          <w:lang w:val="en-150"/>
        </w:rPr>
        <w:t xml:space="preserve">continuous approach of the same concept. Even though this method is more computationally expensive, certain continuity is desired </w:t>
      </w:r>
      <w:r w:rsidR="0011482A" w:rsidRPr="00EB5B16">
        <w:rPr>
          <w:lang w:val="en-150"/>
        </w:rPr>
        <w:t>to allow</w:t>
      </w:r>
      <w:r w:rsidRPr="00EB5B16">
        <w:rPr>
          <w:lang w:val="en-150"/>
        </w:rPr>
        <w:t xml:space="preserve"> for</w:t>
      </w:r>
      <w:r w:rsidR="0090365A" w:rsidRPr="00EB5B16">
        <w:rPr>
          <w:lang w:val="en-150"/>
        </w:rPr>
        <w:t xml:space="preserve"> a</w:t>
      </w:r>
      <w:r w:rsidRPr="00EB5B16">
        <w:rPr>
          <w:lang w:val="en-150"/>
        </w:rPr>
        <w:t xml:space="preserve"> smoother likelihood functio</w:t>
      </w:r>
      <w:r w:rsidR="0090365A" w:rsidRPr="00EB5B16">
        <w:rPr>
          <w:lang w:val="en-150"/>
        </w:rPr>
        <w:t>n</w:t>
      </w:r>
      <w:r w:rsidRPr="00EB5B16">
        <w:rPr>
          <w:lang w:val="en-150"/>
        </w:rPr>
        <w:t>.</w:t>
      </w:r>
      <w:r w:rsidR="00C03208" w:rsidRPr="00EB5B16">
        <w:rPr>
          <w:lang w:val="en-150"/>
        </w:rPr>
        <w:t xml:space="preserve"> Small size cell size will be the standing assumption from now on.</w:t>
      </w:r>
    </w:p>
    <w:p w14:paraId="07C13DA6" w14:textId="4A71B25D" w:rsidR="009C0BB0" w:rsidRPr="003740DF" w:rsidRDefault="009C0BB0" w:rsidP="003740DF">
      <w:pPr>
        <w:spacing w:after="240"/>
        <w:rPr>
          <w:lang w:val="en-US"/>
        </w:rPr>
      </w:pPr>
      <w:r w:rsidRPr="00EB5B16">
        <w:rPr>
          <w:lang w:val="en-150"/>
        </w:rPr>
        <w:t xml:space="preserve">A critical component of the localization system for this approach is the </w:t>
      </w:r>
      <w:r w:rsidRPr="00EB5B16">
        <w:rPr>
          <w:i/>
          <w:iCs/>
          <w:lang w:val="en-150"/>
        </w:rPr>
        <w:t>field of view</w:t>
      </w:r>
      <w:r w:rsidRPr="00EB5B16">
        <w:rPr>
          <w:lang w:val="en-150"/>
        </w:rPr>
        <w:t xml:space="preserve"> of </w:t>
      </w:r>
      <w:proofErr w:type="spellStart"/>
      <w:r w:rsidRPr="00EB5B16">
        <w:rPr>
          <w:i/>
          <w:iCs/>
          <w:lang w:val="en-150"/>
        </w:rPr>
        <w:t>FoV</w:t>
      </w:r>
      <w:proofErr w:type="spellEnd"/>
      <w:r w:rsidRPr="00EB5B16">
        <w:rPr>
          <w:lang w:val="en-150"/>
        </w:rPr>
        <w:t xml:space="preserve">, which is the portion of the 2D space (or map) that is visible to the camera. The camera can only </w:t>
      </w:r>
      <w:r w:rsidR="00C24E0F" w:rsidRPr="00EB5B16">
        <w:rPr>
          <w:lang w:val="en-150"/>
        </w:rPr>
        <w:t>perceive</w:t>
      </w:r>
      <w:r w:rsidRPr="00EB5B16">
        <w:rPr>
          <w:lang w:val="en-150"/>
        </w:rPr>
        <w:t xml:space="preserve"> items </w:t>
      </w:r>
      <w:r w:rsidR="00C24E0F" w:rsidRPr="00EB5B16">
        <w:rPr>
          <w:lang w:val="en-150"/>
        </w:rPr>
        <w:t xml:space="preserve">– or absence of items </w:t>
      </w:r>
      <w:r w:rsidRPr="00EB5B16">
        <w:rPr>
          <w:lang w:val="en-150"/>
        </w:rPr>
        <w:t>within this field of view. Out of it, the likelihood map must remain frozen, as the camera cannot update that region</w:t>
      </w:r>
      <w:r w:rsidRPr="00EB5B16">
        <w:rPr>
          <w:lang w:val="en-150"/>
        </w:rPr>
        <w:softHyphen/>
        <w:t xml:space="preserve">. Thus, another critical element of this approach is </w:t>
      </w:r>
      <w:r w:rsidRPr="00EB5B16">
        <w:rPr>
          <w:i/>
          <w:iCs/>
          <w:lang w:val="en-150"/>
        </w:rPr>
        <w:t xml:space="preserve">memory, </w:t>
      </w:r>
      <w:r w:rsidRPr="00EB5B16">
        <w:rPr>
          <w:lang w:val="en-150"/>
        </w:rPr>
        <w:t xml:space="preserve">or the capability of holding information about a previous point in time. </w:t>
      </w:r>
      <w:r w:rsidR="00B93CFE" w:rsidRPr="00EB5B16">
        <w:rPr>
          <w:lang w:val="en-150"/>
        </w:rPr>
        <w:t>Within the field of view, t</w:t>
      </w:r>
      <w:r w:rsidRPr="00EB5B16">
        <w:rPr>
          <w:lang w:val="en-150"/>
        </w:rPr>
        <w:t>he localization of items is to be done progressively</w:t>
      </w:r>
      <w:r w:rsidR="00080FDE" w:rsidRPr="00EB5B16">
        <w:rPr>
          <w:lang w:val="en-150"/>
        </w:rPr>
        <w:t xml:space="preserve"> and not at once, meaning that the camera will stare at an item for some time, </w:t>
      </w:r>
      <w:r w:rsidR="00A636B6" w:rsidRPr="00EB5B16">
        <w:rPr>
          <w:lang w:val="en-150"/>
        </w:rPr>
        <w:t xml:space="preserve">having </w:t>
      </w:r>
      <w:r w:rsidR="00080FDE" w:rsidRPr="00EB5B16">
        <w:rPr>
          <w:lang w:val="en-150"/>
        </w:rPr>
        <w:t xml:space="preserve">the likelihood </w:t>
      </w:r>
      <w:r w:rsidR="00A636B6" w:rsidRPr="00EB5B16">
        <w:rPr>
          <w:lang w:val="en-150"/>
        </w:rPr>
        <w:t>increase</w:t>
      </w:r>
      <w:r w:rsidR="00080FDE" w:rsidRPr="00EB5B16">
        <w:rPr>
          <w:lang w:val="en-150"/>
        </w:rPr>
        <w:t xml:space="preserve"> progressively around the point where that instance is predicted to be</w:t>
      </w:r>
      <w:r w:rsidR="00B93CFE" w:rsidRPr="00EB5B16">
        <w:rPr>
          <w:lang w:val="en-150"/>
        </w:rPr>
        <w:t>,</w:t>
      </w:r>
      <w:r w:rsidR="00080FDE" w:rsidRPr="00EB5B16">
        <w:rPr>
          <w:lang w:val="en-150"/>
        </w:rPr>
        <w:t xml:space="preserve"> until a saturation value.</w:t>
      </w:r>
      <w:r w:rsidR="00C74D25" w:rsidRPr="00EB5B16">
        <w:rPr>
          <w:lang w:val="en-150"/>
        </w:rPr>
        <w:t xml:space="preserve"> At the same time, the likelihood of items in the whole field of view must decrease at all times to compensate for items that are no longer at a given position</w:t>
      </w:r>
      <w:r w:rsidR="00C24E0F" w:rsidRPr="00EB5B16">
        <w:rPr>
          <w:lang w:val="en-150"/>
        </w:rPr>
        <w:t>.</w:t>
      </w:r>
    </w:p>
    <w:p w14:paraId="5705BB41" w14:textId="74D764C4" w:rsidR="002C30C3" w:rsidRPr="00EB5B16" w:rsidRDefault="002C30C3" w:rsidP="009C0BB0">
      <w:pPr>
        <w:rPr>
          <w:lang w:val="en-150"/>
        </w:rPr>
      </w:pPr>
      <w:r w:rsidRPr="00EB5B16">
        <w:rPr>
          <w:lang w:val="en-150"/>
        </w:rPr>
        <w:t>Implementation-wise, the likelihood function will be composed of the following elements:</w:t>
      </w:r>
    </w:p>
    <w:p w14:paraId="10193F1F" w14:textId="00F88E4F" w:rsidR="002C30C3" w:rsidRPr="00EB5B16" w:rsidRDefault="002C30C3" w:rsidP="00EB693E">
      <w:pPr>
        <w:pStyle w:val="ListParagraph"/>
        <w:numPr>
          <w:ilvl w:val="0"/>
          <w:numId w:val="90"/>
        </w:numPr>
        <w:rPr>
          <w:lang w:val="en-150"/>
        </w:rPr>
      </w:pPr>
      <w:r w:rsidRPr="00EB5B16">
        <w:rPr>
          <w:lang w:val="en-150"/>
        </w:rPr>
        <w:t>A field of view mask to decide which region of the map should be frozen.</w:t>
      </w:r>
    </w:p>
    <w:p w14:paraId="6454270F" w14:textId="5A781F93" w:rsidR="002C30C3" w:rsidRPr="00EB5B16" w:rsidRDefault="002C30C3" w:rsidP="00EB693E">
      <w:pPr>
        <w:pStyle w:val="ListParagraph"/>
        <w:numPr>
          <w:ilvl w:val="0"/>
          <w:numId w:val="90"/>
        </w:numPr>
        <w:rPr>
          <w:lang w:val="en-150"/>
        </w:rPr>
      </w:pPr>
      <w:r w:rsidRPr="00EB5B16">
        <w:rPr>
          <w:lang w:val="en-150"/>
        </w:rPr>
        <w:t>An increasing gaussian distribution for item detection.</w:t>
      </w:r>
    </w:p>
    <w:p w14:paraId="19536456" w14:textId="4FFDDE0B" w:rsidR="002C30C3" w:rsidRPr="00EB5B16" w:rsidRDefault="002C30C3" w:rsidP="00EB693E">
      <w:pPr>
        <w:pStyle w:val="ListParagraph"/>
        <w:numPr>
          <w:ilvl w:val="0"/>
          <w:numId w:val="90"/>
        </w:numPr>
        <w:rPr>
          <w:lang w:val="en-150"/>
        </w:rPr>
      </w:pPr>
      <w:r w:rsidRPr="00EB5B16">
        <w:rPr>
          <w:lang w:val="en-150"/>
        </w:rPr>
        <w:t>A decreasing uniform function for item obliviousness.</w:t>
      </w:r>
    </w:p>
    <w:p w14:paraId="176B60F3" w14:textId="6BFFB0FD" w:rsidR="00AC1AF9" w:rsidRPr="00EB5B16" w:rsidRDefault="00AC1AF9" w:rsidP="00DA6912">
      <w:pPr>
        <w:rPr>
          <w:lang w:val="en-150"/>
        </w:rPr>
      </w:pPr>
      <w:r w:rsidRPr="00EB5B16">
        <w:rPr>
          <w:lang w:val="en-150"/>
        </w:rPr>
        <w:lastRenderedPageBreak/>
        <w:t xml:space="preserve">For convenience, matrix notation can be used for the definition of a likelihood map. In this matrix, each position </w:t>
      </w:r>
      <m:oMath>
        <m:r>
          <w:rPr>
            <w:rFonts w:ascii="Cambria Math" w:hAnsi="Cambria Math"/>
            <w:lang w:val="en-150"/>
          </w:rPr>
          <m:t>i, j</m:t>
        </m:r>
      </m:oMath>
      <w:r w:rsidRPr="00EB5B16">
        <w:rPr>
          <w:lang w:val="en-150"/>
        </w:rPr>
        <w:t xml:space="preserve"> denotes a point in discrete 2D space, with an assigned value of likelihood </w:t>
      </w:r>
      <m:oMath>
        <m:r>
          <m:rPr>
            <m:sty m:val="bi"/>
          </m:rPr>
          <w:rPr>
            <w:rFonts w:ascii="Cambria Math" w:hAnsi="Cambria Math"/>
            <w:lang w:val="en-150"/>
          </w:rPr>
          <m:t>L</m:t>
        </m:r>
        <m:r>
          <w:rPr>
            <w:rFonts w:ascii="Cambria Math" w:hAnsi="Cambria Math"/>
            <w:lang w:val="en-150"/>
          </w:rPr>
          <m:t>(i,j)</m:t>
        </m:r>
      </m:oMath>
      <w:r w:rsidRPr="00EB5B16">
        <w:rPr>
          <w:lang w:val="en-150"/>
        </w:rPr>
        <w:t xml:space="preserve">. The matrix size </w:t>
      </w:r>
      <m:oMath>
        <m:r>
          <w:rPr>
            <w:rFonts w:ascii="Cambria Math" w:hAnsi="Cambria Math"/>
            <w:lang w:val="en-150"/>
          </w:rPr>
          <m:t>nxm</m:t>
        </m:r>
      </m:oMath>
      <w:r w:rsidRPr="00EB5B16">
        <w:rPr>
          <w:lang w:val="en-150"/>
        </w:rPr>
        <w:t xml:space="preserve"> of </w:t>
      </w:r>
      <m:oMath>
        <m:r>
          <m:rPr>
            <m:sty m:val="bi"/>
          </m:rPr>
          <w:rPr>
            <w:rFonts w:ascii="Cambria Math" w:hAnsi="Cambria Math"/>
            <w:lang w:val="en-150"/>
          </w:rPr>
          <m:t>L</m:t>
        </m:r>
      </m:oMath>
      <w:r w:rsidRPr="00EB5B16">
        <w:rPr>
          <w:b/>
          <w:bCs/>
          <w:lang w:val="en-150"/>
        </w:rPr>
        <w:t xml:space="preserve"> </w:t>
      </w:r>
      <w:r w:rsidRPr="00EB5B16">
        <w:rPr>
          <w:lang w:val="en-150"/>
        </w:rPr>
        <w:t xml:space="preserve">denotes the overall size of the map. Under this definition and at an instant of time </w:t>
      </w:r>
      <m:oMath>
        <m:r>
          <w:rPr>
            <w:rFonts w:ascii="Cambria Math" w:hAnsi="Cambria Math"/>
            <w:lang w:val="en-150"/>
          </w:rPr>
          <m:t>t,</m:t>
        </m:r>
      </m:oMath>
      <w:r w:rsidRPr="00EB5B16">
        <w:rPr>
          <w:lang w:val="en-150"/>
        </w:rPr>
        <w:t xml:space="preserve"> the likelihood map for the presence of a single class in the world </w:t>
      </w:r>
      <m:oMath>
        <m:r>
          <m:rPr>
            <m:sty m:val="bi"/>
          </m:rPr>
          <w:rPr>
            <w:rFonts w:ascii="Cambria Math" w:hAnsi="Cambria Math"/>
            <w:lang w:val="en-150"/>
          </w:rPr>
          <m:t>L(</m:t>
        </m:r>
        <m:r>
          <w:rPr>
            <w:rFonts w:ascii="Cambria Math" w:hAnsi="Cambria Math"/>
            <w:lang w:val="en-150"/>
          </w:rPr>
          <m:t>t</m:t>
        </m:r>
        <m:r>
          <m:rPr>
            <m:sty m:val="bi"/>
          </m:rPr>
          <w:rPr>
            <w:rFonts w:ascii="Cambria Math" w:hAnsi="Cambria Math"/>
            <w:lang w:val="en-150"/>
          </w:rPr>
          <m:t>)</m:t>
        </m:r>
      </m:oMath>
      <w:r w:rsidRPr="00EB5B16">
        <w:rPr>
          <w:b/>
          <w:bCs/>
          <w:lang w:val="en-150"/>
        </w:rPr>
        <w:t xml:space="preserve"> </w:t>
      </w:r>
      <w:r w:rsidRPr="00EB5B16">
        <w:rPr>
          <w:lang w:val="en-150"/>
        </w:rPr>
        <w:t xml:space="preserve">is of size </w:t>
      </w:r>
      <m:oMath>
        <m:r>
          <w:rPr>
            <w:rFonts w:ascii="Cambria Math" w:hAnsi="Cambria Math"/>
            <w:lang w:val="en-150"/>
          </w:rPr>
          <m:t>nxm</m:t>
        </m:r>
      </m:oMath>
      <w:r w:rsidRPr="00EB5B16">
        <w:rPr>
          <w:lang w:val="en-150"/>
        </w:rPr>
        <w:t xml:space="preserve">. </w:t>
      </w:r>
      <w:r w:rsidR="00DA6912" w:rsidRPr="00EB5B16">
        <w:rPr>
          <w:lang w:val="en-150"/>
        </w:rPr>
        <w:t xml:space="preserve">The very same concept can be broadcasted to a matrix with more channels, so that the likelihood map becomes a multi-channel matrix </w:t>
      </w:r>
      <m:oMath>
        <m:sSub>
          <m:sSubPr>
            <m:ctrlPr>
              <w:rPr>
                <w:rFonts w:ascii="Cambria Math" w:hAnsi="Cambria Math"/>
                <w:b/>
                <w:bCs/>
                <w:i/>
                <w:iCs/>
                <w:lang w:val="en-150"/>
              </w:rPr>
            </m:ctrlPr>
          </m:sSubPr>
          <m:e>
            <m:r>
              <m:rPr>
                <m:sty m:val="bi"/>
              </m:rPr>
              <w:rPr>
                <w:rFonts w:ascii="Cambria Math" w:hAnsi="Cambria Math"/>
                <w:lang w:val="en-150"/>
              </w:rPr>
              <m:t>L</m:t>
            </m:r>
          </m:e>
          <m:sub>
            <m:r>
              <w:rPr>
                <w:rFonts w:ascii="Cambria Math" w:hAnsi="Cambria Math"/>
                <w:lang w:val="en-150"/>
              </w:rPr>
              <m:t>nxmxc</m:t>
            </m:r>
          </m:sub>
        </m:sSub>
      </m:oMath>
      <w:r w:rsidR="00DA6912" w:rsidRPr="00EB5B16">
        <w:rPr>
          <w:iCs/>
          <w:lang w:val="en-150"/>
        </w:rPr>
        <w:t xml:space="preserve">, where </w:t>
      </w:r>
      <m:oMath>
        <m:r>
          <w:rPr>
            <w:rFonts w:ascii="Cambria Math" w:hAnsi="Cambria Math"/>
            <w:lang w:val="en-150"/>
          </w:rPr>
          <m:t>c</m:t>
        </m:r>
      </m:oMath>
      <w:r w:rsidR="00DA6912" w:rsidRPr="00EB5B16">
        <w:rPr>
          <w:iCs/>
          <w:lang w:val="en-150"/>
        </w:rPr>
        <w:t xml:space="preserve"> is the number of item classes to be localized. For simplicity, further discussion will be made by assuming </w:t>
      </w:r>
      <m:oMath>
        <m:r>
          <w:rPr>
            <w:rFonts w:ascii="Cambria Math" w:hAnsi="Cambria Math"/>
            <w:lang w:val="en-150"/>
          </w:rPr>
          <m:t>c=1</m:t>
        </m:r>
      </m:oMath>
      <w:r w:rsidR="00DA6912" w:rsidRPr="00EB5B16">
        <w:rPr>
          <w:iCs/>
          <w:lang w:val="en-150"/>
        </w:rPr>
        <w:t>.</w:t>
      </w:r>
    </w:p>
    <w:p w14:paraId="09FE36D0" w14:textId="40B358CA" w:rsidR="00B83915" w:rsidRPr="00B83915" w:rsidRDefault="00C24E0F" w:rsidP="00B83915">
      <w:pPr>
        <w:spacing w:after="240"/>
        <w:rPr>
          <w:lang w:val="en-150"/>
        </w:rPr>
      </w:pPr>
      <w:r w:rsidRPr="00EB5B16">
        <w:rPr>
          <w:lang w:val="en-150"/>
        </w:rPr>
        <w:t>From th</w:t>
      </w:r>
      <w:r w:rsidR="00833743" w:rsidRPr="00EB5B16">
        <w:rPr>
          <w:lang w:val="en-150"/>
        </w:rPr>
        <w:t>is standing point</w:t>
      </w:r>
      <w:r w:rsidRPr="00EB5B16">
        <w:rPr>
          <w:lang w:val="en-150"/>
        </w:rPr>
        <w:t xml:space="preserve">, we define the </w:t>
      </w:r>
      <w:r w:rsidR="004B46A1" w:rsidRPr="00EB5B16">
        <w:rPr>
          <w:i/>
          <w:iCs/>
          <w:lang w:val="en-150"/>
        </w:rPr>
        <w:t>differen</w:t>
      </w:r>
      <w:r w:rsidR="007029FD" w:rsidRPr="00EB5B16">
        <w:rPr>
          <w:i/>
          <w:iCs/>
          <w:lang w:val="en-150"/>
        </w:rPr>
        <w:t>ce</w:t>
      </w:r>
      <w:r w:rsidR="004B46A1" w:rsidRPr="00EB5B16">
        <w:rPr>
          <w:lang w:val="en-150"/>
        </w:rPr>
        <w:t xml:space="preserve"> </w:t>
      </w:r>
      <w:r w:rsidR="007029FD" w:rsidRPr="00EB5B16">
        <w:rPr>
          <w:i/>
          <w:iCs/>
          <w:lang w:val="en-150"/>
        </w:rPr>
        <w:t>equation for the</w:t>
      </w:r>
      <w:r w:rsidR="007029FD" w:rsidRPr="00EB5B16">
        <w:rPr>
          <w:lang w:val="en-150"/>
        </w:rPr>
        <w:t xml:space="preserve"> </w:t>
      </w:r>
      <w:r w:rsidR="004B46A1" w:rsidRPr="00EB5B16">
        <w:rPr>
          <w:i/>
          <w:iCs/>
          <w:lang w:val="en-150"/>
        </w:rPr>
        <w:t>likelihood function</w:t>
      </w:r>
      <w:r w:rsidR="004B46A1" w:rsidRPr="00EB5B16">
        <w:rPr>
          <w:lang w:val="en-150"/>
        </w:rPr>
        <w:t xml:space="preserve"> </w:t>
      </w:r>
      <w:r w:rsidR="00833743" w:rsidRPr="00EB5B16">
        <w:rPr>
          <w:lang w:val="en-150"/>
        </w:rPr>
        <w:t xml:space="preserve">conditioning the evolution of a complete 2D </w:t>
      </w:r>
      <w:r w:rsidRPr="00EB5B16">
        <w:rPr>
          <w:lang w:val="en-150"/>
        </w:rPr>
        <w:t xml:space="preserve">likelihood </w:t>
      </w:r>
      <w:r w:rsidR="00833743" w:rsidRPr="00EB5B16">
        <w:rPr>
          <w:lang w:val="en-150"/>
        </w:rPr>
        <w:t>map</w:t>
      </w:r>
      <w:r w:rsidR="00636511" w:rsidRPr="00EB5B16">
        <w:rPr>
          <w:lang w:val="en-150"/>
        </w:rPr>
        <w:t>, expressed as the matrix</w:t>
      </w:r>
      <w:r w:rsidR="0087210C" w:rsidRPr="00EB5B16">
        <w:rPr>
          <w:lang w:val="en-150"/>
        </w:rPr>
        <w:t xml:space="preserve"> </w:t>
      </w:r>
      <m:oMath>
        <m:sSub>
          <m:sSubPr>
            <m:ctrlPr>
              <w:rPr>
                <w:rFonts w:ascii="Cambria Math" w:hAnsi="Cambria Math"/>
                <w:i/>
                <w:iCs/>
                <w:lang w:val="en-150"/>
              </w:rPr>
            </m:ctrlPr>
          </m:sSubPr>
          <m:e>
            <m:r>
              <m:rPr>
                <m:sty m:val="bi"/>
              </m:rPr>
              <w:rPr>
                <w:rFonts w:ascii="Cambria Math" w:hAnsi="Cambria Math"/>
                <w:lang w:val="en-150"/>
              </w:rPr>
              <m:t>L</m:t>
            </m:r>
          </m:e>
          <m:sub>
            <m:r>
              <w:rPr>
                <w:rFonts w:ascii="Cambria Math" w:hAnsi="Cambria Math"/>
                <w:lang w:val="en-150"/>
              </w:rPr>
              <m:t>nxm</m:t>
            </m:r>
          </m:sub>
        </m:sSub>
      </m:oMath>
      <w:r w:rsidR="00DA6912" w:rsidRPr="00EB5B16">
        <w:rPr>
          <w:iCs/>
          <w:lang w:val="en-150"/>
        </w:rPr>
        <w:t>,</w:t>
      </w:r>
      <w:r w:rsidRPr="00EB5B16">
        <w:rPr>
          <w:lang w:val="en-150"/>
        </w:rPr>
        <w:t xml:space="preserve"> </w:t>
      </w:r>
      <w:r w:rsidR="0087210C" w:rsidRPr="00EB5B16">
        <w:rPr>
          <w:lang w:val="en-150"/>
        </w:rPr>
        <w:t xml:space="preserve">for the presence of a single class </w:t>
      </w:r>
      <w:r w:rsidR="00833743" w:rsidRPr="00EB5B16">
        <w:rPr>
          <w:lang w:val="en-150"/>
        </w:rPr>
        <w:t>as</w:t>
      </w:r>
      <w:r w:rsidR="0087210C" w:rsidRPr="00EB5B16">
        <w:rPr>
          <w:lang w:val="en-150"/>
        </w:rPr>
        <w:t xml:space="preserve"> the following </w:t>
      </w:r>
      <w:proofErr w:type="spellStart"/>
      <w:r w:rsidR="0087210C" w:rsidRPr="00EB5B16">
        <w:rPr>
          <w:lang w:val="en-150"/>
        </w:rPr>
        <w:t>matricial</w:t>
      </w:r>
      <w:proofErr w:type="spellEnd"/>
      <w:r w:rsidR="0087210C" w:rsidRPr="00EB5B16">
        <w:rPr>
          <w:lang w:val="en-150"/>
        </w:rPr>
        <w:t xml:space="preserve"> expression</w:t>
      </w:r>
      <w:r w:rsidR="00833743" w:rsidRPr="00EB5B16">
        <w:rPr>
          <w:lang w:val="en-15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7234A4" w14:paraId="570E8CCB" w14:textId="77777777" w:rsidTr="00DF0906">
        <w:trPr>
          <w:trHeight w:val="2098"/>
        </w:trPr>
        <w:tc>
          <w:tcPr>
            <w:tcW w:w="350" w:type="pct"/>
            <w:vAlign w:val="center"/>
          </w:tcPr>
          <w:p w14:paraId="50D0653E" w14:textId="77777777" w:rsidR="007234A4" w:rsidRDefault="007234A4" w:rsidP="00DF0906">
            <w:pPr>
              <w:ind w:firstLine="0"/>
              <w:jc w:val="center"/>
              <w:rPr>
                <w:lang w:val="en-150"/>
              </w:rPr>
            </w:pPr>
          </w:p>
        </w:tc>
        <w:tc>
          <w:tcPr>
            <w:tcW w:w="4300" w:type="pct"/>
            <w:vAlign w:val="center"/>
          </w:tcPr>
          <w:p w14:paraId="6497237D" w14:textId="5A09CB40" w:rsidR="007234A4" w:rsidRDefault="00A952ED" w:rsidP="007234A4">
            <w:pPr>
              <w:spacing w:after="240"/>
              <w:ind w:firstLine="0"/>
              <w:rPr>
                <w:lang w:val="en-150"/>
              </w:rPr>
            </w:pPr>
            <m:oMathPara>
              <m:oMath>
                <m:m>
                  <m:mPr>
                    <m:cGp m:val="8"/>
                    <m:mcs>
                      <m:mc>
                        <m:mcPr>
                          <m:count m:val="3"/>
                          <m:mcJc m:val="center"/>
                        </m:mcPr>
                      </m:mc>
                      <m:mc>
                        <m:mcPr>
                          <m:count m:val="1"/>
                          <m:mcJc m:val="left"/>
                        </m:mcPr>
                      </m:mc>
                    </m:mcs>
                    <m:ctrlPr>
                      <w:rPr>
                        <w:rFonts w:ascii="Cambria Math" w:hAnsi="Cambria Math"/>
                        <w:i/>
                        <w:iCs/>
                        <w:lang w:val="en-150"/>
                      </w:rPr>
                    </m:ctrlPr>
                  </m:mPr>
                  <m:mr>
                    <m:e>
                      <m:sSub>
                        <m:sSubPr>
                          <m:ctrlPr>
                            <w:rPr>
                              <w:rFonts w:ascii="Cambria Math" w:hAnsi="Cambria Math"/>
                              <w:i/>
                              <w:iCs/>
                              <w:lang w:val="en-150"/>
                            </w:rPr>
                          </m:ctrlPr>
                        </m:sSubPr>
                        <m:e>
                          <m:r>
                            <m:rPr>
                              <m:sty m:val="bi"/>
                            </m:rPr>
                            <w:rPr>
                              <w:rFonts w:ascii="Cambria Math" w:hAnsi="Cambria Math"/>
                              <w:lang w:val="en-150"/>
                            </w:rPr>
                            <m:t>L</m:t>
                          </m:r>
                        </m:e>
                        <m:sub>
                          <m:r>
                            <w:rPr>
                              <w:rFonts w:ascii="Cambria Math" w:hAnsi="Cambria Math"/>
                              <w:lang w:val="en-150"/>
                            </w:rPr>
                            <m:t>nxm</m:t>
                          </m:r>
                        </m:sub>
                      </m:sSub>
                      <m:d>
                        <m:dPr>
                          <m:ctrlPr>
                            <w:rPr>
                              <w:rFonts w:ascii="Cambria Math" w:hAnsi="Cambria Math"/>
                              <w:i/>
                              <w:iCs/>
                              <w:lang w:val="en-150"/>
                            </w:rPr>
                          </m:ctrlPr>
                        </m:dPr>
                        <m:e>
                          <m:r>
                            <w:rPr>
                              <w:rFonts w:ascii="Cambria Math" w:hAnsi="Cambria Math"/>
                              <w:lang w:val="en-150"/>
                            </w:rPr>
                            <m:t>t</m:t>
                          </m:r>
                        </m:e>
                      </m:d>
                      <m:ctrlPr>
                        <w:rPr>
                          <w:rFonts w:ascii="Cambria Math" w:eastAsia="Cambria Math" w:hAnsi="Cambria Math" w:cs="Cambria Math"/>
                          <w:i/>
                          <w:iCs/>
                          <w:lang w:val="en-150"/>
                        </w:rPr>
                      </m:ctrlPr>
                    </m:e>
                    <m:e>
                      <m:r>
                        <w:rPr>
                          <w:rFonts w:ascii="Cambria Math" w:eastAsia="Cambria Math" w:hAnsi="Cambria Math" w:cs="Cambria Math"/>
                          <w:lang w:val="en-150"/>
                        </w:rPr>
                        <m:t>=</m:t>
                      </m:r>
                      <m:ctrlPr>
                        <w:rPr>
                          <w:rFonts w:ascii="Cambria Math" w:eastAsia="Cambria Math" w:hAnsi="Cambria Math" w:cs="Cambria Math"/>
                          <w:i/>
                          <w:iCs/>
                          <w:lang w:val="en-150"/>
                        </w:rPr>
                      </m:ctrlPr>
                    </m:e>
                    <m:e>
                      <m:sSubSup>
                        <m:sSubSupPr>
                          <m:ctrlPr>
                            <w:rPr>
                              <w:rFonts w:ascii="Cambria Math" w:eastAsia="Cambria Math" w:hAnsi="Cambria Math" w:cs="Cambria Math"/>
                              <w:i/>
                              <w:iCs/>
                              <w:lang w:val="en-150"/>
                            </w:rPr>
                          </m:ctrlPr>
                        </m:sSubSupPr>
                        <m:e>
                          <m:r>
                            <w:rPr>
                              <w:rFonts w:ascii="Cambria Math" w:eastAsia="Cambria Math" w:hAnsi="Cambria Math" w:cs="Cambria Math"/>
                              <w:lang w:val="en-150"/>
                            </w:rPr>
                            <m:t xml:space="preserve">sat </m:t>
                          </m:r>
                        </m:e>
                        <m:sub>
                          <m:r>
                            <w:rPr>
                              <w:rFonts w:ascii="Cambria Math" w:eastAsia="Cambria Math" w:hAnsi="Cambria Math" w:cs="Cambria Math"/>
                              <w:lang w:val="en-150"/>
                            </w:rPr>
                            <m:t>0</m:t>
                          </m:r>
                        </m:sub>
                        <m:sup>
                          <m:r>
                            <w:rPr>
                              <w:rFonts w:ascii="Cambria Math" w:eastAsia="Cambria Math" w:hAnsi="Cambria Math" w:cs="Cambria Math"/>
                              <w:lang w:val="en-150"/>
                            </w:rPr>
                            <m:t>1</m:t>
                          </m:r>
                        </m:sup>
                      </m:sSubSup>
                      <m:r>
                        <w:rPr>
                          <w:rFonts w:ascii="Cambria Math" w:eastAsia="Cambria Math" w:hAnsi="Cambria Math" w:cs="Cambria Math"/>
                          <w:lang w:val="en-150"/>
                        </w:rPr>
                        <m:t xml:space="preserve"> [</m:t>
                      </m:r>
                      <m:ctrlPr>
                        <w:rPr>
                          <w:rFonts w:ascii="Cambria Math" w:eastAsia="Cambria Math" w:hAnsi="Cambria Math" w:cs="Cambria Math"/>
                          <w:i/>
                          <w:iCs/>
                          <w:lang w:val="en-150"/>
                        </w:rPr>
                      </m:ctrlPr>
                    </m:e>
                    <m:e>
                      <m:sSub>
                        <m:sSubPr>
                          <m:ctrlPr>
                            <w:rPr>
                              <w:rFonts w:ascii="Cambria Math" w:hAnsi="Cambria Math"/>
                              <w:i/>
                              <w:iCs/>
                              <w:lang w:val="en-150"/>
                            </w:rPr>
                          </m:ctrlPr>
                        </m:sSubPr>
                        <m:e>
                          <m:r>
                            <m:rPr>
                              <m:sty m:val="bi"/>
                            </m:rPr>
                            <w:rPr>
                              <w:rFonts w:ascii="Cambria Math" w:hAnsi="Cambria Math"/>
                              <w:lang w:val="en-150"/>
                            </w:rPr>
                            <m:t>L</m:t>
                          </m:r>
                        </m:e>
                        <m:sub>
                          <m:r>
                            <w:rPr>
                              <w:rFonts w:ascii="Cambria Math" w:hAnsi="Cambria Math"/>
                              <w:lang w:val="en-150"/>
                            </w:rPr>
                            <m:t>nxm</m:t>
                          </m:r>
                        </m:sub>
                      </m:sSub>
                      <m:d>
                        <m:dPr>
                          <m:ctrlPr>
                            <w:rPr>
                              <w:rFonts w:ascii="Cambria Math" w:hAnsi="Cambria Math"/>
                              <w:i/>
                              <w:iCs/>
                              <w:lang w:val="en-150"/>
                            </w:rPr>
                          </m:ctrlPr>
                        </m:dPr>
                        <m:e>
                          <m:r>
                            <w:rPr>
                              <w:rFonts w:ascii="Cambria Math" w:hAnsi="Cambria Math"/>
                              <w:lang w:val="en-150"/>
                            </w:rPr>
                            <m:t>t-1</m:t>
                          </m:r>
                        </m:e>
                      </m:d>
                      <m:nary>
                        <m:naryPr>
                          <m:chr m:val="∑"/>
                          <m:limLoc m:val="undOvr"/>
                          <m:subHide m:val="1"/>
                          <m:supHide m:val="1"/>
                          <m:ctrlPr>
                            <w:rPr>
                              <w:rFonts w:ascii="Cambria Math" w:hAnsi="Cambria Math"/>
                              <w:i/>
                              <w:iCs/>
                              <w:color w:val="FFFFFF" w:themeColor="background1"/>
                              <w:lang w:val="en-150"/>
                            </w:rPr>
                          </m:ctrlPr>
                        </m:naryPr>
                        <m:sub/>
                        <m:sup/>
                        <m:e/>
                      </m:nary>
                      <m:r>
                        <w:rPr>
                          <w:rFonts w:ascii="Cambria Math" w:hAnsi="Cambria Math"/>
                          <w:lang w:val="en-150"/>
                        </w:rPr>
                        <m:t xml:space="preserve">         +</m:t>
                      </m:r>
                      <m:ctrlPr>
                        <w:rPr>
                          <w:rFonts w:ascii="Cambria Math" w:eastAsia="Cambria Math" w:hAnsi="Cambria Math" w:cs="Cambria Math"/>
                          <w:i/>
                          <w:iCs/>
                          <w:lang w:val="en-150"/>
                        </w:rPr>
                      </m:ctrlPr>
                    </m:e>
                  </m:mr>
                  <m:mr>
                    <m:e>
                      <m:r>
                        <w:rPr>
                          <w:rFonts w:ascii="Cambria Math" w:hAnsi="Cambria Math"/>
                          <w:lang w:val="en-150"/>
                        </w:rPr>
                        <m:t xml:space="preserve"> </m:t>
                      </m:r>
                      <m:ctrlPr>
                        <w:rPr>
                          <w:rFonts w:ascii="Cambria Math" w:eastAsia="Cambria Math" w:hAnsi="Cambria Math" w:cs="Cambria Math"/>
                          <w:i/>
                          <w:iCs/>
                          <w:lang w:val="en-150"/>
                        </w:rPr>
                      </m:ctrlPr>
                    </m:e>
                    <m:e>
                      <m:r>
                        <w:rPr>
                          <w:rFonts w:ascii="Cambria Math" w:eastAsia="Cambria Math" w:hAnsi="Cambria Math" w:cs="Cambria Math"/>
                          <w:lang w:val="en-150"/>
                        </w:rPr>
                        <m:t xml:space="preserve"> </m:t>
                      </m:r>
                      <m:ctrlPr>
                        <w:rPr>
                          <w:rFonts w:ascii="Cambria Math" w:eastAsia="Cambria Math" w:hAnsi="Cambria Math" w:cs="Cambria Math"/>
                          <w:i/>
                          <w:iCs/>
                          <w:lang w:val="en-150"/>
                        </w:rPr>
                      </m:ctrlPr>
                    </m:e>
                    <m:e>
                      <m:r>
                        <w:rPr>
                          <w:rFonts w:ascii="Cambria Math" w:eastAsia="Cambria Math" w:hAnsi="Cambria Math" w:cs="Cambria Math"/>
                          <w:lang w:val="en-150"/>
                        </w:rPr>
                        <m:t>-</m:t>
                      </m:r>
                      <m:ctrlPr>
                        <w:rPr>
                          <w:rFonts w:ascii="Cambria Math" w:eastAsia="Cambria Math" w:hAnsi="Cambria Math" w:cs="Cambria Math"/>
                          <w:i/>
                          <w:iCs/>
                          <w:lang w:val="en-150"/>
                        </w:rPr>
                      </m:ctrlPr>
                    </m:e>
                    <m:e>
                      <m:sSub>
                        <m:sSubPr>
                          <m:ctrlPr>
                            <w:rPr>
                              <w:rFonts w:ascii="Cambria Math" w:hAnsi="Cambria Math"/>
                              <w:i/>
                              <w:iCs/>
                              <w:lang w:val="en-150"/>
                            </w:rPr>
                          </m:ctrlPr>
                        </m:sSubPr>
                        <m:e>
                          <m:r>
                            <m:rPr>
                              <m:sty m:val="bi"/>
                            </m:rPr>
                            <w:rPr>
                              <w:rFonts w:ascii="Cambria Math" w:hAnsi="Cambria Math"/>
                              <w:lang w:val="en-150"/>
                            </w:rPr>
                            <m:t>FoV</m:t>
                          </m:r>
                        </m:e>
                        <m:sub>
                          <m:r>
                            <w:rPr>
                              <w:rFonts w:ascii="Cambria Math" w:hAnsi="Cambria Math"/>
                              <w:lang w:val="en-150"/>
                            </w:rPr>
                            <m:t>nxm</m:t>
                          </m:r>
                        </m:sub>
                      </m:sSub>
                      <m:r>
                        <w:rPr>
                          <w:rStyle w:val="hgkelc"/>
                          <w:rFonts w:ascii="Cambria Math" w:hAnsi="Cambria Math" w:cs="Cambria Math"/>
                          <w:lang w:val="en-150"/>
                        </w:rPr>
                        <m:t>⊙</m:t>
                      </m:r>
                      <m:sSub>
                        <m:sSubPr>
                          <m:ctrlPr>
                            <w:rPr>
                              <w:rFonts w:ascii="Cambria Math" w:hAnsi="Cambria Math"/>
                              <w:i/>
                              <w:iCs/>
                              <w:lang w:val="en-150"/>
                            </w:rPr>
                          </m:ctrlPr>
                        </m:sSubPr>
                        <m:e>
                          <m:r>
                            <m:rPr>
                              <m:sty m:val="bi"/>
                            </m:rPr>
                            <w:rPr>
                              <w:rFonts w:ascii="Cambria Math" w:hAnsi="Cambria Math"/>
                              <w:lang w:val="en-150"/>
                            </w:rPr>
                            <m:t>U</m:t>
                          </m:r>
                        </m:e>
                        <m:sub>
                          <m:r>
                            <w:rPr>
                              <w:rFonts w:ascii="Cambria Math" w:hAnsi="Cambria Math"/>
                              <w:lang w:val="en-150"/>
                            </w:rPr>
                            <m:t>nxm</m:t>
                          </m:r>
                        </m:sub>
                      </m:sSub>
                      <m:r>
                        <m:rPr>
                          <m:sty m:val="bi"/>
                        </m:rPr>
                        <w:rPr>
                          <w:rStyle w:val="hgkelc"/>
                          <w:rFonts w:ascii="Cambria Math" w:hAnsi="Cambria Math"/>
                          <w:lang w:val="en-150"/>
                        </w:rPr>
                        <m:t>*</m:t>
                      </m:r>
                      <m:r>
                        <w:rPr>
                          <w:rStyle w:val="hgkelc"/>
                          <w:rFonts w:ascii="Cambria Math" w:hAnsi="Cambria Math"/>
                          <w:lang w:val="en-150"/>
                        </w:rPr>
                        <m:t xml:space="preserve">OR </m:t>
                      </m:r>
                      <m:r>
                        <w:rPr>
                          <w:rFonts w:ascii="Cambria Math" w:hAnsi="Cambria Math"/>
                          <w:lang w:val="en-150"/>
                        </w:rPr>
                        <m:t>+</m:t>
                      </m:r>
                      <m:nary>
                        <m:naryPr>
                          <m:chr m:val="∑"/>
                          <m:limLoc m:val="undOvr"/>
                          <m:subHide m:val="1"/>
                          <m:supHide m:val="1"/>
                          <m:ctrlPr>
                            <w:rPr>
                              <w:rFonts w:ascii="Cambria Math" w:hAnsi="Cambria Math"/>
                              <w:i/>
                              <w:iCs/>
                              <w:color w:val="FFFFFF" w:themeColor="background1"/>
                              <w:lang w:val="en-150"/>
                            </w:rPr>
                          </m:ctrlPr>
                        </m:naryPr>
                        <m:sub/>
                        <m:sup/>
                        <m:e/>
                      </m:nary>
                      <m:ctrlPr>
                        <w:rPr>
                          <w:rFonts w:ascii="Cambria Math" w:eastAsia="Cambria Math" w:hAnsi="Cambria Math" w:cs="Cambria Math"/>
                          <w:i/>
                          <w:iCs/>
                          <w:lang w:val="en-150"/>
                        </w:rPr>
                      </m:ctrlPr>
                    </m:e>
                  </m:mr>
                  <m:mr>
                    <m:e>
                      <m:r>
                        <w:rPr>
                          <w:rFonts w:ascii="Cambria Math" w:hAnsi="Cambria Math"/>
                          <w:lang w:val="en-150"/>
                        </w:rPr>
                        <m:t xml:space="preserve"> </m:t>
                      </m:r>
                      <m:ctrlPr>
                        <w:rPr>
                          <w:rFonts w:ascii="Cambria Math" w:eastAsia="Cambria Math" w:hAnsi="Cambria Math" w:cs="Cambria Math"/>
                          <w:i/>
                          <w:iCs/>
                          <w:lang w:val="en-150"/>
                        </w:rPr>
                      </m:ctrlPr>
                    </m:e>
                    <m:e>
                      <m:r>
                        <w:rPr>
                          <w:rFonts w:ascii="Cambria Math" w:eastAsia="Cambria Math" w:hAnsi="Cambria Math" w:cs="Cambria Math"/>
                          <w:lang w:val="en-150"/>
                        </w:rPr>
                        <m:t xml:space="preserve"> </m:t>
                      </m:r>
                      <m:ctrlPr>
                        <w:rPr>
                          <w:rStyle w:val="hgkelc"/>
                          <w:rFonts w:ascii="Cambria Math" w:eastAsia="Cambria Math" w:hAnsi="Cambria Math" w:cs="Cambria Math"/>
                          <w:i/>
                          <w:lang w:val="en-150"/>
                        </w:rPr>
                      </m:ctrlPr>
                    </m:e>
                    <m:e>
                      <m:r>
                        <w:rPr>
                          <w:rStyle w:val="hgkelc"/>
                          <w:rFonts w:ascii="Cambria Math" w:eastAsia="Cambria Math" w:hAnsi="Cambria Math" w:cs="Cambria Math"/>
                          <w:lang w:val="en-150"/>
                        </w:rPr>
                        <m:t>+</m:t>
                      </m:r>
                      <m:ctrlPr>
                        <w:rPr>
                          <w:rStyle w:val="hgkelc"/>
                          <w:rFonts w:ascii="Cambria Math" w:eastAsia="Cambria Math" w:hAnsi="Cambria Math" w:cs="Cambria Math"/>
                          <w:i/>
                          <w:lang w:val="en-150"/>
                        </w:rPr>
                      </m:ctrlPr>
                    </m:e>
                    <m:e>
                      <m:sSub>
                        <m:sSubPr>
                          <m:ctrlPr>
                            <w:rPr>
                              <w:rFonts w:ascii="Cambria Math" w:hAnsi="Cambria Math"/>
                              <w:i/>
                              <w:iCs/>
                              <w:lang w:val="en-150"/>
                            </w:rPr>
                          </m:ctrlPr>
                        </m:sSubPr>
                        <m:e>
                          <m:r>
                            <m:rPr>
                              <m:sty m:val="bi"/>
                            </m:rPr>
                            <w:rPr>
                              <w:rFonts w:ascii="Cambria Math" w:hAnsi="Cambria Math"/>
                              <w:lang w:val="en-150"/>
                            </w:rPr>
                            <m:t>FoV</m:t>
                          </m:r>
                        </m:e>
                        <m:sub>
                          <m:r>
                            <w:rPr>
                              <w:rFonts w:ascii="Cambria Math" w:hAnsi="Cambria Math"/>
                              <w:lang w:val="en-150"/>
                            </w:rPr>
                            <m:t>nxm</m:t>
                          </m:r>
                        </m:sub>
                      </m:sSub>
                      <m:r>
                        <w:rPr>
                          <w:rStyle w:val="hgkelc"/>
                          <w:rFonts w:ascii="Cambria Math" w:hAnsi="Cambria Math" w:cs="Cambria Math"/>
                          <w:lang w:val="en-150"/>
                        </w:rPr>
                        <m:t>⊙</m:t>
                      </m:r>
                      <m:nary>
                        <m:naryPr>
                          <m:chr m:val="∑"/>
                          <m:limLoc m:val="undOvr"/>
                          <m:ctrlPr>
                            <w:rPr>
                              <w:rStyle w:val="hgkelc"/>
                              <w:rFonts w:ascii="Cambria Math" w:hAnsi="Cambria Math"/>
                              <w:i/>
                              <w:lang w:val="en-150"/>
                            </w:rPr>
                          </m:ctrlPr>
                        </m:naryPr>
                        <m:sub>
                          <m:r>
                            <w:rPr>
                              <w:rStyle w:val="hgkelc"/>
                              <w:rFonts w:ascii="Cambria Math" w:hAnsi="Cambria Math"/>
                              <w:lang w:val="en-150"/>
                            </w:rPr>
                            <m:t>a,b in dets</m:t>
                          </m:r>
                        </m:sub>
                        <m:sup>
                          <m:r>
                            <w:rPr>
                              <w:rStyle w:val="hgkelc"/>
                              <w:rFonts w:ascii="Cambria Math" w:hAnsi="Cambria Math"/>
                              <w:lang w:val="en-150"/>
                            </w:rPr>
                            <m:t xml:space="preserve">  </m:t>
                          </m:r>
                        </m:sup>
                        <m:e>
                          <m:sSub>
                            <m:sSubPr>
                              <m:ctrlPr>
                                <w:rPr>
                                  <w:rFonts w:ascii="Cambria Math" w:hAnsi="Cambria Math"/>
                                  <w:i/>
                                  <w:iCs/>
                                  <w:lang w:val="en-150"/>
                                </w:rPr>
                              </m:ctrlPr>
                            </m:sSubPr>
                            <m:e>
                              <m:r>
                                <m:rPr>
                                  <m:sty m:val="bi"/>
                                </m:rPr>
                                <w:rPr>
                                  <w:rFonts w:ascii="Cambria Math" w:hAnsi="Cambria Math"/>
                                  <w:lang w:val="en-150"/>
                                </w:rPr>
                                <m:t>G</m:t>
                              </m:r>
                            </m:e>
                            <m:sub>
                              <m:r>
                                <w:rPr>
                                  <w:rFonts w:ascii="Cambria Math" w:hAnsi="Cambria Math"/>
                                  <w:lang w:val="en-150"/>
                                </w:rPr>
                                <m:t>nxm</m:t>
                              </m:r>
                            </m:sub>
                          </m:sSub>
                          <m:d>
                            <m:dPr>
                              <m:ctrlPr>
                                <w:rPr>
                                  <w:rStyle w:val="hgkelc"/>
                                  <w:rFonts w:ascii="Cambria Math" w:hAnsi="Cambria Math" w:cs="Cambria Math"/>
                                  <w:b/>
                                  <w:bCs/>
                                  <w:i/>
                                  <w:lang w:val="en-150"/>
                                </w:rPr>
                              </m:ctrlPr>
                            </m:dPr>
                            <m:e>
                              <m:r>
                                <w:rPr>
                                  <w:rStyle w:val="hgkelc"/>
                                  <w:rFonts w:ascii="Cambria Math" w:hAnsi="Cambria Math" w:cs="Cambria Math"/>
                                  <w:lang w:val="en-150"/>
                                </w:rPr>
                                <m:t>a,b,s, σ</m:t>
                              </m:r>
                            </m:e>
                          </m:d>
                          <m:r>
                            <m:rPr>
                              <m:sty m:val="bi"/>
                            </m:rPr>
                            <w:rPr>
                              <w:rStyle w:val="hgkelc"/>
                              <w:rFonts w:ascii="Cambria Math" w:hAnsi="Cambria Math"/>
                              <w:lang w:val="en-150"/>
                            </w:rPr>
                            <m:t>*</m:t>
                          </m:r>
                          <m:r>
                            <w:rPr>
                              <w:rStyle w:val="hgkelc"/>
                              <w:rFonts w:ascii="Cambria Math" w:hAnsi="Cambria Math"/>
                              <w:lang w:val="en-150"/>
                            </w:rPr>
                            <m:t>DR  ]</m:t>
                          </m:r>
                        </m:e>
                      </m:nary>
                    </m:e>
                  </m:mr>
                </m:m>
              </m:oMath>
            </m:oMathPara>
          </w:p>
        </w:tc>
        <w:tc>
          <w:tcPr>
            <w:tcW w:w="350" w:type="pct"/>
            <w:vAlign w:val="center"/>
          </w:tcPr>
          <w:p w14:paraId="15396CC5" w14:textId="58668298" w:rsidR="007234A4" w:rsidRPr="00C92C76" w:rsidRDefault="007234A4" w:rsidP="00DF0906">
            <w:pPr>
              <w:ind w:firstLine="0"/>
              <w:jc w:val="right"/>
              <w:rPr>
                <w:lang w:val="en-150"/>
              </w:rPr>
            </w:pPr>
            <w:bookmarkStart w:id="355" w:name="_Toc74569703"/>
            <w:bookmarkStart w:id="356" w:name="_Ref74570557"/>
            <w:bookmarkStart w:id="357" w:name="_Toc74572312"/>
            <w:r>
              <w:rPr>
                <w:lang w:val="en-150"/>
              </w:rPr>
              <w:t>(</w:t>
            </w:r>
            <w:r w:rsidR="00B83915">
              <w:fldChar w:fldCharType="begin"/>
            </w:r>
            <w:r w:rsidR="00B83915">
              <w:instrText xml:space="preserve"> SEQ Equation \* ARABIC </w:instrText>
            </w:r>
            <w:r w:rsidR="00B83915">
              <w:fldChar w:fldCharType="separate"/>
            </w:r>
            <w:r w:rsidR="00452B2C">
              <w:rPr>
                <w:noProof/>
              </w:rPr>
              <w:t>22</w:t>
            </w:r>
            <w:r w:rsidR="00B83915">
              <w:fldChar w:fldCharType="end"/>
            </w:r>
            <w:r>
              <w:rPr>
                <w:lang w:val="en-150"/>
              </w:rPr>
              <w:t>)</w:t>
            </w:r>
            <w:bookmarkEnd w:id="355"/>
            <w:bookmarkEnd w:id="356"/>
            <w:bookmarkEnd w:id="357"/>
          </w:p>
        </w:tc>
      </w:tr>
    </w:tbl>
    <w:p w14:paraId="4C4EAE13" w14:textId="6775AD54" w:rsidR="00EB5CB7" w:rsidRPr="00EB5B16" w:rsidRDefault="00A952ED" w:rsidP="00EB693E">
      <w:pPr>
        <w:pStyle w:val="ListParagraph"/>
        <w:numPr>
          <w:ilvl w:val="0"/>
          <w:numId w:val="91"/>
        </w:numPr>
        <w:tabs>
          <w:tab w:val="left" w:pos="2694"/>
        </w:tabs>
        <w:rPr>
          <w:rStyle w:val="hgkelc"/>
          <w:lang w:val="en-150"/>
        </w:rPr>
      </w:pPr>
      <m:oMath>
        <m:sSubSup>
          <m:sSubSupPr>
            <m:ctrlPr>
              <w:rPr>
                <w:rFonts w:ascii="Cambria Math" w:eastAsia="Cambria Math" w:hAnsi="Cambria Math" w:cs="Cambria Math"/>
                <w:i/>
                <w:iCs/>
                <w:lang w:val="en-150"/>
              </w:rPr>
            </m:ctrlPr>
          </m:sSubSupPr>
          <m:e>
            <m:r>
              <w:rPr>
                <w:rFonts w:ascii="Cambria Math" w:eastAsia="Cambria Math" w:hAnsi="Cambria Math" w:cs="Cambria Math"/>
                <w:lang w:val="en-150"/>
              </w:rPr>
              <m:t xml:space="preserve">sat </m:t>
            </m:r>
          </m:e>
          <m:sub>
            <m:r>
              <w:rPr>
                <w:rFonts w:ascii="Cambria Math" w:eastAsia="Cambria Math" w:hAnsi="Cambria Math" w:cs="Cambria Math"/>
                <w:lang w:val="en-150"/>
              </w:rPr>
              <m:t>0</m:t>
            </m:r>
          </m:sub>
          <m:sup>
            <m:r>
              <w:rPr>
                <w:rFonts w:ascii="Cambria Math" w:eastAsia="Cambria Math" w:hAnsi="Cambria Math" w:cs="Cambria Math"/>
                <w:lang w:val="en-150"/>
              </w:rPr>
              <m:t>1</m:t>
            </m:r>
          </m:sup>
        </m:sSubSup>
      </m:oMath>
      <w:r w:rsidR="00EB5CB7" w:rsidRPr="00EB5B16">
        <w:rPr>
          <w:iCs/>
          <w:lang w:val="en-150"/>
        </w:rPr>
        <w:tab/>
        <w:t xml:space="preserve">: Denoting element-wise saturation with </w:t>
      </w:r>
      <w:r w:rsidR="00154937" w:rsidRPr="00EB5B16">
        <w:rPr>
          <w:iCs/>
          <w:lang w:val="en-150"/>
        </w:rPr>
        <w:t xml:space="preserve">lower &amp; upper </w:t>
      </w:r>
      <w:r w:rsidR="00EB5CB7" w:rsidRPr="00EB5B16">
        <w:rPr>
          <w:iCs/>
          <w:lang w:val="en-150"/>
        </w:rPr>
        <w:t>bound</w:t>
      </w:r>
      <w:r w:rsidR="00154937" w:rsidRPr="00EB5B16">
        <w:rPr>
          <w:iCs/>
          <w:lang w:val="en-150"/>
        </w:rPr>
        <w:t xml:space="preserve">s </w:t>
      </w:r>
      <m:oMath>
        <m:r>
          <w:rPr>
            <w:rFonts w:ascii="Cambria Math" w:hAnsi="Cambria Math"/>
            <w:lang w:val="en-150"/>
          </w:rPr>
          <m:t>0</m:t>
        </m:r>
      </m:oMath>
      <w:r w:rsidR="00154937" w:rsidRPr="00EB5B16">
        <w:rPr>
          <w:iCs/>
          <w:lang w:val="en-150"/>
        </w:rPr>
        <w:t>&amp;</w:t>
      </w:r>
      <m:oMath>
        <m:r>
          <w:rPr>
            <w:rFonts w:ascii="Cambria Math" w:hAnsi="Cambria Math"/>
            <w:lang w:val="en-150"/>
          </w:rPr>
          <m:t>1</m:t>
        </m:r>
      </m:oMath>
      <w:r w:rsidR="00EB5CB7" w:rsidRPr="00EB5B16">
        <w:rPr>
          <w:iCs/>
          <w:lang w:val="en-150"/>
        </w:rPr>
        <w:t>.</w:t>
      </w:r>
    </w:p>
    <w:p w14:paraId="2FE70850" w14:textId="4E9F3204" w:rsidR="00945BCD" w:rsidRPr="00EB5B16" w:rsidRDefault="00945BCD" w:rsidP="00EB693E">
      <w:pPr>
        <w:pStyle w:val="ListParagraph"/>
        <w:numPr>
          <w:ilvl w:val="0"/>
          <w:numId w:val="91"/>
        </w:numPr>
        <w:tabs>
          <w:tab w:val="left" w:pos="2694"/>
        </w:tabs>
        <w:rPr>
          <w:rStyle w:val="hgkelc"/>
          <w:lang w:val="en-150"/>
        </w:rPr>
      </w:pPr>
      <m:oMath>
        <m:r>
          <w:rPr>
            <w:rStyle w:val="hgkelc"/>
            <w:rFonts w:ascii="Cambria Math" w:hAnsi="Cambria Math" w:cs="Cambria Math"/>
            <w:lang w:val="en-150"/>
          </w:rPr>
          <m:t>⊙</m:t>
        </m:r>
      </m:oMath>
      <w:r w:rsidRPr="00EB5B16">
        <w:rPr>
          <w:rStyle w:val="hgkelc"/>
          <w:lang w:val="en-150"/>
        </w:rPr>
        <w:t xml:space="preserve"> </w:t>
      </w:r>
      <w:r w:rsidRPr="00EB5B16">
        <w:rPr>
          <w:rStyle w:val="hgkelc"/>
          <w:lang w:val="en-150"/>
        </w:rPr>
        <w:tab/>
        <w:t>: Operator for the Hadamard or element-wise matrix product.</w:t>
      </w:r>
    </w:p>
    <w:p w14:paraId="0455CFA5" w14:textId="7E9186A3" w:rsidR="0087210C" w:rsidRPr="00EB5B16" w:rsidRDefault="0087210C" w:rsidP="00EB693E">
      <w:pPr>
        <w:pStyle w:val="ListParagraph"/>
        <w:numPr>
          <w:ilvl w:val="0"/>
          <w:numId w:val="91"/>
        </w:numPr>
        <w:tabs>
          <w:tab w:val="left" w:pos="2694"/>
        </w:tabs>
        <w:rPr>
          <w:lang w:val="en-150"/>
        </w:rPr>
      </w:pPr>
      <m:oMath>
        <m:r>
          <w:rPr>
            <w:rFonts w:ascii="Cambria Math" w:hAnsi="Cambria Math"/>
            <w:lang w:val="en-150"/>
          </w:rPr>
          <m:t>nxm</m:t>
        </m:r>
      </m:oMath>
      <w:r w:rsidRPr="00EB5B16">
        <w:rPr>
          <w:lang w:val="en-150"/>
        </w:rPr>
        <w:tab/>
        <w:t>: Overall size of the likelihood map.</w:t>
      </w:r>
    </w:p>
    <w:p w14:paraId="0DE1528F" w14:textId="1806C8AC" w:rsidR="0087210C" w:rsidRPr="00EB5B16" w:rsidRDefault="00A952ED" w:rsidP="00EB693E">
      <w:pPr>
        <w:pStyle w:val="ListParagraph"/>
        <w:numPr>
          <w:ilvl w:val="0"/>
          <w:numId w:val="91"/>
        </w:numPr>
        <w:tabs>
          <w:tab w:val="left" w:pos="2694"/>
        </w:tabs>
        <w:rPr>
          <w:lang w:val="en-150"/>
        </w:rPr>
      </w:pPr>
      <m:oMath>
        <m:sSub>
          <m:sSubPr>
            <m:ctrlPr>
              <w:rPr>
                <w:rFonts w:ascii="Cambria Math" w:hAnsi="Cambria Math"/>
                <w:i/>
                <w:iCs/>
                <w:lang w:val="en-150"/>
              </w:rPr>
            </m:ctrlPr>
          </m:sSubPr>
          <m:e>
            <m:r>
              <m:rPr>
                <m:sty m:val="bi"/>
              </m:rPr>
              <w:rPr>
                <w:rFonts w:ascii="Cambria Math" w:hAnsi="Cambria Math"/>
                <w:lang w:val="en-150"/>
              </w:rPr>
              <m:t>L</m:t>
            </m:r>
          </m:e>
          <m:sub>
            <m:r>
              <w:rPr>
                <w:rFonts w:ascii="Cambria Math" w:hAnsi="Cambria Math"/>
                <w:lang w:val="en-150"/>
              </w:rPr>
              <m:t>nxm</m:t>
            </m:r>
          </m:sub>
        </m:sSub>
        <m:r>
          <w:rPr>
            <w:rFonts w:ascii="Cambria Math" w:hAnsi="Cambria Math"/>
            <w:lang w:val="en-150"/>
          </w:rPr>
          <m:t>(i, j)</m:t>
        </m:r>
      </m:oMath>
      <w:r w:rsidR="0087210C" w:rsidRPr="00EB5B16">
        <w:rPr>
          <w:iCs/>
          <w:lang w:val="en-150"/>
        </w:rPr>
        <w:tab/>
        <w:t xml:space="preserve">: </w:t>
      </w:r>
      <w:r w:rsidR="0068618D" w:rsidRPr="00EB5B16">
        <w:rPr>
          <w:iCs/>
          <w:lang w:val="en-150"/>
        </w:rPr>
        <w:t xml:space="preserve">Likelihood </w:t>
      </w:r>
      <w:r w:rsidR="001367C9" w:rsidRPr="00EB5B16">
        <w:rPr>
          <w:iCs/>
          <w:lang w:val="en-150"/>
        </w:rPr>
        <w:t>value</w:t>
      </w:r>
      <w:r w:rsidR="0068618D" w:rsidRPr="00EB5B16">
        <w:rPr>
          <w:iCs/>
          <w:lang w:val="en-150"/>
        </w:rPr>
        <w:t xml:space="preserve"> for </w:t>
      </w:r>
      <w:r w:rsidR="00DA6912" w:rsidRPr="00EB5B16">
        <w:rPr>
          <w:iCs/>
          <w:lang w:val="en-150"/>
        </w:rPr>
        <w:t>the presence of an item</w:t>
      </w:r>
      <w:r w:rsidR="001367C9" w:rsidRPr="00EB5B16">
        <w:rPr>
          <w:iCs/>
          <w:lang w:val="en-150"/>
        </w:rPr>
        <w:t xml:space="preserve"> at the point </w:t>
      </w:r>
      <m:oMath>
        <m:r>
          <w:rPr>
            <w:rFonts w:ascii="Cambria Math" w:hAnsi="Cambria Math"/>
            <w:lang w:val="en-150"/>
          </w:rPr>
          <m:t>i,j</m:t>
        </m:r>
      </m:oMath>
      <w:r w:rsidR="001367C9" w:rsidRPr="00EB5B16">
        <w:rPr>
          <w:iCs/>
          <w:lang w:val="en-150"/>
        </w:rPr>
        <w:t>.</w:t>
      </w:r>
    </w:p>
    <w:p w14:paraId="610324D8" w14:textId="77166E57" w:rsidR="0087210C" w:rsidRPr="00EB5B16" w:rsidRDefault="00A952ED" w:rsidP="00EB693E">
      <w:pPr>
        <w:pStyle w:val="ListParagraph"/>
        <w:numPr>
          <w:ilvl w:val="0"/>
          <w:numId w:val="91"/>
        </w:numPr>
        <w:tabs>
          <w:tab w:val="left" w:pos="2694"/>
        </w:tabs>
        <w:rPr>
          <w:lang w:val="en-150"/>
        </w:rPr>
      </w:pPr>
      <m:oMath>
        <m:sSub>
          <m:sSubPr>
            <m:ctrlPr>
              <w:rPr>
                <w:rFonts w:ascii="Cambria Math" w:hAnsi="Cambria Math"/>
                <w:i/>
                <w:iCs/>
                <w:lang w:val="en-150"/>
              </w:rPr>
            </m:ctrlPr>
          </m:sSubPr>
          <m:e>
            <m:sSub>
              <m:sSubPr>
                <m:ctrlPr>
                  <w:rPr>
                    <w:rFonts w:ascii="Cambria Math" w:hAnsi="Cambria Math"/>
                    <w:i/>
                    <w:iCs/>
                    <w:lang w:val="en-150"/>
                  </w:rPr>
                </m:ctrlPr>
              </m:sSubPr>
              <m:e>
                <m:r>
                  <m:rPr>
                    <m:sty m:val="bi"/>
                  </m:rPr>
                  <w:rPr>
                    <w:rFonts w:ascii="Cambria Math" w:hAnsi="Cambria Math"/>
                    <w:lang w:val="en-150"/>
                  </w:rPr>
                  <m:t>FoV</m:t>
                </m:r>
              </m:e>
              <m:sub>
                <m:r>
                  <w:rPr>
                    <w:rFonts w:ascii="Cambria Math" w:hAnsi="Cambria Math"/>
                    <w:lang w:val="en-150"/>
                  </w:rPr>
                  <m:t>nxm</m:t>
                </m:r>
              </m:sub>
            </m:sSub>
          </m:e>
          <m:sub>
            <m:r>
              <w:rPr>
                <w:rFonts w:ascii="Cambria Math" w:hAnsi="Cambria Math"/>
                <w:lang w:val="en-150"/>
              </w:rPr>
              <m:t xml:space="preserve"> </m:t>
            </m:r>
          </m:sub>
        </m:sSub>
      </m:oMath>
      <w:r w:rsidR="0087210C" w:rsidRPr="00EB5B16">
        <w:rPr>
          <w:iCs/>
          <w:lang w:val="en-150"/>
        </w:rPr>
        <w:tab/>
        <w:t xml:space="preserve">: </w:t>
      </w:r>
      <w:r w:rsidR="00245F59" w:rsidRPr="00EB5B16">
        <w:rPr>
          <w:iCs/>
          <w:lang w:val="en-150"/>
        </w:rPr>
        <w:t>B</w:t>
      </w:r>
      <w:r w:rsidR="004A62B9" w:rsidRPr="00EB5B16">
        <w:rPr>
          <w:iCs/>
          <w:lang w:val="en-150"/>
        </w:rPr>
        <w:t>oolean</w:t>
      </w:r>
      <w:r w:rsidR="0068618D" w:rsidRPr="00EB5B16">
        <w:rPr>
          <w:iCs/>
          <w:lang w:val="en-150"/>
        </w:rPr>
        <w:t xml:space="preserve"> matrix denoting whether a point is within the </w:t>
      </w:r>
      <w:proofErr w:type="spellStart"/>
      <w:r w:rsidR="0068618D" w:rsidRPr="00EB5B16">
        <w:rPr>
          <w:iCs/>
          <w:lang w:val="en-150"/>
        </w:rPr>
        <w:t>FoV</w:t>
      </w:r>
      <w:proofErr w:type="spellEnd"/>
      <w:r w:rsidR="0068618D" w:rsidRPr="00EB5B16">
        <w:rPr>
          <w:iCs/>
          <w:lang w:val="en-150"/>
        </w:rPr>
        <w:t>.</w:t>
      </w:r>
    </w:p>
    <w:p w14:paraId="508925C1" w14:textId="76CFD1B6" w:rsidR="0087210C" w:rsidRPr="00EB5B16" w:rsidRDefault="00A952ED" w:rsidP="00EB693E">
      <w:pPr>
        <w:pStyle w:val="ListParagraph"/>
        <w:numPr>
          <w:ilvl w:val="0"/>
          <w:numId w:val="91"/>
        </w:numPr>
        <w:tabs>
          <w:tab w:val="left" w:pos="2694"/>
        </w:tabs>
        <w:rPr>
          <w:b/>
          <w:bCs/>
          <w:lang w:val="en-150"/>
        </w:rPr>
      </w:pPr>
      <m:oMath>
        <m:sSub>
          <m:sSubPr>
            <m:ctrlPr>
              <w:rPr>
                <w:rFonts w:ascii="Cambria Math" w:hAnsi="Cambria Math"/>
                <w:i/>
                <w:iCs/>
                <w:lang w:val="en-150"/>
              </w:rPr>
            </m:ctrlPr>
          </m:sSubPr>
          <m:e>
            <m:r>
              <m:rPr>
                <m:sty m:val="bi"/>
              </m:rPr>
              <w:rPr>
                <w:rFonts w:ascii="Cambria Math" w:hAnsi="Cambria Math"/>
                <w:lang w:val="en-150"/>
              </w:rPr>
              <m:t>U</m:t>
            </m:r>
          </m:e>
          <m:sub>
            <m:r>
              <w:rPr>
                <w:rFonts w:ascii="Cambria Math" w:hAnsi="Cambria Math"/>
                <w:lang w:val="en-150"/>
              </w:rPr>
              <m:t>nxm</m:t>
            </m:r>
          </m:sub>
        </m:sSub>
      </m:oMath>
      <w:r w:rsidR="0087210C" w:rsidRPr="00EB5B16">
        <w:rPr>
          <w:iCs/>
          <w:lang w:val="en-150"/>
        </w:rPr>
        <w:tab/>
        <w:t xml:space="preserve">: </w:t>
      </w:r>
      <w:r w:rsidR="00315569" w:rsidRPr="00EB5B16">
        <w:rPr>
          <w:iCs/>
          <w:lang w:val="en-150"/>
        </w:rPr>
        <w:t>Uniform matrix of the s</w:t>
      </w:r>
      <w:r w:rsidR="00397CFE" w:rsidRPr="00EB5B16">
        <w:rPr>
          <w:iCs/>
          <w:lang w:val="en-150"/>
        </w:rPr>
        <w:t>a</w:t>
      </w:r>
      <w:r w:rsidR="00315569" w:rsidRPr="00EB5B16">
        <w:rPr>
          <w:iCs/>
          <w:lang w:val="en-150"/>
        </w:rPr>
        <w:t xml:space="preserve">me size as the map and filled with </w:t>
      </w:r>
      <m:oMath>
        <m:r>
          <w:rPr>
            <w:rFonts w:ascii="Cambria Math" w:hAnsi="Cambria Math"/>
            <w:lang w:val="en-150"/>
          </w:rPr>
          <m:t>1</m:t>
        </m:r>
      </m:oMath>
      <w:r w:rsidR="00315569" w:rsidRPr="00EB5B16">
        <w:rPr>
          <w:iCs/>
          <w:lang w:val="en-150"/>
        </w:rPr>
        <w:t>s.</w:t>
      </w:r>
    </w:p>
    <w:p w14:paraId="30A1E5C9" w14:textId="74D7D128" w:rsidR="0068618D" w:rsidRPr="00EB5B16" w:rsidRDefault="003915EC" w:rsidP="00EB693E">
      <w:pPr>
        <w:pStyle w:val="ListParagraph"/>
        <w:numPr>
          <w:ilvl w:val="0"/>
          <w:numId w:val="91"/>
        </w:numPr>
        <w:tabs>
          <w:tab w:val="left" w:pos="2694"/>
        </w:tabs>
        <w:rPr>
          <w:lang w:val="en-150"/>
        </w:rPr>
      </w:pPr>
      <m:oMath>
        <m:r>
          <w:rPr>
            <w:rFonts w:ascii="Cambria Math" w:hAnsi="Cambria Math"/>
            <w:lang w:val="en-150"/>
          </w:rPr>
          <m:t>a, b in dets</m:t>
        </m:r>
      </m:oMath>
      <w:r w:rsidR="0068618D" w:rsidRPr="00EB5B16">
        <w:rPr>
          <w:lang w:val="en-150"/>
        </w:rPr>
        <w:tab/>
        <w:t>:</w:t>
      </w:r>
      <w:r w:rsidR="00315569" w:rsidRPr="00EB5B16">
        <w:rPr>
          <w:lang w:val="en-150"/>
        </w:rPr>
        <w:t xml:space="preserve"> Denoting the set of </w:t>
      </w:r>
      <m:oMath>
        <m:r>
          <w:rPr>
            <w:rFonts w:ascii="Cambria Math" w:hAnsi="Cambria Math"/>
            <w:lang w:val="en-150"/>
          </w:rPr>
          <m:t>i,j=a,b</m:t>
        </m:r>
      </m:oMath>
      <w:r w:rsidR="00315569" w:rsidRPr="00EB5B16">
        <w:rPr>
          <w:lang w:val="en-150"/>
        </w:rPr>
        <w:t xml:space="preserve"> </w:t>
      </w:r>
      <w:r w:rsidRPr="00EB5B16">
        <w:rPr>
          <w:lang w:val="en-150"/>
        </w:rPr>
        <w:t xml:space="preserve"> </w:t>
      </w:r>
      <w:r w:rsidR="00315569" w:rsidRPr="00EB5B16">
        <w:rPr>
          <w:lang w:val="en-150"/>
        </w:rPr>
        <w:t xml:space="preserve">points </w:t>
      </w:r>
      <w:r w:rsidR="00636511" w:rsidRPr="00EB5B16">
        <w:rPr>
          <w:lang w:val="en-150"/>
        </w:rPr>
        <w:t xml:space="preserve">where </w:t>
      </w:r>
      <w:r w:rsidR="00315569" w:rsidRPr="00EB5B16">
        <w:rPr>
          <w:lang w:val="en-150"/>
        </w:rPr>
        <w:t xml:space="preserve">an </w:t>
      </w:r>
      <w:r w:rsidR="00636511" w:rsidRPr="00EB5B16">
        <w:rPr>
          <w:lang w:val="en-150"/>
        </w:rPr>
        <w:t xml:space="preserve">item </w:t>
      </w:r>
      <w:r w:rsidR="00315569" w:rsidRPr="00EB5B16">
        <w:rPr>
          <w:lang w:val="en-150"/>
        </w:rPr>
        <w:t>has been</w:t>
      </w:r>
      <w:r w:rsidR="00636511" w:rsidRPr="00EB5B16">
        <w:rPr>
          <w:lang w:val="en-150"/>
        </w:rPr>
        <w:t xml:space="preserve"> found</w:t>
      </w:r>
      <w:r w:rsidRPr="00EB5B16">
        <w:rPr>
          <w:lang w:val="en-150"/>
        </w:rPr>
        <w:t>.</w:t>
      </w:r>
    </w:p>
    <w:p w14:paraId="7FACDEB6" w14:textId="6E02605A" w:rsidR="00315569" w:rsidRPr="00EB5B16" w:rsidRDefault="00A952ED" w:rsidP="00EB693E">
      <w:pPr>
        <w:pStyle w:val="ListParagraph"/>
        <w:numPr>
          <w:ilvl w:val="0"/>
          <w:numId w:val="91"/>
        </w:numPr>
        <w:tabs>
          <w:tab w:val="left" w:pos="2694"/>
        </w:tabs>
        <w:ind w:left="1134" w:hanging="377"/>
        <w:rPr>
          <w:rStyle w:val="hgkelc"/>
          <w:b/>
          <w:bCs/>
          <w:lang w:val="en-150"/>
        </w:rPr>
      </w:pPr>
      <m:oMath>
        <m:sSub>
          <m:sSubPr>
            <m:ctrlPr>
              <w:rPr>
                <w:rFonts w:ascii="Cambria Math" w:hAnsi="Cambria Math"/>
                <w:i/>
                <w:iCs/>
                <w:lang w:val="en-150"/>
              </w:rPr>
            </m:ctrlPr>
          </m:sSubPr>
          <m:e>
            <m:r>
              <m:rPr>
                <m:sty m:val="bi"/>
              </m:rPr>
              <w:rPr>
                <w:rFonts w:ascii="Cambria Math" w:hAnsi="Cambria Math"/>
                <w:lang w:val="en-150"/>
              </w:rPr>
              <m:t>G</m:t>
            </m:r>
          </m:e>
          <m:sub>
            <m:r>
              <w:rPr>
                <w:rFonts w:ascii="Cambria Math" w:hAnsi="Cambria Math"/>
                <w:lang w:val="en-150"/>
              </w:rPr>
              <m:t>nxm</m:t>
            </m:r>
          </m:sub>
        </m:sSub>
        <m:d>
          <m:dPr>
            <m:ctrlPr>
              <w:rPr>
                <w:rStyle w:val="hgkelc"/>
                <w:rFonts w:ascii="Cambria Math" w:hAnsi="Cambria Math" w:cs="Cambria Math"/>
                <w:b/>
                <w:bCs/>
                <w:i/>
                <w:lang w:val="en-150"/>
              </w:rPr>
            </m:ctrlPr>
          </m:dPr>
          <m:e>
            <m:r>
              <w:rPr>
                <w:rStyle w:val="hgkelc"/>
                <w:rFonts w:ascii="Cambria Math" w:hAnsi="Cambria Math" w:cs="Cambria Math"/>
                <w:lang w:val="en-150"/>
              </w:rPr>
              <m:t>a,b,s, σ</m:t>
            </m:r>
          </m:e>
        </m:d>
      </m:oMath>
      <w:r w:rsidR="0087210C" w:rsidRPr="00EB5B16">
        <w:rPr>
          <w:rStyle w:val="hgkelc"/>
          <w:b/>
          <w:bCs/>
          <w:lang w:val="en-150"/>
        </w:rPr>
        <w:tab/>
      </w:r>
      <w:r w:rsidR="0087210C" w:rsidRPr="00EB5B16">
        <w:rPr>
          <w:rStyle w:val="hgkelc"/>
          <w:lang w:val="en-150"/>
        </w:rPr>
        <w:t xml:space="preserve">: </w:t>
      </w:r>
      <w:r w:rsidR="00315569" w:rsidRPr="00EB5B16">
        <w:rPr>
          <w:rStyle w:val="hgkelc"/>
          <w:lang w:val="en-150"/>
        </w:rPr>
        <w:t xml:space="preserve">Zero-mean gaussian kernel with size </w:t>
      </w:r>
      <m:oMath>
        <m:r>
          <w:rPr>
            <w:rStyle w:val="hgkelc"/>
            <w:rFonts w:ascii="Cambria Math" w:hAnsi="Cambria Math"/>
            <w:lang w:val="en-150"/>
          </w:rPr>
          <m:t>s</m:t>
        </m:r>
      </m:oMath>
      <w:r w:rsidR="00315569" w:rsidRPr="00EB5B16">
        <w:rPr>
          <w:rStyle w:val="hgkelc"/>
          <w:lang w:val="en-150"/>
        </w:rPr>
        <w:t xml:space="preserve"> and variance </w:t>
      </w:r>
      <m:oMath>
        <m:r>
          <w:rPr>
            <w:rStyle w:val="hgkelc"/>
            <w:rFonts w:ascii="Cambria Math" w:hAnsi="Cambria Math" w:cs="Cambria Math"/>
            <w:lang w:val="en-150"/>
          </w:rPr>
          <m:t>σ</m:t>
        </m:r>
      </m:oMath>
      <w:r w:rsidR="00315569" w:rsidRPr="00EB5B16">
        <w:rPr>
          <w:rStyle w:val="hgkelc"/>
          <w:lang w:val="en-150"/>
        </w:rPr>
        <w:t>, padded with</w:t>
      </w:r>
    </w:p>
    <w:p w14:paraId="4D363E3D" w14:textId="28441197" w:rsidR="0087210C" w:rsidRPr="00EB5B16" w:rsidRDefault="00315569" w:rsidP="00315569">
      <w:pPr>
        <w:pStyle w:val="ListParagraph"/>
        <w:tabs>
          <w:tab w:val="left" w:pos="2694"/>
        </w:tabs>
        <w:ind w:left="2836" w:firstLine="0"/>
        <w:rPr>
          <w:rStyle w:val="hgkelc"/>
          <w:b/>
          <w:bCs/>
          <w:lang w:val="en-150"/>
        </w:rPr>
      </w:pPr>
      <m:oMath>
        <m:r>
          <w:rPr>
            <w:rStyle w:val="hgkelc"/>
            <w:rFonts w:ascii="Cambria Math" w:hAnsi="Cambria Math"/>
            <w:lang w:val="en-150"/>
          </w:rPr>
          <m:t>0</m:t>
        </m:r>
      </m:oMath>
      <w:r w:rsidRPr="00EB5B16">
        <w:rPr>
          <w:rStyle w:val="hgkelc"/>
          <w:lang w:val="en-150"/>
        </w:rPr>
        <w:t>s so that the size of the matrix</w:t>
      </w:r>
      <w:r w:rsidR="00421244" w:rsidRPr="00EB5B16">
        <w:rPr>
          <w:rStyle w:val="hgkelc"/>
          <w:lang w:val="en-150"/>
        </w:rPr>
        <w:t xml:space="preserve"> </w:t>
      </w:r>
      <m:oMath>
        <m:sSub>
          <m:sSubPr>
            <m:ctrlPr>
              <w:rPr>
                <w:rFonts w:ascii="Cambria Math" w:hAnsi="Cambria Math"/>
                <w:i/>
                <w:iCs/>
                <w:lang w:val="en-150"/>
              </w:rPr>
            </m:ctrlPr>
          </m:sSubPr>
          <m:e>
            <m:r>
              <m:rPr>
                <m:sty m:val="bi"/>
              </m:rPr>
              <w:rPr>
                <w:rFonts w:ascii="Cambria Math" w:hAnsi="Cambria Math"/>
                <w:lang w:val="en-150"/>
              </w:rPr>
              <m:t>G</m:t>
            </m:r>
          </m:e>
          <m:sub>
            <m:r>
              <w:rPr>
                <w:rFonts w:ascii="Cambria Math" w:hAnsi="Cambria Math"/>
                <w:lang w:val="en-150"/>
              </w:rPr>
              <m:t xml:space="preserve"> </m:t>
            </m:r>
          </m:sub>
        </m:sSub>
      </m:oMath>
      <w:r w:rsidR="00421244" w:rsidRPr="00EB5B16">
        <w:rPr>
          <w:rStyle w:val="hgkelc"/>
          <w:lang w:val="en-150"/>
        </w:rPr>
        <w:t xml:space="preserve"> </w:t>
      </w:r>
      <w:r w:rsidRPr="00EB5B16">
        <w:rPr>
          <w:rStyle w:val="hgkelc"/>
          <w:lang w:val="en-150"/>
        </w:rPr>
        <w:t xml:space="preserve">is equal to </w:t>
      </w:r>
      <m:oMath>
        <m:r>
          <w:rPr>
            <w:rFonts w:ascii="Cambria Math" w:hAnsi="Cambria Math"/>
            <w:lang w:val="en-150"/>
          </w:rPr>
          <m:t>nxm</m:t>
        </m:r>
      </m:oMath>
      <w:r w:rsidR="00421244" w:rsidRPr="00EB5B16">
        <w:rPr>
          <w:iCs/>
          <w:lang w:val="en-150"/>
        </w:rPr>
        <w:t xml:space="preserve"> </w:t>
      </w:r>
      <w:r w:rsidRPr="00EB5B16">
        <w:rPr>
          <w:iCs/>
          <w:lang w:val="en-150"/>
        </w:rPr>
        <w:t xml:space="preserve">and the kernel is </w:t>
      </w:r>
      <w:proofErr w:type="spellStart"/>
      <w:r w:rsidR="00421244" w:rsidRPr="00EB5B16">
        <w:rPr>
          <w:iCs/>
          <w:lang w:val="en-150"/>
        </w:rPr>
        <w:t>centered</w:t>
      </w:r>
      <w:proofErr w:type="spellEnd"/>
      <w:r w:rsidR="00421244" w:rsidRPr="00EB5B16">
        <w:rPr>
          <w:iCs/>
          <w:lang w:val="en-150"/>
        </w:rPr>
        <w:t xml:space="preserve"> at</w:t>
      </w:r>
      <w:r w:rsidRPr="00EB5B16">
        <w:rPr>
          <w:iCs/>
          <w:lang w:val="en-150"/>
        </w:rPr>
        <w:t xml:space="preserve"> the position </w:t>
      </w:r>
      <m:oMath>
        <m:r>
          <w:rPr>
            <w:rFonts w:ascii="Cambria Math" w:hAnsi="Cambria Math"/>
            <w:lang w:val="en-150"/>
          </w:rPr>
          <m:t>i,j</m:t>
        </m:r>
      </m:oMath>
      <w:r w:rsidRPr="00EB5B16">
        <w:rPr>
          <w:iCs/>
          <w:lang w:val="en-150"/>
        </w:rPr>
        <w:t>.</w:t>
      </w:r>
    </w:p>
    <w:p w14:paraId="46050482" w14:textId="4655C758" w:rsidR="0087210C" w:rsidRPr="00EB5B16" w:rsidRDefault="0087210C" w:rsidP="00EB693E">
      <w:pPr>
        <w:pStyle w:val="ListParagraph"/>
        <w:numPr>
          <w:ilvl w:val="0"/>
          <w:numId w:val="91"/>
        </w:numPr>
        <w:tabs>
          <w:tab w:val="left" w:pos="2694"/>
        </w:tabs>
        <w:rPr>
          <w:b/>
          <w:bCs/>
          <w:lang w:val="en-150"/>
        </w:rPr>
      </w:pPr>
      <m:oMath>
        <m:r>
          <w:rPr>
            <w:rFonts w:ascii="Cambria Math" w:hAnsi="Cambria Math"/>
            <w:lang w:val="en-150"/>
          </w:rPr>
          <m:t>OR</m:t>
        </m:r>
      </m:oMath>
      <w:r w:rsidRPr="00EB5B16">
        <w:rPr>
          <w:iCs/>
          <w:lang w:val="en-150"/>
        </w:rPr>
        <w:tab/>
        <w:t xml:space="preserve">: </w:t>
      </w:r>
      <w:r w:rsidR="00945BCD" w:rsidRPr="00EB5B16">
        <w:rPr>
          <w:i/>
          <w:lang w:val="en-150"/>
        </w:rPr>
        <w:t>Obliviousness rate</w:t>
      </w:r>
      <w:r w:rsidR="00945BCD" w:rsidRPr="00EB5B16">
        <w:rPr>
          <w:iCs/>
          <w:lang w:val="en-150"/>
        </w:rPr>
        <w:t>, factors how fast unseen items disappear.</w:t>
      </w:r>
    </w:p>
    <w:p w14:paraId="27A309AD" w14:textId="2A977B75" w:rsidR="0087210C" w:rsidRPr="00EB5B16" w:rsidRDefault="0087210C" w:rsidP="00EB693E">
      <w:pPr>
        <w:pStyle w:val="ListParagraph"/>
        <w:numPr>
          <w:ilvl w:val="0"/>
          <w:numId w:val="91"/>
        </w:numPr>
        <w:tabs>
          <w:tab w:val="left" w:pos="2694"/>
        </w:tabs>
        <w:spacing w:after="240"/>
        <w:rPr>
          <w:b/>
          <w:bCs/>
          <w:lang w:val="en-150"/>
        </w:rPr>
      </w:pPr>
      <m:oMath>
        <m:r>
          <w:rPr>
            <w:rFonts w:ascii="Cambria Math" w:hAnsi="Cambria Math"/>
            <w:lang w:val="en-150"/>
          </w:rPr>
          <m:t>DR</m:t>
        </m:r>
      </m:oMath>
      <w:r w:rsidRPr="00EB5B16">
        <w:rPr>
          <w:i/>
          <w:lang w:val="en-150"/>
        </w:rPr>
        <w:tab/>
      </w:r>
      <w:r w:rsidRPr="00EB5B16">
        <w:rPr>
          <w:iCs/>
          <w:lang w:val="en-150"/>
        </w:rPr>
        <w:t xml:space="preserve">: </w:t>
      </w:r>
      <w:r w:rsidR="00945BCD" w:rsidRPr="00EB5B16">
        <w:rPr>
          <w:i/>
          <w:lang w:val="en-150"/>
        </w:rPr>
        <w:t>Detection</w:t>
      </w:r>
      <w:r w:rsidR="00945BCD" w:rsidRPr="00EB5B16">
        <w:rPr>
          <w:iCs/>
          <w:lang w:val="en-150"/>
        </w:rPr>
        <w:t xml:space="preserve"> </w:t>
      </w:r>
      <w:r w:rsidR="00945BCD" w:rsidRPr="00EB5B16">
        <w:rPr>
          <w:i/>
          <w:lang w:val="en-150"/>
        </w:rPr>
        <w:t>rate</w:t>
      </w:r>
      <w:r w:rsidR="00945BCD" w:rsidRPr="00EB5B16">
        <w:rPr>
          <w:iCs/>
          <w:lang w:val="en-150"/>
        </w:rPr>
        <w:t>, factors how fast detected items appear in the map.</w:t>
      </w:r>
    </w:p>
    <w:p w14:paraId="23FB185C" w14:textId="63FA9E40" w:rsidR="00F63447" w:rsidRPr="00EB5B16" w:rsidRDefault="00945C48" w:rsidP="00F63447">
      <w:pPr>
        <w:rPr>
          <w:lang w:val="en-150"/>
        </w:rPr>
      </w:pPr>
      <w:r>
        <w:rPr>
          <w:lang w:val="en-150"/>
        </w:rPr>
        <w:fldChar w:fldCharType="begin"/>
      </w:r>
      <w:r>
        <w:rPr>
          <w:lang w:val="en-150"/>
        </w:rPr>
        <w:instrText xml:space="preserve"> REF _Ref74525000 \h </w:instrText>
      </w:r>
      <w:r>
        <w:rPr>
          <w:lang w:val="en-150"/>
        </w:rPr>
      </w:r>
      <w:r>
        <w:rPr>
          <w:lang w:val="en-150"/>
        </w:rPr>
        <w:fldChar w:fldCharType="separate"/>
      </w:r>
      <w:r w:rsidR="00452B2C" w:rsidRPr="00EB5B16">
        <w:rPr>
          <w:lang w:val="en-150"/>
        </w:rPr>
        <w:t xml:space="preserve">Figure </w:t>
      </w:r>
      <w:r w:rsidR="00452B2C">
        <w:rPr>
          <w:noProof/>
          <w:lang w:val="en-150"/>
        </w:rPr>
        <w:t>79</w:t>
      </w:r>
      <w:r>
        <w:rPr>
          <w:lang w:val="en-150"/>
        </w:rPr>
        <w:fldChar w:fldCharType="end"/>
      </w:r>
      <w:r>
        <w:rPr>
          <w:lang w:val="en-US"/>
        </w:rPr>
        <w:t xml:space="preserve"> </w:t>
      </w:r>
      <w:r w:rsidR="001367C9" w:rsidRPr="00EB5B16">
        <w:rPr>
          <w:lang w:val="en-150"/>
        </w:rPr>
        <w:t>shows more graphical intuitions on t</w:t>
      </w:r>
      <w:r w:rsidR="00CB6A7C" w:rsidRPr="00EB5B16">
        <w:rPr>
          <w:lang w:val="en-150"/>
        </w:rPr>
        <w:t>he</w:t>
      </w:r>
      <w:r w:rsidR="001367C9" w:rsidRPr="00EB5B16">
        <w:rPr>
          <w:lang w:val="en-150"/>
        </w:rPr>
        <w:t xml:space="preserve"> concept of likelihood maps</w:t>
      </w:r>
      <w:r>
        <w:rPr>
          <w:lang w:val="en-US"/>
        </w:rPr>
        <w:t xml:space="preserve">, </w:t>
      </w:r>
      <w:proofErr w:type="spellStart"/>
      <w:r>
        <w:rPr>
          <w:lang w:val="en-US"/>
        </w:rPr>
        <w:t>FoV</w:t>
      </w:r>
      <w:proofErr w:type="spellEnd"/>
      <w:r>
        <w:rPr>
          <w:lang w:val="en-US"/>
        </w:rPr>
        <w:t xml:space="preserve"> and appearance/disappearance</w:t>
      </w:r>
      <w:r w:rsidR="001367C9" w:rsidRPr="00EB5B16">
        <w:rPr>
          <w:lang w:val="en-150"/>
        </w:rPr>
        <w:t>.</w:t>
      </w:r>
      <w:r w:rsidR="00F63447" w:rsidRPr="00EB5B16">
        <w:rPr>
          <w:lang w:val="en-150"/>
        </w:rPr>
        <w:t xml:space="preserve"> </w:t>
      </w:r>
      <w:r w:rsidR="00CB6A7C" w:rsidRPr="00EB5B16">
        <w:rPr>
          <w:lang w:val="en-150"/>
        </w:rPr>
        <w:t>This approach has the following advantages:</w:t>
      </w:r>
    </w:p>
    <w:p w14:paraId="6CD4990D" w14:textId="73262D23" w:rsidR="00F63447" w:rsidRPr="00EB5B16" w:rsidRDefault="00F63447" w:rsidP="00EB693E">
      <w:pPr>
        <w:pStyle w:val="ListParagraph"/>
        <w:numPr>
          <w:ilvl w:val="0"/>
          <w:numId w:val="89"/>
        </w:numPr>
        <w:rPr>
          <w:lang w:val="en-150"/>
        </w:rPr>
      </w:pPr>
      <w:r w:rsidRPr="00EB5B16">
        <w:rPr>
          <w:b/>
          <w:bCs/>
          <w:lang w:val="en-150"/>
        </w:rPr>
        <w:t>Dampens false positives/negatives</w:t>
      </w:r>
      <w:r w:rsidR="00CB6A7C" w:rsidRPr="00EB5B16">
        <w:rPr>
          <w:b/>
          <w:bCs/>
          <w:lang w:val="en-150"/>
        </w:rPr>
        <w:t xml:space="preserve"> from the object detection model</w:t>
      </w:r>
      <w:r w:rsidR="00CB6A7C" w:rsidRPr="00EB5B16">
        <w:rPr>
          <w:lang w:val="en-150"/>
        </w:rPr>
        <w:t>: In which detections can be location-inconsistent or intermittent in consecutive frames.</w:t>
      </w:r>
    </w:p>
    <w:p w14:paraId="33006A8E" w14:textId="1986162E" w:rsidR="00F63447" w:rsidRPr="00EB5B16" w:rsidRDefault="00F63447" w:rsidP="00EB693E">
      <w:pPr>
        <w:pStyle w:val="ListParagraph"/>
        <w:numPr>
          <w:ilvl w:val="0"/>
          <w:numId w:val="89"/>
        </w:numPr>
        <w:rPr>
          <w:lang w:val="en-150"/>
        </w:rPr>
      </w:pPr>
      <w:r w:rsidRPr="00EB5B16">
        <w:rPr>
          <w:b/>
          <w:bCs/>
          <w:lang w:val="en-150"/>
        </w:rPr>
        <w:t>Dampens positioning accuracy in a smooth manner</w:t>
      </w:r>
      <w:r w:rsidR="00CB6A7C" w:rsidRPr="00EB5B16">
        <w:rPr>
          <w:lang w:val="en-150"/>
        </w:rPr>
        <w:t>: Reducing the impact of outliers due to positioning random noise or object detection inconsistencies.</w:t>
      </w:r>
    </w:p>
    <w:p w14:paraId="3204938B" w14:textId="39E59EE4" w:rsidR="00F63447" w:rsidRPr="00EB5B16" w:rsidRDefault="00F63447" w:rsidP="00EB693E">
      <w:pPr>
        <w:pStyle w:val="ListParagraph"/>
        <w:numPr>
          <w:ilvl w:val="0"/>
          <w:numId w:val="89"/>
        </w:numPr>
        <w:rPr>
          <w:lang w:val="en-150"/>
        </w:rPr>
      </w:pPr>
      <w:r w:rsidRPr="00EB5B16">
        <w:rPr>
          <w:b/>
          <w:bCs/>
          <w:lang w:val="en-150"/>
        </w:rPr>
        <w:t>Deals with not being able to track instances</w:t>
      </w:r>
      <w:r w:rsidR="00CB6A7C" w:rsidRPr="00EB5B16">
        <w:rPr>
          <w:lang w:val="en-150"/>
        </w:rPr>
        <w:t xml:space="preserve">: Allowing for </w:t>
      </w:r>
      <w:r w:rsidR="00C1732F" w:rsidRPr="00EB5B16">
        <w:rPr>
          <w:lang w:val="en-150"/>
        </w:rPr>
        <w:t xml:space="preserve">likely location of objects </w:t>
      </w:r>
      <w:r w:rsidR="00CB6A7C" w:rsidRPr="00EB5B16">
        <w:rPr>
          <w:lang w:val="en-150"/>
        </w:rPr>
        <w:t xml:space="preserve">to be displayed even if </w:t>
      </w:r>
      <w:r w:rsidR="00C1732F" w:rsidRPr="00EB5B16">
        <w:rPr>
          <w:lang w:val="en-150"/>
        </w:rPr>
        <w:t>instances of items cannot be tracked.</w:t>
      </w:r>
    </w:p>
    <w:p w14:paraId="749CF9AF" w14:textId="3C94915A" w:rsidR="00F63447" w:rsidRPr="00EB5B16" w:rsidRDefault="00F63447" w:rsidP="00EB693E">
      <w:pPr>
        <w:pStyle w:val="ListParagraph"/>
        <w:numPr>
          <w:ilvl w:val="0"/>
          <w:numId w:val="89"/>
        </w:numPr>
        <w:rPr>
          <w:lang w:val="en-150"/>
        </w:rPr>
      </w:pPr>
      <w:r w:rsidRPr="00EB5B16">
        <w:rPr>
          <w:b/>
          <w:bCs/>
          <w:lang w:val="en-150"/>
        </w:rPr>
        <w:t>Deals with moving objects</w:t>
      </w:r>
      <w:r w:rsidR="00C1732F" w:rsidRPr="00EB5B16">
        <w:rPr>
          <w:lang w:val="en-150"/>
        </w:rPr>
        <w:t>: Updating localizations in real time and accounting for items that were once discovered but have moved away from its original location.</w:t>
      </w:r>
    </w:p>
    <w:p w14:paraId="62EAC7D0" w14:textId="2F4FAA59" w:rsidR="00907B18" w:rsidRPr="00EB5B16" w:rsidRDefault="00907B18" w:rsidP="00907B18">
      <w:pPr>
        <w:ind w:firstLine="0"/>
        <w:jc w:val="center"/>
        <w:rPr>
          <w:lang w:val="en-150"/>
        </w:rPr>
      </w:pPr>
      <w:r w:rsidRPr="00EB5B16">
        <w:rPr>
          <w:noProof/>
          <w:lang w:val="en-150"/>
        </w:rPr>
        <w:lastRenderedPageBreak/>
        <w:drawing>
          <wp:inline distT="0" distB="0" distL="0" distR="0" wp14:anchorId="4FF97019" wp14:editId="5F195217">
            <wp:extent cx="5760000" cy="7600804"/>
            <wp:effectExtent l="57150" t="57150" r="88900" b="958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2">
                      <a:extLst>
                        <a:ext uri="{28A0092B-C50C-407E-A947-70E740481C1C}">
                          <a14:useLocalDpi xmlns:a14="http://schemas.microsoft.com/office/drawing/2010/main" val="0"/>
                        </a:ext>
                      </a:extLst>
                    </a:blip>
                    <a:srcRect/>
                    <a:stretch/>
                  </pic:blipFill>
                  <pic:spPr bwMode="auto">
                    <a:xfrm>
                      <a:off x="0" y="0"/>
                      <a:ext cx="5760000" cy="7600804"/>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E1B837" w14:textId="4CF67A1E" w:rsidR="00907B18" w:rsidRPr="00EB5B16" w:rsidRDefault="0092336A" w:rsidP="00907B18">
      <w:pPr>
        <w:pStyle w:val="Caption"/>
        <w:spacing w:after="0"/>
        <w:ind w:firstLine="0"/>
        <w:rPr>
          <w:lang w:val="en-150"/>
        </w:rPr>
      </w:pPr>
      <w:bookmarkStart w:id="358" w:name="_Ref74525000"/>
      <w:bookmarkStart w:id="359" w:name="_Toc7457225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79</w:t>
      </w:r>
      <w:r w:rsidRPr="00EB5B16">
        <w:rPr>
          <w:lang w:val="en-150"/>
        </w:rPr>
        <w:fldChar w:fldCharType="end"/>
      </w:r>
      <w:bookmarkEnd w:id="358"/>
      <w:r w:rsidR="00907B18" w:rsidRPr="00EB5B16">
        <w:rPr>
          <w:lang w:val="en-150"/>
        </w:rPr>
        <w:t>: Intuitions behind the likelihood map</w:t>
      </w:r>
      <w:r w:rsidR="006145AD" w:rsidRPr="00EB5B16">
        <w:rPr>
          <w:lang w:val="en-150"/>
        </w:rPr>
        <w:t xml:space="preserve"> concept</w:t>
      </w:r>
      <w:r w:rsidR="00907B18" w:rsidRPr="00EB5B16">
        <w:rPr>
          <w:lang w:val="en-150"/>
        </w:rPr>
        <w:t>. Appearance and disappearance</w:t>
      </w:r>
      <w:bookmarkEnd w:id="359"/>
    </w:p>
    <w:p w14:paraId="3664FD02" w14:textId="77777777" w:rsidR="00907B18" w:rsidRPr="00EB5B16" w:rsidRDefault="00907B18" w:rsidP="00907B18">
      <w:pPr>
        <w:pStyle w:val="Caption"/>
        <w:ind w:firstLine="0"/>
        <w:rPr>
          <w:lang w:val="en-150"/>
        </w:rPr>
      </w:pPr>
      <w:r w:rsidRPr="00EB5B16">
        <w:rPr>
          <w:lang w:val="en-150"/>
        </w:rPr>
        <w:t>Source: Self-made</w:t>
      </w:r>
    </w:p>
    <w:p w14:paraId="45CFAD78" w14:textId="77777777" w:rsidR="00F63447" w:rsidRPr="00EB5B16" w:rsidRDefault="00F63447" w:rsidP="001367C9">
      <w:pPr>
        <w:ind w:firstLine="0"/>
        <w:jc w:val="center"/>
        <w:rPr>
          <w:lang w:val="en-150"/>
        </w:rPr>
      </w:pPr>
    </w:p>
    <w:p w14:paraId="31E514D9" w14:textId="77777777" w:rsidR="00743649" w:rsidRPr="00EB5B16" w:rsidRDefault="00743649" w:rsidP="00743649">
      <w:pPr>
        <w:rPr>
          <w:lang w:val="en-150"/>
        </w:rPr>
      </w:pPr>
    </w:p>
    <w:p w14:paraId="4A6CC6D8" w14:textId="5C8F91D4" w:rsidR="004A0C42" w:rsidRPr="00EB5B16" w:rsidRDefault="00A64013" w:rsidP="00B10A4E">
      <w:pPr>
        <w:pStyle w:val="Heading1"/>
        <w:rPr>
          <w:lang w:val="en-150"/>
        </w:rPr>
      </w:pPr>
      <w:bookmarkStart w:id="360" w:name="_Ref74562532"/>
      <w:bookmarkStart w:id="361" w:name="_Toc74572144"/>
      <w:r w:rsidRPr="00B10A4E">
        <w:lastRenderedPageBreak/>
        <w:t>V</w:t>
      </w:r>
      <w:r w:rsidR="007A6557" w:rsidRPr="00B10A4E">
        <w:t>ision</w:t>
      </w:r>
      <w:r w:rsidR="007A6557" w:rsidRPr="00EB5B16">
        <w:rPr>
          <w:lang w:val="en-150"/>
        </w:rPr>
        <w:t>-based</w:t>
      </w:r>
      <w:r w:rsidR="004A0C42" w:rsidRPr="00EB5B16">
        <w:rPr>
          <w:lang w:val="en-150"/>
        </w:rPr>
        <w:t xml:space="preserve"> item localization pipeline</w:t>
      </w:r>
      <w:bookmarkEnd w:id="360"/>
      <w:bookmarkEnd w:id="361"/>
    </w:p>
    <w:p w14:paraId="211281FC" w14:textId="17D2AFBC" w:rsidR="003D4014" w:rsidRPr="00EB5B16" w:rsidRDefault="003D4014" w:rsidP="003D4014">
      <w:pPr>
        <w:pStyle w:val="Heading2"/>
        <w:rPr>
          <w:lang w:val="en-150"/>
        </w:rPr>
      </w:pPr>
      <w:bookmarkStart w:id="362" w:name="_Toc74572145"/>
      <w:r w:rsidRPr="00EB5B16">
        <w:rPr>
          <w:lang w:val="en-150"/>
        </w:rPr>
        <w:t>Introduction</w:t>
      </w:r>
      <w:bookmarkEnd w:id="362"/>
    </w:p>
    <w:p w14:paraId="3602DB0E" w14:textId="6297EC4F" w:rsidR="003D4014" w:rsidRPr="00EB5B16" w:rsidRDefault="003D4014" w:rsidP="003D4014">
      <w:pPr>
        <w:pStyle w:val="Heading3"/>
        <w:rPr>
          <w:lang w:val="en-150"/>
        </w:rPr>
      </w:pPr>
      <w:bookmarkStart w:id="363" w:name="_Toc74572146"/>
      <w:r w:rsidRPr="00EB5B16">
        <w:rPr>
          <w:lang w:val="en-150"/>
        </w:rPr>
        <w:t>Requirements and approach</w:t>
      </w:r>
      <w:bookmarkEnd w:id="363"/>
    </w:p>
    <w:p w14:paraId="65DB0EAF" w14:textId="5FE761D9" w:rsidR="001B7D8F" w:rsidRPr="00EB5B16" w:rsidRDefault="001B7D8F" w:rsidP="001B7D8F">
      <w:pPr>
        <w:rPr>
          <w:lang w:val="en-150"/>
        </w:rPr>
      </w:pPr>
      <w:r w:rsidRPr="00EB5B16">
        <w:rPr>
          <w:lang w:val="en-150"/>
        </w:rPr>
        <w:t>This section aims to cover the implementation</w:t>
      </w:r>
      <w:r w:rsidR="00BC7A46" w:rsidRPr="00EB5B16">
        <w:rPr>
          <w:lang w:val="en-150"/>
        </w:rPr>
        <w:t xml:space="preserve"> of a perception layer by which an </w:t>
      </w:r>
      <w:r w:rsidRPr="00EB5B16">
        <w:rPr>
          <w:lang w:val="en-150"/>
        </w:rPr>
        <w:t>agent (be it a robot, a person carrying a camera</w:t>
      </w:r>
      <w:r w:rsidR="00BC7A46" w:rsidRPr="00EB5B16">
        <w:rPr>
          <w:lang w:val="en-150"/>
        </w:rPr>
        <w:t xml:space="preserve">, </w:t>
      </w:r>
      <w:r w:rsidR="00440D79" w:rsidRPr="00EB5B16">
        <w:rPr>
          <w:lang w:val="en-150"/>
        </w:rPr>
        <w:t>etc.</w:t>
      </w:r>
      <w:r w:rsidRPr="00EB5B16">
        <w:rPr>
          <w:lang w:val="en-150"/>
        </w:rPr>
        <w:t>) can perform item search in a mapped environment solely on visual input.</w:t>
      </w:r>
      <w:r w:rsidR="005420EB" w:rsidRPr="00EB5B16">
        <w:rPr>
          <w:lang w:val="en-150"/>
        </w:rPr>
        <w:t xml:space="preserve"> The perception layer is built around an object detection model that infers image item positions which are reconstructed to return real 2D coordinates in the horizontal plane.</w:t>
      </w:r>
      <w:r w:rsidRPr="00EB5B16">
        <w:rPr>
          <w:lang w:val="en-150"/>
        </w:rPr>
        <w:t xml:space="preserve"> </w:t>
      </w:r>
      <w:r w:rsidR="005420EB" w:rsidRPr="00EB5B16">
        <w:rPr>
          <w:lang w:val="en-150"/>
        </w:rPr>
        <w:t>Item</w:t>
      </w:r>
      <w:r w:rsidRPr="00EB5B16">
        <w:rPr>
          <w:lang w:val="en-150"/>
        </w:rPr>
        <w:t xml:space="preserve"> localization is to be performed by means of proposing regions on a top-view</w:t>
      </w:r>
      <w:r w:rsidR="0083675E" w:rsidRPr="00EB5B16">
        <w:rPr>
          <w:lang w:val="en-150"/>
        </w:rPr>
        <w:t xml:space="preserve"> two-dimensional</w:t>
      </w:r>
      <w:r w:rsidRPr="00EB5B16">
        <w:rPr>
          <w:lang w:val="en-150"/>
        </w:rPr>
        <w:t xml:space="preserve"> map of </w:t>
      </w:r>
      <w:r w:rsidR="00BC7A46" w:rsidRPr="00EB5B16">
        <w:rPr>
          <w:lang w:val="en-150"/>
        </w:rPr>
        <w:t>a known</w:t>
      </w:r>
      <w:r w:rsidR="0083675E" w:rsidRPr="00EB5B16">
        <w:rPr>
          <w:lang w:val="en-150"/>
        </w:rPr>
        <w:t xml:space="preserve"> </w:t>
      </w:r>
      <w:r w:rsidRPr="00EB5B16">
        <w:rPr>
          <w:lang w:val="en-150"/>
        </w:rPr>
        <w:t>environment</w:t>
      </w:r>
      <w:r w:rsidR="005A53AF" w:rsidRPr="00EB5B16">
        <w:rPr>
          <w:lang w:val="en-150"/>
        </w:rPr>
        <w:t xml:space="preserve"> where the items of interest are likely to be present.</w:t>
      </w:r>
    </w:p>
    <w:p w14:paraId="5FF97167" w14:textId="38773A9C" w:rsidR="005A53AF" w:rsidRDefault="005A53AF" w:rsidP="005A53AF">
      <w:pPr>
        <w:rPr>
          <w:lang w:val="en-150"/>
        </w:rPr>
      </w:pPr>
      <w:r w:rsidRPr="00EB5B16">
        <w:rPr>
          <w:lang w:val="en-150"/>
        </w:rPr>
        <w:t xml:space="preserve">The overall strategy to follow is to concatenate the tasks described in </w:t>
      </w:r>
      <w:r w:rsidR="00BB4EEA">
        <w:rPr>
          <w:lang w:val="en-US"/>
        </w:rPr>
        <w:t xml:space="preserve">Section </w:t>
      </w:r>
      <w:r w:rsidR="00BB4EEA">
        <w:rPr>
          <w:lang w:val="en-US"/>
        </w:rPr>
        <w:fldChar w:fldCharType="begin"/>
      </w:r>
      <w:r w:rsidR="00BB4EEA">
        <w:rPr>
          <w:lang w:val="en-US"/>
        </w:rPr>
        <w:instrText xml:space="preserve"> REF _Ref74562570 \n \h </w:instrText>
      </w:r>
      <w:r w:rsidR="00BB4EEA">
        <w:rPr>
          <w:lang w:val="en-US"/>
        </w:rPr>
      </w:r>
      <w:r w:rsidR="00BB4EEA">
        <w:rPr>
          <w:lang w:val="en-US"/>
        </w:rPr>
        <w:fldChar w:fldCharType="separate"/>
      </w:r>
      <w:r w:rsidR="00452B2C">
        <w:rPr>
          <w:lang w:val="en-US"/>
        </w:rPr>
        <w:t>5</w:t>
      </w:r>
      <w:r w:rsidR="00BB4EEA">
        <w:rPr>
          <w:lang w:val="en-US"/>
        </w:rPr>
        <w:fldChar w:fldCharType="end"/>
      </w:r>
      <w:r w:rsidRPr="00EB5B16">
        <w:rPr>
          <w:lang w:val="en-150"/>
        </w:rPr>
        <w:t xml:space="preserve">, which address camera pose estimation and item localization, as well as 3D reconstruction (relaxed to 2D). The generated maps for the presence of items are based in the likelihood map concept depicted in </w:t>
      </w:r>
      <w:r w:rsidR="00BB4EEA">
        <w:rPr>
          <w:lang w:val="en-US"/>
        </w:rPr>
        <w:t xml:space="preserve">Section </w:t>
      </w:r>
      <w:r w:rsidR="00BB4EEA">
        <w:rPr>
          <w:lang w:val="en-US"/>
        </w:rPr>
        <w:fldChar w:fldCharType="begin"/>
      </w:r>
      <w:r w:rsidR="00BB4EEA">
        <w:rPr>
          <w:lang w:val="en-US"/>
        </w:rPr>
        <w:instrText xml:space="preserve"> REF _Ref74562594 \n \h </w:instrText>
      </w:r>
      <w:r w:rsidR="00BB4EEA">
        <w:rPr>
          <w:lang w:val="en-US"/>
        </w:rPr>
      </w:r>
      <w:r w:rsidR="00BB4EEA">
        <w:rPr>
          <w:lang w:val="en-US"/>
        </w:rPr>
        <w:fldChar w:fldCharType="separate"/>
      </w:r>
      <w:r w:rsidR="00452B2C">
        <w:rPr>
          <w:lang w:val="en-US"/>
        </w:rPr>
        <w:t>5.6.2</w:t>
      </w:r>
      <w:r w:rsidR="00BB4EEA">
        <w:rPr>
          <w:lang w:val="en-US"/>
        </w:rPr>
        <w:fldChar w:fldCharType="end"/>
      </w:r>
      <w:r w:rsidRPr="00EB5B16">
        <w:rPr>
          <w:lang w:val="en-150"/>
        </w:rPr>
        <w:t xml:space="preserve">, the </w:t>
      </w:r>
      <w:r w:rsidR="00AD761B" w:rsidRPr="00EB5B16">
        <w:rPr>
          <w:lang w:val="en-150"/>
        </w:rPr>
        <w:t>implementation of which</w:t>
      </w:r>
      <w:r w:rsidRPr="00EB5B16">
        <w:rPr>
          <w:lang w:val="en-150"/>
        </w:rPr>
        <w:t xml:space="preserve"> is approached with image-processing techniques that easily interact with the </w:t>
      </w:r>
      <w:proofErr w:type="spellStart"/>
      <w:r w:rsidRPr="00EB5B16">
        <w:rPr>
          <w:lang w:val="en-150"/>
        </w:rPr>
        <w:t>matricial</w:t>
      </w:r>
      <w:proofErr w:type="spellEnd"/>
      <w:r w:rsidRPr="00EB5B16">
        <w:rPr>
          <w:lang w:val="en-150"/>
        </w:rPr>
        <w:t xml:space="preserve"> approach </w:t>
      </w:r>
      <w:r w:rsidR="00AD761B" w:rsidRPr="00EB5B16">
        <w:rPr>
          <w:lang w:val="en-150"/>
        </w:rPr>
        <w:t>adopted</w:t>
      </w:r>
      <w:r w:rsidRPr="00EB5B16">
        <w:rPr>
          <w:lang w:val="en-150"/>
        </w:rPr>
        <w:t xml:space="preserve"> so far.</w:t>
      </w:r>
    </w:p>
    <w:p w14:paraId="1598004A" w14:textId="5813CEE1" w:rsidR="00B10A4E" w:rsidRPr="00EB5B16" w:rsidRDefault="00B10A4E" w:rsidP="00B10A4E">
      <w:pPr>
        <w:rPr>
          <w:lang w:val="en-150"/>
        </w:rPr>
      </w:pPr>
      <w:r w:rsidRPr="00EB5B16">
        <w:rPr>
          <w:lang w:val="en-150"/>
        </w:rPr>
        <w:t>This perception pipeline is case-agnostic and can work with any darknet-implemented object detector, as well as any set of weights for it, so that any detection model can be seamlessly incorporated to generate presence proposal maps. Towards experimentation and development, the object detector is chosen to be a YOLOv4-tiny pretrained on the MS COCO dataset, allowing for inexpensive testing by using varied household token items.</w:t>
      </w:r>
    </w:p>
    <w:p w14:paraId="3FF9C2EC" w14:textId="76D02C3A" w:rsidR="00440D79" w:rsidRPr="00EB5B16" w:rsidRDefault="0083675E" w:rsidP="00440D79">
      <w:pPr>
        <w:spacing w:after="240"/>
        <w:rPr>
          <w:lang w:val="en-150"/>
        </w:rPr>
      </w:pPr>
      <w:r w:rsidRPr="00EB5B16">
        <w:rPr>
          <w:lang w:val="en-150"/>
        </w:rPr>
        <w:t>The implementation of this final tool is made on the P</w:t>
      </w:r>
      <w:r w:rsidR="007A6557" w:rsidRPr="00EB5B16">
        <w:rPr>
          <w:lang w:val="en-150"/>
        </w:rPr>
        <w:t>ython</w:t>
      </w:r>
      <w:r w:rsidRPr="00EB5B16">
        <w:rPr>
          <w:lang w:val="en-150"/>
        </w:rPr>
        <w:t xml:space="preserve"> programming language, by which data is processed to concatenate a series of blocks or modules that perform separate, isolated tasks</w:t>
      </w:r>
      <w:r w:rsidR="005420EB" w:rsidRPr="00EB5B16">
        <w:rPr>
          <w:lang w:val="en-150"/>
        </w:rPr>
        <w:t>, most of which run either on Python source code or Python bindings calling highly</w:t>
      </w:r>
      <w:r w:rsidR="00BB5CF2" w:rsidRPr="00EB5B16">
        <w:rPr>
          <w:lang w:val="en-150"/>
        </w:rPr>
        <w:t xml:space="preserve"> </w:t>
      </w:r>
      <w:r w:rsidR="005420EB" w:rsidRPr="00EB5B16">
        <w:rPr>
          <w:lang w:val="en-150"/>
        </w:rPr>
        <w:t xml:space="preserve">efficient C-written libraries or the separate deep learning framework </w:t>
      </w:r>
      <w:r w:rsidR="00D72796" w:rsidRPr="00EB5B16">
        <w:rPr>
          <w:lang w:val="en-150"/>
        </w:rPr>
        <w:t>d</w:t>
      </w:r>
      <w:r w:rsidR="005420EB" w:rsidRPr="00EB5B16">
        <w:rPr>
          <w:lang w:val="en-150"/>
        </w:rPr>
        <w:t xml:space="preserve">arknet. </w:t>
      </w:r>
      <w:r w:rsidR="00CC3889" w:rsidRPr="00EB5B16">
        <w:rPr>
          <w:lang w:val="en-150"/>
        </w:rPr>
        <w:t xml:space="preserve">Computations are meant to take place in a remote computer or server, the agent sending visual information through </w:t>
      </w:r>
      <w:proofErr w:type="spellStart"/>
      <w:r w:rsidR="00CC3889" w:rsidRPr="00EB5B16">
        <w:rPr>
          <w:lang w:val="en-150"/>
        </w:rPr>
        <w:t>WiFi</w:t>
      </w:r>
      <w:proofErr w:type="spellEnd"/>
      <w:r w:rsidR="00CC3889" w:rsidRPr="00EB5B16">
        <w:rPr>
          <w:lang w:val="en-150"/>
        </w:rPr>
        <w:t>.</w:t>
      </w:r>
      <w:r w:rsidR="00440D79" w:rsidRPr="00EB5B16">
        <w:rPr>
          <w:lang w:val="en-150"/>
        </w:rPr>
        <w:t xml:space="preserve"> This section</w:t>
      </w:r>
      <w:r w:rsidR="001D6D54">
        <w:rPr>
          <w:lang w:val="en-150"/>
        </w:rPr>
        <w:t>’</w:t>
      </w:r>
      <w:r w:rsidR="00440D79" w:rsidRPr="00EB5B16">
        <w:rPr>
          <w:lang w:val="en-150"/>
        </w:rPr>
        <w:t xml:space="preserve">s experimental setup closely mirrors the one described in </w:t>
      </w:r>
      <w:r w:rsidR="00BB4EEA">
        <w:rPr>
          <w:lang w:val="en-US"/>
        </w:rPr>
        <w:t xml:space="preserve">Section </w:t>
      </w:r>
      <w:r w:rsidR="00BB4EEA">
        <w:rPr>
          <w:lang w:val="en-150"/>
        </w:rPr>
        <w:fldChar w:fldCharType="begin"/>
      </w:r>
      <w:r w:rsidR="00BB4EEA">
        <w:rPr>
          <w:lang w:val="en-150"/>
        </w:rPr>
        <w:instrText xml:space="preserve"> REF _Ref74562614 \n \h </w:instrText>
      </w:r>
      <w:r w:rsidR="00BB4EEA">
        <w:rPr>
          <w:lang w:val="en-150"/>
        </w:rPr>
      </w:r>
      <w:r w:rsidR="00BB4EEA">
        <w:rPr>
          <w:lang w:val="en-150"/>
        </w:rPr>
        <w:fldChar w:fldCharType="separate"/>
      </w:r>
      <w:r w:rsidR="00452B2C">
        <w:rPr>
          <w:lang w:val="en-150"/>
        </w:rPr>
        <w:t>5.1.2</w:t>
      </w:r>
      <w:r w:rsidR="00BB4EEA">
        <w:rPr>
          <w:lang w:val="en-150"/>
        </w:rPr>
        <w:fldChar w:fldCharType="end"/>
      </w:r>
      <w:r w:rsidR="00440D79" w:rsidRPr="00EB5B16">
        <w:rPr>
          <w:lang w:val="en-150"/>
        </w:rPr>
        <w:t>.</w:t>
      </w:r>
    </w:p>
    <w:p w14:paraId="358F724A" w14:textId="75F7604D" w:rsidR="00E927DC" w:rsidRPr="00EB5B16" w:rsidRDefault="00DC0F6C" w:rsidP="00E927DC">
      <w:pPr>
        <w:pStyle w:val="Heading3"/>
        <w:rPr>
          <w:lang w:val="en-150"/>
        </w:rPr>
      </w:pPr>
      <w:bookmarkStart w:id="364" w:name="_Toc74572147"/>
      <w:r w:rsidRPr="00EB5B16">
        <w:rPr>
          <w:lang w:val="en-150"/>
        </w:rPr>
        <w:t>Computational issues</w:t>
      </w:r>
      <w:bookmarkEnd w:id="364"/>
    </w:p>
    <w:p w14:paraId="650BE042" w14:textId="432CE70E" w:rsidR="00DC0F6C" w:rsidRPr="00EB5B16" w:rsidRDefault="00DC0F6C" w:rsidP="00DC0F6C">
      <w:pPr>
        <w:rPr>
          <w:lang w:val="en-150"/>
        </w:rPr>
      </w:pPr>
      <w:r w:rsidRPr="00EB5B16">
        <w:rPr>
          <w:lang w:val="en-150"/>
        </w:rPr>
        <w:t>As stated, this pipeline is mainly code in the Python programming language. Python is a high-level interpreted language and, as such, it is straightforward to design, write and test script applications from simple text files. However, compared to compiled languages such as C, Python is notably slow. The intended solution is meant to perform in real time, meaning that both stability and high iteration speed are desired.</w:t>
      </w:r>
    </w:p>
    <w:p w14:paraId="60F4EE5A" w14:textId="04156C5A" w:rsidR="00B10A4E" w:rsidRPr="00EB5B16" w:rsidRDefault="00362BAB" w:rsidP="00B10A4E">
      <w:pPr>
        <w:rPr>
          <w:lang w:val="en-150"/>
        </w:rPr>
      </w:pPr>
      <w:r w:rsidRPr="00EB5B16">
        <w:rPr>
          <w:lang w:val="en-150"/>
        </w:rPr>
        <w:t xml:space="preserve">Most stability issues come from the addressing of exceptions throughout the program operation. Numerous tests were performed to identify possible unplanned situations from an application-specific point of view. Some examples of these are: No </w:t>
      </w:r>
      <w:proofErr w:type="spellStart"/>
      <w:r w:rsidRPr="00EB5B16">
        <w:rPr>
          <w:lang w:val="en-150"/>
        </w:rPr>
        <w:t>ArUcos</w:t>
      </w:r>
      <w:proofErr w:type="spellEnd"/>
      <w:r w:rsidRPr="00EB5B16">
        <w:rPr>
          <w:lang w:val="en-150"/>
        </w:rPr>
        <w:t xml:space="preserve"> being detected, unexpected </w:t>
      </w:r>
      <w:proofErr w:type="spellStart"/>
      <w:r w:rsidRPr="00EB5B16">
        <w:rPr>
          <w:lang w:val="en-150"/>
        </w:rPr>
        <w:t>ArUco</w:t>
      </w:r>
      <w:proofErr w:type="spellEnd"/>
      <w:r w:rsidRPr="00EB5B16">
        <w:rPr>
          <w:lang w:val="en-150"/>
        </w:rPr>
        <w:t xml:space="preserve"> ID detected, overflow on light-weight matrix variables (uint8), etc. The pipeline was designed so that these situations raise manageable exceptions to avoid crashes.</w:t>
      </w:r>
    </w:p>
    <w:p w14:paraId="761F465F" w14:textId="4898E6C2" w:rsidR="00DC0F6C" w:rsidRPr="00EB5B16" w:rsidRDefault="00362BAB" w:rsidP="00DC0F6C">
      <w:pPr>
        <w:rPr>
          <w:lang w:val="en-150"/>
        </w:rPr>
      </w:pPr>
      <w:r w:rsidRPr="00EB5B16">
        <w:rPr>
          <w:lang w:val="en-150"/>
        </w:rPr>
        <w:lastRenderedPageBreak/>
        <w:t>A simpler stability issue is the checking for memory leaks</w:t>
      </w:r>
      <w:r w:rsidR="00DC0F6C" w:rsidRPr="00EB5B16">
        <w:rPr>
          <w:lang w:val="en-150"/>
        </w:rPr>
        <w:t>. The outcome software is divided across several modules and attempts to perform various tasks at once, all running inside an infinite loop that continuously feeds in new inputs. Memory leaks take place when new memory slots are occupied by the program, generally because of coding mistakes</w:t>
      </w:r>
      <w:r w:rsidRPr="00EB5B16">
        <w:rPr>
          <w:lang w:val="en-150"/>
        </w:rPr>
        <w:t xml:space="preserve"> in statements that </w:t>
      </w:r>
      <w:proofErr w:type="spellStart"/>
      <w:r w:rsidRPr="00EB5B16">
        <w:rPr>
          <w:lang w:val="en-150"/>
        </w:rPr>
        <w:t>attemped</w:t>
      </w:r>
      <w:proofErr w:type="spellEnd"/>
      <w:r w:rsidRPr="00EB5B16">
        <w:rPr>
          <w:lang w:val="en-150"/>
        </w:rPr>
        <w:t xml:space="preserve"> to overwrite variables or instances</w:t>
      </w:r>
      <w:r w:rsidR="00DC0F6C" w:rsidRPr="00EB5B16">
        <w:rPr>
          <w:lang w:val="en-150"/>
        </w:rPr>
        <w:t>. In this situation, the available RAM fills over time and the program ends up crashing when no memory is available. Checking for memory leaks is straightforward and can be done by normally running the program</w:t>
      </w:r>
      <w:r w:rsidRPr="00EB5B16">
        <w:rPr>
          <w:lang w:val="en-150"/>
        </w:rPr>
        <w:t xml:space="preserve"> for a while</w:t>
      </w:r>
      <w:r w:rsidR="00DC0F6C" w:rsidRPr="00EB5B16">
        <w:rPr>
          <w:lang w:val="en-150"/>
        </w:rPr>
        <w:t xml:space="preserve"> and monitoring its performance over time with any process manager.</w:t>
      </w:r>
    </w:p>
    <w:p w14:paraId="2A3C35BF" w14:textId="18DD8AC8" w:rsidR="00362BAB" w:rsidRPr="00EB5B16" w:rsidRDefault="00362BAB" w:rsidP="00362BAB">
      <w:pPr>
        <w:rPr>
          <w:lang w:val="en-150"/>
        </w:rPr>
      </w:pPr>
      <w:r w:rsidRPr="00EB5B16">
        <w:rPr>
          <w:lang w:val="en-150"/>
        </w:rPr>
        <w:t>Regarding speed, there are numerous ways to speed up Python code</w:t>
      </w:r>
      <w:r w:rsidR="003B57C1" w:rsidRPr="00EB5B16">
        <w:rPr>
          <w:lang w:val="en-150"/>
        </w:rPr>
        <w:t>, for example</w:t>
      </w:r>
      <w:r w:rsidRPr="00EB5B16">
        <w:rPr>
          <w:lang w:val="en-150"/>
        </w:rPr>
        <w:t>:</w:t>
      </w:r>
    </w:p>
    <w:p w14:paraId="760E308E" w14:textId="139ADA7D" w:rsidR="00362BAB" w:rsidRPr="00EB5B16" w:rsidRDefault="00362BAB" w:rsidP="00EB693E">
      <w:pPr>
        <w:pStyle w:val="ListParagraph"/>
        <w:numPr>
          <w:ilvl w:val="0"/>
          <w:numId w:val="95"/>
        </w:numPr>
        <w:rPr>
          <w:lang w:val="en-150"/>
        </w:rPr>
      </w:pPr>
      <w:r w:rsidRPr="00EB5B16">
        <w:rPr>
          <w:b/>
          <w:bCs/>
          <w:lang w:val="en-150"/>
        </w:rPr>
        <w:t xml:space="preserve">Lay heavy computations on </w:t>
      </w:r>
      <w:r w:rsidR="00E52C38" w:rsidRPr="00EB5B16">
        <w:rPr>
          <w:b/>
          <w:bCs/>
          <w:lang w:val="en-150"/>
        </w:rPr>
        <w:t>specific</w:t>
      </w:r>
      <w:r w:rsidRPr="00EB5B16">
        <w:rPr>
          <w:b/>
          <w:bCs/>
          <w:lang w:val="en-150"/>
        </w:rPr>
        <w:t xml:space="preserve"> libraries</w:t>
      </w:r>
      <w:r w:rsidR="00E52C38" w:rsidRPr="00EB5B16">
        <w:rPr>
          <w:lang w:val="en-150"/>
        </w:rPr>
        <w:t xml:space="preserve">: such as </w:t>
      </w:r>
      <w:proofErr w:type="spellStart"/>
      <w:r w:rsidR="00E52C38" w:rsidRPr="00EB5B16">
        <w:rPr>
          <w:lang w:val="en-150"/>
        </w:rPr>
        <w:t>Numpy</w:t>
      </w:r>
      <w:proofErr w:type="spellEnd"/>
      <w:r w:rsidR="00E52C38" w:rsidRPr="00EB5B16">
        <w:rPr>
          <w:lang w:val="en-150"/>
        </w:rPr>
        <w:t xml:space="preserve"> or OpenCV, which take computations to C source code, significantly boosting </w:t>
      </w:r>
      <w:proofErr w:type="spellStart"/>
      <w:r w:rsidR="00E52C38" w:rsidRPr="00EB5B16">
        <w:rPr>
          <w:lang w:val="en-150"/>
        </w:rPr>
        <w:t>matricial</w:t>
      </w:r>
      <w:proofErr w:type="spellEnd"/>
      <w:r w:rsidR="00E52C38" w:rsidRPr="00EB5B16">
        <w:rPr>
          <w:lang w:val="en-150"/>
        </w:rPr>
        <w:t xml:space="preserve"> operations and i</w:t>
      </w:r>
      <w:r w:rsidR="00095233" w:rsidRPr="00EB5B16">
        <w:rPr>
          <w:lang w:val="en-150"/>
        </w:rPr>
        <w:t>ma</w:t>
      </w:r>
      <w:r w:rsidR="00E52C38" w:rsidRPr="00EB5B16">
        <w:rPr>
          <w:lang w:val="en-150"/>
        </w:rPr>
        <w:t xml:space="preserve">ge processing. Compared to these structures, inbuilt </w:t>
      </w:r>
      <w:proofErr w:type="spellStart"/>
      <w:r w:rsidR="00E52C38" w:rsidRPr="00EB5B16">
        <w:rPr>
          <w:lang w:val="en-150"/>
        </w:rPr>
        <w:t>iterables</w:t>
      </w:r>
      <w:proofErr w:type="spellEnd"/>
      <w:r w:rsidR="00E52C38" w:rsidRPr="00EB5B16">
        <w:rPr>
          <w:lang w:val="en-150"/>
        </w:rPr>
        <w:t xml:space="preserve"> within Python such as sets and lists are notably slow to process. However, sometimes operations are small </w:t>
      </w:r>
      <w:proofErr w:type="spellStart"/>
      <w:r w:rsidR="00E52C38" w:rsidRPr="00EB5B16">
        <w:rPr>
          <w:lang w:val="en-150"/>
        </w:rPr>
        <w:t>enought</w:t>
      </w:r>
      <w:proofErr w:type="spellEnd"/>
      <w:r w:rsidR="00E52C38" w:rsidRPr="00EB5B16">
        <w:rPr>
          <w:lang w:val="en-150"/>
        </w:rPr>
        <w:t xml:space="preserve"> that the mere conversion from Python to other structures </w:t>
      </w:r>
      <w:proofErr w:type="spellStart"/>
      <w:r w:rsidR="00E52C38" w:rsidRPr="00EB5B16">
        <w:rPr>
          <w:lang w:val="en-150"/>
        </w:rPr>
        <w:t>outweights</w:t>
      </w:r>
      <w:proofErr w:type="spellEnd"/>
      <w:r w:rsidR="00E52C38" w:rsidRPr="00EB5B16">
        <w:rPr>
          <w:lang w:val="en-150"/>
        </w:rPr>
        <w:t xml:space="preserve"> the benefits of performing computations this way.</w:t>
      </w:r>
    </w:p>
    <w:p w14:paraId="6E67BE37" w14:textId="49BE97E8" w:rsidR="00362BAB" w:rsidRPr="00EB5B16" w:rsidRDefault="00362BAB" w:rsidP="00EB693E">
      <w:pPr>
        <w:pStyle w:val="ListParagraph"/>
        <w:numPr>
          <w:ilvl w:val="0"/>
          <w:numId w:val="95"/>
        </w:numPr>
        <w:rPr>
          <w:b/>
          <w:bCs/>
          <w:lang w:val="en-150"/>
        </w:rPr>
      </w:pPr>
      <w:r w:rsidRPr="00EB5B16">
        <w:rPr>
          <w:b/>
          <w:bCs/>
          <w:lang w:val="en-150"/>
        </w:rPr>
        <w:t>Broadcasting instead of looping</w:t>
      </w:r>
      <w:r w:rsidR="00E52C38" w:rsidRPr="00EB5B16">
        <w:rPr>
          <w:lang w:val="en-150"/>
        </w:rPr>
        <w:t xml:space="preserve">: Specially when working with array data types, such as </w:t>
      </w:r>
      <w:proofErr w:type="spellStart"/>
      <w:r w:rsidR="00E52C38" w:rsidRPr="00EB5B16">
        <w:rPr>
          <w:lang w:val="en-150"/>
        </w:rPr>
        <w:t>numpy</w:t>
      </w:r>
      <w:proofErr w:type="spellEnd"/>
      <w:r w:rsidR="00E52C38" w:rsidRPr="00EB5B16">
        <w:rPr>
          <w:lang w:val="en-150"/>
        </w:rPr>
        <w:t xml:space="preserve"> arrays, big time savings can be obtained by broadcasting such computations </w:t>
      </w:r>
      <w:r w:rsidR="003B57C1" w:rsidRPr="00EB5B16">
        <w:rPr>
          <w:lang w:val="en-150"/>
        </w:rPr>
        <w:t>in wide arrays instead of looping shallower array operations.</w:t>
      </w:r>
      <w:r w:rsidR="00E52C38" w:rsidRPr="00EB5B16">
        <w:rPr>
          <w:lang w:val="en-150"/>
        </w:rPr>
        <w:t xml:space="preserve"> </w:t>
      </w:r>
    </w:p>
    <w:p w14:paraId="0C16FBBD" w14:textId="1B3647D5" w:rsidR="00362BAB" w:rsidRPr="00EB5B16" w:rsidRDefault="00362BAB" w:rsidP="00EB693E">
      <w:pPr>
        <w:pStyle w:val="ListParagraph"/>
        <w:numPr>
          <w:ilvl w:val="0"/>
          <w:numId w:val="95"/>
        </w:numPr>
        <w:spacing w:after="240"/>
        <w:rPr>
          <w:b/>
          <w:bCs/>
          <w:lang w:val="en-150"/>
        </w:rPr>
      </w:pPr>
      <w:r w:rsidRPr="00EB5B16">
        <w:rPr>
          <w:b/>
          <w:bCs/>
          <w:lang w:val="en-150"/>
        </w:rPr>
        <w:t>Writing pythonic syntax</w:t>
      </w:r>
      <w:r w:rsidR="00E52C38" w:rsidRPr="00EB5B16">
        <w:rPr>
          <w:lang w:val="en-150"/>
        </w:rPr>
        <w:t xml:space="preserve">: Python is a language supposed to be written in a specific style. While this is enforced through the community for readability, some pythonic expressions such as list comprehensions are actually optimized and run faster than performing naive </w:t>
      </w:r>
      <w:r w:rsidR="005A7E9D" w:rsidRPr="00EB5B16">
        <w:rPr>
          <w:lang w:val="en-150"/>
        </w:rPr>
        <w:t>looping</w:t>
      </w:r>
      <w:r w:rsidR="00E52C38" w:rsidRPr="00EB5B16">
        <w:rPr>
          <w:lang w:val="en-150"/>
        </w:rPr>
        <w:t>.</w:t>
      </w:r>
    </w:p>
    <w:p w14:paraId="320B1FEA" w14:textId="77777777" w:rsidR="003F1E1C" w:rsidRPr="00EB5B16" w:rsidRDefault="00362BAB" w:rsidP="003F1E1C">
      <w:pPr>
        <w:rPr>
          <w:lang w:val="en-150"/>
        </w:rPr>
      </w:pPr>
      <w:r w:rsidRPr="00EB5B16">
        <w:rPr>
          <w:lang w:val="en-150"/>
        </w:rPr>
        <w:t>Further ways to speed up any type of code – not just Python, is recurring to parallelization method</w:t>
      </w:r>
      <w:r w:rsidR="00E77072" w:rsidRPr="00EB5B16">
        <w:rPr>
          <w:lang w:val="en-150"/>
        </w:rPr>
        <w:t xml:space="preserve">s. </w:t>
      </w:r>
      <w:r w:rsidR="003B57C1" w:rsidRPr="00EB5B16">
        <w:rPr>
          <w:lang w:val="en-150"/>
        </w:rPr>
        <w:t>Concurrency and parallelization are both high-level terms for referring to the fact that two or more tasks are being performed at the same time. In general, computer programs can be classified as CPU-bound or I/O-bound, depending if the limiting factor regarding computational speed is CPU processing or I/O waiting times.</w:t>
      </w:r>
      <w:r w:rsidR="003F1E1C" w:rsidRPr="00EB5B16">
        <w:rPr>
          <w:lang w:val="en-150"/>
        </w:rPr>
        <w:t xml:space="preserve"> </w:t>
      </w:r>
    </w:p>
    <w:p w14:paraId="6B03A5F8" w14:textId="0D6FEE5F" w:rsidR="00362BAB" w:rsidRPr="00EB5B16" w:rsidRDefault="003B57C1" w:rsidP="003F1E1C">
      <w:pPr>
        <w:rPr>
          <w:lang w:val="en-150"/>
        </w:rPr>
      </w:pPr>
      <w:r w:rsidRPr="00EB5B16">
        <w:rPr>
          <w:lang w:val="en-150"/>
        </w:rPr>
        <w:t xml:space="preserve">I/O-bound programs can be optimized by multithreading, for example, which aims to rearrange the execution of orders within a program so that the I/O waiting times are shared, thus decreasing computation time. CPU-bound problems, on the other hand, have as limiting factor raw computational power, and can only benefit from multiprocessing. Multiprocessing consists on generating child processes </w:t>
      </w:r>
      <w:r w:rsidR="00A421A3" w:rsidRPr="00EB5B16">
        <w:rPr>
          <w:lang w:val="en-150"/>
        </w:rPr>
        <w:t xml:space="preserve">that can run on different CPU cores, effectively achieving parallelization in the sense that two </w:t>
      </w:r>
      <w:r w:rsidR="00445513" w:rsidRPr="00EB5B16">
        <w:rPr>
          <w:lang w:val="en-150"/>
        </w:rPr>
        <w:t>computational pieces</w:t>
      </w:r>
      <w:r w:rsidR="00A421A3" w:rsidRPr="00EB5B16">
        <w:rPr>
          <w:lang w:val="en-150"/>
        </w:rPr>
        <w:t xml:space="preserve"> of the same program are actually running at once </w:t>
      </w:r>
      <w:r w:rsidR="00265D76" w:rsidRPr="00EB5B16">
        <w:rPr>
          <w:lang w:val="en-150"/>
        </w:rPr>
        <w:fldChar w:fldCharType="begin" w:fldLock="1"/>
      </w:r>
      <w:r w:rsidR="00597972" w:rsidRPr="00EB5B16">
        <w:rPr>
          <w:lang w:val="en-150"/>
        </w:rPr>
        <w:instrText>ADDIN CSL_CITATION {"citationItems":[{"id":"ITEM-1","itemData":{"URL":"https://realpython.com/python-concurrency/","accessed":{"date-parts":[["2021","6","13"]]},"id":"ITEM-1","issued":{"date-parts":[["0"]]},"title":"Speed Up Your Python Program With Concurrency – Real Python","type":"webpage"},"uris":["http://www.mendeley.com/documents/?uuid=e3f2f9b5-04ae-3b51-8e7f-280f0f39feb5"]}],"mendeley":{"formattedCitation":"[66]","plainTextFormattedCitation":"[66]","previouslyFormattedCitation":"[66]"},"properties":{"noteIndex":0},"schema":"https://github.com/citation-style-language/schema/raw/master/csl-citation.json"}</w:instrText>
      </w:r>
      <w:r w:rsidR="00265D76" w:rsidRPr="00EB5B16">
        <w:rPr>
          <w:lang w:val="en-150"/>
        </w:rPr>
        <w:fldChar w:fldCharType="separate"/>
      </w:r>
      <w:r w:rsidR="00597972" w:rsidRPr="00EB5B16">
        <w:rPr>
          <w:noProof/>
          <w:lang w:val="en-150"/>
        </w:rPr>
        <w:t>[66]</w:t>
      </w:r>
      <w:r w:rsidR="00265D76" w:rsidRPr="00EB5B16">
        <w:rPr>
          <w:lang w:val="en-150"/>
        </w:rPr>
        <w:fldChar w:fldCharType="end"/>
      </w:r>
      <w:r w:rsidR="00A421A3" w:rsidRPr="00EB5B16">
        <w:rPr>
          <w:lang w:val="en-150"/>
        </w:rPr>
        <w:t>.</w:t>
      </w:r>
      <w:r w:rsidRPr="00EB5B16">
        <w:rPr>
          <w:lang w:val="en-150"/>
        </w:rPr>
        <w:t xml:space="preserve"> </w:t>
      </w:r>
      <w:r w:rsidR="007E0796" w:rsidRPr="00EB5B16">
        <w:rPr>
          <w:lang w:val="en-150"/>
        </w:rPr>
        <w:t>Specific tools need to be used to move data between different processes, such as queues or pipes.</w:t>
      </w:r>
    </w:p>
    <w:p w14:paraId="245A8BC4" w14:textId="269243F4" w:rsidR="00A10921" w:rsidRPr="00EB5B16" w:rsidRDefault="004D6A56" w:rsidP="00A10921">
      <w:pPr>
        <w:pStyle w:val="Heading2"/>
        <w:rPr>
          <w:lang w:val="en-150"/>
        </w:rPr>
      </w:pPr>
      <w:bookmarkStart w:id="365" w:name="_Toc74572148"/>
      <w:r w:rsidRPr="00EB5B16">
        <w:rPr>
          <w:lang w:val="en-150"/>
        </w:rPr>
        <w:t>Pipeline overview</w:t>
      </w:r>
      <w:bookmarkEnd w:id="365"/>
    </w:p>
    <w:p w14:paraId="1BFBC226" w14:textId="3209297B" w:rsidR="00A10921" w:rsidRPr="00EB5B16" w:rsidRDefault="003B57C1" w:rsidP="00A10921">
      <w:pPr>
        <w:pStyle w:val="Heading3"/>
        <w:rPr>
          <w:lang w:val="en-150"/>
        </w:rPr>
      </w:pPr>
      <w:bookmarkStart w:id="366" w:name="_Toc74572149"/>
      <w:r w:rsidRPr="00EB5B16">
        <w:rPr>
          <w:lang w:val="en-150"/>
        </w:rPr>
        <w:t>Sequential</w:t>
      </w:r>
      <w:r w:rsidR="00A10921" w:rsidRPr="00EB5B16">
        <w:rPr>
          <w:lang w:val="en-150"/>
        </w:rPr>
        <w:t xml:space="preserve"> approach</w:t>
      </w:r>
      <w:bookmarkEnd w:id="366"/>
    </w:p>
    <w:p w14:paraId="5A7E7B21" w14:textId="6CCCCBB8" w:rsidR="002F3B90" w:rsidRPr="00EB5B16" w:rsidRDefault="00F6530C" w:rsidP="002F3B90">
      <w:pPr>
        <w:rPr>
          <w:lang w:val="en-150"/>
        </w:rPr>
      </w:pPr>
      <w:r w:rsidRPr="00EB5B16">
        <w:rPr>
          <w:lang w:val="en-150"/>
        </w:rPr>
        <w:t xml:space="preserve">By joining the concepts </w:t>
      </w:r>
      <w:r w:rsidR="002F3B90" w:rsidRPr="00EB5B16">
        <w:rPr>
          <w:lang w:val="en-150"/>
        </w:rPr>
        <w:t xml:space="preserve">depicted in </w:t>
      </w:r>
      <w:r w:rsidR="00BB4EEA">
        <w:rPr>
          <w:lang w:val="en-US"/>
        </w:rPr>
        <w:t xml:space="preserve">Section </w:t>
      </w:r>
      <w:r w:rsidR="00BB4EEA">
        <w:rPr>
          <w:lang w:val="en-US"/>
        </w:rPr>
        <w:fldChar w:fldCharType="begin"/>
      </w:r>
      <w:r w:rsidR="00BB4EEA">
        <w:rPr>
          <w:lang w:val="en-US"/>
        </w:rPr>
        <w:instrText xml:space="preserve"> REF _Ref74562636 \n \h </w:instrText>
      </w:r>
      <w:r w:rsidR="00BB4EEA">
        <w:rPr>
          <w:lang w:val="en-US"/>
        </w:rPr>
      </w:r>
      <w:r w:rsidR="00BB4EEA">
        <w:rPr>
          <w:lang w:val="en-US"/>
        </w:rPr>
        <w:fldChar w:fldCharType="separate"/>
      </w:r>
      <w:r w:rsidR="00452B2C">
        <w:rPr>
          <w:lang w:val="en-US"/>
        </w:rPr>
        <w:t>5</w:t>
      </w:r>
      <w:r w:rsidR="00BB4EEA">
        <w:rPr>
          <w:lang w:val="en-US"/>
        </w:rPr>
        <w:fldChar w:fldCharType="end"/>
      </w:r>
      <w:r w:rsidR="002F3B90" w:rsidRPr="00EB5B16">
        <w:rPr>
          <w:lang w:val="en-150"/>
        </w:rPr>
        <w:t xml:space="preserve"> </w:t>
      </w:r>
      <w:r w:rsidRPr="00EB5B16">
        <w:rPr>
          <w:lang w:val="en-150"/>
        </w:rPr>
        <w:t xml:space="preserve">in </w:t>
      </w:r>
      <w:r w:rsidR="002F3B90" w:rsidRPr="00EB5B16">
        <w:rPr>
          <w:lang w:val="en-150"/>
        </w:rPr>
        <w:t>a sequential manner, the desired pipeline can be assembled successfully. This implementation is performed in a single looped process in which all variables are shared by all modules</w:t>
      </w:r>
      <w:r w:rsidR="001D6D54">
        <w:rPr>
          <w:lang w:val="en-150"/>
        </w:rPr>
        <w:t xml:space="preserve">, run sequentially as depicted in </w:t>
      </w:r>
      <w:r w:rsidR="001D6D54">
        <w:rPr>
          <w:lang w:val="en-150"/>
        </w:rPr>
        <w:fldChar w:fldCharType="begin"/>
      </w:r>
      <w:r w:rsidR="001D6D54">
        <w:rPr>
          <w:lang w:val="en-150"/>
        </w:rPr>
        <w:instrText xml:space="preserve"> REF _Ref74525147 \h </w:instrText>
      </w:r>
      <w:r w:rsidR="001D6D54">
        <w:rPr>
          <w:lang w:val="en-150"/>
        </w:rPr>
      </w:r>
      <w:r w:rsidR="001D6D54">
        <w:rPr>
          <w:lang w:val="en-150"/>
        </w:rPr>
        <w:fldChar w:fldCharType="separate"/>
      </w:r>
      <w:r w:rsidR="00452B2C" w:rsidRPr="00EB5B16">
        <w:rPr>
          <w:lang w:val="en-150"/>
        </w:rPr>
        <w:t xml:space="preserve">Figure </w:t>
      </w:r>
      <w:r w:rsidR="00452B2C">
        <w:rPr>
          <w:noProof/>
          <w:lang w:val="en-150"/>
        </w:rPr>
        <w:t>80</w:t>
      </w:r>
      <w:r w:rsidR="001D6D54">
        <w:rPr>
          <w:lang w:val="en-150"/>
        </w:rPr>
        <w:fldChar w:fldCharType="end"/>
      </w:r>
      <w:r w:rsidR="001D6D54">
        <w:rPr>
          <w:lang w:val="en-150"/>
        </w:rPr>
        <w:t>.</w:t>
      </w:r>
    </w:p>
    <w:p w14:paraId="38750D90" w14:textId="77777777" w:rsidR="0004413A" w:rsidRPr="00EB5B16" w:rsidRDefault="0004413A" w:rsidP="0004413A">
      <w:pPr>
        <w:ind w:firstLine="0"/>
        <w:rPr>
          <w:lang w:val="en-150"/>
        </w:rPr>
      </w:pPr>
      <w:r w:rsidRPr="00EB5B16">
        <w:rPr>
          <w:noProof/>
          <w:lang w:val="en-150"/>
        </w:rPr>
        <w:lastRenderedPageBreak/>
        <w:drawing>
          <wp:inline distT="0" distB="0" distL="0" distR="0" wp14:anchorId="0DC58C37" wp14:editId="6EA0C37E">
            <wp:extent cx="5924550" cy="2143125"/>
            <wp:effectExtent l="57150" t="57150" r="95250" b="1047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24550" cy="21431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D961FCE" w14:textId="1D4C69C0" w:rsidR="0004413A" w:rsidRPr="00EB5B16" w:rsidRDefault="0092336A" w:rsidP="0004413A">
      <w:pPr>
        <w:pStyle w:val="Caption"/>
        <w:spacing w:after="0"/>
        <w:ind w:firstLine="0"/>
        <w:rPr>
          <w:lang w:val="en-150"/>
        </w:rPr>
      </w:pPr>
      <w:bookmarkStart w:id="367" w:name="_Ref74525147"/>
      <w:bookmarkStart w:id="368" w:name="_Toc7457225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0</w:t>
      </w:r>
      <w:r w:rsidRPr="00EB5B16">
        <w:rPr>
          <w:lang w:val="en-150"/>
        </w:rPr>
        <w:fldChar w:fldCharType="end"/>
      </w:r>
      <w:bookmarkEnd w:id="367"/>
      <w:r w:rsidR="0004413A" w:rsidRPr="00EB5B16">
        <w:rPr>
          <w:lang w:val="en-150"/>
        </w:rPr>
        <w:t xml:space="preserve">: Visual perception layer for item localization. </w:t>
      </w:r>
      <w:r w:rsidR="00D9578C" w:rsidRPr="00EB5B16">
        <w:rPr>
          <w:lang w:val="en-150"/>
        </w:rPr>
        <w:t>Sequential</w:t>
      </w:r>
      <w:r w:rsidR="0004413A" w:rsidRPr="00EB5B16">
        <w:rPr>
          <w:lang w:val="en-150"/>
        </w:rPr>
        <w:t xml:space="preserve"> approach</w:t>
      </w:r>
      <w:bookmarkEnd w:id="368"/>
    </w:p>
    <w:p w14:paraId="034F2185" w14:textId="77777777" w:rsidR="0004413A" w:rsidRPr="00EB5B16" w:rsidRDefault="0004413A" w:rsidP="0004413A">
      <w:pPr>
        <w:pStyle w:val="Caption"/>
        <w:ind w:firstLine="0"/>
        <w:rPr>
          <w:lang w:val="en-150"/>
        </w:rPr>
      </w:pPr>
      <w:r w:rsidRPr="00EB5B16">
        <w:rPr>
          <w:lang w:val="en-150"/>
        </w:rPr>
        <w:t>Source: Self-made</w:t>
      </w:r>
    </w:p>
    <w:p w14:paraId="5AB834D2" w14:textId="64899283" w:rsidR="002F3B90" w:rsidRPr="00EB5B16" w:rsidRDefault="002F3B90" w:rsidP="002F3B90">
      <w:pPr>
        <w:rPr>
          <w:lang w:val="en-150"/>
        </w:rPr>
      </w:pPr>
      <w:r w:rsidRPr="00EB5B16">
        <w:rPr>
          <w:lang w:val="en-150"/>
        </w:rPr>
        <w:t xml:space="preserve">In this approach, image capturing takes place in a remote camera device and is retrieved from a local server. This image input is first used to determine </w:t>
      </w:r>
      <w:proofErr w:type="spellStart"/>
      <w:r w:rsidRPr="00EB5B16">
        <w:rPr>
          <w:lang w:val="en-150"/>
        </w:rPr>
        <w:t>ArUco</w:t>
      </w:r>
      <w:proofErr w:type="spellEnd"/>
      <w:r w:rsidRPr="00EB5B16">
        <w:rPr>
          <w:lang w:val="en-150"/>
        </w:rPr>
        <w:t xml:space="preserve"> marker poses with respect to the camera, these poses reversed by pose algebra and then filtered by a Kalman filter. After these steps are performed, inference on the original picture is performed by calling a darknet convolutional model, then the bounding boxes converted to real 2D coordinates by width-based distance estimation. The camera pose and the position of the items relative to the camera are then composed and </w:t>
      </w:r>
      <w:r w:rsidR="00372929" w:rsidRPr="00EB5B16">
        <w:rPr>
          <w:lang w:val="en-150"/>
        </w:rPr>
        <w:t xml:space="preserve">smoothed, then </w:t>
      </w:r>
      <w:r w:rsidRPr="00EB5B16">
        <w:rPr>
          <w:lang w:val="en-150"/>
        </w:rPr>
        <w:t>likelihood maps are computed</w:t>
      </w:r>
      <w:r w:rsidR="00372929" w:rsidRPr="00EB5B16">
        <w:rPr>
          <w:lang w:val="en-150"/>
        </w:rPr>
        <w:t xml:space="preserve"> to provide estimates of the localization of the items.</w:t>
      </w:r>
    </w:p>
    <w:p w14:paraId="57D5EEE6" w14:textId="7E6FA5D3" w:rsidR="00372929" w:rsidRPr="00EB5B16" w:rsidRDefault="00372929" w:rsidP="002D0566">
      <w:pPr>
        <w:spacing w:after="240"/>
        <w:rPr>
          <w:lang w:val="en-150"/>
        </w:rPr>
      </w:pPr>
      <w:r w:rsidRPr="00EB5B16">
        <w:rPr>
          <w:lang w:val="en-150"/>
        </w:rPr>
        <w:t>While effective, this initial implementation suffered severe performance issues on</w:t>
      </w:r>
      <w:r w:rsidR="00AA7D58" w:rsidRPr="00EB5B16">
        <w:rPr>
          <w:lang w:val="en-150"/>
        </w:rPr>
        <w:t xml:space="preserve"> the hardware described in </w:t>
      </w:r>
      <w:r w:rsidR="001D6D54">
        <w:rPr>
          <w:lang w:val="en-150"/>
        </w:rPr>
        <w:fldChar w:fldCharType="begin"/>
      </w:r>
      <w:r w:rsidR="001D6D54">
        <w:rPr>
          <w:lang w:val="en-150"/>
        </w:rPr>
        <w:instrText xml:space="preserve"> REF _Ref74523315 \h </w:instrText>
      </w:r>
      <w:r w:rsidR="001D6D54">
        <w:rPr>
          <w:lang w:val="en-150"/>
        </w:rPr>
      </w:r>
      <w:r w:rsidR="001D6D54">
        <w:rPr>
          <w:lang w:val="en-150"/>
        </w:rPr>
        <w:fldChar w:fldCharType="separate"/>
      </w:r>
      <w:r w:rsidR="00452B2C" w:rsidRPr="00EB5B16">
        <w:rPr>
          <w:lang w:val="en-150"/>
        </w:rPr>
        <w:t xml:space="preserve">Figure </w:t>
      </w:r>
      <w:r w:rsidR="00452B2C">
        <w:rPr>
          <w:noProof/>
          <w:lang w:val="en-150"/>
        </w:rPr>
        <w:t>42</w:t>
      </w:r>
      <w:r w:rsidR="001D6D54">
        <w:rPr>
          <w:lang w:val="en-150"/>
        </w:rPr>
        <w:fldChar w:fldCharType="end"/>
      </w:r>
      <w:r w:rsidR="00AA7D58" w:rsidRPr="00EB5B16">
        <w:rPr>
          <w:lang w:val="en-150"/>
        </w:rPr>
        <w:t xml:space="preserve">. While almost real-time framerate was achieved (around 10 FPS) the time difference between the recording of a frame and its resolution and mapping on-screen was of about 3 to 5 seconds. This issue was found to be worse when more </w:t>
      </w:r>
      <w:proofErr w:type="spellStart"/>
      <w:r w:rsidR="00AA7D58" w:rsidRPr="00EB5B16">
        <w:rPr>
          <w:lang w:val="en-150"/>
        </w:rPr>
        <w:t>ArUcos</w:t>
      </w:r>
      <w:proofErr w:type="spellEnd"/>
      <w:r w:rsidR="00AA7D58" w:rsidRPr="00EB5B16">
        <w:rPr>
          <w:lang w:val="en-150"/>
        </w:rPr>
        <w:t xml:space="preserve"> appeared within reach, due to both the </w:t>
      </w:r>
      <w:proofErr w:type="spellStart"/>
      <w:r w:rsidR="00AA7D58" w:rsidRPr="00EB5B16">
        <w:rPr>
          <w:lang w:val="en-150"/>
        </w:rPr>
        <w:t>ArUco</w:t>
      </w:r>
      <w:proofErr w:type="spellEnd"/>
      <w:r w:rsidR="00AA7D58" w:rsidRPr="00EB5B16">
        <w:rPr>
          <w:lang w:val="en-150"/>
        </w:rPr>
        <w:t xml:space="preserve"> detection system and, especially, the naive Kalman implementation which </w:t>
      </w:r>
      <w:r w:rsidR="009832C1" w:rsidRPr="00EB5B16">
        <w:rPr>
          <w:lang w:val="en-150"/>
        </w:rPr>
        <w:t xml:space="preserve">quickly </w:t>
      </w:r>
      <w:r w:rsidR="00AA7D58" w:rsidRPr="00EB5B16">
        <w:rPr>
          <w:lang w:val="en-150"/>
        </w:rPr>
        <w:t>becomes more computationally expensive the more fiducial markers being filtered.</w:t>
      </w:r>
    </w:p>
    <w:p w14:paraId="3E403AFB" w14:textId="6EE8C387" w:rsidR="00A10921" w:rsidRPr="00EB5B16" w:rsidRDefault="00A10921" w:rsidP="00A10921">
      <w:pPr>
        <w:pStyle w:val="Heading3"/>
        <w:rPr>
          <w:lang w:val="en-150"/>
        </w:rPr>
      </w:pPr>
      <w:bookmarkStart w:id="369" w:name="_Toc74572150"/>
      <w:r w:rsidRPr="00EB5B16">
        <w:rPr>
          <w:lang w:val="en-150"/>
        </w:rPr>
        <w:t>Parallelized approach</w:t>
      </w:r>
      <w:bookmarkEnd w:id="369"/>
    </w:p>
    <w:p w14:paraId="47A6F1C8" w14:textId="39D13813" w:rsidR="002D0566" w:rsidRPr="00EB5B16" w:rsidRDefault="002D0566" w:rsidP="002D0566">
      <w:pPr>
        <w:rPr>
          <w:lang w:val="en-150"/>
        </w:rPr>
      </w:pPr>
      <w:r w:rsidRPr="00EB5B16">
        <w:rPr>
          <w:lang w:val="en-150"/>
        </w:rPr>
        <w:t xml:space="preserve">The sequential model depicted in </w:t>
      </w:r>
      <w:r w:rsidR="00BB4EEA">
        <w:rPr>
          <w:lang w:val="en-US"/>
        </w:rPr>
        <w:t>the previous section</w:t>
      </w:r>
      <w:r w:rsidRPr="00EB5B16">
        <w:rPr>
          <w:lang w:val="en-150"/>
        </w:rPr>
        <w:t xml:space="preserve"> was seen to clearly belong to a CPU-bound problem. It was the high computational demands of the localizati</w:t>
      </w:r>
      <w:r w:rsidR="00871C6E" w:rsidRPr="00EB5B16">
        <w:rPr>
          <w:lang w:val="en-150"/>
        </w:rPr>
        <w:t>on</w:t>
      </w:r>
      <w:r w:rsidRPr="00EB5B16">
        <w:rPr>
          <w:lang w:val="en-150"/>
        </w:rPr>
        <w:t xml:space="preserve"> pipeline what was dragging the system behind in </w:t>
      </w:r>
      <w:proofErr w:type="spellStart"/>
      <w:r w:rsidRPr="00EB5B16">
        <w:rPr>
          <w:lang w:val="en-150"/>
        </w:rPr>
        <w:t>tme</w:t>
      </w:r>
      <w:proofErr w:type="spellEnd"/>
      <w:r w:rsidRPr="00EB5B16">
        <w:rPr>
          <w:lang w:val="en-150"/>
        </w:rPr>
        <w:t xml:space="preserve">. To improve its performance, the same steps are converted to a </w:t>
      </w:r>
      <w:proofErr w:type="spellStart"/>
      <w:r w:rsidRPr="00EB5B16">
        <w:rPr>
          <w:lang w:val="en-150"/>
        </w:rPr>
        <w:t>multiprocess</w:t>
      </w:r>
      <w:proofErr w:type="spellEnd"/>
      <w:r w:rsidRPr="00EB5B16">
        <w:rPr>
          <w:lang w:val="en-150"/>
        </w:rPr>
        <w:t xml:space="preserve"> program that allows splitting the different tasks in separate CPU cores and have them run at the same time. </w:t>
      </w:r>
    </w:p>
    <w:p w14:paraId="63A61C72" w14:textId="6F766152" w:rsidR="002D0566" w:rsidRPr="00EB5B16" w:rsidRDefault="002D0566" w:rsidP="002D0566">
      <w:pPr>
        <w:rPr>
          <w:lang w:val="en-150"/>
        </w:rPr>
      </w:pPr>
      <w:r w:rsidRPr="00EB5B16">
        <w:rPr>
          <w:lang w:val="en-150"/>
        </w:rPr>
        <w:t xml:space="preserve">Each separate task is to be run within its own process, including strictly-sequential tasks such as pose estimation and Kalman filtering. Even if the Kalman filter needs pose estimation, this implementation allows for the pose estimation of the </w:t>
      </w:r>
      <m:oMath>
        <m:r>
          <w:rPr>
            <w:rFonts w:ascii="Cambria Math" w:hAnsi="Cambria Math"/>
            <w:lang w:val="en-150"/>
          </w:rPr>
          <m:t>k+1</m:t>
        </m:r>
      </m:oMath>
      <w:r w:rsidRPr="00EB5B16">
        <w:rPr>
          <w:lang w:val="en-150"/>
        </w:rPr>
        <w:t xml:space="preserve"> frame to be performed at the same time the Kalman filtering of the </w:t>
      </w:r>
      <m:oMath>
        <m:r>
          <w:rPr>
            <w:rFonts w:ascii="Cambria Math" w:hAnsi="Cambria Math"/>
            <w:lang w:val="en-150"/>
          </w:rPr>
          <m:t>k</m:t>
        </m:r>
      </m:oMath>
      <w:r w:rsidRPr="00EB5B16">
        <w:rPr>
          <w:lang w:val="en-150"/>
        </w:rPr>
        <w:t xml:space="preserve"> frame is taking place.</w:t>
      </w:r>
    </w:p>
    <w:p w14:paraId="04DBD315" w14:textId="037490BB" w:rsidR="002D0566" w:rsidRPr="00EB5B16" w:rsidRDefault="002D0566" w:rsidP="002D0566">
      <w:pPr>
        <w:rPr>
          <w:lang w:val="en-150"/>
        </w:rPr>
      </w:pPr>
      <w:r w:rsidRPr="00EB5B16">
        <w:rPr>
          <w:lang w:val="en-150"/>
        </w:rPr>
        <w:t xml:space="preserve">The whole parallelized pipeline is shown in </w:t>
      </w:r>
      <w:r w:rsidR="005A0AD2">
        <w:rPr>
          <w:lang w:val="en-150"/>
        </w:rPr>
        <w:fldChar w:fldCharType="begin"/>
      </w:r>
      <w:r w:rsidR="005A0AD2">
        <w:rPr>
          <w:lang w:val="en-150"/>
        </w:rPr>
        <w:instrText xml:space="preserve"> REF _Ref74525178 \h </w:instrText>
      </w:r>
      <w:r w:rsidR="005A0AD2">
        <w:rPr>
          <w:lang w:val="en-150"/>
        </w:rPr>
      </w:r>
      <w:r w:rsidR="005A0AD2">
        <w:rPr>
          <w:lang w:val="en-150"/>
        </w:rPr>
        <w:fldChar w:fldCharType="separate"/>
      </w:r>
      <w:r w:rsidR="00452B2C" w:rsidRPr="00EB5B16">
        <w:rPr>
          <w:lang w:val="en-150"/>
        </w:rPr>
        <w:t xml:space="preserve">Figure </w:t>
      </w:r>
      <w:r w:rsidR="00452B2C">
        <w:rPr>
          <w:noProof/>
          <w:lang w:val="en-150"/>
        </w:rPr>
        <w:t>81</w:t>
      </w:r>
      <w:r w:rsidR="005A0AD2">
        <w:rPr>
          <w:lang w:val="en-150"/>
        </w:rPr>
        <w:fldChar w:fldCharType="end"/>
      </w:r>
      <w:r w:rsidRPr="00EB5B16">
        <w:rPr>
          <w:lang w:val="en-150"/>
        </w:rPr>
        <w:t xml:space="preserve">, </w:t>
      </w:r>
      <w:r w:rsidR="005A0AD2">
        <w:rPr>
          <w:lang w:val="en-150"/>
        </w:rPr>
        <w:t>in a</w:t>
      </w:r>
      <w:r w:rsidRPr="00EB5B16">
        <w:rPr>
          <w:lang w:val="en-150"/>
        </w:rPr>
        <w:t xml:space="preserve"> more detail than its sequential counterpart</w:t>
      </w:r>
      <w:r w:rsidR="005A0AD2">
        <w:rPr>
          <w:lang w:val="en-150"/>
        </w:rPr>
        <w:t xml:space="preserve"> so that all computational modules and queues are clearly identified.</w:t>
      </w:r>
    </w:p>
    <w:p w14:paraId="19C9A800" w14:textId="00592E8E" w:rsidR="00B30F2E" w:rsidRPr="00EB5B16" w:rsidRDefault="00B30F2E" w:rsidP="00B30F2E">
      <w:pPr>
        <w:spacing w:before="0" w:line="240" w:lineRule="auto"/>
        <w:ind w:firstLine="0"/>
        <w:jc w:val="left"/>
        <w:rPr>
          <w:lang w:val="en-150"/>
        </w:rPr>
      </w:pPr>
      <w:r w:rsidRPr="00EB5B16">
        <w:rPr>
          <w:noProof/>
          <w:lang w:val="en-150"/>
        </w:rPr>
        <w:lastRenderedPageBreak/>
        <w:drawing>
          <wp:inline distT="0" distB="0" distL="0" distR="0" wp14:anchorId="7FF5CE18" wp14:editId="13F0633C">
            <wp:extent cx="5939790" cy="3633470"/>
            <wp:effectExtent l="57150" t="57150" r="99060" b="1003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39790" cy="363347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3ED27A" w14:textId="6EA37C5A" w:rsidR="00B30F2E" w:rsidRPr="00EB5B16" w:rsidRDefault="0092336A" w:rsidP="00B30F2E">
      <w:pPr>
        <w:pStyle w:val="Caption"/>
        <w:spacing w:after="0"/>
        <w:ind w:firstLine="0"/>
        <w:rPr>
          <w:lang w:val="en-150"/>
        </w:rPr>
      </w:pPr>
      <w:bookmarkStart w:id="370" w:name="_Ref74525178"/>
      <w:bookmarkStart w:id="371" w:name="_Toc7457225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1</w:t>
      </w:r>
      <w:r w:rsidRPr="00EB5B16">
        <w:rPr>
          <w:lang w:val="en-150"/>
        </w:rPr>
        <w:fldChar w:fldCharType="end"/>
      </w:r>
      <w:bookmarkEnd w:id="370"/>
      <w:r w:rsidR="00B30F2E" w:rsidRPr="00EB5B16">
        <w:rPr>
          <w:lang w:val="en-150"/>
        </w:rPr>
        <w:t>: Visual perception layer for item localization. Parallelized approach</w:t>
      </w:r>
      <w:bookmarkEnd w:id="371"/>
    </w:p>
    <w:p w14:paraId="4D1D814A" w14:textId="77777777" w:rsidR="00B30F2E" w:rsidRPr="00EB5B16" w:rsidRDefault="00B30F2E" w:rsidP="00B30F2E">
      <w:pPr>
        <w:pStyle w:val="Caption"/>
        <w:ind w:firstLine="0"/>
        <w:rPr>
          <w:lang w:val="en-150"/>
        </w:rPr>
      </w:pPr>
      <w:r w:rsidRPr="00EB5B16">
        <w:rPr>
          <w:lang w:val="en-150"/>
        </w:rPr>
        <w:t>Source: Self-made</w:t>
      </w:r>
    </w:p>
    <w:p w14:paraId="4FCF8BD1" w14:textId="23C63AB2" w:rsidR="002D0246" w:rsidRPr="00EB5B16" w:rsidRDefault="002D0566" w:rsidP="002D0246">
      <w:pPr>
        <w:rPr>
          <w:lang w:val="en-150"/>
        </w:rPr>
      </w:pPr>
      <w:r w:rsidRPr="00EB5B16">
        <w:rPr>
          <w:lang w:val="en-150"/>
        </w:rPr>
        <w:t xml:space="preserve">In the parallelized approach, modules share information with queues. A </w:t>
      </w:r>
      <w:r w:rsidRPr="004D0ED6">
        <w:rPr>
          <w:i/>
          <w:iCs/>
          <w:lang w:val="en-150"/>
        </w:rPr>
        <w:t>queue</w:t>
      </w:r>
      <w:r w:rsidRPr="00EB5B16">
        <w:rPr>
          <w:lang w:val="en-150"/>
        </w:rPr>
        <w:t xml:space="preserve"> is a type of buffer within the multiprocessing Python library which acts as communicator between two or more processes. Queues receive items and store them </w:t>
      </w:r>
      <w:r w:rsidR="004D0ED6" w:rsidRPr="00EB5B16">
        <w:rPr>
          <w:lang w:val="en-150"/>
        </w:rPr>
        <w:t xml:space="preserve">in a FIFO manner </w:t>
      </w:r>
      <w:r w:rsidRPr="00EB5B16">
        <w:rPr>
          <w:lang w:val="en-150"/>
        </w:rPr>
        <w:t xml:space="preserve">until they are asked for. Queue interaction is a blocking process, meaning that if a statement attempts to retrieve an item from a queue while this is empty, the program will generally </w:t>
      </w:r>
      <w:r w:rsidR="002D0246" w:rsidRPr="00EB5B16">
        <w:rPr>
          <w:lang w:val="en-150"/>
        </w:rPr>
        <w:t>pause at that statement until the queue receives some retrievable item, then continue. Q</w:t>
      </w:r>
      <w:r w:rsidRPr="00EB5B16">
        <w:rPr>
          <w:lang w:val="en-150"/>
        </w:rPr>
        <w:t>ueues can be instanced with a maximum size</w:t>
      </w:r>
      <w:r w:rsidR="002D0246" w:rsidRPr="00EB5B16">
        <w:rPr>
          <w:lang w:val="en-150"/>
        </w:rPr>
        <w:t xml:space="preserve">. </w:t>
      </w:r>
      <w:r w:rsidRPr="00EB5B16">
        <w:rPr>
          <w:lang w:val="en-150"/>
        </w:rPr>
        <w:t>To guarantee that, after parallelism, the outcomes of parallel detection and pose estimation belong to the same instant of time, queues are set to have a maximum size of 1 element.</w:t>
      </w:r>
    </w:p>
    <w:p w14:paraId="0A577CC8" w14:textId="3CA00618" w:rsidR="002D0246" w:rsidRPr="00EB5B16" w:rsidRDefault="002D0246" w:rsidP="002D0246">
      <w:pPr>
        <w:rPr>
          <w:lang w:val="en-150"/>
        </w:rPr>
      </w:pPr>
      <w:r w:rsidRPr="00EB5B16">
        <w:rPr>
          <w:lang w:val="en-150"/>
        </w:rPr>
        <w:t>The parallel pipeline is split across the following processes:</w:t>
      </w:r>
    </w:p>
    <w:p w14:paraId="16F86CAC" w14:textId="72A3922E" w:rsidR="002D0246" w:rsidRPr="00EB5B16" w:rsidRDefault="002D0246" w:rsidP="00EB693E">
      <w:pPr>
        <w:pStyle w:val="ListParagraph"/>
        <w:numPr>
          <w:ilvl w:val="0"/>
          <w:numId w:val="96"/>
        </w:numPr>
        <w:spacing w:after="240"/>
        <w:rPr>
          <w:lang w:val="en-150"/>
        </w:rPr>
      </w:pPr>
      <w:r w:rsidRPr="00EB5B16">
        <w:rPr>
          <w:lang w:val="en-150"/>
        </w:rPr>
        <w:t xml:space="preserve">Process 0: </w:t>
      </w:r>
      <w:r w:rsidR="00ED6232" w:rsidRPr="00EB5B16">
        <w:rPr>
          <w:lang w:val="en-150"/>
        </w:rPr>
        <w:t>Boots all other process</w:t>
      </w:r>
      <w:r w:rsidR="00104384" w:rsidRPr="00EB5B16">
        <w:rPr>
          <w:lang w:val="en-150"/>
        </w:rPr>
        <w:t>es then l</w:t>
      </w:r>
      <w:r w:rsidR="00ED6232" w:rsidRPr="00EB5B16">
        <w:rPr>
          <w:lang w:val="en-150"/>
        </w:rPr>
        <w:t xml:space="preserve">oops image capturing and </w:t>
      </w:r>
      <w:proofErr w:type="spellStart"/>
      <w:r w:rsidR="00ED6232" w:rsidRPr="00EB5B16">
        <w:rPr>
          <w:lang w:val="en-150"/>
        </w:rPr>
        <w:t>undistortion</w:t>
      </w:r>
      <w:proofErr w:type="spellEnd"/>
      <w:r w:rsidR="00ED6232" w:rsidRPr="00EB5B16">
        <w:rPr>
          <w:lang w:val="en-150"/>
        </w:rPr>
        <w:t>.</w:t>
      </w:r>
      <w:r w:rsidRPr="00EB5B16">
        <w:rPr>
          <w:lang w:val="en-150"/>
        </w:rPr>
        <w:t xml:space="preserve"> </w:t>
      </w:r>
    </w:p>
    <w:p w14:paraId="03FBC926" w14:textId="78FEED27" w:rsidR="002D0246" w:rsidRPr="00EB5B16" w:rsidRDefault="002D0246" w:rsidP="00EB693E">
      <w:pPr>
        <w:pStyle w:val="ListParagraph"/>
        <w:numPr>
          <w:ilvl w:val="0"/>
          <w:numId w:val="96"/>
        </w:numPr>
        <w:spacing w:after="240"/>
        <w:rPr>
          <w:lang w:val="en-150"/>
        </w:rPr>
      </w:pPr>
      <w:r w:rsidRPr="00EB5B16">
        <w:rPr>
          <w:lang w:val="en-150"/>
        </w:rPr>
        <w:t xml:space="preserve">Process 1: Boots </w:t>
      </w:r>
      <w:proofErr w:type="spellStart"/>
      <w:r w:rsidRPr="00EB5B16">
        <w:rPr>
          <w:lang w:val="en-150"/>
        </w:rPr>
        <w:t>ArUco</w:t>
      </w:r>
      <w:proofErr w:type="spellEnd"/>
      <w:r w:rsidRPr="00EB5B16">
        <w:rPr>
          <w:lang w:val="en-150"/>
        </w:rPr>
        <w:t xml:space="preserve"> pose estimation then loops while inferring input images.</w:t>
      </w:r>
    </w:p>
    <w:p w14:paraId="56834633" w14:textId="341F1BFB" w:rsidR="002D0246" w:rsidRPr="00EB5B16" w:rsidRDefault="002D0246" w:rsidP="00EB693E">
      <w:pPr>
        <w:pStyle w:val="ListParagraph"/>
        <w:numPr>
          <w:ilvl w:val="0"/>
          <w:numId w:val="96"/>
        </w:numPr>
        <w:spacing w:after="240"/>
        <w:rPr>
          <w:lang w:val="en-150"/>
        </w:rPr>
      </w:pPr>
      <w:r w:rsidRPr="00EB5B16">
        <w:rPr>
          <w:lang w:val="en-150"/>
        </w:rPr>
        <w:t>Process 2: Boots the Kalman filter then loops while real-time filtering.</w:t>
      </w:r>
    </w:p>
    <w:p w14:paraId="1FD3EECB" w14:textId="47684BE2" w:rsidR="002D0246" w:rsidRPr="00EB5B16" w:rsidRDefault="002D0246" w:rsidP="00EB693E">
      <w:pPr>
        <w:pStyle w:val="ListParagraph"/>
        <w:numPr>
          <w:ilvl w:val="0"/>
          <w:numId w:val="96"/>
        </w:numPr>
        <w:spacing w:after="240"/>
        <w:rPr>
          <w:lang w:val="en-150"/>
        </w:rPr>
      </w:pPr>
      <w:r w:rsidRPr="00EB5B16">
        <w:rPr>
          <w:lang w:val="en-150"/>
        </w:rPr>
        <w:t>Process 3: Boots darknet then loops inference of input images.</w:t>
      </w:r>
    </w:p>
    <w:p w14:paraId="5575D034" w14:textId="440A8BD7" w:rsidR="002D0246" w:rsidRPr="00EB5B16" w:rsidRDefault="002D0246" w:rsidP="00EB693E">
      <w:pPr>
        <w:pStyle w:val="ListParagraph"/>
        <w:numPr>
          <w:ilvl w:val="0"/>
          <w:numId w:val="96"/>
        </w:numPr>
        <w:spacing w:after="240"/>
        <w:rPr>
          <w:lang w:val="en-150"/>
        </w:rPr>
      </w:pPr>
      <w:r w:rsidRPr="00EB5B16">
        <w:rPr>
          <w:lang w:val="en-150"/>
        </w:rPr>
        <w:t xml:space="preserve">Process 4: Boots the class filter plus then loops while performing 2D reconstruction. </w:t>
      </w:r>
    </w:p>
    <w:p w14:paraId="32A79ADC" w14:textId="30F12A6A" w:rsidR="002D0246" w:rsidRPr="00EB5B16" w:rsidRDefault="002D0246" w:rsidP="00EB693E">
      <w:pPr>
        <w:pStyle w:val="ListParagraph"/>
        <w:numPr>
          <w:ilvl w:val="0"/>
          <w:numId w:val="96"/>
        </w:numPr>
        <w:spacing w:after="240"/>
        <w:rPr>
          <w:lang w:val="en-150"/>
        </w:rPr>
      </w:pPr>
      <w:r w:rsidRPr="00EB5B16">
        <w:rPr>
          <w:lang w:val="en-150"/>
        </w:rPr>
        <w:t>Process 5: Boots the likelihood map and loops by updating it in real-time.</w:t>
      </w:r>
    </w:p>
    <w:p w14:paraId="2EF4E493" w14:textId="2E26D2D2" w:rsidR="002D0246" w:rsidRPr="00EB5B16" w:rsidRDefault="002D0246" w:rsidP="002D0246">
      <w:pPr>
        <w:rPr>
          <w:lang w:val="en-150"/>
        </w:rPr>
      </w:pPr>
      <w:r w:rsidRPr="00EB5B16">
        <w:rPr>
          <w:lang w:val="en-150"/>
        </w:rPr>
        <w:t>Besides the main data queues that link the different modules, three additional auxiliar queues are used for handling exceptions and displaying results.</w:t>
      </w:r>
    </w:p>
    <w:p w14:paraId="22727FF5" w14:textId="1A5A5BB5" w:rsidR="002D0246" w:rsidRPr="00EB5B16" w:rsidRDefault="002D0246" w:rsidP="00EB693E">
      <w:pPr>
        <w:pStyle w:val="ListParagraph"/>
        <w:numPr>
          <w:ilvl w:val="0"/>
          <w:numId w:val="97"/>
        </w:numPr>
        <w:spacing w:after="240"/>
        <w:rPr>
          <w:lang w:val="en-150"/>
        </w:rPr>
      </w:pPr>
      <w:r w:rsidRPr="00EB5B16">
        <w:rPr>
          <w:lang w:val="en-150"/>
        </w:rPr>
        <w:t>A localization success flag prevents the map from updating if agent localization fails.</w:t>
      </w:r>
    </w:p>
    <w:p w14:paraId="2FDBED6A" w14:textId="31CA0A85" w:rsidR="002D0246" w:rsidRPr="00EB5B16" w:rsidRDefault="002D0246" w:rsidP="00EB693E">
      <w:pPr>
        <w:pStyle w:val="ListParagraph"/>
        <w:numPr>
          <w:ilvl w:val="0"/>
          <w:numId w:val="97"/>
        </w:numPr>
        <w:spacing w:after="240"/>
        <w:rPr>
          <w:lang w:val="en-150"/>
        </w:rPr>
      </w:pPr>
      <w:r w:rsidRPr="00EB5B16">
        <w:rPr>
          <w:lang w:val="en-150"/>
        </w:rPr>
        <w:t xml:space="preserve">Two additional queues move the images with </w:t>
      </w:r>
      <w:proofErr w:type="spellStart"/>
      <w:r w:rsidRPr="00EB5B16">
        <w:rPr>
          <w:lang w:val="en-150"/>
        </w:rPr>
        <w:t>ArUco</w:t>
      </w:r>
      <w:proofErr w:type="spellEnd"/>
      <w:r w:rsidRPr="00EB5B16">
        <w:rPr>
          <w:lang w:val="en-150"/>
        </w:rPr>
        <w:t xml:space="preserve"> and object detection results to the final module for plotting, since OpenCV does not support </w:t>
      </w:r>
      <w:proofErr w:type="spellStart"/>
      <w:r w:rsidRPr="00EB5B16">
        <w:rPr>
          <w:lang w:val="en-150"/>
        </w:rPr>
        <w:t>multiprocess</w:t>
      </w:r>
      <w:proofErr w:type="spellEnd"/>
      <w:r w:rsidRPr="00EB5B16">
        <w:rPr>
          <w:lang w:val="en-150"/>
        </w:rPr>
        <w:t xml:space="preserve"> display.</w:t>
      </w:r>
    </w:p>
    <w:p w14:paraId="22024FA4" w14:textId="77777777" w:rsidR="007A6557" w:rsidRPr="00EB5B16" w:rsidRDefault="004D6A56" w:rsidP="007A6557">
      <w:pPr>
        <w:pStyle w:val="Heading2"/>
        <w:rPr>
          <w:lang w:val="en-150"/>
        </w:rPr>
      </w:pPr>
      <w:bookmarkStart w:id="372" w:name="_Toc74572151"/>
      <w:r w:rsidRPr="00EB5B16">
        <w:rPr>
          <w:lang w:val="en-150"/>
        </w:rPr>
        <w:lastRenderedPageBreak/>
        <w:t>Module-specific i</w:t>
      </w:r>
      <w:r w:rsidR="00CD7443" w:rsidRPr="00EB5B16">
        <w:rPr>
          <w:lang w:val="en-150"/>
        </w:rPr>
        <w:t>mplementation aspects</w:t>
      </w:r>
      <w:bookmarkEnd w:id="372"/>
    </w:p>
    <w:p w14:paraId="6095ADD3" w14:textId="528B723F" w:rsidR="007A6557" w:rsidRPr="00EB5B16" w:rsidRDefault="00592225" w:rsidP="007A6557">
      <w:pPr>
        <w:pStyle w:val="Heading3"/>
        <w:rPr>
          <w:lang w:val="en-150"/>
        </w:rPr>
      </w:pPr>
      <w:bookmarkStart w:id="373" w:name="_Toc74572152"/>
      <w:r w:rsidRPr="00EB5B16">
        <w:rPr>
          <w:lang w:val="en-150"/>
        </w:rPr>
        <w:t xml:space="preserve">Process 0. </w:t>
      </w:r>
      <w:r w:rsidR="00DD10FB" w:rsidRPr="00EB5B16">
        <w:rPr>
          <w:lang w:val="en-150"/>
        </w:rPr>
        <w:t>Image capture</w:t>
      </w:r>
      <w:r w:rsidRPr="00EB5B16">
        <w:rPr>
          <w:lang w:val="en-150"/>
        </w:rPr>
        <w:t xml:space="preserve"> &amp; undistort</w:t>
      </w:r>
      <w:bookmarkEnd w:id="373"/>
    </w:p>
    <w:p w14:paraId="007F615D" w14:textId="77777777" w:rsidR="00DC5837" w:rsidRPr="00EB5B16" w:rsidRDefault="00AD0585" w:rsidP="000F4DE6">
      <w:pPr>
        <w:rPr>
          <w:lang w:val="en-150"/>
        </w:rPr>
      </w:pPr>
      <w:r w:rsidRPr="00EB5B16">
        <w:rPr>
          <w:lang w:val="en-150"/>
        </w:rPr>
        <w:t>The process 0</w:t>
      </w:r>
      <w:r w:rsidR="004A35CE" w:rsidRPr="00EB5B16">
        <w:rPr>
          <w:lang w:val="en-150"/>
        </w:rPr>
        <w:t xml:space="preserve"> (</w:t>
      </w:r>
      <w:r w:rsidR="004A35CE" w:rsidRPr="00EB5B16">
        <w:rPr>
          <w:i/>
          <w:iCs/>
          <w:lang w:val="en-150"/>
        </w:rPr>
        <w:t>P0</w:t>
      </w:r>
      <w:r w:rsidR="004A35CE" w:rsidRPr="00EB5B16">
        <w:rPr>
          <w:lang w:val="en-150"/>
        </w:rPr>
        <w:t>)</w:t>
      </w:r>
      <w:r w:rsidRPr="00EB5B16">
        <w:rPr>
          <w:lang w:val="en-150"/>
        </w:rPr>
        <w:t>, or main module, holds the program initialization routine.</w:t>
      </w:r>
      <w:r w:rsidR="004A35CE" w:rsidRPr="00EB5B16">
        <w:rPr>
          <w:lang w:val="en-150"/>
        </w:rPr>
        <w:t xml:space="preserve"> As such, the program is loaded by running the script holding its code.</w:t>
      </w:r>
      <w:r w:rsidRPr="00EB5B16">
        <w:rPr>
          <w:lang w:val="en-150"/>
        </w:rPr>
        <w:t xml:space="preserve"> As stated, the image capture is performed from a remote camera device within the local </w:t>
      </w:r>
      <w:proofErr w:type="spellStart"/>
      <w:r w:rsidRPr="00EB5B16">
        <w:rPr>
          <w:lang w:val="en-150"/>
        </w:rPr>
        <w:t>WiFi</w:t>
      </w:r>
      <w:proofErr w:type="spellEnd"/>
      <w:r w:rsidRPr="00EB5B16">
        <w:rPr>
          <w:lang w:val="en-150"/>
        </w:rPr>
        <w:t xml:space="preserve"> network, typically a smartphone.</w:t>
      </w:r>
    </w:p>
    <w:p w14:paraId="55C500BE" w14:textId="58FD179A" w:rsidR="00514324" w:rsidRPr="00EB5B16" w:rsidRDefault="00514324" w:rsidP="000F4DE6">
      <w:pPr>
        <w:rPr>
          <w:lang w:val="en-150"/>
        </w:rPr>
      </w:pPr>
      <w:r w:rsidRPr="00EB5B16">
        <w:rPr>
          <w:lang w:val="en-150"/>
        </w:rPr>
        <w:t>Some preparatory tasks attended in Process 0 are:</w:t>
      </w:r>
    </w:p>
    <w:p w14:paraId="2364FF5C" w14:textId="129C87C2" w:rsidR="00514324" w:rsidRPr="00EB5B16" w:rsidRDefault="00514324" w:rsidP="00EB693E">
      <w:pPr>
        <w:pStyle w:val="ListParagraph"/>
        <w:numPr>
          <w:ilvl w:val="0"/>
          <w:numId w:val="98"/>
        </w:numPr>
        <w:rPr>
          <w:lang w:val="en-150"/>
        </w:rPr>
      </w:pPr>
      <w:r w:rsidRPr="00EB5B16">
        <w:rPr>
          <w:lang w:val="en-150"/>
        </w:rPr>
        <w:t>Instancing the frame capture device from a remote IP address.</w:t>
      </w:r>
    </w:p>
    <w:p w14:paraId="4757E943" w14:textId="63825CB4" w:rsidR="00514324" w:rsidRPr="00EB5B16" w:rsidRDefault="00514324" w:rsidP="00EB693E">
      <w:pPr>
        <w:pStyle w:val="ListParagraph"/>
        <w:numPr>
          <w:ilvl w:val="0"/>
          <w:numId w:val="98"/>
        </w:numPr>
        <w:rPr>
          <w:lang w:val="en-150"/>
        </w:rPr>
      </w:pPr>
      <w:r w:rsidRPr="00EB5B16">
        <w:rPr>
          <w:lang w:val="en-150"/>
        </w:rPr>
        <w:t>Loading the camera calibrated parameters from a local file.</w:t>
      </w:r>
    </w:p>
    <w:p w14:paraId="1B2B54BD" w14:textId="0B6F11E0" w:rsidR="00514324" w:rsidRPr="00EB5B16" w:rsidRDefault="00514324" w:rsidP="00EB693E">
      <w:pPr>
        <w:pStyle w:val="ListParagraph"/>
        <w:numPr>
          <w:ilvl w:val="0"/>
          <w:numId w:val="98"/>
        </w:numPr>
        <w:rPr>
          <w:lang w:val="en-150"/>
        </w:rPr>
      </w:pPr>
      <w:r w:rsidRPr="00EB5B16">
        <w:rPr>
          <w:lang w:val="en-150"/>
        </w:rPr>
        <w:t xml:space="preserve">Defining the </w:t>
      </w:r>
      <w:proofErr w:type="spellStart"/>
      <w:r w:rsidRPr="00EB5B16">
        <w:rPr>
          <w:lang w:val="en-150"/>
        </w:rPr>
        <w:t>ArUco</w:t>
      </w:r>
      <w:proofErr w:type="spellEnd"/>
      <w:r w:rsidRPr="00EB5B16">
        <w:rPr>
          <w:lang w:val="en-150"/>
        </w:rPr>
        <w:t xml:space="preserve"> map of the environment, with coordinates and ids of each one.</w:t>
      </w:r>
    </w:p>
    <w:p w14:paraId="3F0D852F" w14:textId="4C8C3071" w:rsidR="00514324" w:rsidRPr="00EB5B16" w:rsidRDefault="004A35CE" w:rsidP="00EB693E">
      <w:pPr>
        <w:pStyle w:val="ListParagraph"/>
        <w:numPr>
          <w:ilvl w:val="0"/>
          <w:numId w:val="98"/>
        </w:numPr>
        <w:spacing w:after="240"/>
        <w:rPr>
          <w:lang w:val="en-150"/>
        </w:rPr>
      </w:pPr>
      <w:r w:rsidRPr="00EB5B16">
        <w:rPr>
          <w:lang w:val="en-150"/>
        </w:rPr>
        <w:t>Defining the list of items to be detected and their expected width.</w:t>
      </w:r>
    </w:p>
    <w:p w14:paraId="392B4002" w14:textId="30CF2D39" w:rsidR="004A35CE" w:rsidRPr="00EB5B16" w:rsidRDefault="004A35CE" w:rsidP="004A35CE">
      <w:pPr>
        <w:rPr>
          <w:lang w:val="en-150"/>
        </w:rPr>
      </w:pPr>
      <w:r w:rsidRPr="00EB5B16">
        <w:rPr>
          <w:lang w:val="en-150"/>
        </w:rPr>
        <w:t>Once these tasks are over, this process loops the following actions:</w:t>
      </w:r>
    </w:p>
    <w:p w14:paraId="0EEE2688" w14:textId="5FFA2F3D" w:rsidR="004A35CE" w:rsidRPr="00EB5B16" w:rsidRDefault="004A35CE" w:rsidP="00EB693E">
      <w:pPr>
        <w:pStyle w:val="ListParagraph"/>
        <w:numPr>
          <w:ilvl w:val="0"/>
          <w:numId w:val="98"/>
        </w:numPr>
        <w:rPr>
          <w:lang w:val="en-150"/>
        </w:rPr>
      </w:pPr>
      <w:r w:rsidRPr="00EB5B16">
        <w:rPr>
          <w:lang w:val="en-150"/>
        </w:rPr>
        <w:t>Load a frame from the video feed.</w:t>
      </w:r>
    </w:p>
    <w:p w14:paraId="1BF32023" w14:textId="6867EE5B" w:rsidR="004A35CE" w:rsidRPr="00EB5B16" w:rsidRDefault="004A35CE" w:rsidP="00EB693E">
      <w:pPr>
        <w:pStyle w:val="ListParagraph"/>
        <w:numPr>
          <w:ilvl w:val="0"/>
          <w:numId w:val="98"/>
        </w:numPr>
        <w:rPr>
          <w:lang w:val="en-150"/>
        </w:rPr>
      </w:pPr>
      <w:r w:rsidRPr="00EB5B16">
        <w:rPr>
          <w:lang w:val="en-150"/>
        </w:rPr>
        <w:t>Undistort said frame using the camera parameters.</w:t>
      </w:r>
    </w:p>
    <w:p w14:paraId="742DFAD7" w14:textId="6C67C8EB" w:rsidR="004A35CE" w:rsidRPr="00EB5B16" w:rsidRDefault="004A35CE" w:rsidP="00EB693E">
      <w:pPr>
        <w:pStyle w:val="ListParagraph"/>
        <w:numPr>
          <w:ilvl w:val="0"/>
          <w:numId w:val="98"/>
        </w:numPr>
        <w:spacing w:after="240"/>
        <w:rPr>
          <w:lang w:val="en-150"/>
        </w:rPr>
      </w:pPr>
      <w:r w:rsidRPr="00EB5B16">
        <w:rPr>
          <w:lang w:val="en-150"/>
        </w:rPr>
        <w:t>Feed undistorted images down to processes P1 and P3.</w:t>
      </w:r>
    </w:p>
    <w:p w14:paraId="6495F50D" w14:textId="20D02886" w:rsidR="000F4DE6" w:rsidRPr="00EB5B16" w:rsidRDefault="003B1521" w:rsidP="003B1521">
      <w:pPr>
        <w:spacing w:after="240"/>
        <w:rPr>
          <w:lang w:val="en-150"/>
        </w:rPr>
      </w:pPr>
      <w:r w:rsidRPr="00EB5B16">
        <w:rPr>
          <w:lang w:val="en-150"/>
        </w:rPr>
        <w:t xml:space="preserve">In the parallelized approach, </w:t>
      </w:r>
      <w:proofErr w:type="spellStart"/>
      <w:r w:rsidRPr="00EB5B16">
        <w:rPr>
          <w:lang w:val="en-150"/>
        </w:rPr>
        <w:t>undistortion</w:t>
      </w:r>
      <w:proofErr w:type="spellEnd"/>
      <w:r w:rsidRPr="00EB5B16">
        <w:rPr>
          <w:lang w:val="en-150"/>
        </w:rPr>
        <w:t xml:space="preserve"> has been moved to the beginning of the pipeline for tidiness. Undistorted images are required for </w:t>
      </w:r>
      <w:proofErr w:type="spellStart"/>
      <w:r w:rsidRPr="00EB5B16">
        <w:rPr>
          <w:lang w:val="en-150"/>
        </w:rPr>
        <w:t>ArUco</w:t>
      </w:r>
      <w:proofErr w:type="spellEnd"/>
      <w:r w:rsidRPr="00EB5B16">
        <w:rPr>
          <w:lang w:val="en-150"/>
        </w:rPr>
        <w:t xml:space="preserve"> pose estimation (P1) and 2D reconstruction (P4), so this step is performed here. Distortion should not affect the efficacy of the image detector, since any state-of-the-art model is trained for numerous items and with strong data augmentation techniques. Because the </w:t>
      </w:r>
      <w:proofErr w:type="spellStart"/>
      <w:r w:rsidRPr="00EB5B16">
        <w:rPr>
          <w:lang w:val="en-150"/>
        </w:rPr>
        <w:t>ArUco</w:t>
      </w:r>
      <w:proofErr w:type="spellEnd"/>
      <w:r w:rsidRPr="00EB5B16">
        <w:rPr>
          <w:lang w:val="en-150"/>
        </w:rPr>
        <w:t xml:space="preserve"> detection bult-in functions require the input of a distortion vector, a vector with infinitesimal values is generated as a dummy distortion vector to feed this function with.</w:t>
      </w:r>
    </w:p>
    <w:p w14:paraId="693A5C34" w14:textId="1E5EBFBD" w:rsidR="007A6557" w:rsidRPr="00EB5B16" w:rsidRDefault="00592225" w:rsidP="007A6557">
      <w:pPr>
        <w:pStyle w:val="Heading3"/>
        <w:rPr>
          <w:lang w:val="en-150"/>
        </w:rPr>
      </w:pPr>
      <w:bookmarkStart w:id="374" w:name="_Toc74572153"/>
      <w:r w:rsidRPr="00EB5B16">
        <w:rPr>
          <w:lang w:val="en-150"/>
        </w:rPr>
        <w:t xml:space="preserve">Process 1. </w:t>
      </w:r>
      <w:r w:rsidR="00DD10FB" w:rsidRPr="00EB5B16">
        <w:rPr>
          <w:lang w:val="en-150"/>
        </w:rPr>
        <w:t>Camera pose estimat</w:t>
      </w:r>
      <w:r w:rsidR="00A10921" w:rsidRPr="00EB5B16">
        <w:rPr>
          <w:lang w:val="en-150"/>
        </w:rPr>
        <w:t>ion</w:t>
      </w:r>
      <w:bookmarkEnd w:id="374"/>
    </w:p>
    <w:p w14:paraId="0A4AECA8" w14:textId="491E0121" w:rsidR="00AD290D" w:rsidRPr="00EB5B16" w:rsidRDefault="006B1D58" w:rsidP="00AD290D">
      <w:pPr>
        <w:rPr>
          <w:lang w:val="en-150"/>
        </w:rPr>
      </w:pPr>
      <w:r w:rsidRPr="00EB5B16">
        <w:rPr>
          <w:lang w:val="en-150"/>
        </w:rPr>
        <w:t xml:space="preserve">This process holds the camera pose estimation with respect to multiple </w:t>
      </w:r>
      <w:proofErr w:type="spellStart"/>
      <w:r w:rsidRPr="00EB5B16">
        <w:rPr>
          <w:lang w:val="en-150"/>
        </w:rPr>
        <w:t>ArUco</w:t>
      </w:r>
      <w:proofErr w:type="spellEnd"/>
      <w:r w:rsidRPr="00EB5B16">
        <w:rPr>
          <w:lang w:val="en-150"/>
        </w:rPr>
        <w:t xml:space="preserve"> markers.</w:t>
      </w:r>
      <w:r w:rsidR="00AD290D" w:rsidRPr="00EB5B16">
        <w:rPr>
          <w:lang w:val="en-150"/>
        </w:rPr>
        <w:t xml:space="preserve"> Form these </w:t>
      </w:r>
      <w:proofErr w:type="spellStart"/>
      <w:r w:rsidR="00AD290D" w:rsidRPr="00EB5B16">
        <w:rPr>
          <w:lang w:val="en-150"/>
        </w:rPr>
        <w:t>ArUco</w:t>
      </w:r>
      <w:proofErr w:type="spellEnd"/>
      <w:r w:rsidR="00AD290D" w:rsidRPr="00EB5B16">
        <w:rPr>
          <w:lang w:val="en-150"/>
        </w:rPr>
        <w:t xml:space="preserve"> markers, the</w:t>
      </w:r>
      <w:r w:rsidR="00DF752D" w:rsidRPr="00EB5B16">
        <w:rPr>
          <w:lang w:val="en-150"/>
        </w:rPr>
        <w:t xml:space="preserve"> axes configuration of the</w:t>
      </w:r>
      <w:r w:rsidR="00AD290D" w:rsidRPr="00EB5B16">
        <w:rPr>
          <w:lang w:val="en-150"/>
        </w:rPr>
        <w:t xml:space="preserve"> one with </w:t>
      </w:r>
      <m:oMath>
        <m:r>
          <w:rPr>
            <w:rFonts w:ascii="Cambria Math" w:hAnsi="Cambria Math"/>
            <w:lang w:val="en-150"/>
          </w:rPr>
          <m:t>ID0</m:t>
        </m:r>
      </m:oMath>
      <w:r w:rsidR="00AD290D" w:rsidRPr="00EB5B16">
        <w:rPr>
          <w:lang w:val="en-150"/>
        </w:rPr>
        <w:t xml:space="preserve"> is stated to the world coordinate frame, acting as global reference for the pose of </w:t>
      </w:r>
      <w:r w:rsidR="00DF752D" w:rsidRPr="00EB5B16">
        <w:rPr>
          <w:lang w:val="en-150"/>
        </w:rPr>
        <w:t>the camera.</w:t>
      </w:r>
    </w:p>
    <w:p w14:paraId="700BC9B7" w14:textId="25D9BAC1" w:rsidR="00AD290D" w:rsidRPr="00EB5B16" w:rsidRDefault="00AD290D" w:rsidP="00AD290D">
      <w:pPr>
        <w:rPr>
          <w:lang w:val="en-150"/>
        </w:rPr>
      </w:pPr>
      <w:r w:rsidRPr="00EB5B16">
        <w:rPr>
          <w:lang w:val="en-150"/>
        </w:rPr>
        <w:t>Initialization tasks in P1:</w:t>
      </w:r>
    </w:p>
    <w:p w14:paraId="78CA48DC" w14:textId="0CE4CAFA" w:rsidR="000F4DE6" w:rsidRPr="00EB5B16" w:rsidRDefault="00AD290D" w:rsidP="00EB693E">
      <w:pPr>
        <w:pStyle w:val="ListParagraph"/>
        <w:numPr>
          <w:ilvl w:val="0"/>
          <w:numId w:val="99"/>
        </w:numPr>
        <w:rPr>
          <w:lang w:val="en-150"/>
        </w:rPr>
      </w:pPr>
      <w:r w:rsidRPr="00EB5B16">
        <w:rPr>
          <w:lang w:val="en-150"/>
        </w:rPr>
        <w:t xml:space="preserve">Defining the </w:t>
      </w:r>
      <w:proofErr w:type="spellStart"/>
      <w:r w:rsidRPr="00EB5B16">
        <w:rPr>
          <w:lang w:val="en-150"/>
        </w:rPr>
        <w:t>A</w:t>
      </w:r>
      <w:r w:rsidR="000F4DE6" w:rsidRPr="00EB5B16">
        <w:rPr>
          <w:lang w:val="en-150"/>
        </w:rPr>
        <w:t>r</w:t>
      </w:r>
      <w:r w:rsidRPr="00EB5B16">
        <w:rPr>
          <w:lang w:val="en-150"/>
        </w:rPr>
        <w:t>U</w:t>
      </w:r>
      <w:r w:rsidR="000F4DE6" w:rsidRPr="00EB5B16">
        <w:rPr>
          <w:lang w:val="en-150"/>
        </w:rPr>
        <w:t>co</w:t>
      </w:r>
      <w:proofErr w:type="spellEnd"/>
      <w:r w:rsidR="000F4DE6" w:rsidRPr="00EB5B16">
        <w:rPr>
          <w:lang w:val="en-150"/>
        </w:rPr>
        <w:t xml:space="preserve"> dictionar</w:t>
      </w:r>
      <w:r w:rsidRPr="00EB5B16">
        <w:rPr>
          <w:lang w:val="en-150"/>
        </w:rPr>
        <w:t>y and parameters to be used.</w:t>
      </w:r>
    </w:p>
    <w:p w14:paraId="072CC877" w14:textId="404B9FDA" w:rsidR="00AD290D" w:rsidRPr="00EB5B16" w:rsidRDefault="00AD290D" w:rsidP="00EB693E">
      <w:pPr>
        <w:pStyle w:val="ListParagraph"/>
        <w:numPr>
          <w:ilvl w:val="0"/>
          <w:numId w:val="99"/>
        </w:numPr>
        <w:rPr>
          <w:lang w:val="en-150"/>
        </w:rPr>
      </w:pPr>
      <w:r w:rsidRPr="00EB5B16">
        <w:rPr>
          <w:lang w:val="en-150"/>
        </w:rPr>
        <w:t xml:space="preserve">Stating which </w:t>
      </w:r>
      <w:proofErr w:type="spellStart"/>
      <w:r w:rsidRPr="00EB5B16">
        <w:rPr>
          <w:lang w:val="en-150"/>
        </w:rPr>
        <w:t>ArUcos</w:t>
      </w:r>
      <w:proofErr w:type="spellEnd"/>
      <w:r w:rsidRPr="00EB5B16">
        <w:rPr>
          <w:lang w:val="en-150"/>
        </w:rPr>
        <w:t xml:space="preserve"> inside the dictionary are actually in the environment.</w:t>
      </w:r>
    </w:p>
    <w:p w14:paraId="38D75A3C" w14:textId="30404F87" w:rsidR="00AD290D" w:rsidRPr="00EB5B16" w:rsidRDefault="00AD290D" w:rsidP="00EB693E">
      <w:pPr>
        <w:pStyle w:val="ListParagraph"/>
        <w:numPr>
          <w:ilvl w:val="0"/>
          <w:numId w:val="99"/>
        </w:numPr>
        <w:spacing w:after="240"/>
        <w:rPr>
          <w:lang w:val="en-150"/>
        </w:rPr>
      </w:pPr>
      <w:r w:rsidRPr="00EB5B16">
        <w:rPr>
          <w:lang w:val="en-150"/>
        </w:rPr>
        <w:t xml:space="preserve">Stating the size of </w:t>
      </w:r>
      <w:proofErr w:type="spellStart"/>
      <w:r w:rsidRPr="00EB5B16">
        <w:rPr>
          <w:lang w:val="en-150"/>
        </w:rPr>
        <w:t>ArUco</w:t>
      </w:r>
      <w:proofErr w:type="spellEnd"/>
      <w:r w:rsidRPr="00EB5B16">
        <w:rPr>
          <w:lang w:val="en-150"/>
        </w:rPr>
        <w:t xml:space="preserve"> markers.</w:t>
      </w:r>
    </w:p>
    <w:p w14:paraId="7A50D192" w14:textId="65E1CEE2" w:rsidR="00AD290D" w:rsidRPr="00EB5B16" w:rsidRDefault="00AD290D" w:rsidP="000F4DE6">
      <w:pPr>
        <w:rPr>
          <w:lang w:val="en-150"/>
        </w:rPr>
      </w:pPr>
      <w:r w:rsidRPr="00EB5B16">
        <w:rPr>
          <w:lang w:val="en-150"/>
        </w:rPr>
        <w:t>Looping tasks in P1:</w:t>
      </w:r>
    </w:p>
    <w:p w14:paraId="4868512B" w14:textId="42470A1A" w:rsidR="00AD290D" w:rsidRPr="00EB5B16" w:rsidRDefault="00AD290D" w:rsidP="00EB693E">
      <w:pPr>
        <w:pStyle w:val="ListParagraph"/>
        <w:numPr>
          <w:ilvl w:val="0"/>
          <w:numId w:val="99"/>
        </w:numPr>
        <w:rPr>
          <w:lang w:val="en-150"/>
        </w:rPr>
      </w:pPr>
      <w:r w:rsidRPr="00EB5B16">
        <w:rPr>
          <w:lang w:val="en-150"/>
        </w:rPr>
        <w:t>Get undistorted input frame from P0.</w:t>
      </w:r>
    </w:p>
    <w:p w14:paraId="3A5B5380" w14:textId="24A8310E" w:rsidR="00AD290D" w:rsidRPr="00EB5B16" w:rsidRDefault="00AD290D" w:rsidP="00EB693E">
      <w:pPr>
        <w:pStyle w:val="ListParagraph"/>
        <w:numPr>
          <w:ilvl w:val="0"/>
          <w:numId w:val="99"/>
        </w:numPr>
        <w:rPr>
          <w:lang w:val="en-150"/>
        </w:rPr>
      </w:pPr>
      <w:r w:rsidRPr="00EB5B16">
        <w:rPr>
          <w:lang w:val="en-150"/>
        </w:rPr>
        <w:t xml:space="preserve">Attempt to find </w:t>
      </w:r>
      <w:proofErr w:type="spellStart"/>
      <w:r w:rsidRPr="00EB5B16">
        <w:rPr>
          <w:lang w:val="en-150"/>
        </w:rPr>
        <w:t>ArUcos</w:t>
      </w:r>
      <w:proofErr w:type="spellEnd"/>
      <w:r w:rsidRPr="00EB5B16">
        <w:rPr>
          <w:lang w:val="en-150"/>
        </w:rPr>
        <w:t xml:space="preserve"> in that frame.</w:t>
      </w:r>
    </w:p>
    <w:p w14:paraId="636EACBE" w14:textId="6503AED2" w:rsidR="00AD290D" w:rsidRPr="00EB5B16" w:rsidRDefault="00AD290D" w:rsidP="00EB693E">
      <w:pPr>
        <w:pStyle w:val="ListParagraph"/>
        <w:numPr>
          <w:ilvl w:val="0"/>
          <w:numId w:val="99"/>
        </w:numPr>
        <w:rPr>
          <w:lang w:val="en-150"/>
        </w:rPr>
      </w:pPr>
      <w:r w:rsidRPr="00EB5B16">
        <w:rPr>
          <w:lang w:val="en-150"/>
        </w:rPr>
        <w:t xml:space="preserve">Compute the pose of the camera with respect to each </w:t>
      </w:r>
      <w:proofErr w:type="spellStart"/>
      <w:r w:rsidRPr="00EB5B16">
        <w:rPr>
          <w:lang w:val="en-150"/>
        </w:rPr>
        <w:t>ArUco</w:t>
      </w:r>
      <w:proofErr w:type="spellEnd"/>
      <w:r w:rsidRPr="00EB5B16">
        <w:rPr>
          <w:lang w:val="en-150"/>
        </w:rPr>
        <w:t>.</w:t>
      </w:r>
    </w:p>
    <w:p w14:paraId="595692FE" w14:textId="7C52E9BE" w:rsidR="00AD290D" w:rsidRPr="00EB5B16" w:rsidRDefault="00AD290D" w:rsidP="00EB693E">
      <w:pPr>
        <w:pStyle w:val="ListParagraph"/>
        <w:numPr>
          <w:ilvl w:val="0"/>
          <w:numId w:val="99"/>
        </w:numPr>
        <w:rPr>
          <w:lang w:val="en-150"/>
        </w:rPr>
      </w:pPr>
      <w:r w:rsidRPr="00EB5B16">
        <w:rPr>
          <w:lang w:val="en-150"/>
        </w:rPr>
        <w:t>Apply a 2D transformation to obtain multiple poses of the camera with respect to a world reference (</w:t>
      </w:r>
      <w:proofErr w:type="spellStart"/>
      <w:r w:rsidRPr="00EB5B16">
        <w:rPr>
          <w:lang w:val="en-150"/>
        </w:rPr>
        <w:t>ArUco</w:t>
      </w:r>
      <w:proofErr w:type="spellEnd"/>
      <w:r w:rsidRPr="00EB5B16">
        <w:rPr>
          <w:lang w:val="en-150"/>
        </w:rPr>
        <w:t xml:space="preserve"> with </w:t>
      </w:r>
      <m:oMath>
        <m:r>
          <w:rPr>
            <w:rFonts w:ascii="Cambria Math" w:hAnsi="Cambria Math"/>
            <w:lang w:val="en-150"/>
          </w:rPr>
          <m:t>ID0</m:t>
        </m:r>
      </m:oMath>
      <w:r w:rsidRPr="00EB5B16">
        <w:rPr>
          <w:lang w:val="en-150"/>
        </w:rPr>
        <w:t>), computed from each marker’s measurement.</w:t>
      </w:r>
    </w:p>
    <w:p w14:paraId="537D0885" w14:textId="10FC5CCC" w:rsidR="00AD290D" w:rsidRPr="00EB5B16" w:rsidRDefault="00AD290D" w:rsidP="00EB693E">
      <w:pPr>
        <w:pStyle w:val="ListParagraph"/>
        <w:numPr>
          <w:ilvl w:val="0"/>
          <w:numId w:val="99"/>
        </w:numPr>
        <w:rPr>
          <w:lang w:val="en-150"/>
        </w:rPr>
      </w:pPr>
      <w:r w:rsidRPr="00EB5B16">
        <w:rPr>
          <w:lang w:val="en-150"/>
        </w:rPr>
        <w:t>Send the pose collection to the Kalman filter in P2.</w:t>
      </w:r>
    </w:p>
    <w:p w14:paraId="512C4381" w14:textId="7478A529" w:rsidR="00DF752D" w:rsidRPr="00EB5B16" w:rsidRDefault="00DF752D" w:rsidP="00DF752D">
      <w:pPr>
        <w:rPr>
          <w:lang w:val="en-150"/>
        </w:rPr>
      </w:pPr>
      <w:r w:rsidRPr="00EB5B16">
        <w:rPr>
          <w:lang w:val="en-150"/>
        </w:rPr>
        <w:lastRenderedPageBreak/>
        <w:t xml:space="preserve">This process can run into several exceptions. First, let’s define the concept of </w:t>
      </w:r>
      <w:proofErr w:type="spellStart"/>
      <w:r w:rsidRPr="00EB5B16">
        <w:rPr>
          <w:lang w:val="en-150"/>
        </w:rPr>
        <w:t>ArUco</w:t>
      </w:r>
      <w:proofErr w:type="spellEnd"/>
      <w:r w:rsidRPr="00EB5B16">
        <w:rPr>
          <w:lang w:val="en-150"/>
        </w:rPr>
        <w:t xml:space="preserve"> dictionary. An </w:t>
      </w:r>
      <w:proofErr w:type="spellStart"/>
      <w:r w:rsidRPr="00EB5B16">
        <w:rPr>
          <w:lang w:val="en-150"/>
        </w:rPr>
        <w:t>ArUco</w:t>
      </w:r>
      <w:proofErr w:type="spellEnd"/>
      <w:r w:rsidRPr="00EB5B16">
        <w:rPr>
          <w:lang w:val="en-150"/>
        </w:rPr>
        <w:t xml:space="preserve"> dictionary is a collection of </w:t>
      </w:r>
      <w:proofErr w:type="spellStart"/>
      <w:r w:rsidRPr="00EB5B16">
        <w:rPr>
          <w:lang w:val="en-150"/>
        </w:rPr>
        <w:t>ArUco</w:t>
      </w:r>
      <w:proofErr w:type="spellEnd"/>
      <w:r w:rsidRPr="00EB5B16">
        <w:rPr>
          <w:lang w:val="en-150"/>
        </w:rPr>
        <w:t xml:space="preserve"> markers with a given binary matrix size (</w:t>
      </w:r>
      <m:oMath>
        <m:r>
          <w:rPr>
            <w:rFonts w:ascii="Cambria Math" w:hAnsi="Cambria Math"/>
            <w:lang w:val="en-150"/>
          </w:rPr>
          <m:t>4x4, 5x5, etc.</m:t>
        </m:r>
      </m:oMath>
      <w:r w:rsidRPr="00EB5B16">
        <w:rPr>
          <w:lang w:val="en-150"/>
        </w:rPr>
        <w:t xml:space="preserve">). Dictionaries are usually generated with a fixed number of output markers, so that, known that we want </w:t>
      </w:r>
      <m:oMath>
        <m:r>
          <w:rPr>
            <w:rFonts w:ascii="Cambria Math" w:hAnsi="Cambria Math"/>
            <w:lang w:val="en-150"/>
          </w:rPr>
          <m:t>N</m:t>
        </m:r>
      </m:oMath>
      <w:r w:rsidRPr="00EB5B16">
        <w:rPr>
          <w:lang w:val="en-150"/>
        </w:rPr>
        <w:t xml:space="preserve"> markers, t</w:t>
      </w:r>
      <w:proofErr w:type="spellStart"/>
      <w:r w:rsidRPr="00EB5B16">
        <w:rPr>
          <w:lang w:val="en-150"/>
        </w:rPr>
        <w:t>hese</w:t>
      </w:r>
      <w:proofErr w:type="spellEnd"/>
      <w:r w:rsidRPr="00EB5B16">
        <w:rPr>
          <w:lang w:val="en-150"/>
        </w:rPr>
        <w:t xml:space="preserve"> will be generated as differently as possible. For experimentation and development, however, it is more convenient to recur to a big standard dictionary, and place or remove certain </w:t>
      </w:r>
      <w:r w:rsidR="00597424" w:rsidRPr="00EB5B16">
        <w:rPr>
          <w:lang w:val="en-150"/>
        </w:rPr>
        <w:t xml:space="preserve">physical </w:t>
      </w:r>
      <w:r w:rsidRPr="00EB5B16">
        <w:rPr>
          <w:lang w:val="en-150"/>
        </w:rPr>
        <w:t xml:space="preserve">markers from the environment from a collection that we only print once. This means that, in practice, the </w:t>
      </w:r>
      <w:proofErr w:type="spellStart"/>
      <w:r w:rsidRPr="00EB5B16">
        <w:rPr>
          <w:lang w:val="en-150"/>
        </w:rPr>
        <w:t>ArUco</w:t>
      </w:r>
      <w:proofErr w:type="spellEnd"/>
      <w:r w:rsidRPr="00EB5B16">
        <w:rPr>
          <w:lang w:val="en-150"/>
        </w:rPr>
        <w:t xml:space="preserve"> detector function can detect more </w:t>
      </w:r>
      <w:proofErr w:type="spellStart"/>
      <w:r w:rsidRPr="00EB5B16">
        <w:rPr>
          <w:lang w:val="en-150"/>
        </w:rPr>
        <w:t>ArUcos</w:t>
      </w:r>
      <w:proofErr w:type="spellEnd"/>
      <w:r w:rsidRPr="00EB5B16">
        <w:rPr>
          <w:lang w:val="en-150"/>
        </w:rPr>
        <w:t xml:space="preserve"> than the ones we already have (and account for) in our experimental setting. </w:t>
      </w:r>
    </w:p>
    <w:p w14:paraId="118F4B90" w14:textId="77777777" w:rsidR="0053593A" w:rsidRPr="00EB5B16" w:rsidRDefault="0053593A" w:rsidP="0053593A">
      <w:pPr>
        <w:rPr>
          <w:lang w:val="en-150"/>
        </w:rPr>
      </w:pPr>
      <w:r w:rsidRPr="00EB5B16">
        <w:rPr>
          <w:lang w:val="en-150"/>
        </w:rPr>
        <w:t>The exceptions that have been accounted for are:</w:t>
      </w:r>
    </w:p>
    <w:p w14:paraId="41529121" w14:textId="77777777" w:rsidR="0053593A" w:rsidRPr="00EB5B16" w:rsidRDefault="0053593A" w:rsidP="00EB693E">
      <w:pPr>
        <w:pStyle w:val="ListParagraph"/>
        <w:numPr>
          <w:ilvl w:val="0"/>
          <w:numId w:val="100"/>
        </w:numPr>
        <w:rPr>
          <w:lang w:val="en-150"/>
        </w:rPr>
      </w:pPr>
      <w:r w:rsidRPr="00EB5B16">
        <w:rPr>
          <w:lang w:val="en-150"/>
        </w:rPr>
        <w:t xml:space="preserve">No </w:t>
      </w:r>
      <w:proofErr w:type="spellStart"/>
      <w:r w:rsidRPr="00EB5B16">
        <w:rPr>
          <w:lang w:val="en-150"/>
        </w:rPr>
        <w:t>ArUco</w:t>
      </w:r>
      <w:proofErr w:type="spellEnd"/>
      <w:r w:rsidRPr="00EB5B16">
        <w:rPr>
          <w:lang w:val="en-150"/>
        </w:rPr>
        <w:t xml:space="preserve"> markers are shown:</w:t>
      </w:r>
    </w:p>
    <w:p w14:paraId="17967336" w14:textId="34EE3EA9" w:rsidR="0053593A" w:rsidRPr="00EB5B16" w:rsidRDefault="0053593A" w:rsidP="00EB693E">
      <w:pPr>
        <w:pStyle w:val="ListParagraph"/>
        <w:numPr>
          <w:ilvl w:val="1"/>
          <w:numId w:val="100"/>
        </w:numPr>
        <w:rPr>
          <w:lang w:val="en-150"/>
        </w:rPr>
      </w:pPr>
      <w:r w:rsidRPr="00EB5B16">
        <w:rPr>
          <w:lang w:val="en-150"/>
        </w:rPr>
        <w:t>At any</w:t>
      </w:r>
      <w:r w:rsidR="00095233" w:rsidRPr="00EB5B16">
        <w:rPr>
          <w:lang w:val="en-150"/>
        </w:rPr>
        <w:t xml:space="preserve"> time</w:t>
      </w:r>
      <w:r w:rsidRPr="00EB5B16">
        <w:rPr>
          <w:lang w:val="en-150"/>
        </w:rPr>
        <w:t>: Fail localization and send in the previous pose estimations.</w:t>
      </w:r>
    </w:p>
    <w:p w14:paraId="01CE9864" w14:textId="77777777" w:rsidR="0053593A" w:rsidRPr="00EB5B16" w:rsidRDefault="0053593A" w:rsidP="00EB693E">
      <w:pPr>
        <w:pStyle w:val="ListParagraph"/>
        <w:numPr>
          <w:ilvl w:val="1"/>
          <w:numId w:val="100"/>
        </w:numPr>
        <w:rPr>
          <w:lang w:val="en-150"/>
        </w:rPr>
      </w:pPr>
      <w:r w:rsidRPr="00EB5B16">
        <w:rPr>
          <w:lang w:val="en-150"/>
        </w:rPr>
        <w:t xml:space="preserve">At the first iteration: Fail localization and send fake coordinate detections. </w:t>
      </w:r>
    </w:p>
    <w:p w14:paraId="6DB8E986" w14:textId="77777777" w:rsidR="0053593A" w:rsidRPr="00EB5B16" w:rsidRDefault="0053593A" w:rsidP="00EB693E">
      <w:pPr>
        <w:pStyle w:val="ListParagraph"/>
        <w:numPr>
          <w:ilvl w:val="0"/>
          <w:numId w:val="100"/>
        </w:numPr>
        <w:spacing w:after="240"/>
        <w:rPr>
          <w:lang w:val="en-150"/>
        </w:rPr>
      </w:pPr>
      <w:r w:rsidRPr="00EB5B16">
        <w:rPr>
          <w:lang w:val="en-150"/>
        </w:rPr>
        <w:t xml:space="preserve">Unexpected </w:t>
      </w:r>
      <w:proofErr w:type="spellStart"/>
      <w:r w:rsidRPr="00EB5B16">
        <w:rPr>
          <w:lang w:val="en-150"/>
        </w:rPr>
        <w:t>ArUco</w:t>
      </w:r>
      <w:proofErr w:type="spellEnd"/>
      <w:r w:rsidRPr="00EB5B16">
        <w:rPr>
          <w:lang w:val="en-150"/>
        </w:rPr>
        <w:t xml:space="preserve"> marker: </w:t>
      </w:r>
    </w:p>
    <w:p w14:paraId="18313B80" w14:textId="37091470" w:rsidR="0053593A" w:rsidRPr="00EB5B16" w:rsidRDefault="0053593A" w:rsidP="00EB693E">
      <w:pPr>
        <w:pStyle w:val="ListParagraph"/>
        <w:numPr>
          <w:ilvl w:val="1"/>
          <w:numId w:val="100"/>
        </w:numPr>
        <w:spacing w:after="240"/>
        <w:rPr>
          <w:lang w:val="en-150"/>
        </w:rPr>
      </w:pPr>
      <w:r w:rsidRPr="00EB5B16">
        <w:rPr>
          <w:lang w:val="en-150"/>
        </w:rPr>
        <w:t>Filter out any marker whose ID is not stated in the markers dictionary at P0.</w:t>
      </w:r>
    </w:p>
    <w:p w14:paraId="24901E38" w14:textId="7E8D6617" w:rsidR="0053593A" w:rsidRPr="00EB5B16" w:rsidRDefault="00DF752D" w:rsidP="0053593A">
      <w:pPr>
        <w:spacing w:before="0" w:after="240"/>
        <w:rPr>
          <w:lang w:val="en-150"/>
        </w:rPr>
      </w:pPr>
      <w:r w:rsidRPr="00EB5B16">
        <w:rPr>
          <w:lang w:val="en-150"/>
        </w:rPr>
        <w:t>When any exception that prevents localization from being made happens, a flag is passed to the mapping module at P5 so that the</w:t>
      </w:r>
      <w:r w:rsidR="004F75A2" w:rsidRPr="00EB5B16">
        <w:rPr>
          <w:lang w:val="en-150"/>
        </w:rPr>
        <w:t xml:space="preserve"> – unreliable –</w:t>
      </w:r>
      <w:r w:rsidRPr="00EB5B16">
        <w:rPr>
          <w:lang w:val="en-150"/>
        </w:rPr>
        <w:t xml:space="preserve"> presence of items is not recorded by freezing the map for the failed iteration. It is interesting to keep the program running so that the camera view for object detections keeps working in real time.</w:t>
      </w:r>
    </w:p>
    <w:p w14:paraId="1D428E42" w14:textId="7FAE2F39" w:rsidR="00A10921" w:rsidRPr="00EB5B16" w:rsidRDefault="00592225" w:rsidP="00A10921">
      <w:pPr>
        <w:pStyle w:val="Heading3"/>
        <w:rPr>
          <w:lang w:val="en-150"/>
        </w:rPr>
      </w:pPr>
      <w:bookmarkStart w:id="375" w:name="_Toc74572154"/>
      <w:r w:rsidRPr="00EB5B16">
        <w:rPr>
          <w:lang w:val="en-150"/>
        </w:rPr>
        <w:t>Process 2. P</w:t>
      </w:r>
      <w:r w:rsidR="00A10921" w:rsidRPr="00EB5B16">
        <w:rPr>
          <w:lang w:val="en-150"/>
        </w:rPr>
        <w:t xml:space="preserve">ose </w:t>
      </w:r>
      <w:r w:rsidRPr="00EB5B16">
        <w:rPr>
          <w:lang w:val="en-150"/>
        </w:rPr>
        <w:t xml:space="preserve">Kalman </w:t>
      </w:r>
      <w:r w:rsidR="00A10921" w:rsidRPr="00EB5B16">
        <w:rPr>
          <w:lang w:val="en-150"/>
        </w:rPr>
        <w:t>filtering</w:t>
      </w:r>
      <w:bookmarkEnd w:id="375"/>
    </w:p>
    <w:p w14:paraId="577014D9" w14:textId="233702D6" w:rsidR="0053593A" w:rsidRPr="00EB5B16" w:rsidRDefault="0053593A" w:rsidP="00E24BB6">
      <w:pPr>
        <w:rPr>
          <w:lang w:val="en-150"/>
        </w:rPr>
      </w:pPr>
      <w:r w:rsidRPr="00EB5B16">
        <w:rPr>
          <w:lang w:val="en-150"/>
        </w:rPr>
        <w:t xml:space="preserve">This stage first imports a hardcoded model of the state space model depicted in </w:t>
      </w:r>
      <w:r w:rsidR="00BB4EEA">
        <w:rPr>
          <w:lang w:val="en-US"/>
        </w:rPr>
        <w:t xml:space="preserve">Section </w:t>
      </w:r>
      <w:r w:rsidR="00BB4EEA">
        <w:rPr>
          <w:lang w:val="en-150"/>
        </w:rPr>
        <w:fldChar w:fldCharType="begin"/>
      </w:r>
      <w:r w:rsidR="00BB4EEA">
        <w:rPr>
          <w:lang w:val="en-150"/>
        </w:rPr>
        <w:instrText xml:space="preserve"> REF _Ref74562696 \n \h </w:instrText>
      </w:r>
      <w:r w:rsidR="00BB4EEA">
        <w:rPr>
          <w:lang w:val="en-150"/>
        </w:rPr>
      </w:r>
      <w:r w:rsidR="00BB4EEA">
        <w:rPr>
          <w:lang w:val="en-150"/>
        </w:rPr>
        <w:fldChar w:fldCharType="separate"/>
      </w:r>
      <w:r w:rsidR="00452B2C">
        <w:rPr>
          <w:lang w:val="en-150"/>
        </w:rPr>
        <w:t>5.4.4</w:t>
      </w:r>
      <w:r w:rsidR="00BB4EEA">
        <w:rPr>
          <w:lang w:val="en-150"/>
        </w:rPr>
        <w:fldChar w:fldCharType="end"/>
      </w:r>
      <w:r w:rsidR="00BB4EEA">
        <w:rPr>
          <w:lang w:val="en-US"/>
        </w:rPr>
        <w:t xml:space="preserve"> </w:t>
      </w:r>
      <w:r w:rsidRPr="00EB5B16">
        <w:rPr>
          <w:lang w:val="en-150"/>
        </w:rPr>
        <w:t xml:space="preserve">and the expandable Kalman filter implementation </w:t>
      </w:r>
      <w:r w:rsidR="00BB4EEA">
        <w:rPr>
          <w:lang w:val="en-US"/>
        </w:rPr>
        <w:t>as defined</w:t>
      </w:r>
      <w:r w:rsidRPr="00EB5B16">
        <w:rPr>
          <w:lang w:val="en-150"/>
        </w:rPr>
        <w:t xml:space="preserve"> in </w:t>
      </w:r>
      <w:r w:rsidR="00BB4EEA">
        <w:rPr>
          <w:lang w:val="en-150"/>
        </w:rPr>
        <w:fldChar w:fldCharType="begin"/>
      </w:r>
      <w:r w:rsidR="00BB4EEA">
        <w:rPr>
          <w:lang w:val="en-150"/>
        </w:rPr>
        <w:instrText xml:space="preserve"> REF _Ref74562716 \n \h </w:instrText>
      </w:r>
      <w:r w:rsidR="00BB4EEA">
        <w:rPr>
          <w:lang w:val="en-150"/>
        </w:rPr>
      </w:r>
      <w:r w:rsidR="00BB4EEA">
        <w:rPr>
          <w:lang w:val="en-150"/>
        </w:rPr>
        <w:fldChar w:fldCharType="separate"/>
      </w:r>
      <w:r w:rsidR="00452B2C">
        <w:rPr>
          <w:lang w:val="en-150"/>
        </w:rPr>
        <w:t>5.4.3</w:t>
      </w:r>
      <w:r w:rsidR="00BB4EEA">
        <w:rPr>
          <w:lang w:val="en-150"/>
        </w:rPr>
        <w:fldChar w:fldCharType="end"/>
      </w:r>
      <w:r w:rsidRPr="00EB5B16">
        <w:rPr>
          <w:lang w:val="en-150"/>
        </w:rPr>
        <w:t>. The broadcasting of the filter</w:t>
      </w:r>
      <w:r w:rsidR="004F75A2" w:rsidRPr="00EB5B16">
        <w:rPr>
          <w:lang w:val="en-150"/>
        </w:rPr>
        <w:t>’</w:t>
      </w:r>
      <w:r w:rsidRPr="00EB5B16">
        <w:rPr>
          <w:lang w:val="en-150"/>
        </w:rPr>
        <w:t>s inner matrices is performed within the update function inside the filter according the same guidelines as before.</w:t>
      </w:r>
    </w:p>
    <w:p w14:paraId="11FBFF49" w14:textId="478B207A" w:rsidR="0053593A" w:rsidRPr="00EB5B16" w:rsidRDefault="0053593A" w:rsidP="0053593A">
      <w:pPr>
        <w:spacing w:after="240"/>
        <w:rPr>
          <w:lang w:val="en-150"/>
        </w:rPr>
      </w:pPr>
      <w:r w:rsidRPr="00EB5B16">
        <w:rPr>
          <w:lang w:val="en-150"/>
        </w:rPr>
        <w:t>No exceptions are expected to take place at this stage since localization failures are already addressed in P1. In case of localization failure, this process simply performs the same computations on dummy values.</w:t>
      </w:r>
    </w:p>
    <w:p w14:paraId="616D270F" w14:textId="70CF2D80" w:rsidR="00DD10FB" w:rsidRPr="00EB5B16" w:rsidRDefault="00592225" w:rsidP="00DD10FB">
      <w:pPr>
        <w:pStyle w:val="Heading3"/>
        <w:rPr>
          <w:lang w:val="en-150"/>
        </w:rPr>
      </w:pPr>
      <w:bookmarkStart w:id="376" w:name="_Toc74572155"/>
      <w:r w:rsidRPr="00EB5B16">
        <w:rPr>
          <w:lang w:val="en-150"/>
        </w:rPr>
        <w:t xml:space="preserve">Process 3. </w:t>
      </w:r>
      <w:r w:rsidR="00DD10FB" w:rsidRPr="00EB5B16">
        <w:rPr>
          <w:lang w:val="en-150"/>
        </w:rPr>
        <w:t>Object detection</w:t>
      </w:r>
      <w:r w:rsidRPr="00EB5B16">
        <w:rPr>
          <w:lang w:val="en-150"/>
        </w:rPr>
        <w:t xml:space="preserve"> with darknet</w:t>
      </w:r>
      <w:bookmarkEnd w:id="376"/>
    </w:p>
    <w:p w14:paraId="52C441D9" w14:textId="74011A83" w:rsidR="0053593A" w:rsidRPr="00EB5B16" w:rsidRDefault="009D478D" w:rsidP="00E24BB6">
      <w:pPr>
        <w:rPr>
          <w:lang w:val="en-150"/>
        </w:rPr>
      </w:pPr>
      <w:r w:rsidRPr="00EB5B16">
        <w:rPr>
          <w:lang w:val="en-150"/>
        </w:rPr>
        <w:t xml:space="preserve">Object detection is carried externally within darknet. However, default darknet interface poses several difficulties for live inference. With the commands shown at the tutorial at </w:t>
      </w:r>
      <w:r w:rsidR="00265D76" w:rsidRPr="00EB5B16">
        <w:rPr>
          <w:lang w:val="en-150"/>
        </w:rPr>
        <w:fldChar w:fldCharType="begin" w:fldLock="1"/>
      </w:r>
      <w:r w:rsidR="00597972" w:rsidRPr="00EB5B16">
        <w:rPr>
          <w:lang w:val="en-150"/>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265D76" w:rsidRPr="00EB5B16">
        <w:rPr>
          <w:lang w:val="en-150"/>
        </w:rPr>
        <w:fldChar w:fldCharType="separate"/>
      </w:r>
      <w:r w:rsidR="00597972" w:rsidRPr="00EB5B16">
        <w:rPr>
          <w:noProof/>
          <w:lang w:val="en-150"/>
        </w:rPr>
        <w:t>[50]</w:t>
      </w:r>
      <w:r w:rsidR="00265D76" w:rsidRPr="00EB5B16">
        <w:rPr>
          <w:lang w:val="en-150"/>
        </w:rPr>
        <w:fldChar w:fldCharType="end"/>
      </w:r>
      <w:r w:rsidRPr="00EB5B16">
        <w:rPr>
          <w:lang w:val="en-150"/>
        </w:rPr>
        <w:t xml:space="preserve"> live inference can be performed but no numerical information extracted in real time. The way of obtaining numerical bounding boxes according to </w:t>
      </w:r>
      <w:r w:rsidR="00265D76" w:rsidRPr="00EB5B16">
        <w:rPr>
          <w:lang w:val="en-150"/>
        </w:rPr>
        <w:fldChar w:fldCharType="begin" w:fldLock="1"/>
      </w:r>
      <w:r w:rsidR="00597972" w:rsidRPr="00EB5B16">
        <w:rPr>
          <w:lang w:val="en-150"/>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50]","plainTextFormattedCitation":"[50]","previouslyFormattedCitation":"[50]"},"properties":{"noteIndex":0},"schema":"https://github.com/citation-style-language/schema/raw/master/csl-citation.json"}</w:instrText>
      </w:r>
      <w:r w:rsidR="00265D76" w:rsidRPr="00EB5B16">
        <w:rPr>
          <w:lang w:val="en-150"/>
        </w:rPr>
        <w:fldChar w:fldCharType="separate"/>
      </w:r>
      <w:r w:rsidR="00597972" w:rsidRPr="00EB5B16">
        <w:rPr>
          <w:noProof/>
          <w:lang w:val="en-150"/>
        </w:rPr>
        <w:t>[50]</w:t>
      </w:r>
      <w:r w:rsidR="00265D76" w:rsidRPr="00EB5B16">
        <w:rPr>
          <w:lang w:val="en-150"/>
        </w:rPr>
        <w:fldChar w:fldCharType="end"/>
      </w:r>
      <w:r w:rsidRPr="00EB5B16">
        <w:rPr>
          <w:lang w:val="en-150"/>
        </w:rPr>
        <w:t xml:space="preserve"> requires to boot up the network every iteration, completely inadmissible towards reaching real time. In this implementation, darknet is called from the python bindings available at </w:t>
      </w:r>
      <w:r w:rsidR="00265D76" w:rsidRPr="00EB5B16">
        <w:rPr>
          <w:lang w:val="en-150"/>
        </w:rPr>
        <w:fldChar w:fldCharType="begin" w:fldLock="1"/>
      </w:r>
      <w:r w:rsidR="00597972" w:rsidRPr="00EB5B16">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4]","plainTextFormattedCitation":"[34]","previouslyFormattedCitation":"[34]"},"properties":{"noteIndex":0},"schema":"https://github.com/citation-style-language/schema/raw/master/csl-citation.json"}</w:instrText>
      </w:r>
      <w:r w:rsidR="00265D76" w:rsidRPr="00EB5B16">
        <w:rPr>
          <w:lang w:val="en-150"/>
        </w:rPr>
        <w:fldChar w:fldCharType="separate"/>
      </w:r>
      <w:r w:rsidR="00265D76" w:rsidRPr="00EB5B16">
        <w:rPr>
          <w:noProof/>
          <w:lang w:val="en-150"/>
        </w:rPr>
        <w:t>[34]</w:t>
      </w:r>
      <w:r w:rsidR="00265D76" w:rsidRPr="00EB5B16">
        <w:rPr>
          <w:lang w:val="en-150"/>
        </w:rPr>
        <w:fldChar w:fldCharType="end"/>
      </w:r>
      <w:r w:rsidRPr="00EB5B16">
        <w:rPr>
          <w:lang w:val="en-150"/>
        </w:rPr>
        <w:t xml:space="preserve"> to overcome this issue.</w:t>
      </w:r>
    </w:p>
    <w:p w14:paraId="1B68D64E" w14:textId="30F83474" w:rsidR="009D478D" w:rsidRPr="00EB5B16" w:rsidRDefault="009D478D" w:rsidP="00E24BB6">
      <w:pPr>
        <w:rPr>
          <w:lang w:val="en-150"/>
        </w:rPr>
      </w:pPr>
      <w:r w:rsidRPr="00EB5B16">
        <w:rPr>
          <w:lang w:val="en-150"/>
        </w:rPr>
        <w:t>The initialization tasks comprise:</w:t>
      </w:r>
    </w:p>
    <w:p w14:paraId="3D010DC6" w14:textId="17B6F858" w:rsidR="009D478D" w:rsidRPr="00EB5B16" w:rsidRDefault="009D478D" w:rsidP="00EB693E">
      <w:pPr>
        <w:pStyle w:val="ListParagraph"/>
        <w:numPr>
          <w:ilvl w:val="0"/>
          <w:numId w:val="101"/>
        </w:numPr>
        <w:rPr>
          <w:lang w:val="en-150"/>
        </w:rPr>
      </w:pPr>
      <w:r w:rsidRPr="00EB5B16">
        <w:rPr>
          <w:lang w:val="en-150"/>
        </w:rPr>
        <w:t>Importing darknet with GPU support.</w:t>
      </w:r>
    </w:p>
    <w:p w14:paraId="6D843B71" w14:textId="61620376" w:rsidR="009D478D" w:rsidRPr="00EB5B16" w:rsidRDefault="009D478D" w:rsidP="00EB693E">
      <w:pPr>
        <w:pStyle w:val="ListParagraph"/>
        <w:numPr>
          <w:ilvl w:val="0"/>
          <w:numId w:val="101"/>
        </w:numPr>
        <w:spacing w:after="240"/>
        <w:rPr>
          <w:lang w:val="en-150"/>
        </w:rPr>
      </w:pPr>
      <w:r w:rsidRPr="00EB5B16">
        <w:rPr>
          <w:lang w:val="en-150"/>
        </w:rPr>
        <w:t>Initializing the network of choice.</w:t>
      </w:r>
    </w:p>
    <w:p w14:paraId="4872B85A" w14:textId="368AA862" w:rsidR="009D478D" w:rsidRPr="00EB5B16" w:rsidRDefault="009D478D" w:rsidP="009D478D">
      <w:pPr>
        <w:rPr>
          <w:lang w:val="en-150"/>
        </w:rPr>
      </w:pPr>
      <w:r w:rsidRPr="00EB5B16">
        <w:rPr>
          <w:lang w:val="en-150"/>
        </w:rPr>
        <w:t>To then indefinitely run inference on the undistorted image taken from P0.</w:t>
      </w:r>
    </w:p>
    <w:p w14:paraId="6C13E74B" w14:textId="7BD55722" w:rsidR="009D478D" w:rsidRPr="00EB5B16" w:rsidRDefault="009D478D" w:rsidP="00D232E8">
      <w:pPr>
        <w:spacing w:after="240"/>
        <w:rPr>
          <w:lang w:val="en-150"/>
        </w:rPr>
      </w:pPr>
      <w:r w:rsidRPr="00EB5B16">
        <w:rPr>
          <w:lang w:val="en-150"/>
        </w:rPr>
        <w:lastRenderedPageBreak/>
        <w:t xml:space="preserve">While darknet models can be imported to OpenCV to perform inference with its high-level API, the available installation of OpenCV did not support GPU acceleration at the time. Importing darknet properly can be an issue depending on how the </w:t>
      </w:r>
      <w:proofErr w:type="spellStart"/>
      <w:r w:rsidRPr="00EB5B16">
        <w:rPr>
          <w:lang w:val="en-150"/>
        </w:rPr>
        <w:t>instalation</w:t>
      </w:r>
      <w:proofErr w:type="spellEnd"/>
      <w:r w:rsidRPr="00EB5B16">
        <w:rPr>
          <w:lang w:val="en-150"/>
        </w:rPr>
        <w:t xml:space="preserve"> is made.</w:t>
      </w:r>
      <w:r w:rsidR="00D232E8" w:rsidRPr="00EB5B16">
        <w:rPr>
          <w:lang w:val="en-150"/>
        </w:rPr>
        <w:t xml:space="preserve"> Provided the GPU support is set up adequately (CUDA, CUDNN installed), darknet can be imported from the Python environment by navigating to the directory holding its installation and importing the file </w:t>
      </w:r>
      <w:r w:rsidR="00D232E8" w:rsidRPr="00EB5B16">
        <w:rPr>
          <w:i/>
          <w:iCs/>
          <w:lang w:val="en-150"/>
        </w:rPr>
        <w:t>darknet.py</w:t>
      </w:r>
      <w:r w:rsidR="00D232E8" w:rsidRPr="00EB5B16">
        <w:rPr>
          <w:lang w:val="en-150"/>
        </w:rPr>
        <w:t>.</w:t>
      </w:r>
    </w:p>
    <w:p w14:paraId="6FF71843" w14:textId="3F30E310" w:rsidR="00DD10FB" w:rsidRPr="00EB5B16" w:rsidRDefault="00592225" w:rsidP="00DD10FB">
      <w:pPr>
        <w:pStyle w:val="Heading3"/>
        <w:rPr>
          <w:lang w:val="en-150"/>
        </w:rPr>
      </w:pPr>
      <w:bookmarkStart w:id="377" w:name="_Toc74572156"/>
      <w:r w:rsidRPr="00EB5B16">
        <w:rPr>
          <w:lang w:val="en-150"/>
        </w:rPr>
        <w:t>Process 4. 2D reconstruction</w:t>
      </w:r>
      <w:bookmarkEnd w:id="377"/>
    </w:p>
    <w:p w14:paraId="4710FEAC" w14:textId="64D06482" w:rsidR="00D232E8" w:rsidRPr="00EB5B16" w:rsidRDefault="00D232E8" w:rsidP="0000510B">
      <w:pPr>
        <w:rPr>
          <w:lang w:val="en-150"/>
        </w:rPr>
      </w:pPr>
      <w:r w:rsidRPr="00EB5B16">
        <w:rPr>
          <w:lang w:val="en-150"/>
        </w:rPr>
        <w:t xml:space="preserve">2D reconstruction is a relaxation from the concept of 3D reconstruction which aims to relate image data to real world coordinates. This module simply attempts to estimate the horizontal position of an item with respect to a camera, based on its width within an undistorted image, according to the procedure described in </w:t>
      </w:r>
      <w:r w:rsidR="00BB4EEA">
        <w:rPr>
          <w:lang w:val="en-US"/>
        </w:rPr>
        <w:t xml:space="preserve">Section </w:t>
      </w:r>
      <w:r w:rsidR="00BB4EEA">
        <w:rPr>
          <w:lang w:val="en-US"/>
        </w:rPr>
        <w:fldChar w:fldCharType="begin"/>
      </w:r>
      <w:r w:rsidR="00BB4EEA">
        <w:rPr>
          <w:lang w:val="en-US"/>
        </w:rPr>
        <w:instrText xml:space="preserve"> REF _Ref74562758 \n \h </w:instrText>
      </w:r>
      <w:r w:rsidR="00BB4EEA">
        <w:rPr>
          <w:lang w:val="en-US"/>
        </w:rPr>
      </w:r>
      <w:r w:rsidR="00BB4EEA">
        <w:rPr>
          <w:lang w:val="en-US"/>
        </w:rPr>
        <w:fldChar w:fldCharType="separate"/>
      </w:r>
      <w:r w:rsidR="00452B2C">
        <w:rPr>
          <w:lang w:val="en-US"/>
        </w:rPr>
        <w:t>5.5</w:t>
      </w:r>
      <w:r w:rsidR="00BB4EEA">
        <w:rPr>
          <w:lang w:val="en-US"/>
        </w:rPr>
        <w:fldChar w:fldCharType="end"/>
      </w:r>
      <w:r w:rsidRPr="00EB5B16">
        <w:rPr>
          <w:lang w:val="en-150"/>
        </w:rPr>
        <w:t>.</w:t>
      </w:r>
    </w:p>
    <w:p w14:paraId="16D5DFC5" w14:textId="75D862AA" w:rsidR="0000510B" w:rsidRPr="00EB5B16" w:rsidRDefault="0000510B" w:rsidP="00D232E8">
      <w:pPr>
        <w:spacing w:after="240"/>
        <w:rPr>
          <w:lang w:val="en-150"/>
        </w:rPr>
      </w:pPr>
      <w:r w:rsidRPr="00EB5B16">
        <w:rPr>
          <w:lang w:val="en-150"/>
        </w:rPr>
        <w:t>Because not all items in the object detection model may be of interest, especially when using pretrained weights of a problem as big as the MS COCO dataset, a filter is placed at this stage so no instances of undesired items are translated into coordinates.</w:t>
      </w:r>
    </w:p>
    <w:p w14:paraId="5823B6F0" w14:textId="51B08D5A" w:rsidR="00A10921" w:rsidRPr="00EB5B16" w:rsidRDefault="00592225" w:rsidP="00A10921">
      <w:pPr>
        <w:pStyle w:val="Heading3"/>
        <w:rPr>
          <w:lang w:val="en-150"/>
        </w:rPr>
      </w:pPr>
      <w:bookmarkStart w:id="378" w:name="_Toc74572157"/>
      <w:r w:rsidRPr="00EB5B16">
        <w:rPr>
          <w:lang w:val="en-150"/>
        </w:rPr>
        <w:t>Process 5. World mapper</w:t>
      </w:r>
      <w:bookmarkEnd w:id="378"/>
    </w:p>
    <w:p w14:paraId="1C2AC963" w14:textId="52283D29" w:rsidR="0000510B" w:rsidRPr="00EB5B16" w:rsidRDefault="0000510B" w:rsidP="007C458F">
      <w:pPr>
        <w:rPr>
          <w:lang w:val="en-150"/>
        </w:rPr>
      </w:pPr>
      <w:r w:rsidRPr="00EB5B16">
        <w:rPr>
          <w:lang w:val="en-150"/>
        </w:rPr>
        <w:t xml:space="preserve">The world mapper draws a map of the environment in which the likelihood map for the presence of items is later displayed. So far, the world coordinate frame has been placed at the </w:t>
      </w:r>
      <w:proofErr w:type="spellStart"/>
      <w:r w:rsidRPr="00EB5B16">
        <w:rPr>
          <w:lang w:val="en-150"/>
        </w:rPr>
        <w:t>ArUco</w:t>
      </w:r>
      <w:proofErr w:type="spellEnd"/>
      <w:r w:rsidRPr="00EB5B16">
        <w:rPr>
          <w:lang w:val="en-150"/>
        </w:rPr>
        <w:t xml:space="preserve"> marker of </w:t>
      </w:r>
      <m:oMath>
        <m:r>
          <w:rPr>
            <w:rFonts w:ascii="Cambria Math" w:hAnsi="Cambria Math"/>
            <w:lang w:val="en-150"/>
          </w:rPr>
          <m:t>ID0</m:t>
        </m:r>
      </m:oMath>
      <w:r w:rsidRPr="00EB5B16">
        <w:rPr>
          <w:lang w:val="en-150"/>
        </w:rPr>
        <w:t>. Since we approach the drawing of the likelihood maps with image processing, a coordinate change is needed so that the map coordinate frame belongs to the top left corner of the output likelihood map matrix.</w:t>
      </w:r>
    </w:p>
    <w:p w14:paraId="2A0D9DBA" w14:textId="672DCB6C" w:rsidR="0000510B" w:rsidRPr="00EB5B16" w:rsidRDefault="0000510B" w:rsidP="007C458F">
      <w:pPr>
        <w:rPr>
          <w:lang w:val="en-150"/>
        </w:rPr>
      </w:pPr>
      <w:r w:rsidRPr="00EB5B16">
        <w:rPr>
          <w:lang w:val="en-150"/>
        </w:rPr>
        <w:t>This module initializes by:</w:t>
      </w:r>
    </w:p>
    <w:p w14:paraId="597AF25B" w14:textId="6D8EFBC3" w:rsidR="0000510B" w:rsidRPr="00EB5B16" w:rsidRDefault="0000510B" w:rsidP="00EB693E">
      <w:pPr>
        <w:pStyle w:val="ListParagraph"/>
        <w:numPr>
          <w:ilvl w:val="0"/>
          <w:numId w:val="102"/>
        </w:numPr>
        <w:rPr>
          <w:lang w:val="en-150"/>
        </w:rPr>
      </w:pPr>
      <w:r w:rsidRPr="00EB5B16">
        <w:rPr>
          <w:lang w:val="en-150"/>
        </w:rPr>
        <w:t>Instancing the world map</w:t>
      </w:r>
      <w:r w:rsidR="00894CE4" w:rsidRPr="00EB5B16">
        <w:rPr>
          <w:lang w:val="en-150"/>
        </w:rPr>
        <w:t>, defining its overall size</w:t>
      </w:r>
      <w:r w:rsidR="00297AC1" w:rsidRPr="00EB5B16">
        <w:rPr>
          <w:lang w:val="en-150"/>
        </w:rPr>
        <w:t>.</w:t>
      </w:r>
    </w:p>
    <w:p w14:paraId="337B0700" w14:textId="316E3FB6" w:rsidR="0000510B" w:rsidRPr="00EB5B16" w:rsidRDefault="0000510B" w:rsidP="00EB693E">
      <w:pPr>
        <w:pStyle w:val="ListParagraph"/>
        <w:numPr>
          <w:ilvl w:val="0"/>
          <w:numId w:val="102"/>
        </w:numPr>
        <w:rPr>
          <w:lang w:val="en-150"/>
        </w:rPr>
      </w:pPr>
      <w:r w:rsidRPr="00EB5B16">
        <w:rPr>
          <w:lang w:val="en-150"/>
        </w:rPr>
        <w:t>Defining the items that are to be drawn – particularly how many</w:t>
      </w:r>
      <w:r w:rsidR="00297AC1" w:rsidRPr="00EB5B16">
        <w:rPr>
          <w:lang w:val="en-150"/>
        </w:rPr>
        <w:t xml:space="preserve"> are there.</w:t>
      </w:r>
    </w:p>
    <w:p w14:paraId="3A7B3C66" w14:textId="215D4F18" w:rsidR="0000510B" w:rsidRPr="00EB5B16" w:rsidRDefault="0000510B" w:rsidP="00EB693E">
      <w:pPr>
        <w:pStyle w:val="ListParagraph"/>
        <w:numPr>
          <w:ilvl w:val="0"/>
          <w:numId w:val="102"/>
        </w:numPr>
        <w:rPr>
          <w:lang w:val="en-150"/>
        </w:rPr>
      </w:pPr>
      <w:r w:rsidRPr="00EB5B16">
        <w:rPr>
          <w:lang w:val="en-150"/>
        </w:rPr>
        <w:t>Setting values for the discovery and obliviousness rate</w:t>
      </w:r>
      <w:r w:rsidR="00297AC1" w:rsidRPr="00EB5B16">
        <w:rPr>
          <w:lang w:val="en-150"/>
        </w:rPr>
        <w:t>.</w:t>
      </w:r>
    </w:p>
    <w:p w14:paraId="42AF1281" w14:textId="31703EC7" w:rsidR="00894CE4" w:rsidRPr="00EB5B16" w:rsidRDefault="00894CE4" w:rsidP="00EB693E">
      <w:pPr>
        <w:pStyle w:val="ListParagraph"/>
        <w:numPr>
          <w:ilvl w:val="0"/>
          <w:numId w:val="102"/>
        </w:numPr>
        <w:spacing w:after="240"/>
        <w:rPr>
          <w:lang w:val="en-150"/>
        </w:rPr>
      </w:pPr>
      <w:r w:rsidRPr="00EB5B16">
        <w:rPr>
          <w:lang w:val="en-150"/>
        </w:rPr>
        <w:t>Defining the coordinates of the world coordinate frame with respect to the map coordinate frame.</w:t>
      </w:r>
    </w:p>
    <w:p w14:paraId="0F898B55" w14:textId="79E1368A" w:rsidR="00894CE4" w:rsidRPr="00EB5B16" w:rsidRDefault="00894CE4" w:rsidP="00894CE4">
      <w:pPr>
        <w:rPr>
          <w:lang w:val="en-150"/>
        </w:rPr>
      </w:pPr>
      <w:r w:rsidRPr="00EB5B16">
        <w:rPr>
          <w:lang w:val="en-150"/>
        </w:rPr>
        <w:t>Conventionally, the map coordinate frame is set to be square to the world coordinate frame so that the last step can be performed with simple addition. During continuous deployment, this process loops the following tasks:</w:t>
      </w:r>
    </w:p>
    <w:p w14:paraId="4FF64704" w14:textId="2F39A1DA" w:rsidR="00894CE4" w:rsidRPr="00EB5B16" w:rsidRDefault="00894CE4" w:rsidP="00EB693E">
      <w:pPr>
        <w:pStyle w:val="ListParagraph"/>
        <w:numPr>
          <w:ilvl w:val="0"/>
          <w:numId w:val="103"/>
        </w:numPr>
        <w:rPr>
          <w:lang w:val="en-150"/>
        </w:rPr>
      </w:pPr>
      <w:r w:rsidRPr="00EB5B16">
        <w:rPr>
          <w:lang w:val="en-150"/>
        </w:rPr>
        <w:t>Receive filtered camera pose and item positions with respect to camera from P2, P4.</w:t>
      </w:r>
    </w:p>
    <w:p w14:paraId="510301BC" w14:textId="560C0D22" w:rsidR="00894CE4" w:rsidRPr="00EB5B16" w:rsidRDefault="00894CE4" w:rsidP="00EB693E">
      <w:pPr>
        <w:pStyle w:val="ListParagraph"/>
        <w:numPr>
          <w:ilvl w:val="0"/>
          <w:numId w:val="103"/>
        </w:numPr>
        <w:rPr>
          <w:lang w:val="en-150"/>
        </w:rPr>
      </w:pPr>
      <w:r w:rsidRPr="00EB5B16">
        <w:rPr>
          <w:lang w:val="en-150"/>
        </w:rPr>
        <w:t>Rearrange those measurements to make the different coordinate systems compliant.</w:t>
      </w:r>
    </w:p>
    <w:p w14:paraId="2760C0C6" w14:textId="386A2D84" w:rsidR="00894CE4" w:rsidRPr="00EB5B16" w:rsidRDefault="00894CE4" w:rsidP="00EB693E">
      <w:pPr>
        <w:pStyle w:val="ListParagraph"/>
        <w:numPr>
          <w:ilvl w:val="0"/>
          <w:numId w:val="103"/>
        </w:numPr>
        <w:rPr>
          <w:lang w:val="en-150"/>
        </w:rPr>
      </w:pPr>
      <w:r w:rsidRPr="00EB5B16">
        <w:rPr>
          <w:lang w:val="en-150"/>
        </w:rPr>
        <w:t>Refer all coordinates to the map coordinate frame</w:t>
      </w:r>
      <w:r w:rsidR="007A41EF" w:rsidRPr="00EB5B16">
        <w:rPr>
          <w:lang w:val="en-150"/>
        </w:rPr>
        <w:t>.</w:t>
      </w:r>
    </w:p>
    <w:p w14:paraId="6B93B77D" w14:textId="5F466DBE" w:rsidR="00894CE4" w:rsidRPr="00EB5B16" w:rsidRDefault="00894CE4" w:rsidP="00EB693E">
      <w:pPr>
        <w:pStyle w:val="ListParagraph"/>
        <w:numPr>
          <w:ilvl w:val="0"/>
          <w:numId w:val="103"/>
        </w:numPr>
        <w:rPr>
          <w:lang w:val="en-150"/>
        </w:rPr>
      </w:pPr>
      <w:r w:rsidRPr="00EB5B16">
        <w:rPr>
          <w:lang w:val="en-150"/>
        </w:rPr>
        <w:t>Compute field of view and instantaneous discovery gaussian kernels.</w:t>
      </w:r>
    </w:p>
    <w:p w14:paraId="2BECF12F" w14:textId="459D23C8" w:rsidR="00894CE4" w:rsidRPr="00EB5B16" w:rsidRDefault="00894CE4" w:rsidP="00EB693E">
      <w:pPr>
        <w:pStyle w:val="ListParagraph"/>
        <w:numPr>
          <w:ilvl w:val="0"/>
          <w:numId w:val="103"/>
        </w:numPr>
        <w:rPr>
          <w:lang w:val="en-150"/>
        </w:rPr>
      </w:pPr>
      <w:r w:rsidRPr="00EB5B16">
        <w:rPr>
          <w:lang w:val="en-150"/>
        </w:rPr>
        <w:t xml:space="preserve">Update the current likelihood map according to the </w:t>
      </w:r>
      <w:r w:rsidR="007900A9">
        <w:rPr>
          <w:lang w:val="en-150"/>
        </w:rPr>
        <w:t xml:space="preserve">Equation </w:t>
      </w:r>
      <w:r w:rsidR="007900A9">
        <w:rPr>
          <w:lang w:val="en-150"/>
        </w:rPr>
        <w:fldChar w:fldCharType="begin"/>
      </w:r>
      <w:r w:rsidR="007900A9">
        <w:rPr>
          <w:lang w:val="en-150"/>
        </w:rPr>
        <w:instrText xml:space="preserve"> REF _Ref74570557 \h </w:instrText>
      </w:r>
      <w:r w:rsidR="007900A9">
        <w:rPr>
          <w:lang w:val="en-150"/>
        </w:rPr>
      </w:r>
      <w:r w:rsidR="007900A9">
        <w:rPr>
          <w:lang w:val="en-150"/>
        </w:rPr>
        <w:fldChar w:fldCharType="separate"/>
      </w:r>
      <w:r w:rsidR="00452B2C">
        <w:rPr>
          <w:lang w:val="en-150"/>
        </w:rPr>
        <w:t>(</w:t>
      </w:r>
      <w:r w:rsidR="00452B2C">
        <w:rPr>
          <w:noProof/>
        </w:rPr>
        <w:t>22</w:t>
      </w:r>
      <w:r w:rsidR="00452B2C">
        <w:rPr>
          <w:lang w:val="en-150"/>
        </w:rPr>
        <w:t>)</w:t>
      </w:r>
      <w:r w:rsidR="007900A9">
        <w:rPr>
          <w:lang w:val="en-150"/>
        </w:rPr>
        <w:fldChar w:fldCharType="end"/>
      </w:r>
      <w:r w:rsidR="007900A9">
        <w:rPr>
          <w:lang w:val="en-150"/>
        </w:rPr>
        <w:t>.</w:t>
      </w:r>
    </w:p>
    <w:p w14:paraId="74CB1BF8" w14:textId="7E70F759" w:rsidR="00894CE4" w:rsidRPr="00EB5B16" w:rsidRDefault="00894CE4" w:rsidP="00EB693E">
      <w:pPr>
        <w:pStyle w:val="ListParagraph"/>
        <w:numPr>
          <w:ilvl w:val="0"/>
          <w:numId w:val="103"/>
        </w:numPr>
        <w:rPr>
          <w:lang w:val="en-150"/>
        </w:rPr>
      </w:pPr>
      <w:r w:rsidRPr="00EB5B16">
        <w:rPr>
          <w:lang w:val="en-150"/>
        </w:rPr>
        <w:t xml:space="preserve">Receive image output from </w:t>
      </w:r>
      <w:proofErr w:type="spellStart"/>
      <w:r w:rsidRPr="00EB5B16">
        <w:rPr>
          <w:lang w:val="en-150"/>
        </w:rPr>
        <w:t>ArUco</w:t>
      </w:r>
      <w:proofErr w:type="spellEnd"/>
      <w:r w:rsidRPr="00EB5B16">
        <w:rPr>
          <w:lang w:val="en-150"/>
        </w:rPr>
        <w:t xml:space="preserve"> detections and darknet inference.</w:t>
      </w:r>
    </w:p>
    <w:p w14:paraId="4ECE1F52" w14:textId="5B33EF6E" w:rsidR="00894CE4" w:rsidRPr="00EB5B16" w:rsidRDefault="00894CE4" w:rsidP="00EB693E">
      <w:pPr>
        <w:pStyle w:val="ListParagraph"/>
        <w:numPr>
          <w:ilvl w:val="0"/>
          <w:numId w:val="103"/>
        </w:numPr>
        <w:spacing w:after="240"/>
        <w:rPr>
          <w:lang w:val="en-150"/>
        </w:rPr>
      </w:pPr>
      <w:r w:rsidRPr="00EB5B16">
        <w:rPr>
          <w:lang w:val="en-150"/>
        </w:rPr>
        <w:t>Plot these images and the likelihood maps.</w:t>
      </w:r>
    </w:p>
    <w:p w14:paraId="341D3FB0" w14:textId="2A1D3BC9" w:rsidR="0000510B" w:rsidRPr="00EB5B16" w:rsidRDefault="00297AC1" w:rsidP="00297AC1">
      <w:pPr>
        <w:rPr>
          <w:lang w:val="en-150"/>
        </w:rPr>
      </w:pPr>
      <w:r w:rsidRPr="00EB5B16">
        <w:rPr>
          <w:lang w:val="en-150"/>
        </w:rPr>
        <w:t>As stated, all images are sent to the last module for plotting since the current installation of OpenCV does not support GUI graphics generated by different processes.</w:t>
      </w:r>
    </w:p>
    <w:p w14:paraId="52A03A31" w14:textId="77777777" w:rsidR="008C056C" w:rsidRPr="00EB5B16" w:rsidRDefault="00207CB2" w:rsidP="00DC5837">
      <w:pPr>
        <w:rPr>
          <w:lang w:val="en-150"/>
        </w:rPr>
      </w:pPr>
      <w:r w:rsidRPr="00EB5B16">
        <w:rPr>
          <w:lang w:val="en-150"/>
        </w:rPr>
        <w:lastRenderedPageBreak/>
        <w:t xml:space="preserve">Because the likelihood maps are implemented as grayscale image channels, the likelihood concept is remapped to have a value in the range </w:t>
      </w:r>
      <m:oMath>
        <m:r>
          <w:rPr>
            <w:rFonts w:ascii="Cambria Math" w:hAnsi="Cambria Math"/>
            <w:lang w:val="en-150"/>
          </w:rPr>
          <m:t>[0, 255]</m:t>
        </m:r>
      </m:oMath>
      <w:r w:rsidRPr="00EB5B16">
        <w:rPr>
          <w:lang w:val="en-150"/>
        </w:rPr>
        <w:t xml:space="preserve"> for display.</w:t>
      </w:r>
      <w:r w:rsidR="00BC4053" w:rsidRPr="00EB5B16">
        <w:rPr>
          <w:lang w:val="en-150"/>
        </w:rPr>
        <w:t xml:space="preserve"> </w:t>
      </w:r>
    </w:p>
    <w:p w14:paraId="448A9957" w14:textId="2DEC059E" w:rsidR="00BC4053" w:rsidRPr="00EB5B16" w:rsidRDefault="0081019F" w:rsidP="00DC5837">
      <w:pPr>
        <w:rPr>
          <w:lang w:val="en-150"/>
        </w:rPr>
      </w:pPr>
      <w:r w:rsidRPr="00EB5B16">
        <w:rPr>
          <w:lang w:val="en-150"/>
        </w:rPr>
        <w:t xml:space="preserve">The field of view is modelled by a set of three points </w:t>
      </w:r>
      <w:r w:rsidR="00BC4053" w:rsidRPr="00EB5B16">
        <w:rPr>
          <w:lang w:val="en-150"/>
        </w:rPr>
        <w:t xml:space="preserve">ABC </w:t>
      </w:r>
      <w:r w:rsidRPr="00EB5B16">
        <w:rPr>
          <w:lang w:val="en-150"/>
        </w:rPr>
        <w:t xml:space="preserve">relative to the camera, drawing a isosceles triangle up to a distance </w:t>
      </w:r>
      <m:oMath>
        <m:r>
          <w:rPr>
            <w:rFonts w:ascii="Cambria Math" w:hAnsi="Cambria Math"/>
            <w:lang w:val="en-150"/>
          </w:rPr>
          <m:t>L</m:t>
        </m:r>
      </m:oMath>
      <w:r w:rsidRPr="00EB5B16">
        <w:rPr>
          <w:lang w:val="en-150"/>
        </w:rPr>
        <w:t xml:space="preserve"> and with a specific aperture angle </w:t>
      </w:r>
      <m:oMath>
        <m:r>
          <w:rPr>
            <w:rFonts w:ascii="Cambria Math" w:hAnsi="Cambria Math"/>
            <w:lang w:val="en-150"/>
          </w:rPr>
          <m:t>α</m:t>
        </m:r>
      </m:oMath>
      <w:r w:rsidRPr="00EB5B16">
        <w:rPr>
          <w:lang w:val="en-150"/>
        </w:rPr>
        <w:t xml:space="preserve">. This angle is found first analytically from the camera matrix then reduced to a round value. The value for </w:t>
      </w:r>
      <m:oMath>
        <m:r>
          <w:rPr>
            <w:rFonts w:ascii="Cambria Math" w:hAnsi="Cambria Math"/>
            <w:lang w:val="en-150"/>
          </w:rPr>
          <m:t>L</m:t>
        </m:r>
      </m:oMath>
      <w:r w:rsidRPr="00EB5B16">
        <w:rPr>
          <w:lang w:val="en-150"/>
        </w:rPr>
        <w:t xml:space="preserve"> is chosen arbitrarily, and is used to model a limit in distance sight in very big environments.</w:t>
      </w:r>
      <w:r w:rsidR="00BC4053" w:rsidRPr="00EB5B16">
        <w:rPr>
          <w:lang w:val="en-150"/>
        </w:rPr>
        <w:t xml:space="preserve"> </w:t>
      </w:r>
    </w:p>
    <w:p w14:paraId="101D86B6" w14:textId="725899AE" w:rsidR="00DC5837" w:rsidRPr="00EB5B16" w:rsidRDefault="00DC5837" w:rsidP="00DC5837">
      <w:pPr>
        <w:rPr>
          <w:lang w:val="en-150"/>
        </w:rPr>
      </w:pPr>
      <w:r w:rsidRPr="00EB5B16">
        <w:rPr>
          <w:lang w:val="en-150"/>
        </w:rPr>
        <w:t xml:space="preserve">The gaussian kernels placed for localization are </w:t>
      </w:r>
      <w:r w:rsidR="00BC4053" w:rsidRPr="00EB5B16">
        <w:rPr>
          <w:lang w:val="en-150"/>
        </w:rPr>
        <w:t>defined</w:t>
      </w:r>
      <w:r w:rsidRPr="00EB5B16">
        <w:rPr>
          <w:lang w:val="en-150"/>
        </w:rPr>
        <w:t xml:space="preserve"> by three parameters:</w:t>
      </w:r>
    </w:p>
    <w:p w14:paraId="7A79CAC4" w14:textId="5F756307" w:rsidR="00DC5837" w:rsidRPr="00EB5B16" w:rsidRDefault="00DC5837" w:rsidP="00EB693E">
      <w:pPr>
        <w:pStyle w:val="ListParagraph"/>
        <w:numPr>
          <w:ilvl w:val="0"/>
          <w:numId w:val="105"/>
        </w:numPr>
        <w:rPr>
          <w:lang w:val="en-150"/>
        </w:rPr>
      </w:pPr>
      <w:r w:rsidRPr="00EB5B16">
        <w:rPr>
          <w:lang w:val="en-150"/>
        </w:rPr>
        <w:t>Standard deviation:</w:t>
      </w:r>
      <w:r w:rsidR="00207CB2" w:rsidRPr="00EB5B16">
        <w:rPr>
          <w:lang w:val="en-150"/>
        </w:rPr>
        <w:t xml:space="preserve"> Which defines the width of the gaussian bell.</w:t>
      </w:r>
    </w:p>
    <w:p w14:paraId="773CD9B0" w14:textId="07FDEE5F" w:rsidR="00DC5837" w:rsidRPr="00EB5B16" w:rsidRDefault="00DC5837" w:rsidP="00EB693E">
      <w:pPr>
        <w:pStyle w:val="ListParagraph"/>
        <w:numPr>
          <w:ilvl w:val="0"/>
          <w:numId w:val="105"/>
        </w:numPr>
        <w:rPr>
          <w:lang w:val="en-150"/>
        </w:rPr>
      </w:pPr>
      <w:r w:rsidRPr="00EB5B16">
        <w:rPr>
          <w:lang w:val="en-150"/>
        </w:rPr>
        <w:t>Matrix size:</w:t>
      </w:r>
      <w:r w:rsidR="00207CB2" w:rsidRPr="00EB5B16">
        <w:rPr>
          <w:lang w:val="en-150"/>
        </w:rPr>
        <w:t xml:space="preserve"> Which states the number of discrete values that will represent the kernel.</w:t>
      </w:r>
    </w:p>
    <w:p w14:paraId="6A644F37" w14:textId="36203CDC" w:rsidR="00DC5837" w:rsidRPr="00EB5B16" w:rsidRDefault="00DC5837" w:rsidP="00EB693E">
      <w:pPr>
        <w:pStyle w:val="ListParagraph"/>
        <w:numPr>
          <w:ilvl w:val="0"/>
          <w:numId w:val="105"/>
        </w:numPr>
        <w:spacing w:after="240"/>
        <w:rPr>
          <w:lang w:val="en-150"/>
        </w:rPr>
      </w:pPr>
      <w:r w:rsidRPr="00EB5B16">
        <w:rPr>
          <w:lang w:val="en-150"/>
        </w:rPr>
        <w:t>Peak value:</w:t>
      </w:r>
      <w:r w:rsidR="00207CB2" w:rsidRPr="00EB5B16">
        <w:rPr>
          <w:lang w:val="en-150"/>
        </w:rPr>
        <w:t xml:space="preserve"> The kernel is scaled so its peak a value is </w:t>
      </w:r>
      <m:oMath>
        <m:r>
          <w:rPr>
            <w:rFonts w:ascii="Cambria Math" w:hAnsi="Cambria Math"/>
            <w:lang w:val="en-150"/>
          </w:rPr>
          <m:t>250</m:t>
        </m:r>
      </m:oMath>
      <w:r w:rsidR="00207CB2" w:rsidRPr="00EB5B16">
        <w:rPr>
          <w:lang w:val="en-150"/>
        </w:rPr>
        <w:t xml:space="preserve"> for easily tuning the DR.</w:t>
      </w:r>
    </w:p>
    <w:p w14:paraId="2D70F7EE" w14:textId="3F821F45" w:rsidR="00D619C4" w:rsidRPr="00EB5B16" w:rsidRDefault="00D619C4" w:rsidP="00D619C4">
      <w:pPr>
        <w:rPr>
          <w:lang w:val="en-150"/>
        </w:rPr>
      </w:pPr>
      <w:r w:rsidRPr="00EB5B16">
        <w:rPr>
          <w:lang w:val="en-150"/>
        </w:rPr>
        <w:t xml:space="preserve">Namely, the coordinate frames of </w:t>
      </w:r>
      <w:r w:rsidR="00B77739" w:rsidRPr="00EB5B16">
        <w:rPr>
          <w:lang w:val="en-150"/>
        </w:rPr>
        <w:t>relevance to this pipeline are</w:t>
      </w:r>
      <w:r w:rsidRPr="00EB5B16">
        <w:rPr>
          <w:lang w:val="en-150"/>
        </w:rPr>
        <w:t>:</w:t>
      </w:r>
    </w:p>
    <w:p w14:paraId="61E43508" w14:textId="0D92E52D" w:rsidR="00D619C4" w:rsidRPr="00EB5B16" w:rsidRDefault="00D619C4" w:rsidP="00EB693E">
      <w:pPr>
        <w:pStyle w:val="ListParagraph"/>
        <w:numPr>
          <w:ilvl w:val="0"/>
          <w:numId w:val="104"/>
        </w:numPr>
        <w:tabs>
          <w:tab w:val="left" w:pos="3402"/>
        </w:tabs>
        <w:rPr>
          <w:lang w:val="en-150"/>
        </w:rPr>
      </w:pPr>
      <w:r w:rsidRPr="00EB5B16">
        <w:rPr>
          <w:lang w:val="en-150"/>
        </w:rPr>
        <w:t>The camera frame</w:t>
      </w:r>
      <w:r w:rsidR="000C78BD" w:rsidRPr="00EB5B16">
        <w:rPr>
          <w:lang w:val="en-150"/>
        </w:rPr>
        <w:t xml:space="preserve"> </w:t>
      </w:r>
      <m:oMath>
        <m:r>
          <w:rPr>
            <w:rFonts w:ascii="Cambria Math" w:hAnsi="Cambria Math"/>
            <w:lang w:val="en-150"/>
          </w:rPr>
          <m:t>{C}</m:t>
        </m:r>
      </m:oMath>
      <w:r w:rsidR="000C78BD" w:rsidRPr="00EB5B16">
        <w:rPr>
          <w:lang w:val="en-150"/>
        </w:rPr>
        <w:tab/>
      </w:r>
      <w:r w:rsidRPr="00EB5B16">
        <w:rPr>
          <w:lang w:val="en-150"/>
        </w:rPr>
        <w:t>: Defined by the pinhole camera model.</w:t>
      </w:r>
    </w:p>
    <w:p w14:paraId="0AD3705E" w14:textId="1925264A" w:rsidR="00D619C4" w:rsidRPr="00EB5B16" w:rsidRDefault="00D619C4" w:rsidP="00EB693E">
      <w:pPr>
        <w:pStyle w:val="ListParagraph"/>
        <w:numPr>
          <w:ilvl w:val="0"/>
          <w:numId w:val="104"/>
        </w:numPr>
        <w:tabs>
          <w:tab w:val="left" w:pos="3402"/>
        </w:tabs>
        <w:rPr>
          <w:lang w:val="en-150"/>
        </w:rPr>
      </w:pPr>
      <w:r w:rsidRPr="00EB5B16">
        <w:rPr>
          <w:lang w:val="en-150"/>
        </w:rPr>
        <w:t>The world frame</w:t>
      </w:r>
      <w:r w:rsidR="000C78BD" w:rsidRPr="00EB5B16">
        <w:rPr>
          <w:lang w:val="en-150"/>
        </w:rPr>
        <w:t xml:space="preserve"> </w:t>
      </w:r>
      <m:oMath>
        <m:r>
          <w:rPr>
            <w:rFonts w:ascii="Cambria Math" w:hAnsi="Cambria Math"/>
            <w:lang w:val="en-150"/>
          </w:rPr>
          <m:t>{W}</m:t>
        </m:r>
      </m:oMath>
      <w:r w:rsidR="000C78BD" w:rsidRPr="00EB5B16">
        <w:rPr>
          <w:lang w:val="en-150"/>
        </w:rPr>
        <w:tab/>
      </w:r>
      <w:r w:rsidRPr="00EB5B16">
        <w:rPr>
          <w:lang w:val="en-150"/>
        </w:rPr>
        <w:t xml:space="preserve">: Defined by the axes of the </w:t>
      </w:r>
      <w:proofErr w:type="spellStart"/>
      <w:r w:rsidRPr="00EB5B16">
        <w:rPr>
          <w:lang w:val="en-150"/>
        </w:rPr>
        <w:t>ArUco</w:t>
      </w:r>
      <w:proofErr w:type="spellEnd"/>
      <w:r w:rsidRPr="00EB5B16">
        <w:rPr>
          <w:lang w:val="en-150"/>
        </w:rPr>
        <w:t xml:space="preserve"> marker with </w:t>
      </w:r>
      <m:oMath>
        <m:r>
          <w:rPr>
            <w:rFonts w:ascii="Cambria Math" w:hAnsi="Cambria Math"/>
            <w:lang w:val="en-150"/>
          </w:rPr>
          <m:t>ID0</m:t>
        </m:r>
      </m:oMath>
      <w:r w:rsidRPr="00EB5B16">
        <w:rPr>
          <w:lang w:val="en-150"/>
        </w:rPr>
        <w:t>.</w:t>
      </w:r>
    </w:p>
    <w:p w14:paraId="6C8A6E4F" w14:textId="4A6F0A11" w:rsidR="00D619C4" w:rsidRPr="00EB5B16" w:rsidRDefault="00D619C4" w:rsidP="00EB693E">
      <w:pPr>
        <w:pStyle w:val="ListParagraph"/>
        <w:numPr>
          <w:ilvl w:val="0"/>
          <w:numId w:val="104"/>
        </w:numPr>
        <w:tabs>
          <w:tab w:val="left" w:pos="3402"/>
        </w:tabs>
        <w:spacing w:after="240"/>
        <w:rPr>
          <w:lang w:val="en-150"/>
        </w:rPr>
      </w:pPr>
      <w:r w:rsidRPr="00EB5B16">
        <w:rPr>
          <w:lang w:val="en-150"/>
        </w:rPr>
        <w:t>The map frame</w:t>
      </w:r>
      <w:r w:rsidR="000C78BD" w:rsidRPr="00EB5B16">
        <w:rPr>
          <w:lang w:val="en-150"/>
        </w:rPr>
        <w:t xml:space="preserve"> </w:t>
      </w:r>
      <m:oMath>
        <m:r>
          <w:rPr>
            <w:rFonts w:ascii="Cambria Math" w:hAnsi="Cambria Math"/>
            <w:lang w:val="en-150"/>
          </w:rPr>
          <m:t>{M}</m:t>
        </m:r>
      </m:oMath>
      <w:r w:rsidR="000C78BD" w:rsidRPr="00EB5B16">
        <w:rPr>
          <w:lang w:val="en-150"/>
        </w:rPr>
        <w:tab/>
      </w:r>
      <w:r w:rsidRPr="00EB5B16">
        <w:rPr>
          <w:lang w:val="en-150"/>
        </w:rPr>
        <w:t>: Defined by the top-left corner of the map image.</w:t>
      </w:r>
    </w:p>
    <w:p w14:paraId="0F2CB67D" w14:textId="44C8B6B0" w:rsidR="0081019F" w:rsidRPr="00EB5B16" w:rsidRDefault="00B77739" w:rsidP="00B245A6">
      <w:pPr>
        <w:rPr>
          <w:lang w:val="en-150"/>
        </w:rPr>
      </w:pPr>
      <w:r w:rsidRPr="00EB5B16">
        <w:rPr>
          <w:lang w:val="en-150"/>
        </w:rPr>
        <w:t xml:space="preserve">Towards drawing the likelihood maps, the need for coordinate consistency has to be addressed because the different modules use different coordinate frames, which can be modified to make computations simpler. </w:t>
      </w:r>
      <w:r w:rsidR="00D619C4" w:rsidRPr="00EB5B16">
        <w:rPr>
          <w:lang w:val="en-150"/>
        </w:rPr>
        <w:t>These frame modifications are:</w:t>
      </w:r>
    </w:p>
    <w:p w14:paraId="606679D4" w14:textId="68F6A7D8" w:rsidR="00FE72A6" w:rsidRPr="00EB5B16" w:rsidRDefault="00D619C4" w:rsidP="00EB693E">
      <w:pPr>
        <w:pStyle w:val="ListParagraph"/>
        <w:numPr>
          <w:ilvl w:val="0"/>
          <w:numId w:val="104"/>
        </w:numPr>
        <w:rPr>
          <w:lang w:val="en-150"/>
        </w:rPr>
      </w:pPr>
      <w:r w:rsidRPr="00EB5B16">
        <w:rPr>
          <w:lang w:val="en-150"/>
        </w:rPr>
        <w:t xml:space="preserve">Invert the camera’s </w:t>
      </w:r>
      <m:oMath>
        <m:r>
          <w:rPr>
            <w:rFonts w:ascii="Cambria Math" w:hAnsi="Cambria Math"/>
            <w:lang w:val="en-150"/>
          </w:rPr>
          <m:t>x</m:t>
        </m:r>
      </m:oMath>
      <w:r w:rsidRPr="00EB5B16">
        <w:rPr>
          <w:lang w:val="en-150"/>
        </w:rPr>
        <w:t xml:space="preserve"> axis, initially defined by the pinhole camera model.</w:t>
      </w:r>
    </w:p>
    <w:p w14:paraId="7C7889DC" w14:textId="071C4403" w:rsidR="00D619C4" w:rsidRPr="00EB5B16" w:rsidRDefault="00D619C4" w:rsidP="00EB693E">
      <w:pPr>
        <w:pStyle w:val="ListParagraph"/>
        <w:numPr>
          <w:ilvl w:val="0"/>
          <w:numId w:val="104"/>
        </w:numPr>
        <w:spacing w:after="240"/>
        <w:rPr>
          <w:lang w:val="en-150"/>
        </w:rPr>
      </w:pPr>
      <w:r w:rsidRPr="00EB5B16">
        <w:rPr>
          <w:lang w:val="en-150"/>
        </w:rPr>
        <w:t xml:space="preserve">Redefine the yaw definition, initially defined at the </w:t>
      </w:r>
      <w:proofErr w:type="spellStart"/>
      <w:r w:rsidRPr="00EB5B16">
        <w:rPr>
          <w:lang w:val="en-150"/>
        </w:rPr>
        <w:t>ArUco</w:t>
      </w:r>
      <w:proofErr w:type="spellEnd"/>
      <w:r w:rsidRPr="00EB5B16">
        <w:rPr>
          <w:lang w:val="en-150"/>
        </w:rPr>
        <w:t xml:space="preserve"> pose estimation stage.</w:t>
      </w:r>
    </w:p>
    <w:p w14:paraId="6269E355" w14:textId="28A178C5" w:rsidR="00BE0B67" w:rsidRPr="00EB5B16" w:rsidRDefault="00BE0B67" w:rsidP="00EB693E">
      <w:pPr>
        <w:pStyle w:val="ListParagraph"/>
        <w:numPr>
          <w:ilvl w:val="0"/>
          <w:numId w:val="104"/>
        </w:numPr>
        <w:spacing w:after="240"/>
        <w:rPr>
          <w:lang w:val="en-150"/>
        </w:rPr>
      </w:pPr>
      <w:r w:rsidRPr="00EB5B16">
        <w:rPr>
          <w:lang w:val="en-150"/>
        </w:rPr>
        <w:t>Redefine the map frame as the common reference rather than the world frame.</w:t>
      </w:r>
    </w:p>
    <w:p w14:paraId="127B8C7C" w14:textId="183B0323" w:rsidR="000C78BD" w:rsidRDefault="000C78BD" w:rsidP="00890759">
      <w:pPr>
        <w:rPr>
          <w:szCs w:val="24"/>
          <w:lang w:val="en-150"/>
        </w:rPr>
      </w:pPr>
      <w:r w:rsidRPr="00EB5B16">
        <w:rPr>
          <w:lang w:val="en-150"/>
        </w:rPr>
        <w:t xml:space="preserve">After these transformations are made, </w:t>
      </w:r>
      <w:r w:rsidR="00622D61" w:rsidRPr="00EB5B16">
        <w:rPr>
          <w:lang w:val="en-150"/>
        </w:rPr>
        <w:t xml:space="preserve">a point </w:t>
      </w:r>
      <m:oMath>
        <m:r>
          <w:rPr>
            <w:rFonts w:ascii="Cambria Math" w:hAnsi="Cambria Math"/>
            <w:lang w:val="en-150"/>
          </w:rPr>
          <m:t>P</m:t>
        </m:r>
      </m:oMath>
      <w:r w:rsidRPr="00EB5B16">
        <w:rPr>
          <w:lang w:val="en-150"/>
        </w:rPr>
        <w:t xml:space="preserve"> related to the camera can be drawn in the map by simply applying the following homogeneous transformation, C denoting the camera frame and M denoting the map’s frame</w:t>
      </w:r>
      <w:r w:rsidR="008F15B6" w:rsidRPr="00EB5B16">
        <w:rPr>
          <w:lang w:val="en-150"/>
        </w:rPr>
        <w:t xml:space="preserve">, provided that </w:t>
      </w:r>
      <m:oMath>
        <m:r>
          <w:rPr>
            <w:rFonts w:ascii="Cambria Math" w:hAnsi="Cambria Math"/>
            <w:szCs w:val="24"/>
            <w:lang w:val="en-150"/>
          </w:rPr>
          <m:t>{W}</m:t>
        </m:r>
      </m:oMath>
      <w:r w:rsidR="008F15B6" w:rsidRPr="00EB5B16">
        <w:rPr>
          <w:szCs w:val="24"/>
          <w:lang w:val="en-150"/>
        </w:rPr>
        <w:t xml:space="preserve"> and </w:t>
      </w:r>
      <m:oMath>
        <m:r>
          <w:rPr>
            <w:rFonts w:ascii="Cambria Math" w:hAnsi="Cambria Math"/>
            <w:szCs w:val="24"/>
            <w:lang w:val="en-150"/>
          </w:rPr>
          <m:t>{M}</m:t>
        </m:r>
      </m:oMath>
      <w:r w:rsidR="008F15B6" w:rsidRPr="00EB5B16">
        <w:rPr>
          <w:szCs w:val="24"/>
          <w:lang w:val="en-150"/>
        </w:rPr>
        <w:t xml:space="preserve"> are strictly squ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230"/>
        <w:gridCol w:w="670"/>
      </w:tblGrid>
      <w:tr w:rsidR="00890759" w14:paraId="0D52B497" w14:textId="77777777" w:rsidTr="00890759">
        <w:trPr>
          <w:trHeight w:val="1814"/>
        </w:trPr>
        <w:tc>
          <w:tcPr>
            <w:tcW w:w="350" w:type="pct"/>
            <w:vAlign w:val="center"/>
          </w:tcPr>
          <w:p w14:paraId="716193D4" w14:textId="77777777" w:rsidR="00890759" w:rsidRDefault="00890759" w:rsidP="00DF0906">
            <w:pPr>
              <w:ind w:firstLine="0"/>
              <w:jc w:val="center"/>
              <w:rPr>
                <w:lang w:val="en-150"/>
              </w:rPr>
            </w:pPr>
          </w:p>
        </w:tc>
        <w:tc>
          <w:tcPr>
            <w:tcW w:w="4300" w:type="pct"/>
            <w:vAlign w:val="center"/>
          </w:tcPr>
          <w:p w14:paraId="477126D3" w14:textId="1B25190E" w:rsidR="00890759" w:rsidRDefault="00A952ED" w:rsidP="00890759">
            <w:pPr>
              <w:ind w:firstLine="0"/>
              <w:rPr>
                <w:lang w:val="en-150"/>
              </w:rPr>
            </w:pPr>
            <m:oMathPara>
              <m:oMath>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M</m:t>
                                        </m:r>
                                      </m:sup>
                                      <m:e>
                                        <m:r>
                                          <w:rPr>
                                            <w:rFonts w:ascii="Cambria Math" w:hAnsi="Cambria Math"/>
                                            <w:color w:val="222222"/>
                                            <w:szCs w:val="24"/>
                                            <w:lang w:val="en-150"/>
                                          </w:rPr>
                                          <m:t>z</m:t>
                                        </m:r>
                                      </m:e>
                                    </m:sPre>
                                  </m:e>
                                  <m:sub>
                                    <m:r>
                                      <w:rPr>
                                        <w:rFonts w:ascii="Cambria Math" w:hAnsi="Cambria Math"/>
                                        <w:szCs w:val="24"/>
                                        <w:lang w:val="en-150"/>
                                      </w:rPr>
                                      <m:t xml:space="preserve"> P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M</m:t>
                                        </m:r>
                                      </m:sup>
                                      <m:e>
                                        <m:r>
                                          <w:rPr>
                                            <w:rFonts w:ascii="Cambria Math" w:hAnsi="Cambria Math"/>
                                            <w:szCs w:val="24"/>
                                            <w:lang w:val="en-150"/>
                                          </w:rPr>
                                          <m:t>x</m:t>
                                        </m:r>
                                      </m:e>
                                    </m:sPre>
                                  </m:e>
                                  <m:sub>
                                    <m:r>
                                      <w:rPr>
                                        <w:rFonts w:ascii="Cambria Math" w:hAnsi="Cambria Math"/>
                                        <w:szCs w:val="24"/>
                                        <w:lang w:val="en-150"/>
                                      </w:rPr>
                                      <m:t xml:space="preserve"> P</m:t>
                                    </m:r>
                                  </m:sub>
                                </m:sSub>
                              </m:e>
                            </m:mr>
                          </m:m>
                        </m:e>
                      </m:mr>
                      <m:mr>
                        <m:e>
                          <m:r>
                            <w:rPr>
                              <w:rFonts w:ascii="Cambria Math" w:hAnsi="Cambria Math"/>
                              <w:lang w:val="en-150"/>
                            </w:rPr>
                            <m:t>1</m:t>
                          </m:r>
                        </m:e>
                      </m:mr>
                    </m:m>
                  </m:e>
                </m:d>
                <m:r>
                  <w:rPr>
                    <w:rFonts w:ascii="Cambria Math" w:hAnsi="Cambria Math"/>
                    <w:lang w:val="en-150"/>
                  </w:rPr>
                  <m:t>=</m:t>
                </m:r>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r>
                            <w:rPr>
                              <w:rFonts w:ascii="Cambria Math" w:hAnsi="Cambria Math"/>
                              <w:szCs w:val="24"/>
                              <w:lang w:val="en-150"/>
                            </w:rPr>
                            <m:t>cos θ</m:t>
                          </m:r>
                        </m:e>
                        <m:e>
                          <m:r>
                            <w:rPr>
                              <w:rFonts w:ascii="Cambria Math" w:hAnsi="Cambria Math"/>
                              <w:szCs w:val="24"/>
                              <w:lang w:val="en-150"/>
                            </w:rPr>
                            <m:t>-</m:t>
                          </m:r>
                          <m:func>
                            <m:funcPr>
                              <m:ctrlPr>
                                <w:rPr>
                                  <w:rFonts w:ascii="Cambria Math" w:hAnsi="Cambria Math"/>
                                  <w:i/>
                                  <w:szCs w:val="24"/>
                                  <w:lang w:val="en-150"/>
                                </w:rPr>
                              </m:ctrlPr>
                            </m:funcPr>
                            <m:fName>
                              <m:r>
                                <w:rPr>
                                  <w:rFonts w:ascii="Cambria Math" w:hAnsi="Cambria Math"/>
                                  <w:szCs w:val="24"/>
                                  <w:lang w:val="en-150"/>
                                </w:rPr>
                                <m:t>sin</m:t>
                              </m:r>
                            </m:fName>
                            <m:e>
                              <m:r>
                                <w:rPr>
                                  <w:rFonts w:ascii="Cambria Math" w:hAnsi="Cambria Math"/>
                                  <w:szCs w:val="24"/>
                                  <w:lang w:val="en-150"/>
                                </w:rPr>
                                <m:t>θ</m:t>
                              </m:r>
                            </m:e>
                          </m:func>
                        </m:e>
                        <m:e>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 xml:space="preserve">M </m:t>
                                      </m:r>
                                    </m:sup>
                                    <m:e>
                                      <m:r>
                                        <w:rPr>
                                          <w:rFonts w:ascii="Cambria Math" w:hAnsi="Cambria Math"/>
                                          <w:color w:val="222222"/>
                                          <w:szCs w:val="24"/>
                                          <w:lang w:val="en-150"/>
                                        </w:rPr>
                                        <m:t>z</m:t>
                                      </m:r>
                                    </m:e>
                                  </m:sPre>
                                </m:e>
                                <m:sub>
                                  <m:r>
                                    <w:rPr>
                                      <w:rFonts w:ascii="Cambria Math" w:hAnsi="Cambria Math"/>
                                      <w:szCs w:val="24"/>
                                      <w:lang w:val="en-150"/>
                                    </w:rPr>
                                    <m:t xml:space="preserve"> </m:t>
                                  </m:r>
                                </m:sub>
                              </m:sSub>
                            </m:e>
                            <m:sub>
                              <m:r>
                                <w:rPr>
                                  <w:rFonts w:ascii="Cambria Math" w:hAnsi="Cambria Math"/>
                                  <w:szCs w:val="24"/>
                                  <w:lang w:val="en-150"/>
                                </w:rPr>
                                <m:t>W</m:t>
                              </m:r>
                            </m:sub>
                          </m:sSub>
                          <m:r>
                            <w:rPr>
                              <w:rFonts w:ascii="Cambria Math" w:hAnsi="Cambria Math"/>
                              <w:szCs w:val="24"/>
                              <w:lang w:val="en-150"/>
                            </w:rPr>
                            <m:t>+</m:t>
                          </m:r>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W</m:t>
                                      </m:r>
                                    </m:sup>
                                    <m:e>
                                      <m:r>
                                        <w:rPr>
                                          <w:rFonts w:ascii="Cambria Math" w:hAnsi="Cambria Math"/>
                                          <w:color w:val="222222"/>
                                          <w:szCs w:val="24"/>
                                          <w:lang w:val="en-150"/>
                                        </w:rPr>
                                        <m:t>z</m:t>
                                      </m:r>
                                    </m:e>
                                  </m:sPre>
                                </m:e>
                                <m:sub>
                                  <m:r>
                                    <w:rPr>
                                      <w:rFonts w:ascii="Cambria Math" w:hAnsi="Cambria Math"/>
                                      <w:szCs w:val="24"/>
                                      <w:lang w:val="en-150"/>
                                    </w:rPr>
                                    <m:t xml:space="preserve"> </m:t>
                                  </m:r>
                                </m:sub>
                              </m:sSub>
                            </m:e>
                            <m:sub>
                              <m:r>
                                <w:rPr>
                                  <w:rFonts w:ascii="Cambria Math" w:hAnsi="Cambria Math"/>
                                  <w:szCs w:val="24"/>
                                  <w:lang w:val="en-150"/>
                                </w:rPr>
                                <m:t>C</m:t>
                              </m:r>
                            </m:sub>
                          </m:sSub>
                        </m:e>
                      </m:mr>
                      <m:mr>
                        <m:e>
                          <m:r>
                            <w:rPr>
                              <w:rFonts w:ascii="Cambria Math" w:hAnsi="Cambria Math"/>
                              <w:szCs w:val="24"/>
                              <w:lang w:val="en-150"/>
                            </w:rPr>
                            <m:t>sin θ</m:t>
                          </m:r>
                        </m:e>
                        <m:e>
                          <m:func>
                            <m:funcPr>
                              <m:ctrlPr>
                                <w:rPr>
                                  <w:rFonts w:ascii="Cambria Math" w:hAnsi="Cambria Math"/>
                                  <w:i/>
                                  <w:szCs w:val="24"/>
                                  <w:lang w:val="en-150"/>
                                </w:rPr>
                              </m:ctrlPr>
                            </m:funcPr>
                            <m:fName>
                              <m:r>
                                <w:rPr>
                                  <w:rFonts w:ascii="Cambria Math" w:hAnsi="Cambria Math"/>
                                  <w:szCs w:val="24"/>
                                  <w:lang w:val="en-150"/>
                                </w:rPr>
                                <m:t>cos</m:t>
                              </m:r>
                            </m:fName>
                            <m:e>
                              <m:r>
                                <w:rPr>
                                  <w:rFonts w:ascii="Cambria Math" w:hAnsi="Cambria Math"/>
                                  <w:szCs w:val="24"/>
                                  <w:lang w:val="en-150"/>
                                </w:rPr>
                                <m:t>θ</m:t>
                              </m:r>
                            </m:e>
                          </m:func>
                        </m:e>
                        <m:e>
                          <m:sSub>
                            <m:sSubPr>
                              <m:ctrlPr>
                                <w:rPr>
                                  <w:rFonts w:ascii="Cambria Math" w:hAnsi="Cambria Math"/>
                                  <w:i/>
                                  <w:szCs w:val="24"/>
                                  <w:lang w:val="en-150"/>
                                </w:rPr>
                              </m:ctrlPr>
                            </m:sSubPr>
                            <m:e>
                              <m:sSub>
                                <m:sSubPr>
                                  <m:ctrlPr>
                                    <w:rPr>
                                      <w:rFonts w:ascii="Cambria Math" w:hAnsi="Cambria Math"/>
                                      <w:i/>
                                      <w:szCs w:val="24"/>
                                      <w:lang w:val="en-150"/>
                                    </w:rPr>
                                  </m:ctrlPr>
                                </m:sSubPr>
                                <m:e>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 xml:space="preserve">M </m:t>
                                              </m:r>
                                            </m:sup>
                                            <m:e>
                                              <m:r>
                                                <w:rPr>
                                                  <w:rFonts w:ascii="Cambria Math" w:hAnsi="Cambria Math"/>
                                                  <w:color w:val="222222"/>
                                                  <w:szCs w:val="24"/>
                                                  <w:lang w:val="en-150"/>
                                                </w:rPr>
                                                <m:t>x</m:t>
                                              </m:r>
                                            </m:e>
                                          </m:sPre>
                                        </m:e>
                                        <m:sub>
                                          <m:r>
                                            <w:rPr>
                                              <w:rFonts w:ascii="Cambria Math" w:hAnsi="Cambria Math"/>
                                              <w:szCs w:val="24"/>
                                              <w:lang w:val="en-150"/>
                                            </w:rPr>
                                            <m:t xml:space="preserve"> </m:t>
                                          </m:r>
                                        </m:sub>
                                      </m:sSub>
                                    </m:e>
                                    <m:sub>
                                      <m:r>
                                        <w:rPr>
                                          <w:rFonts w:ascii="Cambria Math" w:hAnsi="Cambria Math"/>
                                          <w:szCs w:val="24"/>
                                          <w:lang w:val="en-150"/>
                                        </w:rPr>
                                        <m:t>W</m:t>
                                      </m:r>
                                    </m:sub>
                                  </m:sSub>
                                  <m:r>
                                    <w:rPr>
                                      <w:rFonts w:ascii="Cambria Math" w:hAnsi="Cambria Math"/>
                                      <w:szCs w:val="24"/>
                                      <w:lang w:val="en-150"/>
                                    </w:rPr>
                                    <m:t>+</m:t>
                                  </m:r>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W</m:t>
                                      </m:r>
                                    </m:sup>
                                    <m:e>
                                      <m:r>
                                        <w:rPr>
                                          <w:rFonts w:ascii="Cambria Math" w:hAnsi="Cambria Math"/>
                                          <w:color w:val="222222"/>
                                          <w:szCs w:val="24"/>
                                          <w:lang w:val="en-150"/>
                                        </w:rPr>
                                        <m:t>x</m:t>
                                      </m:r>
                                    </m:e>
                                  </m:sPre>
                                </m:e>
                                <m:sub>
                                  <m:r>
                                    <w:rPr>
                                      <w:rFonts w:ascii="Cambria Math" w:hAnsi="Cambria Math"/>
                                      <w:szCs w:val="24"/>
                                      <w:lang w:val="en-150"/>
                                    </w:rPr>
                                    <m:t xml:space="preserve"> </m:t>
                                  </m:r>
                                </m:sub>
                              </m:sSub>
                            </m:e>
                            <m:sub>
                              <m:r>
                                <w:rPr>
                                  <w:rFonts w:ascii="Cambria Math" w:hAnsi="Cambria Math"/>
                                  <w:szCs w:val="24"/>
                                  <w:lang w:val="en-150"/>
                                </w:rPr>
                                <m:t>C</m:t>
                              </m:r>
                            </m:sub>
                          </m:sSub>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e>
                      </m:mr>
                    </m:m>
                  </m:e>
                </m:d>
                <m:d>
                  <m:dPr>
                    <m:ctrlPr>
                      <w:rPr>
                        <w:rFonts w:ascii="Cambria Math" w:hAnsi="Cambria Math"/>
                        <w:i/>
                        <w:lang w:val="en-150"/>
                      </w:rPr>
                    </m:ctrlPr>
                  </m:dPr>
                  <m:e>
                    <m:m>
                      <m:mPr>
                        <m:mcs>
                          <m:mc>
                            <m:mcPr>
                              <m:count m:val="1"/>
                              <m:mcJc m:val="center"/>
                            </m:mcPr>
                          </m:mc>
                        </m:mcs>
                        <m:ctrlPr>
                          <w:rPr>
                            <w:rFonts w:ascii="Cambria Math" w:hAnsi="Cambria Math"/>
                            <w:i/>
                            <w:lang w:val="en-150"/>
                          </w:rPr>
                        </m:ctrlPr>
                      </m:mPr>
                      <m:mr>
                        <m:e>
                          <m:m>
                            <m:mPr>
                              <m:mcs>
                                <m:mc>
                                  <m:mcPr>
                                    <m:count m:val="1"/>
                                    <m:mcJc m:val="center"/>
                                  </m:mcPr>
                                </m:mc>
                              </m:mcs>
                              <m:ctrlPr>
                                <w:rPr>
                                  <w:rFonts w:ascii="Cambria Math" w:hAnsi="Cambria Math"/>
                                  <w:i/>
                                  <w:szCs w:val="24"/>
                                  <w:lang w:val="en-150"/>
                                </w:rPr>
                              </m:ctrlPr>
                            </m:mP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z</m:t>
                                        </m:r>
                                      </m:e>
                                    </m:sPre>
                                  </m:e>
                                  <m:sub>
                                    <m:r>
                                      <w:rPr>
                                        <w:rFonts w:ascii="Cambria Math" w:hAnsi="Cambria Math"/>
                                        <w:szCs w:val="24"/>
                                        <w:lang w:val="en-150"/>
                                      </w:rPr>
                                      <m:t xml:space="preserve"> P </m:t>
                                    </m:r>
                                  </m:sub>
                                </m:sSub>
                              </m:e>
                            </m:mr>
                            <m:m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x</m:t>
                                        </m:r>
                                      </m:e>
                                    </m:sPre>
                                  </m:e>
                                  <m:sub>
                                    <m:r>
                                      <w:rPr>
                                        <w:rFonts w:ascii="Cambria Math" w:hAnsi="Cambria Math"/>
                                        <w:szCs w:val="24"/>
                                        <w:lang w:val="en-150"/>
                                      </w:rPr>
                                      <m:t xml:space="preserve"> P </m:t>
                                    </m:r>
                                  </m:sub>
                                </m:sSub>
                              </m:e>
                            </m:mr>
                          </m:m>
                        </m:e>
                      </m:mr>
                      <m:mr>
                        <m:e>
                          <m:r>
                            <w:rPr>
                              <w:rFonts w:ascii="Cambria Math" w:hAnsi="Cambria Math"/>
                              <w:lang w:val="en-150"/>
                            </w:rPr>
                            <m:t>1</m:t>
                          </m:r>
                        </m:e>
                      </m:mr>
                    </m:m>
                  </m:e>
                </m:d>
              </m:oMath>
            </m:oMathPara>
          </w:p>
        </w:tc>
        <w:tc>
          <w:tcPr>
            <w:tcW w:w="350" w:type="pct"/>
            <w:vAlign w:val="center"/>
          </w:tcPr>
          <w:p w14:paraId="5AEB3B67" w14:textId="4A235541" w:rsidR="00890759" w:rsidRPr="00C92C76" w:rsidRDefault="00890759" w:rsidP="00DF0906">
            <w:pPr>
              <w:ind w:firstLine="0"/>
              <w:jc w:val="right"/>
              <w:rPr>
                <w:lang w:val="en-150"/>
              </w:rPr>
            </w:pPr>
            <w:bookmarkStart w:id="379" w:name="_Toc74569704"/>
            <w:bookmarkStart w:id="380" w:name="_Ref74570526"/>
            <w:bookmarkStart w:id="381" w:name="_Toc74572313"/>
            <w:r>
              <w:rPr>
                <w:lang w:val="en-150"/>
              </w:rPr>
              <w:t>(</w:t>
            </w:r>
            <w:r>
              <w:fldChar w:fldCharType="begin"/>
            </w:r>
            <w:r>
              <w:instrText xml:space="preserve"> SEQ Equation \* ARABIC </w:instrText>
            </w:r>
            <w:r>
              <w:fldChar w:fldCharType="separate"/>
            </w:r>
            <w:r w:rsidR="00452B2C">
              <w:rPr>
                <w:noProof/>
              </w:rPr>
              <w:t>23</w:t>
            </w:r>
            <w:r>
              <w:fldChar w:fldCharType="end"/>
            </w:r>
            <w:r>
              <w:rPr>
                <w:lang w:val="en-150"/>
              </w:rPr>
              <w:t>)</w:t>
            </w:r>
            <w:bookmarkEnd w:id="379"/>
            <w:bookmarkEnd w:id="380"/>
            <w:bookmarkEnd w:id="381"/>
          </w:p>
        </w:tc>
      </w:tr>
    </w:tbl>
    <w:p w14:paraId="2D2C77CC" w14:textId="3ACB1F6F" w:rsidR="008F15B6" w:rsidRPr="00EB5B16" w:rsidRDefault="00A952ED" w:rsidP="00EB693E">
      <w:pPr>
        <w:pStyle w:val="ListParagraph"/>
        <w:numPr>
          <w:ilvl w:val="0"/>
          <w:numId w:val="106"/>
        </w:numPr>
        <w:tabs>
          <w:tab w:val="left" w:pos="2410"/>
        </w:tabs>
        <w:rPr>
          <w:lang w:val="en-150"/>
        </w:rPr>
      </w:pP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M</m:t>
                </m:r>
              </m:sup>
              <m:e>
                <m:r>
                  <w:rPr>
                    <w:rFonts w:ascii="Cambria Math" w:hAnsi="Cambria Math"/>
                    <w:color w:val="222222"/>
                    <w:szCs w:val="24"/>
                    <w:lang w:val="en-150"/>
                  </w:rPr>
                  <m:t>z</m:t>
                </m:r>
              </m:e>
            </m:sPre>
          </m:e>
          <m:sub>
            <m:r>
              <w:rPr>
                <w:rFonts w:ascii="Cambria Math" w:hAnsi="Cambria Math"/>
                <w:szCs w:val="24"/>
                <w:lang w:val="en-150"/>
              </w:rPr>
              <m:t xml:space="preserve"> P</m:t>
            </m:r>
          </m:sub>
        </m:sSub>
        <m:r>
          <w:rPr>
            <w:rFonts w:ascii="Cambria Math" w:hAnsi="Cambria Math"/>
            <w:szCs w:val="24"/>
            <w:lang w:val="en-150"/>
          </w:rPr>
          <m:t xml:space="preserve">, </m:t>
        </m:r>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M</m:t>
                </m:r>
              </m:sup>
              <m:e>
                <m:r>
                  <w:rPr>
                    <w:rFonts w:ascii="Cambria Math" w:hAnsi="Cambria Math"/>
                    <w:color w:val="222222"/>
                    <w:szCs w:val="24"/>
                    <w:lang w:val="en-150"/>
                  </w:rPr>
                  <m:t>x</m:t>
                </m:r>
              </m:e>
            </m:sPre>
          </m:e>
          <m:sub>
            <m:r>
              <w:rPr>
                <w:rFonts w:ascii="Cambria Math" w:hAnsi="Cambria Math"/>
                <w:szCs w:val="24"/>
                <w:lang w:val="en-150"/>
              </w:rPr>
              <m:t xml:space="preserve"> P</m:t>
            </m:r>
          </m:sub>
        </m:sSub>
      </m:oMath>
      <w:r w:rsidR="008F15B6" w:rsidRPr="00EB5B16">
        <w:rPr>
          <w:szCs w:val="24"/>
          <w:lang w:val="en-150"/>
        </w:rPr>
        <w:tab/>
        <w:t>: Being the coordinates of a point in the output likelihood map</w:t>
      </w:r>
      <w:r w:rsidR="00AC7551" w:rsidRPr="00EB5B16">
        <w:rPr>
          <w:szCs w:val="24"/>
          <w:lang w:val="en-150"/>
        </w:rPr>
        <w:t xml:space="preserve">, </w:t>
      </w:r>
      <w:r w:rsidR="008F15B6" w:rsidRPr="00EB5B16">
        <w:rPr>
          <w:szCs w:val="24"/>
          <w:lang w:val="en-150"/>
        </w:rPr>
        <w:t xml:space="preserve"> </w:t>
      </w:r>
    </w:p>
    <w:p w14:paraId="35021DCD" w14:textId="00F73B90" w:rsidR="008F15B6" w:rsidRPr="00EB5B16" w:rsidRDefault="00A952ED" w:rsidP="00EB693E">
      <w:pPr>
        <w:pStyle w:val="ListParagraph"/>
        <w:numPr>
          <w:ilvl w:val="0"/>
          <w:numId w:val="106"/>
        </w:numPr>
        <w:tabs>
          <w:tab w:val="left" w:pos="2410"/>
        </w:tabs>
        <w:rPr>
          <w:lang w:val="en-150"/>
        </w:rPr>
      </w:pPr>
      <m:oMath>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z</m:t>
                </m:r>
              </m:e>
            </m:sPre>
          </m:e>
          <m:sub>
            <m:r>
              <w:rPr>
                <w:rFonts w:ascii="Cambria Math" w:hAnsi="Cambria Math"/>
                <w:szCs w:val="24"/>
                <w:lang w:val="en-150"/>
              </w:rPr>
              <m:t xml:space="preserve"> P</m:t>
            </m:r>
          </m:sub>
        </m:sSub>
        <m:r>
          <w:rPr>
            <w:rFonts w:ascii="Cambria Math" w:hAnsi="Cambria Math"/>
            <w:szCs w:val="24"/>
            <w:lang w:val="en-150"/>
          </w:rPr>
          <m:t xml:space="preserve">, </m:t>
        </m:r>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C</m:t>
                </m:r>
              </m:sup>
              <m:e>
                <m:r>
                  <w:rPr>
                    <w:rFonts w:ascii="Cambria Math" w:hAnsi="Cambria Math"/>
                    <w:color w:val="222222"/>
                    <w:szCs w:val="24"/>
                    <w:lang w:val="en-150"/>
                  </w:rPr>
                  <m:t>x</m:t>
                </m:r>
              </m:e>
            </m:sPre>
          </m:e>
          <m:sub>
            <m:r>
              <w:rPr>
                <w:rFonts w:ascii="Cambria Math" w:hAnsi="Cambria Math"/>
                <w:szCs w:val="24"/>
                <w:lang w:val="en-150"/>
              </w:rPr>
              <m:t xml:space="preserve"> P</m:t>
            </m:r>
          </m:sub>
        </m:sSub>
      </m:oMath>
      <w:r w:rsidR="008F15B6" w:rsidRPr="00EB5B16">
        <w:rPr>
          <w:szCs w:val="24"/>
          <w:lang w:val="en-150"/>
        </w:rPr>
        <w:tab/>
        <w:t>: the horizontal coordinates of the same point with respect to a camera,</w:t>
      </w:r>
    </w:p>
    <w:p w14:paraId="48A99D3D" w14:textId="75610DA5" w:rsidR="008F15B6" w:rsidRPr="00EB5B16" w:rsidRDefault="008F15B6" w:rsidP="00EB693E">
      <w:pPr>
        <w:pStyle w:val="ListParagraph"/>
        <w:numPr>
          <w:ilvl w:val="0"/>
          <w:numId w:val="106"/>
        </w:numPr>
        <w:tabs>
          <w:tab w:val="left" w:pos="2410"/>
        </w:tabs>
        <w:rPr>
          <w:lang w:val="en-150"/>
        </w:rPr>
      </w:pPr>
      <m:oMath>
        <m:r>
          <w:rPr>
            <w:rFonts w:ascii="Cambria Math" w:hAnsi="Cambria Math"/>
            <w:szCs w:val="24"/>
            <w:lang w:val="en-150"/>
          </w:rPr>
          <m:t>θ</m:t>
        </m:r>
      </m:oMath>
      <w:r w:rsidRPr="00EB5B16">
        <w:rPr>
          <w:szCs w:val="24"/>
          <w:lang w:val="en-150"/>
        </w:rPr>
        <w:tab/>
        <w:t xml:space="preserve">: the yaw of the camera with respect to </w:t>
      </w:r>
      <m:oMath>
        <m:r>
          <w:rPr>
            <w:rFonts w:ascii="Cambria Math" w:hAnsi="Cambria Math"/>
            <w:szCs w:val="24"/>
            <w:lang w:val="en-150"/>
          </w:rPr>
          <m:t>{W}</m:t>
        </m:r>
      </m:oMath>
      <w:r w:rsidRPr="00EB5B16">
        <w:rPr>
          <w:szCs w:val="24"/>
          <w:lang w:val="en-150"/>
        </w:rPr>
        <w:t xml:space="preserve"> and </w:t>
      </w:r>
      <m:oMath>
        <m:r>
          <w:rPr>
            <w:rFonts w:ascii="Cambria Math" w:hAnsi="Cambria Math"/>
            <w:szCs w:val="24"/>
            <w:lang w:val="en-150"/>
          </w:rPr>
          <m:t>{M}</m:t>
        </m:r>
      </m:oMath>
      <w:r w:rsidR="00AC7551" w:rsidRPr="00EB5B16">
        <w:rPr>
          <w:szCs w:val="24"/>
          <w:lang w:val="en-150"/>
        </w:rPr>
        <w:t>.</w:t>
      </w:r>
    </w:p>
    <w:p w14:paraId="51F3D09C" w14:textId="33622F00" w:rsidR="00AC7551" w:rsidRPr="00EB5B16" w:rsidRDefault="00A952ED" w:rsidP="00EB693E">
      <w:pPr>
        <w:pStyle w:val="ListParagraph"/>
        <w:numPr>
          <w:ilvl w:val="0"/>
          <w:numId w:val="106"/>
        </w:numPr>
        <w:tabs>
          <w:tab w:val="left" w:pos="2410"/>
        </w:tabs>
        <w:spacing w:after="240"/>
        <w:rPr>
          <w:lang w:val="en-150"/>
        </w:rPr>
      </w:pPr>
      <m:oMath>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M</m:t>
                    </m:r>
                  </m:sup>
                  <m:e>
                    <m:r>
                      <w:rPr>
                        <w:rFonts w:ascii="Cambria Math" w:hAnsi="Cambria Math"/>
                        <w:color w:val="222222"/>
                        <w:szCs w:val="24"/>
                        <w:lang w:val="en-150"/>
                      </w:rPr>
                      <m:t>z</m:t>
                    </m:r>
                  </m:e>
                </m:sPre>
              </m:e>
              <m:sub>
                <m:r>
                  <w:rPr>
                    <w:rFonts w:ascii="Cambria Math" w:hAnsi="Cambria Math"/>
                    <w:szCs w:val="24"/>
                    <w:lang w:val="en-150"/>
                  </w:rPr>
                  <m:t xml:space="preserve"> W</m:t>
                </m:r>
              </m:sub>
            </m:sSub>
          </m:e>
          <m:sub>
            <m:r>
              <w:rPr>
                <w:rFonts w:ascii="Cambria Math" w:hAnsi="Cambria Math"/>
                <w:szCs w:val="24"/>
                <w:lang w:val="en-150"/>
              </w:rPr>
              <m:t xml:space="preserve"> </m:t>
            </m:r>
          </m:sub>
        </m:sSub>
        <m:r>
          <w:rPr>
            <w:rFonts w:ascii="Cambria Math" w:hAnsi="Cambria Math"/>
            <w:szCs w:val="24"/>
            <w:lang w:val="en-150"/>
          </w:rPr>
          <m:t>,</m:t>
        </m:r>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M</m:t>
                    </m:r>
                  </m:sup>
                  <m:e>
                    <m:r>
                      <w:rPr>
                        <w:rFonts w:ascii="Cambria Math" w:hAnsi="Cambria Math"/>
                        <w:color w:val="222222"/>
                        <w:szCs w:val="24"/>
                        <w:lang w:val="en-150"/>
                      </w:rPr>
                      <m:t>x</m:t>
                    </m:r>
                  </m:e>
                </m:sPre>
              </m:e>
              <m:sub>
                <m:r>
                  <w:rPr>
                    <w:rFonts w:ascii="Cambria Math" w:hAnsi="Cambria Math"/>
                    <w:szCs w:val="24"/>
                    <w:lang w:val="en-150"/>
                  </w:rPr>
                  <m:t xml:space="preserve"> W</m:t>
                </m:r>
              </m:sub>
            </m:sSub>
          </m:e>
          <m:sub>
            <m:r>
              <w:rPr>
                <w:rFonts w:ascii="Cambria Math" w:hAnsi="Cambria Math"/>
                <w:szCs w:val="24"/>
                <w:lang w:val="en-150"/>
              </w:rPr>
              <m:t xml:space="preserve"> </m:t>
            </m:r>
          </m:sub>
        </m:sSub>
      </m:oMath>
      <w:r w:rsidR="00AC7551" w:rsidRPr="00EB5B16">
        <w:rPr>
          <w:szCs w:val="24"/>
          <w:lang w:val="en-150"/>
        </w:rPr>
        <w:tab/>
        <w:t xml:space="preserve">: Denoting the horizontal position of </w:t>
      </w:r>
      <m:oMath>
        <m:r>
          <w:rPr>
            <w:rFonts w:ascii="Cambria Math" w:hAnsi="Cambria Math"/>
            <w:szCs w:val="24"/>
            <w:lang w:val="en-150"/>
          </w:rPr>
          <m:t>{M}</m:t>
        </m:r>
      </m:oMath>
      <w:r w:rsidR="00AC7551" w:rsidRPr="00EB5B16">
        <w:rPr>
          <w:szCs w:val="24"/>
          <w:lang w:val="en-150"/>
        </w:rPr>
        <w:t xml:space="preserve"> with respect to </w:t>
      </w:r>
      <m:oMath>
        <m:r>
          <w:rPr>
            <w:rFonts w:ascii="Cambria Math" w:hAnsi="Cambria Math"/>
            <w:szCs w:val="24"/>
            <w:lang w:val="en-150"/>
          </w:rPr>
          <m:t>{M}</m:t>
        </m:r>
      </m:oMath>
      <w:r w:rsidR="00AC7551" w:rsidRPr="00EB5B16">
        <w:rPr>
          <w:szCs w:val="24"/>
          <w:lang w:val="en-150"/>
        </w:rPr>
        <w:t xml:space="preserve">. </w:t>
      </w:r>
    </w:p>
    <w:p w14:paraId="1196C498" w14:textId="3C310D47" w:rsidR="00AC7551" w:rsidRPr="00EB5B16" w:rsidRDefault="00A952ED" w:rsidP="00EB693E">
      <w:pPr>
        <w:pStyle w:val="ListParagraph"/>
        <w:numPr>
          <w:ilvl w:val="0"/>
          <w:numId w:val="106"/>
        </w:numPr>
        <w:tabs>
          <w:tab w:val="left" w:pos="2410"/>
        </w:tabs>
        <w:spacing w:after="240"/>
        <w:rPr>
          <w:lang w:val="en-150"/>
        </w:rPr>
      </w:pPr>
      <m:oMath>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W</m:t>
                    </m:r>
                  </m:sup>
                  <m:e>
                    <m:r>
                      <w:rPr>
                        <w:rFonts w:ascii="Cambria Math" w:hAnsi="Cambria Math"/>
                        <w:color w:val="222222"/>
                        <w:szCs w:val="24"/>
                        <w:lang w:val="en-150"/>
                      </w:rPr>
                      <m:t>z</m:t>
                    </m:r>
                  </m:e>
                </m:sPre>
              </m:e>
              <m:sub>
                <m:r>
                  <w:rPr>
                    <w:rFonts w:ascii="Cambria Math" w:hAnsi="Cambria Math"/>
                    <w:szCs w:val="24"/>
                    <w:lang w:val="en-150"/>
                  </w:rPr>
                  <m:t xml:space="preserve"> C</m:t>
                </m:r>
              </m:sub>
            </m:sSub>
          </m:e>
          <m:sub>
            <m:r>
              <w:rPr>
                <w:rFonts w:ascii="Cambria Math" w:hAnsi="Cambria Math"/>
                <w:szCs w:val="24"/>
                <w:lang w:val="en-150"/>
              </w:rPr>
              <m:t xml:space="preserve"> </m:t>
            </m:r>
          </m:sub>
        </m:sSub>
        <m:r>
          <w:rPr>
            <w:rFonts w:ascii="Cambria Math" w:hAnsi="Cambria Math"/>
            <w:szCs w:val="24"/>
            <w:lang w:val="en-150"/>
          </w:rPr>
          <m:t>,</m:t>
        </m:r>
        <m:sSub>
          <m:sSubPr>
            <m:ctrlPr>
              <w:rPr>
                <w:rFonts w:ascii="Cambria Math" w:hAnsi="Cambria Math"/>
                <w:i/>
                <w:szCs w:val="24"/>
                <w:lang w:val="en-150"/>
              </w:rPr>
            </m:ctrlPr>
          </m:sSubPr>
          <m:e>
            <m:sSub>
              <m:sSubPr>
                <m:ctrlPr>
                  <w:rPr>
                    <w:rFonts w:ascii="Cambria Math" w:hAnsi="Cambria Math"/>
                    <w:i/>
                    <w:szCs w:val="24"/>
                    <w:lang w:val="en-150"/>
                  </w:rPr>
                </m:ctrlPr>
              </m:sSubPr>
              <m:e>
                <m:sPre>
                  <m:sPrePr>
                    <m:ctrlPr>
                      <w:rPr>
                        <w:rFonts w:ascii="Cambria Math" w:hAnsi="Cambria Math"/>
                        <w:i/>
                        <w:szCs w:val="24"/>
                        <w:lang w:val="en-150"/>
                      </w:rPr>
                    </m:ctrlPr>
                  </m:sPrePr>
                  <m:sub>
                    <m:r>
                      <w:rPr>
                        <w:rFonts w:ascii="Cambria Math" w:hAnsi="Cambria Math"/>
                        <w:szCs w:val="24"/>
                        <w:lang w:val="en-150"/>
                      </w:rPr>
                      <m:t xml:space="preserve"> </m:t>
                    </m:r>
                  </m:sub>
                  <m:sup>
                    <m:r>
                      <w:rPr>
                        <w:rFonts w:ascii="Cambria Math" w:hAnsi="Cambria Math"/>
                        <w:szCs w:val="24"/>
                        <w:lang w:val="en-150"/>
                      </w:rPr>
                      <m:t>W</m:t>
                    </m:r>
                  </m:sup>
                  <m:e>
                    <m:r>
                      <w:rPr>
                        <w:rFonts w:ascii="Cambria Math" w:hAnsi="Cambria Math"/>
                        <w:color w:val="222222"/>
                        <w:szCs w:val="24"/>
                        <w:lang w:val="en-150"/>
                      </w:rPr>
                      <m:t>x</m:t>
                    </m:r>
                  </m:e>
                </m:sPre>
              </m:e>
              <m:sub>
                <m:r>
                  <w:rPr>
                    <w:rFonts w:ascii="Cambria Math" w:hAnsi="Cambria Math"/>
                    <w:szCs w:val="24"/>
                    <w:lang w:val="en-150"/>
                  </w:rPr>
                  <m:t xml:space="preserve"> C</m:t>
                </m:r>
              </m:sub>
            </m:sSub>
          </m:e>
          <m:sub>
            <m:r>
              <w:rPr>
                <w:rFonts w:ascii="Cambria Math" w:hAnsi="Cambria Math"/>
                <w:szCs w:val="24"/>
                <w:lang w:val="en-150"/>
              </w:rPr>
              <m:t xml:space="preserve"> </m:t>
            </m:r>
          </m:sub>
        </m:sSub>
      </m:oMath>
      <w:r w:rsidR="00AC7551" w:rsidRPr="00EB5B16">
        <w:rPr>
          <w:szCs w:val="24"/>
          <w:lang w:val="en-150"/>
        </w:rPr>
        <w:tab/>
        <w:t xml:space="preserve">: Denoting the horizontal position of </w:t>
      </w:r>
      <m:oMath>
        <m:r>
          <w:rPr>
            <w:rFonts w:ascii="Cambria Math" w:hAnsi="Cambria Math"/>
            <w:szCs w:val="24"/>
            <w:lang w:val="en-150"/>
          </w:rPr>
          <m:t>{C}</m:t>
        </m:r>
      </m:oMath>
      <w:r w:rsidR="00AC7551" w:rsidRPr="00EB5B16">
        <w:rPr>
          <w:szCs w:val="24"/>
          <w:lang w:val="en-150"/>
        </w:rPr>
        <w:t xml:space="preserve"> with respect to </w:t>
      </w:r>
      <m:oMath>
        <m:r>
          <w:rPr>
            <w:rFonts w:ascii="Cambria Math" w:hAnsi="Cambria Math"/>
            <w:szCs w:val="24"/>
            <w:lang w:val="en-150"/>
          </w:rPr>
          <m:t>{W}</m:t>
        </m:r>
      </m:oMath>
      <w:r w:rsidR="00AC7551" w:rsidRPr="00EB5B16">
        <w:rPr>
          <w:szCs w:val="24"/>
          <w:lang w:val="en-150"/>
        </w:rPr>
        <w:t xml:space="preserve">. </w:t>
      </w:r>
    </w:p>
    <w:p w14:paraId="37F56388" w14:textId="0BCAFC64" w:rsidR="0043479A" w:rsidRPr="00EB5B16" w:rsidRDefault="000C78BD" w:rsidP="00D619C4">
      <w:pPr>
        <w:rPr>
          <w:lang w:val="en-150"/>
        </w:rPr>
      </w:pPr>
      <w:r w:rsidRPr="00EB5B16">
        <w:rPr>
          <w:lang w:val="en-150"/>
        </w:rPr>
        <w:t xml:space="preserve">From which the item positions and the points ABC defining the field of view are converted to map coordinates. </w:t>
      </w:r>
      <w:r w:rsidR="004D0ED6">
        <w:rPr>
          <w:lang w:val="en-150"/>
        </w:rPr>
        <w:fldChar w:fldCharType="begin"/>
      </w:r>
      <w:r w:rsidR="004D0ED6">
        <w:rPr>
          <w:lang w:val="en-150"/>
        </w:rPr>
        <w:instrText xml:space="preserve"> REF _Ref74525285 \h </w:instrText>
      </w:r>
      <w:r w:rsidR="004D0ED6">
        <w:rPr>
          <w:lang w:val="en-150"/>
        </w:rPr>
      </w:r>
      <w:r w:rsidR="004D0ED6">
        <w:rPr>
          <w:lang w:val="en-150"/>
        </w:rPr>
        <w:fldChar w:fldCharType="separate"/>
      </w:r>
      <w:r w:rsidR="00452B2C" w:rsidRPr="00EB5B16">
        <w:rPr>
          <w:lang w:val="en-150"/>
        </w:rPr>
        <w:t xml:space="preserve">Figure </w:t>
      </w:r>
      <w:r w:rsidR="00452B2C">
        <w:rPr>
          <w:noProof/>
          <w:lang w:val="en-150"/>
        </w:rPr>
        <w:t>82</w:t>
      </w:r>
      <w:r w:rsidR="004D0ED6">
        <w:rPr>
          <w:lang w:val="en-150"/>
        </w:rPr>
        <w:fldChar w:fldCharType="end"/>
      </w:r>
      <w:r w:rsidR="004D0ED6">
        <w:rPr>
          <w:lang w:val="en-150"/>
        </w:rPr>
        <w:t xml:space="preserve"> </w:t>
      </w:r>
      <w:r w:rsidRPr="00EB5B16">
        <w:rPr>
          <w:lang w:val="en-150"/>
        </w:rPr>
        <w:t xml:space="preserve">visually </w:t>
      </w:r>
      <w:r w:rsidR="00D619C4" w:rsidRPr="00EB5B16">
        <w:rPr>
          <w:lang w:val="en-150"/>
        </w:rPr>
        <w:t xml:space="preserve">shows </w:t>
      </w:r>
      <w:r w:rsidRPr="00EB5B16">
        <w:rPr>
          <w:lang w:val="en-150"/>
        </w:rPr>
        <w:t xml:space="preserve">said </w:t>
      </w:r>
      <w:r w:rsidR="00D619C4" w:rsidRPr="00EB5B16">
        <w:rPr>
          <w:lang w:val="en-150"/>
        </w:rPr>
        <w:t>modifications so that the different coordinate frames are consistent</w:t>
      </w:r>
      <w:r w:rsidR="00622D61" w:rsidRPr="00EB5B16">
        <w:rPr>
          <w:lang w:val="en-150"/>
        </w:rPr>
        <w:t xml:space="preserve"> towards this simplified expression.</w:t>
      </w:r>
    </w:p>
    <w:p w14:paraId="71195F70" w14:textId="0FE220AE" w:rsidR="0043479A" w:rsidRPr="00EB5B16" w:rsidRDefault="0043479A" w:rsidP="0081019F">
      <w:pPr>
        <w:ind w:firstLine="0"/>
        <w:rPr>
          <w:lang w:val="en-150"/>
        </w:rPr>
      </w:pPr>
    </w:p>
    <w:p w14:paraId="3BABBA27" w14:textId="733D7BEB" w:rsidR="0043479A" w:rsidRPr="00EB5B16" w:rsidRDefault="007F45A3" w:rsidP="00BF3174">
      <w:pPr>
        <w:ind w:firstLine="0"/>
        <w:jc w:val="center"/>
        <w:rPr>
          <w:lang w:val="en-150"/>
        </w:rPr>
      </w:pPr>
      <w:r w:rsidRPr="00EB5B16">
        <w:rPr>
          <w:noProof/>
          <w:lang w:val="en-150"/>
        </w:rPr>
        <w:lastRenderedPageBreak/>
        <w:drawing>
          <wp:inline distT="0" distB="0" distL="0" distR="0" wp14:anchorId="67FA7782" wp14:editId="5A5CE87C">
            <wp:extent cx="5832000" cy="7631266"/>
            <wp:effectExtent l="57150" t="57150" r="92710" b="1035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hqprint">
                      <a:extLst>
                        <a:ext uri="{28A0092B-C50C-407E-A947-70E740481C1C}">
                          <a14:useLocalDpi xmlns:a14="http://schemas.microsoft.com/office/drawing/2010/main"/>
                        </a:ext>
                      </a:extLst>
                    </a:blip>
                    <a:srcRect/>
                    <a:stretch>
                      <a:fillRect/>
                    </a:stretch>
                  </pic:blipFill>
                  <pic:spPr bwMode="auto">
                    <a:xfrm>
                      <a:off x="0" y="0"/>
                      <a:ext cx="5832000" cy="763126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68378B" w14:textId="2D059D9C" w:rsidR="007F45A3" w:rsidRPr="00EB5B16" w:rsidRDefault="0092336A" w:rsidP="007F45A3">
      <w:pPr>
        <w:pStyle w:val="Caption"/>
        <w:spacing w:after="0"/>
        <w:ind w:firstLine="0"/>
        <w:rPr>
          <w:lang w:val="en-150"/>
        </w:rPr>
      </w:pPr>
      <w:bookmarkStart w:id="382" w:name="_Ref74525285"/>
      <w:bookmarkStart w:id="383" w:name="_Toc74572253"/>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2</w:t>
      </w:r>
      <w:r w:rsidRPr="00EB5B16">
        <w:rPr>
          <w:lang w:val="en-150"/>
        </w:rPr>
        <w:fldChar w:fldCharType="end"/>
      </w:r>
      <w:bookmarkEnd w:id="382"/>
      <w:r w:rsidR="007F45A3" w:rsidRPr="00EB5B16">
        <w:rPr>
          <w:lang w:val="en-150"/>
        </w:rPr>
        <w:t>: Frame consistency modifications towards straightforward pose composition</w:t>
      </w:r>
      <w:bookmarkEnd w:id="383"/>
    </w:p>
    <w:p w14:paraId="2627BD45" w14:textId="77777777" w:rsidR="007F45A3" w:rsidRPr="00EB5B16" w:rsidRDefault="007F45A3" w:rsidP="007F45A3">
      <w:pPr>
        <w:pStyle w:val="Caption"/>
        <w:ind w:firstLine="0"/>
        <w:rPr>
          <w:lang w:val="en-150"/>
        </w:rPr>
      </w:pPr>
      <w:r w:rsidRPr="00EB5B16">
        <w:rPr>
          <w:lang w:val="en-150"/>
        </w:rPr>
        <w:t>Source: Self-made</w:t>
      </w:r>
    </w:p>
    <w:p w14:paraId="45B85779" w14:textId="555F8967" w:rsidR="0043479A" w:rsidRPr="00EB5B16" w:rsidRDefault="0043479A" w:rsidP="0081019F">
      <w:pPr>
        <w:ind w:firstLine="0"/>
        <w:rPr>
          <w:lang w:val="en-150"/>
        </w:rPr>
      </w:pPr>
    </w:p>
    <w:p w14:paraId="3BD54E20" w14:textId="61A3101A" w:rsidR="00A10921" w:rsidRPr="00EB5B16" w:rsidRDefault="00F62699" w:rsidP="00A10921">
      <w:pPr>
        <w:pStyle w:val="Heading2"/>
        <w:rPr>
          <w:lang w:val="en-150"/>
        </w:rPr>
      </w:pPr>
      <w:bookmarkStart w:id="384" w:name="_Toc74572158"/>
      <w:r w:rsidRPr="00EB5B16">
        <w:rPr>
          <w:lang w:val="en-150"/>
        </w:rPr>
        <w:lastRenderedPageBreak/>
        <w:t>Demonstration</w:t>
      </w:r>
      <w:bookmarkEnd w:id="384"/>
    </w:p>
    <w:p w14:paraId="0FA24B5D" w14:textId="6123FBB7" w:rsidR="003F1E1C" w:rsidRPr="00EB5B16" w:rsidRDefault="003F1E1C" w:rsidP="003F1E1C">
      <w:pPr>
        <w:pStyle w:val="Heading3"/>
        <w:rPr>
          <w:lang w:val="en-150"/>
        </w:rPr>
      </w:pPr>
      <w:bookmarkStart w:id="385" w:name="_Toc74572159"/>
      <w:r w:rsidRPr="00EB5B16">
        <w:rPr>
          <w:lang w:val="en-150"/>
        </w:rPr>
        <w:t>Experimental setup</w:t>
      </w:r>
      <w:bookmarkEnd w:id="385"/>
    </w:p>
    <w:p w14:paraId="3C7C8F52" w14:textId="33D6918B" w:rsidR="003F1E1C" w:rsidRPr="00EB5B16" w:rsidRDefault="00440D79" w:rsidP="003F1E1C">
      <w:pPr>
        <w:rPr>
          <w:lang w:val="en-150"/>
        </w:rPr>
      </w:pPr>
      <w:r w:rsidRPr="00EB5B16">
        <w:rPr>
          <w:lang w:val="en-150"/>
        </w:rPr>
        <w:t>The hardware and software tools used towards the testing and development of this solution mostly mirror those defined in</w:t>
      </w:r>
      <w:r w:rsidR="008555DE">
        <w:rPr>
          <w:lang w:val="en-US"/>
        </w:rPr>
        <w:t xml:space="preserve"> Section</w:t>
      </w:r>
      <w:r w:rsidRPr="00EB5B16">
        <w:rPr>
          <w:lang w:val="en-150"/>
        </w:rPr>
        <w:t xml:space="preserve"> </w:t>
      </w:r>
      <w:r w:rsidR="008555DE">
        <w:rPr>
          <w:lang w:val="en-150"/>
        </w:rPr>
        <w:fldChar w:fldCharType="begin"/>
      </w:r>
      <w:r w:rsidR="008555DE">
        <w:rPr>
          <w:lang w:val="en-150"/>
        </w:rPr>
        <w:instrText xml:space="preserve"> REF _Ref74562866 \n \h </w:instrText>
      </w:r>
      <w:r w:rsidR="008555DE">
        <w:rPr>
          <w:lang w:val="en-150"/>
        </w:rPr>
      </w:r>
      <w:r w:rsidR="008555DE">
        <w:rPr>
          <w:lang w:val="en-150"/>
        </w:rPr>
        <w:fldChar w:fldCharType="separate"/>
      </w:r>
      <w:r w:rsidR="00452B2C">
        <w:rPr>
          <w:lang w:val="en-150"/>
        </w:rPr>
        <w:t>5.1.2</w:t>
      </w:r>
      <w:r w:rsidR="008555DE">
        <w:rPr>
          <w:lang w:val="en-150"/>
        </w:rPr>
        <w:fldChar w:fldCharType="end"/>
      </w:r>
      <w:r w:rsidRPr="00EB5B16">
        <w:rPr>
          <w:lang w:val="en-150"/>
        </w:rPr>
        <w:t xml:space="preserve">. </w:t>
      </w:r>
      <w:r w:rsidR="002A70F7" w:rsidRPr="00EB5B16">
        <w:rPr>
          <w:lang w:val="en-150"/>
        </w:rPr>
        <w:t xml:space="preserve">Extra utilities </w:t>
      </w:r>
      <w:r w:rsidR="00C41A8E" w:rsidRPr="00EB5B16">
        <w:rPr>
          <w:lang w:val="en-150"/>
        </w:rPr>
        <w:t xml:space="preserve">used in this stage </w:t>
      </w:r>
      <w:r w:rsidR="002A70F7" w:rsidRPr="00EB5B16">
        <w:rPr>
          <w:lang w:val="en-150"/>
        </w:rPr>
        <w:t>are:</w:t>
      </w:r>
    </w:p>
    <w:p w14:paraId="5CBA6F7B" w14:textId="48CF3290" w:rsidR="002A70F7" w:rsidRPr="00EB5B16" w:rsidRDefault="002A70F7" w:rsidP="00EB693E">
      <w:pPr>
        <w:pStyle w:val="ListParagraph"/>
        <w:numPr>
          <w:ilvl w:val="0"/>
          <w:numId w:val="109"/>
        </w:numPr>
        <w:rPr>
          <w:lang w:val="en-150"/>
        </w:rPr>
      </w:pPr>
      <w:r w:rsidRPr="00EB5B16">
        <w:rPr>
          <w:lang w:val="en-150"/>
        </w:rPr>
        <w:t>A smartphone charger with a 5m extension</w:t>
      </w:r>
    </w:p>
    <w:p w14:paraId="5786E969" w14:textId="4354C1E8" w:rsidR="002A70F7" w:rsidRPr="00EB5B16" w:rsidRDefault="002A70F7" w:rsidP="00EB693E">
      <w:pPr>
        <w:pStyle w:val="ListParagraph"/>
        <w:numPr>
          <w:ilvl w:val="0"/>
          <w:numId w:val="109"/>
        </w:numPr>
        <w:rPr>
          <w:lang w:val="en-150"/>
        </w:rPr>
      </w:pPr>
      <w:r w:rsidRPr="00EB5B16">
        <w:rPr>
          <w:lang w:val="en-150"/>
        </w:rPr>
        <w:t>An external TV for monitoring when away from the computer’s main display.</w:t>
      </w:r>
    </w:p>
    <w:p w14:paraId="259FBB6C" w14:textId="48BBF257" w:rsidR="002A70F7" w:rsidRPr="00EB5B16" w:rsidRDefault="002A70F7" w:rsidP="00EB693E">
      <w:pPr>
        <w:pStyle w:val="ListParagraph"/>
        <w:numPr>
          <w:ilvl w:val="0"/>
          <w:numId w:val="109"/>
        </w:numPr>
        <w:spacing w:after="240"/>
        <w:rPr>
          <w:lang w:val="en-150"/>
        </w:rPr>
      </w:pPr>
      <w:r w:rsidRPr="00EB5B16">
        <w:rPr>
          <w:lang w:val="en-150"/>
        </w:rPr>
        <w:t>A 10m HDMI wire.</w:t>
      </w:r>
    </w:p>
    <w:p w14:paraId="6D4CC4FA" w14:textId="4F81BA82" w:rsidR="00C41A8E" w:rsidRPr="00EB5B16" w:rsidRDefault="00C41A8E" w:rsidP="00C41A8E">
      <w:pPr>
        <w:rPr>
          <w:lang w:val="en-150"/>
        </w:rPr>
      </w:pPr>
      <w:r w:rsidRPr="00EB5B16">
        <w:rPr>
          <w:lang w:val="en-150"/>
        </w:rPr>
        <w:t xml:space="preserve">For test-supported development and bug fixing, a full layout of </w:t>
      </w:r>
      <w:proofErr w:type="spellStart"/>
      <w:r w:rsidRPr="00EB5B16">
        <w:rPr>
          <w:lang w:val="en-150"/>
        </w:rPr>
        <w:t>ArUcos</w:t>
      </w:r>
      <w:proofErr w:type="spellEnd"/>
      <w:r w:rsidRPr="00EB5B16">
        <w:rPr>
          <w:lang w:val="en-150"/>
        </w:rPr>
        <w:t xml:space="preserve"> is placed in an indoors room, with the aims of testing camera localization and item localization for the position of </w:t>
      </w:r>
      <w:r w:rsidR="005C7271" w:rsidRPr="00EB5B16">
        <w:rPr>
          <w:lang w:val="en-150"/>
        </w:rPr>
        <w:t xml:space="preserve">arbitrary </w:t>
      </w:r>
      <w:r w:rsidRPr="00EB5B16">
        <w:rPr>
          <w:lang w:val="en-150"/>
        </w:rPr>
        <w:t xml:space="preserve">token items. </w:t>
      </w:r>
    </w:p>
    <w:p w14:paraId="6B90916E" w14:textId="3912549C" w:rsidR="00440D79" w:rsidRPr="00EB5B16" w:rsidRDefault="002A70F7" w:rsidP="00EB693E">
      <w:pPr>
        <w:pStyle w:val="ListParagraph"/>
        <w:numPr>
          <w:ilvl w:val="0"/>
          <w:numId w:val="108"/>
        </w:numPr>
        <w:rPr>
          <w:b/>
          <w:bCs/>
          <w:lang w:val="en-150"/>
        </w:rPr>
      </w:pPr>
      <w:r w:rsidRPr="00EB5B16">
        <w:rPr>
          <w:b/>
          <w:bCs/>
          <w:lang w:val="en-150"/>
        </w:rPr>
        <w:t>House living room:</w:t>
      </w:r>
    </w:p>
    <w:p w14:paraId="1CC78ED4" w14:textId="23BD992F" w:rsidR="002A70F7" w:rsidRPr="00EB5B16" w:rsidRDefault="002A70F7" w:rsidP="00EB693E">
      <w:pPr>
        <w:pStyle w:val="ListParagraph"/>
        <w:numPr>
          <w:ilvl w:val="1"/>
          <w:numId w:val="108"/>
        </w:numPr>
        <w:rPr>
          <w:b/>
          <w:bCs/>
          <w:lang w:val="en-150"/>
        </w:rPr>
      </w:pPr>
      <w:r w:rsidRPr="00EB5B16">
        <w:rPr>
          <w:lang w:val="en-150"/>
        </w:rPr>
        <w:t xml:space="preserve">Used for final tests and </w:t>
      </w:r>
      <w:proofErr w:type="spellStart"/>
      <w:r w:rsidRPr="00EB5B16">
        <w:rPr>
          <w:lang w:val="en-150"/>
        </w:rPr>
        <w:t>bugfixing</w:t>
      </w:r>
      <w:proofErr w:type="spellEnd"/>
      <w:r w:rsidRPr="00EB5B16">
        <w:rPr>
          <w:lang w:val="en-150"/>
        </w:rPr>
        <w:t>.</w:t>
      </w:r>
    </w:p>
    <w:p w14:paraId="3BAA6156" w14:textId="69B943DA" w:rsidR="002A70F7" w:rsidRPr="00EB5B16" w:rsidRDefault="002A70F7" w:rsidP="00EB693E">
      <w:pPr>
        <w:pStyle w:val="ListParagraph"/>
        <w:numPr>
          <w:ilvl w:val="1"/>
          <w:numId w:val="108"/>
        </w:numPr>
        <w:rPr>
          <w:b/>
          <w:bCs/>
          <w:lang w:val="en-150"/>
        </w:rPr>
      </w:pPr>
      <w:r w:rsidRPr="00EB5B16">
        <w:rPr>
          <w:lang w:val="en-150"/>
        </w:rPr>
        <w:t>Away from the computer’s location.</w:t>
      </w:r>
    </w:p>
    <w:p w14:paraId="036CEF98" w14:textId="2EBDA1C0" w:rsidR="002A70F7" w:rsidRPr="00EB5B16" w:rsidRDefault="002A70F7" w:rsidP="00EB693E">
      <w:pPr>
        <w:pStyle w:val="ListParagraph"/>
        <w:numPr>
          <w:ilvl w:val="1"/>
          <w:numId w:val="108"/>
        </w:numPr>
        <w:rPr>
          <w:b/>
          <w:bCs/>
          <w:lang w:val="en-150"/>
        </w:rPr>
      </w:pPr>
      <w:r w:rsidRPr="00EB5B16">
        <w:rPr>
          <w:lang w:val="en-150"/>
        </w:rPr>
        <w:t xml:space="preserve">Comprises ten </w:t>
      </w:r>
      <w:proofErr w:type="spellStart"/>
      <w:r w:rsidRPr="00EB5B16">
        <w:rPr>
          <w:lang w:val="en-150"/>
        </w:rPr>
        <w:t>ArUco</w:t>
      </w:r>
      <w:proofErr w:type="spellEnd"/>
      <w:r w:rsidRPr="00EB5B16">
        <w:rPr>
          <w:lang w:val="en-150"/>
        </w:rPr>
        <w:t xml:space="preserve"> markers allowing for </w:t>
      </w:r>
      <m:oMath>
        <m:r>
          <w:rPr>
            <w:rFonts w:ascii="Cambria Math" w:hAnsi="Cambria Math"/>
            <w:lang w:val="en-150"/>
          </w:rPr>
          <m:t>360</m:t>
        </m:r>
        <m:r>
          <w:rPr>
            <w:rFonts w:ascii="Cambria Math" w:hAnsi="Cambria Math"/>
            <w:color w:val="222222"/>
            <w:shd w:val="clear" w:color="auto" w:fill="FFFFFF"/>
            <w:lang w:val="en-150"/>
          </w:rPr>
          <m:t>°</m:t>
        </m:r>
      </m:oMath>
      <w:r w:rsidRPr="00EB5B16">
        <w:rPr>
          <w:color w:val="222222"/>
          <w:shd w:val="clear" w:color="auto" w:fill="FFFFFF"/>
          <w:lang w:val="en-150"/>
        </w:rPr>
        <w:t xml:space="preserve"> </w:t>
      </w:r>
      <w:r w:rsidRPr="00EB5B16">
        <w:rPr>
          <w:lang w:val="en-150"/>
        </w:rPr>
        <w:t>localization.</w:t>
      </w:r>
    </w:p>
    <w:p w14:paraId="0BB4DDE0" w14:textId="4A979A48" w:rsidR="002A70F7" w:rsidRPr="00EB5B16" w:rsidRDefault="002A70F7" w:rsidP="00EB693E">
      <w:pPr>
        <w:pStyle w:val="ListParagraph"/>
        <w:numPr>
          <w:ilvl w:val="1"/>
          <w:numId w:val="108"/>
        </w:numPr>
        <w:spacing w:after="240"/>
        <w:rPr>
          <w:b/>
          <w:bCs/>
          <w:lang w:val="en-150"/>
        </w:rPr>
      </w:pPr>
      <w:r w:rsidRPr="00EB5B16">
        <w:rPr>
          <w:lang w:val="en-150"/>
        </w:rPr>
        <w:t xml:space="preserve">Marker layout visible in </w:t>
      </w:r>
      <w:r w:rsidR="004D0ED6">
        <w:rPr>
          <w:lang w:val="en-150"/>
        </w:rPr>
        <w:fldChar w:fldCharType="begin"/>
      </w:r>
      <w:r w:rsidR="004D0ED6">
        <w:rPr>
          <w:lang w:val="en-150"/>
        </w:rPr>
        <w:instrText xml:space="preserve"> REF _Ref74525310 \h </w:instrText>
      </w:r>
      <w:r w:rsidR="004D0ED6">
        <w:rPr>
          <w:lang w:val="en-150"/>
        </w:rPr>
      </w:r>
      <w:r w:rsidR="004D0ED6">
        <w:rPr>
          <w:lang w:val="en-150"/>
        </w:rPr>
        <w:fldChar w:fldCharType="separate"/>
      </w:r>
      <w:r w:rsidR="00452B2C" w:rsidRPr="00EB5B16">
        <w:rPr>
          <w:lang w:val="en-150"/>
        </w:rPr>
        <w:t xml:space="preserve">Figure </w:t>
      </w:r>
      <w:r w:rsidR="00452B2C">
        <w:rPr>
          <w:noProof/>
          <w:lang w:val="en-150"/>
        </w:rPr>
        <w:t>83</w:t>
      </w:r>
      <w:r w:rsidR="004D0ED6">
        <w:rPr>
          <w:lang w:val="en-150"/>
        </w:rPr>
        <w:fldChar w:fldCharType="end"/>
      </w:r>
      <w:r w:rsidRPr="00EB5B16">
        <w:rPr>
          <w:lang w:val="en-150"/>
        </w:rPr>
        <w:t>.</w:t>
      </w:r>
    </w:p>
    <w:p w14:paraId="0915431F" w14:textId="44337C5D" w:rsidR="00285AAB" w:rsidRPr="00EB5B16" w:rsidRDefault="00285AAB" w:rsidP="00285AAB">
      <w:pPr>
        <w:ind w:firstLine="0"/>
        <w:jc w:val="center"/>
        <w:rPr>
          <w:lang w:val="en-150"/>
        </w:rPr>
      </w:pPr>
      <w:r w:rsidRPr="00EB5B16">
        <w:rPr>
          <w:noProof/>
          <w:lang w:val="en-150"/>
        </w:rPr>
        <w:drawing>
          <wp:inline distT="0" distB="0" distL="0" distR="0" wp14:anchorId="45757DEF" wp14:editId="412BB109">
            <wp:extent cx="5476875" cy="4535373"/>
            <wp:effectExtent l="57150" t="57150" r="85725" b="939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8054" cy="454463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EFC2052" w14:textId="21D3D49D" w:rsidR="005C7271" w:rsidRPr="00EB5B16" w:rsidRDefault="0092336A" w:rsidP="005C7271">
      <w:pPr>
        <w:pStyle w:val="Caption"/>
        <w:spacing w:after="0"/>
        <w:ind w:firstLine="0"/>
        <w:rPr>
          <w:lang w:val="en-150"/>
        </w:rPr>
      </w:pPr>
      <w:bookmarkStart w:id="386" w:name="_Ref74525310"/>
      <w:bookmarkStart w:id="387" w:name="_Toc74572254"/>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3</w:t>
      </w:r>
      <w:r w:rsidRPr="00EB5B16">
        <w:rPr>
          <w:lang w:val="en-150"/>
        </w:rPr>
        <w:fldChar w:fldCharType="end"/>
      </w:r>
      <w:bookmarkEnd w:id="386"/>
      <w:r w:rsidR="005C7271" w:rsidRPr="00EB5B16">
        <w:rPr>
          <w:lang w:val="en-150"/>
        </w:rPr>
        <w:t xml:space="preserve">: </w:t>
      </w:r>
      <w:r w:rsidR="00CD2B0F" w:rsidRPr="00EB5B16">
        <w:rPr>
          <w:lang w:val="en-150"/>
        </w:rPr>
        <w:t xml:space="preserve">House living room map </w:t>
      </w:r>
      <w:proofErr w:type="spellStart"/>
      <w:r w:rsidR="00CD2B0F" w:rsidRPr="00EB5B16">
        <w:rPr>
          <w:lang w:val="en-150"/>
        </w:rPr>
        <w:t>ArUco</w:t>
      </w:r>
      <w:proofErr w:type="spellEnd"/>
      <w:r w:rsidR="00CD2B0F" w:rsidRPr="00EB5B16">
        <w:rPr>
          <w:lang w:val="en-150"/>
        </w:rPr>
        <w:t xml:space="preserve"> layout</w:t>
      </w:r>
      <w:bookmarkEnd w:id="387"/>
    </w:p>
    <w:p w14:paraId="2970F203" w14:textId="77777777" w:rsidR="005C7271" w:rsidRPr="00EB5B16" w:rsidRDefault="005C7271" w:rsidP="005C7271">
      <w:pPr>
        <w:pStyle w:val="Caption"/>
        <w:ind w:firstLine="0"/>
        <w:rPr>
          <w:lang w:val="en-150"/>
        </w:rPr>
      </w:pPr>
      <w:r w:rsidRPr="00EB5B16">
        <w:rPr>
          <w:lang w:val="en-150"/>
        </w:rPr>
        <w:t>Source: Self-made</w:t>
      </w:r>
    </w:p>
    <w:p w14:paraId="50EE7BC4" w14:textId="471BDF9E" w:rsidR="006F4ED0" w:rsidRPr="00EB5B16" w:rsidRDefault="006F4ED0" w:rsidP="006F4ED0">
      <w:pPr>
        <w:pStyle w:val="Heading3"/>
        <w:rPr>
          <w:lang w:val="en-150"/>
        </w:rPr>
      </w:pPr>
      <w:bookmarkStart w:id="388" w:name="_Toc74572160"/>
      <w:r w:rsidRPr="00EB5B16">
        <w:rPr>
          <w:lang w:val="en-150"/>
        </w:rPr>
        <w:lastRenderedPageBreak/>
        <w:t xml:space="preserve">Live tests on House </w:t>
      </w:r>
      <w:r w:rsidR="00C035BB" w:rsidRPr="00EB5B16">
        <w:rPr>
          <w:lang w:val="en-150"/>
        </w:rPr>
        <w:t>l</w:t>
      </w:r>
      <w:r w:rsidRPr="00EB5B16">
        <w:rPr>
          <w:lang w:val="en-150"/>
        </w:rPr>
        <w:t xml:space="preserve">iving </w:t>
      </w:r>
      <w:r w:rsidR="00C035BB" w:rsidRPr="00EB5B16">
        <w:rPr>
          <w:lang w:val="en-150"/>
        </w:rPr>
        <w:t>r</w:t>
      </w:r>
      <w:r w:rsidRPr="00EB5B16">
        <w:rPr>
          <w:lang w:val="en-150"/>
        </w:rPr>
        <w:t>oom map</w:t>
      </w:r>
      <w:bookmarkEnd w:id="388"/>
    </w:p>
    <w:p w14:paraId="17B8D19B" w14:textId="046CA2D6" w:rsidR="002A50C3" w:rsidRPr="00EB5B16" w:rsidRDefault="00E9128C" w:rsidP="002A50C3">
      <w:pPr>
        <w:rPr>
          <w:lang w:val="en-150"/>
        </w:rPr>
      </w:pPr>
      <w:r w:rsidRPr="00EB5B16">
        <w:rPr>
          <w:lang w:val="en-150"/>
        </w:rPr>
        <w:t xml:space="preserve">Live tests were carried out </w:t>
      </w:r>
      <w:r w:rsidR="002A50C3" w:rsidRPr="00EB5B16">
        <w:rPr>
          <w:lang w:val="en-150"/>
        </w:rPr>
        <w:t>as</w:t>
      </w:r>
      <w:r w:rsidRPr="00EB5B16">
        <w:rPr>
          <w:lang w:val="en-150"/>
        </w:rPr>
        <w:t xml:space="preserve"> final testing for the detection of bottle</w:t>
      </w:r>
      <w:r w:rsidR="002A50C3" w:rsidRPr="00EB5B16">
        <w:rPr>
          <w:lang w:val="en-150"/>
        </w:rPr>
        <w:t>s, by using the pretrained MS COCO weights for a YOLOv4-tiny</w:t>
      </w:r>
      <w:r w:rsidRPr="00EB5B16">
        <w:rPr>
          <w:lang w:val="en-150"/>
        </w:rPr>
        <w:t xml:space="preserve">. The experiment was carried out as follows, a video of which can be found under this project’s repository at </w:t>
      </w:r>
      <w:r w:rsidR="00597972" w:rsidRPr="00EB5B16">
        <w:rPr>
          <w:lang w:val="en-150"/>
        </w:rPr>
        <w:fldChar w:fldCharType="begin" w:fldLock="1"/>
      </w:r>
      <w:r w:rsidR="00597972" w:rsidRPr="00EB5B16">
        <w:rPr>
          <w:lang w:val="en-150"/>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val="en-150"/>
        </w:rPr>
        <w:fldChar w:fldCharType="separate"/>
      </w:r>
      <w:r w:rsidR="00597972" w:rsidRPr="00EB5B16">
        <w:rPr>
          <w:noProof/>
          <w:lang w:val="en-150"/>
        </w:rPr>
        <w:t>[46]</w:t>
      </w:r>
      <w:r w:rsidR="00597972" w:rsidRPr="00EB5B16">
        <w:rPr>
          <w:lang w:val="en-150"/>
        </w:rPr>
        <w:fldChar w:fldCharType="end"/>
      </w:r>
      <w:r w:rsidRPr="00EB5B16">
        <w:rPr>
          <w:lang w:val="en-150"/>
        </w:rPr>
        <w:t xml:space="preserve">. </w:t>
      </w:r>
    </w:p>
    <w:p w14:paraId="025EBFDE" w14:textId="77777777" w:rsidR="00C035BB" w:rsidRPr="00EB5B16" w:rsidRDefault="00C035BB" w:rsidP="00EB693E">
      <w:pPr>
        <w:pStyle w:val="ListParagraph"/>
        <w:numPr>
          <w:ilvl w:val="0"/>
          <w:numId w:val="108"/>
        </w:numPr>
        <w:rPr>
          <w:lang w:val="en-150"/>
        </w:rPr>
      </w:pPr>
      <w:r w:rsidRPr="00EB5B16">
        <w:rPr>
          <w:lang w:val="en-150"/>
        </w:rPr>
        <w:t>The camera, mounted on a tripod, and t</w:t>
      </w:r>
      <w:r w:rsidR="002A50C3" w:rsidRPr="00EB5B16">
        <w:rPr>
          <w:lang w:val="en-150"/>
        </w:rPr>
        <w:t>wo bottles are placed in the environment</w:t>
      </w:r>
      <w:r w:rsidRPr="00EB5B16">
        <w:rPr>
          <w:lang w:val="en-150"/>
        </w:rPr>
        <w:t>:</w:t>
      </w:r>
      <w:r w:rsidR="002A50C3" w:rsidRPr="00EB5B16">
        <w:rPr>
          <w:lang w:val="en-150"/>
        </w:rPr>
        <w:t xml:space="preserve"> </w:t>
      </w:r>
    </w:p>
    <w:p w14:paraId="747A1206" w14:textId="77777777" w:rsidR="00C035BB" w:rsidRPr="00EB5B16" w:rsidRDefault="00C035BB" w:rsidP="00EB693E">
      <w:pPr>
        <w:pStyle w:val="ListParagraph"/>
        <w:numPr>
          <w:ilvl w:val="1"/>
          <w:numId w:val="108"/>
        </w:numPr>
        <w:rPr>
          <w:lang w:val="en-150"/>
        </w:rPr>
      </w:pPr>
      <w:r w:rsidRPr="00EB5B16">
        <w:rPr>
          <w:lang w:val="en-150"/>
        </w:rPr>
        <w:t>T</w:t>
      </w:r>
      <w:r w:rsidR="002A50C3" w:rsidRPr="00EB5B16">
        <w:rPr>
          <w:lang w:val="en-150"/>
        </w:rPr>
        <w:t xml:space="preserve">he camera cannot see </w:t>
      </w:r>
      <w:r w:rsidRPr="00EB5B16">
        <w:rPr>
          <w:lang w:val="en-150"/>
        </w:rPr>
        <w:t>both bottles</w:t>
      </w:r>
      <w:r w:rsidR="002A50C3" w:rsidRPr="00EB5B16">
        <w:rPr>
          <w:lang w:val="en-150"/>
        </w:rPr>
        <w:t xml:space="preserve"> simultaneously. </w:t>
      </w:r>
    </w:p>
    <w:p w14:paraId="440B0430" w14:textId="24159463" w:rsidR="002A50C3" w:rsidRPr="00EB5B16" w:rsidRDefault="002A50C3" w:rsidP="00EB693E">
      <w:pPr>
        <w:pStyle w:val="ListParagraph"/>
        <w:numPr>
          <w:ilvl w:val="1"/>
          <w:numId w:val="108"/>
        </w:numPr>
        <w:rPr>
          <w:lang w:val="en-150"/>
        </w:rPr>
      </w:pPr>
      <w:r w:rsidRPr="00EB5B16">
        <w:rPr>
          <w:lang w:val="en-150"/>
        </w:rPr>
        <w:t>The camera</w:t>
      </w:r>
      <w:r w:rsidR="00183020" w:rsidRPr="00EB5B16">
        <w:rPr>
          <w:lang w:val="en-150"/>
        </w:rPr>
        <w:t xml:space="preserve"> </w:t>
      </w:r>
      <w:r w:rsidRPr="00EB5B16">
        <w:rPr>
          <w:lang w:val="en-150"/>
        </w:rPr>
        <w:t>cannot see any of the bottles when the experiment starts.</w:t>
      </w:r>
    </w:p>
    <w:p w14:paraId="6EEFCBCF" w14:textId="501E75B9" w:rsidR="002A50C3" w:rsidRPr="00EB5B16" w:rsidRDefault="002A50C3" w:rsidP="00EB693E">
      <w:pPr>
        <w:pStyle w:val="ListParagraph"/>
        <w:numPr>
          <w:ilvl w:val="0"/>
          <w:numId w:val="108"/>
        </w:numPr>
        <w:rPr>
          <w:lang w:val="en-150"/>
        </w:rPr>
      </w:pPr>
      <w:r w:rsidRPr="00EB5B16">
        <w:rPr>
          <w:lang w:val="en-150"/>
        </w:rPr>
        <w:t>The camera starts moving in clockwise direction slowly and steadily.</w:t>
      </w:r>
    </w:p>
    <w:p w14:paraId="5CD191BE" w14:textId="73E726AE" w:rsidR="002A50C3" w:rsidRPr="00EB5B16" w:rsidRDefault="002A50C3" w:rsidP="00EB693E">
      <w:pPr>
        <w:pStyle w:val="ListParagraph"/>
        <w:numPr>
          <w:ilvl w:val="1"/>
          <w:numId w:val="108"/>
        </w:numPr>
        <w:rPr>
          <w:lang w:val="en-150"/>
        </w:rPr>
      </w:pPr>
      <w:r w:rsidRPr="00EB5B16">
        <w:rPr>
          <w:lang w:val="en-150"/>
        </w:rPr>
        <w:t>The detection of the bottle 1 takes place while the camera moves past it.</w:t>
      </w:r>
    </w:p>
    <w:p w14:paraId="0EFC78BC" w14:textId="45F93946" w:rsidR="002A50C3" w:rsidRPr="00EB5B16" w:rsidRDefault="002A50C3" w:rsidP="00EB693E">
      <w:pPr>
        <w:pStyle w:val="ListParagraph"/>
        <w:numPr>
          <w:ilvl w:val="1"/>
          <w:numId w:val="108"/>
        </w:numPr>
        <w:rPr>
          <w:lang w:val="en-150"/>
        </w:rPr>
      </w:pPr>
      <w:r w:rsidRPr="00EB5B16">
        <w:rPr>
          <w:lang w:val="en-150"/>
        </w:rPr>
        <w:t>The detection of the bottle 2 takes place while the camera moves past it.</w:t>
      </w:r>
    </w:p>
    <w:p w14:paraId="62847800" w14:textId="6AD18EA3" w:rsidR="002A50C3" w:rsidRPr="00EB5B16" w:rsidRDefault="002A50C3" w:rsidP="00EB693E">
      <w:pPr>
        <w:pStyle w:val="ListParagraph"/>
        <w:numPr>
          <w:ilvl w:val="0"/>
          <w:numId w:val="108"/>
        </w:numPr>
        <w:rPr>
          <w:lang w:val="en-150"/>
        </w:rPr>
      </w:pPr>
      <w:r w:rsidRPr="00EB5B16">
        <w:rPr>
          <w:lang w:val="en-150"/>
        </w:rPr>
        <w:t>The camera is rested in a position where no bottles are seen.</w:t>
      </w:r>
    </w:p>
    <w:p w14:paraId="0459F329" w14:textId="1A6B388D" w:rsidR="002A50C3" w:rsidRPr="00EB5B16" w:rsidRDefault="00183020" w:rsidP="00EB693E">
      <w:pPr>
        <w:pStyle w:val="ListParagraph"/>
        <w:numPr>
          <w:ilvl w:val="1"/>
          <w:numId w:val="108"/>
        </w:numPr>
        <w:rPr>
          <w:lang w:val="en-150"/>
        </w:rPr>
      </w:pPr>
      <w:r w:rsidRPr="00EB5B16">
        <w:rPr>
          <w:lang w:val="en-150"/>
        </w:rPr>
        <w:t>Bottle 2 is manually moved and positioned in sight of the camera.</w:t>
      </w:r>
    </w:p>
    <w:p w14:paraId="23AD6725" w14:textId="7767E47D" w:rsidR="00183020" w:rsidRPr="00EB5B16" w:rsidRDefault="00183020" w:rsidP="00EB693E">
      <w:pPr>
        <w:pStyle w:val="ListParagraph"/>
        <w:numPr>
          <w:ilvl w:val="1"/>
          <w:numId w:val="108"/>
        </w:numPr>
        <w:rPr>
          <w:lang w:val="en-150"/>
        </w:rPr>
      </w:pPr>
      <w:r w:rsidRPr="00EB5B16">
        <w:rPr>
          <w:lang w:val="en-150"/>
        </w:rPr>
        <w:t xml:space="preserve">During this movement, noise is recorded outside of the </w:t>
      </w:r>
      <w:proofErr w:type="spellStart"/>
      <w:r w:rsidRPr="00EB5B16">
        <w:rPr>
          <w:lang w:val="en-150"/>
        </w:rPr>
        <w:t>FoV</w:t>
      </w:r>
      <w:proofErr w:type="spellEnd"/>
      <w:r w:rsidRPr="00EB5B16">
        <w:rPr>
          <w:lang w:val="en-150"/>
        </w:rPr>
        <w:t>.</w:t>
      </w:r>
    </w:p>
    <w:p w14:paraId="67B5838C" w14:textId="70EBDD7E" w:rsidR="00183020" w:rsidRPr="00EB5B16" w:rsidRDefault="00183020" w:rsidP="00EB693E">
      <w:pPr>
        <w:pStyle w:val="ListParagraph"/>
        <w:numPr>
          <w:ilvl w:val="0"/>
          <w:numId w:val="108"/>
        </w:numPr>
        <w:rPr>
          <w:lang w:val="en-150"/>
        </w:rPr>
      </w:pPr>
      <w:r w:rsidRPr="00EB5B16">
        <w:rPr>
          <w:lang w:val="en-150"/>
        </w:rPr>
        <w:t>The camera is slightly moved around to get rid of the recently generated noise.</w:t>
      </w:r>
    </w:p>
    <w:p w14:paraId="239D1519" w14:textId="3A47D29C" w:rsidR="00183020" w:rsidRPr="00EB5B16" w:rsidRDefault="00183020" w:rsidP="00EB693E">
      <w:pPr>
        <w:pStyle w:val="ListParagraph"/>
        <w:numPr>
          <w:ilvl w:val="0"/>
          <w:numId w:val="108"/>
        </w:numPr>
        <w:rPr>
          <w:lang w:val="en-150"/>
        </w:rPr>
      </w:pPr>
      <w:r w:rsidRPr="00EB5B16">
        <w:rPr>
          <w:lang w:val="en-150"/>
        </w:rPr>
        <w:t xml:space="preserve">The camera is moved in clockwise direction up to the old location of bottle </w:t>
      </w:r>
      <w:r w:rsidR="00C035BB" w:rsidRPr="00EB5B16">
        <w:rPr>
          <w:lang w:val="en-150"/>
        </w:rPr>
        <w:t>2</w:t>
      </w:r>
      <w:r w:rsidRPr="00EB5B16">
        <w:rPr>
          <w:lang w:val="en-150"/>
        </w:rPr>
        <w:t>.</w:t>
      </w:r>
    </w:p>
    <w:p w14:paraId="2EEB8D19" w14:textId="0F383C1B" w:rsidR="00183020" w:rsidRPr="00EB5B16" w:rsidRDefault="00183020" w:rsidP="00EB693E">
      <w:pPr>
        <w:pStyle w:val="ListParagraph"/>
        <w:numPr>
          <w:ilvl w:val="1"/>
          <w:numId w:val="108"/>
        </w:numPr>
        <w:rPr>
          <w:lang w:val="en-150"/>
        </w:rPr>
      </w:pPr>
      <w:r w:rsidRPr="00EB5B16">
        <w:rPr>
          <w:lang w:val="en-150"/>
        </w:rPr>
        <w:t xml:space="preserve">The camera is stopped when this location is within the </w:t>
      </w:r>
      <w:proofErr w:type="spellStart"/>
      <w:r w:rsidRPr="00EB5B16">
        <w:rPr>
          <w:lang w:val="en-150"/>
        </w:rPr>
        <w:t>FoV</w:t>
      </w:r>
      <w:proofErr w:type="spellEnd"/>
      <w:r w:rsidRPr="00EB5B16">
        <w:rPr>
          <w:lang w:val="en-150"/>
        </w:rPr>
        <w:t>.</w:t>
      </w:r>
    </w:p>
    <w:p w14:paraId="30CE4440" w14:textId="3ACA83FF" w:rsidR="00183020" w:rsidRPr="00EB5B16" w:rsidRDefault="00183020" w:rsidP="00EB693E">
      <w:pPr>
        <w:pStyle w:val="ListParagraph"/>
        <w:numPr>
          <w:ilvl w:val="1"/>
          <w:numId w:val="108"/>
        </w:numPr>
        <w:spacing w:after="240"/>
        <w:rPr>
          <w:lang w:val="en-150"/>
        </w:rPr>
      </w:pPr>
      <w:r w:rsidRPr="00EB5B16">
        <w:rPr>
          <w:lang w:val="en-150"/>
        </w:rPr>
        <w:t xml:space="preserve">The likelihood value decreases in the spot where bottle </w:t>
      </w:r>
      <w:r w:rsidR="00C035BB" w:rsidRPr="00EB5B16">
        <w:rPr>
          <w:lang w:val="en-150"/>
        </w:rPr>
        <w:t>2</w:t>
      </w:r>
      <w:r w:rsidRPr="00EB5B16">
        <w:rPr>
          <w:lang w:val="en-150"/>
        </w:rPr>
        <w:t xml:space="preserve"> was placed.</w:t>
      </w:r>
    </w:p>
    <w:p w14:paraId="4A3E7056" w14:textId="442D2303" w:rsidR="00E9128C" w:rsidRPr="00EB5B16" w:rsidRDefault="004D0ED6" w:rsidP="006F4ED0">
      <w:pPr>
        <w:rPr>
          <w:lang w:val="en-150"/>
        </w:rPr>
      </w:pPr>
      <w:r>
        <w:rPr>
          <w:lang w:val="en-150"/>
        </w:rPr>
        <w:fldChar w:fldCharType="begin"/>
      </w:r>
      <w:r>
        <w:rPr>
          <w:lang w:val="en-150"/>
        </w:rPr>
        <w:instrText xml:space="preserve"> REF _Ref74525343 \h </w:instrText>
      </w:r>
      <w:r>
        <w:rPr>
          <w:lang w:val="en-150"/>
        </w:rPr>
      </w:r>
      <w:r>
        <w:rPr>
          <w:lang w:val="en-150"/>
        </w:rPr>
        <w:fldChar w:fldCharType="separate"/>
      </w:r>
      <w:r w:rsidR="00452B2C" w:rsidRPr="00EB5B16">
        <w:rPr>
          <w:lang w:val="en-150"/>
        </w:rPr>
        <w:t xml:space="preserve">Figure </w:t>
      </w:r>
      <w:r w:rsidR="00452B2C">
        <w:rPr>
          <w:noProof/>
          <w:lang w:val="en-150"/>
        </w:rPr>
        <w:t>84</w:t>
      </w:r>
      <w:r>
        <w:rPr>
          <w:lang w:val="en-150"/>
        </w:rPr>
        <w:fldChar w:fldCharType="end"/>
      </w:r>
      <w:r>
        <w:rPr>
          <w:lang w:val="en-150"/>
        </w:rPr>
        <w:t xml:space="preserve">, </w:t>
      </w:r>
      <w:r>
        <w:rPr>
          <w:lang w:val="en-150"/>
        </w:rPr>
        <w:fldChar w:fldCharType="begin"/>
      </w:r>
      <w:r>
        <w:rPr>
          <w:lang w:val="en-150"/>
        </w:rPr>
        <w:instrText xml:space="preserve"> REF _Ref74525349 \h </w:instrText>
      </w:r>
      <w:r>
        <w:rPr>
          <w:lang w:val="en-150"/>
        </w:rPr>
      </w:r>
      <w:r>
        <w:rPr>
          <w:lang w:val="en-150"/>
        </w:rPr>
        <w:fldChar w:fldCharType="separate"/>
      </w:r>
      <w:r w:rsidR="00452B2C" w:rsidRPr="00EB5B16">
        <w:rPr>
          <w:lang w:val="en-150"/>
        </w:rPr>
        <w:t xml:space="preserve">Figure </w:t>
      </w:r>
      <w:r w:rsidR="00452B2C">
        <w:rPr>
          <w:noProof/>
          <w:lang w:val="en-150"/>
        </w:rPr>
        <w:t>85</w:t>
      </w:r>
      <w:r>
        <w:rPr>
          <w:lang w:val="en-150"/>
        </w:rPr>
        <w:fldChar w:fldCharType="end"/>
      </w:r>
      <w:r>
        <w:rPr>
          <w:lang w:val="en-150"/>
        </w:rPr>
        <w:t xml:space="preserve">, </w:t>
      </w:r>
      <w:r>
        <w:rPr>
          <w:lang w:val="en-150"/>
        </w:rPr>
        <w:fldChar w:fldCharType="begin"/>
      </w:r>
      <w:r>
        <w:rPr>
          <w:lang w:val="en-150"/>
        </w:rPr>
        <w:instrText xml:space="preserve"> REF _Ref74525350 \h </w:instrText>
      </w:r>
      <w:r>
        <w:rPr>
          <w:lang w:val="en-150"/>
        </w:rPr>
      </w:r>
      <w:r>
        <w:rPr>
          <w:lang w:val="en-150"/>
        </w:rPr>
        <w:fldChar w:fldCharType="separate"/>
      </w:r>
      <w:r w:rsidR="00452B2C" w:rsidRPr="00EB5B16">
        <w:rPr>
          <w:lang w:val="en-150"/>
        </w:rPr>
        <w:t xml:space="preserve">Figure </w:t>
      </w:r>
      <w:r w:rsidR="00452B2C">
        <w:rPr>
          <w:noProof/>
          <w:lang w:val="en-150"/>
        </w:rPr>
        <w:t>86</w:t>
      </w:r>
      <w:r>
        <w:rPr>
          <w:lang w:val="en-150"/>
        </w:rPr>
        <w:fldChar w:fldCharType="end"/>
      </w:r>
      <w:r>
        <w:rPr>
          <w:lang w:val="en-150"/>
        </w:rPr>
        <w:t xml:space="preserve">, </w:t>
      </w:r>
      <w:r>
        <w:rPr>
          <w:lang w:val="en-150"/>
        </w:rPr>
        <w:fldChar w:fldCharType="begin"/>
      </w:r>
      <w:r>
        <w:rPr>
          <w:lang w:val="en-150"/>
        </w:rPr>
        <w:instrText xml:space="preserve"> REF _Ref74525351 \h </w:instrText>
      </w:r>
      <w:r>
        <w:rPr>
          <w:lang w:val="en-150"/>
        </w:rPr>
      </w:r>
      <w:r>
        <w:rPr>
          <w:lang w:val="en-150"/>
        </w:rPr>
        <w:fldChar w:fldCharType="separate"/>
      </w:r>
      <w:r w:rsidR="00452B2C" w:rsidRPr="00EB5B16">
        <w:rPr>
          <w:lang w:val="en-150"/>
        </w:rPr>
        <w:t xml:space="preserve">Figure </w:t>
      </w:r>
      <w:r w:rsidR="00452B2C">
        <w:rPr>
          <w:noProof/>
          <w:lang w:val="en-150"/>
        </w:rPr>
        <w:t>87</w:t>
      </w:r>
      <w:r>
        <w:rPr>
          <w:lang w:val="en-150"/>
        </w:rPr>
        <w:fldChar w:fldCharType="end"/>
      </w:r>
      <w:r>
        <w:rPr>
          <w:lang w:val="en-150"/>
        </w:rPr>
        <w:t xml:space="preserve">, </w:t>
      </w:r>
      <w:r>
        <w:rPr>
          <w:lang w:val="en-150"/>
        </w:rPr>
        <w:fldChar w:fldCharType="begin"/>
      </w:r>
      <w:r>
        <w:rPr>
          <w:lang w:val="en-150"/>
        </w:rPr>
        <w:instrText xml:space="preserve"> REF _Ref74525352 \h </w:instrText>
      </w:r>
      <w:r>
        <w:rPr>
          <w:lang w:val="en-150"/>
        </w:rPr>
      </w:r>
      <w:r>
        <w:rPr>
          <w:lang w:val="en-150"/>
        </w:rPr>
        <w:fldChar w:fldCharType="separate"/>
      </w:r>
      <w:r w:rsidR="00452B2C" w:rsidRPr="00EB5B16">
        <w:rPr>
          <w:lang w:val="en-150"/>
        </w:rPr>
        <w:t xml:space="preserve">Figure </w:t>
      </w:r>
      <w:r w:rsidR="00452B2C">
        <w:rPr>
          <w:noProof/>
          <w:lang w:val="en-150"/>
        </w:rPr>
        <w:t>88</w:t>
      </w:r>
      <w:r>
        <w:rPr>
          <w:lang w:val="en-150"/>
        </w:rPr>
        <w:fldChar w:fldCharType="end"/>
      </w:r>
      <w:r>
        <w:rPr>
          <w:lang w:val="en-150"/>
        </w:rPr>
        <w:t xml:space="preserve">, </w:t>
      </w:r>
      <w:r>
        <w:rPr>
          <w:lang w:val="en-150"/>
        </w:rPr>
        <w:fldChar w:fldCharType="begin"/>
      </w:r>
      <w:r>
        <w:rPr>
          <w:lang w:val="en-150"/>
        </w:rPr>
        <w:instrText xml:space="preserve"> REF _Ref74525354 \h </w:instrText>
      </w:r>
      <w:r>
        <w:rPr>
          <w:lang w:val="en-150"/>
        </w:rPr>
      </w:r>
      <w:r>
        <w:rPr>
          <w:lang w:val="en-150"/>
        </w:rPr>
        <w:fldChar w:fldCharType="separate"/>
      </w:r>
      <w:r w:rsidR="00452B2C" w:rsidRPr="00EB5B16">
        <w:rPr>
          <w:lang w:val="en-150"/>
        </w:rPr>
        <w:t xml:space="preserve">Figure </w:t>
      </w:r>
      <w:r w:rsidR="00452B2C">
        <w:rPr>
          <w:noProof/>
          <w:lang w:val="en-150"/>
        </w:rPr>
        <w:t>89</w:t>
      </w:r>
      <w:r>
        <w:rPr>
          <w:lang w:val="en-150"/>
        </w:rPr>
        <w:fldChar w:fldCharType="end"/>
      </w:r>
      <w:r>
        <w:rPr>
          <w:lang w:val="en-150"/>
        </w:rPr>
        <w:t xml:space="preserve">, </w:t>
      </w:r>
      <w:r>
        <w:rPr>
          <w:lang w:val="en-150"/>
        </w:rPr>
        <w:fldChar w:fldCharType="begin"/>
      </w:r>
      <w:r>
        <w:rPr>
          <w:lang w:val="en-150"/>
        </w:rPr>
        <w:instrText xml:space="preserve"> REF _Ref74525355 \h </w:instrText>
      </w:r>
      <w:r>
        <w:rPr>
          <w:lang w:val="en-150"/>
        </w:rPr>
      </w:r>
      <w:r>
        <w:rPr>
          <w:lang w:val="en-150"/>
        </w:rPr>
        <w:fldChar w:fldCharType="separate"/>
      </w:r>
      <w:r w:rsidR="00452B2C" w:rsidRPr="00EB5B16">
        <w:rPr>
          <w:lang w:val="en-150"/>
        </w:rPr>
        <w:t xml:space="preserve">Figure </w:t>
      </w:r>
      <w:r w:rsidR="00452B2C">
        <w:rPr>
          <w:noProof/>
          <w:lang w:val="en-150"/>
        </w:rPr>
        <w:t>90</w:t>
      </w:r>
      <w:r>
        <w:rPr>
          <w:lang w:val="en-150"/>
        </w:rPr>
        <w:fldChar w:fldCharType="end"/>
      </w:r>
      <w:r>
        <w:rPr>
          <w:lang w:val="en-150"/>
        </w:rPr>
        <w:t xml:space="preserve"> and </w:t>
      </w:r>
      <w:r>
        <w:rPr>
          <w:lang w:val="en-150"/>
        </w:rPr>
        <w:fldChar w:fldCharType="begin"/>
      </w:r>
      <w:r>
        <w:rPr>
          <w:lang w:val="en-150"/>
        </w:rPr>
        <w:instrText xml:space="preserve"> REF _Ref74525356 \h </w:instrText>
      </w:r>
      <w:r>
        <w:rPr>
          <w:lang w:val="en-150"/>
        </w:rPr>
      </w:r>
      <w:r>
        <w:rPr>
          <w:lang w:val="en-150"/>
        </w:rPr>
        <w:fldChar w:fldCharType="separate"/>
      </w:r>
      <w:r w:rsidR="00452B2C" w:rsidRPr="00EB5B16">
        <w:rPr>
          <w:lang w:val="en-150"/>
        </w:rPr>
        <w:t xml:space="preserve">Figure </w:t>
      </w:r>
      <w:r w:rsidR="00452B2C">
        <w:rPr>
          <w:noProof/>
          <w:lang w:val="en-150"/>
        </w:rPr>
        <w:t>91</w:t>
      </w:r>
      <w:r>
        <w:rPr>
          <w:lang w:val="en-150"/>
        </w:rPr>
        <w:fldChar w:fldCharType="end"/>
      </w:r>
      <w:r>
        <w:rPr>
          <w:lang w:val="en-150"/>
        </w:rPr>
        <w:t xml:space="preserve"> </w:t>
      </w:r>
      <w:r w:rsidR="002A50C3" w:rsidRPr="00EB5B16">
        <w:rPr>
          <w:lang w:val="en-150"/>
        </w:rPr>
        <w:t>show</w:t>
      </w:r>
      <w:r>
        <w:rPr>
          <w:lang w:val="en-150"/>
        </w:rPr>
        <w:t xml:space="preserve"> </w:t>
      </w:r>
      <w:r w:rsidR="002A50C3" w:rsidRPr="00EB5B16">
        <w:rPr>
          <w:lang w:val="en-150"/>
        </w:rPr>
        <w:t xml:space="preserve">a camera view plus its extracted likelihood map at an </w:t>
      </w:r>
      <w:r w:rsidR="00FF6DA3" w:rsidRPr="00EB5B16">
        <w:rPr>
          <w:lang w:val="en-150"/>
        </w:rPr>
        <w:t>different</w:t>
      </w:r>
      <w:r w:rsidR="002A50C3" w:rsidRPr="00EB5B16">
        <w:rPr>
          <w:lang w:val="en-150"/>
        </w:rPr>
        <w:t xml:space="preserve"> moment</w:t>
      </w:r>
      <w:r w:rsidR="00FF6DA3" w:rsidRPr="00EB5B16">
        <w:rPr>
          <w:lang w:val="en-150"/>
        </w:rPr>
        <w:t>s</w:t>
      </w:r>
      <w:r w:rsidR="002A50C3" w:rsidRPr="00EB5B16">
        <w:rPr>
          <w:lang w:val="en-150"/>
        </w:rPr>
        <w:t xml:space="preserve"> in time</w:t>
      </w:r>
      <w:r w:rsidR="00FF6DA3" w:rsidRPr="00EB5B16">
        <w:rPr>
          <w:lang w:val="en-150"/>
        </w:rPr>
        <w:t xml:space="preserve"> within the experiment</w:t>
      </w:r>
      <w:r w:rsidR="002A50C3" w:rsidRPr="00EB5B16">
        <w:rPr>
          <w:lang w:val="en-150"/>
        </w:rPr>
        <w:t xml:space="preserve">. </w:t>
      </w:r>
      <w:r w:rsidR="00E9128C" w:rsidRPr="00EB5B16">
        <w:rPr>
          <w:lang w:val="en-150"/>
        </w:rPr>
        <w:t>From this setting, let’s focus on the following points:</w:t>
      </w:r>
    </w:p>
    <w:p w14:paraId="7CDED523" w14:textId="7575E912" w:rsidR="00067FA7" w:rsidRPr="00EB5B16" w:rsidRDefault="00067FA7" w:rsidP="00EB693E">
      <w:pPr>
        <w:pStyle w:val="ListParagraph"/>
        <w:numPr>
          <w:ilvl w:val="0"/>
          <w:numId w:val="110"/>
        </w:numPr>
        <w:rPr>
          <w:lang w:val="en-150"/>
        </w:rPr>
      </w:pPr>
      <w:r w:rsidRPr="00EB5B16">
        <w:rPr>
          <w:lang w:val="en-150"/>
        </w:rPr>
        <w:t>Within the likelihood map:</w:t>
      </w:r>
    </w:p>
    <w:p w14:paraId="41C8DA95" w14:textId="737779F9" w:rsidR="00CD2B0F" w:rsidRPr="00EB5B16" w:rsidRDefault="00CD2B0F" w:rsidP="00EB693E">
      <w:pPr>
        <w:pStyle w:val="ListParagraph"/>
        <w:numPr>
          <w:ilvl w:val="1"/>
          <w:numId w:val="110"/>
        </w:numPr>
        <w:rPr>
          <w:lang w:val="en-150"/>
        </w:rPr>
      </w:pPr>
      <w:r w:rsidRPr="00EB5B16">
        <w:rPr>
          <w:lang w:val="en-150"/>
        </w:rPr>
        <w:t xml:space="preserve">The shown likelihood map represents the map shown in </w:t>
      </w:r>
      <w:r w:rsidR="004D0ED6">
        <w:rPr>
          <w:lang w:val="en-150"/>
        </w:rPr>
        <w:fldChar w:fldCharType="begin"/>
      </w:r>
      <w:r w:rsidR="004D0ED6">
        <w:rPr>
          <w:lang w:val="en-150"/>
        </w:rPr>
        <w:instrText xml:space="preserve"> REF _Ref74525310 \h </w:instrText>
      </w:r>
      <w:r w:rsidR="004D0ED6">
        <w:rPr>
          <w:lang w:val="en-150"/>
        </w:rPr>
      </w:r>
      <w:r w:rsidR="004D0ED6">
        <w:rPr>
          <w:lang w:val="en-150"/>
        </w:rPr>
        <w:fldChar w:fldCharType="separate"/>
      </w:r>
      <w:r w:rsidR="00452B2C" w:rsidRPr="00EB5B16">
        <w:rPr>
          <w:lang w:val="en-150"/>
        </w:rPr>
        <w:t xml:space="preserve">Figure </w:t>
      </w:r>
      <w:r w:rsidR="00452B2C">
        <w:rPr>
          <w:noProof/>
          <w:lang w:val="en-150"/>
        </w:rPr>
        <w:t>83</w:t>
      </w:r>
      <w:r w:rsidR="004D0ED6">
        <w:rPr>
          <w:lang w:val="en-150"/>
        </w:rPr>
        <w:fldChar w:fldCharType="end"/>
      </w:r>
      <w:r w:rsidRPr="00EB5B16">
        <w:rPr>
          <w:lang w:val="en-150"/>
        </w:rPr>
        <w:t>.</w:t>
      </w:r>
    </w:p>
    <w:p w14:paraId="477B3BA5" w14:textId="670EE735" w:rsidR="00067FA7" w:rsidRPr="00EB5B16" w:rsidRDefault="00067FA7" w:rsidP="00EB693E">
      <w:pPr>
        <w:pStyle w:val="ListParagraph"/>
        <w:numPr>
          <w:ilvl w:val="1"/>
          <w:numId w:val="110"/>
        </w:numPr>
        <w:rPr>
          <w:lang w:val="en-150"/>
        </w:rPr>
      </w:pPr>
      <w:r w:rsidRPr="00EB5B16">
        <w:rPr>
          <w:lang w:val="en-150"/>
        </w:rPr>
        <w:t>The thick hollow circle represents the position of the camera.</w:t>
      </w:r>
    </w:p>
    <w:p w14:paraId="70E9DAC8" w14:textId="1AC3DD56" w:rsidR="00067FA7" w:rsidRPr="00EB5B16" w:rsidRDefault="00067FA7" w:rsidP="00EB693E">
      <w:pPr>
        <w:pStyle w:val="ListParagraph"/>
        <w:numPr>
          <w:ilvl w:val="1"/>
          <w:numId w:val="110"/>
        </w:numPr>
        <w:rPr>
          <w:lang w:val="en-150"/>
        </w:rPr>
      </w:pPr>
      <w:r w:rsidRPr="00EB5B16">
        <w:rPr>
          <w:lang w:val="en-150"/>
        </w:rPr>
        <w:t xml:space="preserve">The triangle </w:t>
      </w:r>
      <w:r w:rsidR="00CD2B0F" w:rsidRPr="00EB5B16">
        <w:rPr>
          <w:lang w:val="en-150"/>
        </w:rPr>
        <w:t>shape</w:t>
      </w:r>
      <w:r w:rsidRPr="00EB5B16">
        <w:rPr>
          <w:lang w:val="en-150"/>
        </w:rPr>
        <w:t xml:space="preserve"> represents the </w:t>
      </w:r>
      <w:r w:rsidR="00CD2B0F" w:rsidRPr="00EB5B16">
        <w:rPr>
          <w:lang w:val="en-150"/>
        </w:rPr>
        <w:t xml:space="preserve">camera’s </w:t>
      </w:r>
      <w:r w:rsidRPr="00EB5B16">
        <w:rPr>
          <w:lang w:val="en-150"/>
        </w:rPr>
        <w:t>field of view at that instant.</w:t>
      </w:r>
    </w:p>
    <w:p w14:paraId="6759BB3B" w14:textId="21D1B54A" w:rsidR="00067FA7" w:rsidRPr="00EB5B16" w:rsidRDefault="00067FA7" w:rsidP="00EB693E">
      <w:pPr>
        <w:pStyle w:val="ListParagraph"/>
        <w:numPr>
          <w:ilvl w:val="1"/>
          <w:numId w:val="110"/>
        </w:numPr>
        <w:rPr>
          <w:lang w:val="en-150"/>
        </w:rPr>
      </w:pPr>
      <w:r w:rsidRPr="00EB5B16">
        <w:rPr>
          <w:lang w:val="en-150"/>
        </w:rPr>
        <w:t>Two white blobs denote estimates of the locations of both bottles.</w:t>
      </w:r>
    </w:p>
    <w:p w14:paraId="37E3A130" w14:textId="7811C201" w:rsidR="00067FA7" w:rsidRPr="00EB5B16" w:rsidRDefault="00067FA7" w:rsidP="00EB693E">
      <w:pPr>
        <w:pStyle w:val="ListParagraph"/>
        <w:numPr>
          <w:ilvl w:val="0"/>
          <w:numId w:val="110"/>
        </w:numPr>
        <w:rPr>
          <w:lang w:val="en-150"/>
        </w:rPr>
      </w:pPr>
      <w:r w:rsidRPr="00EB5B16">
        <w:rPr>
          <w:lang w:val="en-150"/>
        </w:rPr>
        <w:t>Within the object detector:</w:t>
      </w:r>
    </w:p>
    <w:p w14:paraId="5C4C92ED" w14:textId="09D237D1" w:rsidR="00067FA7" w:rsidRPr="00EB5B16" w:rsidRDefault="00067FA7" w:rsidP="00EB693E">
      <w:pPr>
        <w:pStyle w:val="ListParagraph"/>
        <w:numPr>
          <w:ilvl w:val="1"/>
          <w:numId w:val="110"/>
        </w:numPr>
        <w:rPr>
          <w:lang w:val="en-150"/>
        </w:rPr>
      </w:pPr>
      <w:r w:rsidRPr="00EB5B16">
        <w:rPr>
          <w:lang w:val="en-150"/>
        </w:rPr>
        <w:t>A lot of items are being detected, because of the MS COCO model.</w:t>
      </w:r>
    </w:p>
    <w:p w14:paraId="60B402DF" w14:textId="63B392D4" w:rsidR="00067FA7" w:rsidRPr="00EB5B16" w:rsidRDefault="00067FA7" w:rsidP="00EB693E">
      <w:pPr>
        <w:pStyle w:val="ListParagraph"/>
        <w:numPr>
          <w:ilvl w:val="1"/>
          <w:numId w:val="110"/>
        </w:numPr>
        <w:spacing w:after="240"/>
        <w:rPr>
          <w:lang w:val="en-150"/>
        </w:rPr>
      </w:pPr>
      <w:r w:rsidRPr="00EB5B16">
        <w:rPr>
          <w:lang w:val="en-150"/>
        </w:rPr>
        <w:t xml:space="preserve">Most of these are filtered out </w:t>
      </w:r>
      <w:r w:rsidR="00CD2B0F" w:rsidRPr="00EB5B16">
        <w:rPr>
          <w:lang w:val="en-150"/>
        </w:rPr>
        <w:t>so that only the bottles are located.</w:t>
      </w:r>
    </w:p>
    <w:p w14:paraId="1676A8CB" w14:textId="4EDA5B40" w:rsidR="00CD2B0F" w:rsidRPr="00EB5B16" w:rsidRDefault="00CD2B0F" w:rsidP="00CD2B0F">
      <w:pPr>
        <w:rPr>
          <w:lang w:val="en-150"/>
        </w:rPr>
      </w:pPr>
      <w:r w:rsidRPr="00EB5B16">
        <w:rPr>
          <w:lang w:val="en-150"/>
        </w:rPr>
        <w:t xml:space="preserve">The same setup is used for slightly tuning the Kalman filter so random pose noise is reduced, by hand-defining the noise covariances so that the “inertia” of the signals is enough to </w:t>
      </w:r>
      <w:proofErr w:type="spellStart"/>
      <w:r w:rsidRPr="00EB5B16">
        <w:rPr>
          <w:lang w:val="en-150"/>
        </w:rPr>
        <w:t>signifincantly</w:t>
      </w:r>
      <w:proofErr w:type="spellEnd"/>
      <w:r w:rsidRPr="00EB5B16">
        <w:rPr>
          <w:lang w:val="en-150"/>
        </w:rPr>
        <w:t xml:space="preserve"> damp the high variance measurements. It is under this </w:t>
      </w:r>
      <m:oMath>
        <m:r>
          <w:rPr>
            <w:rFonts w:ascii="Cambria Math" w:hAnsi="Cambria Math"/>
            <w:lang w:val="en-150"/>
          </w:rPr>
          <m:t>360°</m:t>
        </m:r>
      </m:oMath>
      <w:r w:rsidRPr="00EB5B16">
        <w:rPr>
          <w:lang w:val="en-150"/>
        </w:rPr>
        <w:t xml:space="preserve"> experimental setup that the issue described in SECTINO is discovered.</w:t>
      </w:r>
    </w:p>
    <w:p w14:paraId="2F7FCAC0" w14:textId="4EBF35D2" w:rsidR="00133F48" w:rsidRPr="00EB5B16" w:rsidRDefault="00133F48" w:rsidP="00CD2B0F">
      <w:pPr>
        <w:rPr>
          <w:lang w:val="en-150"/>
        </w:rPr>
      </w:pPr>
      <w:r w:rsidRPr="00EB5B16">
        <w:rPr>
          <w:lang w:val="en-150"/>
        </w:rPr>
        <w:t xml:space="preserve">The proposed approach is far from noiseless, though its working principle – and main strength – is to accept noisy measurements and then correct them: this can be clearly seen when cleaning fake noisy detections in the depicted experiment. This perception layer is expected to improve its performance significantly by applying upgrades such as: better </w:t>
      </w:r>
      <w:proofErr w:type="spellStart"/>
      <w:r w:rsidRPr="00EB5B16">
        <w:rPr>
          <w:lang w:val="en-150"/>
        </w:rPr>
        <w:t>ArUco</w:t>
      </w:r>
      <w:proofErr w:type="spellEnd"/>
      <w:r w:rsidRPr="00EB5B16">
        <w:rPr>
          <w:lang w:val="en-150"/>
        </w:rPr>
        <w:t xml:space="preserve"> placement, use of rigid planar fiducial markers, higher image resolution, etc.</w:t>
      </w:r>
    </w:p>
    <w:p w14:paraId="6F87FFCB" w14:textId="4833E08A" w:rsidR="00133F48" w:rsidRPr="00EB5B16" w:rsidRDefault="00133F48" w:rsidP="00CD2B0F">
      <w:pPr>
        <w:rPr>
          <w:lang w:val="en-150"/>
        </w:rPr>
      </w:pPr>
      <w:r w:rsidRPr="00EB5B16">
        <w:rPr>
          <w:lang w:val="en-150"/>
        </w:rPr>
        <w:t xml:space="preserve">Further work of interest includes </w:t>
      </w:r>
      <w:r w:rsidR="00805282" w:rsidRPr="00EB5B16">
        <w:rPr>
          <w:lang w:val="en-150"/>
        </w:rPr>
        <w:t>the implementation of</w:t>
      </w:r>
      <w:r w:rsidRPr="00EB5B16">
        <w:rPr>
          <w:lang w:val="en-150"/>
        </w:rPr>
        <w:t xml:space="preserve"> a better localization</w:t>
      </w:r>
      <w:r w:rsidR="00805282" w:rsidRPr="00EB5B16">
        <w:rPr>
          <w:lang w:val="en-150"/>
        </w:rPr>
        <w:t xml:space="preserve"> approach (P4) that can </w:t>
      </w:r>
      <w:r w:rsidRPr="00EB5B16">
        <w:rPr>
          <w:lang w:val="en-150"/>
        </w:rPr>
        <w:t>account</w:t>
      </w:r>
      <w:r w:rsidR="00805282" w:rsidRPr="00EB5B16">
        <w:rPr>
          <w:lang w:val="en-150"/>
        </w:rPr>
        <w:t xml:space="preserve"> </w:t>
      </w:r>
      <w:r w:rsidRPr="00EB5B16">
        <w:rPr>
          <w:lang w:val="en-150"/>
        </w:rPr>
        <w:t xml:space="preserve">for item occlusion </w:t>
      </w:r>
      <w:r w:rsidR="00FF6DA3" w:rsidRPr="00EB5B16">
        <w:rPr>
          <w:lang w:val="en-150"/>
        </w:rPr>
        <w:t xml:space="preserve">(discard the current width-based approach) </w:t>
      </w:r>
      <w:r w:rsidRPr="00EB5B16">
        <w:rPr>
          <w:lang w:val="en-150"/>
        </w:rPr>
        <w:t xml:space="preserve">and </w:t>
      </w:r>
      <w:r w:rsidR="00FF6DA3" w:rsidRPr="00EB5B16">
        <w:rPr>
          <w:lang w:val="en-150"/>
        </w:rPr>
        <w:t xml:space="preserve">model visual </w:t>
      </w:r>
      <w:r w:rsidRPr="00EB5B16">
        <w:rPr>
          <w:lang w:val="en-150"/>
        </w:rPr>
        <w:t>obstacles in the environment such as walls</w:t>
      </w:r>
      <w:r w:rsidR="00805282" w:rsidRPr="00EB5B16">
        <w:rPr>
          <w:lang w:val="en-150"/>
        </w:rPr>
        <w:t xml:space="preserve"> (P5)</w:t>
      </w:r>
      <w:r w:rsidRPr="00EB5B16">
        <w:rPr>
          <w:lang w:val="en-150"/>
        </w:rPr>
        <w:t>.</w:t>
      </w:r>
    </w:p>
    <w:p w14:paraId="3345E685" w14:textId="66261D30" w:rsidR="00F56E9E" w:rsidRPr="00EB5B16" w:rsidRDefault="00F56E9E" w:rsidP="004C7021">
      <w:pPr>
        <w:ind w:firstLine="0"/>
        <w:jc w:val="center"/>
        <w:rPr>
          <w:lang w:val="en-150"/>
        </w:rPr>
      </w:pPr>
      <w:r w:rsidRPr="00EB5B16">
        <w:rPr>
          <w:noProof/>
          <w:lang w:val="en-150"/>
        </w:rPr>
        <w:lastRenderedPageBreak/>
        <w:drawing>
          <wp:inline distT="0" distB="0" distL="0" distR="0" wp14:anchorId="48832623" wp14:editId="2264DD3C">
            <wp:extent cx="4031615" cy="3704807"/>
            <wp:effectExtent l="38100" t="38100" r="102235" b="8636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2733" t="2522" r="749" b="3678"/>
                    <a:stretch/>
                  </pic:blipFill>
                  <pic:spPr bwMode="auto">
                    <a:xfrm>
                      <a:off x="0" y="0"/>
                      <a:ext cx="4032000" cy="3705161"/>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462DDDF" w14:textId="16894A0B" w:rsidR="004C7021" w:rsidRPr="00EB5B16" w:rsidRDefault="0092336A" w:rsidP="004C7021">
      <w:pPr>
        <w:pStyle w:val="Caption"/>
        <w:spacing w:after="0"/>
        <w:ind w:firstLine="0"/>
        <w:rPr>
          <w:lang w:val="en-150"/>
        </w:rPr>
      </w:pPr>
      <w:bookmarkStart w:id="389" w:name="_Ref74525343"/>
      <w:bookmarkStart w:id="390" w:name="_Toc74572255"/>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4</w:t>
      </w:r>
      <w:r w:rsidRPr="00EB5B16">
        <w:rPr>
          <w:lang w:val="en-150"/>
        </w:rPr>
        <w:fldChar w:fldCharType="end"/>
      </w:r>
      <w:bookmarkEnd w:id="389"/>
      <w:r w:rsidR="004C7021" w:rsidRPr="00EB5B16">
        <w:rPr>
          <w:lang w:val="en-150"/>
        </w:rPr>
        <w:t>:</w:t>
      </w:r>
      <w:r w:rsidR="008F54CB" w:rsidRPr="00EB5B16">
        <w:rPr>
          <w:lang w:val="en-150"/>
        </w:rPr>
        <w:t xml:space="preserve"> Demonstration: </w:t>
      </w:r>
      <w:r w:rsidR="004C7021" w:rsidRPr="00EB5B16">
        <w:rPr>
          <w:lang w:val="en-150"/>
        </w:rPr>
        <w:t>localization of bottles within the house living room map I</w:t>
      </w:r>
      <w:bookmarkEnd w:id="390"/>
    </w:p>
    <w:p w14:paraId="6FE694AB" w14:textId="77777777" w:rsidR="004C7021" w:rsidRPr="00EB5B16" w:rsidRDefault="004C7021" w:rsidP="004C7021">
      <w:pPr>
        <w:pStyle w:val="Caption"/>
        <w:ind w:firstLine="0"/>
        <w:rPr>
          <w:lang w:val="en-150"/>
        </w:rPr>
      </w:pPr>
      <w:r w:rsidRPr="00EB5B16">
        <w:rPr>
          <w:lang w:val="en-150"/>
        </w:rPr>
        <w:t>Source: Self-made</w:t>
      </w:r>
    </w:p>
    <w:p w14:paraId="4CF398F6" w14:textId="43FD5282" w:rsidR="00F56E9E" w:rsidRPr="00EB5B16" w:rsidRDefault="00F56E9E" w:rsidP="004C7021">
      <w:pPr>
        <w:ind w:firstLine="0"/>
        <w:jc w:val="center"/>
        <w:rPr>
          <w:lang w:val="en-150"/>
        </w:rPr>
      </w:pPr>
      <w:r w:rsidRPr="00EB5B16">
        <w:rPr>
          <w:noProof/>
          <w:lang w:val="en-150"/>
        </w:rPr>
        <w:drawing>
          <wp:inline distT="0" distB="0" distL="0" distR="0" wp14:anchorId="4A604A7E" wp14:editId="4A5BB020">
            <wp:extent cx="4031615" cy="3790103"/>
            <wp:effectExtent l="38100" t="38100" r="102235" b="965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4154" t="2530" r="678"/>
                    <a:stretch/>
                  </pic:blipFill>
                  <pic:spPr bwMode="auto">
                    <a:xfrm>
                      <a:off x="0" y="0"/>
                      <a:ext cx="4032000" cy="379046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8B33726" w14:textId="0A25448C" w:rsidR="004C7021" w:rsidRPr="00EB5B16" w:rsidRDefault="0092336A" w:rsidP="004C7021">
      <w:pPr>
        <w:pStyle w:val="Caption"/>
        <w:spacing w:after="0"/>
        <w:ind w:firstLine="0"/>
        <w:rPr>
          <w:lang w:val="en-150"/>
        </w:rPr>
      </w:pPr>
      <w:bookmarkStart w:id="391" w:name="_Ref74525349"/>
      <w:bookmarkStart w:id="392" w:name="_Toc74572256"/>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5</w:t>
      </w:r>
      <w:r w:rsidRPr="00EB5B16">
        <w:rPr>
          <w:lang w:val="en-150"/>
        </w:rPr>
        <w:fldChar w:fldCharType="end"/>
      </w:r>
      <w:bookmarkEnd w:id="391"/>
      <w:r w:rsidR="004C7021" w:rsidRPr="00EB5B16">
        <w:rPr>
          <w:lang w:val="en-150"/>
        </w:rPr>
        <w:t xml:space="preserve">: </w:t>
      </w:r>
      <w:r w:rsidR="008F54CB" w:rsidRPr="00EB5B16">
        <w:rPr>
          <w:lang w:val="en-150"/>
        </w:rPr>
        <w:t xml:space="preserve">Demonstration: </w:t>
      </w:r>
      <w:r w:rsidR="004C7021" w:rsidRPr="00EB5B16">
        <w:rPr>
          <w:lang w:val="en-150"/>
        </w:rPr>
        <w:t>localization of bottles within the house living room map II</w:t>
      </w:r>
      <w:bookmarkEnd w:id="392"/>
    </w:p>
    <w:p w14:paraId="6E578405" w14:textId="77777777" w:rsidR="004C7021" w:rsidRPr="00EB5B16" w:rsidRDefault="004C7021" w:rsidP="004C7021">
      <w:pPr>
        <w:pStyle w:val="Caption"/>
        <w:ind w:firstLine="0"/>
        <w:rPr>
          <w:lang w:val="en-150"/>
        </w:rPr>
      </w:pPr>
      <w:r w:rsidRPr="00EB5B16">
        <w:rPr>
          <w:lang w:val="en-150"/>
        </w:rPr>
        <w:t>Source: Self-made</w:t>
      </w:r>
    </w:p>
    <w:p w14:paraId="4A109440" w14:textId="33DD0A01" w:rsidR="00F56E9E" w:rsidRPr="00EB5B16" w:rsidRDefault="00F56E9E" w:rsidP="00AC7EEF">
      <w:pPr>
        <w:ind w:firstLine="0"/>
        <w:jc w:val="center"/>
        <w:rPr>
          <w:lang w:val="en-150"/>
        </w:rPr>
      </w:pPr>
      <w:r w:rsidRPr="00EB5B16">
        <w:rPr>
          <w:noProof/>
          <w:lang w:val="en-150"/>
        </w:rPr>
        <w:lastRenderedPageBreak/>
        <w:drawing>
          <wp:inline distT="0" distB="0" distL="0" distR="0" wp14:anchorId="7D785CC6" wp14:editId="14B43755">
            <wp:extent cx="4212000" cy="3802341"/>
            <wp:effectExtent l="38100" t="38100" r="93345" b="1035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1237"/>
                    <a:stretch/>
                  </pic:blipFill>
                  <pic:spPr bwMode="auto">
                    <a:xfrm>
                      <a:off x="0" y="0"/>
                      <a:ext cx="4212000" cy="3802341"/>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783A731" w14:textId="0D1887D8" w:rsidR="00AC7EEF" w:rsidRPr="00EB5B16" w:rsidRDefault="0092336A" w:rsidP="00AC7EEF">
      <w:pPr>
        <w:pStyle w:val="Caption"/>
        <w:spacing w:after="0"/>
        <w:ind w:firstLine="0"/>
        <w:rPr>
          <w:lang w:val="en-150"/>
        </w:rPr>
      </w:pPr>
      <w:bookmarkStart w:id="393" w:name="_Ref74525350"/>
      <w:bookmarkStart w:id="394" w:name="_Toc74572257"/>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6</w:t>
      </w:r>
      <w:r w:rsidRPr="00EB5B16">
        <w:rPr>
          <w:lang w:val="en-150"/>
        </w:rPr>
        <w:fldChar w:fldCharType="end"/>
      </w:r>
      <w:bookmarkEnd w:id="393"/>
      <w:r w:rsidR="00AC7EEF" w:rsidRPr="00EB5B16">
        <w:rPr>
          <w:lang w:val="en-150"/>
        </w:rPr>
        <w:t xml:space="preserve">: </w:t>
      </w:r>
      <w:r w:rsidR="008F54CB" w:rsidRPr="00EB5B16">
        <w:rPr>
          <w:lang w:val="en-150"/>
        </w:rPr>
        <w:t xml:space="preserve">Demonstration: </w:t>
      </w:r>
      <w:r w:rsidR="00AC7EEF" w:rsidRPr="00EB5B16">
        <w:rPr>
          <w:lang w:val="en-150"/>
        </w:rPr>
        <w:t>localization of bottles within the house living room map III</w:t>
      </w:r>
      <w:bookmarkEnd w:id="394"/>
    </w:p>
    <w:p w14:paraId="50B1C4D0" w14:textId="77777777" w:rsidR="00AC7EEF" w:rsidRPr="00EB5B16" w:rsidRDefault="00AC7EEF" w:rsidP="00AC7EEF">
      <w:pPr>
        <w:pStyle w:val="Caption"/>
        <w:ind w:firstLine="0"/>
        <w:rPr>
          <w:lang w:val="en-150"/>
        </w:rPr>
      </w:pPr>
      <w:r w:rsidRPr="00EB5B16">
        <w:rPr>
          <w:lang w:val="en-150"/>
        </w:rPr>
        <w:t>Source: Self-made</w:t>
      </w:r>
    </w:p>
    <w:p w14:paraId="503B7C76" w14:textId="4CEF9C44" w:rsidR="00F56E9E" w:rsidRPr="00EB5B16" w:rsidRDefault="00F56E9E" w:rsidP="00AC7EEF">
      <w:pPr>
        <w:ind w:firstLine="0"/>
        <w:jc w:val="center"/>
        <w:rPr>
          <w:lang w:val="en-150"/>
        </w:rPr>
      </w:pPr>
      <w:r w:rsidRPr="00EB5B16">
        <w:rPr>
          <w:noProof/>
          <w:lang w:val="en-150"/>
        </w:rPr>
        <w:drawing>
          <wp:inline distT="0" distB="0" distL="0" distR="0" wp14:anchorId="3817ADB0" wp14:editId="0EF6D64A">
            <wp:extent cx="4212000" cy="3750003"/>
            <wp:effectExtent l="38100" t="38100" r="93345" b="984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12000" cy="3750003"/>
                    </a:xfrm>
                    <a:prstGeom prst="rect">
                      <a:avLst/>
                    </a:prstGeom>
                    <a:effectLst>
                      <a:outerShdw blurRad="50800" dist="38100" dir="2700000" algn="tl" rotWithShape="0">
                        <a:prstClr val="black">
                          <a:alpha val="40000"/>
                        </a:prstClr>
                      </a:outerShdw>
                    </a:effectLst>
                  </pic:spPr>
                </pic:pic>
              </a:graphicData>
            </a:graphic>
          </wp:inline>
        </w:drawing>
      </w:r>
    </w:p>
    <w:p w14:paraId="118BB5B0" w14:textId="22626DCF" w:rsidR="00AC7EEF" w:rsidRPr="00EB5B16" w:rsidRDefault="0092336A" w:rsidP="00AC7EEF">
      <w:pPr>
        <w:pStyle w:val="Caption"/>
        <w:spacing w:after="0"/>
        <w:ind w:firstLine="0"/>
        <w:rPr>
          <w:lang w:val="en-150"/>
        </w:rPr>
      </w:pPr>
      <w:bookmarkStart w:id="395" w:name="_Ref74525351"/>
      <w:bookmarkStart w:id="396" w:name="_Toc74572258"/>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7</w:t>
      </w:r>
      <w:r w:rsidRPr="00EB5B16">
        <w:rPr>
          <w:lang w:val="en-150"/>
        </w:rPr>
        <w:fldChar w:fldCharType="end"/>
      </w:r>
      <w:bookmarkEnd w:id="395"/>
      <w:r w:rsidR="00AC7EEF" w:rsidRPr="00EB5B16">
        <w:rPr>
          <w:lang w:val="en-150"/>
        </w:rPr>
        <w:t xml:space="preserve">: </w:t>
      </w:r>
      <w:r w:rsidR="008F54CB" w:rsidRPr="00EB5B16">
        <w:rPr>
          <w:lang w:val="en-150"/>
        </w:rPr>
        <w:t xml:space="preserve">Demonstration: </w:t>
      </w:r>
      <w:r w:rsidR="00AC7EEF" w:rsidRPr="00EB5B16">
        <w:rPr>
          <w:lang w:val="en-150"/>
        </w:rPr>
        <w:t>localization of bottles within the house living room map IV</w:t>
      </w:r>
      <w:bookmarkEnd w:id="396"/>
    </w:p>
    <w:p w14:paraId="37C5D2C4" w14:textId="77777777" w:rsidR="00AC7EEF" w:rsidRPr="00EB5B16" w:rsidRDefault="00AC7EEF" w:rsidP="00AC7EEF">
      <w:pPr>
        <w:pStyle w:val="Caption"/>
        <w:ind w:firstLine="0"/>
        <w:rPr>
          <w:lang w:val="en-150"/>
        </w:rPr>
      </w:pPr>
      <w:r w:rsidRPr="00EB5B16">
        <w:rPr>
          <w:lang w:val="en-150"/>
        </w:rPr>
        <w:t>Source: Self-made</w:t>
      </w:r>
    </w:p>
    <w:p w14:paraId="6BC5F225" w14:textId="5A9793DB" w:rsidR="00F56E9E" w:rsidRPr="00EB5B16" w:rsidRDefault="00F56E9E" w:rsidP="00AC7EEF">
      <w:pPr>
        <w:ind w:firstLine="0"/>
        <w:jc w:val="center"/>
        <w:rPr>
          <w:lang w:val="en-150"/>
        </w:rPr>
      </w:pPr>
      <w:r w:rsidRPr="00EB5B16">
        <w:rPr>
          <w:noProof/>
          <w:lang w:val="en-150"/>
        </w:rPr>
        <w:lastRenderedPageBreak/>
        <w:drawing>
          <wp:inline distT="0" distB="0" distL="0" distR="0" wp14:anchorId="2B15F0F0" wp14:editId="28CE18A9">
            <wp:extent cx="3995420" cy="3783273"/>
            <wp:effectExtent l="38100" t="38100" r="100330" b="1035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r="1286" b="2526"/>
                    <a:stretch/>
                  </pic:blipFill>
                  <pic:spPr bwMode="auto">
                    <a:xfrm>
                      <a:off x="0" y="0"/>
                      <a:ext cx="3996000" cy="3783822"/>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341E00" w14:textId="5A9A0C2A" w:rsidR="00AC7EEF" w:rsidRPr="00EB5B16" w:rsidRDefault="0092336A" w:rsidP="00AC7EEF">
      <w:pPr>
        <w:pStyle w:val="Caption"/>
        <w:spacing w:after="0"/>
        <w:ind w:firstLine="0"/>
        <w:rPr>
          <w:lang w:val="en-150"/>
        </w:rPr>
      </w:pPr>
      <w:bookmarkStart w:id="397" w:name="_Ref74525352"/>
      <w:bookmarkStart w:id="398" w:name="_Toc74572259"/>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8</w:t>
      </w:r>
      <w:r w:rsidRPr="00EB5B16">
        <w:rPr>
          <w:lang w:val="en-150"/>
        </w:rPr>
        <w:fldChar w:fldCharType="end"/>
      </w:r>
      <w:bookmarkEnd w:id="397"/>
      <w:r w:rsidR="00AC7EEF" w:rsidRPr="00EB5B16">
        <w:rPr>
          <w:lang w:val="en-150"/>
        </w:rPr>
        <w:t xml:space="preserve">: </w:t>
      </w:r>
      <w:r w:rsidR="008F54CB" w:rsidRPr="00EB5B16">
        <w:rPr>
          <w:lang w:val="en-150"/>
        </w:rPr>
        <w:t xml:space="preserve">Demonstration: </w:t>
      </w:r>
      <w:r w:rsidR="00AC7EEF" w:rsidRPr="00EB5B16">
        <w:rPr>
          <w:lang w:val="en-150"/>
        </w:rPr>
        <w:t xml:space="preserve">localization of bottles within the house living room map </w:t>
      </w:r>
      <w:r w:rsidR="00902344" w:rsidRPr="00EB5B16">
        <w:rPr>
          <w:lang w:val="en-150"/>
        </w:rPr>
        <w:t>V</w:t>
      </w:r>
      <w:bookmarkEnd w:id="398"/>
    </w:p>
    <w:p w14:paraId="0410164C" w14:textId="456810DF" w:rsidR="00AC7EEF" w:rsidRPr="00EB5B16" w:rsidRDefault="00AC7EEF" w:rsidP="00AC7EEF">
      <w:pPr>
        <w:pStyle w:val="Caption"/>
        <w:ind w:firstLine="0"/>
        <w:rPr>
          <w:lang w:val="en-150"/>
        </w:rPr>
      </w:pPr>
      <w:r w:rsidRPr="00EB5B16">
        <w:rPr>
          <w:lang w:val="en-150"/>
        </w:rPr>
        <w:t>Source: Self-made</w:t>
      </w:r>
    </w:p>
    <w:p w14:paraId="7BCD5B3F" w14:textId="1296462D" w:rsidR="00F56E9E" w:rsidRPr="00EB5B16" w:rsidRDefault="00F56E9E" w:rsidP="00AC7EEF">
      <w:pPr>
        <w:ind w:firstLine="0"/>
        <w:jc w:val="center"/>
        <w:rPr>
          <w:lang w:val="en-150"/>
        </w:rPr>
      </w:pPr>
      <w:r w:rsidRPr="00EB5B16">
        <w:rPr>
          <w:noProof/>
          <w:lang w:val="en-150"/>
        </w:rPr>
        <w:drawing>
          <wp:inline distT="0" distB="0" distL="0" distR="0" wp14:anchorId="523BBA0A" wp14:editId="3F47512F">
            <wp:extent cx="3996000" cy="3762121"/>
            <wp:effectExtent l="38100" t="38100" r="100330" b="8636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2754"/>
                    <a:stretch/>
                  </pic:blipFill>
                  <pic:spPr bwMode="auto">
                    <a:xfrm>
                      <a:off x="0" y="0"/>
                      <a:ext cx="3996000" cy="3762121"/>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73A7880" w14:textId="6A702DC5" w:rsidR="00AC7EEF" w:rsidRPr="00EB5B16" w:rsidRDefault="0092336A" w:rsidP="00AC7EEF">
      <w:pPr>
        <w:pStyle w:val="Caption"/>
        <w:spacing w:after="0"/>
        <w:ind w:firstLine="0"/>
        <w:rPr>
          <w:lang w:val="en-150"/>
        </w:rPr>
      </w:pPr>
      <w:bookmarkStart w:id="399" w:name="_Ref74525354"/>
      <w:bookmarkStart w:id="400" w:name="_Toc74572260"/>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89</w:t>
      </w:r>
      <w:r w:rsidRPr="00EB5B16">
        <w:rPr>
          <w:lang w:val="en-150"/>
        </w:rPr>
        <w:fldChar w:fldCharType="end"/>
      </w:r>
      <w:bookmarkEnd w:id="399"/>
      <w:r w:rsidR="00AC7EEF" w:rsidRPr="00EB5B16">
        <w:rPr>
          <w:lang w:val="en-150"/>
        </w:rPr>
        <w:t xml:space="preserve">: </w:t>
      </w:r>
      <w:r w:rsidR="008F54CB" w:rsidRPr="00EB5B16">
        <w:rPr>
          <w:lang w:val="en-150"/>
        </w:rPr>
        <w:t xml:space="preserve">Demonstration: </w:t>
      </w:r>
      <w:r w:rsidR="00AC7EEF" w:rsidRPr="00EB5B16">
        <w:rPr>
          <w:lang w:val="en-150"/>
        </w:rPr>
        <w:t xml:space="preserve">localization of bottles within the house living room map </w:t>
      </w:r>
      <w:r w:rsidR="00902344" w:rsidRPr="00EB5B16">
        <w:rPr>
          <w:lang w:val="en-150"/>
        </w:rPr>
        <w:t>VI</w:t>
      </w:r>
      <w:bookmarkEnd w:id="400"/>
    </w:p>
    <w:p w14:paraId="392D84EA" w14:textId="77777777" w:rsidR="00AC7EEF" w:rsidRPr="00EB5B16" w:rsidRDefault="00AC7EEF" w:rsidP="00AC7EEF">
      <w:pPr>
        <w:pStyle w:val="Caption"/>
        <w:ind w:firstLine="0"/>
        <w:rPr>
          <w:lang w:val="en-150"/>
        </w:rPr>
      </w:pPr>
      <w:r w:rsidRPr="00EB5B16">
        <w:rPr>
          <w:lang w:val="en-150"/>
        </w:rPr>
        <w:t>Source: Self-made</w:t>
      </w:r>
    </w:p>
    <w:p w14:paraId="3F1068A7" w14:textId="49CB2164" w:rsidR="00F56E9E" w:rsidRPr="00EB5B16" w:rsidRDefault="00902344" w:rsidP="0016374A">
      <w:pPr>
        <w:ind w:firstLine="0"/>
        <w:jc w:val="center"/>
        <w:rPr>
          <w:lang w:val="en-150"/>
        </w:rPr>
      </w:pPr>
      <w:r w:rsidRPr="00EB5B16">
        <w:rPr>
          <w:noProof/>
          <w:lang w:val="en-150"/>
        </w:rPr>
        <w:lastRenderedPageBreak/>
        <w:drawing>
          <wp:inline distT="0" distB="0" distL="0" distR="0" wp14:anchorId="677A811D" wp14:editId="63864A86">
            <wp:extent cx="4248000" cy="3901946"/>
            <wp:effectExtent l="0" t="0" r="635"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48000" cy="3901946"/>
                    </a:xfrm>
                    <a:prstGeom prst="rect">
                      <a:avLst/>
                    </a:prstGeom>
                  </pic:spPr>
                </pic:pic>
              </a:graphicData>
            </a:graphic>
          </wp:inline>
        </w:drawing>
      </w:r>
    </w:p>
    <w:p w14:paraId="1EED31DA" w14:textId="22FC7D5C" w:rsidR="0016374A" w:rsidRPr="00EB5B16" w:rsidRDefault="0092336A" w:rsidP="0016374A">
      <w:pPr>
        <w:pStyle w:val="Caption"/>
        <w:spacing w:after="0"/>
        <w:ind w:firstLine="0"/>
        <w:rPr>
          <w:lang w:val="en-150"/>
        </w:rPr>
      </w:pPr>
      <w:bookmarkStart w:id="401" w:name="_Ref74525355"/>
      <w:bookmarkStart w:id="402" w:name="_Toc74572261"/>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90</w:t>
      </w:r>
      <w:r w:rsidRPr="00EB5B16">
        <w:rPr>
          <w:lang w:val="en-150"/>
        </w:rPr>
        <w:fldChar w:fldCharType="end"/>
      </w:r>
      <w:bookmarkEnd w:id="401"/>
      <w:r w:rsidR="0016374A" w:rsidRPr="00EB5B16">
        <w:rPr>
          <w:lang w:val="en-150"/>
        </w:rPr>
        <w:t xml:space="preserve">: </w:t>
      </w:r>
      <w:r w:rsidR="008F54CB" w:rsidRPr="00EB5B16">
        <w:rPr>
          <w:lang w:val="en-150"/>
        </w:rPr>
        <w:t xml:space="preserve">Demonstration: </w:t>
      </w:r>
      <w:r w:rsidR="0016374A" w:rsidRPr="00EB5B16">
        <w:rPr>
          <w:lang w:val="en-150"/>
        </w:rPr>
        <w:t>localization of bottles within the house living room map VII</w:t>
      </w:r>
      <w:bookmarkEnd w:id="402"/>
    </w:p>
    <w:p w14:paraId="538487A2" w14:textId="5C57D79C" w:rsidR="00F56E9E" w:rsidRPr="00EB5B16" w:rsidRDefault="0016374A" w:rsidP="0016374A">
      <w:pPr>
        <w:pStyle w:val="Caption"/>
        <w:ind w:firstLine="0"/>
        <w:rPr>
          <w:lang w:val="en-150"/>
        </w:rPr>
      </w:pPr>
      <w:r w:rsidRPr="00EB5B16">
        <w:rPr>
          <w:lang w:val="en-150"/>
        </w:rPr>
        <w:t>Source: Self-made</w:t>
      </w:r>
    </w:p>
    <w:p w14:paraId="089CCBE7" w14:textId="0450CBA5" w:rsidR="00F56E9E" w:rsidRPr="00EB5B16" w:rsidRDefault="00F56E9E" w:rsidP="0016374A">
      <w:pPr>
        <w:ind w:firstLine="0"/>
        <w:jc w:val="center"/>
        <w:rPr>
          <w:lang w:val="en-150"/>
        </w:rPr>
      </w:pPr>
      <w:r w:rsidRPr="00EB5B16">
        <w:rPr>
          <w:noProof/>
          <w:lang w:val="en-150"/>
        </w:rPr>
        <w:drawing>
          <wp:inline distT="0" distB="0" distL="0" distR="0" wp14:anchorId="68787414" wp14:editId="628E6E75">
            <wp:extent cx="4248000" cy="3915352"/>
            <wp:effectExtent l="0" t="0" r="63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1606"/>
                    <a:stretch/>
                  </pic:blipFill>
                  <pic:spPr bwMode="auto">
                    <a:xfrm>
                      <a:off x="0" y="0"/>
                      <a:ext cx="4248000" cy="3915352"/>
                    </a:xfrm>
                    <a:prstGeom prst="rect">
                      <a:avLst/>
                    </a:prstGeom>
                    <a:ln>
                      <a:noFill/>
                    </a:ln>
                    <a:extLst>
                      <a:ext uri="{53640926-AAD7-44D8-BBD7-CCE9431645EC}">
                        <a14:shadowObscured xmlns:a14="http://schemas.microsoft.com/office/drawing/2010/main"/>
                      </a:ext>
                    </a:extLst>
                  </pic:spPr>
                </pic:pic>
              </a:graphicData>
            </a:graphic>
          </wp:inline>
        </w:drawing>
      </w:r>
    </w:p>
    <w:p w14:paraId="04CFEF6F" w14:textId="26D8BC7E" w:rsidR="0016374A" w:rsidRPr="00EB5B16" w:rsidRDefault="0092336A" w:rsidP="0016374A">
      <w:pPr>
        <w:pStyle w:val="Caption"/>
        <w:spacing w:after="0"/>
        <w:ind w:firstLine="0"/>
        <w:rPr>
          <w:lang w:val="en-150"/>
        </w:rPr>
      </w:pPr>
      <w:bookmarkStart w:id="403" w:name="_Ref74525356"/>
      <w:bookmarkStart w:id="404" w:name="_Toc74572262"/>
      <w:r w:rsidRPr="00EB5B16">
        <w:rPr>
          <w:lang w:val="en-150"/>
        </w:rPr>
        <w:t xml:space="preserve">Figure </w:t>
      </w:r>
      <w:r w:rsidRPr="00EB5B16">
        <w:rPr>
          <w:lang w:val="en-150"/>
        </w:rPr>
        <w:fldChar w:fldCharType="begin"/>
      </w:r>
      <w:r w:rsidRPr="00EB5B16">
        <w:rPr>
          <w:lang w:val="en-150"/>
        </w:rPr>
        <w:instrText xml:space="preserve"> SEQ Figure \* ARABIC </w:instrText>
      </w:r>
      <w:r w:rsidRPr="00EB5B16">
        <w:rPr>
          <w:lang w:val="en-150"/>
        </w:rPr>
        <w:fldChar w:fldCharType="separate"/>
      </w:r>
      <w:r w:rsidR="00452B2C">
        <w:rPr>
          <w:noProof/>
          <w:lang w:val="en-150"/>
        </w:rPr>
        <w:t>91</w:t>
      </w:r>
      <w:r w:rsidRPr="00EB5B16">
        <w:rPr>
          <w:lang w:val="en-150"/>
        </w:rPr>
        <w:fldChar w:fldCharType="end"/>
      </w:r>
      <w:bookmarkEnd w:id="403"/>
      <w:r w:rsidR="0016374A" w:rsidRPr="00EB5B16">
        <w:rPr>
          <w:lang w:val="en-150"/>
        </w:rPr>
        <w:t xml:space="preserve">: </w:t>
      </w:r>
      <w:r w:rsidR="008F54CB" w:rsidRPr="00EB5B16">
        <w:rPr>
          <w:lang w:val="en-150"/>
        </w:rPr>
        <w:t xml:space="preserve">Demonstration: </w:t>
      </w:r>
      <w:r w:rsidR="0016374A" w:rsidRPr="00EB5B16">
        <w:rPr>
          <w:lang w:val="en-150"/>
        </w:rPr>
        <w:t>localization of bottles within the house living room map VIII</w:t>
      </w:r>
      <w:bookmarkEnd w:id="404"/>
    </w:p>
    <w:p w14:paraId="38212BDF" w14:textId="77777777" w:rsidR="0016374A" w:rsidRPr="00EB5B16" w:rsidRDefault="0016374A" w:rsidP="0016374A">
      <w:pPr>
        <w:pStyle w:val="Caption"/>
        <w:ind w:firstLine="0"/>
        <w:rPr>
          <w:lang w:val="en-150"/>
        </w:rPr>
      </w:pPr>
      <w:r w:rsidRPr="00EB5B16">
        <w:rPr>
          <w:lang w:val="en-150"/>
        </w:rPr>
        <w:t>Source: Self-made</w:t>
      </w:r>
    </w:p>
    <w:p w14:paraId="2E0F8D66" w14:textId="77777777" w:rsidR="003B58E4" w:rsidRPr="00EB5B16" w:rsidRDefault="003B58E4" w:rsidP="003B58E4">
      <w:pPr>
        <w:pStyle w:val="Heading1"/>
        <w:rPr>
          <w:lang w:val="en-150"/>
        </w:rPr>
      </w:pPr>
      <w:bookmarkStart w:id="405" w:name="_Ref74562333"/>
      <w:bookmarkStart w:id="406" w:name="_Toc74572161"/>
      <w:r w:rsidRPr="00EB5B16">
        <w:rPr>
          <w:lang w:val="en-150"/>
        </w:rPr>
        <w:lastRenderedPageBreak/>
        <w:t>Discussion</w:t>
      </w:r>
      <w:bookmarkEnd w:id="405"/>
      <w:bookmarkEnd w:id="406"/>
    </w:p>
    <w:p w14:paraId="5586F2A1" w14:textId="1C47D922" w:rsidR="006736C6" w:rsidRDefault="006736C6" w:rsidP="00B93F08">
      <w:pPr>
        <w:pStyle w:val="Heading2"/>
        <w:rPr>
          <w:lang w:val="en-150"/>
        </w:rPr>
      </w:pPr>
      <w:bookmarkStart w:id="407" w:name="_Toc74572162"/>
      <w:r w:rsidRPr="00EB5B16">
        <w:rPr>
          <w:lang w:val="en-150"/>
        </w:rPr>
        <w:t>Object detector benchmarking</w:t>
      </w:r>
      <w:bookmarkEnd w:id="407"/>
    </w:p>
    <w:p w14:paraId="3B8DBDA3" w14:textId="7CF243AB" w:rsidR="00A15674" w:rsidRDefault="00270D6F" w:rsidP="00A15674">
      <w:pPr>
        <w:rPr>
          <w:lang w:val="en-150"/>
        </w:rPr>
      </w:pPr>
      <w:r>
        <w:rPr>
          <w:lang w:val="en-US"/>
        </w:rPr>
        <w:t>This work has gone through the latest years of research in the field of object detection</w:t>
      </w:r>
      <w:r w:rsidR="00A15674">
        <w:rPr>
          <w:lang w:val="en-US"/>
        </w:rPr>
        <w:t>,</w:t>
      </w:r>
      <w:r>
        <w:rPr>
          <w:lang w:val="en-US"/>
        </w:rPr>
        <w:t xml:space="preserve"> nowadays </w:t>
      </w:r>
      <w:r w:rsidR="00A15674">
        <w:rPr>
          <w:lang w:val="en-US"/>
        </w:rPr>
        <w:t>ruled by convolutional neural network models, which have been studied in this work to provide a solid starting point to</w:t>
      </w:r>
      <w:r w:rsidR="00A15674">
        <w:rPr>
          <w:lang w:val="en-150"/>
        </w:rPr>
        <w:t>wards approaching the problem depicted at SECTION</w:t>
      </w:r>
      <w:r w:rsidR="00A15674">
        <w:rPr>
          <w:lang w:val="en-US"/>
        </w:rPr>
        <w:t xml:space="preserve">. </w:t>
      </w:r>
      <w:r w:rsidR="00A15674">
        <w:rPr>
          <w:lang w:val="en-150"/>
        </w:rPr>
        <w:t>Most notorious r</w:t>
      </w:r>
      <w:proofErr w:type="spellStart"/>
      <w:r w:rsidR="00A15674">
        <w:rPr>
          <w:lang w:val="en-US"/>
        </w:rPr>
        <w:t>esearch</w:t>
      </w:r>
      <w:proofErr w:type="spellEnd"/>
      <w:r w:rsidR="00A15674">
        <w:rPr>
          <w:lang w:val="en-US"/>
        </w:rPr>
        <w:t xml:space="preserve"> </w:t>
      </w:r>
      <w:r w:rsidR="00A15674">
        <w:rPr>
          <w:lang w:val="en-150"/>
        </w:rPr>
        <w:t>outcomes</w:t>
      </w:r>
      <w:r w:rsidR="00A15674">
        <w:rPr>
          <w:lang w:val="en-US"/>
        </w:rPr>
        <w:t xml:space="preserve"> include</w:t>
      </w:r>
      <w:r w:rsidR="00A15674">
        <w:rPr>
          <w:lang w:val="en-150"/>
        </w:rPr>
        <w:t>:</w:t>
      </w:r>
    </w:p>
    <w:p w14:paraId="67C3DFAA" w14:textId="4BC1F2C1" w:rsidR="00A15674" w:rsidRDefault="00A15674" w:rsidP="00EB693E">
      <w:pPr>
        <w:pStyle w:val="ListParagraph"/>
        <w:numPr>
          <w:ilvl w:val="0"/>
          <w:numId w:val="111"/>
        </w:numPr>
        <w:rPr>
          <w:lang w:val="en-150"/>
        </w:rPr>
      </w:pPr>
      <w:r>
        <w:rPr>
          <w:lang w:val="en-150"/>
        </w:rPr>
        <w:t xml:space="preserve">Understand the principle behind neural object detection </w:t>
      </w:r>
    </w:p>
    <w:p w14:paraId="6E0EE64D" w14:textId="77777777" w:rsidR="00A15674" w:rsidRDefault="00A15674" w:rsidP="00EB693E">
      <w:pPr>
        <w:pStyle w:val="ListParagraph"/>
        <w:numPr>
          <w:ilvl w:val="0"/>
          <w:numId w:val="111"/>
        </w:numPr>
        <w:rPr>
          <w:lang w:val="en-150"/>
        </w:rPr>
      </w:pPr>
      <w:r>
        <w:rPr>
          <w:lang w:val="en-150"/>
        </w:rPr>
        <w:t>Acquire background in the field by:</w:t>
      </w:r>
    </w:p>
    <w:p w14:paraId="249B5181" w14:textId="77777777" w:rsidR="00A15674" w:rsidRDefault="00A15674" w:rsidP="00EB693E">
      <w:pPr>
        <w:pStyle w:val="ListParagraph"/>
        <w:numPr>
          <w:ilvl w:val="1"/>
          <w:numId w:val="111"/>
        </w:numPr>
        <w:rPr>
          <w:lang w:val="en-150"/>
        </w:rPr>
      </w:pPr>
      <w:r>
        <w:rPr>
          <w:lang w:val="en-150"/>
        </w:rPr>
        <w:t>Getting to know popular detector models</w:t>
      </w:r>
    </w:p>
    <w:p w14:paraId="4BE54165" w14:textId="72DF4A88" w:rsidR="00A15674" w:rsidRDefault="00A15674" w:rsidP="00EB693E">
      <w:pPr>
        <w:pStyle w:val="ListParagraph"/>
        <w:numPr>
          <w:ilvl w:val="1"/>
          <w:numId w:val="111"/>
        </w:numPr>
        <w:rPr>
          <w:lang w:val="en-150"/>
        </w:rPr>
      </w:pPr>
      <w:r>
        <w:rPr>
          <w:lang w:val="en-150"/>
        </w:rPr>
        <w:t xml:space="preserve">Learning about and acquiring experience with ANN computational tools </w:t>
      </w:r>
    </w:p>
    <w:p w14:paraId="1B9D0640" w14:textId="574AA403" w:rsidR="00A15674" w:rsidRDefault="00A15674" w:rsidP="00EB693E">
      <w:pPr>
        <w:pStyle w:val="ListParagraph"/>
        <w:numPr>
          <w:ilvl w:val="0"/>
          <w:numId w:val="111"/>
        </w:numPr>
        <w:spacing w:after="240"/>
        <w:rPr>
          <w:lang w:val="en-150"/>
        </w:rPr>
      </w:pPr>
      <w:r>
        <w:rPr>
          <w:lang w:val="en-150"/>
        </w:rPr>
        <w:t>Understand the main challenges of detection models and how t</w:t>
      </w:r>
      <w:r w:rsidR="007344E8">
        <w:rPr>
          <w:lang w:val="en-150"/>
        </w:rPr>
        <w:t>hey are approached</w:t>
      </w:r>
    </w:p>
    <w:p w14:paraId="3702920B" w14:textId="6AE08059" w:rsidR="00A15674" w:rsidRDefault="00A15674" w:rsidP="00A15674">
      <w:pPr>
        <w:rPr>
          <w:lang w:val="en-150"/>
        </w:rPr>
      </w:pPr>
      <w:r>
        <w:rPr>
          <w:lang w:val="en-150"/>
        </w:rPr>
        <w:t xml:space="preserve">These outcomes were achieved by careful research on publicly available research papers and by the very development of this work. </w:t>
      </w:r>
      <w:r w:rsidR="00D23018">
        <w:rPr>
          <w:lang w:val="en-150"/>
        </w:rPr>
        <w:t xml:space="preserve">Current object detection works, such as Scaled YOLO and </w:t>
      </w:r>
      <w:proofErr w:type="spellStart"/>
      <w:r w:rsidR="00D23018">
        <w:rPr>
          <w:lang w:val="en-150"/>
        </w:rPr>
        <w:t>EfficientDet</w:t>
      </w:r>
      <w:proofErr w:type="spellEnd"/>
      <w:r w:rsidR="00D23018">
        <w:rPr>
          <w:lang w:val="en-150"/>
        </w:rPr>
        <w:t xml:space="preserve"> move towards scalable implementations to balance the computational effort required for detection in an accuracy-speed </w:t>
      </w:r>
      <w:proofErr w:type="spellStart"/>
      <w:r w:rsidR="00D23018">
        <w:rPr>
          <w:lang w:val="en-150"/>
        </w:rPr>
        <w:t>tradeoff</w:t>
      </w:r>
      <w:proofErr w:type="spellEnd"/>
      <w:r w:rsidR="00D23018">
        <w:rPr>
          <w:lang w:val="en-150"/>
        </w:rPr>
        <w:t>. These models fight overall detection challenges such as multi-scale detection and item occlusion by implementing different configurations of pyramid networks and using strong and innovative data augmentation techniques, among many other</w:t>
      </w:r>
      <w:r w:rsidR="0064174B">
        <w:rPr>
          <w:lang w:val="en-150"/>
        </w:rPr>
        <w:t xml:space="preserve"> performance-boosting mechanisms</w:t>
      </w:r>
      <w:r w:rsidR="00D23018">
        <w:rPr>
          <w:lang w:val="en-150"/>
        </w:rPr>
        <w:t>.</w:t>
      </w:r>
    </w:p>
    <w:p w14:paraId="0B7600B0" w14:textId="5BAB7FC2" w:rsidR="00A33B3C" w:rsidRDefault="00D23018" w:rsidP="00A15674">
      <w:pPr>
        <w:rPr>
          <w:lang w:val="en-150"/>
        </w:rPr>
      </w:pPr>
      <w:r>
        <w:rPr>
          <w:lang w:val="en-150"/>
        </w:rPr>
        <w:t xml:space="preserve">Once a theoretical background has been settled, the problem laid out in SECTION is addressed experimentally by benchmarking different competitive object detection models. The choice on these preliminary models is made from already-existing benchmarks on the MS COCO dataset, so that only a handful among the best performing models are studied. </w:t>
      </w:r>
      <w:r w:rsidR="007344E8">
        <w:rPr>
          <w:lang w:val="en-150"/>
        </w:rPr>
        <w:t xml:space="preserve">Current state of the art detection accuracy on the MS COCO dataset lies around the 50% </w:t>
      </w:r>
      <w:proofErr w:type="spellStart"/>
      <w:r w:rsidR="007344E8">
        <w:rPr>
          <w:lang w:val="en-150"/>
        </w:rPr>
        <w:t>mAP</w:t>
      </w:r>
      <w:proofErr w:type="spellEnd"/>
      <w:r w:rsidR="007344E8">
        <w:rPr>
          <w:lang w:val="en-150"/>
        </w:rPr>
        <w:t xml:space="preserve"> when attempting to detect 80 different classes.</w:t>
      </w:r>
    </w:p>
    <w:p w14:paraId="1D65138F" w14:textId="01670704" w:rsidR="007344E8" w:rsidRDefault="00D23018" w:rsidP="007344E8">
      <w:pPr>
        <w:rPr>
          <w:lang w:val="en-150"/>
        </w:rPr>
      </w:pPr>
      <w:r>
        <w:rPr>
          <w:lang w:val="en-150"/>
        </w:rPr>
        <w:t>The benchmarking covered towards the DARPA subterranean challenge comprises a self-crafted dataset</w:t>
      </w:r>
      <w:r w:rsidR="00A33B3C">
        <w:rPr>
          <w:lang w:val="en-150"/>
        </w:rPr>
        <w:t xml:space="preserve"> </w:t>
      </w:r>
      <w:r w:rsidR="007344E8">
        <w:rPr>
          <w:lang w:val="en-150"/>
        </w:rPr>
        <w:t>with representative data towards a hypothetical deployment in a subterranean environment, in which similar images as the ones in the dataset would be expected to visually detect the target items. As stated in this work, data was gathered from three different sources: some imported from the freely-available resources of a similar project; some produced by actually taking and hand labelling images; some produced synthetically with effortless</w:t>
      </w:r>
      <w:r w:rsidR="00EA3E49">
        <w:rPr>
          <w:lang w:val="en-150"/>
        </w:rPr>
        <w:t xml:space="preserve"> </w:t>
      </w:r>
      <w:r w:rsidR="007344E8">
        <w:rPr>
          <w:lang w:val="en-150"/>
        </w:rPr>
        <w:t xml:space="preserve">annotations. These answer to </w:t>
      </w:r>
      <w:r w:rsidR="00EA3E49">
        <w:rPr>
          <w:lang w:val="en-150"/>
        </w:rPr>
        <w:t xml:space="preserve">the </w:t>
      </w:r>
      <w:proofErr w:type="spellStart"/>
      <w:r w:rsidR="00EA3E49">
        <w:rPr>
          <w:lang w:val="en-150"/>
        </w:rPr>
        <w:t>needsd</w:t>
      </w:r>
      <w:proofErr w:type="spellEnd"/>
      <w:r w:rsidR="00EA3E49">
        <w:rPr>
          <w:lang w:val="en-150"/>
        </w:rPr>
        <w:t xml:space="preserve"> of </w:t>
      </w:r>
      <w:r w:rsidR="007344E8">
        <w:rPr>
          <w:lang w:val="en-150"/>
        </w:rPr>
        <w:t xml:space="preserve">a) time saving and b) research on the efficacy of using </w:t>
      </w:r>
      <w:r w:rsidR="00956DFE">
        <w:rPr>
          <w:lang w:val="en-150"/>
        </w:rPr>
        <w:t>artificial images for training detection models. The combination of all these data is packed under the name of PPU-6.</w:t>
      </w:r>
    </w:p>
    <w:p w14:paraId="45080EC8" w14:textId="40C5A08D" w:rsidR="00956DFE" w:rsidRDefault="00956DFE" w:rsidP="00956DFE">
      <w:pPr>
        <w:rPr>
          <w:lang w:val="en-150"/>
        </w:rPr>
      </w:pPr>
      <w:r>
        <w:rPr>
          <w:lang w:val="en-150"/>
        </w:rPr>
        <w:t>A series of experiments are then performed on the different selected models on the common PPU-6 dataset</w:t>
      </w:r>
      <w:r w:rsidR="00EA3E49">
        <w:rPr>
          <w:lang w:val="en-150"/>
        </w:rPr>
        <w:t>. Beside the trained models themselves, the main experimental outcomes are:</w:t>
      </w:r>
    </w:p>
    <w:p w14:paraId="53BFAE32" w14:textId="4C95E841" w:rsidR="00D23018" w:rsidRDefault="00956DFE" w:rsidP="00EB693E">
      <w:pPr>
        <w:pStyle w:val="ListParagraph"/>
        <w:numPr>
          <w:ilvl w:val="0"/>
          <w:numId w:val="112"/>
        </w:numPr>
        <w:rPr>
          <w:lang w:val="en-150"/>
        </w:rPr>
      </w:pPr>
      <w:r>
        <w:rPr>
          <w:lang w:val="en-150"/>
        </w:rPr>
        <w:t xml:space="preserve">Performance </w:t>
      </w:r>
      <w:proofErr w:type="spellStart"/>
      <w:r>
        <w:rPr>
          <w:lang w:val="en-150"/>
        </w:rPr>
        <w:t>bechmarking</w:t>
      </w:r>
      <w:proofErr w:type="spellEnd"/>
      <w:r>
        <w:rPr>
          <w:lang w:val="en-150"/>
        </w:rPr>
        <w:t xml:space="preserve"> of models</w:t>
      </w:r>
      <w:r w:rsidR="00EA3E49">
        <w:rPr>
          <w:lang w:val="en-150"/>
        </w:rPr>
        <w:t xml:space="preserve"> under different settings, available </w:t>
      </w:r>
      <w:r>
        <w:rPr>
          <w:lang w:val="en-150"/>
        </w:rPr>
        <w:t>in TABLE.</w:t>
      </w:r>
    </w:p>
    <w:p w14:paraId="646408D6" w14:textId="69B43EFC" w:rsidR="00956DFE" w:rsidRPr="00956DFE" w:rsidRDefault="00956DFE" w:rsidP="00EB693E">
      <w:pPr>
        <w:pStyle w:val="ListParagraph"/>
        <w:numPr>
          <w:ilvl w:val="0"/>
          <w:numId w:val="112"/>
        </w:numPr>
        <w:rPr>
          <w:lang w:val="en-150"/>
        </w:rPr>
      </w:pPr>
      <w:r>
        <w:rPr>
          <w:lang w:val="en-150"/>
        </w:rPr>
        <w:t xml:space="preserve">Train times of the different models </w:t>
      </w:r>
      <w:r w:rsidR="00EA3E49">
        <w:rPr>
          <w:lang w:val="en-150"/>
        </w:rPr>
        <w:t xml:space="preserve">available </w:t>
      </w:r>
      <w:r>
        <w:rPr>
          <w:lang w:val="en-150"/>
        </w:rPr>
        <w:t>in FIGURE_XX.</w:t>
      </w:r>
    </w:p>
    <w:p w14:paraId="3C9C1DB5" w14:textId="4F754234" w:rsidR="002F4E40" w:rsidRDefault="002F4E40" w:rsidP="0094154F">
      <w:pPr>
        <w:rPr>
          <w:lang w:val="en-150"/>
        </w:rPr>
      </w:pPr>
      <w:r>
        <w:rPr>
          <w:lang w:val="en-150"/>
        </w:rPr>
        <w:lastRenderedPageBreak/>
        <w:t>Different stages of training and benchmarking took place to deal with unconclusive results on the earlier trainings. Thus, the modifications applied at each stage depended on the intuitions taken from the previous stages results:</w:t>
      </w:r>
    </w:p>
    <w:p w14:paraId="6BA91447" w14:textId="77777777" w:rsidR="002F4E40" w:rsidRPr="002F4E40" w:rsidRDefault="002F4E40" w:rsidP="002F4E40">
      <w:pPr>
        <w:ind w:firstLine="0"/>
        <w:rPr>
          <w:sz w:val="6"/>
          <w:szCs w:val="4"/>
          <w:lang w:val="en-150"/>
        </w:rPr>
      </w:pPr>
    </w:p>
    <w:p w14:paraId="7A09E40A" w14:textId="6C7065CC" w:rsidR="002F4E40" w:rsidRDefault="00604A13" w:rsidP="00EB693E">
      <w:pPr>
        <w:pStyle w:val="ListParagraph"/>
        <w:numPr>
          <w:ilvl w:val="0"/>
          <w:numId w:val="114"/>
        </w:numPr>
        <w:spacing w:after="240"/>
        <w:ind w:left="426" w:firstLine="0"/>
        <w:rPr>
          <w:lang w:val="en-150"/>
        </w:rPr>
      </w:pPr>
      <w:r w:rsidRPr="002F4E40">
        <w:rPr>
          <w:lang w:val="en-150"/>
        </w:rPr>
        <w:t>The first stage of training</w:t>
      </w:r>
      <w:r w:rsidR="0094154F" w:rsidRPr="002F4E40">
        <w:rPr>
          <w:lang w:val="en-150"/>
        </w:rPr>
        <w:t xml:space="preserve">, performed </w:t>
      </w:r>
      <w:r w:rsidRPr="002F4E40">
        <w:rPr>
          <w:lang w:val="en-150"/>
        </w:rPr>
        <w:t>on the complete PPU-6 dataset</w:t>
      </w:r>
      <w:r w:rsidR="0094154F" w:rsidRPr="002F4E40">
        <w:rPr>
          <w:lang w:val="en-150"/>
        </w:rPr>
        <w:t>,</w:t>
      </w:r>
      <w:r w:rsidRPr="002F4E40">
        <w:rPr>
          <w:lang w:val="en-150"/>
        </w:rPr>
        <w:t xml:space="preserve"> showed that the best </w:t>
      </w:r>
      <w:r w:rsidR="00A82308">
        <w:rPr>
          <w:lang w:val="en-150"/>
        </w:rPr>
        <w:t xml:space="preserve">out-of-the-box </w:t>
      </w:r>
      <w:r w:rsidR="0094154F" w:rsidRPr="002F4E40">
        <w:rPr>
          <w:lang w:val="en-150"/>
        </w:rPr>
        <w:t xml:space="preserve">performing </w:t>
      </w:r>
      <w:r w:rsidRPr="002F4E40">
        <w:rPr>
          <w:lang w:val="en-150"/>
        </w:rPr>
        <w:t xml:space="preserve">pipelines were the smallest </w:t>
      </w:r>
      <w:r w:rsidR="0094154F" w:rsidRPr="002F4E40">
        <w:rPr>
          <w:lang w:val="en-150"/>
        </w:rPr>
        <w:t>YOLO</w:t>
      </w:r>
      <w:r w:rsidRPr="002F4E40">
        <w:rPr>
          <w:lang w:val="en-150"/>
        </w:rPr>
        <w:t xml:space="preserve">v4-tiny and </w:t>
      </w:r>
      <w:r w:rsidR="0094154F" w:rsidRPr="002F4E40">
        <w:rPr>
          <w:lang w:val="en-150"/>
        </w:rPr>
        <w:t>YOLOv4</w:t>
      </w:r>
      <w:r w:rsidRPr="002F4E40">
        <w:rPr>
          <w:lang w:val="en-150"/>
        </w:rPr>
        <w:t>-tiny-3l</w:t>
      </w:r>
      <w:r w:rsidR="0094154F" w:rsidRPr="002F4E40">
        <w:rPr>
          <w:lang w:val="en-150"/>
        </w:rPr>
        <w:t>, a controversial result since their performance on MS COCO lagged significantly behind the bigger models</w:t>
      </w:r>
      <w:r w:rsidRPr="002F4E40">
        <w:rPr>
          <w:lang w:val="en-150"/>
        </w:rPr>
        <w:t xml:space="preserve">. At first, it was though that there may have been some overfitting on the bigger networks, which could have come from the synthetic data graphics, since smaller models are less prone to overfitting. This suggested repeating the training </w:t>
      </w:r>
      <w:r w:rsidR="002F4E40" w:rsidRPr="002F4E40">
        <w:rPr>
          <w:lang w:val="en-150"/>
        </w:rPr>
        <w:t xml:space="preserve">for some models </w:t>
      </w:r>
      <w:r w:rsidRPr="002F4E40">
        <w:rPr>
          <w:lang w:val="en-150"/>
        </w:rPr>
        <w:t xml:space="preserve">after removing </w:t>
      </w:r>
      <w:r w:rsidR="0094154F" w:rsidRPr="002F4E40">
        <w:rPr>
          <w:lang w:val="en-150"/>
        </w:rPr>
        <w:t>all synthetic samples</w:t>
      </w:r>
      <w:r w:rsidRPr="002F4E40">
        <w:rPr>
          <w:lang w:val="en-150"/>
        </w:rPr>
        <w:t xml:space="preserve"> </w:t>
      </w:r>
      <w:r w:rsidR="0094154F" w:rsidRPr="002F4E40">
        <w:rPr>
          <w:lang w:val="en-150"/>
        </w:rPr>
        <w:t>from training, leading to Stage 2.</w:t>
      </w:r>
      <w:r w:rsidR="002F4E40" w:rsidRPr="002F4E40">
        <w:rPr>
          <w:lang w:val="en-150"/>
        </w:rPr>
        <w:t xml:space="preserve"> </w:t>
      </w:r>
    </w:p>
    <w:p w14:paraId="73F7B55B" w14:textId="77777777" w:rsidR="002F4E40" w:rsidRPr="002F4E40" w:rsidRDefault="002F4E40" w:rsidP="002F4E40">
      <w:pPr>
        <w:pStyle w:val="ListParagraph"/>
        <w:spacing w:after="240"/>
        <w:ind w:left="426" w:firstLine="0"/>
        <w:rPr>
          <w:sz w:val="6"/>
          <w:szCs w:val="2"/>
          <w:lang w:val="en-150"/>
        </w:rPr>
      </w:pPr>
    </w:p>
    <w:p w14:paraId="63C02272" w14:textId="4E57A839" w:rsidR="0094154F" w:rsidRDefault="0094154F" w:rsidP="00EB693E">
      <w:pPr>
        <w:pStyle w:val="ListParagraph"/>
        <w:numPr>
          <w:ilvl w:val="0"/>
          <w:numId w:val="114"/>
        </w:numPr>
        <w:ind w:left="426" w:firstLine="0"/>
        <w:rPr>
          <w:lang w:val="en-150"/>
        </w:rPr>
      </w:pPr>
      <w:r w:rsidRPr="002F4E40">
        <w:rPr>
          <w:lang w:val="en-150"/>
        </w:rPr>
        <w:t xml:space="preserve">In this second stage, synthetic samples removed, returned </w:t>
      </w:r>
      <w:r w:rsidR="00604A13" w:rsidRPr="002F4E40">
        <w:rPr>
          <w:lang w:val="en-150"/>
        </w:rPr>
        <w:t>varying results that</w:t>
      </w:r>
      <w:r w:rsidR="002F4E40" w:rsidRPr="002F4E40">
        <w:rPr>
          <w:lang w:val="en-150"/>
        </w:rPr>
        <w:t xml:space="preserve"> d</w:t>
      </w:r>
      <w:r w:rsidRPr="002F4E40">
        <w:rPr>
          <w:lang w:val="en-150"/>
        </w:rPr>
        <w:t>id not lead to solid proof of overfitting</w:t>
      </w:r>
      <w:r w:rsidR="002F4E40" w:rsidRPr="002F4E40">
        <w:rPr>
          <w:lang w:val="en-150"/>
        </w:rPr>
        <w:t xml:space="preserve">. Different resolution settings were additionally tested on the newly trained models to check for performance changes, following the lead </w:t>
      </w:r>
      <w:r w:rsidR="00ED6DEC">
        <w:rPr>
          <w:lang w:val="en-150"/>
        </w:rPr>
        <w:t>of</w:t>
      </w:r>
      <w:r w:rsidR="002F4E40" w:rsidRPr="002F4E40">
        <w:rPr>
          <w:lang w:val="en-150"/>
        </w:rPr>
        <w:t xml:space="preserve"> [], without conclusive results that specific resolution configurations improve performance.</w:t>
      </w:r>
    </w:p>
    <w:p w14:paraId="601192A7" w14:textId="77777777" w:rsidR="002F4E40" w:rsidRPr="002F4E40" w:rsidRDefault="002F4E40" w:rsidP="00A82308">
      <w:pPr>
        <w:spacing w:before="0"/>
        <w:ind w:left="426" w:firstLine="0"/>
        <w:rPr>
          <w:sz w:val="6"/>
          <w:szCs w:val="4"/>
          <w:lang w:val="en-150"/>
        </w:rPr>
      </w:pPr>
    </w:p>
    <w:p w14:paraId="2CEB2D56" w14:textId="2967AB46" w:rsidR="002F4E40" w:rsidRPr="00A82308" w:rsidRDefault="00604A13" w:rsidP="00EB693E">
      <w:pPr>
        <w:pStyle w:val="ListParagraph"/>
        <w:numPr>
          <w:ilvl w:val="0"/>
          <w:numId w:val="114"/>
        </w:numPr>
        <w:spacing w:before="0" w:after="240"/>
        <w:ind w:left="426" w:firstLine="0"/>
        <w:rPr>
          <w:lang w:val="en-150"/>
        </w:rPr>
      </w:pPr>
      <w:r w:rsidRPr="002F4E40">
        <w:rPr>
          <w:lang w:val="en-150"/>
        </w:rPr>
        <w:t xml:space="preserve">A third stage of training led to modifying the anchor sizes of the </w:t>
      </w:r>
      <w:r w:rsidR="002F4E40" w:rsidRPr="002F4E40">
        <w:rPr>
          <w:lang w:val="en-150"/>
        </w:rPr>
        <w:t>YOLOv4</w:t>
      </w:r>
      <w:r w:rsidRPr="002F4E40">
        <w:rPr>
          <w:lang w:val="en-150"/>
        </w:rPr>
        <w:t xml:space="preserve">-tiny and </w:t>
      </w:r>
      <w:r w:rsidR="002F4E40" w:rsidRPr="002F4E40">
        <w:rPr>
          <w:lang w:val="en-150"/>
        </w:rPr>
        <w:t>YOLOv4</w:t>
      </w:r>
      <w:r w:rsidRPr="002F4E40">
        <w:rPr>
          <w:lang w:val="en-150"/>
        </w:rPr>
        <w:t>-tiny-3l, since their training is fast and they</w:t>
      </w:r>
      <w:r w:rsidR="002F4E40" w:rsidRPr="002F4E40">
        <w:rPr>
          <w:lang w:val="en-150"/>
        </w:rPr>
        <w:t xml:space="preserve"> had been</w:t>
      </w:r>
      <w:r w:rsidRPr="002F4E40">
        <w:rPr>
          <w:lang w:val="en-150"/>
        </w:rPr>
        <w:t xml:space="preserve"> prove</w:t>
      </w:r>
      <w:r w:rsidR="002F4E40" w:rsidRPr="002F4E40">
        <w:rPr>
          <w:lang w:val="en-150"/>
        </w:rPr>
        <w:t>n</w:t>
      </w:r>
      <w:r w:rsidRPr="002F4E40">
        <w:rPr>
          <w:lang w:val="en-150"/>
        </w:rPr>
        <w:t xml:space="preserve"> to be the best models</w:t>
      </w:r>
      <w:r w:rsidR="002F4E40" w:rsidRPr="002F4E40">
        <w:rPr>
          <w:lang w:val="en-150"/>
        </w:rPr>
        <w:t xml:space="preserve"> yet</w:t>
      </w:r>
      <w:r w:rsidRPr="002F4E40">
        <w:rPr>
          <w:lang w:val="en-150"/>
        </w:rPr>
        <w:t>. Anchor sizes were recomputed using darknet tools and the</w:t>
      </w:r>
      <w:r w:rsidR="002F4E40" w:rsidRPr="002F4E40">
        <w:rPr>
          <w:lang w:val="en-150"/>
        </w:rPr>
        <w:t>ir architectures slightly</w:t>
      </w:r>
      <w:r w:rsidRPr="002F4E40">
        <w:rPr>
          <w:lang w:val="en-150"/>
        </w:rPr>
        <w:t xml:space="preserve"> modified, to find both models perform reasonably equally and confirming suspicions from the first stage that the performance gap between these two had been too big.</w:t>
      </w:r>
    </w:p>
    <w:p w14:paraId="62AACCFD" w14:textId="33EF0591" w:rsidR="0027614D" w:rsidRDefault="0027614D" w:rsidP="0027614D">
      <w:pPr>
        <w:rPr>
          <w:lang w:val="en-150"/>
        </w:rPr>
      </w:pPr>
      <w:r w:rsidRPr="00604A13">
        <w:rPr>
          <w:lang w:val="en-150"/>
        </w:rPr>
        <w:t>Overall</w:t>
      </w:r>
      <w:r>
        <w:rPr>
          <w:lang w:val="en-150"/>
        </w:rPr>
        <w:t>,</w:t>
      </w:r>
      <w:r w:rsidRPr="00604A13">
        <w:rPr>
          <w:lang w:val="en-150"/>
        </w:rPr>
        <w:t xml:space="preserve"> all of the YOLO</w:t>
      </w:r>
      <w:r>
        <w:rPr>
          <w:lang w:val="en-150"/>
        </w:rPr>
        <w:t xml:space="preserve"> models were seen to </w:t>
      </w:r>
      <w:r w:rsidRPr="00604A13">
        <w:rPr>
          <w:lang w:val="en-150"/>
        </w:rPr>
        <w:t>perform</w:t>
      </w:r>
      <w:r>
        <w:rPr>
          <w:lang w:val="en-150"/>
        </w:rPr>
        <w:t xml:space="preserve"> </w:t>
      </w:r>
      <w:r>
        <w:rPr>
          <w:lang w:val="en-150"/>
        </w:rPr>
        <w:t>nicely</w:t>
      </w:r>
      <w:r w:rsidRPr="00604A13">
        <w:rPr>
          <w:lang w:val="en-150"/>
        </w:rPr>
        <w:t xml:space="preserve">, </w:t>
      </w:r>
      <w:r>
        <w:rPr>
          <w:lang w:val="en-150"/>
        </w:rPr>
        <w:t>unlike</w:t>
      </w:r>
      <w:r w:rsidRPr="00604A13">
        <w:rPr>
          <w:lang w:val="en-150"/>
        </w:rPr>
        <w:t xml:space="preserve"> the</w:t>
      </w:r>
      <w:r>
        <w:rPr>
          <w:lang w:val="en-150"/>
        </w:rPr>
        <w:t xml:space="preserve"> </w:t>
      </w:r>
      <w:proofErr w:type="spellStart"/>
      <w:r>
        <w:rPr>
          <w:lang w:val="en-150"/>
        </w:rPr>
        <w:t>E</w:t>
      </w:r>
      <w:r w:rsidRPr="00604A13">
        <w:rPr>
          <w:lang w:val="en-150"/>
        </w:rPr>
        <w:t>fficient</w:t>
      </w:r>
      <w:r>
        <w:rPr>
          <w:lang w:val="en-150"/>
        </w:rPr>
        <w:t>D</w:t>
      </w:r>
      <w:r w:rsidRPr="00604A13">
        <w:rPr>
          <w:lang w:val="en-150"/>
        </w:rPr>
        <w:t>et</w:t>
      </w:r>
      <w:proofErr w:type="spellEnd"/>
      <w:r>
        <w:rPr>
          <w:lang w:val="en-150"/>
        </w:rPr>
        <w:t xml:space="preserve"> ones:</w:t>
      </w:r>
      <w:r w:rsidRPr="00604A13">
        <w:rPr>
          <w:lang w:val="en-150"/>
        </w:rPr>
        <w:t xml:space="preserve"> </w:t>
      </w:r>
      <w:r>
        <w:rPr>
          <w:lang w:val="en-150"/>
        </w:rPr>
        <w:t xml:space="preserve">compared to the known performance of the models in the </w:t>
      </w:r>
      <m:oMath>
        <m:r>
          <w:rPr>
            <w:rFonts w:ascii="Cambria Math" w:hAnsi="Cambria Math"/>
            <w:lang w:val="en-150"/>
          </w:rPr>
          <m:t>80</m:t>
        </m:r>
      </m:oMath>
      <w:r>
        <w:rPr>
          <w:lang w:val="en-150"/>
        </w:rPr>
        <w:t xml:space="preserve">-class MS COCO, </w:t>
      </w:r>
      <w:r w:rsidRPr="00604A13">
        <w:rPr>
          <w:lang w:val="en-150"/>
        </w:rPr>
        <w:t xml:space="preserve">it appears that </w:t>
      </w:r>
      <w:proofErr w:type="spellStart"/>
      <w:r w:rsidRPr="00604A13">
        <w:rPr>
          <w:lang w:val="en-150"/>
        </w:rPr>
        <w:t>YOLOs</w:t>
      </w:r>
      <w:proofErr w:type="spellEnd"/>
      <w:r>
        <w:rPr>
          <w:lang w:val="en-150"/>
        </w:rPr>
        <w:t xml:space="preserve"> perform better on</w:t>
      </w:r>
      <w:r w:rsidRPr="00604A13">
        <w:rPr>
          <w:lang w:val="en-150"/>
        </w:rPr>
        <w:t xml:space="preserve"> smaller classification tasks</w:t>
      </w:r>
      <w:r>
        <w:rPr>
          <w:lang w:val="en-150"/>
        </w:rPr>
        <w:t xml:space="preserve">, </w:t>
      </w:r>
      <w:r w:rsidRPr="00604A13">
        <w:rPr>
          <w:lang w:val="en-150"/>
        </w:rPr>
        <w:t>reaching</w:t>
      </w:r>
      <w:r>
        <w:rPr>
          <w:lang w:val="en-150"/>
        </w:rPr>
        <w:t xml:space="preserve"> </w:t>
      </w:r>
      <m:oMath>
        <m:r>
          <w:rPr>
            <w:rFonts w:ascii="Cambria Math" w:hAnsi="Cambria Math"/>
            <w:lang w:val="en-150"/>
          </w:rPr>
          <m:t>~60% mAP</m:t>
        </m:r>
      </m:oMath>
      <w:r w:rsidRPr="00604A13">
        <w:rPr>
          <w:lang w:val="en-150"/>
        </w:rPr>
        <w:t>, while the</w:t>
      </w:r>
      <w:r>
        <w:rPr>
          <w:lang w:val="en-150"/>
        </w:rPr>
        <w:t xml:space="preserve"> </w:t>
      </w:r>
      <w:proofErr w:type="spellStart"/>
      <w:r>
        <w:rPr>
          <w:lang w:val="en-150"/>
        </w:rPr>
        <w:t>EfficientDets</w:t>
      </w:r>
      <w:proofErr w:type="spellEnd"/>
      <w:r>
        <w:rPr>
          <w:lang w:val="en-150"/>
        </w:rPr>
        <w:t xml:space="preserve"> have stalled</w:t>
      </w:r>
      <w:r w:rsidRPr="00604A13">
        <w:rPr>
          <w:lang w:val="en-150"/>
        </w:rPr>
        <w:t xml:space="preserve"> around ~</w:t>
      </w:r>
      <m:oMath>
        <m:r>
          <w:rPr>
            <w:rFonts w:ascii="Cambria Math" w:hAnsi="Cambria Math"/>
            <w:lang w:val="en-150"/>
          </w:rPr>
          <m:t>30% mAP</m:t>
        </m:r>
      </m:oMath>
      <w:r w:rsidRPr="00604A13">
        <w:rPr>
          <w:lang w:val="en-150"/>
        </w:rPr>
        <w:t xml:space="preserve">. </w:t>
      </w:r>
      <w:r>
        <w:rPr>
          <w:lang w:val="en-150"/>
        </w:rPr>
        <w:t xml:space="preserve">Inference speed results suggest that fast YOLO models are inherently better for this setting since it is not worth to use a bigger </w:t>
      </w:r>
      <w:proofErr w:type="spellStart"/>
      <w:r>
        <w:rPr>
          <w:lang w:val="en-150"/>
        </w:rPr>
        <w:t>EfficientDet</w:t>
      </w:r>
      <w:proofErr w:type="spellEnd"/>
      <w:r>
        <w:rPr>
          <w:lang w:val="en-150"/>
        </w:rPr>
        <w:t xml:space="preserve"> model to try to boost AP, given the</w:t>
      </w:r>
      <w:r>
        <w:rPr>
          <w:lang w:val="en-150"/>
        </w:rPr>
        <w:t xml:space="preserve"> current</w:t>
      </w:r>
      <w:r>
        <w:rPr>
          <w:lang w:val="en-150"/>
        </w:rPr>
        <w:t xml:space="preserve"> speed gap between these models and the YOLO ones.</w:t>
      </w:r>
    </w:p>
    <w:p w14:paraId="09BA850E" w14:textId="030BD88C" w:rsidR="0027614D" w:rsidRDefault="0027614D" w:rsidP="0027614D">
      <w:pPr>
        <w:rPr>
          <w:lang w:val="en-150"/>
        </w:rPr>
      </w:pPr>
      <w:r>
        <w:rPr>
          <w:lang w:val="en-150"/>
        </w:rPr>
        <w:t xml:space="preserve">In the performed experiments, most YOLO models </w:t>
      </w:r>
      <w:r>
        <w:rPr>
          <w:lang w:val="en-150"/>
        </w:rPr>
        <w:t xml:space="preserve">are seen to </w:t>
      </w:r>
      <w:r>
        <w:rPr>
          <w:lang w:val="en-150"/>
        </w:rPr>
        <w:t xml:space="preserve">surpass the </w:t>
      </w:r>
      <m:oMath>
        <m:r>
          <w:rPr>
            <w:rFonts w:ascii="Cambria Math" w:hAnsi="Cambria Math"/>
            <w:lang w:val="en-150"/>
          </w:rPr>
          <m:t xml:space="preserve">90% </m:t>
        </m:r>
        <m:r>
          <w:rPr>
            <w:rFonts w:ascii="Cambria Math" w:hAnsi="Cambria Math"/>
            <w:lang w:val="en-150"/>
          </w:rPr>
          <m:t>AP@50</m:t>
        </m:r>
      </m:oMath>
      <w:r>
        <w:rPr>
          <w:lang w:val="en-150"/>
        </w:rPr>
        <w:t>, showing an outstanding detection performance</w:t>
      </w:r>
      <w:r w:rsidR="002B3442">
        <w:rPr>
          <w:lang w:val="en-150"/>
        </w:rPr>
        <w:t>:</w:t>
      </w:r>
      <w:r>
        <w:rPr>
          <w:lang w:val="en-150"/>
        </w:rPr>
        <w:t xml:space="preserve"> </w:t>
      </w:r>
      <w:r w:rsidR="002B3442">
        <w:rPr>
          <w:lang w:val="en-150"/>
        </w:rPr>
        <w:t>h</w:t>
      </w:r>
      <w:r>
        <w:rPr>
          <w:lang w:val="en-150"/>
        </w:rPr>
        <w:t xml:space="preserve">igh </w:t>
      </w:r>
      <m:oMath>
        <m:r>
          <w:rPr>
            <w:rFonts w:ascii="Cambria Math" w:hAnsi="Cambria Math"/>
            <w:lang w:val="en-150"/>
          </w:rPr>
          <m:t>AP@50</m:t>
        </m:r>
      </m:oMath>
      <w:r>
        <w:rPr>
          <w:lang w:val="en-150"/>
        </w:rPr>
        <w:t xml:space="preserve"> is related to the ca</w:t>
      </w:r>
      <w:proofErr w:type="spellStart"/>
      <w:r>
        <w:rPr>
          <w:lang w:val="en-150"/>
        </w:rPr>
        <w:t>pabilities</w:t>
      </w:r>
      <w:proofErr w:type="spellEnd"/>
      <w:r>
        <w:rPr>
          <w:lang w:val="en-150"/>
        </w:rPr>
        <w:t xml:space="preserve"> of a model to find items with </w:t>
      </w:r>
      <w:r w:rsidR="002B3442">
        <w:rPr>
          <w:lang w:val="en-150"/>
        </w:rPr>
        <w:t xml:space="preserve">a gross </w:t>
      </w:r>
      <w:r>
        <w:rPr>
          <w:lang w:val="en-150"/>
        </w:rPr>
        <w:t xml:space="preserve">bounding box accuracy, meaning that </w:t>
      </w:r>
      <w:proofErr w:type="spellStart"/>
      <w:r>
        <w:rPr>
          <w:lang w:val="en-150"/>
        </w:rPr>
        <w:t>YOLOs</w:t>
      </w:r>
      <w:proofErr w:type="spellEnd"/>
      <w:r>
        <w:rPr>
          <w:lang w:val="en-150"/>
        </w:rPr>
        <w:t xml:space="preserve"> perform nice </w:t>
      </w:r>
      <w:r w:rsidR="002B3442">
        <w:rPr>
          <w:lang w:val="en-150"/>
        </w:rPr>
        <w:t>at</w:t>
      </w:r>
      <w:r>
        <w:rPr>
          <w:lang w:val="en-150"/>
        </w:rPr>
        <w:t xml:space="preserve"> finding items, though not so great when accurately regressing the bounding boxes around them, </w:t>
      </w:r>
      <w:r w:rsidRPr="00604A13">
        <w:rPr>
          <w:lang w:val="en-150"/>
        </w:rPr>
        <w:t xml:space="preserve">since </w:t>
      </w:r>
      <m:oMath>
        <m:r>
          <w:rPr>
            <w:rFonts w:ascii="Cambria Math" w:hAnsi="Cambria Math"/>
            <w:lang w:val="en-150"/>
          </w:rPr>
          <m:t>mAP</m:t>
        </m:r>
      </m:oMath>
      <w:r w:rsidRPr="00604A13">
        <w:rPr>
          <w:lang w:val="en-150"/>
        </w:rPr>
        <w:t xml:space="preserve"> and </w:t>
      </w:r>
      <m:oMath>
        <m:r>
          <w:rPr>
            <w:rFonts w:ascii="Cambria Math" w:hAnsi="Cambria Math"/>
            <w:lang w:val="en-150"/>
          </w:rPr>
          <m:t>AP@75</m:t>
        </m:r>
      </m:oMath>
      <w:r w:rsidRPr="00604A13">
        <w:rPr>
          <w:lang w:val="en-150"/>
        </w:rPr>
        <w:t xml:space="preserve"> are</w:t>
      </w:r>
      <w:r>
        <w:rPr>
          <w:lang w:val="en-150"/>
        </w:rPr>
        <w:t xml:space="preserve"> </w:t>
      </w:r>
      <w:r>
        <w:rPr>
          <w:lang w:val="en-150"/>
        </w:rPr>
        <w:t>seen to be</w:t>
      </w:r>
      <w:r w:rsidRPr="00604A13">
        <w:rPr>
          <w:lang w:val="en-150"/>
        </w:rPr>
        <w:t xml:space="preserve"> significantly smaller.</w:t>
      </w:r>
      <w:r>
        <w:rPr>
          <w:lang w:val="en-150"/>
        </w:rPr>
        <w:t xml:space="preserve"> While it is common for </w:t>
      </w:r>
      <m:oMath>
        <m:r>
          <w:rPr>
            <w:rFonts w:ascii="Cambria Math" w:hAnsi="Cambria Math"/>
            <w:lang w:val="en-150"/>
          </w:rPr>
          <m:t>AP@50</m:t>
        </m:r>
      </m:oMath>
      <w:r>
        <w:rPr>
          <w:lang w:val="en-150"/>
        </w:rPr>
        <w:t xml:space="preserve"> metrics to be higher </w:t>
      </w:r>
      <w:r w:rsidR="002B3442">
        <w:rPr>
          <w:lang w:val="en-150"/>
        </w:rPr>
        <w:t xml:space="preserve">than </w:t>
      </w:r>
      <m:oMath>
        <m:r>
          <w:rPr>
            <w:rFonts w:ascii="Cambria Math" w:hAnsi="Cambria Math"/>
            <w:lang w:val="en-150"/>
          </w:rPr>
          <m:t>mAP</m:t>
        </m:r>
      </m:oMath>
      <w:r w:rsidR="002B3442" w:rsidRPr="00604A13">
        <w:rPr>
          <w:lang w:val="en-150"/>
        </w:rPr>
        <w:t xml:space="preserve"> and </w:t>
      </w:r>
      <m:oMath>
        <m:r>
          <w:rPr>
            <w:rFonts w:ascii="Cambria Math" w:hAnsi="Cambria Math"/>
            <w:lang w:val="en-150"/>
          </w:rPr>
          <m:t>AP@75</m:t>
        </m:r>
      </m:oMath>
      <w:r w:rsidR="002B3442" w:rsidRPr="00604A13">
        <w:rPr>
          <w:lang w:val="en-150"/>
        </w:rPr>
        <w:t xml:space="preserve"> </w:t>
      </w:r>
      <w:r>
        <w:rPr>
          <w:lang w:val="en-150"/>
        </w:rPr>
        <w:t>for all models, this trait is usually more prominent within the YOLO networks [].</w:t>
      </w:r>
      <w:r>
        <w:rPr>
          <w:lang w:val="en-150"/>
        </w:rPr>
        <w:t xml:space="preserve"> </w:t>
      </w:r>
    </w:p>
    <w:p w14:paraId="45FCEF04" w14:textId="40B36DD4" w:rsidR="0027614D" w:rsidRDefault="002B3442" w:rsidP="0027614D">
      <w:pPr>
        <w:rPr>
          <w:lang w:val="en-150"/>
        </w:rPr>
      </w:pPr>
      <w:r>
        <w:rPr>
          <w:lang w:val="en-150"/>
        </w:rPr>
        <w:t>I</w:t>
      </w:r>
      <w:r w:rsidR="0027614D" w:rsidRPr="00604A13">
        <w:rPr>
          <w:lang w:val="en-150"/>
        </w:rPr>
        <w:t xml:space="preserve">t has been </w:t>
      </w:r>
      <w:r w:rsidR="0027614D">
        <w:rPr>
          <w:lang w:val="en-150"/>
        </w:rPr>
        <w:t>seen</w:t>
      </w:r>
      <w:r w:rsidR="0027614D" w:rsidRPr="00604A13">
        <w:rPr>
          <w:lang w:val="en-150"/>
        </w:rPr>
        <w:t xml:space="preserve"> that the best </w:t>
      </w:r>
      <w:r w:rsidR="0027614D">
        <w:rPr>
          <w:lang w:val="en-150"/>
        </w:rPr>
        <w:t xml:space="preserve">performing </w:t>
      </w:r>
      <w:r w:rsidR="0027614D" w:rsidRPr="00604A13">
        <w:rPr>
          <w:lang w:val="en-150"/>
        </w:rPr>
        <w:t>model for this detection task is</w:t>
      </w:r>
      <w:r w:rsidR="0027614D">
        <w:rPr>
          <w:lang w:val="en-150"/>
        </w:rPr>
        <w:t xml:space="preserve"> </w:t>
      </w:r>
      <w:r w:rsidR="0027614D" w:rsidRPr="00604A13">
        <w:rPr>
          <w:lang w:val="en-150"/>
        </w:rPr>
        <w:t xml:space="preserve">the </w:t>
      </w:r>
      <w:r w:rsidR="0027614D">
        <w:rPr>
          <w:lang w:val="en-150"/>
        </w:rPr>
        <w:t>YOLOv4</w:t>
      </w:r>
      <w:r w:rsidR="0027614D" w:rsidRPr="00604A13">
        <w:rPr>
          <w:lang w:val="en-150"/>
        </w:rPr>
        <w:t>-tiny, despite being a portable, small-size model. This is</w:t>
      </w:r>
      <w:r w:rsidR="0027614D">
        <w:rPr>
          <w:lang w:val="en-US"/>
        </w:rPr>
        <w:t xml:space="preserve"> experimentally</w:t>
      </w:r>
      <w:r w:rsidR="0027614D" w:rsidRPr="00604A13">
        <w:rPr>
          <w:lang w:val="en-150"/>
        </w:rPr>
        <w:t xml:space="preserve"> </w:t>
      </w:r>
      <w:r w:rsidR="0027614D">
        <w:rPr>
          <w:lang w:val="en-US"/>
        </w:rPr>
        <w:t>found to</w:t>
      </w:r>
      <w:r w:rsidR="0027614D" w:rsidRPr="00604A13">
        <w:rPr>
          <w:lang w:val="en-150"/>
        </w:rPr>
        <w:t xml:space="preserve"> be the</w:t>
      </w:r>
      <w:r w:rsidR="0027614D">
        <w:rPr>
          <w:lang w:val="en-150"/>
        </w:rPr>
        <w:t xml:space="preserve"> </w:t>
      </w:r>
      <w:r w:rsidR="0027614D" w:rsidRPr="00604A13">
        <w:rPr>
          <w:lang w:val="en-150"/>
        </w:rPr>
        <w:t>best model architecture-wise for this 6-class problem</w:t>
      </w:r>
      <w:r w:rsidR="0027614D">
        <w:rPr>
          <w:lang w:val="en-150"/>
        </w:rPr>
        <w:t xml:space="preserve"> according to the MS COCO metrics</w:t>
      </w:r>
      <w:r w:rsidR="00027B4D">
        <w:rPr>
          <w:lang w:val="en-150"/>
        </w:rPr>
        <w:t xml:space="preserve"> and its outstanding inference speed</w:t>
      </w:r>
      <w:r w:rsidR="0027614D" w:rsidRPr="00604A13">
        <w:rPr>
          <w:lang w:val="en-150"/>
        </w:rPr>
        <w:t>.</w:t>
      </w:r>
      <w:r w:rsidR="0027614D">
        <w:rPr>
          <w:lang w:val="en-150"/>
        </w:rPr>
        <w:t xml:space="preserve"> </w:t>
      </w:r>
      <w:r w:rsidR="0027614D">
        <w:rPr>
          <w:lang w:val="en-US"/>
        </w:rPr>
        <w:t>T</w:t>
      </w:r>
      <w:r w:rsidR="0027614D">
        <w:rPr>
          <w:lang w:val="en-150"/>
        </w:rPr>
        <w:t>he best AP metrics for this model were obtained for the default network trained on synthetic samples</w:t>
      </w:r>
      <w:r w:rsidR="0027614D">
        <w:rPr>
          <w:lang w:val="en-US"/>
        </w:rPr>
        <w:t>.</w:t>
      </w:r>
      <w:r>
        <w:rPr>
          <w:lang w:val="en-150"/>
        </w:rPr>
        <w:t xml:space="preserve"> This is found to be a controversial result since </w:t>
      </w:r>
      <w:r w:rsidR="00027B4D">
        <w:rPr>
          <w:lang w:val="en-150"/>
        </w:rPr>
        <w:t>this model:</w:t>
      </w:r>
    </w:p>
    <w:p w14:paraId="448937F1" w14:textId="7E6FC1EB" w:rsidR="002B3442" w:rsidRDefault="002B3442" w:rsidP="002B3442">
      <w:pPr>
        <w:pStyle w:val="ListParagraph"/>
        <w:numPr>
          <w:ilvl w:val="0"/>
          <w:numId w:val="116"/>
        </w:numPr>
        <w:rPr>
          <w:lang w:val="en-150"/>
        </w:rPr>
      </w:pPr>
      <w:r>
        <w:rPr>
          <w:lang w:val="en-150"/>
        </w:rPr>
        <w:t>Does not include custom anchor box sizes</w:t>
      </w:r>
    </w:p>
    <w:p w14:paraId="206F4391" w14:textId="528E24C6" w:rsidR="002B3442" w:rsidRDefault="002B3442" w:rsidP="002B3442">
      <w:pPr>
        <w:pStyle w:val="ListParagraph"/>
        <w:numPr>
          <w:ilvl w:val="0"/>
          <w:numId w:val="116"/>
        </w:numPr>
        <w:rPr>
          <w:lang w:val="en-150"/>
        </w:rPr>
      </w:pPr>
      <w:r>
        <w:rPr>
          <w:lang w:val="en-150"/>
        </w:rPr>
        <w:t>Uses a mix of training data</w:t>
      </w:r>
    </w:p>
    <w:p w14:paraId="3225B485" w14:textId="5C05730B" w:rsidR="002B3442" w:rsidRDefault="002B3442" w:rsidP="002B3442">
      <w:pPr>
        <w:pStyle w:val="ListParagraph"/>
        <w:numPr>
          <w:ilvl w:val="0"/>
          <w:numId w:val="116"/>
        </w:numPr>
        <w:rPr>
          <w:lang w:val="en-150"/>
        </w:rPr>
      </w:pPr>
      <w:r>
        <w:rPr>
          <w:lang w:val="en-150"/>
        </w:rPr>
        <w:t>Belongs to the small-size set of models</w:t>
      </w:r>
    </w:p>
    <w:p w14:paraId="3A18EEF0" w14:textId="4D7314FB" w:rsidR="00331496" w:rsidRPr="00331496" w:rsidRDefault="002B3442" w:rsidP="00331496">
      <w:pPr>
        <w:rPr>
          <w:lang w:val="en-150"/>
        </w:rPr>
      </w:pPr>
      <w:r>
        <w:rPr>
          <w:lang w:val="en-150"/>
        </w:rPr>
        <w:lastRenderedPageBreak/>
        <w:t xml:space="preserve">Stage 3 includes custom prior box sizing, which are computed from clustering a set of </w:t>
      </w:r>
      <w:proofErr w:type="spellStart"/>
      <w:r>
        <w:rPr>
          <w:lang w:val="en-150"/>
        </w:rPr>
        <w:t>bbox</w:t>
      </w:r>
      <w:proofErr w:type="spellEnd"/>
      <w:r>
        <w:rPr>
          <w:lang w:val="en-150"/>
        </w:rPr>
        <w:t xml:space="preserve"> example data with the tools at [] and provide good starting points for bounding box regression after detection. </w:t>
      </w:r>
      <w:proofErr w:type="spellStart"/>
      <w:r>
        <w:rPr>
          <w:lang w:val="en-150"/>
        </w:rPr>
        <w:t>Usnig</w:t>
      </w:r>
      <w:proofErr w:type="spellEnd"/>
      <w:r>
        <w:rPr>
          <w:lang w:val="en-150"/>
        </w:rPr>
        <w:t xml:space="preserve"> anchor boxes should have a stronger impact on  </w:t>
      </w:r>
      <m:oMath>
        <m:r>
          <w:rPr>
            <w:rFonts w:ascii="Cambria Math" w:hAnsi="Cambria Math"/>
            <w:lang w:val="en-150"/>
          </w:rPr>
          <m:t>mAP</m:t>
        </m:r>
      </m:oMath>
      <w:r w:rsidRPr="00604A13">
        <w:rPr>
          <w:lang w:val="en-150"/>
        </w:rPr>
        <w:t xml:space="preserve"> and </w:t>
      </w:r>
      <m:oMath>
        <m:r>
          <w:rPr>
            <w:rFonts w:ascii="Cambria Math" w:hAnsi="Cambria Math"/>
            <w:lang w:val="en-150"/>
          </w:rPr>
          <m:t>AP@75</m:t>
        </m:r>
      </m:oMath>
      <w:r>
        <w:rPr>
          <w:lang w:val="en-150"/>
        </w:rPr>
        <w:t xml:space="preserve"> than on </w:t>
      </w:r>
      <m:oMath>
        <m:r>
          <w:rPr>
            <w:rFonts w:ascii="Cambria Math" w:hAnsi="Cambria Math"/>
            <w:lang w:val="en-150"/>
          </w:rPr>
          <m:t>AP@50</m:t>
        </m:r>
      </m:oMath>
      <w:r>
        <w:rPr>
          <w:lang w:val="en-150"/>
        </w:rPr>
        <w:t xml:space="preserve">, since they are more related to regression accuracy. </w:t>
      </w:r>
      <w:r w:rsidR="00331496">
        <w:rPr>
          <w:lang w:val="en-150"/>
        </w:rPr>
        <w:t xml:space="preserve">Generally, defining custom anchor boxes should improve the performance of the model. This is clearly seen for the YOLOv4-tiny, though not for YOLOv4-tiny-3l, which barely improves. The difference between these two models is closely related to the concept of anchor boxes and </w:t>
      </w:r>
      <w:proofErr w:type="spellStart"/>
      <w:r w:rsidR="00331496">
        <w:rPr>
          <w:lang w:val="en-150"/>
        </w:rPr>
        <w:t>bbox</w:t>
      </w:r>
      <w:proofErr w:type="spellEnd"/>
      <w:r w:rsidR="00331496">
        <w:rPr>
          <w:lang w:val="en-150"/>
        </w:rPr>
        <w:t xml:space="preserve"> regression, the latter expected to be better at </w:t>
      </w:r>
      <w:proofErr w:type="spellStart"/>
      <w:r w:rsidR="00331496">
        <w:rPr>
          <w:lang w:val="en-150"/>
        </w:rPr>
        <w:t>bbox</w:t>
      </w:r>
      <w:proofErr w:type="spellEnd"/>
      <w:r w:rsidR="00331496">
        <w:rPr>
          <w:lang w:val="en-150"/>
        </w:rPr>
        <w:t xml:space="preserve"> regression out-of-the-box, so it is possible for the default YOLOv4-tiny-3l to be very close to its peak performance already. </w:t>
      </w:r>
      <w:r w:rsidR="00A50AAE">
        <w:rPr>
          <w:lang w:val="en-150"/>
        </w:rPr>
        <w:t>These ideas hold for real data, though they miss the point when dealing with rigid synthetic samples since they are not representative of real item aspect ratios. In any case, defining custom anchor boxes did not produce a model outperforming the Stage 1 YOLOv4-tiny according to the metrics of choice.</w:t>
      </w:r>
    </w:p>
    <w:p w14:paraId="42D127A8" w14:textId="218E7721" w:rsidR="005D79CF" w:rsidRPr="0001314B" w:rsidRDefault="005D79CF" w:rsidP="005D79CF">
      <w:pPr>
        <w:rPr>
          <w:lang w:val="en-150"/>
        </w:rPr>
      </w:pPr>
      <w:r>
        <w:rPr>
          <w:lang w:val="en-US"/>
        </w:rPr>
        <w:t xml:space="preserve">Regarding synthetic data, </w:t>
      </w:r>
      <w:r w:rsidRPr="005D79CF">
        <w:rPr>
          <w:lang w:val="en-US"/>
        </w:rPr>
        <w:t xml:space="preserve">including </w:t>
      </w:r>
      <w:r>
        <w:rPr>
          <w:lang w:val="en-US"/>
        </w:rPr>
        <w:t>artificial example pictures</w:t>
      </w:r>
      <w:r w:rsidRPr="005D79CF">
        <w:rPr>
          <w:lang w:val="en-US"/>
        </w:rPr>
        <w:t xml:space="preserve"> </w:t>
      </w:r>
      <w:r w:rsidR="00027B4D">
        <w:rPr>
          <w:lang w:val="en-US"/>
        </w:rPr>
        <w:t>i</w:t>
      </w:r>
      <w:r w:rsidR="00027B4D" w:rsidRPr="005D79CF">
        <w:rPr>
          <w:lang w:val="en-US"/>
        </w:rPr>
        <w:t xml:space="preserve">n the </w:t>
      </w:r>
      <w:r w:rsidR="00027B4D">
        <w:rPr>
          <w:lang w:val="en-150"/>
        </w:rPr>
        <w:t>present</w:t>
      </w:r>
      <w:r w:rsidR="00027B4D" w:rsidRPr="005D79CF">
        <w:rPr>
          <w:lang w:val="en-US"/>
        </w:rPr>
        <w:t xml:space="preserve"> setting</w:t>
      </w:r>
      <w:r w:rsidR="00027B4D">
        <w:rPr>
          <w:lang w:val="en-150"/>
        </w:rPr>
        <w:t xml:space="preserve"> </w:t>
      </w:r>
      <w:r w:rsidRPr="005D79CF">
        <w:rPr>
          <w:lang w:val="en-US"/>
        </w:rPr>
        <w:t xml:space="preserve">has not been </w:t>
      </w:r>
      <w:r w:rsidR="00495121">
        <w:rPr>
          <w:lang w:val="en-US"/>
        </w:rPr>
        <w:t xml:space="preserve">as </w:t>
      </w:r>
      <w:r w:rsidRPr="005D79CF">
        <w:rPr>
          <w:lang w:val="en-US"/>
        </w:rPr>
        <w:t xml:space="preserve">impactful </w:t>
      </w:r>
      <w:r w:rsidR="00495121">
        <w:rPr>
          <w:lang w:val="en-US"/>
        </w:rPr>
        <w:t xml:space="preserve">as expected </w:t>
      </w:r>
      <w:r w:rsidRPr="005D79CF">
        <w:rPr>
          <w:lang w:val="en-US"/>
        </w:rPr>
        <w:t>towards reaching high</w:t>
      </w:r>
      <w:r>
        <w:rPr>
          <w:lang w:val="en-US"/>
        </w:rPr>
        <w:t>er</w:t>
      </w:r>
      <w:r w:rsidRPr="005D79CF">
        <w:rPr>
          <w:lang w:val="en-US"/>
        </w:rPr>
        <w:t xml:space="preserve"> detection accuracy.</w:t>
      </w:r>
      <w:r>
        <w:rPr>
          <w:lang w:val="en-US"/>
        </w:rPr>
        <w:t xml:space="preserve"> </w:t>
      </w:r>
      <w:r w:rsidR="00495121">
        <w:rPr>
          <w:lang w:val="en-150"/>
        </w:rPr>
        <w:t>While it</w:t>
      </w:r>
      <w:r w:rsidR="00495121">
        <w:rPr>
          <w:lang w:val="en-US"/>
        </w:rPr>
        <w:t xml:space="preserve"> is true that the best metrics for YOLOv4</w:t>
      </w:r>
      <w:r w:rsidR="00495121">
        <w:rPr>
          <w:lang w:val="en-150"/>
        </w:rPr>
        <w:t>-</w:t>
      </w:r>
      <w:r w:rsidR="00495121">
        <w:rPr>
          <w:lang w:val="en-US"/>
        </w:rPr>
        <w:t>tiny we</w:t>
      </w:r>
      <w:r w:rsidR="00495121">
        <w:rPr>
          <w:lang w:val="en-150"/>
        </w:rPr>
        <w:t>re found</w:t>
      </w:r>
      <w:r w:rsidR="0027614D">
        <w:rPr>
          <w:lang w:val="en-150"/>
        </w:rPr>
        <w:t xml:space="preserve"> by training on synthetic examples, the performance gap between models trained on mixed and real data only are </w:t>
      </w:r>
      <w:r w:rsidR="00027B4D">
        <w:rPr>
          <w:lang w:val="en-150"/>
        </w:rPr>
        <w:t xml:space="preserve">notably inconsistent, some models improving but some deteriorating their metrics. </w:t>
      </w:r>
      <w:r>
        <w:rPr>
          <w:lang w:val="en-US"/>
        </w:rPr>
        <w:t xml:space="preserve">Unpublished </w:t>
      </w:r>
      <w:r w:rsidR="00027B4D">
        <w:rPr>
          <w:lang w:val="en-150"/>
        </w:rPr>
        <w:t>tests</w:t>
      </w:r>
      <w:r>
        <w:rPr>
          <w:lang w:val="en-US"/>
        </w:rPr>
        <w:t xml:space="preserve"> ha</w:t>
      </w:r>
      <w:proofErr w:type="spellStart"/>
      <w:r w:rsidR="00027B4D">
        <w:rPr>
          <w:lang w:val="en-150"/>
        </w:rPr>
        <w:t>ve</w:t>
      </w:r>
      <w:proofErr w:type="spellEnd"/>
      <w:r w:rsidR="00027B4D">
        <w:rPr>
          <w:lang w:val="en-150"/>
        </w:rPr>
        <w:t xml:space="preserve"> </w:t>
      </w:r>
      <w:r>
        <w:rPr>
          <w:lang w:val="en-US"/>
        </w:rPr>
        <w:t xml:space="preserve">shown that models trained exclusively on synthetic data can identify items, </w:t>
      </w:r>
      <w:r w:rsidR="00027B4D">
        <w:rPr>
          <w:lang w:val="en-150"/>
        </w:rPr>
        <w:t>however</w:t>
      </w:r>
      <w:r>
        <w:rPr>
          <w:lang w:val="en-US"/>
        </w:rPr>
        <w:t xml:space="preserve"> they tend to produce a</w:t>
      </w:r>
      <w:r w:rsidR="0001314B">
        <w:rPr>
          <w:lang w:val="en-150"/>
        </w:rPr>
        <w:t xml:space="preserve">n </w:t>
      </w:r>
      <w:proofErr w:type="spellStart"/>
      <w:r w:rsidR="0001314B">
        <w:rPr>
          <w:lang w:val="en-150"/>
        </w:rPr>
        <w:t>unadmissible</w:t>
      </w:r>
      <w:proofErr w:type="spellEnd"/>
      <w:r>
        <w:rPr>
          <w:lang w:val="en-US"/>
        </w:rPr>
        <w:t xml:space="preserve"> high number of false positives. Though no formal </w:t>
      </w:r>
      <w:r w:rsidR="00027B4D">
        <w:rPr>
          <w:lang w:val="en-150"/>
        </w:rPr>
        <w:t>analysis</w:t>
      </w:r>
      <w:r>
        <w:rPr>
          <w:lang w:val="en-US"/>
        </w:rPr>
        <w:t xml:space="preserve"> is given </w:t>
      </w:r>
      <w:r w:rsidR="00027B4D">
        <w:rPr>
          <w:lang w:val="en-150"/>
        </w:rPr>
        <w:t>for these</w:t>
      </w:r>
      <w:r w:rsidR="0001314B">
        <w:rPr>
          <w:lang w:val="en-150"/>
        </w:rPr>
        <w:t xml:space="preserve"> in</w:t>
      </w:r>
      <w:r>
        <w:rPr>
          <w:lang w:val="en-US"/>
        </w:rPr>
        <w:t xml:space="preserve"> this work, detection examples of a </w:t>
      </w:r>
      <w:r w:rsidR="0027614D">
        <w:rPr>
          <w:lang w:val="en-150"/>
        </w:rPr>
        <w:t xml:space="preserve">YOLOv4 </w:t>
      </w:r>
      <w:r>
        <w:rPr>
          <w:lang w:val="en-US"/>
        </w:rPr>
        <w:t xml:space="preserve">model trained exclusively on </w:t>
      </w:r>
      <w:proofErr w:type="spellStart"/>
      <w:r>
        <w:rPr>
          <w:lang w:val="en-US"/>
        </w:rPr>
        <w:t>SynthDet</w:t>
      </w:r>
      <w:proofErr w:type="spellEnd"/>
      <w:r>
        <w:rPr>
          <w:lang w:val="en-US"/>
        </w:rPr>
        <w:t xml:space="preserve"> data </w:t>
      </w:r>
      <w:r w:rsidR="0027614D">
        <w:rPr>
          <w:lang w:val="en-150"/>
        </w:rPr>
        <w:t>are</w:t>
      </w:r>
      <w:r>
        <w:rPr>
          <w:lang w:val="en-US"/>
        </w:rPr>
        <w:t xml:space="preserve"> shown in FIGURE. </w:t>
      </w:r>
      <w:r w:rsidR="0001314B">
        <w:rPr>
          <w:lang w:val="en-150"/>
        </w:rPr>
        <w:t xml:space="preserve">These observations suggest that the produced photorealistic </w:t>
      </w:r>
      <w:proofErr w:type="spellStart"/>
      <w:r w:rsidR="0001314B">
        <w:rPr>
          <w:lang w:val="en-150"/>
        </w:rPr>
        <w:t>synthethic</w:t>
      </w:r>
      <w:proofErr w:type="spellEnd"/>
      <w:r w:rsidR="0001314B">
        <w:rPr>
          <w:lang w:val="en-150"/>
        </w:rPr>
        <w:t xml:space="preserve"> samples are representative of the items to be found. In our scenario, it is possible that the amount of real data in our models is already high enough so that synthetic data introduces random noise instead of providing more knowledge to the network. Again, YOLO models with </w:t>
      </w:r>
      <m:oMath>
        <m:r>
          <w:rPr>
            <w:rFonts w:ascii="Cambria Math" w:hAnsi="Cambria Math"/>
            <w:lang w:val="en-150"/>
          </w:rPr>
          <m:t>~</m:t>
        </m:r>
        <m:r>
          <w:rPr>
            <w:rFonts w:ascii="Cambria Math" w:hAnsi="Cambria Math"/>
            <w:lang w:val="en-150"/>
          </w:rPr>
          <m:t>9</m:t>
        </m:r>
        <m:r>
          <w:rPr>
            <w:rFonts w:ascii="Cambria Math" w:hAnsi="Cambria Math"/>
            <w:lang w:val="en-150"/>
          </w:rPr>
          <m:t>3</m:t>
        </m:r>
        <m:r>
          <w:rPr>
            <w:rFonts w:ascii="Cambria Math" w:hAnsi="Cambria Math"/>
            <w:lang w:val="en-150"/>
          </w:rPr>
          <m:t xml:space="preserve">% </m:t>
        </m:r>
        <m:r>
          <w:rPr>
            <w:rFonts w:ascii="Cambria Math" w:hAnsi="Cambria Math"/>
            <w:lang w:val="en-150"/>
          </w:rPr>
          <m:t>AP@50</m:t>
        </m:r>
      </m:oMath>
      <w:r w:rsidR="0001314B">
        <w:rPr>
          <w:lang w:val="en-150"/>
        </w:rPr>
        <w:t xml:space="preserve"> have ou</w:t>
      </w:r>
      <w:proofErr w:type="spellStart"/>
      <w:r w:rsidR="0001314B">
        <w:rPr>
          <w:lang w:val="en-150"/>
        </w:rPr>
        <w:t>tstanding</w:t>
      </w:r>
      <w:proofErr w:type="spellEnd"/>
      <w:r w:rsidR="0001314B">
        <w:rPr>
          <w:lang w:val="en-150"/>
        </w:rPr>
        <w:t xml:space="preserve"> detection results, even if </w:t>
      </w:r>
      <w:proofErr w:type="spellStart"/>
      <w:r w:rsidR="0001314B">
        <w:rPr>
          <w:lang w:val="en-150"/>
        </w:rPr>
        <w:t>bbox</w:t>
      </w:r>
      <w:proofErr w:type="spellEnd"/>
      <w:r w:rsidR="0001314B">
        <w:rPr>
          <w:lang w:val="en-150"/>
        </w:rPr>
        <w:t xml:space="preserve"> regression accuracy lags behind detection capability, suggesting that the models are close to their detection peak-performance.</w:t>
      </w:r>
    </w:p>
    <w:p w14:paraId="2842100A" w14:textId="178A8871" w:rsidR="005D79CF" w:rsidRDefault="00620E5C" w:rsidP="0034607A">
      <w:pPr>
        <w:rPr>
          <w:lang w:val="en-150"/>
        </w:rPr>
      </w:pPr>
      <w:r>
        <w:rPr>
          <w:lang w:val="en-150"/>
        </w:rPr>
        <w:t>Finally, Stage 2 results confirmed that no overfitting on synthetic graphics was deteriorating the non-tiny models. Smaller YOLO models have been seen to perform particularly well in this few-class object detection task</w:t>
      </w:r>
      <w:r w:rsidR="00561E03">
        <w:rPr>
          <w:lang w:val="en-150"/>
        </w:rPr>
        <w:t xml:space="preserve">, proving that smaller class problems can be solved by very small networks. Though better according to the MS COCO metrics, considering only </w:t>
      </w:r>
      <m:oMath>
        <m:r>
          <w:rPr>
            <w:rFonts w:ascii="Cambria Math" w:hAnsi="Cambria Math"/>
            <w:lang w:val="en-150"/>
          </w:rPr>
          <m:t>AP@50</m:t>
        </m:r>
      </m:oMath>
      <w:r w:rsidR="00561E03">
        <w:rPr>
          <w:lang w:val="en-150"/>
        </w:rPr>
        <w:t xml:space="preserve"> all YOLO models are actually really close, only separated by a few points. Neural networks are data-driven models that are not meant to provide exact but probabilistic results, so it could be argued that the detection performance of two models is pretty much similar if their </w:t>
      </w:r>
      <m:oMath>
        <m:r>
          <w:rPr>
            <w:rFonts w:ascii="Cambria Math" w:hAnsi="Cambria Math"/>
            <w:lang w:val="en-150"/>
          </w:rPr>
          <m:t>AP@50</m:t>
        </m:r>
      </m:oMath>
      <w:r w:rsidR="00561E03">
        <w:rPr>
          <w:lang w:val="en-150"/>
        </w:rPr>
        <w:t xml:space="preserve"> does not differ in more than, let’s say, </w:t>
      </w:r>
      <m:oMath>
        <m:r>
          <w:rPr>
            <w:rFonts w:ascii="Cambria Math" w:hAnsi="Cambria Math"/>
            <w:lang w:val="en-150"/>
          </w:rPr>
          <m:t>2%</m:t>
        </m:r>
      </m:oMath>
      <w:r w:rsidR="00561E03">
        <w:rPr>
          <w:lang w:val="en-150"/>
        </w:rPr>
        <w:t>. Depending on the required reliability of the application one could choose to either retrain the models on different data splits (or new data) or to choose the best apparent model and live with the fact that maybe the second or third best would have been the best possible choice.</w:t>
      </w:r>
      <w:r w:rsidR="0034607A">
        <w:rPr>
          <w:lang w:val="en-150"/>
        </w:rPr>
        <w:t xml:space="preserve"> </w:t>
      </w:r>
      <w:r w:rsidR="00561E03">
        <w:rPr>
          <w:lang w:val="en-150"/>
        </w:rPr>
        <w:t xml:space="preserve">The </w:t>
      </w:r>
      <w:r w:rsidR="00782800">
        <w:rPr>
          <w:lang w:val="en-150"/>
        </w:rPr>
        <w:t xml:space="preserve">small </w:t>
      </w:r>
      <w:r w:rsidR="00561E03">
        <w:rPr>
          <w:lang w:val="en-150"/>
        </w:rPr>
        <w:t>performance gaps between tiny and regular models are thought to be due to a) architectural features</w:t>
      </w:r>
      <w:r w:rsidR="0034607A">
        <w:rPr>
          <w:lang w:val="en-150"/>
        </w:rPr>
        <w:t xml:space="preserve"> favouring the smaller networks or</w:t>
      </w:r>
      <w:r w:rsidR="00561E03">
        <w:rPr>
          <w:lang w:val="en-150"/>
        </w:rPr>
        <w:t xml:space="preserve"> b) </w:t>
      </w:r>
      <w:r w:rsidR="0034607A">
        <w:rPr>
          <w:lang w:val="en-150"/>
        </w:rPr>
        <w:t xml:space="preserve">bounding box consistency (because training examples come from different sources not all </w:t>
      </w:r>
      <w:proofErr w:type="spellStart"/>
      <w:r w:rsidR="0034607A">
        <w:rPr>
          <w:lang w:val="en-150"/>
        </w:rPr>
        <w:t>bboxes</w:t>
      </w:r>
      <w:proofErr w:type="spellEnd"/>
      <w:r w:rsidR="0034607A">
        <w:rPr>
          <w:lang w:val="en-150"/>
        </w:rPr>
        <w:t xml:space="preserve"> are drawn equally, including a different </w:t>
      </w:r>
      <w:r w:rsidR="002E60E4">
        <w:rPr>
          <w:lang w:val="en-150"/>
        </w:rPr>
        <w:t>number</w:t>
      </w:r>
      <w:r w:rsidR="0034607A">
        <w:rPr>
          <w:lang w:val="en-150"/>
        </w:rPr>
        <w:t xml:space="preserve"> of extra pixels around target items). Towards choosing a best model, the blatantly superior speed of tiny models greatly favoured these, even if the bigger models still had margin for </w:t>
      </w:r>
      <m:oMath>
        <m:r>
          <w:rPr>
            <w:rFonts w:ascii="Cambria Math" w:hAnsi="Cambria Math"/>
            <w:lang w:val="en-150"/>
          </w:rPr>
          <m:t>AP</m:t>
        </m:r>
      </m:oMath>
      <w:r w:rsidR="0034607A">
        <w:rPr>
          <w:lang w:val="en-150"/>
        </w:rPr>
        <w:t xml:space="preserve"> improvement. </w:t>
      </w:r>
    </w:p>
    <w:p w14:paraId="53DCAFFD" w14:textId="4A67F52B" w:rsidR="00657DE8" w:rsidRPr="00657DE8" w:rsidRDefault="00657DE8" w:rsidP="0034607A">
      <w:pPr>
        <w:rPr>
          <w:lang w:val="en-150"/>
        </w:rPr>
      </w:pPr>
      <w:r>
        <w:rPr>
          <w:lang w:val="en-150"/>
        </w:rPr>
        <w:lastRenderedPageBreak/>
        <w:t xml:space="preserve">In each of the performed experimentation stages, progressively fewer models were taken into account. While the first purge was properly justified as to discard the low-performance </w:t>
      </w:r>
      <w:proofErr w:type="spellStart"/>
      <w:r>
        <w:rPr>
          <w:lang w:val="en-150"/>
        </w:rPr>
        <w:t>EfficientDet</w:t>
      </w:r>
      <w:proofErr w:type="spellEnd"/>
      <w:r>
        <w:rPr>
          <w:lang w:val="en-150"/>
        </w:rPr>
        <w:t xml:space="preserve"> and the extremely slow YOLOv4-mish, the second one retained only the tiny models YOLOv4-tiny and YOLOv4-tiny-3l, though custom anchor boxes for the models YOLOv4 and YOLOv4-CSP could also have been of interest. Given the best performing results for the mode YOLOv4-tiny from Stage 1, investing an additional </w:t>
      </w:r>
      <m:oMath>
        <m:r>
          <w:rPr>
            <w:rFonts w:ascii="Cambria Math" w:hAnsi="Cambria Math"/>
            <w:lang w:val="en-150"/>
          </w:rPr>
          <m:t>70</m:t>
        </m:r>
        <m:r>
          <w:rPr>
            <w:rFonts w:ascii="Cambria Math" w:hAnsi="Cambria Math"/>
            <w:lang w:val="en-150"/>
          </w:rPr>
          <m:t>h</m:t>
        </m:r>
      </m:oMath>
      <w:r>
        <w:rPr>
          <w:lang w:val="en-150"/>
        </w:rPr>
        <w:t xml:space="preserve"> broadcasting later experiments to obtain suboptimal results could not be justified</w:t>
      </w:r>
      <w:r w:rsidR="008144BB">
        <w:rPr>
          <w:lang w:val="en-150"/>
        </w:rPr>
        <w:t xml:space="preserve">: </w:t>
      </w:r>
      <w:r>
        <w:rPr>
          <w:lang w:val="en-150"/>
        </w:rPr>
        <w:t xml:space="preserve">the nearly </w:t>
      </w:r>
      <m:oMath>
        <m:r>
          <w:rPr>
            <w:rFonts w:ascii="Cambria Math" w:hAnsi="Cambria Math"/>
            <w:lang w:val="en-150"/>
          </w:rPr>
          <m:t>200</m:t>
        </m:r>
        <m:r>
          <w:rPr>
            <w:rFonts w:ascii="Cambria Math" w:hAnsi="Cambria Math"/>
            <w:lang w:val="en-150"/>
          </w:rPr>
          <m:t xml:space="preserve"> </m:t>
        </m:r>
        <m:r>
          <w:rPr>
            <w:rFonts w:ascii="Cambria Math" w:hAnsi="Cambria Math"/>
            <w:lang w:val="en-150"/>
          </w:rPr>
          <m:t>FPS</m:t>
        </m:r>
      </m:oMath>
      <w:r>
        <w:rPr>
          <w:lang w:val="en-150"/>
        </w:rPr>
        <w:t xml:space="preserve"> inference speed of the tiny models blatantly </w:t>
      </w:r>
      <w:proofErr w:type="spellStart"/>
      <w:r>
        <w:rPr>
          <w:lang w:val="en-150"/>
        </w:rPr>
        <w:t>outweights</w:t>
      </w:r>
      <w:proofErr w:type="spellEnd"/>
      <w:r>
        <w:rPr>
          <w:lang w:val="en-150"/>
        </w:rPr>
        <w:t xml:space="preserve"> the nearly </w:t>
      </w:r>
      <m:oMath>
        <m:r>
          <w:rPr>
            <w:rFonts w:ascii="Cambria Math" w:hAnsi="Cambria Math"/>
            <w:lang w:val="en-150"/>
          </w:rPr>
          <m:t>30 FPS</m:t>
        </m:r>
      </m:oMath>
      <w:r>
        <w:rPr>
          <w:lang w:val="en-150"/>
        </w:rPr>
        <w:t xml:space="preserve"> of the regular ones, even if these could have </w:t>
      </w:r>
      <w:r w:rsidR="008144BB">
        <w:rPr>
          <w:lang w:val="en-150"/>
        </w:rPr>
        <w:t xml:space="preserve">had </w:t>
      </w:r>
      <w:r>
        <w:rPr>
          <w:lang w:val="en-150"/>
        </w:rPr>
        <w:t xml:space="preserve">a few additional </w:t>
      </w:r>
      <m:oMath>
        <m:r>
          <w:rPr>
            <w:rFonts w:ascii="Cambria Math" w:hAnsi="Cambria Math"/>
            <w:lang w:val="en-150"/>
          </w:rPr>
          <m:t>AP</m:t>
        </m:r>
      </m:oMath>
      <w:r>
        <w:rPr>
          <w:lang w:val="en-150"/>
        </w:rPr>
        <w:t xml:space="preserve"> points.</w:t>
      </w:r>
      <w:r w:rsidR="004A167B">
        <w:rPr>
          <w:lang w:val="en-150"/>
        </w:rPr>
        <w:t xml:space="preserve"> </w:t>
      </w:r>
      <w:r>
        <w:rPr>
          <w:lang w:val="en-150"/>
        </w:rPr>
        <w:t>The total GPU time for setting up and performing a</w:t>
      </w:r>
      <w:r w:rsidR="004A167B">
        <w:rPr>
          <w:lang w:val="en-150"/>
        </w:rPr>
        <w:t xml:space="preserve">ll benchmarking </w:t>
      </w:r>
      <w:r>
        <w:rPr>
          <w:lang w:val="en-150"/>
        </w:rPr>
        <w:t xml:space="preserve">experiments </w:t>
      </w:r>
      <w:r w:rsidR="004A167B">
        <w:rPr>
          <w:lang w:val="en-150"/>
        </w:rPr>
        <w:t>was of</w:t>
      </w:r>
      <w:r>
        <w:rPr>
          <w:lang w:val="en-150"/>
        </w:rPr>
        <w:t xml:space="preserve"> </w:t>
      </w:r>
      <m:oMath>
        <m:r>
          <w:rPr>
            <w:rFonts w:ascii="Cambria Math" w:hAnsi="Cambria Math"/>
            <w:lang w:val="en-150"/>
          </w:rPr>
          <m:t>195</m:t>
        </m:r>
        <m:r>
          <w:rPr>
            <w:rFonts w:ascii="Cambria Math" w:hAnsi="Cambria Math"/>
            <w:lang w:val="en-150"/>
          </w:rPr>
          <m:t>h</m:t>
        </m:r>
      </m:oMath>
      <w:r>
        <w:rPr>
          <w:lang w:val="en-150"/>
        </w:rPr>
        <w:t>.</w:t>
      </w:r>
    </w:p>
    <w:p w14:paraId="1A6604DE" w14:textId="56D57B42" w:rsidR="002E60E4" w:rsidRDefault="002E60E4" w:rsidP="002E60E4">
      <w:pPr>
        <w:pStyle w:val="ListParagraph"/>
        <w:ind w:left="1837" w:firstLine="0"/>
        <w:rPr>
          <w:lang w:val="en-150"/>
        </w:rPr>
      </w:pPr>
    </w:p>
    <w:p w14:paraId="061E5C93" w14:textId="77777777" w:rsidR="002E60E4" w:rsidRPr="00EB5B16" w:rsidRDefault="002E60E4" w:rsidP="002E60E4">
      <w:pPr>
        <w:pStyle w:val="ListParagraph"/>
        <w:numPr>
          <w:ilvl w:val="0"/>
          <w:numId w:val="84"/>
        </w:numPr>
        <w:rPr>
          <w:lang w:val="en-150"/>
        </w:rPr>
      </w:pPr>
      <w:r w:rsidRPr="00EB5B16">
        <w:rPr>
          <w:lang w:val="en-150"/>
        </w:rPr>
        <w:t xml:space="preserve">AP and </w:t>
      </w:r>
      <w:proofErr w:type="spellStart"/>
      <w:r w:rsidRPr="00EB5B16">
        <w:rPr>
          <w:lang w:val="en-150"/>
        </w:rPr>
        <w:t>mAP</w:t>
      </w:r>
      <w:proofErr w:type="spellEnd"/>
      <w:r w:rsidRPr="00EB5B16">
        <w:rPr>
          <w:lang w:val="en-150"/>
        </w:rPr>
        <w:t>. Recall. False positives vs false negatives which is better</w:t>
      </w:r>
    </w:p>
    <w:p w14:paraId="55D22DC5" w14:textId="77777777" w:rsidR="002E60E4" w:rsidRPr="00EB5B16" w:rsidRDefault="002E60E4" w:rsidP="002E60E4">
      <w:pPr>
        <w:pStyle w:val="ListParagraph"/>
        <w:numPr>
          <w:ilvl w:val="1"/>
          <w:numId w:val="84"/>
        </w:numPr>
        <w:rPr>
          <w:lang w:val="en-150"/>
        </w:rPr>
      </w:pPr>
      <w:r w:rsidRPr="00EB5B16">
        <w:rPr>
          <w:lang w:val="en-150"/>
        </w:rPr>
        <w:t>Yolov3</w:t>
      </w:r>
    </w:p>
    <w:p w14:paraId="7B32CB82" w14:textId="77777777" w:rsidR="002E60E4" w:rsidRPr="00EB5B16" w:rsidRDefault="002E60E4" w:rsidP="002E60E4">
      <w:pPr>
        <w:pStyle w:val="ListParagraph"/>
        <w:numPr>
          <w:ilvl w:val="1"/>
          <w:numId w:val="84"/>
        </w:numPr>
        <w:rPr>
          <w:lang w:val="en-150"/>
        </w:rPr>
      </w:pPr>
      <w:r w:rsidRPr="00EB5B16">
        <w:rPr>
          <w:lang w:val="en-150"/>
        </w:rPr>
        <w:t>What is more important</w:t>
      </w:r>
    </w:p>
    <w:p w14:paraId="66B63E79" w14:textId="77777777" w:rsidR="002E60E4" w:rsidRPr="00EB5B16" w:rsidRDefault="002E60E4" w:rsidP="002E60E4">
      <w:pPr>
        <w:pStyle w:val="ListParagraph"/>
        <w:numPr>
          <w:ilvl w:val="1"/>
          <w:numId w:val="84"/>
        </w:numPr>
        <w:rPr>
          <w:lang w:val="en-150"/>
        </w:rPr>
      </w:pPr>
      <w:r w:rsidRPr="00EB5B16">
        <w:rPr>
          <w:lang w:val="en-150"/>
        </w:rPr>
        <w:t>Data labelling</w:t>
      </w:r>
    </w:p>
    <w:p w14:paraId="56E67F2C" w14:textId="40354B50" w:rsidR="002E60E4" w:rsidRPr="002E60E4" w:rsidRDefault="002E60E4" w:rsidP="002E60E4">
      <w:pPr>
        <w:pStyle w:val="ListParagraph"/>
        <w:numPr>
          <w:ilvl w:val="1"/>
          <w:numId w:val="84"/>
        </w:numPr>
        <w:rPr>
          <w:lang w:val="en-150"/>
        </w:rPr>
      </w:pPr>
      <w:r w:rsidRPr="00EB5B16">
        <w:rPr>
          <w:lang w:val="en-150"/>
        </w:rPr>
        <w:t xml:space="preserve">Mention YOLO models tend to work poorer on </w:t>
      </w:r>
      <w:proofErr w:type="spellStart"/>
      <w:r w:rsidRPr="00EB5B16">
        <w:rPr>
          <w:lang w:val="en-150"/>
        </w:rPr>
        <w:t>mAP</w:t>
      </w:r>
      <w:proofErr w:type="spellEnd"/>
    </w:p>
    <w:p w14:paraId="7D68A12E" w14:textId="77777777" w:rsidR="002E60E4" w:rsidRPr="00E4514A" w:rsidRDefault="002E60E4" w:rsidP="002E60E4">
      <w:pPr>
        <w:pStyle w:val="ListParagraph"/>
        <w:ind w:left="1837" w:firstLine="0"/>
        <w:rPr>
          <w:lang w:val="en-150"/>
        </w:rPr>
      </w:pPr>
    </w:p>
    <w:p w14:paraId="529AA977" w14:textId="77777777" w:rsidR="00E4514A" w:rsidRPr="00EB5B16" w:rsidRDefault="00E4514A" w:rsidP="00E4514A">
      <w:pPr>
        <w:pStyle w:val="ListParagraph"/>
        <w:numPr>
          <w:ilvl w:val="0"/>
          <w:numId w:val="84"/>
        </w:numPr>
        <w:rPr>
          <w:lang w:val="en-150"/>
        </w:rPr>
      </w:pPr>
      <w:r w:rsidRPr="00EB5B16">
        <w:rPr>
          <w:lang w:val="en-150"/>
        </w:rPr>
        <w:t>How does this top accuracy compare to other works</w:t>
      </w:r>
    </w:p>
    <w:p w14:paraId="12640C21" w14:textId="77777777" w:rsidR="00E4514A" w:rsidRPr="00EB5B16" w:rsidRDefault="00E4514A" w:rsidP="00E4514A">
      <w:pPr>
        <w:pStyle w:val="ListParagraph"/>
        <w:numPr>
          <w:ilvl w:val="1"/>
          <w:numId w:val="84"/>
        </w:numPr>
        <w:rPr>
          <w:lang w:val="en-150"/>
        </w:rPr>
      </w:pPr>
      <w:r w:rsidRPr="00EB5B16">
        <w:rPr>
          <w:lang w:val="en-150"/>
        </w:rPr>
        <w:t>Carls. Our data is more difficult</w:t>
      </w:r>
    </w:p>
    <w:p w14:paraId="0E97AC66" w14:textId="77777777" w:rsidR="00782800" w:rsidRPr="002E60E4" w:rsidRDefault="00782800" w:rsidP="002F4E40">
      <w:pPr>
        <w:rPr>
          <w:lang w:val="en-150"/>
        </w:rPr>
      </w:pPr>
    </w:p>
    <w:p w14:paraId="18F870ED" w14:textId="77777777" w:rsidR="00782800" w:rsidRDefault="00782800" w:rsidP="00782800">
      <w:pPr>
        <w:rPr>
          <w:lang w:val="en-150"/>
        </w:rPr>
      </w:pPr>
      <w:r>
        <w:rPr>
          <w:lang w:val="en-150"/>
        </w:rPr>
        <w:t>Main conclusions:</w:t>
      </w:r>
    </w:p>
    <w:p w14:paraId="0E10F703" w14:textId="21699250" w:rsidR="00782800" w:rsidRDefault="00782800" w:rsidP="00782800">
      <w:pPr>
        <w:pStyle w:val="ListParagraph"/>
        <w:numPr>
          <w:ilvl w:val="0"/>
          <w:numId w:val="113"/>
        </w:numPr>
        <w:rPr>
          <w:lang w:val="en-150"/>
        </w:rPr>
      </w:pPr>
      <w:r>
        <w:rPr>
          <w:lang w:val="en-150"/>
        </w:rPr>
        <w:t>Small class problems do not require big models</w:t>
      </w:r>
    </w:p>
    <w:p w14:paraId="3BE0E96F" w14:textId="77777777" w:rsidR="00782800" w:rsidRDefault="00782800" w:rsidP="00782800">
      <w:pPr>
        <w:pStyle w:val="ListParagraph"/>
        <w:numPr>
          <w:ilvl w:val="0"/>
          <w:numId w:val="113"/>
        </w:numPr>
        <w:rPr>
          <w:lang w:val="en-150"/>
        </w:rPr>
      </w:pPr>
      <w:r>
        <w:rPr>
          <w:lang w:val="en-150"/>
        </w:rPr>
        <w:t>Synthetic data did not impact AP50</w:t>
      </w:r>
    </w:p>
    <w:p w14:paraId="3E681BC5" w14:textId="77777777" w:rsidR="00782800" w:rsidRPr="0034607A" w:rsidRDefault="00782800" w:rsidP="00782800">
      <w:pPr>
        <w:pStyle w:val="ListParagraph"/>
        <w:numPr>
          <w:ilvl w:val="1"/>
          <w:numId w:val="113"/>
        </w:numPr>
        <w:rPr>
          <w:lang w:val="en-150"/>
        </w:rPr>
      </w:pPr>
      <w:r>
        <w:rPr>
          <w:lang w:val="en-150"/>
        </w:rPr>
        <w:t>Enough data already</w:t>
      </w:r>
    </w:p>
    <w:p w14:paraId="3AFE233E" w14:textId="77777777" w:rsidR="00782800" w:rsidRPr="002F4E40" w:rsidRDefault="00782800" w:rsidP="00782800">
      <w:pPr>
        <w:ind w:left="757" w:firstLine="0"/>
        <w:rPr>
          <w:lang w:val="en-150"/>
        </w:rPr>
      </w:pPr>
    </w:p>
    <w:p w14:paraId="4D4E3976" w14:textId="77777777" w:rsidR="00782800" w:rsidRPr="00EB5B16" w:rsidRDefault="00782800" w:rsidP="00782800">
      <w:pPr>
        <w:pStyle w:val="ListParagraph"/>
        <w:ind w:left="1837" w:firstLine="0"/>
        <w:rPr>
          <w:lang w:val="en-150"/>
        </w:rPr>
      </w:pPr>
    </w:p>
    <w:p w14:paraId="77272654" w14:textId="77777777" w:rsidR="00782800" w:rsidRPr="00EB5B16" w:rsidRDefault="00782800" w:rsidP="00782800">
      <w:pPr>
        <w:pStyle w:val="ListParagraph"/>
        <w:ind w:left="1837" w:firstLine="0"/>
        <w:rPr>
          <w:lang w:val="en-150"/>
        </w:rPr>
      </w:pPr>
    </w:p>
    <w:p w14:paraId="5E94ED46" w14:textId="77777777" w:rsidR="00782800" w:rsidRDefault="00782800" w:rsidP="002F4E40">
      <w:pPr>
        <w:rPr>
          <w:lang w:val="en-150"/>
        </w:rPr>
      </w:pPr>
    </w:p>
    <w:p w14:paraId="771462AD" w14:textId="77777777" w:rsidR="00782800" w:rsidRDefault="00782800" w:rsidP="002F4E40">
      <w:pPr>
        <w:rPr>
          <w:lang w:val="en-150"/>
        </w:rPr>
      </w:pPr>
    </w:p>
    <w:p w14:paraId="693A49C7" w14:textId="77777777" w:rsidR="00782800" w:rsidRDefault="00782800" w:rsidP="002F4E40">
      <w:pPr>
        <w:rPr>
          <w:lang w:val="en-150"/>
        </w:rPr>
      </w:pPr>
    </w:p>
    <w:p w14:paraId="6F4F39AA" w14:textId="77777777" w:rsidR="00782800" w:rsidRDefault="00782800" w:rsidP="002F4E40">
      <w:pPr>
        <w:rPr>
          <w:lang w:val="en-150"/>
        </w:rPr>
      </w:pPr>
    </w:p>
    <w:p w14:paraId="1525BF3E" w14:textId="77777777" w:rsidR="00782800" w:rsidRDefault="00782800" w:rsidP="002F4E40">
      <w:pPr>
        <w:rPr>
          <w:lang w:val="en-150"/>
        </w:rPr>
      </w:pPr>
    </w:p>
    <w:p w14:paraId="2EA37757" w14:textId="77777777" w:rsidR="00782800" w:rsidRDefault="00782800" w:rsidP="002F4E40">
      <w:pPr>
        <w:rPr>
          <w:lang w:val="en-150"/>
        </w:rPr>
      </w:pPr>
    </w:p>
    <w:p w14:paraId="5CBC2303" w14:textId="77777777" w:rsidR="00782800" w:rsidRDefault="00782800" w:rsidP="002F4E40">
      <w:pPr>
        <w:rPr>
          <w:lang w:val="en-150"/>
        </w:rPr>
      </w:pPr>
    </w:p>
    <w:p w14:paraId="3F5C3F46" w14:textId="77777777" w:rsidR="00782800" w:rsidRDefault="00782800" w:rsidP="002F4E40">
      <w:pPr>
        <w:rPr>
          <w:lang w:val="en-150"/>
        </w:rPr>
      </w:pPr>
    </w:p>
    <w:p w14:paraId="43EAE08F" w14:textId="77777777" w:rsidR="00782800" w:rsidRDefault="00782800" w:rsidP="002F4E40">
      <w:pPr>
        <w:rPr>
          <w:lang w:val="en-150"/>
        </w:rPr>
      </w:pPr>
    </w:p>
    <w:p w14:paraId="66ED2DD2" w14:textId="77777777" w:rsidR="00782800" w:rsidRDefault="00782800" w:rsidP="002F4E40">
      <w:pPr>
        <w:rPr>
          <w:lang w:val="en-150"/>
        </w:rPr>
      </w:pPr>
    </w:p>
    <w:p w14:paraId="102CD019" w14:textId="77777777" w:rsidR="00782800" w:rsidRDefault="00782800" w:rsidP="002F4E40">
      <w:pPr>
        <w:rPr>
          <w:lang w:val="en-150"/>
        </w:rPr>
      </w:pPr>
    </w:p>
    <w:p w14:paraId="59B2DA86" w14:textId="77777777" w:rsidR="00782800" w:rsidRDefault="00782800" w:rsidP="002F4E40">
      <w:pPr>
        <w:rPr>
          <w:lang w:val="en-150"/>
        </w:rPr>
      </w:pPr>
    </w:p>
    <w:p w14:paraId="7C0BCEF8" w14:textId="77777777" w:rsidR="00782800" w:rsidRDefault="00782800" w:rsidP="002F4E40">
      <w:pPr>
        <w:rPr>
          <w:lang w:val="en-150"/>
        </w:rPr>
      </w:pPr>
    </w:p>
    <w:p w14:paraId="3E7D830C" w14:textId="77777777" w:rsidR="00782800" w:rsidRDefault="00782800" w:rsidP="002F4E40">
      <w:pPr>
        <w:rPr>
          <w:lang w:val="en-150"/>
        </w:rPr>
      </w:pPr>
    </w:p>
    <w:p w14:paraId="1267A98C" w14:textId="77777777" w:rsidR="00782800" w:rsidRDefault="00782800" w:rsidP="002F4E40">
      <w:pPr>
        <w:rPr>
          <w:lang w:val="en-150"/>
        </w:rPr>
      </w:pPr>
    </w:p>
    <w:p w14:paraId="0BB0F51F" w14:textId="77777777" w:rsidR="00782800" w:rsidRDefault="00782800" w:rsidP="002F4E40">
      <w:pPr>
        <w:rPr>
          <w:lang w:val="en-150"/>
        </w:rPr>
      </w:pPr>
    </w:p>
    <w:p w14:paraId="1FF8C91D" w14:textId="77777777" w:rsidR="00782800" w:rsidRDefault="00782800" w:rsidP="002F4E40">
      <w:pPr>
        <w:rPr>
          <w:lang w:val="en-150"/>
        </w:rPr>
      </w:pPr>
    </w:p>
    <w:p w14:paraId="380EFCBE" w14:textId="128B38D3" w:rsidR="002F4E40" w:rsidRDefault="002F4E40" w:rsidP="002F4E40">
      <w:pPr>
        <w:rPr>
          <w:lang w:val="en-150"/>
        </w:rPr>
      </w:pPr>
      <w:r>
        <w:rPr>
          <w:lang w:val="en-150"/>
        </w:rPr>
        <w:t>Main conclusions:</w:t>
      </w:r>
    </w:p>
    <w:p w14:paraId="7ABFEF2D" w14:textId="312FF225" w:rsidR="002F4E40" w:rsidRDefault="002F4E40" w:rsidP="00EB693E">
      <w:pPr>
        <w:pStyle w:val="ListParagraph"/>
        <w:numPr>
          <w:ilvl w:val="0"/>
          <w:numId w:val="113"/>
        </w:numPr>
        <w:rPr>
          <w:lang w:val="en-150"/>
        </w:rPr>
      </w:pPr>
      <w:r>
        <w:rPr>
          <w:lang w:val="en-150"/>
        </w:rPr>
        <w:t>Small class problems do not require big models.</w:t>
      </w:r>
    </w:p>
    <w:p w14:paraId="18A71581" w14:textId="7433B2BF" w:rsidR="002F4E40" w:rsidRDefault="002F4E40" w:rsidP="00EB693E">
      <w:pPr>
        <w:pStyle w:val="ListParagraph"/>
        <w:numPr>
          <w:ilvl w:val="0"/>
          <w:numId w:val="113"/>
        </w:numPr>
        <w:rPr>
          <w:lang w:val="en-150"/>
        </w:rPr>
      </w:pPr>
      <w:r>
        <w:rPr>
          <w:lang w:val="en-150"/>
        </w:rPr>
        <w:t>Synthetic data did not impact AP50</w:t>
      </w:r>
    </w:p>
    <w:p w14:paraId="21083A2E" w14:textId="03175989" w:rsidR="0034607A" w:rsidRPr="0034607A" w:rsidRDefault="0034607A" w:rsidP="0034607A">
      <w:pPr>
        <w:pStyle w:val="ListParagraph"/>
        <w:numPr>
          <w:ilvl w:val="1"/>
          <w:numId w:val="113"/>
        </w:numPr>
        <w:rPr>
          <w:lang w:val="en-150"/>
        </w:rPr>
      </w:pPr>
      <w:r>
        <w:rPr>
          <w:lang w:val="en-150"/>
        </w:rPr>
        <w:t>Enough data already</w:t>
      </w:r>
    </w:p>
    <w:p w14:paraId="4B50B62C" w14:textId="77777777" w:rsidR="002F4E40" w:rsidRPr="002F4E40" w:rsidRDefault="002F4E40" w:rsidP="002F4E40">
      <w:pPr>
        <w:ind w:left="757" w:firstLine="0"/>
        <w:rPr>
          <w:lang w:val="en-150"/>
        </w:rPr>
      </w:pPr>
    </w:p>
    <w:p w14:paraId="71533784" w14:textId="17F3243D" w:rsidR="00B93F08" w:rsidRPr="00EB5B16" w:rsidRDefault="00B93F08" w:rsidP="00EB693E">
      <w:pPr>
        <w:pStyle w:val="ListParagraph"/>
        <w:numPr>
          <w:ilvl w:val="0"/>
          <w:numId w:val="84"/>
        </w:numPr>
        <w:rPr>
          <w:lang w:val="en-150"/>
        </w:rPr>
      </w:pPr>
      <w:r w:rsidRPr="00EB5B16">
        <w:rPr>
          <w:lang w:val="en-150"/>
        </w:rPr>
        <w:t xml:space="preserve">AP and </w:t>
      </w:r>
      <w:proofErr w:type="spellStart"/>
      <w:r w:rsidRPr="00EB5B16">
        <w:rPr>
          <w:lang w:val="en-150"/>
        </w:rPr>
        <w:t>mAP</w:t>
      </w:r>
      <w:proofErr w:type="spellEnd"/>
      <w:r w:rsidR="00387BC3" w:rsidRPr="00EB5B16">
        <w:rPr>
          <w:lang w:val="en-150"/>
        </w:rPr>
        <w:t>. Recall. False positives vs false negatives which is better</w:t>
      </w:r>
    </w:p>
    <w:p w14:paraId="774B56DD" w14:textId="132C387D" w:rsidR="00B93F08" w:rsidRPr="00EB5B16" w:rsidRDefault="00B93F08" w:rsidP="00EB693E">
      <w:pPr>
        <w:pStyle w:val="ListParagraph"/>
        <w:numPr>
          <w:ilvl w:val="1"/>
          <w:numId w:val="84"/>
        </w:numPr>
        <w:rPr>
          <w:lang w:val="en-150"/>
        </w:rPr>
      </w:pPr>
      <w:r w:rsidRPr="00EB5B16">
        <w:rPr>
          <w:lang w:val="en-150"/>
        </w:rPr>
        <w:t>Yolov3</w:t>
      </w:r>
    </w:p>
    <w:p w14:paraId="227FD2F4" w14:textId="2472C54D" w:rsidR="00B93F08" w:rsidRPr="00EB5B16" w:rsidRDefault="00B93F08" w:rsidP="00EB693E">
      <w:pPr>
        <w:pStyle w:val="ListParagraph"/>
        <w:numPr>
          <w:ilvl w:val="1"/>
          <w:numId w:val="84"/>
        </w:numPr>
        <w:rPr>
          <w:lang w:val="en-150"/>
        </w:rPr>
      </w:pPr>
      <w:r w:rsidRPr="00EB5B16">
        <w:rPr>
          <w:lang w:val="en-150"/>
        </w:rPr>
        <w:t>What is more important</w:t>
      </w:r>
    </w:p>
    <w:p w14:paraId="6207D5F1" w14:textId="4EC34A14" w:rsidR="00B93F08" w:rsidRPr="00EB5B16" w:rsidRDefault="00B93F08" w:rsidP="00EB693E">
      <w:pPr>
        <w:pStyle w:val="ListParagraph"/>
        <w:numPr>
          <w:ilvl w:val="1"/>
          <w:numId w:val="84"/>
        </w:numPr>
        <w:rPr>
          <w:lang w:val="en-150"/>
        </w:rPr>
      </w:pPr>
      <w:r w:rsidRPr="00EB5B16">
        <w:rPr>
          <w:lang w:val="en-150"/>
        </w:rPr>
        <w:t>Data labelling</w:t>
      </w:r>
    </w:p>
    <w:p w14:paraId="34FDC31F" w14:textId="31D29B0A" w:rsidR="00B93F08" w:rsidRDefault="00B93F08" w:rsidP="00EB693E">
      <w:pPr>
        <w:pStyle w:val="ListParagraph"/>
        <w:numPr>
          <w:ilvl w:val="1"/>
          <w:numId w:val="84"/>
        </w:numPr>
        <w:rPr>
          <w:lang w:val="en-150"/>
        </w:rPr>
      </w:pPr>
      <w:r w:rsidRPr="00EB5B16">
        <w:rPr>
          <w:lang w:val="en-150"/>
        </w:rPr>
        <w:t xml:space="preserve">Mention YOLO models tend to work poorer on </w:t>
      </w:r>
      <w:proofErr w:type="spellStart"/>
      <w:r w:rsidRPr="00EB5B16">
        <w:rPr>
          <w:lang w:val="en-150"/>
        </w:rPr>
        <w:t>mAP</w:t>
      </w:r>
      <w:proofErr w:type="spellEnd"/>
    </w:p>
    <w:p w14:paraId="77928E4F" w14:textId="77777777" w:rsidR="0034607A" w:rsidRPr="00EB5B16" w:rsidRDefault="0034607A" w:rsidP="0034607A">
      <w:pPr>
        <w:pStyle w:val="ListParagraph"/>
        <w:ind w:left="1837" w:firstLine="0"/>
        <w:rPr>
          <w:lang w:val="en-150"/>
        </w:rPr>
      </w:pPr>
    </w:p>
    <w:p w14:paraId="5A2E104C" w14:textId="0E019BE4" w:rsidR="00B93F08" w:rsidRPr="00EB5B16" w:rsidRDefault="00B93F08" w:rsidP="00EB693E">
      <w:pPr>
        <w:pStyle w:val="ListParagraph"/>
        <w:numPr>
          <w:ilvl w:val="0"/>
          <w:numId w:val="84"/>
        </w:numPr>
        <w:rPr>
          <w:lang w:val="en-150"/>
        </w:rPr>
      </w:pPr>
      <w:r w:rsidRPr="00EB5B16">
        <w:rPr>
          <w:lang w:val="en-150"/>
        </w:rPr>
        <w:t xml:space="preserve">Why weren’t all yolo models subjected to anchor </w:t>
      </w:r>
      <w:proofErr w:type="spellStart"/>
      <w:r w:rsidRPr="00EB5B16">
        <w:rPr>
          <w:lang w:val="en-150"/>
        </w:rPr>
        <w:t>recomputation</w:t>
      </w:r>
      <w:proofErr w:type="spellEnd"/>
    </w:p>
    <w:p w14:paraId="6EC633BF" w14:textId="18B08D98" w:rsidR="00B93F08" w:rsidRPr="00EB5B16" w:rsidRDefault="00B93F08" w:rsidP="00EB693E">
      <w:pPr>
        <w:pStyle w:val="ListParagraph"/>
        <w:numPr>
          <w:ilvl w:val="1"/>
          <w:numId w:val="84"/>
        </w:numPr>
        <w:rPr>
          <w:lang w:val="en-150"/>
        </w:rPr>
      </w:pPr>
      <w:r w:rsidRPr="00EB5B16">
        <w:rPr>
          <w:lang w:val="en-150"/>
        </w:rPr>
        <w:t>Hard to justify additional 70h of training</w:t>
      </w:r>
    </w:p>
    <w:p w14:paraId="4834BF29" w14:textId="2EAE8203" w:rsidR="00062270" w:rsidRPr="00EB5B16" w:rsidRDefault="00062270" w:rsidP="00EB693E">
      <w:pPr>
        <w:pStyle w:val="ListParagraph"/>
        <w:numPr>
          <w:ilvl w:val="1"/>
          <w:numId w:val="84"/>
        </w:numPr>
        <w:rPr>
          <w:lang w:val="en-150"/>
        </w:rPr>
      </w:pPr>
      <w:r w:rsidRPr="00EB5B16">
        <w:rPr>
          <w:lang w:val="en-150"/>
        </w:rPr>
        <w:t>Mention total training time</w:t>
      </w:r>
    </w:p>
    <w:p w14:paraId="54528AF0" w14:textId="4C6A55C9" w:rsidR="00B93F08" w:rsidRDefault="00B93F08" w:rsidP="00EB693E">
      <w:pPr>
        <w:pStyle w:val="ListParagraph"/>
        <w:numPr>
          <w:ilvl w:val="1"/>
          <w:numId w:val="84"/>
        </w:numPr>
        <w:rPr>
          <w:lang w:val="en-150"/>
        </w:rPr>
      </w:pPr>
      <w:r w:rsidRPr="00EB5B16">
        <w:rPr>
          <w:lang w:val="en-150"/>
        </w:rPr>
        <w:t>YOLOv4 tiny high Ap and 200fps hard to beat</w:t>
      </w:r>
    </w:p>
    <w:p w14:paraId="2669E39A" w14:textId="77777777" w:rsidR="0034607A" w:rsidRPr="00EB5B16" w:rsidRDefault="0034607A" w:rsidP="0034607A">
      <w:pPr>
        <w:pStyle w:val="ListParagraph"/>
        <w:ind w:left="1837" w:firstLine="0"/>
        <w:rPr>
          <w:lang w:val="en-150"/>
        </w:rPr>
      </w:pPr>
    </w:p>
    <w:p w14:paraId="106D349F" w14:textId="04175448" w:rsidR="00B93F08" w:rsidRPr="00EB5B16" w:rsidRDefault="00B93F08" w:rsidP="00EB693E">
      <w:pPr>
        <w:pStyle w:val="ListParagraph"/>
        <w:numPr>
          <w:ilvl w:val="0"/>
          <w:numId w:val="84"/>
        </w:numPr>
        <w:rPr>
          <w:lang w:val="en-150"/>
        </w:rPr>
      </w:pPr>
      <w:r w:rsidRPr="00EB5B16">
        <w:rPr>
          <w:lang w:val="en-150"/>
        </w:rPr>
        <w:t>Why did tiny models perform better</w:t>
      </w:r>
    </w:p>
    <w:p w14:paraId="12CBD8B1" w14:textId="74E31C5F" w:rsidR="00B93F08" w:rsidRPr="00EB5B16" w:rsidRDefault="00B93F08" w:rsidP="00EB693E">
      <w:pPr>
        <w:pStyle w:val="ListParagraph"/>
        <w:numPr>
          <w:ilvl w:val="0"/>
          <w:numId w:val="84"/>
        </w:numPr>
        <w:rPr>
          <w:lang w:val="en-150"/>
        </w:rPr>
      </w:pPr>
      <w:r w:rsidRPr="00EB5B16">
        <w:rPr>
          <w:lang w:val="en-150"/>
        </w:rPr>
        <w:t xml:space="preserve">Why did </w:t>
      </w:r>
      <w:proofErr w:type="spellStart"/>
      <w:r w:rsidRPr="00EB5B16">
        <w:rPr>
          <w:lang w:val="en-150"/>
        </w:rPr>
        <w:t>efficientdets</w:t>
      </w:r>
      <w:proofErr w:type="spellEnd"/>
      <w:r w:rsidRPr="00EB5B16">
        <w:rPr>
          <w:lang w:val="en-150"/>
        </w:rPr>
        <w:t xml:space="preserve"> perform worse</w:t>
      </w:r>
    </w:p>
    <w:p w14:paraId="47C45502" w14:textId="14EB03A2" w:rsidR="00B93F08" w:rsidRPr="00EB5B16" w:rsidRDefault="00B93F08" w:rsidP="00EB693E">
      <w:pPr>
        <w:pStyle w:val="ListParagraph"/>
        <w:numPr>
          <w:ilvl w:val="0"/>
          <w:numId w:val="84"/>
        </w:numPr>
        <w:rPr>
          <w:lang w:val="en-150"/>
        </w:rPr>
      </w:pPr>
      <w:r w:rsidRPr="00EB5B16">
        <w:rPr>
          <w:lang w:val="en-150"/>
        </w:rPr>
        <w:t>How does this top accuracy compare to other works</w:t>
      </w:r>
    </w:p>
    <w:p w14:paraId="16F71693" w14:textId="4F07C375" w:rsidR="00B93F08" w:rsidRPr="00EB5B16" w:rsidRDefault="00B93F08" w:rsidP="00EB693E">
      <w:pPr>
        <w:pStyle w:val="ListParagraph"/>
        <w:numPr>
          <w:ilvl w:val="1"/>
          <w:numId w:val="84"/>
        </w:numPr>
        <w:rPr>
          <w:lang w:val="en-150"/>
        </w:rPr>
      </w:pPr>
      <w:r w:rsidRPr="00EB5B16">
        <w:rPr>
          <w:lang w:val="en-150"/>
        </w:rPr>
        <w:t>Carls. Our data is more difficult</w:t>
      </w:r>
    </w:p>
    <w:p w14:paraId="77E242DB" w14:textId="0EFBA78A" w:rsidR="001011F4" w:rsidRDefault="001011F4" w:rsidP="00EB693E">
      <w:pPr>
        <w:pStyle w:val="ListParagraph"/>
        <w:numPr>
          <w:ilvl w:val="0"/>
          <w:numId w:val="84"/>
        </w:numPr>
        <w:rPr>
          <w:lang w:val="en-150"/>
        </w:rPr>
      </w:pPr>
      <w:r w:rsidRPr="00EB5B16">
        <w:rPr>
          <w:lang w:val="en-150"/>
        </w:rPr>
        <w:t>What would be the approach to take if a problem like this was to be solved quickly</w:t>
      </w:r>
    </w:p>
    <w:p w14:paraId="67570C28" w14:textId="6C130258" w:rsidR="00ED6DEC" w:rsidRPr="00ED6DEC" w:rsidRDefault="00ED6DEC" w:rsidP="00EB693E">
      <w:pPr>
        <w:pStyle w:val="ListParagraph"/>
        <w:numPr>
          <w:ilvl w:val="0"/>
          <w:numId w:val="84"/>
        </w:numPr>
        <w:rPr>
          <w:lang w:val="en-150"/>
        </w:rPr>
      </w:pPr>
      <w:r>
        <w:rPr>
          <w:lang w:val="en-150"/>
        </w:rPr>
        <w:t>Was the synthetic data useful?</w:t>
      </w:r>
    </w:p>
    <w:p w14:paraId="304DD9D7" w14:textId="7BF8D55B" w:rsidR="00ED6DEC" w:rsidRPr="00EB5B16" w:rsidRDefault="00ED6DEC" w:rsidP="00EB693E">
      <w:pPr>
        <w:pStyle w:val="ListParagraph"/>
        <w:numPr>
          <w:ilvl w:val="1"/>
          <w:numId w:val="84"/>
        </w:numPr>
        <w:rPr>
          <w:lang w:val="en-150"/>
        </w:rPr>
      </w:pPr>
      <w:r>
        <w:rPr>
          <w:lang w:val="en-150"/>
        </w:rPr>
        <w:t xml:space="preserve">How can we </w:t>
      </w:r>
      <w:r w:rsidR="00E60A26">
        <w:rPr>
          <w:lang w:val="en-150"/>
        </w:rPr>
        <w:t xml:space="preserve">further </w:t>
      </w:r>
      <w:r>
        <w:rPr>
          <w:lang w:val="en-150"/>
        </w:rPr>
        <w:t>assess this.</w:t>
      </w:r>
    </w:p>
    <w:p w14:paraId="22EFE8D2" w14:textId="6A306637" w:rsidR="00B93F08" w:rsidRPr="00EB5B16" w:rsidRDefault="00B93F08" w:rsidP="00B93F08">
      <w:pPr>
        <w:pStyle w:val="Heading2"/>
        <w:rPr>
          <w:lang w:val="en-150"/>
        </w:rPr>
      </w:pPr>
      <w:bookmarkStart w:id="408" w:name="_Toc74572163"/>
      <w:r w:rsidRPr="00EB5B16">
        <w:rPr>
          <w:lang w:val="en-150"/>
        </w:rPr>
        <w:t>Towards item localization</w:t>
      </w:r>
      <w:bookmarkEnd w:id="408"/>
    </w:p>
    <w:p w14:paraId="68C37DCE" w14:textId="77777777" w:rsidR="00B93F08" w:rsidRPr="00EB5B16" w:rsidRDefault="00B93F08" w:rsidP="00B93F08">
      <w:pPr>
        <w:spacing w:before="0" w:line="240" w:lineRule="auto"/>
        <w:ind w:firstLine="0"/>
        <w:jc w:val="left"/>
        <w:rPr>
          <w:lang w:val="en-150"/>
        </w:rPr>
      </w:pPr>
    </w:p>
    <w:p w14:paraId="31FA004C" w14:textId="74F9A379" w:rsidR="001011F4" w:rsidRPr="00EB5B16" w:rsidRDefault="001011F4" w:rsidP="00EB693E">
      <w:pPr>
        <w:pStyle w:val="ListParagraph"/>
        <w:numPr>
          <w:ilvl w:val="0"/>
          <w:numId w:val="84"/>
        </w:numPr>
        <w:rPr>
          <w:lang w:val="en-150"/>
        </w:rPr>
      </w:pPr>
      <w:r w:rsidRPr="00EB5B16">
        <w:rPr>
          <w:lang w:val="en-150"/>
        </w:rPr>
        <w:t>Overall approach</w:t>
      </w:r>
    </w:p>
    <w:p w14:paraId="2B57B7EE" w14:textId="048D0B5F" w:rsidR="00B93F08" w:rsidRPr="00EB5B16" w:rsidRDefault="00B93F08" w:rsidP="00EB693E">
      <w:pPr>
        <w:pStyle w:val="ListParagraph"/>
        <w:numPr>
          <w:ilvl w:val="0"/>
          <w:numId w:val="84"/>
        </w:numPr>
        <w:rPr>
          <w:lang w:val="en-150"/>
        </w:rPr>
      </w:pPr>
      <w:r w:rsidRPr="00EB5B16">
        <w:rPr>
          <w:lang w:val="en-150"/>
        </w:rPr>
        <w:t>If item localization uses remote computations why use light object detectors</w:t>
      </w:r>
    </w:p>
    <w:p w14:paraId="58D960B9" w14:textId="42991358" w:rsidR="00B93F08" w:rsidRPr="00EB5B16" w:rsidRDefault="00B93F08" w:rsidP="00EB693E">
      <w:pPr>
        <w:pStyle w:val="ListParagraph"/>
        <w:numPr>
          <w:ilvl w:val="1"/>
          <w:numId w:val="84"/>
        </w:numPr>
        <w:rPr>
          <w:lang w:val="en-150"/>
        </w:rPr>
      </w:pPr>
      <w:r w:rsidRPr="00EB5B16">
        <w:rPr>
          <w:lang w:val="en-150"/>
        </w:rPr>
        <w:t>Not clogging RAM</w:t>
      </w:r>
    </w:p>
    <w:p w14:paraId="5370128C" w14:textId="34A3B824" w:rsidR="00B93F08" w:rsidRPr="00EB5B16" w:rsidRDefault="00B93F08" w:rsidP="00EB693E">
      <w:pPr>
        <w:pStyle w:val="ListParagraph"/>
        <w:numPr>
          <w:ilvl w:val="1"/>
          <w:numId w:val="84"/>
        </w:numPr>
        <w:rPr>
          <w:lang w:val="en-150"/>
        </w:rPr>
      </w:pPr>
      <w:r w:rsidRPr="00EB5B16">
        <w:rPr>
          <w:lang w:val="en-150"/>
        </w:rPr>
        <w:t>Easy to train</w:t>
      </w:r>
    </w:p>
    <w:p w14:paraId="07DBFFC5" w14:textId="442E5FF9" w:rsidR="00B93F08" w:rsidRPr="00EB5B16" w:rsidRDefault="00B93F08" w:rsidP="00EB693E">
      <w:pPr>
        <w:pStyle w:val="ListParagraph"/>
        <w:numPr>
          <w:ilvl w:val="1"/>
          <w:numId w:val="84"/>
        </w:numPr>
        <w:rPr>
          <w:lang w:val="en-150"/>
        </w:rPr>
      </w:pPr>
      <w:r w:rsidRPr="00EB5B16">
        <w:rPr>
          <w:lang w:val="en-150"/>
        </w:rPr>
        <w:t>Light to use (20MB)</w:t>
      </w:r>
    </w:p>
    <w:p w14:paraId="4224A906" w14:textId="14C2CFFC" w:rsidR="00062270" w:rsidRPr="00EB5B16" w:rsidRDefault="00062270" w:rsidP="00EB693E">
      <w:pPr>
        <w:pStyle w:val="ListParagraph"/>
        <w:numPr>
          <w:ilvl w:val="0"/>
          <w:numId w:val="84"/>
        </w:numPr>
        <w:rPr>
          <w:lang w:val="en-150"/>
        </w:rPr>
      </w:pPr>
      <w:r w:rsidRPr="00EB5B16">
        <w:rPr>
          <w:lang w:val="en-150"/>
        </w:rPr>
        <w:t xml:space="preserve">Why </w:t>
      </w:r>
      <w:proofErr w:type="spellStart"/>
      <w:r w:rsidRPr="00EB5B16">
        <w:rPr>
          <w:lang w:val="en-150"/>
        </w:rPr>
        <w:t>dont</w:t>
      </w:r>
      <w:proofErr w:type="spellEnd"/>
      <w:r w:rsidRPr="00EB5B16">
        <w:rPr>
          <w:lang w:val="en-150"/>
        </w:rPr>
        <w:t xml:space="preserve"> we pursue high precision</w:t>
      </w:r>
    </w:p>
    <w:p w14:paraId="4495208B" w14:textId="42E6CC16" w:rsidR="00062270" w:rsidRPr="00EB5B16" w:rsidRDefault="00062270" w:rsidP="00EB693E">
      <w:pPr>
        <w:pStyle w:val="ListParagraph"/>
        <w:numPr>
          <w:ilvl w:val="1"/>
          <w:numId w:val="84"/>
        </w:numPr>
        <w:rPr>
          <w:lang w:val="en-150"/>
        </w:rPr>
      </w:pPr>
      <w:r w:rsidRPr="00EB5B16">
        <w:rPr>
          <w:lang w:val="en-150"/>
        </w:rPr>
        <w:t>Proof of concept only</w:t>
      </w:r>
    </w:p>
    <w:p w14:paraId="2B303D1D" w14:textId="5BF6167D" w:rsidR="00062270" w:rsidRPr="00EB5B16" w:rsidRDefault="00062270" w:rsidP="00EB693E">
      <w:pPr>
        <w:pStyle w:val="ListParagraph"/>
        <w:numPr>
          <w:ilvl w:val="0"/>
          <w:numId w:val="84"/>
        </w:numPr>
        <w:rPr>
          <w:lang w:val="en-150"/>
        </w:rPr>
      </w:pPr>
      <w:r w:rsidRPr="00EB5B16">
        <w:rPr>
          <w:lang w:val="en-150"/>
        </w:rPr>
        <w:t>Why not implementing full Kalman</w:t>
      </w:r>
    </w:p>
    <w:p w14:paraId="3FD36352" w14:textId="7E122AA7" w:rsidR="00062270" w:rsidRPr="00EB5B16" w:rsidRDefault="00062270" w:rsidP="00EB693E">
      <w:pPr>
        <w:pStyle w:val="ListParagraph"/>
        <w:numPr>
          <w:ilvl w:val="1"/>
          <w:numId w:val="84"/>
        </w:numPr>
        <w:rPr>
          <w:lang w:val="en-150"/>
        </w:rPr>
      </w:pPr>
      <w:r w:rsidRPr="00EB5B16">
        <w:rPr>
          <w:lang w:val="en-150"/>
        </w:rPr>
        <w:t>Time, open end planning</w:t>
      </w:r>
    </w:p>
    <w:p w14:paraId="19FB3ED5" w14:textId="26466958" w:rsidR="00062270" w:rsidRPr="00EB5B16" w:rsidRDefault="00062270" w:rsidP="00EB693E">
      <w:pPr>
        <w:pStyle w:val="ListParagraph"/>
        <w:numPr>
          <w:ilvl w:val="0"/>
          <w:numId w:val="84"/>
        </w:numPr>
        <w:rPr>
          <w:lang w:val="en-150"/>
        </w:rPr>
      </w:pPr>
      <w:r w:rsidRPr="00EB5B16">
        <w:rPr>
          <w:lang w:val="en-150"/>
        </w:rPr>
        <w:lastRenderedPageBreak/>
        <w:t>Top positioning accuracy (REVIEW MENTIONED REQUISITES)</w:t>
      </w:r>
    </w:p>
    <w:p w14:paraId="76440EBC" w14:textId="492BF4C6" w:rsidR="00D26058" w:rsidRPr="00EB5B16" w:rsidRDefault="00D26058" w:rsidP="00EB693E">
      <w:pPr>
        <w:pStyle w:val="ListParagraph"/>
        <w:numPr>
          <w:ilvl w:val="0"/>
          <w:numId w:val="84"/>
        </w:numPr>
        <w:rPr>
          <w:lang w:val="en-150"/>
        </w:rPr>
      </w:pPr>
      <w:r w:rsidRPr="00EB5B16">
        <w:rPr>
          <w:lang w:val="en-150"/>
        </w:rPr>
        <w:t>Mention integrated approach MONET</w:t>
      </w:r>
    </w:p>
    <w:p w14:paraId="2FAC025B" w14:textId="77777777" w:rsidR="00B93F08" w:rsidRPr="00EB5B16" w:rsidRDefault="00B93F08" w:rsidP="00062270">
      <w:pPr>
        <w:ind w:firstLine="0"/>
        <w:rPr>
          <w:lang w:val="en-150"/>
        </w:rPr>
      </w:pPr>
    </w:p>
    <w:p w14:paraId="605E0E4D" w14:textId="77777777" w:rsidR="00F56E9E" w:rsidRPr="00EB5B16" w:rsidRDefault="00F56E9E" w:rsidP="00F56E9E">
      <w:pPr>
        <w:rPr>
          <w:lang w:val="en-150"/>
        </w:rPr>
      </w:pPr>
      <w:r w:rsidRPr="00EB5B16">
        <w:rPr>
          <w:lang w:val="en-150"/>
        </w:rPr>
        <w:t>Kalman filtering tuning</w:t>
      </w:r>
    </w:p>
    <w:p w14:paraId="13577EB9" w14:textId="77777777" w:rsidR="00F56E9E" w:rsidRPr="00EB5B16" w:rsidRDefault="00F56E9E" w:rsidP="00F56E9E">
      <w:pPr>
        <w:rPr>
          <w:lang w:val="en-150"/>
        </w:rPr>
      </w:pPr>
      <w:r w:rsidRPr="00EB5B16">
        <w:rPr>
          <w:lang w:val="en-150"/>
        </w:rPr>
        <w:t>Angle issue discovered</w:t>
      </w:r>
    </w:p>
    <w:p w14:paraId="1EA539CE" w14:textId="77777777" w:rsidR="00F56E9E" w:rsidRPr="00EB5B16" w:rsidRDefault="00F56E9E" w:rsidP="00F56E9E">
      <w:pPr>
        <w:rPr>
          <w:lang w:val="en-150"/>
        </w:rPr>
      </w:pPr>
    </w:p>
    <w:p w14:paraId="43A748F6" w14:textId="77777777" w:rsidR="00F56E9E" w:rsidRPr="00EB5B16" w:rsidRDefault="00F56E9E" w:rsidP="00EB693E">
      <w:pPr>
        <w:pStyle w:val="ListParagraph"/>
        <w:numPr>
          <w:ilvl w:val="0"/>
          <w:numId w:val="89"/>
        </w:numPr>
        <w:rPr>
          <w:lang w:val="en-150"/>
        </w:rPr>
      </w:pPr>
      <w:r w:rsidRPr="00EB5B16">
        <w:rPr>
          <w:lang w:val="en-150"/>
        </w:rPr>
        <w:t>Not implemented but can do</w:t>
      </w:r>
    </w:p>
    <w:p w14:paraId="03A6D6E5" w14:textId="77777777" w:rsidR="00F56E9E" w:rsidRPr="00EB5B16" w:rsidRDefault="00F56E9E" w:rsidP="00EB693E">
      <w:pPr>
        <w:pStyle w:val="ListParagraph"/>
        <w:numPr>
          <w:ilvl w:val="1"/>
          <w:numId w:val="89"/>
        </w:numPr>
        <w:rPr>
          <w:lang w:val="en-150"/>
        </w:rPr>
      </w:pPr>
      <w:r w:rsidRPr="00EB5B16">
        <w:rPr>
          <w:lang w:val="en-150"/>
        </w:rPr>
        <w:t>Walls</w:t>
      </w:r>
    </w:p>
    <w:p w14:paraId="328EB448" w14:textId="77777777" w:rsidR="00F56E9E" w:rsidRPr="00EB5B16" w:rsidRDefault="00F56E9E" w:rsidP="00EB693E">
      <w:pPr>
        <w:pStyle w:val="ListParagraph"/>
        <w:numPr>
          <w:ilvl w:val="1"/>
          <w:numId w:val="89"/>
        </w:numPr>
        <w:rPr>
          <w:lang w:val="en-150"/>
        </w:rPr>
      </w:pPr>
      <w:r w:rsidRPr="00EB5B16">
        <w:rPr>
          <w:lang w:val="en-150"/>
        </w:rPr>
        <w:t>Occluded items</w:t>
      </w:r>
    </w:p>
    <w:p w14:paraId="27A704A0" w14:textId="77777777" w:rsidR="00F56E9E" w:rsidRPr="00EB5B16" w:rsidRDefault="00F56E9E" w:rsidP="00F56E9E">
      <w:pPr>
        <w:rPr>
          <w:lang w:val="en-150"/>
        </w:rPr>
      </w:pPr>
      <w:r w:rsidRPr="00EB5B16">
        <w:rPr>
          <w:lang w:val="en-150"/>
        </w:rPr>
        <w:t>Expected to fail and correct predictions</w:t>
      </w:r>
    </w:p>
    <w:p w14:paraId="4D693921" w14:textId="77777777" w:rsidR="00F56E9E" w:rsidRPr="00EB5B16" w:rsidRDefault="00F56E9E" w:rsidP="00F56E9E">
      <w:pPr>
        <w:rPr>
          <w:lang w:val="en-150"/>
        </w:rPr>
      </w:pPr>
    </w:p>
    <w:p w14:paraId="58C17A02" w14:textId="77777777" w:rsidR="00F56E9E" w:rsidRPr="00EB5B16" w:rsidRDefault="00F56E9E" w:rsidP="00F56E9E">
      <w:pPr>
        <w:rPr>
          <w:lang w:val="en-150"/>
        </w:rPr>
      </w:pPr>
      <w:r w:rsidRPr="00EB5B16">
        <w:rPr>
          <w:lang w:val="en-150"/>
        </w:rPr>
        <w:t>Accuracy increases if</w:t>
      </w:r>
    </w:p>
    <w:p w14:paraId="11728276" w14:textId="77777777" w:rsidR="00F56E9E" w:rsidRPr="00EB5B16" w:rsidRDefault="00F56E9E" w:rsidP="00F56E9E">
      <w:pPr>
        <w:rPr>
          <w:lang w:val="en-150"/>
        </w:rPr>
      </w:pPr>
      <w:r w:rsidRPr="00EB5B16">
        <w:rPr>
          <w:lang w:val="en-150"/>
        </w:rPr>
        <w:tab/>
        <w:t>Higher camera resolution</w:t>
      </w:r>
    </w:p>
    <w:p w14:paraId="71039346" w14:textId="77777777" w:rsidR="00F56E9E" w:rsidRPr="00EB5B16" w:rsidRDefault="00F56E9E" w:rsidP="00F56E9E">
      <w:pPr>
        <w:rPr>
          <w:lang w:val="en-150"/>
        </w:rPr>
      </w:pPr>
      <w:r w:rsidRPr="00EB5B16">
        <w:rPr>
          <w:lang w:val="en-150"/>
        </w:rPr>
        <w:tab/>
        <w:t xml:space="preserve">Better </w:t>
      </w:r>
      <w:proofErr w:type="spellStart"/>
      <w:r w:rsidRPr="00EB5B16">
        <w:rPr>
          <w:lang w:val="en-150"/>
        </w:rPr>
        <w:t>ArUco</w:t>
      </w:r>
      <w:proofErr w:type="spellEnd"/>
      <w:r w:rsidRPr="00EB5B16">
        <w:rPr>
          <w:lang w:val="en-150"/>
        </w:rPr>
        <w:t xml:space="preserve"> placement</w:t>
      </w:r>
    </w:p>
    <w:p w14:paraId="3135DD4A" w14:textId="77777777" w:rsidR="00F56E9E" w:rsidRPr="00EB5B16" w:rsidRDefault="00F56E9E" w:rsidP="00F56E9E">
      <w:pPr>
        <w:rPr>
          <w:lang w:val="en-150"/>
        </w:rPr>
      </w:pPr>
      <w:r w:rsidRPr="00EB5B16">
        <w:rPr>
          <w:lang w:val="en-150"/>
        </w:rPr>
        <w:tab/>
      </w:r>
      <w:r w:rsidRPr="00EB5B16">
        <w:rPr>
          <w:lang w:val="en-150"/>
        </w:rPr>
        <w:tab/>
      </w:r>
      <w:proofErr w:type="spellStart"/>
      <w:r w:rsidRPr="00EB5B16">
        <w:rPr>
          <w:lang w:val="en-150"/>
        </w:rPr>
        <w:t>Rigidiy</w:t>
      </w:r>
      <w:proofErr w:type="spellEnd"/>
    </w:p>
    <w:p w14:paraId="7A773945" w14:textId="77777777" w:rsidR="00F56E9E" w:rsidRPr="00EB5B16" w:rsidRDefault="00F56E9E" w:rsidP="00F56E9E">
      <w:pPr>
        <w:rPr>
          <w:lang w:val="en-150"/>
        </w:rPr>
      </w:pPr>
      <w:r w:rsidRPr="00EB5B16">
        <w:rPr>
          <w:lang w:val="en-150"/>
        </w:rPr>
        <w:tab/>
      </w:r>
      <w:r w:rsidRPr="00EB5B16">
        <w:rPr>
          <w:lang w:val="en-150"/>
        </w:rPr>
        <w:tab/>
      </w:r>
      <w:proofErr w:type="spellStart"/>
      <w:r w:rsidRPr="00EB5B16">
        <w:rPr>
          <w:lang w:val="en-150"/>
        </w:rPr>
        <w:t>Planicity</w:t>
      </w:r>
      <w:proofErr w:type="spellEnd"/>
    </w:p>
    <w:p w14:paraId="4ADD00A8" w14:textId="77777777" w:rsidR="00F56E9E" w:rsidRPr="00EB5B16" w:rsidRDefault="00F56E9E" w:rsidP="00F56E9E">
      <w:pPr>
        <w:rPr>
          <w:lang w:val="en-150"/>
        </w:rPr>
      </w:pPr>
      <w:r w:rsidRPr="00EB5B16">
        <w:rPr>
          <w:lang w:val="en-150"/>
        </w:rPr>
        <w:tab/>
      </w:r>
      <w:r w:rsidRPr="00EB5B16">
        <w:rPr>
          <w:lang w:val="en-150"/>
        </w:rPr>
        <w:tab/>
        <w:t>Lighting-consistent</w:t>
      </w:r>
    </w:p>
    <w:p w14:paraId="28C4DA1A" w14:textId="77777777" w:rsidR="00B93F08" w:rsidRPr="00EB5B16" w:rsidRDefault="00B93F08" w:rsidP="00B93F08">
      <w:pPr>
        <w:ind w:firstLine="0"/>
        <w:rPr>
          <w:lang w:val="en-150"/>
        </w:rPr>
      </w:pPr>
    </w:p>
    <w:p w14:paraId="076D2214" w14:textId="74904124" w:rsidR="00B93F08" w:rsidRDefault="00B93F08" w:rsidP="00B93F08">
      <w:pPr>
        <w:pStyle w:val="Heading2"/>
        <w:rPr>
          <w:lang w:val="en-150"/>
        </w:rPr>
      </w:pPr>
      <w:bookmarkStart w:id="409" w:name="_Toc74572164"/>
      <w:r w:rsidRPr="00EB5B16">
        <w:rPr>
          <w:lang w:val="en-150"/>
        </w:rPr>
        <w:t>Conclusion</w:t>
      </w:r>
      <w:bookmarkEnd w:id="409"/>
      <w:r w:rsidR="004A167B">
        <w:rPr>
          <w:lang w:val="en-150"/>
        </w:rPr>
        <w:t>s and goal response</w:t>
      </w:r>
    </w:p>
    <w:p w14:paraId="4503E92E" w14:textId="79D8431B" w:rsidR="00ED6DEC" w:rsidRDefault="00ED6DEC" w:rsidP="00ED6DEC">
      <w:pPr>
        <w:rPr>
          <w:lang w:val="en-150"/>
        </w:rPr>
      </w:pPr>
      <w:r>
        <w:rPr>
          <w:lang w:val="en-150"/>
        </w:rPr>
        <w:t>Outcomes</w:t>
      </w:r>
    </w:p>
    <w:p w14:paraId="51BF0C9C" w14:textId="4F4CF953" w:rsidR="00ED6DEC" w:rsidRDefault="00ED6DEC" w:rsidP="00EB693E">
      <w:pPr>
        <w:pStyle w:val="ListParagraph"/>
        <w:numPr>
          <w:ilvl w:val="0"/>
          <w:numId w:val="84"/>
        </w:numPr>
        <w:rPr>
          <w:lang w:val="en-150"/>
        </w:rPr>
      </w:pPr>
      <w:r>
        <w:rPr>
          <w:lang w:val="en-150"/>
        </w:rPr>
        <w:t xml:space="preserve">Batch of </w:t>
      </w:r>
      <w:r w:rsidRPr="00ED6DEC">
        <w:rPr>
          <w:lang w:val="en-150"/>
        </w:rPr>
        <w:t>models</w:t>
      </w:r>
    </w:p>
    <w:p w14:paraId="5705B939" w14:textId="1664524A" w:rsidR="00ED6DEC" w:rsidRDefault="00ED6DEC" w:rsidP="00EB693E">
      <w:pPr>
        <w:pStyle w:val="ListParagraph"/>
        <w:numPr>
          <w:ilvl w:val="0"/>
          <w:numId w:val="84"/>
        </w:numPr>
        <w:rPr>
          <w:lang w:val="en-150"/>
        </w:rPr>
      </w:pPr>
      <w:r>
        <w:rPr>
          <w:lang w:val="en-150"/>
        </w:rPr>
        <w:t>Data</w:t>
      </w:r>
    </w:p>
    <w:p w14:paraId="14EAD438" w14:textId="17C1892D" w:rsidR="00ED6DEC" w:rsidRDefault="00ED6DEC" w:rsidP="00EB693E">
      <w:pPr>
        <w:pStyle w:val="ListParagraph"/>
        <w:numPr>
          <w:ilvl w:val="1"/>
          <w:numId w:val="84"/>
        </w:numPr>
        <w:rPr>
          <w:lang w:val="en-150"/>
        </w:rPr>
      </w:pPr>
      <w:proofErr w:type="spellStart"/>
      <w:r>
        <w:rPr>
          <w:lang w:val="en-150"/>
        </w:rPr>
        <w:t>Ppu</w:t>
      </w:r>
      <w:proofErr w:type="spellEnd"/>
    </w:p>
    <w:p w14:paraId="45C69C88" w14:textId="7B09638E" w:rsidR="00ED6DEC" w:rsidRDefault="00ED6DEC" w:rsidP="00EB693E">
      <w:pPr>
        <w:pStyle w:val="ListParagraph"/>
        <w:numPr>
          <w:ilvl w:val="1"/>
          <w:numId w:val="84"/>
        </w:numPr>
        <w:rPr>
          <w:lang w:val="en-150"/>
        </w:rPr>
      </w:pPr>
      <w:r>
        <w:rPr>
          <w:lang w:val="en-150"/>
        </w:rPr>
        <w:t>Unity-1000</w:t>
      </w:r>
    </w:p>
    <w:p w14:paraId="323D4070" w14:textId="22FC49E0" w:rsidR="00ED6DEC" w:rsidRDefault="00ED6DEC" w:rsidP="00EB693E">
      <w:pPr>
        <w:pStyle w:val="ListParagraph"/>
        <w:numPr>
          <w:ilvl w:val="0"/>
          <w:numId w:val="84"/>
        </w:numPr>
        <w:rPr>
          <w:lang w:val="en-150"/>
        </w:rPr>
      </w:pPr>
      <w:r>
        <w:rPr>
          <w:lang w:val="en-150"/>
        </w:rPr>
        <w:t>Benchmarking results</w:t>
      </w:r>
    </w:p>
    <w:p w14:paraId="43AAE6EC" w14:textId="3DBB9E2E" w:rsidR="00ED6DEC" w:rsidRPr="00ED6DEC" w:rsidRDefault="00ED6DEC" w:rsidP="00EB693E">
      <w:pPr>
        <w:pStyle w:val="ListParagraph"/>
        <w:numPr>
          <w:ilvl w:val="0"/>
          <w:numId w:val="84"/>
        </w:numPr>
        <w:rPr>
          <w:lang w:val="en-150"/>
        </w:rPr>
      </w:pPr>
      <w:r>
        <w:rPr>
          <w:lang w:val="en-150"/>
        </w:rPr>
        <w:t>Perception pipeline</w:t>
      </w:r>
    </w:p>
    <w:p w14:paraId="4FC767B8" w14:textId="77777777" w:rsidR="0058159A" w:rsidRPr="00EB5B16" w:rsidRDefault="0058159A" w:rsidP="0058159A">
      <w:pPr>
        <w:pStyle w:val="Heading2"/>
        <w:rPr>
          <w:lang w:val="en-150"/>
        </w:rPr>
      </w:pPr>
      <w:bookmarkStart w:id="410" w:name="_Toc74572166"/>
      <w:r w:rsidRPr="00EB5B16">
        <w:rPr>
          <w:lang w:val="en-150"/>
        </w:rPr>
        <w:t>Further work</w:t>
      </w:r>
      <w:bookmarkEnd w:id="410"/>
    </w:p>
    <w:p w14:paraId="218A8936" w14:textId="77777777" w:rsidR="00B93F08" w:rsidRPr="00EB5B16" w:rsidRDefault="00B93F08" w:rsidP="00B93F08">
      <w:pPr>
        <w:rPr>
          <w:lang w:val="en-150"/>
        </w:rPr>
      </w:pPr>
      <w:proofErr w:type="spellStart"/>
      <w:r w:rsidRPr="00EB5B16">
        <w:rPr>
          <w:lang w:val="en-150"/>
        </w:rPr>
        <w:t>Pseudolabelling</w:t>
      </w:r>
      <w:proofErr w:type="spellEnd"/>
    </w:p>
    <w:p w14:paraId="5ABE9E07" w14:textId="77777777" w:rsidR="00B93F08" w:rsidRPr="00EB5B16" w:rsidRDefault="00B93F08" w:rsidP="00B93F08">
      <w:pPr>
        <w:rPr>
          <w:lang w:val="en-150"/>
        </w:rPr>
      </w:pPr>
      <w:r w:rsidRPr="00EB5B16">
        <w:rPr>
          <w:lang w:val="en-150"/>
        </w:rPr>
        <w:t>Readdressing labels manually</w:t>
      </w:r>
    </w:p>
    <w:p w14:paraId="5DC16256" w14:textId="77777777" w:rsidR="00B93F08" w:rsidRPr="00EB5B16" w:rsidRDefault="00B93F08" w:rsidP="00B93F08">
      <w:pPr>
        <w:spacing w:before="0" w:line="240" w:lineRule="auto"/>
        <w:jc w:val="left"/>
        <w:rPr>
          <w:lang w:val="en-150"/>
        </w:rPr>
      </w:pPr>
      <w:r w:rsidRPr="00EB5B16">
        <w:rPr>
          <w:lang w:val="en-150"/>
        </w:rPr>
        <w:t>more data with more variability</w:t>
      </w:r>
    </w:p>
    <w:p w14:paraId="2FE2CBEC" w14:textId="743597D2" w:rsidR="0058159A" w:rsidRPr="00EB5B16" w:rsidRDefault="0058159A" w:rsidP="0058159A">
      <w:pPr>
        <w:rPr>
          <w:lang w:val="en-150"/>
        </w:rPr>
      </w:pPr>
    </w:p>
    <w:p w14:paraId="2AB5DA8D" w14:textId="77777777" w:rsidR="0058159A" w:rsidRPr="00EB5B16" w:rsidRDefault="0058159A" w:rsidP="0058159A">
      <w:pPr>
        <w:rPr>
          <w:lang w:val="en-150"/>
        </w:rPr>
      </w:pPr>
    </w:p>
    <w:p w14:paraId="1D8E2772" w14:textId="03F1D16F" w:rsidR="0058159A" w:rsidRPr="00EB5B16" w:rsidRDefault="00CA07E8" w:rsidP="0058159A">
      <w:pPr>
        <w:rPr>
          <w:lang w:val="en-150"/>
        </w:rPr>
      </w:pPr>
      <w:r w:rsidRPr="00EB5B16">
        <w:rPr>
          <w:lang w:val="en-150"/>
        </w:rPr>
        <w:t>Kalman filter tuning</w:t>
      </w:r>
    </w:p>
    <w:p w14:paraId="6EFC4439" w14:textId="79290E0C" w:rsidR="00CA07E8" w:rsidRPr="00EB5B16" w:rsidRDefault="00CA07E8" w:rsidP="0058159A">
      <w:pPr>
        <w:rPr>
          <w:lang w:val="en-150"/>
        </w:rPr>
      </w:pPr>
      <w:r w:rsidRPr="00EB5B16">
        <w:rPr>
          <w:lang w:val="en-150"/>
        </w:rPr>
        <w:t>Blind pose estimation implemented</w:t>
      </w:r>
    </w:p>
    <w:p w14:paraId="370CC99D" w14:textId="5DF4EEA5" w:rsidR="00CA07E8" w:rsidRPr="00EB5B16" w:rsidRDefault="00CA07E8" w:rsidP="0058159A">
      <w:pPr>
        <w:rPr>
          <w:lang w:val="en-150"/>
        </w:rPr>
      </w:pPr>
    </w:p>
    <w:p w14:paraId="18742069" w14:textId="4FAF151E" w:rsidR="00286974" w:rsidRDefault="00286974" w:rsidP="0058159A">
      <w:pPr>
        <w:rPr>
          <w:lang w:val="en-150"/>
        </w:rPr>
      </w:pPr>
      <w:r w:rsidRPr="00EB5B16">
        <w:rPr>
          <w:lang w:val="en-150"/>
        </w:rPr>
        <w:t>Convolutional network for item localization</w:t>
      </w:r>
    </w:p>
    <w:p w14:paraId="0ACA1205" w14:textId="0521EF6F" w:rsidR="00EA3E49" w:rsidRDefault="00EA3E49" w:rsidP="0058159A">
      <w:pPr>
        <w:rPr>
          <w:lang w:val="en-150"/>
        </w:rPr>
      </w:pPr>
    </w:p>
    <w:p w14:paraId="0AA1B9AC" w14:textId="6C0E12E8" w:rsidR="00EA3E49" w:rsidRDefault="00EA3E49" w:rsidP="00EA3E49">
      <w:pPr>
        <w:pStyle w:val="Heading2"/>
        <w:rPr>
          <w:lang w:val="en-150"/>
        </w:rPr>
      </w:pPr>
      <w:r>
        <w:rPr>
          <w:lang w:val="en-150"/>
        </w:rPr>
        <w:t>FAQ</w:t>
      </w:r>
    </w:p>
    <w:p w14:paraId="5DE220D6" w14:textId="3F65DD04" w:rsidR="00EA3E49" w:rsidRDefault="00EA3E49" w:rsidP="00EA3E49">
      <w:pPr>
        <w:pStyle w:val="Heading3"/>
        <w:rPr>
          <w:lang w:val="en-150"/>
        </w:rPr>
      </w:pPr>
      <w:r>
        <w:rPr>
          <w:lang w:val="en-150"/>
        </w:rPr>
        <w:t>How well can items be detected in the dark?</w:t>
      </w:r>
    </w:p>
    <w:p w14:paraId="4348F47D" w14:textId="77777777" w:rsidR="00EA3E49" w:rsidRPr="00EA3E49" w:rsidRDefault="00EA3E49" w:rsidP="00EA3E49">
      <w:pPr>
        <w:pStyle w:val="Heading3"/>
        <w:rPr>
          <w:lang w:val="en-150"/>
        </w:rPr>
      </w:pPr>
      <w:r>
        <w:rPr>
          <w:lang w:val="en-150"/>
        </w:rPr>
        <w:t>What are the numbers in object detection images?</w:t>
      </w:r>
    </w:p>
    <w:p w14:paraId="37AA4E18" w14:textId="5A14829D" w:rsidR="00EA3E49" w:rsidRDefault="00EA3E49" w:rsidP="00EA3E49">
      <w:pPr>
        <w:pStyle w:val="Heading3"/>
        <w:rPr>
          <w:lang w:val="en-150"/>
        </w:rPr>
      </w:pPr>
      <w:r>
        <w:rPr>
          <w:lang w:val="en-150"/>
        </w:rPr>
        <w:t>What is the spatial accuracy of the proposed localization?</w:t>
      </w:r>
    </w:p>
    <w:p w14:paraId="3E28C1F7" w14:textId="1332BA7E" w:rsidR="00EA3E49" w:rsidRDefault="00EA3E49" w:rsidP="00EA3E49">
      <w:pPr>
        <w:pStyle w:val="Heading3"/>
        <w:rPr>
          <w:lang w:val="en-150"/>
        </w:rPr>
      </w:pPr>
      <w:r>
        <w:rPr>
          <w:lang w:val="en-150"/>
        </w:rPr>
        <w:t xml:space="preserve">What if the agent stops seeing </w:t>
      </w:r>
      <w:proofErr w:type="spellStart"/>
      <w:r>
        <w:rPr>
          <w:lang w:val="en-150"/>
        </w:rPr>
        <w:t>ArUco</w:t>
      </w:r>
      <w:proofErr w:type="spellEnd"/>
      <w:r>
        <w:rPr>
          <w:lang w:val="en-150"/>
        </w:rPr>
        <w:t xml:space="preserve"> markers?</w:t>
      </w:r>
    </w:p>
    <w:p w14:paraId="72F5E6DB" w14:textId="77777777" w:rsidR="00EA3E49" w:rsidRPr="00EA3E49" w:rsidRDefault="00EA3E49" w:rsidP="00EA3E49">
      <w:pPr>
        <w:pStyle w:val="Heading3"/>
        <w:rPr>
          <w:lang w:val="en-150"/>
        </w:rPr>
      </w:pPr>
      <w:r>
        <w:rPr>
          <w:lang w:val="en-150"/>
        </w:rPr>
        <w:t>What are the numbers in object detection images?</w:t>
      </w:r>
    </w:p>
    <w:p w14:paraId="1C292ED2" w14:textId="77777777" w:rsidR="00EA3E49" w:rsidRPr="00EA3E49" w:rsidRDefault="00EA3E49" w:rsidP="00EA3E49">
      <w:pPr>
        <w:rPr>
          <w:lang w:val="en-150"/>
        </w:rPr>
      </w:pPr>
    </w:p>
    <w:p w14:paraId="5FE3B878" w14:textId="77777777" w:rsidR="00EA3E49" w:rsidRPr="00EA3E49" w:rsidRDefault="00EA3E49" w:rsidP="00EA3E49">
      <w:pPr>
        <w:rPr>
          <w:lang w:val="en-150"/>
        </w:rPr>
      </w:pPr>
    </w:p>
    <w:p w14:paraId="61E5603F" w14:textId="77777777" w:rsidR="00EA3E49" w:rsidRPr="00EA3E49" w:rsidRDefault="00EA3E49" w:rsidP="00EA3E49">
      <w:pPr>
        <w:rPr>
          <w:lang w:val="en-150"/>
        </w:rPr>
      </w:pPr>
    </w:p>
    <w:p w14:paraId="72F83C20" w14:textId="77777777" w:rsidR="00EA3E49" w:rsidRPr="00EA3E49" w:rsidRDefault="00EA3E49" w:rsidP="00EA3E49">
      <w:pPr>
        <w:rPr>
          <w:lang w:val="en-150"/>
        </w:rPr>
      </w:pPr>
    </w:p>
    <w:p w14:paraId="01EB2FD9" w14:textId="77777777" w:rsidR="00EA3E49" w:rsidRPr="00EB5B16" w:rsidRDefault="00EA3E49" w:rsidP="0058159A">
      <w:pPr>
        <w:rPr>
          <w:lang w:val="en-150"/>
        </w:rPr>
      </w:pPr>
    </w:p>
    <w:p w14:paraId="51EB061D" w14:textId="77777777" w:rsidR="00C57F2D" w:rsidRPr="00EB5B16" w:rsidRDefault="00C57F2D" w:rsidP="00C57F2D">
      <w:pPr>
        <w:pStyle w:val="Heading2"/>
        <w:rPr>
          <w:lang w:val="en-150"/>
        </w:rPr>
      </w:pPr>
      <w:bookmarkStart w:id="411" w:name="_Toc74572167"/>
      <w:r w:rsidRPr="00EB5B16">
        <w:rPr>
          <w:lang w:val="en-150"/>
        </w:rPr>
        <w:t>Further work: Sensor fusion for blind pose estimation</w:t>
      </w:r>
      <w:bookmarkEnd w:id="411"/>
    </w:p>
    <w:p w14:paraId="40565B6E" w14:textId="77777777" w:rsidR="00C57F2D" w:rsidRPr="00EB5B16" w:rsidRDefault="00C57F2D" w:rsidP="00C57F2D">
      <w:pPr>
        <w:pStyle w:val="Heading3"/>
        <w:rPr>
          <w:lang w:val="en-150"/>
        </w:rPr>
      </w:pPr>
      <w:bookmarkStart w:id="412" w:name="_Toc74572168"/>
      <w:r w:rsidRPr="00EB5B16">
        <w:rPr>
          <w:lang w:val="en-150"/>
        </w:rPr>
        <w:t>Introduction</w:t>
      </w:r>
      <w:bookmarkEnd w:id="412"/>
    </w:p>
    <w:p w14:paraId="4BFE5D15" w14:textId="77777777" w:rsidR="00C57F2D" w:rsidRPr="00EB5B16" w:rsidRDefault="00C57F2D" w:rsidP="00C57F2D">
      <w:pPr>
        <w:rPr>
          <w:lang w:val="en-150"/>
        </w:rPr>
      </w:pPr>
      <w:r w:rsidRPr="00EB5B16">
        <w:rPr>
          <w:lang w:val="en-150"/>
        </w:rPr>
        <w:t xml:space="preserve">The main pitfall of the previous model is that it can only work while at least one </w:t>
      </w:r>
      <w:proofErr w:type="spellStart"/>
      <w:r w:rsidRPr="00EB5B16">
        <w:rPr>
          <w:lang w:val="en-150"/>
        </w:rPr>
        <w:t>ArUco</w:t>
      </w:r>
      <w:proofErr w:type="spellEnd"/>
      <w:r w:rsidRPr="00EB5B16">
        <w:rPr>
          <w:lang w:val="en-150"/>
        </w:rPr>
        <w:t xml:space="preserve"> marker is within the range of the camera. An expansion of this model can be made by adding complementary sensory, such as an inertial unit, to keep track of the evolution of the state variables when no position information is obtained from the markers. This is the main idea of dead reckoning, which can be improved by the use of the </w:t>
      </w:r>
      <w:proofErr w:type="spellStart"/>
      <w:r w:rsidRPr="00EB5B16">
        <w:rPr>
          <w:lang w:val="en-150"/>
        </w:rPr>
        <w:t>ArUco</w:t>
      </w:r>
      <w:proofErr w:type="spellEnd"/>
      <w:r w:rsidRPr="00EB5B16">
        <w:rPr>
          <w:lang w:val="en-150"/>
        </w:rPr>
        <w:t xml:space="preserve"> markers as landmarks that will correct the filtered position estimate after some time working only with odometry, in which error will tend to accumulate over time.</w:t>
      </w:r>
    </w:p>
    <w:p w14:paraId="7845CB76" w14:textId="77777777" w:rsidR="00C57F2D" w:rsidRPr="00EB5B16" w:rsidRDefault="00C57F2D" w:rsidP="00C57F2D">
      <w:pPr>
        <w:rPr>
          <w:lang w:val="en-150"/>
        </w:rPr>
      </w:pPr>
      <w:r w:rsidRPr="00EB5B16">
        <w:rPr>
          <w:lang w:val="en-150"/>
        </w:rPr>
        <w:t xml:space="preserve">There are multiple ways this can be implemented on the model described at SECTIION, depending on the sensor data that is available to the system. Android Smartphone devices come equipped with a variety of digital sensors, commonly including accelerometers, gyroscopes and magnetometer. These could be streamed in real time while the camera feed is live, so that if the lag difference between the sensor and camera </w:t>
      </w:r>
      <w:proofErr w:type="spellStart"/>
      <w:r w:rsidRPr="00EB5B16">
        <w:rPr>
          <w:lang w:val="en-150"/>
        </w:rPr>
        <w:t>WiFi</w:t>
      </w:r>
      <w:proofErr w:type="spellEnd"/>
      <w:r w:rsidRPr="00EB5B16">
        <w:rPr>
          <w:lang w:val="en-150"/>
        </w:rPr>
        <w:t xml:space="preserve"> streamers is neglected, both video feed and sensory values can be obtained for each instant in time.</w:t>
      </w:r>
    </w:p>
    <w:p w14:paraId="289B7018" w14:textId="77777777" w:rsidR="00C57F2D" w:rsidRPr="00EB5B16" w:rsidRDefault="00C57F2D" w:rsidP="00C57F2D">
      <w:pPr>
        <w:pStyle w:val="Heading3"/>
        <w:rPr>
          <w:lang w:val="en-150"/>
        </w:rPr>
      </w:pPr>
      <w:bookmarkStart w:id="413" w:name="_Toc74572169"/>
      <w:r w:rsidRPr="00EB5B16">
        <w:rPr>
          <w:lang w:val="en-150"/>
        </w:rPr>
        <w:t>Concept layout</w:t>
      </w:r>
      <w:bookmarkEnd w:id="413"/>
    </w:p>
    <w:p w14:paraId="6E2816DE" w14:textId="77777777" w:rsidR="00C57F2D" w:rsidRPr="00EB5B16" w:rsidRDefault="00C57F2D" w:rsidP="00C57F2D">
      <w:pPr>
        <w:spacing w:after="240"/>
        <w:rPr>
          <w:lang w:val="en-150"/>
        </w:rPr>
      </w:pPr>
      <w:r w:rsidRPr="00EB5B16">
        <w:rPr>
          <w:lang w:val="en-150"/>
        </w:rPr>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lang w:val="en-150"/>
          </w:rPr>
          <m:t>(x, z, θ)</m:t>
        </m:r>
      </m:oMath>
      <w:r w:rsidRPr="00EB5B16">
        <w:rPr>
          <w:lang w:val="en-150"/>
        </w:rPr>
        <w:t xml:space="preserve">, so that the system is conveniently linear and measures the accelerations </w:t>
      </w:r>
      <m:oMath>
        <m:acc>
          <m:accPr>
            <m:chr m:val="̈"/>
            <m:ctrlPr>
              <w:rPr>
                <w:rFonts w:ascii="Cambria Math" w:hAnsi="Cambria Math"/>
                <w:i/>
                <w:lang w:val="en-150"/>
              </w:rPr>
            </m:ctrlPr>
          </m:accPr>
          <m:e>
            <m:r>
              <w:rPr>
                <w:rFonts w:ascii="Cambria Math" w:hAnsi="Cambria Math"/>
                <w:lang w:val="en-150"/>
              </w:rPr>
              <m:t>x</m:t>
            </m:r>
          </m:e>
        </m:acc>
      </m:oMath>
      <w:r w:rsidRPr="00EB5B16">
        <w:rPr>
          <w:lang w:val="en-150"/>
        </w:rPr>
        <w:t xml:space="preserve"> and </w:t>
      </w:r>
      <m:oMath>
        <m:acc>
          <m:accPr>
            <m:chr m:val="̈"/>
            <m:ctrlPr>
              <w:rPr>
                <w:rFonts w:ascii="Cambria Math" w:hAnsi="Cambria Math"/>
                <w:i/>
                <w:lang w:val="en-150"/>
              </w:rPr>
            </m:ctrlPr>
          </m:accPr>
          <m:e>
            <m:r>
              <w:rPr>
                <w:rFonts w:ascii="Cambria Math" w:hAnsi="Cambria Math"/>
                <w:lang w:val="en-150"/>
              </w:rPr>
              <m:t>z</m:t>
            </m:r>
          </m:e>
        </m:acc>
      </m:oMath>
      <w:r w:rsidRPr="00EB5B16">
        <w:rPr>
          <w:lang w:val="en-150"/>
        </w:rPr>
        <w:t xml:space="preserve"> and horizontal gyro </w:t>
      </w:r>
      <m:oMath>
        <m:acc>
          <m:accPr>
            <m:chr m:val="̇"/>
            <m:ctrlPr>
              <w:rPr>
                <w:rFonts w:ascii="Cambria Math" w:hAnsi="Cambria Math"/>
                <w:i/>
                <w:lang w:val="en-150"/>
              </w:rPr>
            </m:ctrlPr>
          </m:accPr>
          <m:e>
            <m:r>
              <w:rPr>
                <w:rFonts w:ascii="Cambria Math" w:hAnsi="Cambria Math"/>
                <w:lang w:val="en-150"/>
              </w:rPr>
              <m:t>θ</m:t>
            </m:r>
          </m:e>
        </m:acc>
      </m:oMath>
      <w:r w:rsidRPr="00EB5B16">
        <w:rPr>
          <w:lang w:val="en-150"/>
        </w:rPr>
        <w:t xml:space="preserve"> along the axes of </w:t>
      </w:r>
      <m:oMath>
        <m:r>
          <w:rPr>
            <w:rFonts w:ascii="Cambria Math" w:hAnsi="Cambria Math"/>
            <w:lang w:val="en-150"/>
          </w:rPr>
          <m:t>{W}</m:t>
        </m:r>
      </m:oMath>
      <w:r w:rsidRPr="00EB5B16">
        <w:rPr>
          <w:lang w:val="en-150"/>
        </w:rPr>
        <w:t>. Then, we can define a state space model based around the following state and measurement vectors:</w:t>
      </w:r>
    </w:p>
    <w:p w14:paraId="13022DCD" w14:textId="77777777" w:rsidR="00C57F2D" w:rsidRPr="00EB5B16" w:rsidRDefault="00C57F2D" w:rsidP="00C57F2D">
      <w:pPr>
        <w:pStyle w:val="ListParagraph"/>
        <w:tabs>
          <w:tab w:val="left" w:pos="1560"/>
        </w:tabs>
        <w:ind w:left="1117" w:firstLine="0"/>
        <w:rPr>
          <w:lang w:val="en-150"/>
        </w:rPr>
      </w:pPr>
      <m:oMathPara>
        <m:oMath>
          <m:r>
            <m:rPr>
              <m:sty m:val="bi"/>
            </m:rPr>
            <w:rPr>
              <w:rFonts w:ascii="Cambria Math" w:hAnsi="Cambria Math"/>
              <w:lang w:val="en-150"/>
            </w:rPr>
            <m:t xml:space="preserve">X ~ </m:t>
          </m:r>
          <m:r>
            <w:rPr>
              <w:rFonts w:ascii="Cambria Math" w:hAnsi="Cambria Math"/>
              <w:lang w:val="en-150"/>
            </w:rPr>
            <m:t xml:space="preserve"> </m:t>
          </m:r>
          <m:d>
            <m:dPr>
              <m:ctrlPr>
                <w:rPr>
                  <w:rFonts w:ascii="Cambria Math" w:hAnsi="Cambria Math"/>
                  <w:b/>
                  <w:i/>
                  <w:lang w:val="en-150"/>
                </w:rPr>
              </m:ctrlPr>
            </m:dPr>
            <m:e>
              <m:r>
                <w:rPr>
                  <w:rFonts w:ascii="Cambria Math" w:hAnsi="Cambria Math"/>
                  <w:lang w:val="en-150"/>
                </w:rPr>
                <m:t xml:space="preserve">x, </m:t>
              </m:r>
              <m:acc>
                <m:accPr>
                  <m:chr m:val="̇"/>
                  <m:ctrlPr>
                    <w:rPr>
                      <w:rFonts w:ascii="Cambria Math" w:hAnsi="Cambria Math"/>
                      <w:i/>
                      <w:lang w:val="en-150"/>
                    </w:rPr>
                  </m:ctrlPr>
                </m:accPr>
                <m:e>
                  <m:r>
                    <w:rPr>
                      <w:rFonts w:ascii="Cambria Math" w:hAnsi="Cambria Math"/>
                      <w:lang w:val="en-150"/>
                    </w:rPr>
                    <m:t>x</m:t>
                  </m:r>
                </m:e>
              </m:acc>
              <m:r>
                <w:rPr>
                  <w:rFonts w:ascii="Cambria Math" w:hAnsi="Cambria Math"/>
                  <w:lang w:val="en-150"/>
                </w:rPr>
                <m:t xml:space="preserve">, </m:t>
              </m:r>
              <m:acc>
                <m:accPr>
                  <m:chr m:val="̈"/>
                  <m:ctrlPr>
                    <w:rPr>
                      <w:rFonts w:ascii="Cambria Math" w:hAnsi="Cambria Math"/>
                      <w:i/>
                      <w:lang w:val="en-150"/>
                    </w:rPr>
                  </m:ctrlPr>
                </m:accPr>
                <m:e>
                  <m:r>
                    <w:rPr>
                      <w:rFonts w:ascii="Cambria Math" w:hAnsi="Cambria Math"/>
                      <w:lang w:val="en-150"/>
                    </w:rPr>
                    <m:t>x</m:t>
                  </m:r>
                </m:e>
              </m:acc>
              <m:r>
                <w:rPr>
                  <w:rFonts w:ascii="Cambria Math" w:hAnsi="Cambria Math"/>
                  <w:lang w:val="en-150"/>
                </w:rPr>
                <m:t xml:space="preserve">,   z, </m:t>
              </m:r>
              <m:acc>
                <m:accPr>
                  <m:chr m:val="̇"/>
                  <m:ctrlPr>
                    <w:rPr>
                      <w:rFonts w:ascii="Cambria Math" w:hAnsi="Cambria Math"/>
                      <w:i/>
                      <w:lang w:val="en-150"/>
                    </w:rPr>
                  </m:ctrlPr>
                </m:accPr>
                <m:e>
                  <m:r>
                    <w:rPr>
                      <w:rFonts w:ascii="Cambria Math" w:hAnsi="Cambria Math"/>
                      <w:lang w:val="en-150"/>
                    </w:rPr>
                    <m:t>z</m:t>
                  </m:r>
                </m:e>
              </m:acc>
              <m:r>
                <w:rPr>
                  <w:rFonts w:ascii="Cambria Math" w:hAnsi="Cambria Math"/>
                  <w:lang w:val="en-150"/>
                </w:rPr>
                <m:t xml:space="preserve">, </m:t>
              </m:r>
              <m:acc>
                <m:accPr>
                  <m:chr m:val="̈"/>
                  <m:ctrlPr>
                    <w:rPr>
                      <w:rFonts w:ascii="Cambria Math" w:hAnsi="Cambria Math"/>
                      <w:i/>
                      <w:lang w:val="en-150"/>
                    </w:rPr>
                  </m:ctrlPr>
                </m:accPr>
                <m:e>
                  <m:r>
                    <w:rPr>
                      <w:rFonts w:ascii="Cambria Math" w:hAnsi="Cambria Math"/>
                      <w:lang w:val="en-150"/>
                    </w:rPr>
                    <m:t>z</m:t>
                  </m:r>
                </m:e>
              </m:acc>
              <m:r>
                <w:rPr>
                  <w:rFonts w:ascii="Cambria Math" w:hAnsi="Cambria Math"/>
                  <w:lang w:val="en-150"/>
                </w:rPr>
                <m:t xml:space="preserve">,   </m:t>
              </m:r>
              <m:r>
                <w:rPr>
                  <w:rFonts w:ascii="Cambria Math" w:eastAsia="Cambria Math" w:hAnsi="Cambria Math" w:cs="Cambria Math"/>
                  <w:lang w:val="en-150"/>
                </w:rPr>
                <m:t>θ,</m:t>
              </m:r>
              <m:r>
                <w:rPr>
                  <w:rFonts w:ascii="Cambria Math" w:hAnsi="Cambria Math"/>
                  <w:lang w:val="en-150"/>
                </w:rPr>
                <m:t xml:space="preserve"> </m:t>
              </m:r>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d>
          <m:r>
            <m:rPr>
              <m:sty m:val="bi"/>
            </m:rPr>
            <w:rPr>
              <w:rFonts w:ascii="Cambria Math" w:hAnsi="Cambria Math"/>
              <w:lang w:val="en-150"/>
            </w:rPr>
            <m:t xml:space="preserve">        </m:t>
          </m:r>
        </m:oMath>
      </m:oMathPara>
    </w:p>
    <w:p w14:paraId="55A3BB5B" w14:textId="77777777" w:rsidR="00C57F2D" w:rsidRPr="00EB5B16" w:rsidRDefault="00A952ED" w:rsidP="00C57F2D">
      <w:pPr>
        <w:pStyle w:val="ListParagraph"/>
        <w:tabs>
          <w:tab w:val="left" w:pos="1560"/>
        </w:tabs>
        <w:spacing w:after="240"/>
        <w:ind w:left="1117" w:firstLine="0"/>
        <w:rPr>
          <w:lang w:val="en-150"/>
        </w:rPr>
      </w:pPr>
      <m:oMathPara>
        <m:oMath>
          <m:sSub>
            <m:sSubPr>
              <m:ctrlPr>
                <w:rPr>
                  <w:rFonts w:ascii="Cambria Math" w:hAnsi="Cambria Math"/>
                  <w:b/>
                  <w:i/>
                  <w:lang w:val="en-150"/>
                </w:rPr>
              </m:ctrlPr>
            </m:sSubPr>
            <m:e>
              <m:r>
                <m:rPr>
                  <m:sty m:val="bi"/>
                </m:rPr>
                <w:rPr>
                  <w:rFonts w:ascii="Cambria Math" w:hAnsi="Cambria Math"/>
                  <w:lang w:val="en-150"/>
                </w:rPr>
                <m:t>Y ~ (</m:t>
              </m:r>
              <m:r>
                <w:rPr>
                  <w:rFonts w:ascii="Cambria Math" w:hAnsi="Cambria Math"/>
                  <w:lang w:val="en-150"/>
                </w:rPr>
                <m:t xml:space="preserve">x, </m:t>
              </m:r>
              <m:acc>
                <m:accPr>
                  <m:chr m:val="̈"/>
                  <m:ctrlPr>
                    <w:rPr>
                      <w:rFonts w:ascii="Cambria Math" w:hAnsi="Cambria Math"/>
                      <w:i/>
                      <w:lang w:val="en-150"/>
                    </w:rPr>
                  </m:ctrlPr>
                </m:accPr>
                <m:e>
                  <m:r>
                    <w:rPr>
                      <w:rFonts w:ascii="Cambria Math" w:hAnsi="Cambria Math"/>
                      <w:lang w:val="en-150"/>
                    </w:rPr>
                    <m:t>x</m:t>
                  </m:r>
                </m:e>
              </m:acc>
              <m:r>
                <w:rPr>
                  <w:rFonts w:ascii="Cambria Math" w:hAnsi="Cambria Math"/>
                  <w:lang w:val="en-150"/>
                </w:rPr>
                <m:t xml:space="preserve">,   z, </m:t>
              </m:r>
              <m:acc>
                <m:accPr>
                  <m:chr m:val="̈"/>
                  <m:ctrlPr>
                    <w:rPr>
                      <w:rFonts w:ascii="Cambria Math" w:hAnsi="Cambria Math"/>
                      <w:i/>
                      <w:lang w:val="en-150"/>
                    </w:rPr>
                  </m:ctrlPr>
                </m:accPr>
                <m:e>
                  <m:r>
                    <w:rPr>
                      <w:rFonts w:ascii="Cambria Math" w:hAnsi="Cambria Math"/>
                      <w:lang w:val="en-150"/>
                    </w:rPr>
                    <m:t>z</m:t>
                  </m:r>
                </m:e>
              </m:acc>
              <m:r>
                <w:rPr>
                  <w:rFonts w:ascii="Cambria Math" w:eastAsia="Cambria Math" w:hAnsi="Cambria Math" w:cs="Cambria Math"/>
                  <w:lang w:val="en-150"/>
                </w:rPr>
                <m:t xml:space="preserve">,   θ, </m:t>
              </m:r>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r>
                <m:rPr>
                  <m:sty m:val="bi"/>
                </m:rPr>
                <w:rPr>
                  <w:rFonts w:ascii="Cambria Math" w:hAnsi="Cambria Math"/>
                  <w:lang w:val="en-150"/>
                </w:rPr>
                <m:t>)</m:t>
              </m:r>
            </m:e>
            <m:sub>
              <m:r>
                <w:rPr>
                  <w:rFonts w:ascii="Cambria Math" w:hAnsi="Cambria Math"/>
                  <w:lang w:val="en-150"/>
                </w:rPr>
                <m:t>measured</m:t>
              </m:r>
            </m:sub>
          </m:sSub>
        </m:oMath>
      </m:oMathPara>
    </w:p>
    <w:p w14:paraId="05578082" w14:textId="77777777" w:rsidR="00C57F2D" w:rsidRPr="00EB5B16" w:rsidRDefault="00C57F2D" w:rsidP="00C57F2D">
      <w:pPr>
        <w:rPr>
          <w:lang w:val="en-150"/>
        </w:rPr>
      </w:pPr>
      <w:r w:rsidRPr="00EB5B16">
        <w:rPr>
          <w:lang w:val="en-150"/>
        </w:rPr>
        <w:t xml:space="preserve">From these, we define a preliminary state-space model of the localization problem for an instant in which a number of </w:t>
      </w:r>
      <m:oMath>
        <m:r>
          <w:rPr>
            <w:rFonts w:ascii="Cambria Math" w:hAnsi="Cambria Math"/>
            <w:lang w:val="en-150"/>
          </w:rPr>
          <m:t>N</m:t>
        </m:r>
      </m:oMath>
      <w:r w:rsidRPr="00EB5B16">
        <w:rPr>
          <w:lang w:val="en-150"/>
        </w:rPr>
        <w:t xml:space="preserve"> ArUco markers are in sight with ids ranging from </w:t>
      </w:r>
      <m:oMath>
        <m:r>
          <w:rPr>
            <w:rFonts w:ascii="Cambria Math" w:hAnsi="Cambria Math"/>
            <w:lang w:val="en-150"/>
          </w:rPr>
          <m:t>a</m:t>
        </m:r>
      </m:oMath>
      <w:r w:rsidRPr="00EB5B16">
        <w:rPr>
          <w:lang w:val="en-150"/>
        </w:rPr>
        <w:t xml:space="preserve"> to </w:t>
      </w:r>
      <m:oMath>
        <m:r>
          <w:rPr>
            <w:rFonts w:ascii="Cambria Math" w:hAnsi="Cambria Math"/>
            <w:lang w:val="en-150"/>
          </w:rPr>
          <m:t>b</m:t>
        </m:r>
      </m:oMath>
      <w:r w:rsidRPr="00EB5B16">
        <w:rPr>
          <w:lang w:val="en-150"/>
        </w:rPr>
        <w:t xml:space="preserve"> as shown in the following EQUATION. In this model, the broadcasting steps that were performed towards the implementation of the Kalman filter can be keep, only applying minor modifications.</w:t>
      </w:r>
    </w:p>
    <w:p w14:paraId="08E9A4AA" w14:textId="77777777" w:rsidR="00C57F2D" w:rsidRPr="00EB5B16" w:rsidRDefault="00C57F2D" w:rsidP="00C57F2D">
      <w:pPr>
        <w:rPr>
          <w:lang w:val="en-150"/>
        </w:rPr>
      </w:pPr>
      <w:r w:rsidRPr="00EB5B16">
        <w:rPr>
          <w:lang w:val="en-150"/>
        </w:rPr>
        <w:t xml:space="preserve">A simpler way of laying this system would be to model the new measurements </w:t>
      </w:r>
      <m:oMath>
        <m:r>
          <w:rPr>
            <w:rFonts w:ascii="Cambria Math" w:hAnsi="Cambria Math"/>
            <w:lang w:val="en-150"/>
          </w:rPr>
          <m:t>(</m:t>
        </m:r>
        <m:acc>
          <m:accPr>
            <m:chr m:val="̈"/>
            <m:ctrlPr>
              <w:rPr>
                <w:rFonts w:ascii="Cambria Math" w:hAnsi="Cambria Math"/>
                <w:i/>
                <w:lang w:val="en-150"/>
              </w:rPr>
            </m:ctrlPr>
          </m:accPr>
          <m:e>
            <m:r>
              <w:rPr>
                <w:rFonts w:ascii="Cambria Math" w:hAnsi="Cambria Math"/>
                <w:lang w:val="en-150"/>
              </w:rPr>
              <m:t>x</m:t>
            </m:r>
          </m:e>
        </m:acc>
        <m:r>
          <w:rPr>
            <w:rFonts w:ascii="Cambria Math" w:hAnsi="Cambria Math"/>
            <w:lang w:val="en-150"/>
          </w:rPr>
          <m:t xml:space="preserve">, </m:t>
        </m:r>
        <m:acc>
          <m:accPr>
            <m:chr m:val="̈"/>
            <m:ctrlPr>
              <w:rPr>
                <w:rFonts w:ascii="Cambria Math" w:hAnsi="Cambria Math"/>
                <w:i/>
                <w:lang w:val="en-150"/>
              </w:rPr>
            </m:ctrlPr>
          </m:accPr>
          <m:e>
            <m:r>
              <w:rPr>
                <w:rFonts w:ascii="Cambria Math" w:hAnsi="Cambria Math"/>
                <w:lang w:val="en-150"/>
              </w:rPr>
              <m:t>z</m:t>
            </m:r>
          </m:e>
        </m:acc>
        <m:r>
          <w:rPr>
            <w:rFonts w:ascii="Cambria Math" w:hAnsi="Cambria Math"/>
            <w:lang w:val="en-150"/>
          </w:rPr>
          <m:t xml:space="preserve">, </m:t>
        </m:r>
        <m:acc>
          <m:accPr>
            <m:chr m:val="̇"/>
            <m:ctrlPr>
              <w:rPr>
                <w:rFonts w:ascii="Cambria Math" w:hAnsi="Cambria Math"/>
                <w:i/>
                <w:lang w:val="en-150"/>
              </w:rPr>
            </m:ctrlPr>
          </m:accPr>
          <m:e>
            <m:r>
              <w:rPr>
                <w:rFonts w:ascii="Cambria Math" w:hAnsi="Cambria Math"/>
                <w:lang w:val="en-150"/>
              </w:rPr>
              <m:t>θ</m:t>
            </m:r>
          </m:e>
        </m:acc>
        <m:r>
          <w:rPr>
            <w:rFonts w:ascii="Cambria Math" w:hAnsi="Cambria Math"/>
            <w:lang w:val="en-150"/>
          </w:rPr>
          <m:t>)</m:t>
        </m:r>
      </m:oMath>
      <w:r w:rsidRPr="00EB5B16">
        <w:rPr>
          <w:lang w:val="en-150"/>
        </w:rPr>
        <w:t xml:space="preserve">  as inputs of the system in the input vector </w:t>
      </w:r>
      <m:oMath>
        <m:r>
          <m:rPr>
            <m:sty m:val="bi"/>
          </m:rPr>
          <w:rPr>
            <w:rFonts w:ascii="Cambria Math" w:hAnsi="Cambria Math"/>
            <w:lang w:val="en-150"/>
          </w:rPr>
          <m:t>U</m:t>
        </m:r>
      </m:oMath>
      <w:r w:rsidRPr="00EB5B16">
        <w:rPr>
          <w:lang w:val="en-150"/>
        </w:rPr>
        <w:t xml:space="preserve"> instead of placing them as measurements in </w:t>
      </w:r>
      <m:oMath>
        <m:r>
          <m:rPr>
            <m:sty m:val="bi"/>
          </m:rPr>
          <w:rPr>
            <w:rFonts w:ascii="Cambria Math" w:hAnsi="Cambria Math"/>
            <w:lang w:val="en-150"/>
          </w:rPr>
          <m:t>Y</m:t>
        </m:r>
      </m:oMath>
      <w:r w:rsidRPr="00EB5B16">
        <w:rPr>
          <w:lang w:val="en-150"/>
        </w:rPr>
        <w:t xml:space="preserve">. This way, we can preserve the vectors </w:t>
      </w:r>
      <m:oMath>
        <m:r>
          <m:rPr>
            <m:sty m:val="bi"/>
          </m:rPr>
          <w:rPr>
            <w:rFonts w:ascii="Cambria Math" w:hAnsi="Cambria Math"/>
            <w:lang w:val="en-150"/>
          </w:rPr>
          <m:t>X, Y</m:t>
        </m:r>
      </m:oMath>
      <w:r w:rsidRPr="00EB5B16">
        <w:rPr>
          <w:b/>
          <w:lang w:val="en-150"/>
        </w:rPr>
        <w:t xml:space="preserve"> </w:t>
      </w:r>
      <w:r w:rsidRPr="00EB5B16">
        <w:rPr>
          <w:lang w:val="en-150"/>
        </w:rPr>
        <w:t xml:space="preserve">as they were defined in the previous sections, which leads to smaller matrices </w:t>
      </w:r>
      <m:oMath>
        <m:r>
          <m:rPr>
            <m:sty m:val="bi"/>
          </m:rPr>
          <w:rPr>
            <w:rFonts w:ascii="Cambria Math" w:hAnsi="Cambria Math"/>
            <w:lang w:val="en-150"/>
          </w:rPr>
          <m:t>A,C, L, Q, R</m:t>
        </m:r>
      </m:oMath>
      <w:r w:rsidRPr="00EB5B16">
        <w:rPr>
          <w:lang w:val="en-150"/>
        </w:rPr>
        <w:t xml:space="preserve">, so that the Kalman filter becomes more efficient computation-wise and the overall math is easier to follow, improving the readability of the implementation. In this newer model, we supress the propagation of </w:t>
      </w:r>
      <m:oMath>
        <m:sSub>
          <m:sSubPr>
            <m:ctrlPr>
              <w:rPr>
                <w:rFonts w:ascii="Cambria Math" w:eastAsia="Cambria Math" w:hAnsi="Cambria Math" w:cs="Cambria Math"/>
                <w:i/>
                <w:lang w:val="en-150"/>
              </w:rPr>
            </m:ctrlPr>
          </m:sSubP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sub>
            <m:r>
              <w:rPr>
                <w:rFonts w:ascii="Cambria Math" w:eastAsia="Cambria Math" w:hAnsi="Cambria Math" w:cs="Cambria Math"/>
                <w:lang w:val="en-150"/>
              </w:rPr>
              <m:t>∈</m:t>
            </m:r>
            <m:r>
              <m:rPr>
                <m:sty m:val="bi"/>
              </m:rPr>
              <w:rPr>
                <w:rFonts w:ascii="Cambria Math" w:eastAsia="Cambria Math" w:hAnsi="Cambria Math" w:cs="Cambria Math"/>
                <w:lang w:val="en-150"/>
              </w:rPr>
              <m:t>X</m:t>
            </m:r>
          </m:sub>
        </m:sSub>
      </m:oMath>
      <w:r w:rsidRPr="00EB5B16">
        <w:rPr>
          <w:lang w:val="en-150"/>
        </w:rPr>
        <w:t xml:space="preserve"> to the next state and instead use the measured angular speed that we have modeled as input </w:t>
      </w:r>
      <m:oMath>
        <m:sSub>
          <m:sSubPr>
            <m:ctrlPr>
              <w:rPr>
                <w:rFonts w:ascii="Cambria Math" w:eastAsia="Cambria Math" w:hAnsi="Cambria Math" w:cs="Cambria Math"/>
                <w:i/>
                <w:lang w:val="en-150"/>
              </w:rPr>
            </m:ctrlPr>
          </m:sSubP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sub>
            <m:r>
              <w:rPr>
                <w:rFonts w:ascii="Cambria Math" w:eastAsia="Cambria Math" w:hAnsi="Cambria Math" w:cs="Cambria Math"/>
                <w:lang w:val="en-150"/>
              </w:rPr>
              <m:t>∈</m:t>
            </m:r>
            <m:r>
              <m:rPr>
                <m:sty m:val="bi"/>
              </m:rPr>
              <w:rPr>
                <w:rFonts w:ascii="Cambria Math" w:eastAsia="Cambria Math" w:hAnsi="Cambria Math" w:cs="Cambria Math"/>
                <w:lang w:val="en-150"/>
              </w:rPr>
              <m:t>U</m:t>
            </m:r>
          </m:sub>
        </m:sSub>
      </m:oMath>
      <w:r w:rsidRPr="00EB5B16">
        <w:rPr>
          <w:lang w:val="en-150"/>
        </w:rPr>
        <w:t xml:space="preserve"> in the propagation equation.</w:t>
      </w:r>
    </w:p>
    <w:p w14:paraId="065ED265" w14:textId="77777777" w:rsidR="00C57F2D" w:rsidRPr="00EB5B16" w:rsidRDefault="00C57F2D" w:rsidP="00C57F2D">
      <w:pPr>
        <w:spacing w:after="240"/>
        <w:rPr>
          <w:lang w:val="en-150"/>
        </w:rPr>
      </w:pPr>
      <w:r w:rsidRPr="00EB5B16">
        <w:rPr>
          <w:lang w:val="en-150"/>
        </w:rPr>
        <w:t xml:space="preserve">Thus, we define the state-space model for the localization problem of a camera based on dead reckoning with </w:t>
      </w:r>
      <w:proofErr w:type="spellStart"/>
      <w:r w:rsidRPr="00EB5B16">
        <w:rPr>
          <w:lang w:val="en-150"/>
        </w:rPr>
        <w:t>ArUco</w:t>
      </w:r>
      <w:proofErr w:type="spellEnd"/>
      <w:r w:rsidRPr="00EB5B16">
        <w:rPr>
          <w:lang w:val="en-150"/>
        </w:rPr>
        <w:t xml:space="preserve"> markers as landmarks, for an instant in which a number of </w:t>
      </w:r>
      <m:oMath>
        <m:r>
          <w:rPr>
            <w:rFonts w:ascii="Cambria Math" w:hAnsi="Cambria Math"/>
            <w:lang w:val="en-150"/>
          </w:rPr>
          <m:t>N</m:t>
        </m:r>
      </m:oMath>
      <w:r w:rsidRPr="00EB5B16">
        <w:rPr>
          <w:lang w:val="en-150"/>
        </w:rPr>
        <w:t xml:space="preserve"> ArUco markers are in sight with ids ranging from </w:t>
      </w:r>
      <m:oMath>
        <m:r>
          <w:rPr>
            <w:rFonts w:ascii="Cambria Math" w:hAnsi="Cambria Math"/>
            <w:lang w:val="en-150"/>
          </w:rPr>
          <m:t>a</m:t>
        </m:r>
      </m:oMath>
      <w:r w:rsidRPr="00EB5B16">
        <w:rPr>
          <w:lang w:val="en-150"/>
        </w:rPr>
        <w:t xml:space="preserve"> to </w:t>
      </w:r>
      <m:oMath>
        <m:r>
          <w:rPr>
            <w:rFonts w:ascii="Cambria Math" w:hAnsi="Cambria Math"/>
            <w:lang w:val="en-150"/>
          </w:rPr>
          <m:t>b</m:t>
        </m:r>
      </m:oMath>
      <w:r w:rsidRPr="00EB5B16">
        <w:rPr>
          <w:lang w:val="en-150"/>
        </w:rPr>
        <w:t xml:space="preserve"> as:</w:t>
      </w:r>
    </w:p>
    <w:p w14:paraId="7EBA2ED9" w14:textId="77777777" w:rsidR="00C57F2D" w:rsidRPr="00EB5B16" w:rsidRDefault="00C57F2D" w:rsidP="00C57F2D">
      <w:pPr>
        <w:spacing w:after="240"/>
        <w:rPr>
          <w:lang w:val="en-150"/>
        </w:rPr>
      </w:pPr>
    </w:p>
    <w:p w14:paraId="47A449F2" w14:textId="77777777" w:rsidR="00C57F2D" w:rsidRPr="00EB5B16" w:rsidRDefault="00A952ED" w:rsidP="00C57F2D">
      <w:pPr>
        <w:spacing w:after="240"/>
        <w:rPr>
          <w:lang w:val="en-150"/>
        </w:rPr>
      </w:pPr>
      <m:oMathPara>
        <m:oMath>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x</m:t>
                                      </m:r>
                                    </m:e>
                                  </m:acc>
                                  <m:ctrlPr>
                                    <w:rPr>
                                      <w:rFonts w:ascii="Cambria Math" w:eastAsia="Cambria Math" w:hAnsi="Cambria Math" w:cs="Cambria Math"/>
                                      <w:i/>
                                      <w:lang w:val="en-150"/>
                                    </w:rPr>
                                  </m:ctrlPr>
                                </m:e>
                              </m:mr>
                              <m:mr>
                                <m:e>
                                  <m:r>
                                    <w:rPr>
                                      <w:rFonts w:ascii="Cambria Math" w:eastAsia="Cambria Math" w:hAnsi="Cambria Math" w:cs="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1</m:t>
                        </m:r>
                      </m:sub>
                    </m:sSub>
                    <m:r>
                      <w:rPr>
                        <w:rFonts w:ascii="Cambria Math" w:hAnsi="Cambria Math"/>
                        <w:lang w:val="en-150"/>
                      </w:rPr>
                      <m:t xml:space="preserve">  =</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rSpRule m:val="3"/>
                                <m:rSp m:val="480"/>
                                <m:cSp m:val="240"/>
                                <m:mcs>
                                  <m:mc>
                                    <m:mcPr>
                                      <m:count m:val="8"/>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Ts</m:t>
                                  </m:r>
                                </m:e>
                                <m:e>
                                  <m:f>
                                    <m:fPr>
                                      <m:ctrlPr>
                                        <w:rPr>
                                          <w:rFonts w:ascii="Cambria Math" w:hAnsi="Cambria Math"/>
                                          <w:i/>
                                          <w:lang w:val="en-150"/>
                                        </w:rPr>
                                      </m:ctrlPr>
                                    </m:fPr>
                                    <m:num>
                                      <m:r>
                                        <w:rPr>
                                          <w:rFonts w:ascii="Cambria Math" w:hAnsi="Cambria Math"/>
                                          <w:lang w:val="en-150"/>
                                        </w:rPr>
                                        <m:t>1</m:t>
                                      </m:r>
                                    </m:num>
                                    <m:den>
                                      <m:r>
                                        <w:rPr>
                                          <w:rFonts w:ascii="Cambria Math" w:hAnsi="Cambria Math"/>
                                          <w:lang w:val="en-150"/>
                                        </w:rPr>
                                        <m:t>2</m:t>
                                      </m:r>
                                    </m:den>
                                  </m:f>
                                  <m:sSup>
                                    <m:sSupPr>
                                      <m:ctrlPr>
                                        <w:rPr>
                                          <w:rFonts w:ascii="Cambria Math" w:hAnsi="Cambria Math"/>
                                          <w:i/>
                                          <w:lang w:val="en-150"/>
                                        </w:rPr>
                                      </m:ctrlPr>
                                    </m:sSupPr>
                                    <m:e>
                                      <m:r>
                                        <w:rPr>
                                          <w:rFonts w:ascii="Cambria Math" w:hAnsi="Cambria Math"/>
                                          <w:lang w:val="en-150"/>
                                        </w:rPr>
                                        <m:t>Ts</m:t>
                                      </m:r>
                                    </m:e>
                                    <m:sup>
                                      <m:r>
                                        <w:rPr>
                                          <w:rFonts w:ascii="Cambria Math" w:hAnsi="Cambria Math"/>
                                          <w:lang w:val="en-150"/>
                                        </w:rPr>
                                        <m:t>2</m:t>
                                      </m:r>
                                    </m:sup>
                                  </m:sSup>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hAnsi="Cambria Math"/>
                                      <w:lang w:val="en-150"/>
                                    </w:rPr>
                                    <m:t>0</m:t>
                                  </m:r>
                                </m:e>
                                <m:e>
                                  <m:r>
                                    <w:rPr>
                                      <w:rFonts w:ascii="Cambria Math" w:hAnsi="Cambria Math"/>
                                      <w:lang w:val="en-150"/>
                                    </w:rPr>
                                    <m:t>1</m:t>
                                  </m:r>
                                </m:e>
                                <m:e>
                                  <m:r>
                                    <w:rPr>
                                      <w:rFonts w:ascii="Cambria Math" w:hAnsi="Cambria Math"/>
                                      <w:lang w:val="en-150"/>
                                    </w:rPr>
                                    <m:t>Ts</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hAnsi="Cambria Math"/>
                                      <w:lang w:val="en-150"/>
                                    </w:rPr>
                                    <m:t>Ts</m:t>
                                  </m:r>
                                  <m:ctrlPr>
                                    <w:rPr>
                                      <w:rFonts w:ascii="Cambria Math" w:eastAsia="Cambria Math" w:hAnsi="Cambria Math" w:cs="Cambria Math"/>
                                      <w:i/>
                                      <w:lang w:val="en-150"/>
                                    </w:rPr>
                                  </m:ctrlPr>
                                </m:e>
                                <m:e>
                                  <m:f>
                                    <m:fPr>
                                      <m:ctrlPr>
                                        <w:rPr>
                                          <w:rFonts w:ascii="Cambria Math" w:hAnsi="Cambria Math"/>
                                          <w:i/>
                                          <w:lang w:val="en-150"/>
                                        </w:rPr>
                                      </m:ctrlPr>
                                    </m:fPr>
                                    <m:num>
                                      <m:r>
                                        <w:rPr>
                                          <w:rFonts w:ascii="Cambria Math" w:hAnsi="Cambria Math"/>
                                          <w:lang w:val="en-150"/>
                                        </w:rPr>
                                        <m:t>1</m:t>
                                      </m:r>
                                    </m:num>
                                    <m:den>
                                      <m:r>
                                        <w:rPr>
                                          <w:rFonts w:ascii="Cambria Math" w:hAnsi="Cambria Math"/>
                                          <w:lang w:val="en-150"/>
                                        </w:rPr>
                                        <m:t>2</m:t>
                                      </m:r>
                                    </m:den>
                                  </m:f>
                                  <m:sSup>
                                    <m:sSupPr>
                                      <m:ctrlPr>
                                        <w:rPr>
                                          <w:rFonts w:ascii="Cambria Math" w:hAnsi="Cambria Math"/>
                                          <w:i/>
                                          <w:lang w:val="en-150"/>
                                        </w:rPr>
                                      </m:ctrlPr>
                                    </m:sSupPr>
                                    <m:e>
                                      <m:r>
                                        <w:rPr>
                                          <w:rFonts w:ascii="Cambria Math" w:hAnsi="Cambria Math"/>
                                          <w:lang w:val="en-150"/>
                                        </w:rPr>
                                        <m:t>Ts</m:t>
                                      </m:r>
                                    </m:e>
                                    <m:sup>
                                      <m:r>
                                        <w:rPr>
                                          <w:rFonts w:ascii="Cambria Math" w:hAnsi="Cambria Math"/>
                                          <w:lang w:val="en-150"/>
                                        </w:rPr>
                                        <m:t>2</m:t>
                                      </m:r>
                                    </m:sup>
                                  </m:sSup>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mr>
                              <m:mr>
                                <m:e>
                                  <m:r>
                                    <w:rPr>
                                      <w:rFonts w:ascii="Cambria Math" w:eastAsia="Cambria Math" w:hAnsi="Cambria Math" w:cs="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x</m:t>
                                      </m:r>
                                    </m:e>
                                  </m:acc>
                                  <m:ctrlPr>
                                    <w:rPr>
                                      <w:rFonts w:ascii="Cambria Math" w:eastAsia="Cambria Math" w:hAnsi="Cambria Math" w:cs="Cambria Math"/>
                                      <w:i/>
                                      <w:lang w:val="en-150"/>
                                    </w:rPr>
                                  </m:ctrlPr>
                                </m:e>
                              </m:mr>
                              <m:mr>
                                <m:e>
                                  <m:r>
                                    <w:rPr>
                                      <w:rFonts w:ascii="Cambria Math" w:eastAsia="Cambria Math" w:hAnsi="Cambria Math" w:cs="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e>
                </m:mr>
                <m:mr>
                  <m:e>
                    <m:r>
                      <w:rPr>
                        <w:rFonts w:ascii="Cambria Math" w:hAnsi="Cambria Math"/>
                        <w:color w:val="FFFFFF" w:themeColor="background1"/>
                        <w:lang w:val="en-150"/>
                      </w:rPr>
                      <m:t>|</m:t>
                    </m:r>
                    <m:ctrlPr>
                      <w:rPr>
                        <w:rFonts w:ascii="Cambria Math" w:eastAsia="Cambria Math" w:hAnsi="Cambria Math" w:cs="Cambria Math"/>
                        <w:i/>
                        <w:lang w:val="en-150"/>
                      </w:rPr>
                    </m:ctrlPr>
                  </m:e>
                </m:mr>
                <m:mr>
                  <m:e>
                    <m:sSub>
                      <m:sSubPr>
                        <m:ctrlPr>
                          <w:rPr>
                            <w:rFonts w:ascii="Cambria Math" w:hAnsi="Cambria Math"/>
                            <w:i/>
                            <w:lang w:val="en-150"/>
                          </w:rPr>
                        </m:ctrlPr>
                      </m:sSubPr>
                      <m:e>
                        <m:d>
                          <m:dPr>
                            <m:ctrlPr>
                              <w:rPr>
                                <w:rFonts w:ascii="Cambria Math" w:hAnsi="Cambria Math"/>
                                <w:i/>
                                <w:lang w:val="en-150"/>
                              </w:rPr>
                            </m:ctrlPr>
                          </m:dPr>
                          <m:e>
                            <m:m>
                              <m:mPr>
                                <m:rSpRule m:val="3"/>
                                <m:rSp m:val="360"/>
                                <m:mcs>
                                  <m:mc>
                                    <m:mcPr>
                                      <m:count m:val="1"/>
                                      <m:mcJc m:val="center"/>
                                    </m:mcPr>
                                  </m:mc>
                                </m:mcs>
                                <m:ctrlPr>
                                  <w:rPr>
                                    <w:rFonts w:ascii="Cambria Math" w:hAnsi="Cambria Math"/>
                                    <w:i/>
                                    <w:lang w:val="en-150"/>
                                  </w:rPr>
                                </m:ctrlPr>
                              </m:mPr>
                              <m:mr>
                                <m:e>
                                  <m:r>
                                    <w:rPr>
                                      <w:rFonts w:ascii="Cambria Math" w:hAnsi="Cambria Math"/>
                                      <w:lang w:val="en-150"/>
                                    </w:rPr>
                                    <m:t xml:space="preserve">     </m:t>
                                  </m:r>
                                  <m:sSub>
                                    <m:sSubPr>
                                      <m:ctrlPr>
                                        <w:rPr>
                                          <w:rFonts w:ascii="Cambria Math" w:hAnsi="Cambria Math"/>
                                          <w:i/>
                                          <w:lang w:val="en-150"/>
                                        </w:rPr>
                                      </m:ctrlPr>
                                    </m:sSubPr>
                                    <m:e>
                                      <m:d>
                                        <m:dPr>
                                          <m:begChr m:val=""/>
                                          <m:endChr m:val="}"/>
                                          <m:ctrlPr>
                                            <w:rPr>
                                              <w:rFonts w:ascii="Cambria Math" w:hAnsi="Cambria Math"/>
                                              <w:i/>
                                              <w:lang w:val="en-150"/>
                                            </w:rPr>
                                          </m:ctrlPr>
                                        </m:dP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acc>
                                                      <m:accPr>
                                                        <m:chr m:val="̈"/>
                                                        <m:ctrlPr>
                                                          <w:rPr>
                                                            <w:rFonts w:ascii="Cambria Math" w:hAnsi="Cambria Math"/>
                                                            <w:i/>
                                                            <w:lang w:val="en-150"/>
                                                          </w:rPr>
                                                        </m:ctrlPr>
                                                      </m:accPr>
                                                      <m:e>
                                                        <m:r>
                                                          <w:rPr>
                                                            <w:rFonts w:ascii="Cambria Math" w:hAnsi="Cambria Math"/>
                                                            <w:lang w:val="en-150"/>
                                                          </w:rPr>
                                                          <m:t>x</m:t>
                                                        </m:r>
                                                      </m:e>
                                                    </m:acc>
                                                  </m:e>
                                                </m:mr>
                                                <m:mr>
                                                  <m:e>
                                                    <m:acc>
                                                      <m:accPr>
                                                        <m:chr m:val="̈"/>
                                                        <m:ctrlPr>
                                                          <w:rPr>
                                                            <w:rFonts w:ascii="Cambria Math" w:hAnsi="Cambria Math"/>
                                                            <w:i/>
                                                            <w:lang w:val="en-150"/>
                                                          </w:rPr>
                                                        </m:ctrlPr>
                                                      </m:accPr>
                                                      <m:e>
                                                        <m:r>
                                                          <w:rPr>
                                                            <w:rFonts w:ascii="Cambria Math" w:hAnsi="Cambria Math"/>
                                                            <w:lang w:val="en-150"/>
                                                          </w:rPr>
                                                          <m:t>z</m:t>
                                                        </m:r>
                                                      </m:e>
                                                    </m:acc>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e>
                                          </m:d>
                                          <m:r>
                                            <w:rPr>
                                              <w:rFonts w:ascii="Cambria Math" w:hAnsi="Cambria Math"/>
                                              <w:lang w:val="en-150"/>
                                            </w:rPr>
                                            <m:t xml:space="preserve">  </m:t>
                                          </m:r>
                                        </m:e>
                                      </m:d>
                                    </m:e>
                                    <m:sub>
                                      <m:r>
                                        <w:rPr>
                                          <w:rFonts w:ascii="Cambria Math" w:hAnsi="Cambria Math"/>
                                          <w:lang w:val="en-150"/>
                                        </w:rPr>
                                        <m:t>IMU</m:t>
                                      </m:r>
                                    </m:sub>
                                  </m:sSub>
                                  <m:ctrlPr>
                                    <w:rPr>
                                      <w:rFonts w:ascii="Cambria Math" w:eastAsia="Cambria Math" w:hAnsi="Cambria Math" w:cs="Cambria Math"/>
                                      <w:i/>
                                      <w:lang w:val="en-150"/>
                                    </w:rPr>
                                  </m:ctrlPr>
                                </m:e>
                              </m:mr>
                              <m:mr>
                                <m:e>
                                  <m:r>
                                    <w:rPr>
                                      <w:rFonts w:ascii="Cambria Math" w:eastAsia="Cambria Math" w:hAnsi="Cambria Math" w:cs="Cambria Math"/>
                                      <w:color w:val="FFFFFF" w:themeColor="background1"/>
                                      <w:lang w:val="en-150"/>
                                    </w:rPr>
                                    <m:t>a</m:t>
                                  </m:r>
                                  <m:ctrlPr>
                                    <w:rPr>
                                      <w:rFonts w:ascii="Cambria Math" w:eastAsia="Cambria Math" w:hAnsi="Cambria Math" w:cs="Cambria Math"/>
                                      <w:i/>
                                      <w:lang w:val="en-150"/>
                                    </w:rPr>
                                  </m:ctrlP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ctrlPr>
                                    <w:rPr>
                                      <w:rFonts w:ascii="Cambria Math" w:eastAsia="Cambria Math" w:hAnsi="Cambria Math" w:cs="Cambria Math"/>
                                      <w:i/>
                                      <w:lang w:val="en-150"/>
                                    </w:rPr>
                                  </m:ctrlP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d>
                                            <m:dPr>
                                              <m:begChr m:val=""/>
                                              <m:endChr m:val="}"/>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d>
                                    </m:e>
                                    <m:sub>
                                      <m:r>
                                        <w:rPr>
                                          <w:rFonts w:ascii="Cambria Math" w:hAnsi="Cambria Math"/>
                                          <w:lang w:val="en-150"/>
                                        </w:rPr>
                                        <m:t>b</m:t>
                                      </m:r>
                                    </m:sub>
                                  </m:sSub>
                                </m:e>
                              </m:mr>
                            </m:m>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 xml:space="preserve">    </m:t>
                                  </m:r>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8"/>
                                                    <m:mcJc m:val="center"/>
                                                  </m:mcPr>
                                                </m:mc>
                                              </m:mcs>
                                              <m:ctrlPr>
                                                <w:rPr>
                                                  <w:rFonts w:ascii="Cambria Math" w:hAnsi="Cambria Math"/>
                                                  <w:i/>
                                                  <w:lang w:val="en-150"/>
                                                </w:rPr>
                                              </m:ctrlPr>
                                            </m:mP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IMU</m:t>
                                      </m:r>
                                    </m:sub>
                                  </m:sSub>
                                  <m:ctrlPr>
                                    <w:rPr>
                                      <w:rFonts w:ascii="Cambria Math" w:eastAsia="Cambria Math" w:hAnsi="Cambria Math" w:cs="Cambria Math"/>
                                      <w:i/>
                                      <w:lang w:val="en-150"/>
                                    </w:rPr>
                                  </m:ctrlPr>
                                </m:e>
                              </m:mr>
                              <m:mr>
                                <m:e>
                                  <m:r>
                                    <w:rPr>
                                      <w:rFonts w:ascii="Cambria Math" w:eastAsia="Cambria Math" w:hAnsi="Cambria Math" w:cs="Cambria Math"/>
                                      <w:color w:val="FFFFFF" w:themeColor="background1"/>
                                      <w:lang w:val="en-150"/>
                                    </w:rPr>
                                    <m:t>a</m:t>
                                  </m:r>
                                  <m:ctrlPr>
                                    <w:rPr>
                                      <w:rFonts w:ascii="Cambria Math" w:eastAsia="Cambria Math" w:hAnsi="Cambria Math" w:cs="Cambria Math"/>
                                      <w:i/>
                                      <w:lang w:val="en-150"/>
                                    </w:rPr>
                                  </m:ctrlP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8"/>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8"/>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b</m:t>
                                      </m:r>
                                    </m:sub>
                                  </m:sSub>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x</m:t>
                                      </m:r>
                                    </m:e>
                                  </m:acc>
                                  <m:ctrlPr>
                                    <w:rPr>
                                      <w:rFonts w:ascii="Cambria Math" w:eastAsia="Cambria Math" w:hAnsi="Cambria Math" w:cs="Cambria Math"/>
                                      <w:i/>
                                      <w:lang w:val="en-150"/>
                                    </w:rPr>
                                  </m:ctrlPr>
                                </m:e>
                              </m:mr>
                              <m:mr>
                                <m:e>
                                  <m:r>
                                    <w:rPr>
                                      <w:rFonts w:ascii="Cambria Math" w:eastAsia="Cambria Math" w:hAnsi="Cambria Math" w:cs="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 xml:space="preserve">k       </m:t>
                        </m:r>
                      </m:sub>
                    </m:sSub>
                    <m:r>
                      <w:rPr>
                        <w:rFonts w:ascii="Cambria Math" w:hAnsi="Cambria Math"/>
                        <w:lang w:val="en-150"/>
                      </w:rPr>
                      <m:t xml:space="preserve">    </m:t>
                    </m:r>
                    <m:ctrlPr>
                      <w:rPr>
                        <w:rFonts w:ascii="Cambria Math" w:eastAsia="Cambria Math" w:hAnsi="Cambria Math" w:cs="Cambria Math"/>
                        <w:i/>
                        <w:lang w:val="en-150"/>
                      </w:rPr>
                    </m:ctrlPr>
                  </m:e>
                </m:mr>
                <m:mr>
                  <m:e>
                    <m:r>
                      <w:rPr>
                        <w:rFonts w:ascii="Cambria Math" w:hAnsi="Cambria Math"/>
                        <w:lang w:val="en-150"/>
                      </w:rPr>
                      <m:t xml:space="preserve">  </m:t>
                    </m:r>
                  </m:e>
                </m:mr>
              </m:m>
            </m:e>
          </m:d>
        </m:oMath>
      </m:oMathPara>
    </w:p>
    <w:p w14:paraId="04B5A05C" w14:textId="77777777" w:rsidR="00C57F2D" w:rsidRPr="00EB5B16" w:rsidRDefault="00A952ED" w:rsidP="00C57F2D">
      <w:pPr>
        <w:spacing w:after="240"/>
        <w:rPr>
          <w:lang w:val="en-150"/>
        </w:rPr>
      </w:pPr>
      <m:oMathPara>
        <m:oMath>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1</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rSpRule m:val="3"/>
                                <m:rSp m:val="480"/>
                                <m:cGpRule m:val="3"/>
                                <m:cGp m:val="120"/>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Ts</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1</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mr>
                              <m:mr>
                                <m:e>
                                  <m:r>
                                    <w:rPr>
                                      <w:rFonts w:ascii="Cambria Math" w:eastAsia="Cambria Math" w:hAnsi="Cambria Math" w:cs="Cambria Math"/>
                                      <w:lang w:val="en-150"/>
                                    </w:rPr>
                                    <m:t>0</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rSpRule m:val="3"/>
                                    <m:rSp m:val="480"/>
                                    <m:cSp m:val="240"/>
                                    <m:cGpRule m:val="3"/>
                                    <m:cGp m:val="120"/>
                                    <m:mcs>
                                      <m:mc>
                                        <m:mcPr>
                                          <m:count m:val="3"/>
                                          <m:mcJc m:val="center"/>
                                        </m:mcPr>
                                      </m:mc>
                                    </m:mcs>
                                    <m:ctrlPr>
                                      <w:rPr>
                                        <w:rFonts w:ascii="Cambria Math" w:hAnsi="Cambria Math"/>
                                        <w:i/>
                                        <w:lang w:val="en-150"/>
                                      </w:rPr>
                                    </m:ctrlPr>
                                  </m:mPr>
                                  <m:mr>
                                    <m:e>
                                      <m:f>
                                        <m:fPr>
                                          <m:ctrlPr>
                                            <w:rPr>
                                              <w:rFonts w:ascii="Cambria Math" w:hAnsi="Cambria Math"/>
                                              <w:i/>
                                              <w:lang w:val="en-150"/>
                                            </w:rPr>
                                          </m:ctrlPr>
                                        </m:fPr>
                                        <m:num>
                                          <m:sSup>
                                            <m:sSupPr>
                                              <m:ctrlPr>
                                                <w:rPr>
                                                  <w:rFonts w:ascii="Cambria Math" w:hAnsi="Cambria Math"/>
                                                  <w:i/>
                                                  <w:lang w:val="en-150"/>
                                                </w:rPr>
                                              </m:ctrlPr>
                                            </m:sSupPr>
                                            <m:e>
                                              <m:r>
                                                <w:rPr>
                                                  <w:rFonts w:ascii="Cambria Math" w:hAnsi="Cambria Math"/>
                                                  <w:lang w:val="en-150"/>
                                                </w:rPr>
                                                <m:t>Ts</m:t>
                                              </m:r>
                                            </m:e>
                                            <m:sup>
                                              <m:r>
                                                <w:rPr>
                                                  <w:rFonts w:ascii="Cambria Math" w:hAnsi="Cambria Math"/>
                                                  <w:lang w:val="en-150"/>
                                                </w:rPr>
                                                <m:t>2</m:t>
                                              </m:r>
                                            </m:sup>
                                          </m:sSup>
                                        </m:num>
                                        <m:den>
                                          <m:r>
                                            <w:rPr>
                                              <w:rFonts w:ascii="Cambria Math" w:hAnsi="Cambria Math"/>
                                              <w:lang w:val="en-150"/>
                                            </w:rPr>
                                            <m:t>2</m:t>
                                          </m:r>
                                        </m:den>
                                      </m:f>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f>
                                        <m:fPr>
                                          <m:ctrlPr>
                                            <w:rPr>
                                              <w:rFonts w:ascii="Cambria Math" w:hAnsi="Cambria Math"/>
                                              <w:i/>
                                              <w:lang w:val="en-150"/>
                                            </w:rPr>
                                          </m:ctrlPr>
                                        </m:fPr>
                                        <m:num>
                                          <m:sSup>
                                            <m:sSupPr>
                                              <m:ctrlPr>
                                                <w:rPr>
                                                  <w:rFonts w:ascii="Cambria Math" w:hAnsi="Cambria Math"/>
                                                  <w:i/>
                                                  <w:lang w:val="en-150"/>
                                                </w:rPr>
                                              </m:ctrlPr>
                                            </m:sSupPr>
                                            <m:e>
                                              <m:r>
                                                <w:rPr>
                                                  <w:rFonts w:ascii="Cambria Math" w:hAnsi="Cambria Math"/>
                                                  <w:lang w:val="en-150"/>
                                                </w:rPr>
                                                <m:t>Ts</m:t>
                                              </m:r>
                                            </m:e>
                                            <m:sup>
                                              <m:r>
                                                <w:rPr>
                                                  <w:rFonts w:ascii="Cambria Math" w:hAnsi="Cambria Math"/>
                                                  <w:lang w:val="en-150"/>
                                                </w:rPr>
                                                <m:t>2</m:t>
                                              </m:r>
                                            </m:sup>
                                          </m:sSup>
                                        </m:num>
                                        <m:den>
                                          <m:r>
                                            <w:rPr>
                                              <w:rFonts w:ascii="Cambria Math" w:hAnsi="Cambria Math"/>
                                              <w:lang w:val="en-150"/>
                                            </w:rPr>
                                            <m:t>2</m:t>
                                          </m:r>
                                        </m:den>
                                      </m:f>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Ts</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mr>
                                  <m:mr>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acc>
                                        <m:accPr>
                                          <m:chr m:val="̈"/>
                                          <m:ctrlPr>
                                            <w:rPr>
                                              <w:rFonts w:ascii="Cambria Math" w:hAnsi="Cambria Math"/>
                                              <w:i/>
                                              <w:lang w:val="en-150"/>
                                            </w:rPr>
                                          </m:ctrlPr>
                                        </m:accPr>
                                        <m:e>
                                          <m:r>
                                            <w:rPr>
                                              <w:rFonts w:ascii="Cambria Math" w:hAnsi="Cambria Math"/>
                                              <w:lang w:val="en-150"/>
                                            </w:rPr>
                                            <m:t>x</m:t>
                                          </m:r>
                                        </m:e>
                                      </m:acc>
                                    </m:e>
                                  </m:mr>
                                  <m:mr>
                                    <m:e>
                                      <m:acc>
                                        <m:accPr>
                                          <m:chr m:val="̈"/>
                                          <m:ctrlPr>
                                            <w:rPr>
                                              <w:rFonts w:ascii="Cambria Math" w:hAnsi="Cambria Math"/>
                                              <w:i/>
                                              <w:lang w:val="en-150"/>
                                            </w:rPr>
                                          </m:ctrlPr>
                                        </m:accPr>
                                        <m:e>
                                          <m:r>
                                            <w:rPr>
                                              <w:rFonts w:ascii="Cambria Math" w:hAnsi="Cambria Math"/>
                                              <w:lang w:val="en-150"/>
                                            </w:rPr>
                                            <m:t>z</m:t>
                                          </m:r>
                                        </m:e>
                                      </m:acc>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m:rPr>
                            <m:sty m:val="bi"/>
                          </m:rPr>
                          <w:rPr>
                            <w:rFonts w:ascii="Cambria Math" w:hAnsi="Cambria Math"/>
                            <w:lang w:val="en-150"/>
                          </w:rPr>
                          <m:t>+w</m:t>
                        </m:r>
                      </m:e>
                      <m:sub>
                        <m:r>
                          <w:rPr>
                            <w:rFonts w:ascii="Cambria Math" w:hAnsi="Cambria Math"/>
                            <w:lang w:val="en-150"/>
                          </w:rPr>
                          <m:t>k</m:t>
                        </m:r>
                      </m:sub>
                    </m:sSub>
                  </m:e>
                </m:mr>
                <m:mr>
                  <m:e>
                    <m:r>
                      <w:rPr>
                        <w:rFonts w:ascii="Cambria Math" w:hAnsi="Cambria Math"/>
                        <w:color w:val="FFFFFF" w:themeColor="background1"/>
                        <w:lang w:val="en-150"/>
                      </w:rPr>
                      <m:t>a</m:t>
                    </m:r>
                    <m:ctrlPr>
                      <w:rPr>
                        <w:rFonts w:ascii="Cambria Math" w:eastAsia="Cambria Math" w:hAnsi="Cambria Math" w:cs="Cambria Math"/>
                        <w:i/>
                        <w:lang w:val="en-150"/>
                      </w:rPr>
                    </m:ctrlPr>
                  </m:e>
                </m:mr>
                <m:mr>
                  <m:e>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ctrlPr>
                                    <w:rPr>
                                      <w:rFonts w:ascii="Cambria Math" w:eastAsia="Cambria Math" w:hAnsi="Cambria Math" w:cs="Cambria Math"/>
                                      <w:i/>
                                      <w:lang w:val="en-150"/>
                                    </w:rPr>
                                  </m:ctrlP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d>
                                            <m:dPr>
                                              <m:begChr m:val=""/>
                                              <m:endChr m:val="}"/>
                                              <m:ctrlPr>
                                                <w:rPr>
                                                  <w:rFonts w:ascii="Cambria Math" w:hAnsi="Cambria Math"/>
                                                  <w:i/>
                                                  <w:lang w:val="en-150"/>
                                                </w:rPr>
                                              </m:ctrlPr>
                                            </m:dPr>
                                            <m:e>
                                              <m:m>
                                                <m:mPr>
                                                  <m:mcs>
                                                    <m:mc>
                                                      <m:mcPr>
                                                        <m:count m:val="1"/>
                                                        <m:mcJc m:val="center"/>
                                                      </m:mcPr>
                                                    </m:mc>
                                                  </m:mcs>
                                                  <m:ctrlPr>
                                                    <w:rPr>
                                                      <w:rFonts w:ascii="Cambria Math" w:hAnsi="Cambria Math"/>
                                                      <w:i/>
                                                      <w:lang w:val="en-150"/>
                                                    </w:rPr>
                                                  </m:ctrlPr>
                                                </m:mPr>
                                                <m:mr>
                                                  <m:e>
                                                    <m:r>
                                                      <w:rPr>
                                                        <w:rFonts w:ascii="Cambria Math" w:hAnsi="Cambria Math"/>
                                                        <w:lang w:val="en-150"/>
                                                      </w:rPr>
                                                      <m:t>x</m:t>
                                                    </m:r>
                                                  </m:e>
                                                </m:mr>
                                                <m:mr>
                                                  <m:e>
                                                    <m:r>
                                                      <w:rPr>
                                                        <w:rFonts w:ascii="Cambria Math" w:hAnsi="Cambria Math"/>
                                                        <w:lang w:val="en-150"/>
                                                      </w:rPr>
                                                      <m:t>z</m:t>
                                                    </m:r>
                                                  </m:e>
                                                </m:mr>
                                                <m:mr>
                                                  <m:e>
                                                    <m:r>
                                                      <w:rPr>
                                                        <w:rFonts w:ascii="Cambria Math" w:eastAsia="Cambria Math" w:hAnsi="Cambria Math" w:cs="Cambria Math"/>
                                                        <w:lang w:val="en-150"/>
                                                      </w:rPr>
                                                      <m:t>θ</m:t>
                                                    </m:r>
                                                  </m:e>
                                                </m:mr>
                                              </m:m>
                                              <m:r>
                                                <w:rPr>
                                                  <w:rFonts w:ascii="Cambria Math" w:hAnsi="Cambria Math"/>
                                                  <w:lang w:val="en-150"/>
                                                </w:rPr>
                                                <m:t xml:space="preserve">  </m:t>
                                              </m:r>
                                            </m:e>
                                          </m:d>
                                        </m:e>
                                      </m:d>
                                    </m:e>
                                    <m:sub>
                                      <m:r>
                                        <w:rPr>
                                          <w:rFonts w:ascii="Cambria Math" w:hAnsi="Cambria Math"/>
                                          <w:lang w:val="en-150"/>
                                        </w:rPr>
                                        <m:t>b</m:t>
                                      </m:r>
                                    </m:sub>
                                  </m:sSub>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a</m:t>
                                      </m:r>
                                    </m:sub>
                                  </m:sSub>
                                </m:e>
                              </m:mr>
                              <m:mr>
                                <m:e>
                                  <m:r>
                                    <w:rPr>
                                      <w:rFonts w:ascii="Cambria Math" w:hAnsi="Cambria Math"/>
                                      <w:lang w:val="en-150"/>
                                    </w:rPr>
                                    <m:t>⋮</m:t>
                                  </m:r>
                                </m:e>
                              </m:mr>
                              <m:mr>
                                <m:e>
                                  <m:sSub>
                                    <m:sSubPr>
                                      <m:ctrlPr>
                                        <w:rPr>
                                          <w:rFonts w:ascii="Cambria Math" w:hAnsi="Cambria Math"/>
                                          <w:i/>
                                          <w:lang w:val="en-150"/>
                                        </w:rPr>
                                      </m:ctrlPr>
                                    </m:sSubPr>
                                    <m:e>
                                      <m:d>
                                        <m:dPr>
                                          <m:begChr m:val="{"/>
                                          <m:endChr m:val="}"/>
                                          <m:ctrlPr>
                                            <w:rPr>
                                              <w:rFonts w:ascii="Cambria Math" w:hAnsi="Cambria Math"/>
                                              <w:i/>
                                              <w:lang w:val="en-150"/>
                                            </w:rPr>
                                          </m:ctrlPr>
                                        </m:dPr>
                                        <m:e>
                                          <m:r>
                                            <w:rPr>
                                              <w:rFonts w:ascii="Cambria Math" w:hAnsi="Cambria Math"/>
                                              <w:lang w:val="en-150"/>
                                            </w:rPr>
                                            <m:t xml:space="preserve">  </m:t>
                                          </m:r>
                                          <m:m>
                                            <m:mPr>
                                              <m:mcs>
                                                <m:mc>
                                                  <m:mcPr>
                                                    <m:count m:val="6"/>
                                                    <m:mcJc m:val="center"/>
                                                  </m:mcPr>
                                                </m:mc>
                                              </m:mcs>
                                              <m:ctrlPr>
                                                <w:rPr>
                                                  <w:rFonts w:ascii="Cambria Math" w:hAnsi="Cambria Math"/>
                                                  <w:i/>
                                                  <w:lang w:val="en-150"/>
                                                </w:rPr>
                                              </m:ctrlPr>
                                            </m:mPr>
                                            <m:mr>
                                              <m:e>
                                                <m:r>
                                                  <w:rPr>
                                                    <w:rFonts w:ascii="Cambria Math" w:hAnsi="Cambria Math"/>
                                                    <w:lang w:val="en-150"/>
                                                  </w:rPr>
                                                  <m:t>1</m:t>
                                                </m:r>
                                              </m:e>
                                              <m:e>
                                                <m:r>
                                                  <w:rPr>
                                                    <w:rFonts w:ascii="Cambria Math" w:hAnsi="Cambria Math"/>
                                                    <w:lang w:val="en-150"/>
                                                  </w:rPr>
                                                  <m:t>0</m:t>
                                                </m:r>
                                              </m:e>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e>
                                              <m:e>
                                                <m:r>
                                                  <w:rPr>
                                                    <w:rFonts w:ascii="Cambria Math" w:hAnsi="Cambria Math"/>
                                                    <w:lang w:val="en-150"/>
                                                  </w:rPr>
                                                  <m:t>0</m:t>
                                                </m:r>
                                              </m:e>
                                              <m:e>
                                                <m:r>
                                                  <w:rPr>
                                                    <w:rFonts w:ascii="Cambria Math" w:hAnsi="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e>
                                            </m:mr>
                                            <m:mr>
                                              <m:e>
                                                <m:r>
                                                  <w:rPr>
                                                    <w:rFonts w:ascii="Cambria Math" w:hAnsi="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0</m:t>
                                                </m:r>
                                                <m:ctrlPr>
                                                  <w:rPr>
                                                    <w:rFonts w:ascii="Cambria Math" w:eastAsia="Cambria Math" w:hAnsi="Cambria Math" w:cs="Cambria Math"/>
                                                    <w:i/>
                                                    <w:lang w:val="en-150"/>
                                                  </w:rPr>
                                                </m:ctrlPr>
                                              </m:e>
                                              <m:e>
                                                <m:r>
                                                  <w:rPr>
                                                    <w:rFonts w:ascii="Cambria Math" w:eastAsia="Cambria Math" w:hAnsi="Cambria Math" w:cs="Cambria Math"/>
                                                    <w:lang w:val="en-150"/>
                                                  </w:rPr>
                                                  <m:t>1</m:t>
                                                </m:r>
                                                <m:ctrlPr>
                                                  <w:rPr>
                                                    <w:rFonts w:ascii="Cambria Math" w:eastAsia="Cambria Math" w:hAnsi="Cambria Math" w:cs="Cambria Math"/>
                                                    <w:i/>
                                                    <w:lang w:val="en-150"/>
                                                  </w:rPr>
                                                </m:ctrlPr>
                                              </m:e>
                                              <m:e>
                                                <m:r>
                                                  <w:rPr>
                                                    <w:rFonts w:ascii="Cambria Math" w:eastAsia="Cambria Math" w:hAnsi="Cambria Math" w:cs="Cambria Math"/>
                                                    <w:lang w:val="en-150"/>
                                                  </w:rPr>
                                                  <m:t>0</m:t>
                                                </m:r>
                                              </m:e>
                                            </m:mr>
                                          </m:m>
                                          <m:r>
                                            <w:rPr>
                                              <w:rFonts w:ascii="Cambria Math" w:hAnsi="Cambria Math"/>
                                              <w:lang w:val="en-150"/>
                                            </w:rPr>
                                            <m:t xml:space="preserve">  </m:t>
                                          </m:r>
                                        </m:e>
                                      </m:d>
                                    </m:e>
                                    <m:sub>
                                      <m:r>
                                        <w:rPr>
                                          <w:rFonts w:ascii="Cambria Math" w:hAnsi="Cambria Math"/>
                                          <w:lang w:val="en-150"/>
                                        </w:rPr>
                                        <m:t>b</m:t>
                                      </m:r>
                                    </m:sub>
                                  </m:sSub>
                                </m:e>
                              </m:mr>
                            </m:m>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d>
                          <m:dPr>
                            <m:ctrlPr>
                              <w:rPr>
                                <w:rFonts w:ascii="Cambria Math" w:hAnsi="Cambria Math"/>
                                <w:i/>
                                <w:lang w:val="en-150"/>
                              </w:rPr>
                            </m:ctrlPr>
                          </m:dPr>
                          <m:e>
                            <m:r>
                              <w:rPr>
                                <w:rFonts w:ascii="Cambria Math" w:hAnsi="Cambria Math"/>
                                <w:lang w:val="en-150"/>
                              </w:rPr>
                              <m:t xml:space="preserve"> </m:t>
                            </m:r>
                            <m:m>
                              <m:mPr>
                                <m:mcs>
                                  <m:mc>
                                    <m:mcPr>
                                      <m:count m:val="1"/>
                                      <m:mcJc m:val="center"/>
                                    </m:mcPr>
                                  </m:mc>
                                </m:mcs>
                                <m:ctrlPr>
                                  <w:rPr>
                                    <w:rFonts w:ascii="Cambria Math" w:hAnsi="Cambria Math"/>
                                    <w:i/>
                                    <w:lang w:val="en-150"/>
                                  </w:rPr>
                                </m:ctrlPr>
                              </m:mPr>
                              <m:mr>
                                <m:e>
                                  <m:r>
                                    <w:rPr>
                                      <w:rFonts w:ascii="Cambria Math" w:hAnsi="Cambria Math"/>
                                      <w:lang w:val="en-150"/>
                                    </w:rPr>
                                    <m:t>x</m:t>
                                  </m:r>
                                </m:e>
                              </m:mr>
                              <m:mr>
                                <m:e>
                                  <m:acc>
                                    <m:accPr>
                                      <m:chr m:val="̇"/>
                                      <m:ctrlPr>
                                        <w:rPr>
                                          <w:rFonts w:ascii="Cambria Math" w:hAnsi="Cambria Math"/>
                                          <w:i/>
                                          <w:lang w:val="en-150"/>
                                        </w:rPr>
                                      </m:ctrlPr>
                                    </m:accPr>
                                    <m:e>
                                      <m:r>
                                        <w:rPr>
                                          <w:rFonts w:ascii="Cambria Math" w:hAnsi="Cambria Math"/>
                                          <w:lang w:val="en-150"/>
                                        </w:rPr>
                                        <m:t>x</m:t>
                                      </m:r>
                                    </m:e>
                                  </m:acc>
                                </m:e>
                              </m:mr>
                              <m:mr>
                                <m:e>
                                  <m:r>
                                    <w:rPr>
                                      <w:rFonts w:ascii="Cambria Math" w:hAnsi="Cambria Math"/>
                                      <w:lang w:val="en-150"/>
                                    </w:rPr>
                                    <m:t>z</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z</m:t>
                                      </m:r>
                                    </m:e>
                                  </m:acc>
                                  <m:ctrlPr>
                                    <w:rPr>
                                      <w:rFonts w:ascii="Cambria Math" w:eastAsia="Cambria Math" w:hAnsi="Cambria Math" w:cs="Cambria Math"/>
                                      <w:i/>
                                      <w:lang w:val="en-150"/>
                                    </w:rPr>
                                  </m:ctrlPr>
                                </m:e>
                              </m:mr>
                              <m:mr>
                                <m:e>
                                  <m:r>
                                    <w:rPr>
                                      <w:rFonts w:ascii="Cambria Math" w:eastAsia="Cambria Math" w:hAnsi="Cambria Math" w:cs="Cambria Math"/>
                                      <w:lang w:val="en-150"/>
                                    </w:rPr>
                                    <m:t>θ</m:t>
                                  </m:r>
                                  <m:ctrlPr>
                                    <w:rPr>
                                      <w:rFonts w:ascii="Cambria Math" w:eastAsia="Cambria Math" w:hAnsi="Cambria Math" w:cs="Cambria Math"/>
                                      <w:i/>
                                      <w:lang w:val="en-150"/>
                                    </w:rPr>
                                  </m:ctrlPr>
                                </m:e>
                              </m:mr>
                              <m:mr>
                                <m:e>
                                  <m:acc>
                                    <m:accPr>
                                      <m:chr m:val="̇"/>
                                      <m:ctrlPr>
                                        <w:rPr>
                                          <w:rFonts w:ascii="Cambria Math" w:eastAsia="Cambria Math" w:hAnsi="Cambria Math" w:cs="Cambria Math"/>
                                          <w:i/>
                                          <w:lang w:val="en-150"/>
                                        </w:rPr>
                                      </m:ctrlPr>
                                    </m:accPr>
                                    <m:e>
                                      <m:r>
                                        <w:rPr>
                                          <w:rFonts w:ascii="Cambria Math" w:eastAsia="Cambria Math" w:hAnsi="Cambria Math" w:cs="Cambria Math"/>
                                          <w:lang w:val="en-150"/>
                                        </w:rPr>
                                        <m:t>θ</m:t>
                                      </m:r>
                                    </m:e>
                                  </m:acc>
                                </m:e>
                              </m:mr>
                            </m:m>
                            <m:r>
                              <w:rPr>
                                <w:rFonts w:ascii="Cambria Math" w:hAnsi="Cambria Math"/>
                                <w:lang w:val="en-150"/>
                              </w:rPr>
                              <m:t xml:space="preserve"> </m:t>
                            </m:r>
                          </m:e>
                        </m:d>
                      </m:e>
                      <m:sub>
                        <m:r>
                          <w:rPr>
                            <w:rFonts w:ascii="Cambria Math" w:hAnsi="Cambria Math"/>
                            <w:lang w:val="en-150"/>
                          </w:rPr>
                          <m:t>k</m:t>
                        </m:r>
                      </m:sub>
                    </m:sSub>
                    <m:r>
                      <w:rPr>
                        <w:rFonts w:ascii="Cambria Math" w:hAnsi="Cambria Math"/>
                        <w:lang w:val="en-150"/>
                      </w:rPr>
                      <m:t>+</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 xml:space="preserve">k       </m:t>
                        </m:r>
                      </m:sub>
                    </m:sSub>
                    <m:ctrlPr>
                      <w:rPr>
                        <w:rFonts w:ascii="Cambria Math" w:eastAsia="Cambria Math" w:hAnsi="Cambria Math" w:cs="Cambria Math"/>
                        <w:i/>
                        <w:lang w:val="en-150"/>
                      </w:rPr>
                    </m:ctrlPr>
                  </m:e>
                </m:mr>
                <m:mr>
                  <m:e>
                    <m:r>
                      <w:rPr>
                        <w:rFonts w:ascii="Cambria Math" w:hAnsi="Cambria Math"/>
                        <w:color w:val="FFFFFF" w:themeColor="background1"/>
                        <w:lang w:val="en-150"/>
                      </w:rPr>
                      <m:t>a</m:t>
                    </m:r>
                    <m:ctrlPr>
                      <w:rPr>
                        <w:rFonts w:ascii="Cambria Math" w:eastAsia="Cambria Math" w:hAnsi="Cambria Math" w:cs="Cambria Math"/>
                        <w:i/>
                        <w:color w:val="FFFFFF" w:themeColor="background1"/>
                        <w:lang w:val="en-150"/>
                      </w:rPr>
                    </m:ctrlPr>
                  </m:e>
                </m:mr>
                <m:mr>
                  <m:e>
                    <m:sSub>
                      <m:sSubPr>
                        <m:ctrlPr>
                          <w:rPr>
                            <w:rFonts w:ascii="Cambria Math" w:hAnsi="Cambria Math"/>
                            <w:i/>
                            <w:lang w:val="en-150"/>
                          </w:rPr>
                        </m:ctrlPr>
                      </m:sSubPr>
                      <m:e>
                        <m:r>
                          <m:rPr>
                            <m:sty m:val="bi"/>
                          </m:rPr>
                          <w:rPr>
                            <w:rFonts w:ascii="Cambria Math" w:hAnsi="Cambria Math"/>
                            <w:lang w:val="en-150"/>
                          </w:rPr>
                          <m:t>w</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r>
                          <m:rPr>
                            <m:sty m:val="bi"/>
                          </m:rPr>
                          <w:rPr>
                            <w:rFonts w:ascii="Cambria Math" w:hAnsi="Cambria Math"/>
                            <w:lang w:val="en-150"/>
                          </w:rPr>
                          <m:t>Q</m:t>
                        </m:r>
                      </m:e>
                    </m:d>
                    <m:r>
                      <w:rPr>
                        <w:rFonts w:ascii="Cambria Math" w:hAnsi="Cambria Math"/>
                        <w:lang w:val="en-150"/>
                      </w:rPr>
                      <m:t xml:space="preserve"> ;    </m:t>
                    </m:r>
                    <m:sSub>
                      <m:sSubPr>
                        <m:ctrlPr>
                          <w:rPr>
                            <w:rFonts w:ascii="Cambria Math" w:hAnsi="Cambria Math"/>
                            <w:i/>
                            <w:lang w:val="en-150"/>
                          </w:rPr>
                        </m:ctrlPr>
                      </m:sSubPr>
                      <m:e>
                        <m:r>
                          <m:rPr>
                            <m:sty m:val="bi"/>
                          </m:rPr>
                          <w:rPr>
                            <w:rFonts w:ascii="Cambria Math" w:hAnsi="Cambria Math"/>
                            <w:lang w:val="en-150"/>
                          </w:rPr>
                          <m:t>v</m:t>
                        </m:r>
                      </m:e>
                      <m:sub>
                        <m:r>
                          <w:rPr>
                            <w:rFonts w:ascii="Cambria Math" w:hAnsi="Cambria Math"/>
                            <w:lang w:val="en-150"/>
                          </w:rPr>
                          <m:t>k</m:t>
                        </m:r>
                      </m:sub>
                    </m:sSub>
                    <m:r>
                      <w:rPr>
                        <w:rFonts w:ascii="Cambria Math" w:hAnsi="Cambria Math"/>
                        <w:lang w:val="en-150"/>
                      </w:rPr>
                      <m:t>~N</m:t>
                    </m:r>
                    <m:d>
                      <m:dPr>
                        <m:ctrlPr>
                          <w:rPr>
                            <w:rFonts w:ascii="Cambria Math" w:hAnsi="Cambria Math"/>
                            <w:i/>
                            <w:lang w:val="en-150"/>
                          </w:rPr>
                        </m:ctrlPr>
                      </m:dPr>
                      <m:e>
                        <m:r>
                          <w:rPr>
                            <w:rFonts w:ascii="Cambria Math" w:hAnsi="Cambria Math"/>
                            <w:lang w:val="en-150"/>
                          </w:rPr>
                          <m:t xml:space="preserve">0, </m:t>
                        </m:r>
                        <m:sSub>
                          <m:sSubPr>
                            <m:ctrlPr>
                              <w:rPr>
                                <w:rFonts w:ascii="Cambria Math" w:hAnsi="Cambria Math"/>
                                <w:i/>
                                <w:lang w:val="en-150"/>
                              </w:rPr>
                            </m:ctrlPr>
                          </m:sSubPr>
                          <m:e>
                            <m:d>
                              <m:dPr>
                                <m:ctrlPr>
                                  <w:rPr>
                                    <w:rFonts w:ascii="Cambria Math" w:hAnsi="Cambria Math"/>
                                    <w:i/>
                                    <w:lang w:val="en-150"/>
                                  </w:rPr>
                                </m:ctrlPr>
                              </m:dPr>
                              <m:e>
                                <m:m>
                                  <m:mPr>
                                    <m:mcs>
                                      <m:mc>
                                        <m:mcPr>
                                          <m:count m:val="3"/>
                                          <m:mcJc m:val="center"/>
                                        </m:mcPr>
                                      </m:mc>
                                    </m:mcs>
                                    <m:ctrlPr>
                                      <w:rPr>
                                        <w:rFonts w:ascii="Cambria Math" w:hAnsi="Cambria Math"/>
                                        <w:i/>
                                        <w:lang w:val="en-150"/>
                                      </w:rPr>
                                    </m:ctrlPr>
                                  </m:mPr>
                                  <m:mr>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3x3</m:t>
                                          </m:r>
                                        </m:sub>
                                      </m:sSub>
                                      <m:ctrlPr>
                                        <w:rPr>
                                          <w:rFonts w:ascii="Cambria Math" w:eastAsia="Cambria Math" w:hAnsi="Cambria Math" w:cs="Cambria Math"/>
                                          <w:i/>
                                          <w:lang w:val="en-150"/>
                                        </w:rPr>
                                      </m:ctrlPr>
                                    </m:e>
                                    <m:e>
                                      <m:r>
                                        <w:rPr>
                                          <w:rFonts w:ascii="Cambria Math" w:eastAsia="Cambria Math" w:hAnsi="Cambria Math" w:cs="Cambria Math"/>
                                          <w:lang w:val="en-150"/>
                                        </w:rPr>
                                        <m:t>⋮</m:t>
                                      </m:r>
                                      <m:ctrlPr>
                                        <w:rPr>
                                          <w:rFonts w:ascii="Cambria Math" w:eastAsia="Cambria Math" w:hAnsi="Cambria Math" w:cs="Cambria Math"/>
                                          <w:i/>
                                          <w:lang w:val="en-150"/>
                                        </w:rPr>
                                      </m:ctrlPr>
                                    </m:e>
                                    <m:e>
                                      <m:r>
                                        <m:rPr>
                                          <m:sty m:val="b"/>
                                        </m:rPr>
                                        <w:rPr>
                                          <w:rFonts w:ascii="Cambria Math" w:eastAsia="Cambria Math" w:hAnsi="Cambria Math" w:cs="Cambria Math"/>
                                          <w:lang w:val="en-150"/>
                                        </w:rPr>
                                        <m:t>O</m:t>
                                      </m:r>
                                      <m:ctrlPr>
                                        <w:rPr>
                                          <w:rFonts w:ascii="Cambria Math" w:eastAsia="Cambria Math" w:hAnsi="Cambria Math" w:cs="Cambria Math"/>
                                          <w:i/>
                                          <w:lang w:val="en-150"/>
                                        </w:rPr>
                                      </m:ctrlPr>
                                    </m:e>
                                  </m:mr>
                                  <m:mr>
                                    <m:e>
                                      <m:r>
                                        <w:rPr>
                                          <w:rFonts w:ascii="Cambria Math" w:eastAsia="Cambria Math" w:hAnsi="Cambria Math" w:cs="Cambria Math"/>
                                          <w:lang w:val="en-150"/>
                                        </w:rPr>
                                        <m:t>⋮</m:t>
                                      </m:r>
                                      <m:ctrlPr>
                                        <w:rPr>
                                          <w:rFonts w:ascii="Cambria Math" w:eastAsia="Cambria Math" w:hAnsi="Cambria Math" w:cs="Cambria Math"/>
                                          <w:i/>
                                          <w:lang w:val="en-150"/>
                                        </w:rPr>
                                      </m:ctrlPr>
                                    </m:e>
                                    <m:e>
                                      <m:r>
                                        <w:rPr>
                                          <w:rFonts w:ascii="Cambria Math" w:eastAsia="Cambria Math" w:hAnsi="Cambria Math" w:cs="Cambria Math"/>
                                          <w:lang w:val="en-150"/>
                                        </w:rPr>
                                        <m:t>⋱</m:t>
                                      </m:r>
                                    </m:e>
                                    <m:e>
                                      <m:r>
                                        <w:rPr>
                                          <w:rFonts w:ascii="Cambria Math" w:hAnsi="Cambria Math"/>
                                          <w:lang w:val="en-150"/>
                                        </w:rPr>
                                        <m:t>⋮</m:t>
                                      </m:r>
                                    </m:e>
                                  </m:mr>
                                  <m:mr>
                                    <m:e>
                                      <m:r>
                                        <m:rPr>
                                          <m:sty m:val="b"/>
                                        </m:rPr>
                                        <w:rPr>
                                          <w:rFonts w:ascii="Cambria Math" w:hAnsi="Cambria Math"/>
                                          <w:lang w:val="en-150"/>
                                        </w:rPr>
                                        <m:t>O</m:t>
                                      </m:r>
                                      <m:ctrlPr>
                                        <w:rPr>
                                          <w:rFonts w:ascii="Cambria Math" w:eastAsia="Cambria Math" w:hAnsi="Cambria Math" w:cs="Cambria Math"/>
                                          <w:i/>
                                          <w:lang w:val="en-150"/>
                                        </w:rPr>
                                      </m:ctrlPr>
                                    </m:e>
                                    <m:e>
                                      <m:r>
                                        <w:rPr>
                                          <w:rFonts w:ascii="Cambria Math" w:eastAsia="Cambria Math" w:hAnsi="Cambria Math" w:cs="Cambria Math"/>
                                          <w:lang w:val="en-150"/>
                                        </w:rPr>
                                        <m:t>⋯</m:t>
                                      </m:r>
                                    </m:e>
                                    <m:e>
                                      <m:sSub>
                                        <m:sSubPr>
                                          <m:ctrlPr>
                                            <w:rPr>
                                              <w:rFonts w:ascii="Cambria Math" w:hAnsi="Cambria Math"/>
                                              <w:i/>
                                              <w:lang w:val="en-150"/>
                                            </w:rPr>
                                          </m:ctrlPr>
                                        </m:sSubPr>
                                        <m:e>
                                          <m:r>
                                            <m:rPr>
                                              <m:sty m:val="bi"/>
                                            </m:rPr>
                                            <w:rPr>
                                              <w:rFonts w:ascii="Cambria Math" w:hAnsi="Cambria Math"/>
                                              <w:lang w:val="en-150"/>
                                            </w:rPr>
                                            <m:t>R</m:t>
                                          </m:r>
                                        </m:e>
                                        <m:sub>
                                          <m:r>
                                            <w:rPr>
                                              <w:rFonts w:ascii="Cambria Math" w:hAnsi="Cambria Math"/>
                                              <w:lang w:val="en-150"/>
                                            </w:rPr>
                                            <m:t>3x3</m:t>
                                          </m:r>
                                        </m:sub>
                                      </m:sSub>
                                    </m:e>
                                  </m:mr>
                                </m:m>
                              </m:e>
                            </m:d>
                          </m:e>
                          <m:sub>
                            <m:r>
                              <w:rPr>
                                <w:rFonts w:ascii="Cambria Math" w:hAnsi="Cambria Math"/>
                                <w:lang w:val="en-150"/>
                              </w:rPr>
                              <m:t>3Nx3N</m:t>
                            </m:r>
                          </m:sub>
                        </m:sSub>
                      </m:e>
                    </m:d>
                    <m:r>
                      <w:rPr>
                        <w:rFonts w:ascii="Cambria Math" w:hAnsi="Cambria Math"/>
                        <w:lang w:val="en-150"/>
                      </w:rPr>
                      <m:t xml:space="preserve">  </m:t>
                    </m:r>
                  </m:e>
                </m:mr>
              </m:m>
            </m:e>
          </m:d>
        </m:oMath>
      </m:oMathPara>
    </w:p>
    <w:p w14:paraId="46D59BEC" w14:textId="77777777" w:rsidR="00C57F2D" w:rsidRPr="00EB5B16" w:rsidRDefault="00C57F2D" w:rsidP="00C57F2D">
      <w:pPr>
        <w:spacing w:after="240"/>
        <w:rPr>
          <w:lang w:val="en-150"/>
        </w:rPr>
      </w:pPr>
      <w:r w:rsidRPr="00EB5B16">
        <w:rPr>
          <w:lang w:val="en-150"/>
        </w:rPr>
        <w:t xml:space="preserve">The implementation and experimental validation of this model was left outside of the scope of this project, which is satisfied with theoretically laying down this model and progressing on the Item localization task with the model based only on visual localization based on </w:t>
      </w:r>
      <w:proofErr w:type="spellStart"/>
      <w:r w:rsidRPr="00EB5B16">
        <w:rPr>
          <w:lang w:val="en-150"/>
        </w:rPr>
        <w:t>ArUco</w:t>
      </w:r>
      <w:proofErr w:type="spellEnd"/>
      <w:r w:rsidRPr="00EB5B16">
        <w:rPr>
          <w:lang w:val="en-150"/>
        </w:rPr>
        <w:t xml:space="preserve"> markers.</w:t>
      </w:r>
    </w:p>
    <w:p w14:paraId="718BFA2E" w14:textId="77777777" w:rsidR="00FF4106" w:rsidRPr="00EB5B16" w:rsidRDefault="00FF4106" w:rsidP="00C67FA8">
      <w:pPr>
        <w:pStyle w:val="Heading1"/>
        <w:rPr>
          <w:lang w:val="en-150"/>
        </w:rPr>
      </w:pPr>
      <w:bookmarkStart w:id="414" w:name="_Toc74572170"/>
      <w:r w:rsidRPr="00EB5B16">
        <w:rPr>
          <w:lang w:val="en-150"/>
        </w:rPr>
        <w:lastRenderedPageBreak/>
        <w:t>References</w:t>
      </w:r>
      <w:bookmarkEnd w:id="414"/>
    </w:p>
    <w:p w14:paraId="2209B8A4" w14:textId="11037689" w:rsidR="00FF4106" w:rsidRPr="00EB5B16" w:rsidRDefault="006907CF" w:rsidP="00A6133D">
      <w:pPr>
        <w:jc w:val="left"/>
        <w:rPr>
          <w:lang w:val="en-150"/>
        </w:rPr>
      </w:pPr>
      <w:r w:rsidRPr="00EB5B16">
        <w:rPr>
          <w:lang w:val="en-150"/>
        </w:rPr>
        <w:t>MY REPOSITORY MISSING MAYBE CHANGE USERNAME</w:t>
      </w:r>
      <w:r w:rsidR="00DA7A7E" w:rsidRPr="00EB5B16">
        <w:rPr>
          <w:lang w:val="en-150"/>
        </w:rPr>
        <w:t xml:space="preserve"> solder-fumes-asthma</w:t>
      </w:r>
      <w:r w:rsidR="008A2BFC" w:rsidRPr="00EB5B16">
        <w:rPr>
          <w:lang w:val="en-150"/>
        </w:rPr>
        <w:t xml:space="preserve"> flagged </w:t>
      </w:r>
      <w:r w:rsidR="00597972" w:rsidRPr="00EB5B16">
        <w:rPr>
          <w:lang w:val="en-150"/>
        </w:rPr>
        <w:fldChar w:fldCharType="begin" w:fldLock="1"/>
      </w:r>
      <w:r w:rsidR="00597972" w:rsidRPr="00EB5B16">
        <w:rPr>
          <w:lang w:val="en-150"/>
        </w:rPr>
        <w:instrText>ADDIN CSL_CITATION {"citationItems":[{"id":"ITEM-1","itemData":{"URL":"https://github.com/solder-fumes-asthma/sub-t","accessed":{"date-parts":[["2021","4","14"]]},"id":"ITEM-1","issued":{"date-parts":[["0"]]},"title":"solder-fumes-asthma/sub-t: Object detection in Sub-T environments","type":"webpage"},"uris":["http://www.mendeley.com/documents/?uuid=d352ddd5-8687-380e-aef6-d205863b619d"]}],"mendeley":{"formattedCitation":"[46]","plainTextFormattedCitation":"[46]"},"properties":{"noteIndex":0},"schema":"https://github.com/citation-style-language/schema/raw/master/csl-citation.json"}</w:instrText>
      </w:r>
      <w:r w:rsidR="00597972" w:rsidRPr="00EB5B16">
        <w:rPr>
          <w:lang w:val="en-150"/>
        </w:rPr>
        <w:fldChar w:fldCharType="separate"/>
      </w:r>
      <w:r w:rsidR="00597972" w:rsidRPr="00EB5B16">
        <w:rPr>
          <w:noProof/>
          <w:lang w:val="en-150"/>
        </w:rPr>
        <w:t>[46]</w:t>
      </w:r>
      <w:r w:rsidR="00597972" w:rsidRPr="00EB5B16">
        <w:rPr>
          <w:lang w:val="en-150"/>
        </w:rPr>
        <w:fldChar w:fldCharType="end"/>
      </w:r>
    </w:p>
    <w:p w14:paraId="20BE9F51" w14:textId="3680A630" w:rsidR="00C33384" w:rsidRPr="00EB5B16" w:rsidRDefault="00C33384" w:rsidP="00A6133D">
      <w:pPr>
        <w:jc w:val="left"/>
        <w:rPr>
          <w:lang w:val="en-150"/>
        </w:rPr>
      </w:pPr>
      <w:r w:rsidRPr="00EB5B16">
        <w:rPr>
          <w:lang w:val="en-150"/>
        </w:rPr>
        <w:t>EDIT ROBOTICS LECTURE WITH MORE FIELDS</w:t>
      </w:r>
    </w:p>
    <w:p w14:paraId="761C436D" w14:textId="77777777" w:rsidR="006907CF" w:rsidRPr="00EB5B16" w:rsidRDefault="006907CF" w:rsidP="00A6133D">
      <w:pPr>
        <w:jc w:val="left"/>
        <w:rPr>
          <w:lang w:val="en-150"/>
        </w:rPr>
      </w:pPr>
    </w:p>
    <w:p w14:paraId="7A0B4FFC" w14:textId="15E10653" w:rsidR="00597972" w:rsidRPr="00EB5B16" w:rsidRDefault="004B0DC8" w:rsidP="00597972">
      <w:pPr>
        <w:widowControl w:val="0"/>
        <w:autoSpaceDE w:val="0"/>
        <w:autoSpaceDN w:val="0"/>
        <w:adjustRightInd w:val="0"/>
        <w:spacing w:line="240" w:lineRule="auto"/>
        <w:ind w:left="640" w:hanging="640"/>
        <w:rPr>
          <w:noProof/>
          <w:szCs w:val="24"/>
          <w:lang w:val="en-150"/>
        </w:rPr>
      </w:pPr>
      <w:r w:rsidRPr="00EB5B16">
        <w:rPr>
          <w:lang w:val="en-150"/>
        </w:rPr>
        <w:fldChar w:fldCharType="begin" w:fldLock="1"/>
      </w:r>
      <w:r w:rsidRPr="00EB5B16">
        <w:rPr>
          <w:lang w:val="en-150"/>
        </w:rPr>
        <w:instrText xml:space="preserve">ADDIN Mendeley Bibliography CSL_BIBLIOGRAPHY </w:instrText>
      </w:r>
      <w:r w:rsidRPr="00EB5B16">
        <w:rPr>
          <w:lang w:val="en-150"/>
        </w:rPr>
        <w:fldChar w:fldCharType="separate"/>
      </w:r>
      <w:r w:rsidR="00597972" w:rsidRPr="00EB5B16">
        <w:rPr>
          <w:noProof/>
          <w:szCs w:val="24"/>
          <w:lang w:val="en-150"/>
        </w:rPr>
        <w:t>[1]</w:t>
      </w:r>
      <w:r w:rsidR="00597972" w:rsidRPr="00EB5B16">
        <w:rPr>
          <w:noProof/>
          <w:szCs w:val="24"/>
          <w:lang w:val="en-150"/>
        </w:rPr>
        <w:tab/>
        <w:t>G. Nikolakopoulos, “R7010E Robotics Lp2 H20,” 2020.</w:t>
      </w:r>
    </w:p>
    <w:p w14:paraId="1F087EFE"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w:t>
      </w:r>
      <w:r w:rsidRPr="00EB5B16">
        <w:rPr>
          <w:noProof/>
          <w:szCs w:val="24"/>
          <w:lang w:val="en-150"/>
        </w:rPr>
        <w:tab/>
        <w:t xml:space="preserve">X. Zhou, Y. Peng, C. Long, F. Ren, and C. Shi, “MoNet3D: Towards Accurate Monocular 3D Object Localization in Real Time,” </w:t>
      </w:r>
      <w:r w:rsidRPr="00EB5B16">
        <w:rPr>
          <w:i/>
          <w:iCs/>
          <w:noProof/>
          <w:szCs w:val="24"/>
          <w:lang w:val="en-150"/>
        </w:rPr>
        <w:t>arXiv</w:t>
      </w:r>
      <w:r w:rsidRPr="00EB5B16">
        <w:rPr>
          <w:noProof/>
          <w:szCs w:val="24"/>
          <w:lang w:val="en-150"/>
        </w:rPr>
        <w:t>, 2020.</w:t>
      </w:r>
    </w:p>
    <w:p w14:paraId="23FCA746"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w:t>
      </w:r>
      <w:r w:rsidRPr="00EB5B16">
        <w:rPr>
          <w:noProof/>
          <w:szCs w:val="24"/>
          <w:lang w:val="en-150"/>
        </w:rPr>
        <w:tab/>
        <w:t>“(No Title).” https://www.subtchallenge.com/resources/SubT_Cave_Artifacts_Specification.pdf (accessed Apr. 14, 2021).</w:t>
      </w:r>
    </w:p>
    <w:p w14:paraId="2EA9E978"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w:t>
      </w:r>
      <w:r w:rsidRPr="00EB5B16">
        <w:rPr>
          <w:noProof/>
          <w:szCs w:val="24"/>
          <w:lang w:val="en-150"/>
        </w:rPr>
        <w:tab/>
        <w:t xml:space="preserve">F. Chollet, </w:t>
      </w:r>
      <w:r w:rsidRPr="00EB5B16">
        <w:rPr>
          <w:i/>
          <w:iCs/>
          <w:noProof/>
          <w:szCs w:val="24"/>
          <w:lang w:val="en-150"/>
        </w:rPr>
        <w:t>Deep Learning with Python, Manning</w:t>
      </w:r>
      <w:r w:rsidRPr="00EB5B16">
        <w:rPr>
          <w:noProof/>
          <w:szCs w:val="24"/>
          <w:lang w:val="en-150"/>
        </w:rPr>
        <w:t>. 2018.</w:t>
      </w:r>
    </w:p>
    <w:p w14:paraId="476E6D8C"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w:t>
      </w:r>
      <w:r w:rsidRPr="00EB5B16">
        <w:rPr>
          <w:noProof/>
          <w:szCs w:val="24"/>
          <w:lang w:val="en-150"/>
        </w:rPr>
        <w:tab/>
        <w:t>C. Borngrund, U. Bodin, and F. Sandin, “Machine vision for automation of earth-moving machines: Transfer learning experiments with YOLOv3,” Luleå University of Technology, 2019.</w:t>
      </w:r>
    </w:p>
    <w:p w14:paraId="726D5C3D"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w:t>
      </w:r>
      <w:r w:rsidRPr="00EB5B16">
        <w:rPr>
          <w:noProof/>
          <w:szCs w:val="24"/>
          <w:lang w:val="en-150"/>
        </w:rPr>
        <w:tab/>
        <w:t xml:space="preserve">B. Widrow and M. A. Lehr, “30 Years of Adaptive Neural Networks: Perceptron, Madaline, and Backpropagation,” </w:t>
      </w:r>
      <w:r w:rsidRPr="00EB5B16">
        <w:rPr>
          <w:i/>
          <w:iCs/>
          <w:noProof/>
          <w:szCs w:val="24"/>
          <w:lang w:val="en-150"/>
        </w:rPr>
        <w:t>Proc. IEEE</w:t>
      </w:r>
      <w:r w:rsidRPr="00EB5B16">
        <w:rPr>
          <w:noProof/>
          <w:szCs w:val="24"/>
          <w:lang w:val="en-150"/>
        </w:rPr>
        <w:t>, vol. 78, no. 9, pp. 1415–1442, 1990, doi: 10.1109/5.58323.</w:t>
      </w:r>
    </w:p>
    <w:p w14:paraId="68787BD4"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7]</w:t>
      </w:r>
      <w:r w:rsidRPr="00EB5B16">
        <w:rPr>
          <w:noProof/>
          <w:szCs w:val="24"/>
          <w:lang w:val="en-150"/>
        </w:rPr>
        <w:tab/>
        <w:t>C. Nwankpa, W. Ijomah, A. Gachagan, and S. Marshall, “Activation Functions: Comparison of trends in Practice and Research for Deep Learning,” pp. 1–20, 2018, [Online]. Available: http://arxiv.org/abs/1811.03378.</w:t>
      </w:r>
    </w:p>
    <w:p w14:paraId="713374F7"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8]</w:t>
      </w:r>
      <w:r w:rsidRPr="00EB5B16">
        <w:rPr>
          <w:noProof/>
          <w:szCs w:val="24"/>
          <w:lang w:val="en-150"/>
        </w:rPr>
        <w:tab/>
        <w:t>M. A. Nielsen, “Neural Networks and Deep Learning.” Determination Press, 2015, Accessed: May 26, 2021. [Online]. Available: http://neuralnetworksanddeeplearning.com.</w:t>
      </w:r>
    </w:p>
    <w:p w14:paraId="5E1B18B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9]</w:t>
      </w:r>
      <w:r w:rsidRPr="00EB5B16">
        <w:rPr>
          <w:noProof/>
          <w:szCs w:val="24"/>
          <w:lang w:val="en-150"/>
        </w:rPr>
        <w:tab/>
        <w:t>A. Krizhevsky, I. Sutskever, and G. E. Hinton, “[AlexNet] ImageNet Classification with Deep Convolutional Neural Networks,” 2012. doi: 10.1201/9781420010749.</w:t>
      </w:r>
    </w:p>
    <w:p w14:paraId="509047C0"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0]</w:t>
      </w:r>
      <w:r w:rsidRPr="00EB5B16">
        <w:rPr>
          <w:noProof/>
          <w:szCs w:val="24"/>
          <w:lang w:val="en-150"/>
        </w:rPr>
        <w:tab/>
        <w:t>“Transfer learning and fine-tuning  |  TensorFlow Core.” https://www.tensorflow.org/tutorials/images/transfer_learning (accessed May 26, 2021).</w:t>
      </w:r>
    </w:p>
    <w:p w14:paraId="4A1D62B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1]</w:t>
      </w:r>
      <w:r w:rsidRPr="00EB5B16">
        <w:rPr>
          <w:noProof/>
          <w:szCs w:val="24"/>
          <w:lang w:val="en-150"/>
        </w:rPr>
        <w:tab/>
        <w:t xml:space="preserve">R. Girshick, J. Donahue, T. Darrell, and J. Malik, “[R-CNN I] Rich feature hierarchies for accurate object detection and semantic segmentation,” </w:t>
      </w:r>
      <w:r w:rsidRPr="00EB5B16">
        <w:rPr>
          <w:i/>
          <w:iCs/>
          <w:noProof/>
          <w:szCs w:val="24"/>
          <w:lang w:val="en-150"/>
        </w:rPr>
        <w:t>Proc. IEEE Comput. Soc. Conf. Comput. Vis. Pattern Recognit.</w:t>
      </w:r>
      <w:r w:rsidRPr="00EB5B16">
        <w:rPr>
          <w:noProof/>
          <w:szCs w:val="24"/>
          <w:lang w:val="en-150"/>
        </w:rPr>
        <w:t>, pp. 580–587, 2014, doi: 10.1109/CVPR.2014.81.</w:t>
      </w:r>
    </w:p>
    <w:p w14:paraId="6461221B"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2]</w:t>
      </w:r>
      <w:r w:rsidRPr="00EB5B16">
        <w:rPr>
          <w:noProof/>
          <w:szCs w:val="24"/>
          <w:lang w:val="en-150"/>
        </w:rPr>
        <w:tab/>
        <w:t xml:space="preserve">K. Nguyen, N. T. Huynh, P. C. Nguyen, K. D. Nguyen, N. D. Vo, and T. V. Nguyen, “[State of the Art] Detecting objects from space: an evaluation of deep-learning modern approaches,” </w:t>
      </w:r>
      <w:r w:rsidRPr="00EB5B16">
        <w:rPr>
          <w:i/>
          <w:iCs/>
          <w:noProof/>
          <w:szCs w:val="24"/>
          <w:lang w:val="en-150"/>
        </w:rPr>
        <w:t>Electron.</w:t>
      </w:r>
      <w:r w:rsidRPr="00EB5B16">
        <w:rPr>
          <w:noProof/>
          <w:szCs w:val="24"/>
          <w:lang w:val="en-150"/>
        </w:rPr>
        <w:t>, vol. 9, no. 4, pp. 1–18, 2020, doi: 10.3390/electronics9040583.</w:t>
      </w:r>
    </w:p>
    <w:p w14:paraId="7D6649E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3]</w:t>
      </w:r>
      <w:r w:rsidRPr="00EB5B16">
        <w:rPr>
          <w:noProof/>
          <w:szCs w:val="24"/>
          <w:lang w:val="en-150"/>
        </w:rPr>
        <w:tab/>
        <w:t xml:space="preserve">H. Zhu, H. Wei, B. Li, X. Yuan, and N. Kehtarnavaz, “A review of video object detection: Datasets, metrics and methods,” </w:t>
      </w:r>
      <w:r w:rsidRPr="00EB5B16">
        <w:rPr>
          <w:i/>
          <w:iCs/>
          <w:noProof/>
          <w:szCs w:val="24"/>
          <w:lang w:val="en-150"/>
        </w:rPr>
        <w:t>Appl. Sci.</w:t>
      </w:r>
      <w:r w:rsidRPr="00EB5B16">
        <w:rPr>
          <w:noProof/>
          <w:szCs w:val="24"/>
          <w:lang w:val="en-150"/>
        </w:rPr>
        <w:t>, vol. 10, no. 21, pp. 1–24, 2020, doi: 10.3390/app10217834.</w:t>
      </w:r>
    </w:p>
    <w:p w14:paraId="582E6342"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4]</w:t>
      </w:r>
      <w:r w:rsidRPr="00EB5B16">
        <w:rPr>
          <w:noProof/>
          <w:szCs w:val="24"/>
          <w:lang w:val="en-150"/>
        </w:rPr>
        <w:tab/>
        <w:t xml:space="preserve">T. Y. Lin </w:t>
      </w:r>
      <w:r w:rsidRPr="00EB5B16">
        <w:rPr>
          <w:i/>
          <w:iCs/>
          <w:noProof/>
          <w:szCs w:val="24"/>
          <w:lang w:val="en-150"/>
        </w:rPr>
        <w:t>et al.</w:t>
      </w:r>
      <w:r w:rsidRPr="00EB5B16">
        <w:rPr>
          <w:noProof/>
          <w:szCs w:val="24"/>
          <w:lang w:val="en-150"/>
        </w:rPr>
        <w:t xml:space="preserve">, “Microsoft COCO: Common objects in context,” </w:t>
      </w:r>
      <w:r w:rsidRPr="00EB5B16">
        <w:rPr>
          <w:i/>
          <w:iCs/>
          <w:noProof/>
          <w:szCs w:val="24"/>
          <w:lang w:val="en-150"/>
        </w:rPr>
        <w:t>Lect. Notes Comput. Sci. (including Subser. Lect. Notes Artif. Intell. Lect. Notes Bioinformatics)</w:t>
      </w:r>
      <w:r w:rsidRPr="00EB5B16">
        <w:rPr>
          <w:noProof/>
          <w:szCs w:val="24"/>
          <w:lang w:val="en-150"/>
        </w:rPr>
        <w:t>, vol. 8693 LNCS, no. PART 5, pp. 740–755, 2014, doi: 10.1007/978-3-319-10602-1_48.</w:t>
      </w:r>
    </w:p>
    <w:p w14:paraId="06A2BF4F"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5]</w:t>
      </w:r>
      <w:r w:rsidRPr="00EB5B16">
        <w:rPr>
          <w:noProof/>
          <w:szCs w:val="24"/>
          <w:lang w:val="en-150"/>
        </w:rPr>
        <w:tab/>
        <w:t>“The PASCAL Visual Object Classes Homepage.” http://host.robots.ox.ac.uk/pascal/VOC/ (accessed May 26, 2021).</w:t>
      </w:r>
    </w:p>
    <w:p w14:paraId="2C91F57E"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lastRenderedPageBreak/>
        <w:t>[16]</w:t>
      </w:r>
      <w:r w:rsidRPr="00EB5B16">
        <w:rPr>
          <w:noProof/>
          <w:szCs w:val="24"/>
          <w:lang w:val="en-150"/>
        </w:rPr>
        <w:tab/>
        <w:t>“COCO - Common Objects in Context - Detection Evaluation.” https://cocodataset.org/#detection-eval (accessed May 26, 2021).</w:t>
      </w:r>
    </w:p>
    <w:p w14:paraId="7683BAA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7]</w:t>
      </w:r>
      <w:r w:rsidRPr="00EB5B16">
        <w:rPr>
          <w:noProof/>
          <w:szCs w:val="24"/>
          <w:lang w:val="en-150"/>
        </w:rPr>
        <w:tab/>
        <w:t>“mAP (mean average precision) calculation for different Datasets (MSCOCO, ImageNet, PascalVOC) - darknet.” https://www.gitmemory.com/issue/AlexeyAB/darknet/ 2746/477459452 (accessed May 26, 2021).</w:t>
      </w:r>
    </w:p>
    <w:p w14:paraId="369CE812"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8]</w:t>
      </w:r>
      <w:r w:rsidRPr="00EB5B16">
        <w:rPr>
          <w:noProof/>
          <w:szCs w:val="24"/>
          <w:lang w:val="en-150"/>
        </w:rPr>
        <w:tab/>
        <w:t>“Breaking Down Mean Average Precision (mAP) | by Ren Jie Tan | Towards Data Science.” https://towardsdatascience.com/breaking-down-mean-average-precision-map-ae462f623a52 (accessed May 26, 2021).</w:t>
      </w:r>
    </w:p>
    <w:p w14:paraId="3C7FCBFD"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19]</w:t>
      </w:r>
      <w:r w:rsidRPr="00EB5B16">
        <w:rPr>
          <w:noProof/>
          <w:szCs w:val="24"/>
          <w:lang w:val="en-150"/>
        </w:rPr>
        <w:tab/>
        <w:t>“cocodataset/cocoapi: COCO API - Dataset @ http://cocodataset.org/.” https://github.com/cocodataset/cocoapi (accessed Apr. 14, 2021).</w:t>
      </w:r>
    </w:p>
    <w:p w14:paraId="0DC16D66"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0]</w:t>
      </w:r>
      <w:r w:rsidRPr="00EB5B16">
        <w:rPr>
          <w:noProof/>
          <w:szCs w:val="24"/>
          <w:lang w:val="en-150"/>
        </w:rPr>
        <w:tab/>
        <w:t xml:space="preserve">R. Girshick, “[R-CNN II] Fast R-CNN,” </w:t>
      </w:r>
      <w:r w:rsidRPr="00EB5B16">
        <w:rPr>
          <w:i/>
          <w:iCs/>
          <w:noProof/>
          <w:szCs w:val="24"/>
          <w:lang w:val="en-150"/>
        </w:rPr>
        <w:t>Proc. IEEE Int. Conf. Comput. Vis.</w:t>
      </w:r>
      <w:r w:rsidRPr="00EB5B16">
        <w:rPr>
          <w:noProof/>
          <w:szCs w:val="24"/>
          <w:lang w:val="en-150"/>
        </w:rPr>
        <w:t>, vol. 2015 Inter, pp. 1440–1448, 2015, doi: 10.1109/ICCV.2015.169.</w:t>
      </w:r>
    </w:p>
    <w:p w14:paraId="508E9647"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1]</w:t>
      </w:r>
      <w:r w:rsidRPr="00EB5B16">
        <w:rPr>
          <w:noProof/>
          <w:szCs w:val="24"/>
          <w:lang w:val="en-150"/>
        </w:rPr>
        <w:tab/>
        <w:t xml:space="preserve">S. Ren, K. He, R. Girshick, and J. Sun, “[R-CNN III] Faster R-CNN: Towards Real-Time Object Detection with Region Proposal Networks,” </w:t>
      </w:r>
      <w:r w:rsidRPr="00EB5B16">
        <w:rPr>
          <w:i/>
          <w:iCs/>
          <w:noProof/>
          <w:szCs w:val="24"/>
          <w:lang w:val="en-150"/>
        </w:rPr>
        <w:t>IEEE Trans. Pattern Anal. Mach. Intell.</w:t>
      </w:r>
      <w:r w:rsidRPr="00EB5B16">
        <w:rPr>
          <w:noProof/>
          <w:szCs w:val="24"/>
          <w:lang w:val="en-150"/>
        </w:rPr>
        <w:t>, vol. 39, no. 6, pp. 1137–1149, 2017, doi: 10.1109/TPAMI.2016.2577031.</w:t>
      </w:r>
    </w:p>
    <w:p w14:paraId="092812CA"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2]</w:t>
      </w:r>
      <w:r w:rsidRPr="00EB5B16">
        <w:rPr>
          <w:noProof/>
          <w:szCs w:val="24"/>
          <w:lang w:val="en-150"/>
        </w:rPr>
        <w:tab/>
        <w:t>Vaibhaw Singh Chandel, “[web] Selective Search for Object Detection (C++ / Python) | Learn OpenCV,” pp. 1–14, 2017, [Online]. Available: https://www.learnopencv.com/selective-search-for-object-detection-cpp-python/.</w:t>
      </w:r>
    </w:p>
    <w:p w14:paraId="61657F8F"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3]</w:t>
      </w:r>
      <w:r w:rsidRPr="00EB5B16">
        <w:rPr>
          <w:noProof/>
          <w:szCs w:val="24"/>
          <w:lang w:val="en-150"/>
        </w:rPr>
        <w:tab/>
        <w:t xml:space="preserve">J. Redmon, S. Divvala, R. Girshick, and A. Farhadi, “[YOLO I] You only look once: Unified, real-time object detection,” </w:t>
      </w:r>
      <w:r w:rsidRPr="00EB5B16">
        <w:rPr>
          <w:i/>
          <w:iCs/>
          <w:noProof/>
          <w:szCs w:val="24"/>
          <w:lang w:val="en-150"/>
        </w:rPr>
        <w:t>Proc. IEEE Comput. Soc. Conf. Comput. Vis. Pattern Recognit.</w:t>
      </w:r>
      <w:r w:rsidRPr="00EB5B16">
        <w:rPr>
          <w:noProof/>
          <w:szCs w:val="24"/>
          <w:lang w:val="en-150"/>
        </w:rPr>
        <w:t>, vol. 2016-Decem, pp. 779–788, 2016, doi: 10.1109/CVPR.2016.91.</w:t>
      </w:r>
    </w:p>
    <w:p w14:paraId="0DDB894A"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4]</w:t>
      </w:r>
      <w:r w:rsidRPr="00EB5B16">
        <w:rPr>
          <w:noProof/>
          <w:szCs w:val="24"/>
          <w:lang w:val="en-150"/>
        </w:rPr>
        <w:tab/>
        <w:t>J. Redmon and A. Farhadi, “[YOLO II] YOLO9000: Better, faster, stronger,” 2017, doi: 10.1109/CVPR.2017.690.</w:t>
      </w:r>
    </w:p>
    <w:p w14:paraId="3A2E846B"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5]</w:t>
      </w:r>
      <w:r w:rsidRPr="00EB5B16">
        <w:rPr>
          <w:noProof/>
          <w:szCs w:val="24"/>
          <w:lang w:val="en-150"/>
        </w:rPr>
        <w:tab/>
        <w:t xml:space="preserve">J. Redmon and A. Farhadi, “[YOLO III] YOLO v3,” </w:t>
      </w:r>
      <w:r w:rsidRPr="00EB5B16">
        <w:rPr>
          <w:i/>
          <w:iCs/>
          <w:noProof/>
          <w:szCs w:val="24"/>
          <w:lang w:val="en-150"/>
        </w:rPr>
        <w:t>Tech Rep.</w:t>
      </w:r>
      <w:r w:rsidRPr="00EB5B16">
        <w:rPr>
          <w:noProof/>
          <w:szCs w:val="24"/>
          <w:lang w:val="en-150"/>
        </w:rPr>
        <w:t>, pp. 1–6, 2018, [Online]. Available: https://pjreddie.com/media/files/papers/YOLOv3.pdf.</w:t>
      </w:r>
    </w:p>
    <w:p w14:paraId="259AE0FA"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6]</w:t>
      </w:r>
      <w:r w:rsidRPr="00EB5B16">
        <w:rPr>
          <w:noProof/>
          <w:szCs w:val="24"/>
          <w:lang w:val="en-150"/>
        </w:rPr>
        <w:tab/>
        <w:t>“Darknet: Open Source Neural Networks in C.” https://pjreddie.com/darknet/ (accessed May 26, 2021).</w:t>
      </w:r>
    </w:p>
    <w:p w14:paraId="41B5A412"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7]</w:t>
      </w:r>
      <w:r w:rsidRPr="00EB5B16">
        <w:rPr>
          <w:noProof/>
          <w:szCs w:val="24"/>
          <w:lang w:val="en-150"/>
        </w:rPr>
        <w:tab/>
        <w:t xml:space="preserve">W. Liu </w:t>
      </w:r>
      <w:r w:rsidRPr="00EB5B16">
        <w:rPr>
          <w:i/>
          <w:iCs/>
          <w:noProof/>
          <w:szCs w:val="24"/>
          <w:lang w:val="en-150"/>
        </w:rPr>
        <w:t>et al.</w:t>
      </w:r>
      <w:r w:rsidRPr="00EB5B16">
        <w:rPr>
          <w:noProof/>
          <w:szCs w:val="24"/>
          <w:lang w:val="en-150"/>
        </w:rPr>
        <w:t xml:space="preserve">, “[SSD] SSD: Single shot multibox detector,” </w:t>
      </w:r>
      <w:r w:rsidRPr="00EB5B16">
        <w:rPr>
          <w:i/>
          <w:iCs/>
          <w:noProof/>
          <w:szCs w:val="24"/>
          <w:lang w:val="en-150"/>
        </w:rPr>
        <w:t>Lect. Notes Comput. Sci. (including Subser. Lect. Notes Artif. Intell. Lect. Notes Bioinformatics)</w:t>
      </w:r>
      <w:r w:rsidRPr="00EB5B16">
        <w:rPr>
          <w:noProof/>
          <w:szCs w:val="24"/>
          <w:lang w:val="en-150"/>
        </w:rPr>
        <w:t>, vol. 9905 LNCS, pp. 21–37, 2016, doi: 10.1007/978-3-319-46448-0_2.</w:t>
      </w:r>
    </w:p>
    <w:p w14:paraId="70642ACA"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8]</w:t>
      </w:r>
      <w:r w:rsidRPr="00EB5B16">
        <w:rPr>
          <w:noProof/>
          <w:szCs w:val="24"/>
          <w:lang w:val="en-150"/>
        </w:rPr>
        <w:tab/>
        <w:t xml:space="preserve">M. Tan, R. Pang, and Q. V. Le, “[EfficientDet] EfficientDet: Scalable and efficient object detection,” </w:t>
      </w:r>
      <w:r w:rsidRPr="00EB5B16">
        <w:rPr>
          <w:i/>
          <w:iCs/>
          <w:noProof/>
          <w:szCs w:val="24"/>
          <w:lang w:val="en-150"/>
        </w:rPr>
        <w:t>Proc. IEEE Comput. Soc. Conf. Comput. Vis. Pattern Recognit.</w:t>
      </w:r>
      <w:r w:rsidRPr="00EB5B16">
        <w:rPr>
          <w:noProof/>
          <w:szCs w:val="24"/>
          <w:lang w:val="en-150"/>
        </w:rPr>
        <w:t>, pp. 10778–10787, 2020, doi: 10.1109/CVPR42600.2020.01079.</w:t>
      </w:r>
    </w:p>
    <w:p w14:paraId="4DCA88EF"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29]</w:t>
      </w:r>
      <w:r w:rsidRPr="00EB5B16">
        <w:rPr>
          <w:noProof/>
          <w:szCs w:val="24"/>
          <w:lang w:val="en-150"/>
        </w:rPr>
        <w:tab/>
        <w:t xml:space="preserve">M. Tan and Q. V. Le, “[EfficientNet] EfficientNet: Rethinking model scaling for convolutional neural networks,” </w:t>
      </w:r>
      <w:r w:rsidRPr="00EB5B16">
        <w:rPr>
          <w:i/>
          <w:iCs/>
          <w:noProof/>
          <w:szCs w:val="24"/>
          <w:lang w:val="en-150"/>
        </w:rPr>
        <w:t>36th Int. Conf. Mach. Learn. ICML 2019</w:t>
      </w:r>
      <w:r w:rsidRPr="00EB5B16">
        <w:rPr>
          <w:noProof/>
          <w:szCs w:val="24"/>
          <w:lang w:val="en-150"/>
        </w:rPr>
        <w:t>, vol. 2019-June, pp. 10691–10700, 2019.</w:t>
      </w:r>
    </w:p>
    <w:p w14:paraId="6DF414E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0]</w:t>
      </w:r>
      <w:r w:rsidRPr="00EB5B16">
        <w:rPr>
          <w:noProof/>
          <w:szCs w:val="24"/>
          <w:lang w:val="en-150"/>
        </w:rPr>
        <w:tab/>
        <w:t xml:space="preserve">G. Ghiasi, T. Y. Lin, and Q. V. Le, “[NAS] NAS-FPN: Learning scalable feature pyramid architecture for object detection,” </w:t>
      </w:r>
      <w:r w:rsidRPr="00EB5B16">
        <w:rPr>
          <w:i/>
          <w:iCs/>
          <w:noProof/>
          <w:szCs w:val="24"/>
          <w:lang w:val="en-150"/>
        </w:rPr>
        <w:t>Proc. IEEE Comput. Soc. Conf. Comput. Vis. Pattern Recognit.</w:t>
      </w:r>
      <w:r w:rsidRPr="00EB5B16">
        <w:rPr>
          <w:noProof/>
          <w:szCs w:val="24"/>
          <w:lang w:val="en-150"/>
        </w:rPr>
        <w:t>, vol. 2019-June, pp. 7029–7038, 2019, doi: 10.1109/CVPR.2019.00720.</w:t>
      </w:r>
    </w:p>
    <w:p w14:paraId="47D3118D"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1]</w:t>
      </w:r>
      <w:r w:rsidRPr="00EB5B16">
        <w:rPr>
          <w:noProof/>
          <w:szCs w:val="24"/>
          <w:lang w:val="en-150"/>
        </w:rPr>
        <w:tab/>
        <w:t xml:space="preserve">X. Li, T. Lai, S. Wang, Q. Chen, C. Yang, and R. Chen, “[FPN] Feature Pyramid Networks for Object Detection,” </w:t>
      </w:r>
      <w:r w:rsidRPr="00EB5B16">
        <w:rPr>
          <w:i/>
          <w:iCs/>
          <w:noProof/>
          <w:szCs w:val="24"/>
          <w:lang w:val="en-150"/>
        </w:rPr>
        <w:t>Proc. - 2019 IEEE Intl Conf Parallel Distrib. Process. with Appl. Big Data Cloud Comput. Sustain. Comput. Commun. Soc. Comput. Networking, ISPA/BDCloud/SustainCom/SocialCom 2019</w:t>
      </w:r>
      <w:r w:rsidRPr="00EB5B16">
        <w:rPr>
          <w:noProof/>
          <w:szCs w:val="24"/>
          <w:lang w:val="en-150"/>
        </w:rPr>
        <w:t>, pp. 1500–1504, 2019, doi: 10.1109/ISPA-BDCloud-SustainCom-SocialCom48970.2019.00217.</w:t>
      </w:r>
    </w:p>
    <w:p w14:paraId="07551F13"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2]</w:t>
      </w:r>
      <w:r w:rsidRPr="00EB5B16">
        <w:rPr>
          <w:noProof/>
          <w:szCs w:val="24"/>
          <w:lang w:val="en-150"/>
        </w:rPr>
        <w:tab/>
        <w:t xml:space="preserve">S. Liu, L. Qi, H. Qin, J. Shi, and J. Jia, “[PAN] Path Aggregation Network for Instance Segmentation,” </w:t>
      </w:r>
      <w:r w:rsidRPr="00EB5B16">
        <w:rPr>
          <w:i/>
          <w:iCs/>
          <w:noProof/>
          <w:szCs w:val="24"/>
          <w:lang w:val="en-150"/>
        </w:rPr>
        <w:t>Proc. IEEE Comput. Soc. Conf. Comput. Vis. Pattern Recognit.</w:t>
      </w:r>
      <w:r w:rsidRPr="00EB5B16">
        <w:rPr>
          <w:noProof/>
          <w:szCs w:val="24"/>
          <w:lang w:val="en-150"/>
        </w:rPr>
        <w:t xml:space="preserve">, pp. </w:t>
      </w:r>
      <w:r w:rsidRPr="00EB5B16">
        <w:rPr>
          <w:noProof/>
          <w:szCs w:val="24"/>
          <w:lang w:val="en-150"/>
        </w:rPr>
        <w:lastRenderedPageBreak/>
        <w:t>8759–8768, 2018, doi: 10.1109/CVPR.2018.00913.</w:t>
      </w:r>
    </w:p>
    <w:p w14:paraId="6795CF00"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3]</w:t>
      </w:r>
      <w:r w:rsidRPr="00EB5B16">
        <w:rPr>
          <w:noProof/>
          <w:szCs w:val="24"/>
          <w:lang w:val="en-150"/>
        </w:rPr>
        <w:tab/>
        <w:t xml:space="preserve">A. Bochkovskiy, C. Y. Wang, and H. Y. M. Liao, “[YOLO IV.I] YOLOv4: Optimal Speed and Accuracy of Object Detection,” </w:t>
      </w:r>
      <w:r w:rsidRPr="00EB5B16">
        <w:rPr>
          <w:i/>
          <w:iCs/>
          <w:noProof/>
          <w:szCs w:val="24"/>
          <w:lang w:val="en-150"/>
        </w:rPr>
        <w:t>arXiv</w:t>
      </w:r>
      <w:r w:rsidRPr="00EB5B16">
        <w:rPr>
          <w:noProof/>
          <w:szCs w:val="24"/>
          <w:lang w:val="en-150"/>
        </w:rPr>
        <w:t>, 2020.</w:t>
      </w:r>
    </w:p>
    <w:p w14:paraId="79332E8E"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4]</w:t>
      </w:r>
      <w:r w:rsidRPr="00EB5B16">
        <w:rPr>
          <w:noProof/>
          <w:szCs w:val="24"/>
          <w:lang w:val="en-150"/>
        </w:rPr>
        <w:tab/>
        <w:t>“AlexeyAB/darknet: YOLOv4 / Scaled-YOLOv4 / YOLO - Neural Networks for Object Detection (Windows and Linux version of Darknet ).” https://github.com/AlexeyAB/darknet (accessed Apr. 14, 2021).</w:t>
      </w:r>
    </w:p>
    <w:p w14:paraId="3B8DEB95"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5]</w:t>
      </w:r>
      <w:r w:rsidRPr="00EB5B16">
        <w:rPr>
          <w:noProof/>
          <w:szCs w:val="24"/>
          <w:lang w:val="en-150"/>
        </w:rPr>
        <w:tab/>
        <w:t xml:space="preserve">W. Luo, Y. Li, R. Urtasun, and R. Zemel, “Understanding the effective receptive field in deep convolutional neural networks,” </w:t>
      </w:r>
      <w:r w:rsidRPr="00EB5B16">
        <w:rPr>
          <w:i/>
          <w:iCs/>
          <w:noProof/>
          <w:szCs w:val="24"/>
          <w:lang w:val="en-150"/>
        </w:rPr>
        <w:t>Adv. Neural Inf. Process. Syst.</w:t>
      </w:r>
      <w:r w:rsidRPr="00EB5B16">
        <w:rPr>
          <w:noProof/>
          <w:szCs w:val="24"/>
          <w:lang w:val="en-150"/>
        </w:rPr>
        <w:t>, no. Nips, pp. 4905–4913, 2016.</w:t>
      </w:r>
    </w:p>
    <w:p w14:paraId="4E937F7B"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6]</w:t>
      </w:r>
      <w:r w:rsidRPr="00EB5B16">
        <w:rPr>
          <w:noProof/>
          <w:szCs w:val="24"/>
          <w:lang w:val="en-150"/>
        </w:rPr>
        <w:tab/>
        <w:t xml:space="preserve">C. Y. Wang, A. Bochkovskiy, and H. Y. M. Liao, “[YOLO IV.II] Scaled-YOLOv4: Scaling cross stage partial network,” </w:t>
      </w:r>
      <w:r w:rsidRPr="00EB5B16">
        <w:rPr>
          <w:i/>
          <w:iCs/>
          <w:noProof/>
          <w:szCs w:val="24"/>
          <w:lang w:val="en-150"/>
        </w:rPr>
        <w:t>arXiv</w:t>
      </w:r>
      <w:r w:rsidRPr="00EB5B16">
        <w:rPr>
          <w:noProof/>
          <w:szCs w:val="24"/>
          <w:lang w:val="en-150"/>
        </w:rPr>
        <w:t>, 2020.</w:t>
      </w:r>
    </w:p>
    <w:p w14:paraId="0B8E6F0C"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7]</w:t>
      </w:r>
      <w:r w:rsidRPr="00EB5B16">
        <w:rPr>
          <w:noProof/>
          <w:szCs w:val="24"/>
          <w:lang w:val="en-150"/>
        </w:rPr>
        <w:tab/>
        <w:t xml:space="preserve">C. Y. Wang, H. Y. Mark Liao, Y. H. Wu, P. Y. Chen, J. W. Hsieh, and I. H. Yeh, “CSPNet: A new backbone that can enhance learning capability of CNN,” </w:t>
      </w:r>
      <w:r w:rsidRPr="00EB5B16">
        <w:rPr>
          <w:i/>
          <w:iCs/>
          <w:noProof/>
          <w:szCs w:val="24"/>
          <w:lang w:val="en-150"/>
        </w:rPr>
        <w:t>IEEE Comput. Soc. Conf. Comput. Vis. Pattern Recognit. Work.</w:t>
      </w:r>
      <w:r w:rsidRPr="00EB5B16">
        <w:rPr>
          <w:noProof/>
          <w:szCs w:val="24"/>
          <w:lang w:val="en-150"/>
        </w:rPr>
        <w:t>, vol. 2020-June, pp. 1571–1580, 2020, doi: 10.1109/CVPRW50498.2020.00203.</w:t>
      </w:r>
    </w:p>
    <w:p w14:paraId="7246DF45"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8]</w:t>
      </w:r>
      <w:r w:rsidRPr="00EB5B16">
        <w:rPr>
          <w:noProof/>
          <w:szCs w:val="24"/>
          <w:lang w:val="en-150"/>
        </w:rPr>
        <w:tab/>
        <w:t xml:space="preserve">H. Lee, R. Grosse, R. Ranganath, and A. Y. Ng, “Unsupervised learning of hierarchical representations with convolutional deep belief networks,” </w:t>
      </w:r>
      <w:r w:rsidRPr="00EB5B16">
        <w:rPr>
          <w:i/>
          <w:iCs/>
          <w:noProof/>
          <w:szCs w:val="24"/>
          <w:lang w:val="en-150"/>
        </w:rPr>
        <w:t>Commun. ACM</w:t>
      </w:r>
      <w:r w:rsidRPr="00EB5B16">
        <w:rPr>
          <w:noProof/>
          <w:szCs w:val="24"/>
          <w:lang w:val="en-150"/>
        </w:rPr>
        <w:t>, vol. 54, no. 10, pp. 95–103, 2011, doi: 10.1145/2001269.2001295.</w:t>
      </w:r>
    </w:p>
    <w:p w14:paraId="23F057F3"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39]</w:t>
      </w:r>
      <w:r w:rsidRPr="00EB5B16">
        <w:rPr>
          <w:noProof/>
          <w:szCs w:val="24"/>
          <w:lang w:val="en-150"/>
        </w:rPr>
        <w:tab/>
        <w:t>“Specific format of annotation · Issue #60 · AlexeyAB/Yolo_mark.” https://github.com/AlexeyAB/Yolo_mark/issues/60 (accessed May 27, 2021).</w:t>
      </w:r>
    </w:p>
    <w:p w14:paraId="566ABEBF"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0]</w:t>
      </w:r>
      <w:r w:rsidRPr="00EB5B16">
        <w:rPr>
          <w:noProof/>
          <w:szCs w:val="24"/>
          <w:lang w:val="en-150"/>
        </w:rPr>
        <w:tab/>
        <w:t>“COCO - Common Objects in Context - Format data.” https://cocodataset.org/#format-data (accessed May 27, 2021).</w:t>
      </w:r>
    </w:p>
    <w:p w14:paraId="58248B70"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1]</w:t>
      </w:r>
      <w:r w:rsidRPr="00EB5B16">
        <w:rPr>
          <w:noProof/>
          <w:szCs w:val="24"/>
          <w:lang w:val="en-150"/>
        </w:rPr>
        <w:tab/>
        <w:t xml:space="preserve">D. Dwibedi, I. Misra, and M. Hebert, “[CutPaste&amp;Learn] Cut, Paste and Learn: Surprisingly Easy Synthesis for Instance Detection,” </w:t>
      </w:r>
      <w:r w:rsidRPr="00EB5B16">
        <w:rPr>
          <w:i/>
          <w:iCs/>
          <w:noProof/>
          <w:szCs w:val="24"/>
          <w:lang w:val="en-150"/>
        </w:rPr>
        <w:t>Proc. IEEE Int. Conf. Comput. Vis.</w:t>
      </w:r>
      <w:r w:rsidRPr="00EB5B16">
        <w:rPr>
          <w:noProof/>
          <w:szCs w:val="24"/>
          <w:lang w:val="en-150"/>
        </w:rPr>
        <w:t>, vol. 2017-Octob, pp. 1310–1319, 2017, doi: 10.1109/ICCV.2017.146.</w:t>
      </w:r>
    </w:p>
    <w:p w14:paraId="0D0630AA"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2]</w:t>
      </w:r>
      <w:r w:rsidRPr="00EB5B16">
        <w:rPr>
          <w:noProof/>
          <w:szCs w:val="24"/>
          <w:lang w:val="en-150"/>
        </w:rPr>
        <w:tab/>
        <w:t>“Ignition Robotics - Rescue Randy Sitting.” https://app.ignitionrobotics.org/OpenRobotics/fuel/models/Rescue Randy Sitting (accessed Apr. 14, 2021).</w:t>
      </w:r>
    </w:p>
    <w:p w14:paraId="4185AF97"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3]</w:t>
      </w:r>
      <w:r w:rsidRPr="00EB5B16">
        <w:rPr>
          <w:noProof/>
          <w:szCs w:val="24"/>
          <w:lang w:val="en-150"/>
        </w:rPr>
        <w:tab/>
        <w:t>“Unity-Technologies/SynthDet: SynthDet - An end-to-end object detection pipeline using synthetic data.” https://github.com/Unity-Technologies/SynthDet (accessed Apr. 14, 2021).</w:t>
      </w:r>
    </w:p>
    <w:p w14:paraId="40AE18C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4]</w:t>
      </w:r>
      <w:r w:rsidRPr="00EB5B16">
        <w:rPr>
          <w:noProof/>
          <w:szCs w:val="24"/>
          <w:lang w:val="en-150"/>
        </w:rPr>
        <w:tab/>
        <w:t xml:space="preserve">S. Hinterstoisser, O. Pauly, H. Heibel, M. Martina, and M. Bokeloh, “An annotation saved is an annotation earned: Using fully synthetic training for object detection,” </w:t>
      </w:r>
      <w:r w:rsidRPr="00EB5B16">
        <w:rPr>
          <w:i/>
          <w:iCs/>
          <w:noProof/>
          <w:szCs w:val="24"/>
          <w:lang w:val="en-150"/>
        </w:rPr>
        <w:t>Proc. - 2019 Int. Conf. Comput. Vis. Work. ICCVW 2019</w:t>
      </w:r>
      <w:r w:rsidRPr="00EB5B16">
        <w:rPr>
          <w:noProof/>
          <w:szCs w:val="24"/>
          <w:lang w:val="en-150"/>
        </w:rPr>
        <w:t>, pp. 2787–2796, 2019, doi: 10.1109/ICCVW.2019.00340.</w:t>
      </w:r>
    </w:p>
    <w:p w14:paraId="71F9A431"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5]</w:t>
      </w:r>
      <w:r w:rsidRPr="00EB5B16">
        <w:rPr>
          <w:noProof/>
          <w:szCs w:val="24"/>
          <w:lang w:val="en-150"/>
        </w:rPr>
        <w:tab/>
        <w:t>“com.unity.perception/TUTORIAL.md at master · Unity-Technologies/com.unity.perception.” https://github.com/Unity-Technologies/com.unity.perception/blob/master/com.unity.perception/Documentation~/Tutorial/TUTORIAL.md (accessed May 27, 2021).</w:t>
      </w:r>
    </w:p>
    <w:p w14:paraId="111CEF74"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6]</w:t>
      </w:r>
      <w:r w:rsidRPr="00EB5B16">
        <w:rPr>
          <w:noProof/>
          <w:szCs w:val="24"/>
          <w:lang w:val="en-150"/>
        </w:rPr>
        <w:tab/>
        <w:t>“solder-fumes-asthma/sub-t: Object detection in Sub-T environments.” https://github.com/solder-fumes-asthma/sub-t (accessed Apr. 14, 2021).</w:t>
      </w:r>
    </w:p>
    <w:p w14:paraId="1E1AEE2A"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7]</w:t>
      </w:r>
      <w:r w:rsidRPr="00EB5B16">
        <w:rPr>
          <w:noProof/>
          <w:szCs w:val="24"/>
          <w:lang w:val="en-150"/>
        </w:rPr>
        <w:tab/>
        <w:t xml:space="preserve">S. S. Shivakumar, N. Rodrigues, A. Zhou, I. D. Miller, V. Kumar, and C. J. Taylor, “PST900: RGB-Thermal Calibration, Dataset and Segmentation Network,” </w:t>
      </w:r>
      <w:r w:rsidRPr="00EB5B16">
        <w:rPr>
          <w:i/>
          <w:iCs/>
          <w:noProof/>
          <w:szCs w:val="24"/>
          <w:lang w:val="en-150"/>
        </w:rPr>
        <w:t>Proc. - IEEE Int. Conf. Robot. Autom.</w:t>
      </w:r>
      <w:r w:rsidRPr="00EB5B16">
        <w:rPr>
          <w:noProof/>
          <w:szCs w:val="24"/>
          <w:lang w:val="en-150"/>
        </w:rPr>
        <w:t>, pp. 9441–9447, 2020, doi: 10.1109/ICRA40945.2020.9196831.</w:t>
      </w:r>
    </w:p>
    <w:p w14:paraId="0A2F7D81"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8]</w:t>
      </w:r>
      <w:r w:rsidRPr="00EB5B16">
        <w:rPr>
          <w:noProof/>
          <w:szCs w:val="24"/>
          <w:lang w:val="en-150"/>
        </w:rPr>
        <w:tab/>
        <w:t xml:space="preserve">“ShreyasSkandanS/pst900_thermal_rgb: ICRA 2020 | Repository for ‘PST900 RGB-Thermal Calibration, Dataset and Segmentation Network’ | C++, Python, PyTorch.” </w:t>
      </w:r>
      <w:r w:rsidRPr="00EB5B16">
        <w:rPr>
          <w:noProof/>
          <w:szCs w:val="24"/>
          <w:lang w:val="en-150"/>
        </w:rPr>
        <w:lastRenderedPageBreak/>
        <w:t>https://github.com/ShreyasSkandanS/pst900_thermal_rgb (accessed Apr. 14, 2021).</w:t>
      </w:r>
    </w:p>
    <w:p w14:paraId="5AEE72D6"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49]</w:t>
      </w:r>
      <w:r w:rsidRPr="00EB5B16">
        <w:rPr>
          <w:noProof/>
          <w:szCs w:val="24"/>
          <w:lang w:val="en-150"/>
        </w:rPr>
        <w:tab/>
        <w:t>“AlexeyAB/Yolo_mark: GUI for marking bounded boxes of objects in images for training neural network Yolo v3 and v2.” https://github.com/AlexeyAB/Yolo_mark (accessed May 27, 2021).</w:t>
      </w:r>
    </w:p>
    <w:p w14:paraId="08B865B2"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0]</w:t>
      </w:r>
      <w:r w:rsidRPr="00EB5B16">
        <w:rPr>
          <w:noProof/>
          <w:szCs w:val="24"/>
          <w:lang w:val="en-150"/>
        </w:rPr>
        <w:tab/>
        <w:t>“YOLOv4_Tutorial.ipynb - Colaboratory.” https://colab.research.google.com/drive/12QusaaRj_lUwCGDvQNfICpa7kA7_a2dE (accessed May 27, 2021).</w:t>
      </w:r>
    </w:p>
    <w:p w14:paraId="25220AFF"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1]</w:t>
      </w:r>
      <w:r w:rsidRPr="00EB5B16">
        <w:rPr>
          <w:noProof/>
          <w:szCs w:val="24"/>
          <w:lang w:val="en-150"/>
        </w:rPr>
        <w:tab/>
        <w:t>“google/automl: Google Brain AutoML.” https://github.com/google/automl (accessed Apr. 14, 2021).</w:t>
      </w:r>
    </w:p>
    <w:p w14:paraId="260CAE5B"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2]</w:t>
      </w:r>
      <w:r w:rsidRPr="00EB5B16">
        <w:rPr>
          <w:noProof/>
          <w:szCs w:val="24"/>
          <w:lang w:val="en-150"/>
        </w:rPr>
        <w:tab/>
        <w:t>“EfficientDet - tutorial.ipynb - Colaboratory.” https://colab.research.google.com/github/google/automl/blob/master/efficientdet/tutorial.ipynb (accessed May 27, 2021).</w:t>
      </w:r>
    </w:p>
    <w:p w14:paraId="4F89AB1B"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3]</w:t>
      </w:r>
      <w:r w:rsidRPr="00EB5B16">
        <w:rPr>
          <w:noProof/>
          <w:szCs w:val="24"/>
          <w:lang w:val="en-150"/>
        </w:rPr>
        <w:tab/>
        <w:t>“tf-objdetector/yolo_tf_converter.py at master · AlessioTonioni/tf-objdetector.” https://github.com/AlessioTonioni/tf-objdetector/blob/master/yolo_tf_converter.py (accessed May 27, 2021).</w:t>
      </w:r>
    </w:p>
    <w:p w14:paraId="6F7600AD"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4]</w:t>
      </w:r>
      <w:r w:rsidRPr="00EB5B16">
        <w:rPr>
          <w:noProof/>
          <w:szCs w:val="24"/>
          <w:lang w:val="en-150"/>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1D04CCD5"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5]</w:t>
      </w:r>
      <w:r w:rsidRPr="00EB5B16">
        <w:rPr>
          <w:noProof/>
          <w:szCs w:val="24"/>
          <w:lang w:val="en-150"/>
        </w:rPr>
        <w:tab/>
        <w:t>“IP Webcam - Apps on Google Play.” https://play.google.com/store/apps/details?id=com.pas.webcam&amp;hl=en&amp;gl=US (accessed May 27, 2021).</w:t>
      </w:r>
    </w:p>
    <w:p w14:paraId="5C32D514"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6]</w:t>
      </w:r>
      <w:r w:rsidRPr="00EB5B16">
        <w:rPr>
          <w:noProof/>
          <w:szCs w:val="24"/>
          <w:lang w:val="en-150"/>
        </w:rPr>
        <w:tab/>
        <w:t xml:space="preserve">P. Corke, </w:t>
      </w:r>
      <w:r w:rsidRPr="00EB5B16">
        <w:rPr>
          <w:i/>
          <w:iCs/>
          <w:noProof/>
          <w:szCs w:val="24"/>
          <w:lang w:val="en-150"/>
        </w:rPr>
        <w:t>Robotics, Vision and Control - Fundamental Algorithms In MATLAB® Second, Completely Revised, Extended And Updated Edition</w:t>
      </w:r>
      <w:r w:rsidRPr="00EB5B16">
        <w:rPr>
          <w:noProof/>
          <w:szCs w:val="24"/>
          <w:lang w:val="en-150"/>
        </w:rPr>
        <w:t>, vol. 75, no. 1–2. 2017.</w:t>
      </w:r>
    </w:p>
    <w:p w14:paraId="252547F8"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7]</w:t>
      </w:r>
      <w:r w:rsidRPr="00EB5B16">
        <w:rPr>
          <w:noProof/>
          <w:szCs w:val="24"/>
          <w:lang w:val="en-150"/>
        </w:rPr>
        <w:tab/>
        <w:t xml:space="preserve">S. Garrido-Jurado, R. Muñoz-Salinas, F. J. Madrid-Cuevas, and M. J. Marín-Jiménez, “Automatic generation and detection of highly reliable fiducial markers under occlusion,” </w:t>
      </w:r>
      <w:r w:rsidRPr="00EB5B16">
        <w:rPr>
          <w:i/>
          <w:iCs/>
          <w:noProof/>
          <w:szCs w:val="24"/>
          <w:lang w:val="en-150"/>
        </w:rPr>
        <w:t>Pattern Recognit.</w:t>
      </w:r>
      <w:r w:rsidRPr="00EB5B16">
        <w:rPr>
          <w:noProof/>
          <w:szCs w:val="24"/>
          <w:lang w:val="en-150"/>
        </w:rPr>
        <w:t>, vol. 47, no. 6, pp. 2280–2292, 2014, doi: 10.1016/j.patcog.2014.01.005.</w:t>
      </w:r>
    </w:p>
    <w:p w14:paraId="2246B78F"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8]</w:t>
      </w:r>
      <w:r w:rsidRPr="00EB5B16">
        <w:rPr>
          <w:noProof/>
          <w:szCs w:val="24"/>
          <w:lang w:val="en-150"/>
        </w:rPr>
        <w:tab/>
        <w:t>“Online ArUco markers generator.” https://chev.me/arucogen/ (accessed May 27, 2021).</w:t>
      </w:r>
    </w:p>
    <w:p w14:paraId="0DFCA0D9"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59]</w:t>
      </w:r>
      <w:r w:rsidRPr="00EB5B16">
        <w:rPr>
          <w:noProof/>
          <w:szCs w:val="24"/>
          <w:lang w:val="en-150"/>
        </w:rPr>
        <w:tab/>
        <w:t xml:space="preserve">K. Ogata, </w:t>
      </w:r>
      <w:r w:rsidRPr="00EB5B16">
        <w:rPr>
          <w:i/>
          <w:iCs/>
          <w:noProof/>
          <w:szCs w:val="24"/>
          <w:lang w:val="en-150"/>
        </w:rPr>
        <w:t>Modern Control Engineering Fifth Edition</w:t>
      </w:r>
      <w:r w:rsidRPr="00EB5B16">
        <w:rPr>
          <w:noProof/>
          <w:szCs w:val="24"/>
          <w:lang w:val="en-150"/>
        </w:rPr>
        <w:t>, vol. 17, no. 3. 2009.</w:t>
      </w:r>
    </w:p>
    <w:p w14:paraId="2FB36BA4"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0]</w:t>
      </w:r>
      <w:r w:rsidRPr="00EB5B16">
        <w:rPr>
          <w:noProof/>
          <w:szCs w:val="24"/>
          <w:lang w:val="en-150"/>
        </w:rPr>
        <w:tab/>
        <w:t xml:space="preserve">G. Welch and G. Bishop, “An Introduction to the Kalman Filter,” </w:t>
      </w:r>
      <w:r w:rsidRPr="00EB5B16">
        <w:rPr>
          <w:i/>
          <w:iCs/>
          <w:noProof/>
          <w:szCs w:val="24"/>
          <w:lang w:val="en-150"/>
        </w:rPr>
        <w:t>In Pract.</w:t>
      </w:r>
      <w:r w:rsidRPr="00EB5B16">
        <w:rPr>
          <w:noProof/>
          <w:szCs w:val="24"/>
          <w:lang w:val="en-150"/>
        </w:rPr>
        <w:t>, vol. 7, no. 1, 2006, doi: 10.1.1.117.6808.</w:t>
      </w:r>
    </w:p>
    <w:p w14:paraId="11353F02"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1]</w:t>
      </w:r>
      <w:r w:rsidRPr="00EB5B16">
        <w:rPr>
          <w:noProof/>
          <w:szCs w:val="24"/>
          <w:lang w:val="en-150"/>
        </w:rPr>
        <w:tab/>
        <w:t xml:space="preserve">A. M. Kettner and M. Paolone, “Sequential Discrete Kalman Filter for Real-Time State Estimation in Power Distribution Systems: Theory and Implementation,” </w:t>
      </w:r>
      <w:r w:rsidRPr="00EB5B16">
        <w:rPr>
          <w:i/>
          <w:iCs/>
          <w:noProof/>
          <w:szCs w:val="24"/>
          <w:lang w:val="en-150"/>
        </w:rPr>
        <w:t>IEEE Trans. Instrum. Meas.</w:t>
      </w:r>
      <w:r w:rsidRPr="00EB5B16">
        <w:rPr>
          <w:noProof/>
          <w:szCs w:val="24"/>
          <w:lang w:val="en-150"/>
        </w:rPr>
        <w:t>, vol. 66, no. 9, pp. 2358–2370, 2017, doi: 10.1109/TIM.2017.2708278.</w:t>
      </w:r>
    </w:p>
    <w:p w14:paraId="42BEEDB1"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2]</w:t>
      </w:r>
      <w:r w:rsidRPr="00EB5B16">
        <w:rPr>
          <w:noProof/>
          <w:szCs w:val="24"/>
          <w:lang w:val="en-150"/>
        </w:rPr>
        <w:tab/>
        <w:t>“OpenCV: Camera Calibration and 3D Reconstruction.” https://docs.opencv.org/3.4/d9/d0c/group__calib3d.html (accessed May 27, 2021).</w:t>
      </w:r>
    </w:p>
    <w:p w14:paraId="31B18175"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3]</w:t>
      </w:r>
      <w:r w:rsidRPr="00EB5B16">
        <w:rPr>
          <w:noProof/>
          <w:szCs w:val="24"/>
          <w:lang w:val="en-150"/>
        </w:rPr>
        <w:tab/>
        <w:t>“OpenCV: Calibration with ArUco and ChArUco.” https://docs.opencv.org/master/da/d13/tutorial_aruco_calibration.html (accessed May 27, 2021).</w:t>
      </w:r>
    </w:p>
    <w:p w14:paraId="01C03D66"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4]</w:t>
      </w:r>
      <w:r w:rsidRPr="00EB5B16">
        <w:rPr>
          <w:noProof/>
          <w:szCs w:val="24"/>
          <w:lang w:val="en-150"/>
        </w:rPr>
        <w:tab/>
        <w:t>“OpenCV: Camera Calibration.” https://docs.opencv.org/master/dc/dbb/tutorial_py_calibration.html (accessed May 27, 2021).</w:t>
      </w:r>
    </w:p>
    <w:p w14:paraId="47002801" w14:textId="77777777" w:rsidR="00597972" w:rsidRPr="00EB5B16" w:rsidRDefault="00597972" w:rsidP="00597972">
      <w:pPr>
        <w:widowControl w:val="0"/>
        <w:autoSpaceDE w:val="0"/>
        <w:autoSpaceDN w:val="0"/>
        <w:adjustRightInd w:val="0"/>
        <w:spacing w:line="240" w:lineRule="auto"/>
        <w:ind w:left="640" w:hanging="640"/>
        <w:rPr>
          <w:noProof/>
          <w:szCs w:val="24"/>
          <w:lang w:val="en-150"/>
        </w:rPr>
      </w:pPr>
      <w:r w:rsidRPr="00EB5B16">
        <w:rPr>
          <w:noProof/>
          <w:szCs w:val="24"/>
          <w:lang w:val="en-150"/>
        </w:rPr>
        <w:t>[65]</w:t>
      </w:r>
      <w:r w:rsidRPr="00EB5B16">
        <w:rPr>
          <w:noProof/>
          <w:szCs w:val="24"/>
          <w:lang w:val="en-150"/>
        </w:rPr>
        <w:tab/>
        <w:t xml:space="preserve">T. Ke and S. I. Roumeliotis, “An efficient algebraic solution to the perspective-three-point </w:t>
      </w:r>
      <w:r w:rsidRPr="00EB5B16">
        <w:rPr>
          <w:noProof/>
          <w:szCs w:val="24"/>
          <w:lang w:val="en-150"/>
        </w:rPr>
        <w:lastRenderedPageBreak/>
        <w:t xml:space="preserve">problem,” </w:t>
      </w:r>
      <w:r w:rsidRPr="00EB5B16">
        <w:rPr>
          <w:i/>
          <w:iCs/>
          <w:noProof/>
          <w:szCs w:val="24"/>
          <w:lang w:val="en-150"/>
        </w:rPr>
        <w:t>Proc. - 30th IEEE Conf. Comput. Vis. Pattern Recognition, CVPR 2017</w:t>
      </w:r>
      <w:r w:rsidRPr="00EB5B16">
        <w:rPr>
          <w:noProof/>
          <w:szCs w:val="24"/>
          <w:lang w:val="en-150"/>
        </w:rPr>
        <w:t>, vol. 2017-Janua, pp. 4618–4626, 2017, doi: 10.1109/CVPR.2017.491.</w:t>
      </w:r>
    </w:p>
    <w:p w14:paraId="6C0B7FCF" w14:textId="77777777" w:rsidR="00597972" w:rsidRPr="00EB5B16" w:rsidRDefault="00597972" w:rsidP="00597972">
      <w:pPr>
        <w:widowControl w:val="0"/>
        <w:autoSpaceDE w:val="0"/>
        <w:autoSpaceDN w:val="0"/>
        <w:adjustRightInd w:val="0"/>
        <w:spacing w:line="240" w:lineRule="auto"/>
        <w:ind w:left="640" w:hanging="640"/>
        <w:rPr>
          <w:noProof/>
          <w:lang w:val="en-150"/>
        </w:rPr>
      </w:pPr>
      <w:r w:rsidRPr="00EB5B16">
        <w:rPr>
          <w:noProof/>
          <w:szCs w:val="24"/>
          <w:lang w:val="en-150"/>
        </w:rPr>
        <w:t>[66]</w:t>
      </w:r>
      <w:r w:rsidRPr="00EB5B16">
        <w:rPr>
          <w:noProof/>
          <w:szCs w:val="24"/>
          <w:lang w:val="en-150"/>
        </w:rPr>
        <w:tab/>
        <w:t>“Speed Up Your Python Program With Concurrency – Real Python.” https://realpython.com/python-concurrency/ (accessed Jun. 13, 2021).</w:t>
      </w:r>
    </w:p>
    <w:p w14:paraId="69FD1DDA" w14:textId="01C531A4" w:rsidR="00FF4106" w:rsidRPr="00EB5B16" w:rsidRDefault="004B0DC8" w:rsidP="00A6133D">
      <w:pPr>
        <w:ind w:firstLine="0"/>
        <w:jc w:val="left"/>
        <w:rPr>
          <w:lang w:val="en-150"/>
        </w:rPr>
      </w:pPr>
      <w:r w:rsidRPr="00EB5B16">
        <w:rPr>
          <w:lang w:val="en-150"/>
        </w:rPr>
        <w:fldChar w:fldCharType="end"/>
      </w:r>
    </w:p>
    <w:p w14:paraId="077A9665" w14:textId="77777777" w:rsidR="00DA7A7E" w:rsidRPr="00EB5B16" w:rsidRDefault="00DA7A7E" w:rsidP="00DA7A7E">
      <w:pPr>
        <w:pStyle w:val="Heading1"/>
        <w:rPr>
          <w:lang w:val="en-150"/>
        </w:rPr>
      </w:pPr>
      <w:bookmarkStart w:id="415" w:name="_Toc74572171"/>
      <w:r w:rsidRPr="00EB5B16">
        <w:rPr>
          <w:lang w:val="en-150"/>
        </w:rPr>
        <w:lastRenderedPageBreak/>
        <w:t>TO DO</w:t>
      </w:r>
      <w:bookmarkEnd w:id="415"/>
    </w:p>
    <w:p w14:paraId="12F4DCD7" w14:textId="6E80D3DA" w:rsidR="008631CA" w:rsidRPr="008555DE" w:rsidRDefault="008631CA" w:rsidP="00DA7A7E">
      <w:pPr>
        <w:rPr>
          <w:strike/>
          <w:lang w:val="en-150"/>
        </w:rPr>
      </w:pPr>
      <w:r w:rsidRPr="008555DE">
        <w:rPr>
          <w:strike/>
          <w:lang w:val="en-150"/>
        </w:rPr>
        <w:t>Finish bibliography references</w:t>
      </w:r>
    </w:p>
    <w:p w14:paraId="14E9362B" w14:textId="1ADF8184" w:rsidR="00DA7A7E" w:rsidRPr="008555DE" w:rsidRDefault="00DA7A7E" w:rsidP="00DA7A7E">
      <w:pPr>
        <w:rPr>
          <w:strike/>
          <w:lang w:val="en-150"/>
        </w:rPr>
      </w:pPr>
      <w:r w:rsidRPr="008555DE">
        <w:rPr>
          <w:strike/>
          <w:lang w:val="en-150"/>
        </w:rPr>
        <w:t>Finish implementation</w:t>
      </w:r>
      <w:r w:rsidR="004D675B" w:rsidRPr="008555DE">
        <w:rPr>
          <w:strike/>
          <w:lang w:val="en-150"/>
        </w:rPr>
        <w:t xml:space="preserve"> part in report</w:t>
      </w:r>
      <w:r w:rsidRPr="008555DE">
        <w:rPr>
          <w:strike/>
          <w:lang w:val="en-150"/>
        </w:rPr>
        <w:t xml:space="preserve"> (</w:t>
      </w:r>
      <w:r w:rsidRPr="008555DE">
        <w:rPr>
          <w:lang w:val="en-150"/>
        </w:rPr>
        <w:t>tasks pending</w:t>
      </w:r>
      <w:r w:rsidR="008555DE">
        <w:rPr>
          <w:lang w:val="en-US"/>
        </w:rPr>
        <w:t xml:space="preserve"> left for </w:t>
      </w:r>
      <w:proofErr w:type="spellStart"/>
      <w:r w:rsidR="008555DE">
        <w:rPr>
          <w:lang w:val="en-US"/>
        </w:rPr>
        <w:t>github</w:t>
      </w:r>
      <w:proofErr w:type="spellEnd"/>
      <w:r w:rsidR="008555DE">
        <w:rPr>
          <w:lang w:val="en-US"/>
        </w:rPr>
        <w:t xml:space="preserve"> and demo</w:t>
      </w:r>
      <w:r w:rsidRPr="008555DE">
        <w:rPr>
          <w:strike/>
          <w:lang w:val="en-150"/>
        </w:rPr>
        <w:t>)</w:t>
      </w:r>
    </w:p>
    <w:p w14:paraId="6E2B9833" w14:textId="2DE61D72" w:rsidR="00D33288" w:rsidRPr="00D41F89" w:rsidRDefault="001F5A5F" w:rsidP="00DA7A7E">
      <w:pPr>
        <w:rPr>
          <w:strike/>
          <w:lang w:val="en-150"/>
        </w:rPr>
      </w:pPr>
      <w:r w:rsidRPr="00D41F89">
        <w:rPr>
          <w:strike/>
          <w:lang w:val="en-150"/>
        </w:rPr>
        <w:t xml:space="preserve">Fix zoomed pictures from backup </w:t>
      </w:r>
    </w:p>
    <w:p w14:paraId="7004661E" w14:textId="7A894074" w:rsidR="001F5A5F" w:rsidRDefault="001F5A5F" w:rsidP="00DA7A7E">
      <w:pPr>
        <w:rPr>
          <w:lang w:val="en-150"/>
        </w:rPr>
      </w:pPr>
    </w:p>
    <w:p w14:paraId="7E7A9B99" w14:textId="281776E5" w:rsidR="007F1AD4" w:rsidRPr="008555DE" w:rsidRDefault="007F1AD4" w:rsidP="00DA7A7E">
      <w:pPr>
        <w:rPr>
          <w:strike/>
          <w:lang w:val="en-150"/>
        </w:rPr>
      </w:pPr>
      <w:r w:rsidRPr="008555DE">
        <w:rPr>
          <w:strike/>
          <w:lang w:val="en-150"/>
        </w:rPr>
        <w:t>Section cross refs</w:t>
      </w:r>
    </w:p>
    <w:p w14:paraId="2738FBC5" w14:textId="48DFCBB3" w:rsidR="007F1AD4" w:rsidRDefault="007F1AD4" w:rsidP="00DA7A7E">
      <w:pPr>
        <w:rPr>
          <w:strike/>
          <w:lang w:val="en-150"/>
        </w:rPr>
      </w:pPr>
      <w:proofErr w:type="spellStart"/>
      <w:r w:rsidRPr="00497FAE">
        <w:rPr>
          <w:strike/>
          <w:lang w:val="en-150"/>
        </w:rPr>
        <w:t>Equatinos</w:t>
      </w:r>
      <w:proofErr w:type="spellEnd"/>
      <w:r w:rsidRPr="00497FAE">
        <w:rPr>
          <w:strike/>
          <w:lang w:val="en-150"/>
        </w:rPr>
        <w:t xml:space="preserve"> </w:t>
      </w:r>
      <w:proofErr w:type="spellStart"/>
      <w:r w:rsidRPr="00497FAE">
        <w:rPr>
          <w:strike/>
          <w:lang w:val="en-150"/>
        </w:rPr>
        <w:t>crossrefs</w:t>
      </w:r>
      <w:proofErr w:type="spellEnd"/>
    </w:p>
    <w:p w14:paraId="4C966B0B" w14:textId="77777777" w:rsidR="00D41F89" w:rsidRDefault="00D41F89" w:rsidP="00DA7A7E">
      <w:pPr>
        <w:rPr>
          <w:strike/>
          <w:lang w:val="en-150"/>
        </w:rPr>
      </w:pPr>
    </w:p>
    <w:p w14:paraId="4D5D9E8B" w14:textId="77777777" w:rsidR="00D41F89" w:rsidRPr="00EB5B16" w:rsidRDefault="00D41F89" w:rsidP="00D41F89">
      <w:pPr>
        <w:rPr>
          <w:lang w:val="en-150"/>
        </w:rPr>
      </w:pPr>
      <w:r w:rsidRPr="00EB5B16">
        <w:rPr>
          <w:lang w:val="en-150"/>
        </w:rPr>
        <w:t>Checklist meeting march (*)</w:t>
      </w:r>
    </w:p>
    <w:p w14:paraId="3B6C8601" w14:textId="52169F08" w:rsidR="00D41F89" w:rsidRPr="00D41F89" w:rsidRDefault="00D41F89" w:rsidP="00D41F89">
      <w:pPr>
        <w:rPr>
          <w:lang w:val="en-150"/>
        </w:rPr>
      </w:pPr>
      <w:r w:rsidRPr="00EB5B16">
        <w:rPr>
          <w:lang w:val="en-150"/>
        </w:rPr>
        <w:t xml:space="preserve">Add </w:t>
      </w:r>
      <w:proofErr w:type="spellStart"/>
      <w:r w:rsidRPr="00EB5B16">
        <w:rPr>
          <w:lang w:val="en-150"/>
        </w:rPr>
        <w:t>imgs</w:t>
      </w:r>
      <w:proofErr w:type="spellEnd"/>
      <w:r w:rsidRPr="00EB5B16">
        <w:rPr>
          <w:lang w:val="en-150"/>
        </w:rPr>
        <w:t xml:space="preserve"> of item detections</w:t>
      </w:r>
    </w:p>
    <w:p w14:paraId="64FF0168" w14:textId="77777777" w:rsidR="00D41F89" w:rsidRPr="00EB5B16" w:rsidRDefault="00D41F89" w:rsidP="00D41F89">
      <w:pPr>
        <w:rPr>
          <w:lang w:val="en-150"/>
        </w:rPr>
      </w:pPr>
      <w:r w:rsidRPr="00EB5B16">
        <w:rPr>
          <w:lang w:val="en-150"/>
        </w:rPr>
        <w:t>Paragraph and title spacing consistency</w:t>
      </w:r>
    </w:p>
    <w:p w14:paraId="6A78FECA" w14:textId="77777777" w:rsidR="007F1AD4" w:rsidRPr="00EB5B16" w:rsidRDefault="007F1AD4" w:rsidP="00DA7A7E">
      <w:pPr>
        <w:rPr>
          <w:lang w:val="en-150"/>
        </w:rPr>
      </w:pPr>
    </w:p>
    <w:p w14:paraId="2E92B8AE" w14:textId="6C7D9F92" w:rsidR="00DA7A7E" w:rsidRPr="00EB5B16" w:rsidRDefault="00DA7A7E" w:rsidP="00DA7A7E">
      <w:pPr>
        <w:rPr>
          <w:lang w:val="en-150"/>
        </w:rPr>
      </w:pPr>
      <w:r w:rsidRPr="00EB5B16">
        <w:rPr>
          <w:lang w:val="en-150"/>
        </w:rPr>
        <w:t>Summary</w:t>
      </w:r>
      <w:r w:rsidR="00777649" w:rsidRPr="00EB5B16">
        <w:rPr>
          <w:lang w:val="en-150"/>
        </w:rPr>
        <w:t xml:space="preserve"> REVISE AFTER NEW INTRO</w:t>
      </w:r>
    </w:p>
    <w:p w14:paraId="4DC3C0B4" w14:textId="77777777" w:rsidR="00DA7A7E" w:rsidRPr="00EB5B16" w:rsidRDefault="00DA7A7E" w:rsidP="00DA7A7E">
      <w:pPr>
        <w:rPr>
          <w:lang w:val="en-150"/>
        </w:rPr>
      </w:pPr>
      <w:r w:rsidRPr="00EB5B16">
        <w:rPr>
          <w:lang w:val="en-150"/>
        </w:rPr>
        <w:t>Budget</w:t>
      </w:r>
    </w:p>
    <w:p w14:paraId="69C49CE5" w14:textId="0FA6F0F6" w:rsidR="00DA7A7E" w:rsidRPr="00360ABE" w:rsidRDefault="00DA7A7E" w:rsidP="00DA7A7E">
      <w:pPr>
        <w:rPr>
          <w:lang w:val="en-US"/>
        </w:rPr>
      </w:pPr>
    </w:p>
    <w:p w14:paraId="1276CD6F" w14:textId="1B6EDCFB" w:rsidR="004D675B" w:rsidRPr="00497FAE" w:rsidRDefault="004D675B" w:rsidP="004D675B">
      <w:pPr>
        <w:rPr>
          <w:strike/>
          <w:lang w:val="en-150"/>
        </w:rPr>
      </w:pPr>
      <w:r w:rsidRPr="00497FAE">
        <w:rPr>
          <w:strike/>
          <w:lang w:val="en-150"/>
        </w:rPr>
        <w:t>Review introduction and justify goal changes acc to title application</w:t>
      </w:r>
    </w:p>
    <w:p w14:paraId="25A49A08" w14:textId="0B72261C" w:rsidR="004D675B" w:rsidRPr="00EB5B16" w:rsidRDefault="004D675B" w:rsidP="004D675B">
      <w:pPr>
        <w:rPr>
          <w:lang w:val="en-150"/>
        </w:rPr>
      </w:pPr>
      <w:r w:rsidRPr="00EB5B16">
        <w:rPr>
          <w:lang w:val="en-150"/>
        </w:rPr>
        <w:t>Finish the Enabler tools section</w:t>
      </w:r>
    </w:p>
    <w:p w14:paraId="411F9DE9" w14:textId="77777777" w:rsidR="00DA7A7E" w:rsidRPr="00EB5B16" w:rsidRDefault="00DA7A7E" w:rsidP="00DA7A7E">
      <w:pPr>
        <w:rPr>
          <w:lang w:val="en-150"/>
        </w:rPr>
      </w:pPr>
    </w:p>
    <w:p w14:paraId="2D194D8F" w14:textId="6FF51519" w:rsidR="00DA7A7E" w:rsidRPr="00EB5B16" w:rsidRDefault="00B42DD3" w:rsidP="00B42DD3">
      <w:pPr>
        <w:rPr>
          <w:lang w:val="en-150"/>
        </w:rPr>
      </w:pPr>
      <w:r w:rsidRPr="00EB5B16">
        <w:rPr>
          <w:lang w:val="en-150"/>
        </w:rPr>
        <w:t>Decide whether to include glossary – properly format glossary calls</w:t>
      </w:r>
    </w:p>
    <w:p w14:paraId="050E0FA3" w14:textId="1B764D44" w:rsidR="00DA7A7E" w:rsidRPr="00EB5B16" w:rsidRDefault="00B42DD3" w:rsidP="00C80A37">
      <w:pPr>
        <w:rPr>
          <w:lang w:val="en-150"/>
        </w:rPr>
      </w:pPr>
      <w:r w:rsidRPr="00EB5B16">
        <w:rPr>
          <w:lang w:val="en-150"/>
        </w:rPr>
        <w:t xml:space="preserve">Decide whether to train and document a </w:t>
      </w:r>
      <w:proofErr w:type="spellStart"/>
      <w:r w:rsidRPr="00EB5B16">
        <w:rPr>
          <w:lang w:val="en-150"/>
        </w:rPr>
        <w:t>purely’synthetic</w:t>
      </w:r>
      <w:proofErr w:type="spellEnd"/>
      <w:r w:rsidRPr="00EB5B16">
        <w:rPr>
          <w:lang w:val="en-150"/>
        </w:rPr>
        <w:t xml:space="preserve"> trained detector</w:t>
      </w:r>
    </w:p>
    <w:p w14:paraId="247ED982" w14:textId="316B25B9" w:rsidR="00C80A37" w:rsidRPr="00EB5B16" w:rsidRDefault="00C80A37" w:rsidP="00C80A37">
      <w:pPr>
        <w:rPr>
          <w:lang w:val="en-150"/>
        </w:rPr>
      </w:pPr>
    </w:p>
    <w:p w14:paraId="7692E758" w14:textId="18A2F6A6" w:rsidR="00C80A37" w:rsidRPr="00EB5B16" w:rsidRDefault="00C80A37" w:rsidP="00C80A37">
      <w:pPr>
        <w:rPr>
          <w:lang w:val="en-150"/>
        </w:rPr>
      </w:pPr>
      <w:r w:rsidRPr="00EB5B16">
        <w:rPr>
          <w:lang w:val="en-150"/>
        </w:rPr>
        <w:t>A3</w:t>
      </w:r>
    </w:p>
    <w:p w14:paraId="3EDCFBAC" w14:textId="3EAFC642" w:rsidR="00E708EE" w:rsidRPr="00EB5B16" w:rsidRDefault="00E708EE" w:rsidP="00C80A37">
      <w:pPr>
        <w:rPr>
          <w:lang w:val="en-150"/>
        </w:rPr>
      </w:pPr>
    </w:p>
    <w:p w14:paraId="7855A478" w14:textId="08938F46" w:rsidR="00E708EE" w:rsidRPr="00EB5B16" w:rsidRDefault="00E708EE" w:rsidP="00C80A37">
      <w:pPr>
        <w:rPr>
          <w:lang w:val="en-150"/>
        </w:rPr>
      </w:pPr>
    </w:p>
    <w:p w14:paraId="1FEC37B0" w14:textId="44212AD0" w:rsidR="00E708EE" w:rsidRPr="00EB5B16" w:rsidRDefault="00E708EE" w:rsidP="00C80A37">
      <w:pPr>
        <w:rPr>
          <w:lang w:val="en-150"/>
        </w:rPr>
      </w:pPr>
    </w:p>
    <w:p w14:paraId="4774392A" w14:textId="50C1E4A9" w:rsidR="00E708EE" w:rsidRPr="00EB5B16" w:rsidRDefault="00E708EE" w:rsidP="00C80A37">
      <w:pPr>
        <w:rPr>
          <w:lang w:val="en-150"/>
        </w:rPr>
      </w:pPr>
    </w:p>
    <w:p w14:paraId="396E1085" w14:textId="4E7C9216" w:rsidR="00E708EE" w:rsidRPr="00EB5B16" w:rsidRDefault="00E708EE" w:rsidP="00C80A37">
      <w:pPr>
        <w:rPr>
          <w:lang w:val="en-150"/>
        </w:rPr>
      </w:pPr>
    </w:p>
    <w:p w14:paraId="1BFD32AE" w14:textId="5B8E0B23" w:rsidR="00E708EE" w:rsidRPr="00EB5B16" w:rsidRDefault="00E708EE" w:rsidP="00C80A37">
      <w:pPr>
        <w:rPr>
          <w:lang w:val="en-150"/>
        </w:rPr>
      </w:pPr>
    </w:p>
    <w:p w14:paraId="734E13F4" w14:textId="15607A78" w:rsidR="00E708EE" w:rsidRPr="00EB5B16" w:rsidRDefault="00E708EE" w:rsidP="00C80A37">
      <w:pPr>
        <w:rPr>
          <w:lang w:val="en-150"/>
        </w:rPr>
      </w:pPr>
    </w:p>
    <w:p w14:paraId="314706C4" w14:textId="0CDB5763" w:rsidR="00E708EE" w:rsidRPr="00EB5B16" w:rsidRDefault="00E708EE" w:rsidP="00C80A37">
      <w:pPr>
        <w:rPr>
          <w:lang w:val="en-150"/>
        </w:rPr>
      </w:pPr>
    </w:p>
    <w:p w14:paraId="55B41DB2" w14:textId="79E4205C" w:rsidR="00E708EE" w:rsidRPr="00EB5B16" w:rsidRDefault="00E708EE" w:rsidP="00C80A37">
      <w:pPr>
        <w:rPr>
          <w:lang w:val="en-150"/>
        </w:rPr>
      </w:pPr>
    </w:p>
    <w:p w14:paraId="3FBA5C70" w14:textId="6B7907A1" w:rsidR="00E708EE" w:rsidRPr="00EB5B16" w:rsidRDefault="00E708EE" w:rsidP="00C80A37">
      <w:pPr>
        <w:rPr>
          <w:lang w:val="en-150"/>
        </w:rPr>
      </w:pPr>
    </w:p>
    <w:p w14:paraId="1D26AE9E" w14:textId="70059213" w:rsidR="00E708EE" w:rsidRPr="00EB5B16" w:rsidRDefault="00E708EE" w:rsidP="00C80A37">
      <w:pPr>
        <w:rPr>
          <w:lang w:val="en-150"/>
        </w:rPr>
      </w:pPr>
    </w:p>
    <w:p w14:paraId="1B7211C2" w14:textId="77777777" w:rsidR="00E708EE" w:rsidRPr="00EB5B16" w:rsidRDefault="00E708EE" w:rsidP="00270D6F">
      <w:pPr>
        <w:ind w:firstLine="0"/>
        <w:rPr>
          <w:lang w:val="en-150"/>
        </w:rPr>
        <w:sectPr w:rsidR="00E708EE" w:rsidRPr="00EB5B16" w:rsidSect="000B0973">
          <w:headerReference w:type="default" r:id="rId125"/>
          <w:footerReference w:type="default" r:id="rId126"/>
          <w:pgSz w:w="11906" w:h="16838" w:code="9"/>
          <w:pgMar w:top="1276" w:right="851" w:bottom="851" w:left="1701" w:header="720" w:footer="720" w:gutter="0"/>
          <w:pgNumType w:start="1"/>
          <w:cols w:space="720"/>
          <w:docGrid w:linePitch="326"/>
        </w:sectPr>
      </w:pPr>
    </w:p>
    <w:p w14:paraId="70CEB0F6" w14:textId="77777777" w:rsidR="00DA2547" w:rsidRPr="00EB5B16" w:rsidRDefault="00DA2547" w:rsidP="00DA2547">
      <w:pPr>
        <w:rPr>
          <w:lang w:val="en-150"/>
        </w:rPr>
      </w:pPr>
    </w:p>
    <w:p w14:paraId="176A1BAF" w14:textId="77777777" w:rsidR="00452B2C" w:rsidRPr="00EB5B16" w:rsidRDefault="0026042A" w:rsidP="00C67FA8">
      <w:pPr>
        <w:rPr>
          <w:lang w:val="en-150"/>
        </w:rPr>
      </w:pPr>
      <w:r w:rsidRPr="00EB5B16">
        <w:rPr>
          <w:lang w:val="en-150"/>
        </w:rPr>
        <w:fldChar w:fldCharType="begin"/>
      </w:r>
      <w:r w:rsidRPr="00EB5B16">
        <w:rPr>
          <w:lang w:val="en-150"/>
        </w:rPr>
        <w:instrText xml:space="preserve"> REF Portada \h </w:instrText>
      </w:r>
      <w:r w:rsidRPr="00EB5B16">
        <w:rPr>
          <w:lang w:val="en-150"/>
        </w:rPr>
      </w:r>
      <w:r w:rsidRPr="00EB5B16">
        <w:rPr>
          <w:lang w:val="en-150"/>
        </w:rPr>
        <w:fldChar w:fldCharType="separate"/>
      </w:r>
      <w:r w:rsidR="00452B2C" w:rsidRPr="00EB5B16">
        <w:rPr>
          <w:lang w:val="en-150"/>
        </w:rPr>
        <w:t xml:space="preserve"> </w:t>
      </w:r>
    </w:p>
    <w:p w14:paraId="5CB4D11A" w14:textId="77777777" w:rsidR="00452B2C" w:rsidRPr="00EB5B16" w:rsidRDefault="00452B2C" w:rsidP="00C67FA8">
      <w:pPr>
        <w:rPr>
          <w:lang w:val="en-150"/>
        </w:rPr>
      </w:pPr>
    </w:p>
    <w:p w14:paraId="1FC6CC0E" w14:textId="77777777" w:rsidR="00452B2C" w:rsidRPr="00EB5B16" w:rsidRDefault="00452B2C" w:rsidP="00C67FA8">
      <w:pPr>
        <w:rPr>
          <w:lang w:val="en-150"/>
        </w:rPr>
      </w:pPr>
    </w:p>
    <w:p w14:paraId="288F075C" w14:textId="77777777" w:rsidR="00452B2C" w:rsidRPr="00EB5B16" w:rsidRDefault="00452B2C" w:rsidP="00C67FA8">
      <w:pPr>
        <w:pStyle w:val="Figura"/>
        <w:rPr>
          <w:lang w:val="en-150"/>
        </w:rPr>
      </w:pPr>
      <w:r w:rsidRPr="00EB5B16">
        <w:rPr>
          <w:noProof/>
          <w:lang w:val="en-150" w:eastAsia="en-US"/>
        </w:rPr>
        <w:drawing>
          <wp:inline distT="0" distB="0" distL="0" distR="0" wp14:anchorId="0A1749AB" wp14:editId="3A71E5DC">
            <wp:extent cx="2114550" cy="1371600"/>
            <wp:effectExtent l="0" t="0" r="0" b="0"/>
            <wp:docPr id="1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21A18D6" w14:textId="77777777" w:rsidR="00452B2C" w:rsidRPr="00EB5B16" w:rsidRDefault="00452B2C" w:rsidP="00C67FA8">
      <w:pPr>
        <w:rPr>
          <w:lang w:val="en-150"/>
        </w:rPr>
      </w:pPr>
    </w:p>
    <w:p w14:paraId="0E377701" w14:textId="77777777" w:rsidR="00452B2C" w:rsidRPr="00EB5B16" w:rsidRDefault="00452B2C" w:rsidP="00C67FA8">
      <w:pPr>
        <w:pStyle w:val="EEI"/>
        <w:rPr>
          <w:lang w:val="en-150"/>
        </w:rPr>
      </w:pPr>
      <w:r w:rsidRPr="00EB5B16">
        <w:rPr>
          <w:lang w:val="en-150"/>
        </w:rPr>
        <w:t xml:space="preserve">Escola de </w:t>
      </w:r>
      <w:proofErr w:type="spellStart"/>
      <w:r w:rsidRPr="00EB5B16">
        <w:rPr>
          <w:lang w:val="en-150"/>
        </w:rPr>
        <w:t>Enxeñería</w:t>
      </w:r>
      <w:proofErr w:type="spellEnd"/>
      <w:r w:rsidRPr="00EB5B16">
        <w:rPr>
          <w:lang w:val="en-150"/>
        </w:rPr>
        <w:t xml:space="preserve"> Industrial</w:t>
      </w:r>
    </w:p>
    <w:p w14:paraId="00DD09C1" w14:textId="77777777" w:rsidR="00452B2C" w:rsidRPr="00EB5B16" w:rsidRDefault="00452B2C" w:rsidP="00C67FA8">
      <w:pPr>
        <w:rPr>
          <w:lang w:val="en-150"/>
        </w:rPr>
      </w:pPr>
    </w:p>
    <w:p w14:paraId="3ACBE0EB" w14:textId="77777777" w:rsidR="00452B2C" w:rsidRPr="00EB5B16" w:rsidRDefault="00452B2C" w:rsidP="00C67FA8">
      <w:pPr>
        <w:rPr>
          <w:lang w:val="en-150"/>
        </w:rPr>
      </w:pPr>
    </w:p>
    <w:p w14:paraId="3A806CDE" w14:textId="77777777" w:rsidR="00452B2C" w:rsidRPr="00EB5B16" w:rsidRDefault="00452B2C" w:rsidP="00C67FA8">
      <w:pPr>
        <w:rPr>
          <w:lang w:val="en-150"/>
        </w:rPr>
      </w:pPr>
    </w:p>
    <w:p w14:paraId="6BDD4940" w14:textId="77777777" w:rsidR="00452B2C" w:rsidRPr="00EB5B16" w:rsidRDefault="00452B2C" w:rsidP="00C67FA8">
      <w:pPr>
        <w:rPr>
          <w:lang w:val="en-150"/>
        </w:rPr>
      </w:pPr>
    </w:p>
    <w:p w14:paraId="23501CD4" w14:textId="77777777" w:rsidR="00452B2C" w:rsidRPr="00EB5B16" w:rsidRDefault="00452B2C" w:rsidP="00C67FA8">
      <w:pPr>
        <w:pStyle w:val="TFG"/>
        <w:rPr>
          <w:lang w:val="en-150"/>
        </w:rPr>
      </w:pPr>
      <w:proofErr w:type="spellStart"/>
      <w:r w:rsidRPr="00EB5B16">
        <w:rPr>
          <w:lang w:val="en-150"/>
        </w:rPr>
        <w:t>Traballo</w:t>
      </w:r>
      <w:proofErr w:type="spellEnd"/>
      <w:r w:rsidRPr="00EB5B16">
        <w:rPr>
          <w:lang w:val="en-150"/>
        </w:rPr>
        <w:t xml:space="preserve"> Fin de </w:t>
      </w:r>
      <w:proofErr w:type="spellStart"/>
      <w:r w:rsidRPr="00EB5B16">
        <w:rPr>
          <w:lang w:val="en-150"/>
        </w:rPr>
        <w:t>Mestrado</w:t>
      </w:r>
      <w:proofErr w:type="spellEnd"/>
    </w:p>
    <w:p w14:paraId="536EBF2A" w14:textId="77777777" w:rsidR="00452B2C" w:rsidRPr="00EB5B16" w:rsidRDefault="00452B2C" w:rsidP="00C67FA8">
      <w:pPr>
        <w:rPr>
          <w:lang w:val="en-150"/>
        </w:rPr>
      </w:pPr>
    </w:p>
    <w:p w14:paraId="5AA89967" w14:textId="77777777" w:rsidR="00452B2C" w:rsidRPr="00EB5B16" w:rsidRDefault="00452B2C" w:rsidP="00C67FA8">
      <w:pPr>
        <w:rPr>
          <w:lang w:val="en-150"/>
        </w:rPr>
      </w:pPr>
    </w:p>
    <w:p w14:paraId="1111FAE2" w14:textId="77777777" w:rsidR="00452B2C" w:rsidRPr="00EB5B16" w:rsidRDefault="00452B2C" w:rsidP="00C67FA8">
      <w:pPr>
        <w:rPr>
          <w:lang w:val="en-150"/>
        </w:rPr>
      </w:pPr>
    </w:p>
    <w:p w14:paraId="79D26A3E" w14:textId="77777777" w:rsidR="00452B2C" w:rsidRPr="00EB5B16" w:rsidRDefault="00452B2C" w:rsidP="00C67FA8">
      <w:pPr>
        <w:pStyle w:val="TituloTFG"/>
        <w:rPr>
          <w:lang w:val="en-150"/>
        </w:rPr>
      </w:pPr>
      <w:r w:rsidRPr="00EB5B16">
        <w:rPr>
          <w:lang w:val="en-150"/>
        </w:rPr>
        <w:t>Convolutional neural networks for object detection in subterranean environments</w:t>
      </w:r>
    </w:p>
    <w:p w14:paraId="1842CAEE" w14:textId="77777777" w:rsidR="00452B2C" w:rsidRPr="00EB5B16" w:rsidRDefault="00452B2C" w:rsidP="00C67FA8">
      <w:pPr>
        <w:rPr>
          <w:lang w:val="en-150"/>
        </w:rPr>
      </w:pPr>
    </w:p>
    <w:p w14:paraId="556FD06B" w14:textId="77777777" w:rsidR="00452B2C" w:rsidRPr="00EB5B16" w:rsidRDefault="00452B2C" w:rsidP="00C67FA8">
      <w:pPr>
        <w:rPr>
          <w:lang w:val="en-150"/>
        </w:rPr>
      </w:pPr>
    </w:p>
    <w:p w14:paraId="3D9B8F68" w14:textId="77777777" w:rsidR="00452B2C" w:rsidRPr="00EB5B16" w:rsidRDefault="00452B2C" w:rsidP="00C67FA8">
      <w:pPr>
        <w:rPr>
          <w:lang w:val="en-150"/>
        </w:rPr>
      </w:pPr>
    </w:p>
    <w:p w14:paraId="13D97043" w14:textId="77777777" w:rsidR="00452B2C" w:rsidRPr="00EB5B16" w:rsidRDefault="00452B2C" w:rsidP="00C67FA8">
      <w:pPr>
        <w:pStyle w:val="Titulacin"/>
        <w:rPr>
          <w:lang w:val="en-150"/>
        </w:rPr>
      </w:pPr>
      <w:proofErr w:type="spellStart"/>
      <w:r w:rsidRPr="00EB5B16">
        <w:rPr>
          <w:lang w:val="en-150"/>
        </w:rPr>
        <w:t>Mestrado</w:t>
      </w:r>
      <w:proofErr w:type="spellEnd"/>
      <w:r w:rsidRPr="00EB5B16">
        <w:rPr>
          <w:lang w:val="en-150"/>
        </w:rPr>
        <w:t xml:space="preserve"> </w:t>
      </w:r>
      <w:proofErr w:type="spellStart"/>
      <w:r w:rsidRPr="00EB5B16">
        <w:rPr>
          <w:lang w:val="en-150"/>
        </w:rPr>
        <w:t>en</w:t>
      </w:r>
      <w:proofErr w:type="spellEnd"/>
      <w:r w:rsidRPr="00EB5B16">
        <w:rPr>
          <w:lang w:val="en-150"/>
        </w:rPr>
        <w:t xml:space="preserve"> </w:t>
      </w:r>
      <w:proofErr w:type="spellStart"/>
      <w:r w:rsidRPr="00EB5B16">
        <w:rPr>
          <w:lang w:val="en-150"/>
        </w:rPr>
        <w:t>Enxeñaría</w:t>
      </w:r>
      <w:proofErr w:type="spellEnd"/>
      <w:r w:rsidRPr="00EB5B16">
        <w:rPr>
          <w:lang w:val="en-150"/>
        </w:rPr>
        <w:t xml:space="preserve"> Industrial</w:t>
      </w:r>
    </w:p>
    <w:p w14:paraId="17B467E6" w14:textId="77777777" w:rsidR="00452B2C" w:rsidRPr="00EB5B16" w:rsidRDefault="00452B2C" w:rsidP="00C67FA8">
      <w:pPr>
        <w:rPr>
          <w:lang w:val="en-150"/>
        </w:rPr>
      </w:pPr>
    </w:p>
    <w:p w14:paraId="7F02A6D0" w14:textId="77777777" w:rsidR="00452B2C" w:rsidRPr="00EB5B16" w:rsidRDefault="00452B2C" w:rsidP="00C67FA8">
      <w:pPr>
        <w:rPr>
          <w:lang w:val="en-150"/>
        </w:rPr>
      </w:pPr>
    </w:p>
    <w:p w14:paraId="23C6659C" w14:textId="77777777" w:rsidR="00452B2C" w:rsidRPr="00EB5B16" w:rsidRDefault="00452B2C" w:rsidP="00C67FA8">
      <w:pPr>
        <w:rPr>
          <w:lang w:val="en-150"/>
        </w:rPr>
      </w:pPr>
    </w:p>
    <w:p w14:paraId="0D34E8D1" w14:textId="77777777" w:rsidR="00452B2C" w:rsidRPr="00EB5B16" w:rsidRDefault="00452B2C" w:rsidP="00C67FA8">
      <w:pPr>
        <w:rPr>
          <w:lang w:val="en-150"/>
        </w:rPr>
      </w:pPr>
    </w:p>
    <w:p w14:paraId="27D33CE5" w14:textId="77777777" w:rsidR="0026042A" w:rsidRPr="00EB5B16" w:rsidRDefault="0026042A" w:rsidP="0026042A">
      <w:pPr>
        <w:pStyle w:val="Titulacin"/>
        <w:rPr>
          <w:lang w:val="en-150"/>
        </w:rPr>
      </w:pPr>
      <w:r w:rsidRPr="00EB5B16">
        <w:rPr>
          <w:lang w:val="en-150"/>
        </w:rPr>
        <w:fldChar w:fldCharType="end"/>
      </w:r>
      <w:proofErr w:type="spellStart"/>
      <w:r w:rsidRPr="00EB5B16">
        <w:rPr>
          <w:lang w:val="en-150"/>
        </w:rPr>
        <w:t>Documento</w:t>
      </w:r>
      <w:proofErr w:type="spellEnd"/>
    </w:p>
    <w:p w14:paraId="6DD3E50C" w14:textId="77777777" w:rsidR="0026042A" w:rsidRPr="00EB5B16" w:rsidRDefault="0026042A" w:rsidP="0026042A">
      <w:pPr>
        <w:pStyle w:val="Figura"/>
        <w:rPr>
          <w:lang w:val="en-150"/>
        </w:rPr>
      </w:pPr>
    </w:p>
    <w:p w14:paraId="7506DE9D" w14:textId="1B6ECF83" w:rsidR="0026042A" w:rsidRPr="00EB5B16" w:rsidRDefault="0026042A" w:rsidP="0026042A">
      <w:pPr>
        <w:pStyle w:val="TFG"/>
        <w:rPr>
          <w:lang w:val="en-150"/>
        </w:rPr>
      </w:pPr>
      <w:r w:rsidRPr="00EB5B16">
        <w:rPr>
          <w:lang w:val="en-150"/>
        </w:rPr>
        <w:t>Budget</w:t>
      </w:r>
    </w:p>
    <w:p w14:paraId="2397248C" w14:textId="77777777" w:rsidR="0026042A" w:rsidRPr="00EB5B16" w:rsidRDefault="0026042A" w:rsidP="0026042A">
      <w:pPr>
        <w:pStyle w:val="Figura"/>
        <w:rPr>
          <w:lang w:val="en-150"/>
        </w:rPr>
      </w:pPr>
      <w:r w:rsidRPr="00EB5B16">
        <w:rPr>
          <w:noProof/>
          <w:lang w:val="en-150" w:eastAsia="en-US"/>
        </w:rPr>
        <w:drawing>
          <wp:anchor distT="0" distB="0" distL="114300" distR="114300" simplePos="0" relativeHeight="251658752" behindDoc="0" locked="0" layoutInCell="1" allowOverlap="1" wp14:anchorId="3871D850" wp14:editId="68652ECC">
            <wp:simplePos x="0" y="0"/>
            <wp:positionH relativeFrom="column">
              <wp:align>center</wp:align>
            </wp:positionH>
            <wp:positionV relativeFrom="margin">
              <wp:posOffset>9001125</wp:posOffset>
            </wp:positionV>
            <wp:extent cx="1841500" cy="281305"/>
            <wp:effectExtent l="0" t="0" r="0" b="0"/>
            <wp:wrapSquare wrapText="bothSides"/>
            <wp:docPr id="10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980E832" w14:textId="77777777" w:rsidR="0026042A" w:rsidRPr="00EB5B16" w:rsidRDefault="0026042A" w:rsidP="00C80A37">
      <w:pPr>
        <w:rPr>
          <w:lang w:val="en-150"/>
        </w:rPr>
        <w:sectPr w:rsidR="0026042A" w:rsidRPr="00EB5B16" w:rsidSect="0026042A">
          <w:headerReference w:type="default" r:id="rId127"/>
          <w:footerReference w:type="default" r:id="rId128"/>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pgNumType w:start="1"/>
          <w:cols w:space="720"/>
          <w:docGrid w:linePitch="326"/>
        </w:sectPr>
      </w:pPr>
    </w:p>
    <w:p w14:paraId="4F1C6268" w14:textId="4A6CD46C" w:rsidR="00E708EE" w:rsidRPr="00EB5B16" w:rsidRDefault="0026042A" w:rsidP="00440EA0">
      <w:pPr>
        <w:pStyle w:val="Style1-ContidoXeral"/>
        <w:rPr>
          <w:lang w:val="en-150"/>
        </w:rPr>
      </w:pPr>
      <w:r w:rsidRPr="00EB5B16">
        <w:rPr>
          <w:lang w:val="en-150"/>
        </w:rPr>
        <w:lastRenderedPageBreak/>
        <w:t>Contents</w:t>
      </w:r>
    </w:p>
    <w:p w14:paraId="02680B72" w14:textId="77777777" w:rsidR="00440EA0" w:rsidRPr="00EB5B16" w:rsidRDefault="00440EA0">
      <w:pPr>
        <w:spacing w:before="0" w:line="240" w:lineRule="auto"/>
        <w:ind w:firstLine="0"/>
        <w:jc w:val="left"/>
        <w:rPr>
          <w:lang w:val="en-150"/>
        </w:rPr>
      </w:pPr>
      <w:r w:rsidRPr="00EB5B16">
        <w:rPr>
          <w:lang w:val="en-150"/>
        </w:rPr>
        <w:br w:type="page"/>
      </w:r>
    </w:p>
    <w:tbl>
      <w:tblPr>
        <w:tblStyle w:val="TableGrid"/>
        <w:tblW w:w="0" w:type="auto"/>
        <w:tblLook w:val="04A0" w:firstRow="1" w:lastRow="0" w:firstColumn="1" w:lastColumn="0" w:noHBand="0" w:noVBand="1"/>
      </w:tblPr>
      <w:tblGrid>
        <w:gridCol w:w="6771"/>
        <w:gridCol w:w="1417"/>
        <w:gridCol w:w="1382"/>
      </w:tblGrid>
      <w:tr w:rsidR="00440EA0" w:rsidRPr="00EB5B16" w14:paraId="5AD88206" w14:textId="77777777" w:rsidTr="00440EA0">
        <w:trPr>
          <w:trHeight w:val="702"/>
        </w:trPr>
        <w:tc>
          <w:tcPr>
            <w:tcW w:w="6771" w:type="dxa"/>
            <w:vAlign w:val="center"/>
          </w:tcPr>
          <w:p w14:paraId="260C2E30" w14:textId="106EF350" w:rsidR="00440EA0" w:rsidRPr="00EB5B16" w:rsidRDefault="00440EA0" w:rsidP="00440EA0">
            <w:pPr>
              <w:ind w:firstLine="0"/>
              <w:jc w:val="center"/>
              <w:rPr>
                <w:lang w:val="en-150"/>
              </w:rPr>
            </w:pPr>
            <w:r w:rsidRPr="00EB5B16">
              <w:rPr>
                <w:lang w:val="en-150"/>
              </w:rPr>
              <w:lastRenderedPageBreak/>
              <w:t>Concept</w:t>
            </w:r>
          </w:p>
        </w:tc>
        <w:tc>
          <w:tcPr>
            <w:tcW w:w="1417" w:type="dxa"/>
            <w:vAlign w:val="center"/>
          </w:tcPr>
          <w:p w14:paraId="3C54A388" w14:textId="35B86CD2" w:rsidR="00440EA0" w:rsidRPr="00EB5B16" w:rsidRDefault="00440EA0" w:rsidP="00440EA0">
            <w:pPr>
              <w:ind w:firstLine="0"/>
              <w:jc w:val="center"/>
              <w:rPr>
                <w:lang w:val="en-150"/>
              </w:rPr>
            </w:pPr>
            <w:r w:rsidRPr="00EB5B16">
              <w:rPr>
                <w:lang w:val="en-150"/>
              </w:rPr>
              <w:t>Unit cost</w:t>
            </w:r>
          </w:p>
        </w:tc>
        <w:tc>
          <w:tcPr>
            <w:tcW w:w="1382" w:type="dxa"/>
            <w:vAlign w:val="center"/>
          </w:tcPr>
          <w:p w14:paraId="161265CF" w14:textId="33AEA554" w:rsidR="00440EA0" w:rsidRPr="00EB5B16" w:rsidRDefault="00440EA0" w:rsidP="00440EA0">
            <w:pPr>
              <w:ind w:firstLine="0"/>
              <w:jc w:val="center"/>
              <w:rPr>
                <w:lang w:val="en-150"/>
              </w:rPr>
            </w:pPr>
            <w:r w:rsidRPr="00EB5B16">
              <w:rPr>
                <w:lang w:val="en-150"/>
              </w:rPr>
              <w:t>Total cost</w:t>
            </w:r>
          </w:p>
        </w:tc>
      </w:tr>
      <w:tr w:rsidR="00440EA0" w:rsidRPr="00EB5B16" w14:paraId="0BD89ADD" w14:textId="77777777" w:rsidTr="00440EA0">
        <w:tc>
          <w:tcPr>
            <w:tcW w:w="6771" w:type="dxa"/>
          </w:tcPr>
          <w:p w14:paraId="3F01197D" w14:textId="3AE8313F" w:rsidR="00440EA0" w:rsidRPr="00EB5B16" w:rsidRDefault="00440EA0" w:rsidP="00440EA0">
            <w:pPr>
              <w:ind w:firstLine="0"/>
              <w:rPr>
                <w:lang w:val="en-150"/>
              </w:rPr>
            </w:pPr>
            <w:r w:rsidRPr="00EB5B16">
              <w:rPr>
                <w:lang w:val="en-150"/>
              </w:rPr>
              <w:t>Laptop</w:t>
            </w:r>
          </w:p>
        </w:tc>
        <w:tc>
          <w:tcPr>
            <w:tcW w:w="1417" w:type="dxa"/>
          </w:tcPr>
          <w:p w14:paraId="283BAD2C" w14:textId="33F75C56" w:rsidR="00440EA0" w:rsidRPr="00EB5B16" w:rsidRDefault="00440EA0" w:rsidP="00440EA0">
            <w:pPr>
              <w:ind w:firstLine="0"/>
              <w:rPr>
                <w:lang w:val="en-150"/>
              </w:rPr>
            </w:pPr>
            <w:r w:rsidRPr="00EB5B16">
              <w:rPr>
                <w:lang w:val="en-150"/>
              </w:rPr>
              <w:t>1500</w:t>
            </w:r>
          </w:p>
        </w:tc>
        <w:tc>
          <w:tcPr>
            <w:tcW w:w="1382" w:type="dxa"/>
          </w:tcPr>
          <w:p w14:paraId="146F45E2" w14:textId="649EB7BD" w:rsidR="00440EA0" w:rsidRPr="00EB5B16" w:rsidRDefault="00440EA0" w:rsidP="00440EA0">
            <w:pPr>
              <w:ind w:firstLine="0"/>
              <w:rPr>
                <w:lang w:val="en-150"/>
              </w:rPr>
            </w:pPr>
            <w:r w:rsidRPr="00EB5B16">
              <w:rPr>
                <w:lang w:val="en-150"/>
              </w:rPr>
              <w:t>1500</w:t>
            </w:r>
          </w:p>
        </w:tc>
      </w:tr>
      <w:tr w:rsidR="00440EA0" w:rsidRPr="00EB5B16" w14:paraId="4763EE85" w14:textId="77777777" w:rsidTr="00440EA0">
        <w:tc>
          <w:tcPr>
            <w:tcW w:w="6771" w:type="dxa"/>
          </w:tcPr>
          <w:p w14:paraId="0FB9C6C3" w14:textId="4E608041" w:rsidR="00440EA0" w:rsidRPr="00EB5B16" w:rsidRDefault="00440EA0" w:rsidP="00440EA0">
            <w:pPr>
              <w:ind w:firstLine="0"/>
              <w:rPr>
                <w:lang w:val="en-150"/>
              </w:rPr>
            </w:pPr>
            <w:r w:rsidRPr="00EB5B16">
              <w:rPr>
                <w:lang w:val="en-150"/>
              </w:rPr>
              <w:t>DARPA item set</w:t>
            </w:r>
          </w:p>
        </w:tc>
        <w:tc>
          <w:tcPr>
            <w:tcW w:w="1417" w:type="dxa"/>
          </w:tcPr>
          <w:p w14:paraId="650ADC56" w14:textId="77777777" w:rsidR="00440EA0" w:rsidRPr="00EB5B16" w:rsidRDefault="00440EA0" w:rsidP="00440EA0">
            <w:pPr>
              <w:ind w:firstLine="0"/>
              <w:rPr>
                <w:lang w:val="en-150"/>
              </w:rPr>
            </w:pPr>
          </w:p>
        </w:tc>
        <w:tc>
          <w:tcPr>
            <w:tcW w:w="1382" w:type="dxa"/>
          </w:tcPr>
          <w:p w14:paraId="6CB3C39A" w14:textId="77777777" w:rsidR="00440EA0" w:rsidRPr="00EB5B16" w:rsidRDefault="00440EA0" w:rsidP="00440EA0">
            <w:pPr>
              <w:ind w:firstLine="0"/>
              <w:rPr>
                <w:lang w:val="en-150"/>
              </w:rPr>
            </w:pPr>
          </w:p>
        </w:tc>
      </w:tr>
      <w:tr w:rsidR="00440EA0" w:rsidRPr="00EB5B16" w14:paraId="4E896E53" w14:textId="77777777" w:rsidTr="00440EA0">
        <w:tc>
          <w:tcPr>
            <w:tcW w:w="6771" w:type="dxa"/>
          </w:tcPr>
          <w:p w14:paraId="5FC23CA8" w14:textId="0418D2EB" w:rsidR="00440EA0" w:rsidRPr="00EB5B16" w:rsidRDefault="00440EA0" w:rsidP="00440EA0">
            <w:pPr>
              <w:ind w:firstLine="0"/>
              <w:rPr>
                <w:lang w:val="en-150"/>
              </w:rPr>
            </w:pPr>
            <w:r w:rsidRPr="00EB5B16">
              <w:rPr>
                <w:lang w:val="en-150"/>
              </w:rPr>
              <w:t>Smartphone</w:t>
            </w:r>
          </w:p>
        </w:tc>
        <w:tc>
          <w:tcPr>
            <w:tcW w:w="1417" w:type="dxa"/>
          </w:tcPr>
          <w:p w14:paraId="399DD8CA" w14:textId="77777777" w:rsidR="00440EA0" w:rsidRPr="00EB5B16" w:rsidRDefault="00440EA0" w:rsidP="00440EA0">
            <w:pPr>
              <w:ind w:firstLine="0"/>
              <w:rPr>
                <w:lang w:val="en-150"/>
              </w:rPr>
            </w:pPr>
          </w:p>
        </w:tc>
        <w:tc>
          <w:tcPr>
            <w:tcW w:w="1382" w:type="dxa"/>
          </w:tcPr>
          <w:p w14:paraId="77929C77" w14:textId="77777777" w:rsidR="00440EA0" w:rsidRPr="00EB5B16" w:rsidRDefault="00440EA0" w:rsidP="00440EA0">
            <w:pPr>
              <w:ind w:firstLine="0"/>
              <w:rPr>
                <w:lang w:val="en-150"/>
              </w:rPr>
            </w:pPr>
          </w:p>
        </w:tc>
      </w:tr>
      <w:tr w:rsidR="00440EA0" w:rsidRPr="00EB5B16" w14:paraId="44D41C3A" w14:textId="77777777" w:rsidTr="00440EA0">
        <w:tc>
          <w:tcPr>
            <w:tcW w:w="6771" w:type="dxa"/>
          </w:tcPr>
          <w:p w14:paraId="095A51FA" w14:textId="32C29F30" w:rsidR="00440EA0" w:rsidRPr="00EB5B16" w:rsidRDefault="00440EA0" w:rsidP="00440EA0">
            <w:pPr>
              <w:ind w:firstLine="0"/>
              <w:rPr>
                <w:lang w:val="en-150"/>
              </w:rPr>
            </w:pPr>
            <w:r w:rsidRPr="00EB5B16">
              <w:rPr>
                <w:lang w:val="en-150"/>
              </w:rPr>
              <w:t>Tripod</w:t>
            </w:r>
          </w:p>
        </w:tc>
        <w:tc>
          <w:tcPr>
            <w:tcW w:w="1417" w:type="dxa"/>
          </w:tcPr>
          <w:p w14:paraId="6907A5E8" w14:textId="77777777" w:rsidR="00440EA0" w:rsidRPr="00EB5B16" w:rsidRDefault="00440EA0" w:rsidP="00440EA0">
            <w:pPr>
              <w:ind w:firstLine="0"/>
              <w:rPr>
                <w:lang w:val="en-150"/>
              </w:rPr>
            </w:pPr>
          </w:p>
        </w:tc>
        <w:tc>
          <w:tcPr>
            <w:tcW w:w="1382" w:type="dxa"/>
          </w:tcPr>
          <w:p w14:paraId="65749710" w14:textId="77777777" w:rsidR="00440EA0" w:rsidRPr="00EB5B16" w:rsidRDefault="00440EA0" w:rsidP="00440EA0">
            <w:pPr>
              <w:ind w:firstLine="0"/>
              <w:rPr>
                <w:lang w:val="en-150"/>
              </w:rPr>
            </w:pPr>
          </w:p>
        </w:tc>
      </w:tr>
      <w:tr w:rsidR="00440EA0" w:rsidRPr="00EB5B16" w14:paraId="10464C12" w14:textId="77777777" w:rsidTr="00440EA0">
        <w:tc>
          <w:tcPr>
            <w:tcW w:w="6771" w:type="dxa"/>
          </w:tcPr>
          <w:p w14:paraId="5718E69F" w14:textId="391E57EE" w:rsidR="004D59DB" w:rsidRPr="00EB5B16" w:rsidRDefault="004D59DB" w:rsidP="00440EA0">
            <w:pPr>
              <w:ind w:firstLine="0"/>
              <w:rPr>
                <w:lang w:val="en-150"/>
              </w:rPr>
            </w:pPr>
            <w:r w:rsidRPr="00EB5B16">
              <w:rPr>
                <w:lang w:val="en-150"/>
              </w:rPr>
              <w:t>Office supplies</w:t>
            </w:r>
          </w:p>
        </w:tc>
        <w:tc>
          <w:tcPr>
            <w:tcW w:w="1417" w:type="dxa"/>
          </w:tcPr>
          <w:p w14:paraId="715445CA" w14:textId="77777777" w:rsidR="00440EA0" w:rsidRPr="00EB5B16" w:rsidRDefault="00440EA0" w:rsidP="00440EA0">
            <w:pPr>
              <w:ind w:firstLine="0"/>
              <w:rPr>
                <w:lang w:val="en-150"/>
              </w:rPr>
            </w:pPr>
          </w:p>
        </w:tc>
        <w:tc>
          <w:tcPr>
            <w:tcW w:w="1382" w:type="dxa"/>
          </w:tcPr>
          <w:p w14:paraId="49064307" w14:textId="77777777" w:rsidR="00440EA0" w:rsidRPr="00EB5B16" w:rsidRDefault="00440EA0" w:rsidP="00440EA0">
            <w:pPr>
              <w:ind w:firstLine="0"/>
              <w:rPr>
                <w:lang w:val="en-150"/>
              </w:rPr>
            </w:pPr>
          </w:p>
        </w:tc>
      </w:tr>
      <w:tr w:rsidR="00440EA0" w:rsidRPr="00EB5B16" w14:paraId="3E45B0E4" w14:textId="77777777" w:rsidTr="00440EA0">
        <w:tc>
          <w:tcPr>
            <w:tcW w:w="6771" w:type="dxa"/>
          </w:tcPr>
          <w:p w14:paraId="4CC69DE6" w14:textId="732DBCA4" w:rsidR="00440EA0" w:rsidRPr="00EB5B16" w:rsidRDefault="004D59DB" w:rsidP="00440EA0">
            <w:pPr>
              <w:ind w:firstLine="0"/>
              <w:rPr>
                <w:lang w:val="en-150"/>
              </w:rPr>
            </w:pPr>
            <w:r w:rsidRPr="00EB5B16">
              <w:rPr>
                <w:lang w:val="en-150"/>
              </w:rPr>
              <w:t>Tape measure</w:t>
            </w:r>
          </w:p>
        </w:tc>
        <w:tc>
          <w:tcPr>
            <w:tcW w:w="1417" w:type="dxa"/>
          </w:tcPr>
          <w:p w14:paraId="7AA46448" w14:textId="77777777" w:rsidR="00440EA0" w:rsidRPr="00EB5B16" w:rsidRDefault="00440EA0" w:rsidP="00440EA0">
            <w:pPr>
              <w:ind w:firstLine="0"/>
              <w:rPr>
                <w:lang w:val="en-150"/>
              </w:rPr>
            </w:pPr>
          </w:p>
        </w:tc>
        <w:tc>
          <w:tcPr>
            <w:tcW w:w="1382" w:type="dxa"/>
          </w:tcPr>
          <w:p w14:paraId="0FA8154C" w14:textId="77777777" w:rsidR="00440EA0" w:rsidRPr="00EB5B16" w:rsidRDefault="00440EA0" w:rsidP="00440EA0">
            <w:pPr>
              <w:ind w:firstLine="0"/>
              <w:rPr>
                <w:lang w:val="en-150"/>
              </w:rPr>
            </w:pPr>
          </w:p>
        </w:tc>
      </w:tr>
      <w:tr w:rsidR="004D59DB" w:rsidRPr="00EB5B16" w14:paraId="33D96959" w14:textId="77777777" w:rsidTr="00440EA0">
        <w:tc>
          <w:tcPr>
            <w:tcW w:w="6771" w:type="dxa"/>
          </w:tcPr>
          <w:p w14:paraId="09FE87C1" w14:textId="77777777" w:rsidR="004D59DB" w:rsidRPr="00EB5B16" w:rsidRDefault="004D59DB" w:rsidP="00440EA0">
            <w:pPr>
              <w:ind w:firstLine="0"/>
              <w:rPr>
                <w:lang w:val="en-150"/>
              </w:rPr>
            </w:pPr>
          </w:p>
        </w:tc>
        <w:tc>
          <w:tcPr>
            <w:tcW w:w="1417" w:type="dxa"/>
          </w:tcPr>
          <w:p w14:paraId="04AA9DA1" w14:textId="77777777" w:rsidR="004D59DB" w:rsidRPr="00EB5B16" w:rsidRDefault="004D59DB" w:rsidP="00440EA0">
            <w:pPr>
              <w:ind w:firstLine="0"/>
              <w:rPr>
                <w:lang w:val="en-150"/>
              </w:rPr>
            </w:pPr>
          </w:p>
        </w:tc>
        <w:tc>
          <w:tcPr>
            <w:tcW w:w="1382" w:type="dxa"/>
          </w:tcPr>
          <w:p w14:paraId="206DEAE7" w14:textId="77777777" w:rsidR="004D59DB" w:rsidRPr="00EB5B16" w:rsidRDefault="004D59DB" w:rsidP="00440EA0">
            <w:pPr>
              <w:ind w:firstLine="0"/>
              <w:rPr>
                <w:lang w:val="en-150"/>
              </w:rPr>
            </w:pPr>
          </w:p>
        </w:tc>
      </w:tr>
      <w:tr w:rsidR="00440EA0" w:rsidRPr="00EB5B16" w14:paraId="7A7F21F8" w14:textId="77777777" w:rsidTr="00440EA0">
        <w:tc>
          <w:tcPr>
            <w:tcW w:w="6771" w:type="dxa"/>
          </w:tcPr>
          <w:p w14:paraId="40F1F1D0" w14:textId="1A32BCE7" w:rsidR="00440EA0" w:rsidRPr="00EB5B16" w:rsidRDefault="004D59DB" w:rsidP="00440EA0">
            <w:pPr>
              <w:ind w:firstLine="0"/>
              <w:rPr>
                <w:lang w:val="en-150"/>
              </w:rPr>
            </w:pPr>
            <w:r w:rsidRPr="00EB5B16">
              <w:rPr>
                <w:lang w:val="en-150"/>
              </w:rPr>
              <w:t>GPU hours</w:t>
            </w:r>
          </w:p>
        </w:tc>
        <w:tc>
          <w:tcPr>
            <w:tcW w:w="1417" w:type="dxa"/>
          </w:tcPr>
          <w:p w14:paraId="1CD6A0A4" w14:textId="77777777" w:rsidR="00440EA0" w:rsidRPr="00EB5B16" w:rsidRDefault="00440EA0" w:rsidP="00440EA0">
            <w:pPr>
              <w:ind w:firstLine="0"/>
              <w:rPr>
                <w:lang w:val="en-150"/>
              </w:rPr>
            </w:pPr>
          </w:p>
        </w:tc>
        <w:tc>
          <w:tcPr>
            <w:tcW w:w="1382" w:type="dxa"/>
          </w:tcPr>
          <w:p w14:paraId="70DD7284" w14:textId="77777777" w:rsidR="00440EA0" w:rsidRPr="00EB5B16" w:rsidRDefault="00440EA0" w:rsidP="00440EA0">
            <w:pPr>
              <w:ind w:firstLine="0"/>
              <w:rPr>
                <w:lang w:val="en-150"/>
              </w:rPr>
            </w:pPr>
          </w:p>
        </w:tc>
      </w:tr>
      <w:tr w:rsidR="004D59DB" w:rsidRPr="00EB5B16" w14:paraId="3A9EEE63" w14:textId="77777777" w:rsidTr="00440EA0">
        <w:tc>
          <w:tcPr>
            <w:tcW w:w="6771" w:type="dxa"/>
          </w:tcPr>
          <w:p w14:paraId="27BE1BCF" w14:textId="77777777" w:rsidR="004D59DB" w:rsidRPr="00EB5B16" w:rsidRDefault="004D59DB" w:rsidP="00440EA0">
            <w:pPr>
              <w:ind w:firstLine="0"/>
              <w:rPr>
                <w:lang w:val="en-150"/>
              </w:rPr>
            </w:pPr>
          </w:p>
        </w:tc>
        <w:tc>
          <w:tcPr>
            <w:tcW w:w="1417" w:type="dxa"/>
          </w:tcPr>
          <w:p w14:paraId="433D9B15" w14:textId="77777777" w:rsidR="004D59DB" w:rsidRPr="00EB5B16" w:rsidRDefault="004D59DB" w:rsidP="00440EA0">
            <w:pPr>
              <w:ind w:firstLine="0"/>
              <w:rPr>
                <w:lang w:val="en-150"/>
              </w:rPr>
            </w:pPr>
          </w:p>
        </w:tc>
        <w:tc>
          <w:tcPr>
            <w:tcW w:w="1382" w:type="dxa"/>
          </w:tcPr>
          <w:p w14:paraId="2D734807" w14:textId="77777777" w:rsidR="004D59DB" w:rsidRPr="00EB5B16" w:rsidRDefault="004D59DB" w:rsidP="00440EA0">
            <w:pPr>
              <w:ind w:firstLine="0"/>
              <w:rPr>
                <w:lang w:val="en-150"/>
              </w:rPr>
            </w:pPr>
          </w:p>
        </w:tc>
      </w:tr>
      <w:tr w:rsidR="00440EA0" w:rsidRPr="00EB5B16" w14:paraId="74486981" w14:textId="77777777" w:rsidTr="00440EA0">
        <w:tc>
          <w:tcPr>
            <w:tcW w:w="6771" w:type="dxa"/>
          </w:tcPr>
          <w:p w14:paraId="423A3B9E" w14:textId="446F50E8" w:rsidR="00440EA0" w:rsidRPr="00EB5B16" w:rsidRDefault="00440EA0" w:rsidP="00440EA0">
            <w:pPr>
              <w:ind w:firstLine="0"/>
              <w:rPr>
                <w:lang w:val="en-150"/>
              </w:rPr>
            </w:pPr>
            <w:r w:rsidRPr="00EB5B16">
              <w:rPr>
                <w:lang w:val="en-150"/>
              </w:rPr>
              <w:t>Engineering hours</w:t>
            </w:r>
          </w:p>
        </w:tc>
        <w:tc>
          <w:tcPr>
            <w:tcW w:w="1417" w:type="dxa"/>
          </w:tcPr>
          <w:p w14:paraId="4F0DE1DB" w14:textId="77777777" w:rsidR="00440EA0" w:rsidRPr="00EB5B16" w:rsidRDefault="00440EA0" w:rsidP="00440EA0">
            <w:pPr>
              <w:ind w:firstLine="0"/>
              <w:rPr>
                <w:lang w:val="en-150"/>
              </w:rPr>
            </w:pPr>
          </w:p>
        </w:tc>
        <w:tc>
          <w:tcPr>
            <w:tcW w:w="1382" w:type="dxa"/>
          </w:tcPr>
          <w:p w14:paraId="629E7702" w14:textId="77777777" w:rsidR="00440EA0" w:rsidRPr="00EB5B16" w:rsidRDefault="00440EA0" w:rsidP="00440EA0">
            <w:pPr>
              <w:ind w:firstLine="0"/>
              <w:rPr>
                <w:lang w:val="en-150"/>
              </w:rPr>
            </w:pPr>
          </w:p>
        </w:tc>
      </w:tr>
    </w:tbl>
    <w:p w14:paraId="4DBA9EF4" w14:textId="7F24917C" w:rsidR="00440EA0" w:rsidRPr="00EB5B16" w:rsidRDefault="00440EA0" w:rsidP="00440EA0">
      <w:pPr>
        <w:rPr>
          <w:lang w:val="en-150"/>
        </w:rPr>
      </w:pPr>
    </w:p>
    <w:p w14:paraId="4C06357F" w14:textId="37AC341D" w:rsidR="00440EA0" w:rsidRPr="00EB5B16" w:rsidRDefault="00440EA0" w:rsidP="00440EA0">
      <w:pPr>
        <w:pStyle w:val="Style1-ContidoXeral"/>
        <w:rPr>
          <w:lang w:val="en-150"/>
        </w:rPr>
      </w:pPr>
    </w:p>
    <w:sectPr w:rsidR="00440EA0" w:rsidRPr="00EB5B16" w:rsidSect="00C92D75">
      <w:headerReference w:type="default" r:id="rId129"/>
      <w:pgSz w:w="11906" w:h="16838" w:code="9"/>
      <w:pgMar w:top="1276" w:right="851" w:bottom="851"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4E209" w14:textId="77777777" w:rsidR="00A952ED" w:rsidRDefault="00A952ED" w:rsidP="00C67FA8">
      <w:r>
        <w:separator/>
      </w:r>
    </w:p>
  </w:endnote>
  <w:endnote w:type="continuationSeparator" w:id="0">
    <w:p w14:paraId="53BFD2A1" w14:textId="77777777" w:rsidR="00A952ED" w:rsidRDefault="00A952ED"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9D6CF" w14:textId="77777777" w:rsidR="00245F59" w:rsidRPr="00F02E4A" w:rsidRDefault="00245F59" w:rsidP="00C67FA8">
    <w:pPr>
      <w:pStyle w:val="Footer"/>
    </w:pPr>
    <w:r>
      <w:fldChar w:fldCharType="begin"/>
    </w:r>
    <w:r>
      <w:instrText xml:space="preserve"> PAGE </w:instrText>
    </w:r>
    <w:r>
      <w:fldChar w:fldCharType="separate"/>
    </w:r>
    <w:r>
      <w:rPr>
        <w:noProof/>
      </w:rPr>
      <w:t>70</w:t>
    </w:r>
    <w:r>
      <w:rPr>
        <w:noProof/>
      </w:rPr>
      <w:fldChar w:fldCharType="end"/>
    </w:r>
  </w:p>
  <w:p w14:paraId="69E26EF5" w14:textId="77777777" w:rsidR="00245F59" w:rsidRDefault="00245F59" w:rsidP="00C67FA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3E945" w14:textId="254136AD" w:rsidR="0026042A" w:rsidRPr="00F02E4A" w:rsidRDefault="0026042A" w:rsidP="00F206A1">
    <w:pPr>
      <w:pStyle w:val="Footer"/>
      <w:jc w:val="both"/>
    </w:pPr>
  </w:p>
  <w:p w14:paraId="2648C892" w14:textId="77777777" w:rsidR="0026042A" w:rsidRDefault="0026042A" w:rsidP="00C67FA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9405" w14:textId="5400E909" w:rsidR="0026042A" w:rsidRPr="00E8787E" w:rsidRDefault="00E8787E" w:rsidP="00E8787E">
    <w:pPr>
      <w:ind w:firstLine="0"/>
      <w:rPr>
        <w:lang w:val="en-150"/>
      </w:rPr>
    </w:pPr>
    <w:r>
      <w:rPr>
        <w:lang w:val="en-150"/>
      </w:rPr>
      <w:t xml:space="preserve">Keywords: Object Detection, YOLO, </w:t>
    </w:r>
    <w:proofErr w:type="spellStart"/>
    <w:r>
      <w:rPr>
        <w:lang w:val="en-150"/>
      </w:rPr>
      <w:t>EfficientDet</w:t>
    </w:r>
    <w:proofErr w:type="spellEnd"/>
    <w:r>
      <w:rPr>
        <w:lang w:val="en-150"/>
      </w:rPr>
      <w:t xml:space="preserve">, Robot localization, </w:t>
    </w:r>
    <w:proofErr w:type="spellStart"/>
    <w:r>
      <w:rPr>
        <w:lang w:val="en-150"/>
      </w:rPr>
      <w:t>ArUco</w:t>
    </w:r>
    <w:proofErr w:type="spellEnd"/>
    <w:r>
      <w:rPr>
        <w:lang w:val="en-150"/>
      </w:rPr>
      <w:t xml:space="preserve"> marker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58B8" w14:textId="77777777" w:rsidR="00631B32" w:rsidRPr="00F02E4A" w:rsidRDefault="00631B32" w:rsidP="00C67FA8">
    <w:pPr>
      <w:pStyle w:val="Footer"/>
    </w:pPr>
    <w:r>
      <w:fldChar w:fldCharType="begin"/>
    </w:r>
    <w:r>
      <w:instrText xml:space="preserve"> PAGE </w:instrText>
    </w:r>
    <w:r>
      <w:fldChar w:fldCharType="separate"/>
    </w:r>
    <w:r>
      <w:rPr>
        <w:noProof/>
      </w:rPr>
      <w:t>70</w:t>
    </w:r>
    <w:r>
      <w:rPr>
        <w:noProof/>
      </w:rPr>
      <w:fldChar w:fldCharType="end"/>
    </w:r>
  </w:p>
  <w:p w14:paraId="00395D1F" w14:textId="77777777" w:rsidR="00631B32" w:rsidRDefault="00631B32" w:rsidP="00C67FA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74566" w14:textId="77777777" w:rsidR="00631B32" w:rsidRPr="00F02E4A" w:rsidRDefault="00631B32" w:rsidP="00C67FA8">
    <w:pPr>
      <w:pStyle w:val="Footer"/>
    </w:pPr>
    <w:r>
      <w:fldChar w:fldCharType="begin"/>
    </w:r>
    <w:r>
      <w:instrText xml:space="preserve"> PAGE </w:instrText>
    </w:r>
    <w:r>
      <w:fldChar w:fldCharType="separate"/>
    </w:r>
    <w:r>
      <w:rPr>
        <w:noProof/>
      </w:rPr>
      <w:t>70</w:t>
    </w:r>
    <w:r>
      <w:rPr>
        <w:noProof/>
      </w:rPr>
      <w:fldChar w:fldCharType="end"/>
    </w:r>
  </w:p>
  <w:p w14:paraId="756E1A57" w14:textId="77777777" w:rsidR="00631B32" w:rsidRDefault="00631B32" w:rsidP="0041506D">
    <w:pPr>
      <w:ind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5849B" w14:textId="77777777" w:rsidR="0026042A" w:rsidRDefault="0026042A" w:rsidP="008D4330">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D55FB" w14:textId="77777777" w:rsidR="00A952ED" w:rsidRDefault="00A952ED" w:rsidP="00C67FA8">
      <w:r>
        <w:separator/>
      </w:r>
    </w:p>
  </w:footnote>
  <w:footnote w:type="continuationSeparator" w:id="0">
    <w:p w14:paraId="7D356F88" w14:textId="77777777" w:rsidR="00A952ED" w:rsidRDefault="00A952ED"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4789" w14:textId="77777777" w:rsidR="00245F59" w:rsidRDefault="00245F59"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3D1" w14:textId="77777777" w:rsidR="00245F59" w:rsidRPr="00F02E4A" w:rsidRDefault="00245F59"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245F59" w:rsidRDefault="00245F59"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FD8F8" w14:textId="77777777" w:rsidR="00245F59" w:rsidRDefault="00245F59" w:rsidP="00C67F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E538F" w14:textId="77777777" w:rsidR="0026042A" w:rsidRDefault="0026042A" w:rsidP="00C67FA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F6788" w14:textId="77777777" w:rsidR="0026042A" w:rsidRPr="00F02E4A" w:rsidRDefault="0026042A"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DB3BC33" w14:textId="77777777" w:rsidR="0026042A" w:rsidRDefault="0026042A" w:rsidP="00C67FA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0B025" w14:textId="1F7C8131" w:rsidR="006F1748" w:rsidRDefault="006F1748" w:rsidP="00C67FA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6A015" w14:textId="6A39B13D" w:rsidR="006F1748" w:rsidRPr="00F02E4A" w:rsidRDefault="006F1748"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303805EB" w14:textId="77777777" w:rsidR="006F1748" w:rsidRDefault="006F1748" w:rsidP="00C67FA8"/>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BC748" w14:textId="77777777" w:rsidR="0026042A" w:rsidRDefault="0026042A" w:rsidP="00C67FA8"/>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B1AA9" w14:textId="77777777" w:rsidR="0026042A" w:rsidRPr="00F02E4A" w:rsidRDefault="0026042A"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738A7C17" w14:textId="77777777" w:rsidR="0026042A" w:rsidRDefault="0026042A" w:rsidP="00C67FA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3DF5"/>
    <w:multiLevelType w:val="hybridMultilevel"/>
    <w:tmpl w:val="EB56E872"/>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3AD33E1"/>
    <w:multiLevelType w:val="hybridMultilevel"/>
    <w:tmpl w:val="1292D364"/>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B5D31FC"/>
    <w:multiLevelType w:val="hybridMultilevel"/>
    <w:tmpl w:val="B7386F6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9" w15:restartNumberingAfterBreak="0">
    <w:nsid w:val="0BA31CCA"/>
    <w:multiLevelType w:val="hybridMultilevel"/>
    <w:tmpl w:val="681091B8"/>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0C6644DF"/>
    <w:multiLevelType w:val="hybridMultilevel"/>
    <w:tmpl w:val="A58C8E42"/>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2"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0E4F229B"/>
    <w:multiLevelType w:val="hybridMultilevel"/>
    <w:tmpl w:val="EA100A8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5"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1ED6292"/>
    <w:multiLevelType w:val="hybridMultilevel"/>
    <w:tmpl w:val="97F03FF4"/>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18"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196908E4"/>
    <w:multiLevelType w:val="hybridMultilevel"/>
    <w:tmpl w:val="8D2A2124"/>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0"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2"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3" w15:restartNumberingAfterBreak="0">
    <w:nsid w:val="1DA32948"/>
    <w:multiLevelType w:val="hybridMultilevel"/>
    <w:tmpl w:val="DF009A34"/>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4" w15:restartNumberingAfterBreak="0">
    <w:nsid w:val="1DFC7CE2"/>
    <w:multiLevelType w:val="hybridMultilevel"/>
    <w:tmpl w:val="66E00BB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5"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8" w15:restartNumberingAfterBreak="0">
    <w:nsid w:val="214349A6"/>
    <w:multiLevelType w:val="hybridMultilevel"/>
    <w:tmpl w:val="6F2C7764"/>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9"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30"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31"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2"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3"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5" w15:restartNumberingAfterBreak="0">
    <w:nsid w:val="2C625F22"/>
    <w:multiLevelType w:val="hybridMultilevel"/>
    <w:tmpl w:val="B7D4EBAC"/>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36" w15:restartNumberingAfterBreak="0">
    <w:nsid w:val="2CDD655F"/>
    <w:multiLevelType w:val="hybridMultilevel"/>
    <w:tmpl w:val="6922A8A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7" w15:restartNumberingAfterBreak="0">
    <w:nsid w:val="2D640EE0"/>
    <w:multiLevelType w:val="hybridMultilevel"/>
    <w:tmpl w:val="B0F2A5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8"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0" w15:restartNumberingAfterBreak="0">
    <w:nsid w:val="311112E5"/>
    <w:multiLevelType w:val="hybridMultilevel"/>
    <w:tmpl w:val="4320923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1"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44"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5" w15:restartNumberingAfterBreak="0">
    <w:nsid w:val="34723929"/>
    <w:multiLevelType w:val="hybridMultilevel"/>
    <w:tmpl w:val="4AF2868E"/>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6" w15:restartNumberingAfterBreak="0">
    <w:nsid w:val="35123AFE"/>
    <w:multiLevelType w:val="hybridMultilevel"/>
    <w:tmpl w:val="BA9C7830"/>
    <w:lvl w:ilvl="0" w:tplc="20000001">
      <w:start w:val="1"/>
      <w:numFmt w:val="bullet"/>
      <w:lvlText w:val=""/>
      <w:lvlJc w:val="left"/>
      <w:pPr>
        <w:ind w:left="1182" w:hanging="360"/>
      </w:pPr>
      <w:rPr>
        <w:rFonts w:ascii="Symbol" w:hAnsi="Symbol" w:hint="default"/>
      </w:rPr>
    </w:lvl>
    <w:lvl w:ilvl="1" w:tplc="20000003" w:tentative="1">
      <w:start w:val="1"/>
      <w:numFmt w:val="bullet"/>
      <w:lvlText w:val="o"/>
      <w:lvlJc w:val="left"/>
      <w:pPr>
        <w:ind w:left="1902" w:hanging="360"/>
      </w:pPr>
      <w:rPr>
        <w:rFonts w:ascii="Courier New" w:hAnsi="Courier New" w:cs="Courier New" w:hint="default"/>
      </w:rPr>
    </w:lvl>
    <w:lvl w:ilvl="2" w:tplc="20000005" w:tentative="1">
      <w:start w:val="1"/>
      <w:numFmt w:val="bullet"/>
      <w:lvlText w:val=""/>
      <w:lvlJc w:val="left"/>
      <w:pPr>
        <w:ind w:left="2622" w:hanging="360"/>
      </w:pPr>
      <w:rPr>
        <w:rFonts w:ascii="Wingdings" w:hAnsi="Wingdings" w:hint="default"/>
      </w:rPr>
    </w:lvl>
    <w:lvl w:ilvl="3" w:tplc="20000001" w:tentative="1">
      <w:start w:val="1"/>
      <w:numFmt w:val="bullet"/>
      <w:lvlText w:val=""/>
      <w:lvlJc w:val="left"/>
      <w:pPr>
        <w:ind w:left="3342" w:hanging="360"/>
      </w:pPr>
      <w:rPr>
        <w:rFonts w:ascii="Symbol" w:hAnsi="Symbol" w:hint="default"/>
      </w:rPr>
    </w:lvl>
    <w:lvl w:ilvl="4" w:tplc="20000003" w:tentative="1">
      <w:start w:val="1"/>
      <w:numFmt w:val="bullet"/>
      <w:lvlText w:val="o"/>
      <w:lvlJc w:val="left"/>
      <w:pPr>
        <w:ind w:left="4062" w:hanging="360"/>
      </w:pPr>
      <w:rPr>
        <w:rFonts w:ascii="Courier New" w:hAnsi="Courier New" w:cs="Courier New" w:hint="default"/>
      </w:rPr>
    </w:lvl>
    <w:lvl w:ilvl="5" w:tplc="20000005" w:tentative="1">
      <w:start w:val="1"/>
      <w:numFmt w:val="bullet"/>
      <w:lvlText w:val=""/>
      <w:lvlJc w:val="left"/>
      <w:pPr>
        <w:ind w:left="4782" w:hanging="360"/>
      </w:pPr>
      <w:rPr>
        <w:rFonts w:ascii="Wingdings" w:hAnsi="Wingdings" w:hint="default"/>
      </w:rPr>
    </w:lvl>
    <w:lvl w:ilvl="6" w:tplc="20000001" w:tentative="1">
      <w:start w:val="1"/>
      <w:numFmt w:val="bullet"/>
      <w:lvlText w:val=""/>
      <w:lvlJc w:val="left"/>
      <w:pPr>
        <w:ind w:left="5502" w:hanging="360"/>
      </w:pPr>
      <w:rPr>
        <w:rFonts w:ascii="Symbol" w:hAnsi="Symbol" w:hint="default"/>
      </w:rPr>
    </w:lvl>
    <w:lvl w:ilvl="7" w:tplc="20000003" w:tentative="1">
      <w:start w:val="1"/>
      <w:numFmt w:val="bullet"/>
      <w:lvlText w:val="o"/>
      <w:lvlJc w:val="left"/>
      <w:pPr>
        <w:ind w:left="6222" w:hanging="360"/>
      </w:pPr>
      <w:rPr>
        <w:rFonts w:ascii="Courier New" w:hAnsi="Courier New" w:cs="Courier New" w:hint="default"/>
      </w:rPr>
    </w:lvl>
    <w:lvl w:ilvl="8" w:tplc="20000005" w:tentative="1">
      <w:start w:val="1"/>
      <w:numFmt w:val="bullet"/>
      <w:lvlText w:val=""/>
      <w:lvlJc w:val="left"/>
      <w:pPr>
        <w:ind w:left="6942" w:hanging="360"/>
      </w:pPr>
      <w:rPr>
        <w:rFonts w:ascii="Wingdings" w:hAnsi="Wingdings" w:hint="default"/>
      </w:rPr>
    </w:lvl>
  </w:abstractNum>
  <w:abstractNum w:abstractNumId="47" w15:restartNumberingAfterBreak="0">
    <w:nsid w:val="360E0134"/>
    <w:multiLevelType w:val="hybridMultilevel"/>
    <w:tmpl w:val="B4ACE084"/>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8"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9"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0"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1"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3CB82B7C"/>
    <w:multiLevelType w:val="hybridMultilevel"/>
    <w:tmpl w:val="EDE4DE62"/>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3"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5"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7"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8"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9" w15:restartNumberingAfterBreak="0">
    <w:nsid w:val="46766E2E"/>
    <w:multiLevelType w:val="hybridMultilevel"/>
    <w:tmpl w:val="73AE49C6"/>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0"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62"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4"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5"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6" w15:restartNumberingAfterBreak="0">
    <w:nsid w:val="4D9E6517"/>
    <w:multiLevelType w:val="hybridMultilevel"/>
    <w:tmpl w:val="C164995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7" w15:restartNumberingAfterBreak="0">
    <w:nsid w:val="50620B5E"/>
    <w:multiLevelType w:val="hybridMultilevel"/>
    <w:tmpl w:val="AD644E0A"/>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8"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0"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1" w15:restartNumberingAfterBreak="0">
    <w:nsid w:val="5220699D"/>
    <w:multiLevelType w:val="hybridMultilevel"/>
    <w:tmpl w:val="010EF2D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2"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54520D46"/>
    <w:multiLevelType w:val="hybridMultilevel"/>
    <w:tmpl w:val="AC361068"/>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4" w15:restartNumberingAfterBreak="0">
    <w:nsid w:val="54AD27FE"/>
    <w:multiLevelType w:val="hybridMultilevel"/>
    <w:tmpl w:val="0462826E"/>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75"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8"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79"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80"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3"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4"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85" w15:restartNumberingAfterBreak="0">
    <w:nsid w:val="5F3365C9"/>
    <w:multiLevelType w:val="hybridMultilevel"/>
    <w:tmpl w:val="2DE4F2E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6" w15:restartNumberingAfterBreak="0">
    <w:nsid w:val="5F4D64B0"/>
    <w:multiLevelType w:val="hybridMultilevel"/>
    <w:tmpl w:val="19CE6316"/>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7" w15:restartNumberingAfterBreak="0">
    <w:nsid w:val="612B6EB8"/>
    <w:multiLevelType w:val="hybridMultilevel"/>
    <w:tmpl w:val="B3C65024"/>
    <w:lvl w:ilvl="0" w:tplc="20000001">
      <w:start w:val="1"/>
      <w:numFmt w:val="bullet"/>
      <w:lvlText w:val=""/>
      <w:lvlJc w:val="left"/>
      <w:pPr>
        <w:ind w:left="1182" w:hanging="360"/>
      </w:pPr>
      <w:rPr>
        <w:rFonts w:ascii="Symbol" w:hAnsi="Symbol" w:hint="default"/>
      </w:rPr>
    </w:lvl>
    <w:lvl w:ilvl="1" w:tplc="20000003" w:tentative="1">
      <w:start w:val="1"/>
      <w:numFmt w:val="bullet"/>
      <w:lvlText w:val="o"/>
      <w:lvlJc w:val="left"/>
      <w:pPr>
        <w:ind w:left="1902" w:hanging="360"/>
      </w:pPr>
      <w:rPr>
        <w:rFonts w:ascii="Courier New" w:hAnsi="Courier New" w:cs="Courier New" w:hint="default"/>
      </w:rPr>
    </w:lvl>
    <w:lvl w:ilvl="2" w:tplc="20000005" w:tentative="1">
      <w:start w:val="1"/>
      <w:numFmt w:val="bullet"/>
      <w:lvlText w:val=""/>
      <w:lvlJc w:val="left"/>
      <w:pPr>
        <w:ind w:left="2622" w:hanging="360"/>
      </w:pPr>
      <w:rPr>
        <w:rFonts w:ascii="Wingdings" w:hAnsi="Wingdings" w:hint="default"/>
      </w:rPr>
    </w:lvl>
    <w:lvl w:ilvl="3" w:tplc="20000001" w:tentative="1">
      <w:start w:val="1"/>
      <w:numFmt w:val="bullet"/>
      <w:lvlText w:val=""/>
      <w:lvlJc w:val="left"/>
      <w:pPr>
        <w:ind w:left="3342" w:hanging="360"/>
      </w:pPr>
      <w:rPr>
        <w:rFonts w:ascii="Symbol" w:hAnsi="Symbol" w:hint="default"/>
      </w:rPr>
    </w:lvl>
    <w:lvl w:ilvl="4" w:tplc="20000003" w:tentative="1">
      <w:start w:val="1"/>
      <w:numFmt w:val="bullet"/>
      <w:lvlText w:val="o"/>
      <w:lvlJc w:val="left"/>
      <w:pPr>
        <w:ind w:left="4062" w:hanging="360"/>
      </w:pPr>
      <w:rPr>
        <w:rFonts w:ascii="Courier New" w:hAnsi="Courier New" w:cs="Courier New" w:hint="default"/>
      </w:rPr>
    </w:lvl>
    <w:lvl w:ilvl="5" w:tplc="20000005" w:tentative="1">
      <w:start w:val="1"/>
      <w:numFmt w:val="bullet"/>
      <w:lvlText w:val=""/>
      <w:lvlJc w:val="left"/>
      <w:pPr>
        <w:ind w:left="4782" w:hanging="360"/>
      </w:pPr>
      <w:rPr>
        <w:rFonts w:ascii="Wingdings" w:hAnsi="Wingdings" w:hint="default"/>
      </w:rPr>
    </w:lvl>
    <w:lvl w:ilvl="6" w:tplc="20000001" w:tentative="1">
      <w:start w:val="1"/>
      <w:numFmt w:val="bullet"/>
      <w:lvlText w:val=""/>
      <w:lvlJc w:val="left"/>
      <w:pPr>
        <w:ind w:left="5502" w:hanging="360"/>
      </w:pPr>
      <w:rPr>
        <w:rFonts w:ascii="Symbol" w:hAnsi="Symbol" w:hint="default"/>
      </w:rPr>
    </w:lvl>
    <w:lvl w:ilvl="7" w:tplc="20000003" w:tentative="1">
      <w:start w:val="1"/>
      <w:numFmt w:val="bullet"/>
      <w:lvlText w:val="o"/>
      <w:lvlJc w:val="left"/>
      <w:pPr>
        <w:ind w:left="6222" w:hanging="360"/>
      </w:pPr>
      <w:rPr>
        <w:rFonts w:ascii="Courier New" w:hAnsi="Courier New" w:cs="Courier New" w:hint="default"/>
      </w:rPr>
    </w:lvl>
    <w:lvl w:ilvl="8" w:tplc="20000005" w:tentative="1">
      <w:start w:val="1"/>
      <w:numFmt w:val="bullet"/>
      <w:lvlText w:val=""/>
      <w:lvlJc w:val="left"/>
      <w:pPr>
        <w:ind w:left="6942" w:hanging="360"/>
      </w:pPr>
      <w:rPr>
        <w:rFonts w:ascii="Wingdings" w:hAnsi="Wingdings" w:hint="default"/>
      </w:rPr>
    </w:lvl>
  </w:abstractNum>
  <w:abstractNum w:abstractNumId="88"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9"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90"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1"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2"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3" w15:restartNumberingAfterBreak="0">
    <w:nsid w:val="66C146BD"/>
    <w:multiLevelType w:val="hybridMultilevel"/>
    <w:tmpl w:val="FAE851BA"/>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94"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5"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6"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7" w15:restartNumberingAfterBreak="0">
    <w:nsid w:val="6992501E"/>
    <w:multiLevelType w:val="hybridMultilevel"/>
    <w:tmpl w:val="8D6E1FB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98"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9"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0"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1"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2"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03" w15:restartNumberingAfterBreak="0">
    <w:nsid w:val="6C7926C1"/>
    <w:multiLevelType w:val="hybridMultilevel"/>
    <w:tmpl w:val="CD3E38A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4"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5" w15:restartNumberingAfterBreak="0">
    <w:nsid w:val="6F2E00FE"/>
    <w:multiLevelType w:val="hybridMultilevel"/>
    <w:tmpl w:val="9E0A96A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6"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7"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8" w15:restartNumberingAfterBreak="0">
    <w:nsid w:val="74A40199"/>
    <w:multiLevelType w:val="hybridMultilevel"/>
    <w:tmpl w:val="04D82B1C"/>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09"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0"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1"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12"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3"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4"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5" w15:restartNumberingAfterBreak="0">
    <w:nsid w:val="7FD44486"/>
    <w:multiLevelType w:val="hybridMultilevel"/>
    <w:tmpl w:val="36B8BBDA"/>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116" w15:restartNumberingAfterBreak="0">
    <w:nsid w:val="7FF06382"/>
    <w:multiLevelType w:val="hybridMultilevel"/>
    <w:tmpl w:val="675CD1BE"/>
    <w:lvl w:ilvl="0" w:tplc="20000001">
      <w:start w:val="1"/>
      <w:numFmt w:val="bullet"/>
      <w:lvlText w:val=""/>
      <w:lvlJc w:val="left"/>
      <w:pPr>
        <w:ind w:left="1230" w:hanging="360"/>
      </w:pPr>
      <w:rPr>
        <w:rFonts w:ascii="Symbol" w:hAnsi="Symbol" w:hint="default"/>
      </w:rPr>
    </w:lvl>
    <w:lvl w:ilvl="1" w:tplc="20000003" w:tentative="1">
      <w:start w:val="1"/>
      <w:numFmt w:val="bullet"/>
      <w:lvlText w:val="o"/>
      <w:lvlJc w:val="left"/>
      <w:pPr>
        <w:ind w:left="1950" w:hanging="360"/>
      </w:pPr>
      <w:rPr>
        <w:rFonts w:ascii="Courier New" w:hAnsi="Courier New" w:cs="Courier New" w:hint="default"/>
      </w:rPr>
    </w:lvl>
    <w:lvl w:ilvl="2" w:tplc="20000005" w:tentative="1">
      <w:start w:val="1"/>
      <w:numFmt w:val="bullet"/>
      <w:lvlText w:val=""/>
      <w:lvlJc w:val="left"/>
      <w:pPr>
        <w:ind w:left="2670" w:hanging="360"/>
      </w:pPr>
      <w:rPr>
        <w:rFonts w:ascii="Wingdings" w:hAnsi="Wingdings" w:hint="default"/>
      </w:rPr>
    </w:lvl>
    <w:lvl w:ilvl="3" w:tplc="20000001" w:tentative="1">
      <w:start w:val="1"/>
      <w:numFmt w:val="bullet"/>
      <w:lvlText w:val=""/>
      <w:lvlJc w:val="left"/>
      <w:pPr>
        <w:ind w:left="3390" w:hanging="360"/>
      </w:pPr>
      <w:rPr>
        <w:rFonts w:ascii="Symbol" w:hAnsi="Symbol" w:hint="default"/>
      </w:rPr>
    </w:lvl>
    <w:lvl w:ilvl="4" w:tplc="20000003" w:tentative="1">
      <w:start w:val="1"/>
      <w:numFmt w:val="bullet"/>
      <w:lvlText w:val="o"/>
      <w:lvlJc w:val="left"/>
      <w:pPr>
        <w:ind w:left="4110" w:hanging="360"/>
      </w:pPr>
      <w:rPr>
        <w:rFonts w:ascii="Courier New" w:hAnsi="Courier New" w:cs="Courier New" w:hint="default"/>
      </w:rPr>
    </w:lvl>
    <w:lvl w:ilvl="5" w:tplc="20000005" w:tentative="1">
      <w:start w:val="1"/>
      <w:numFmt w:val="bullet"/>
      <w:lvlText w:val=""/>
      <w:lvlJc w:val="left"/>
      <w:pPr>
        <w:ind w:left="4830" w:hanging="360"/>
      </w:pPr>
      <w:rPr>
        <w:rFonts w:ascii="Wingdings" w:hAnsi="Wingdings" w:hint="default"/>
      </w:rPr>
    </w:lvl>
    <w:lvl w:ilvl="6" w:tplc="20000001" w:tentative="1">
      <w:start w:val="1"/>
      <w:numFmt w:val="bullet"/>
      <w:lvlText w:val=""/>
      <w:lvlJc w:val="left"/>
      <w:pPr>
        <w:ind w:left="5550" w:hanging="360"/>
      </w:pPr>
      <w:rPr>
        <w:rFonts w:ascii="Symbol" w:hAnsi="Symbol" w:hint="default"/>
      </w:rPr>
    </w:lvl>
    <w:lvl w:ilvl="7" w:tplc="20000003" w:tentative="1">
      <w:start w:val="1"/>
      <w:numFmt w:val="bullet"/>
      <w:lvlText w:val="o"/>
      <w:lvlJc w:val="left"/>
      <w:pPr>
        <w:ind w:left="6270" w:hanging="360"/>
      </w:pPr>
      <w:rPr>
        <w:rFonts w:ascii="Courier New" w:hAnsi="Courier New" w:cs="Courier New" w:hint="default"/>
      </w:rPr>
    </w:lvl>
    <w:lvl w:ilvl="8" w:tplc="20000005" w:tentative="1">
      <w:start w:val="1"/>
      <w:numFmt w:val="bullet"/>
      <w:lvlText w:val=""/>
      <w:lvlJc w:val="left"/>
      <w:pPr>
        <w:ind w:left="6990" w:hanging="360"/>
      </w:pPr>
      <w:rPr>
        <w:rFonts w:ascii="Wingdings" w:hAnsi="Wingdings" w:hint="default"/>
      </w:rPr>
    </w:lvl>
  </w:abstractNum>
  <w:num w:numId="1">
    <w:abstractNumId w:val="29"/>
  </w:num>
  <w:num w:numId="2">
    <w:abstractNumId w:val="90"/>
  </w:num>
  <w:num w:numId="3">
    <w:abstractNumId w:val="51"/>
  </w:num>
  <w:num w:numId="4">
    <w:abstractNumId w:val="38"/>
  </w:num>
  <w:num w:numId="5">
    <w:abstractNumId w:val="32"/>
  </w:num>
  <w:num w:numId="6">
    <w:abstractNumId w:val="22"/>
  </w:num>
  <w:num w:numId="7">
    <w:abstractNumId w:val="41"/>
  </w:num>
  <w:num w:numId="8">
    <w:abstractNumId w:val="63"/>
  </w:num>
  <w:num w:numId="9">
    <w:abstractNumId w:val="77"/>
  </w:num>
  <w:num w:numId="10">
    <w:abstractNumId w:val="1"/>
  </w:num>
  <w:num w:numId="11">
    <w:abstractNumId w:val="79"/>
  </w:num>
  <w:num w:numId="12">
    <w:abstractNumId w:val="98"/>
  </w:num>
  <w:num w:numId="13">
    <w:abstractNumId w:val="112"/>
  </w:num>
  <w:num w:numId="14">
    <w:abstractNumId w:val="113"/>
  </w:num>
  <w:num w:numId="15">
    <w:abstractNumId w:val="26"/>
  </w:num>
  <w:num w:numId="16">
    <w:abstractNumId w:val="42"/>
  </w:num>
  <w:num w:numId="17">
    <w:abstractNumId w:val="100"/>
  </w:num>
  <w:num w:numId="18">
    <w:abstractNumId w:val="12"/>
  </w:num>
  <w:num w:numId="19">
    <w:abstractNumId w:val="43"/>
  </w:num>
  <w:num w:numId="20">
    <w:abstractNumId w:val="55"/>
  </w:num>
  <w:num w:numId="21">
    <w:abstractNumId w:val="101"/>
  </w:num>
  <w:num w:numId="22">
    <w:abstractNumId w:val="58"/>
  </w:num>
  <w:num w:numId="23">
    <w:abstractNumId w:val="68"/>
  </w:num>
  <w:num w:numId="24">
    <w:abstractNumId w:val="18"/>
  </w:num>
  <w:num w:numId="25">
    <w:abstractNumId w:val="21"/>
  </w:num>
  <w:num w:numId="26">
    <w:abstractNumId w:val="92"/>
  </w:num>
  <w:num w:numId="27">
    <w:abstractNumId w:val="114"/>
  </w:num>
  <w:num w:numId="28">
    <w:abstractNumId w:val="62"/>
  </w:num>
  <w:num w:numId="29">
    <w:abstractNumId w:val="95"/>
  </w:num>
  <w:num w:numId="30">
    <w:abstractNumId w:val="44"/>
  </w:num>
  <w:num w:numId="31">
    <w:abstractNumId w:val="5"/>
  </w:num>
  <w:num w:numId="32">
    <w:abstractNumId w:val="83"/>
  </w:num>
  <w:num w:numId="33">
    <w:abstractNumId w:val="82"/>
  </w:num>
  <w:num w:numId="34">
    <w:abstractNumId w:val="91"/>
  </w:num>
  <w:num w:numId="35">
    <w:abstractNumId w:val="70"/>
  </w:num>
  <w:num w:numId="36">
    <w:abstractNumId w:val="6"/>
  </w:num>
  <w:num w:numId="37">
    <w:abstractNumId w:val="3"/>
  </w:num>
  <w:num w:numId="38">
    <w:abstractNumId w:val="60"/>
  </w:num>
  <w:num w:numId="39">
    <w:abstractNumId w:val="50"/>
  </w:num>
  <w:num w:numId="40">
    <w:abstractNumId w:val="80"/>
  </w:num>
  <w:num w:numId="41">
    <w:abstractNumId w:val="4"/>
  </w:num>
  <w:num w:numId="42">
    <w:abstractNumId w:val="15"/>
  </w:num>
  <w:num w:numId="43">
    <w:abstractNumId w:val="25"/>
  </w:num>
  <w:num w:numId="44">
    <w:abstractNumId w:val="49"/>
  </w:num>
  <w:num w:numId="45">
    <w:abstractNumId w:val="76"/>
  </w:num>
  <w:num w:numId="46">
    <w:abstractNumId w:val="64"/>
  </w:num>
  <w:num w:numId="47">
    <w:abstractNumId w:val="53"/>
  </w:num>
  <w:num w:numId="48">
    <w:abstractNumId w:val="34"/>
  </w:num>
  <w:num w:numId="49">
    <w:abstractNumId w:val="106"/>
  </w:num>
  <w:num w:numId="50">
    <w:abstractNumId w:val="65"/>
  </w:num>
  <w:num w:numId="51">
    <w:abstractNumId w:val="13"/>
  </w:num>
  <w:num w:numId="52">
    <w:abstractNumId w:val="48"/>
  </w:num>
  <w:num w:numId="53">
    <w:abstractNumId w:val="107"/>
  </w:num>
  <w:num w:numId="54">
    <w:abstractNumId w:val="94"/>
  </w:num>
  <w:num w:numId="55">
    <w:abstractNumId w:val="99"/>
  </w:num>
  <w:num w:numId="56">
    <w:abstractNumId w:val="72"/>
  </w:num>
  <w:num w:numId="57">
    <w:abstractNumId w:val="7"/>
  </w:num>
  <w:num w:numId="58">
    <w:abstractNumId w:val="39"/>
  </w:num>
  <w:num w:numId="59">
    <w:abstractNumId w:val="75"/>
  </w:num>
  <w:num w:numId="60">
    <w:abstractNumId w:val="89"/>
  </w:num>
  <w:num w:numId="61">
    <w:abstractNumId w:val="27"/>
  </w:num>
  <w:num w:numId="62">
    <w:abstractNumId w:val="54"/>
  </w:num>
  <w:num w:numId="63">
    <w:abstractNumId w:val="10"/>
  </w:num>
  <w:num w:numId="64">
    <w:abstractNumId w:val="109"/>
  </w:num>
  <w:num w:numId="65">
    <w:abstractNumId w:val="110"/>
  </w:num>
  <w:num w:numId="66">
    <w:abstractNumId w:val="104"/>
  </w:num>
  <w:num w:numId="67">
    <w:abstractNumId w:val="81"/>
  </w:num>
  <w:num w:numId="68">
    <w:abstractNumId w:val="16"/>
  </w:num>
  <w:num w:numId="69">
    <w:abstractNumId w:val="96"/>
  </w:num>
  <w:num w:numId="70">
    <w:abstractNumId w:val="56"/>
  </w:num>
  <w:num w:numId="71">
    <w:abstractNumId w:val="33"/>
  </w:num>
  <w:num w:numId="72">
    <w:abstractNumId w:val="78"/>
  </w:num>
  <w:num w:numId="73">
    <w:abstractNumId w:val="20"/>
  </w:num>
  <w:num w:numId="74">
    <w:abstractNumId w:val="30"/>
  </w:num>
  <w:num w:numId="75">
    <w:abstractNumId w:val="61"/>
  </w:num>
  <w:num w:numId="76">
    <w:abstractNumId w:val="111"/>
  </w:num>
  <w:num w:numId="77">
    <w:abstractNumId w:val="102"/>
  </w:num>
  <w:num w:numId="78">
    <w:abstractNumId w:val="57"/>
  </w:num>
  <w:num w:numId="79">
    <w:abstractNumId w:val="31"/>
  </w:num>
  <w:num w:numId="80">
    <w:abstractNumId w:val="88"/>
  </w:num>
  <w:num w:numId="81">
    <w:abstractNumId w:val="84"/>
  </w:num>
  <w:num w:numId="82">
    <w:abstractNumId w:val="69"/>
  </w:num>
  <w:num w:numId="83">
    <w:abstractNumId w:val="116"/>
  </w:num>
  <w:num w:numId="84">
    <w:abstractNumId w:val="45"/>
  </w:num>
  <w:num w:numId="85">
    <w:abstractNumId w:val="66"/>
  </w:num>
  <w:num w:numId="86">
    <w:abstractNumId w:val="71"/>
  </w:num>
  <w:num w:numId="87">
    <w:abstractNumId w:val="52"/>
  </w:num>
  <w:num w:numId="88">
    <w:abstractNumId w:val="35"/>
  </w:num>
  <w:num w:numId="89">
    <w:abstractNumId w:val="74"/>
  </w:num>
  <w:num w:numId="90">
    <w:abstractNumId w:val="17"/>
  </w:num>
  <w:num w:numId="91">
    <w:abstractNumId w:val="28"/>
  </w:num>
  <w:num w:numId="92">
    <w:abstractNumId w:val="8"/>
  </w:num>
  <w:num w:numId="93">
    <w:abstractNumId w:val="59"/>
  </w:num>
  <w:num w:numId="94">
    <w:abstractNumId w:val="46"/>
  </w:num>
  <w:num w:numId="95">
    <w:abstractNumId w:val="19"/>
  </w:num>
  <w:num w:numId="96">
    <w:abstractNumId w:val="105"/>
  </w:num>
  <w:num w:numId="97">
    <w:abstractNumId w:val="23"/>
  </w:num>
  <w:num w:numId="98">
    <w:abstractNumId w:val="108"/>
  </w:num>
  <w:num w:numId="99">
    <w:abstractNumId w:val="36"/>
  </w:num>
  <w:num w:numId="100">
    <w:abstractNumId w:val="2"/>
  </w:num>
  <w:num w:numId="101">
    <w:abstractNumId w:val="103"/>
  </w:num>
  <w:num w:numId="102">
    <w:abstractNumId w:val="11"/>
  </w:num>
  <w:num w:numId="103">
    <w:abstractNumId w:val="47"/>
  </w:num>
  <w:num w:numId="104">
    <w:abstractNumId w:val="93"/>
  </w:num>
  <w:num w:numId="105">
    <w:abstractNumId w:val="37"/>
  </w:num>
  <w:num w:numId="106">
    <w:abstractNumId w:val="24"/>
  </w:num>
  <w:num w:numId="107">
    <w:abstractNumId w:val="67"/>
  </w:num>
  <w:num w:numId="108">
    <w:abstractNumId w:val="0"/>
  </w:num>
  <w:num w:numId="109">
    <w:abstractNumId w:val="73"/>
  </w:num>
  <w:num w:numId="110">
    <w:abstractNumId w:val="9"/>
  </w:num>
  <w:num w:numId="111">
    <w:abstractNumId w:val="86"/>
  </w:num>
  <w:num w:numId="112">
    <w:abstractNumId w:val="87"/>
  </w:num>
  <w:num w:numId="113">
    <w:abstractNumId w:val="115"/>
  </w:num>
  <w:num w:numId="114">
    <w:abstractNumId w:val="14"/>
  </w:num>
  <w:num w:numId="115">
    <w:abstractNumId w:val="40"/>
  </w:num>
  <w:num w:numId="116">
    <w:abstractNumId w:val="85"/>
  </w:num>
  <w:num w:numId="117">
    <w:abstractNumId w:val="97"/>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embedSystemFonts/>
  <w:hideSpellingError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044C5"/>
    <w:rsid w:val="0000510B"/>
    <w:rsid w:val="0001028F"/>
    <w:rsid w:val="00010456"/>
    <w:rsid w:val="0001314B"/>
    <w:rsid w:val="00015D5C"/>
    <w:rsid w:val="0001616A"/>
    <w:rsid w:val="0001628B"/>
    <w:rsid w:val="000165BF"/>
    <w:rsid w:val="00016D52"/>
    <w:rsid w:val="00016D8C"/>
    <w:rsid w:val="00017BCD"/>
    <w:rsid w:val="000201AA"/>
    <w:rsid w:val="0002169C"/>
    <w:rsid w:val="00021997"/>
    <w:rsid w:val="00022BBA"/>
    <w:rsid w:val="0002438C"/>
    <w:rsid w:val="00027B4D"/>
    <w:rsid w:val="00027E6F"/>
    <w:rsid w:val="000321FF"/>
    <w:rsid w:val="00034ADE"/>
    <w:rsid w:val="00040CCC"/>
    <w:rsid w:val="0004119E"/>
    <w:rsid w:val="00042171"/>
    <w:rsid w:val="00042AC2"/>
    <w:rsid w:val="00043F39"/>
    <w:rsid w:val="0004413A"/>
    <w:rsid w:val="00044965"/>
    <w:rsid w:val="00046CF0"/>
    <w:rsid w:val="00046F76"/>
    <w:rsid w:val="00050910"/>
    <w:rsid w:val="000555F9"/>
    <w:rsid w:val="00057C2C"/>
    <w:rsid w:val="00060AF2"/>
    <w:rsid w:val="000619FD"/>
    <w:rsid w:val="00062270"/>
    <w:rsid w:val="00062AA9"/>
    <w:rsid w:val="00065CD7"/>
    <w:rsid w:val="00067FA7"/>
    <w:rsid w:val="0007157B"/>
    <w:rsid w:val="000774D3"/>
    <w:rsid w:val="000805A3"/>
    <w:rsid w:val="00080FDE"/>
    <w:rsid w:val="000867EF"/>
    <w:rsid w:val="00090072"/>
    <w:rsid w:val="000918DB"/>
    <w:rsid w:val="00091B8F"/>
    <w:rsid w:val="00092F23"/>
    <w:rsid w:val="00093AC8"/>
    <w:rsid w:val="00094A41"/>
    <w:rsid w:val="00095233"/>
    <w:rsid w:val="00096E3F"/>
    <w:rsid w:val="000A21EB"/>
    <w:rsid w:val="000A2DEF"/>
    <w:rsid w:val="000A3443"/>
    <w:rsid w:val="000A3EDA"/>
    <w:rsid w:val="000A4979"/>
    <w:rsid w:val="000A55D1"/>
    <w:rsid w:val="000A7E7D"/>
    <w:rsid w:val="000B0973"/>
    <w:rsid w:val="000B2262"/>
    <w:rsid w:val="000B247F"/>
    <w:rsid w:val="000B2C52"/>
    <w:rsid w:val="000B3A59"/>
    <w:rsid w:val="000B3EE6"/>
    <w:rsid w:val="000B40B9"/>
    <w:rsid w:val="000B4125"/>
    <w:rsid w:val="000B4369"/>
    <w:rsid w:val="000B7735"/>
    <w:rsid w:val="000B7AA3"/>
    <w:rsid w:val="000C230A"/>
    <w:rsid w:val="000C2AF7"/>
    <w:rsid w:val="000C3A67"/>
    <w:rsid w:val="000C6552"/>
    <w:rsid w:val="000C6C96"/>
    <w:rsid w:val="000C78BD"/>
    <w:rsid w:val="000C7A0E"/>
    <w:rsid w:val="000D3A5F"/>
    <w:rsid w:val="000D44FD"/>
    <w:rsid w:val="000D6904"/>
    <w:rsid w:val="000D74D6"/>
    <w:rsid w:val="000E3FBA"/>
    <w:rsid w:val="000E50C6"/>
    <w:rsid w:val="000E6D2F"/>
    <w:rsid w:val="000F2328"/>
    <w:rsid w:val="000F24DD"/>
    <w:rsid w:val="000F4DE6"/>
    <w:rsid w:val="000F5AA8"/>
    <w:rsid w:val="00100762"/>
    <w:rsid w:val="001011F4"/>
    <w:rsid w:val="00101BFB"/>
    <w:rsid w:val="0010333C"/>
    <w:rsid w:val="00103361"/>
    <w:rsid w:val="00103B81"/>
    <w:rsid w:val="0010414A"/>
    <w:rsid w:val="00104384"/>
    <w:rsid w:val="001044CC"/>
    <w:rsid w:val="00106103"/>
    <w:rsid w:val="001063E4"/>
    <w:rsid w:val="00107A8D"/>
    <w:rsid w:val="00110562"/>
    <w:rsid w:val="00113A14"/>
    <w:rsid w:val="0011482A"/>
    <w:rsid w:val="00117337"/>
    <w:rsid w:val="00120648"/>
    <w:rsid w:val="001207A5"/>
    <w:rsid w:val="00121749"/>
    <w:rsid w:val="00121CC8"/>
    <w:rsid w:val="001229AE"/>
    <w:rsid w:val="00123649"/>
    <w:rsid w:val="00124673"/>
    <w:rsid w:val="0012586B"/>
    <w:rsid w:val="00127D29"/>
    <w:rsid w:val="001300E0"/>
    <w:rsid w:val="0013068C"/>
    <w:rsid w:val="00130A0C"/>
    <w:rsid w:val="00130ABE"/>
    <w:rsid w:val="00130DC3"/>
    <w:rsid w:val="001312C9"/>
    <w:rsid w:val="00131C72"/>
    <w:rsid w:val="0013280E"/>
    <w:rsid w:val="00133855"/>
    <w:rsid w:val="00133F48"/>
    <w:rsid w:val="001343B1"/>
    <w:rsid w:val="00134CE5"/>
    <w:rsid w:val="001351EA"/>
    <w:rsid w:val="00135AC7"/>
    <w:rsid w:val="00136716"/>
    <w:rsid w:val="001367C9"/>
    <w:rsid w:val="00136B3D"/>
    <w:rsid w:val="0014075E"/>
    <w:rsid w:val="0014403F"/>
    <w:rsid w:val="0014420B"/>
    <w:rsid w:val="0014429A"/>
    <w:rsid w:val="001450DD"/>
    <w:rsid w:val="00145CA7"/>
    <w:rsid w:val="001465FD"/>
    <w:rsid w:val="00150869"/>
    <w:rsid w:val="00151F2B"/>
    <w:rsid w:val="001528FE"/>
    <w:rsid w:val="00153EBC"/>
    <w:rsid w:val="00154477"/>
    <w:rsid w:val="00154937"/>
    <w:rsid w:val="0016009C"/>
    <w:rsid w:val="0016186C"/>
    <w:rsid w:val="00161CF5"/>
    <w:rsid w:val="0016264E"/>
    <w:rsid w:val="0016374A"/>
    <w:rsid w:val="00164FBF"/>
    <w:rsid w:val="00165501"/>
    <w:rsid w:val="0016687C"/>
    <w:rsid w:val="0016772B"/>
    <w:rsid w:val="00172589"/>
    <w:rsid w:val="0017336A"/>
    <w:rsid w:val="00174E81"/>
    <w:rsid w:val="00175C4E"/>
    <w:rsid w:val="0017605F"/>
    <w:rsid w:val="001763E1"/>
    <w:rsid w:val="0017674F"/>
    <w:rsid w:val="00181299"/>
    <w:rsid w:val="00183020"/>
    <w:rsid w:val="001840DE"/>
    <w:rsid w:val="001843D3"/>
    <w:rsid w:val="00187857"/>
    <w:rsid w:val="001903AE"/>
    <w:rsid w:val="00190AC4"/>
    <w:rsid w:val="00190BFE"/>
    <w:rsid w:val="001911C5"/>
    <w:rsid w:val="00192F16"/>
    <w:rsid w:val="00194ADB"/>
    <w:rsid w:val="001957D9"/>
    <w:rsid w:val="001958EC"/>
    <w:rsid w:val="001A0F2D"/>
    <w:rsid w:val="001A1763"/>
    <w:rsid w:val="001A3454"/>
    <w:rsid w:val="001A4D62"/>
    <w:rsid w:val="001A798C"/>
    <w:rsid w:val="001B0F12"/>
    <w:rsid w:val="001B37E2"/>
    <w:rsid w:val="001B4C7E"/>
    <w:rsid w:val="001B523B"/>
    <w:rsid w:val="001B6515"/>
    <w:rsid w:val="001B7D8F"/>
    <w:rsid w:val="001C010B"/>
    <w:rsid w:val="001C2EED"/>
    <w:rsid w:val="001D1BEF"/>
    <w:rsid w:val="001D1CE4"/>
    <w:rsid w:val="001D25D8"/>
    <w:rsid w:val="001D3739"/>
    <w:rsid w:val="001D3B97"/>
    <w:rsid w:val="001D6D54"/>
    <w:rsid w:val="001E0D46"/>
    <w:rsid w:val="001E13A6"/>
    <w:rsid w:val="001E1A1D"/>
    <w:rsid w:val="001E206A"/>
    <w:rsid w:val="001E2A56"/>
    <w:rsid w:val="001E4918"/>
    <w:rsid w:val="001E4D07"/>
    <w:rsid w:val="001E4EA2"/>
    <w:rsid w:val="001E5EFC"/>
    <w:rsid w:val="001E700E"/>
    <w:rsid w:val="001E7211"/>
    <w:rsid w:val="001F21B0"/>
    <w:rsid w:val="001F42A7"/>
    <w:rsid w:val="001F45CA"/>
    <w:rsid w:val="001F48C3"/>
    <w:rsid w:val="001F5A5F"/>
    <w:rsid w:val="00204B80"/>
    <w:rsid w:val="00205583"/>
    <w:rsid w:val="002056E4"/>
    <w:rsid w:val="00206106"/>
    <w:rsid w:val="002066BF"/>
    <w:rsid w:val="00206DE4"/>
    <w:rsid w:val="00207CB2"/>
    <w:rsid w:val="00210A0F"/>
    <w:rsid w:val="0021107A"/>
    <w:rsid w:val="00211D40"/>
    <w:rsid w:val="00211DAB"/>
    <w:rsid w:val="00212A65"/>
    <w:rsid w:val="0021377A"/>
    <w:rsid w:val="00213A7D"/>
    <w:rsid w:val="00213F3C"/>
    <w:rsid w:val="002163DB"/>
    <w:rsid w:val="00216440"/>
    <w:rsid w:val="00221606"/>
    <w:rsid w:val="002248FF"/>
    <w:rsid w:val="00224F72"/>
    <w:rsid w:val="00225FC9"/>
    <w:rsid w:val="00230E41"/>
    <w:rsid w:val="00231868"/>
    <w:rsid w:val="002341C4"/>
    <w:rsid w:val="00235150"/>
    <w:rsid w:val="002426F4"/>
    <w:rsid w:val="002434B8"/>
    <w:rsid w:val="0024372A"/>
    <w:rsid w:val="00243F65"/>
    <w:rsid w:val="0024454D"/>
    <w:rsid w:val="00244A63"/>
    <w:rsid w:val="002456B8"/>
    <w:rsid w:val="00245F59"/>
    <w:rsid w:val="00246CC5"/>
    <w:rsid w:val="00252DDE"/>
    <w:rsid w:val="00254056"/>
    <w:rsid w:val="00254928"/>
    <w:rsid w:val="00255000"/>
    <w:rsid w:val="00256164"/>
    <w:rsid w:val="00257BD0"/>
    <w:rsid w:val="00257E63"/>
    <w:rsid w:val="0026042A"/>
    <w:rsid w:val="00261276"/>
    <w:rsid w:val="002614D5"/>
    <w:rsid w:val="00262B24"/>
    <w:rsid w:val="00264E3B"/>
    <w:rsid w:val="00265282"/>
    <w:rsid w:val="00265D76"/>
    <w:rsid w:val="002668EA"/>
    <w:rsid w:val="0027017C"/>
    <w:rsid w:val="00270D6F"/>
    <w:rsid w:val="002713BB"/>
    <w:rsid w:val="0027179A"/>
    <w:rsid w:val="002731C7"/>
    <w:rsid w:val="00274027"/>
    <w:rsid w:val="00274869"/>
    <w:rsid w:val="00274DD7"/>
    <w:rsid w:val="00274DED"/>
    <w:rsid w:val="00274F19"/>
    <w:rsid w:val="00275873"/>
    <w:rsid w:val="0027614D"/>
    <w:rsid w:val="00280855"/>
    <w:rsid w:val="00280862"/>
    <w:rsid w:val="00283FC9"/>
    <w:rsid w:val="00284150"/>
    <w:rsid w:val="0028439A"/>
    <w:rsid w:val="002843D7"/>
    <w:rsid w:val="00284403"/>
    <w:rsid w:val="0028485F"/>
    <w:rsid w:val="002853DD"/>
    <w:rsid w:val="00285AAB"/>
    <w:rsid w:val="00286524"/>
    <w:rsid w:val="00286974"/>
    <w:rsid w:val="002872B3"/>
    <w:rsid w:val="00292B11"/>
    <w:rsid w:val="0029315E"/>
    <w:rsid w:val="00293371"/>
    <w:rsid w:val="00293538"/>
    <w:rsid w:val="002966A0"/>
    <w:rsid w:val="002972D7"/>
    <w:rsid w:val="00297AC1"/>
    <w:rsid w:val="002A2A3F"/>
    <w:rsid w:val="002A2CB2"/>
    <w:rsid w:val="002A4248"/>
    <w:rsid w:val="002A491C"/>
    <w:rsid w:val="002A50C3"/>
    <w:rsid w:val="002A51C6"/>
    <w:rsid w:val="002A603E"/>
    <w:rsid w:val="002A6A6D"/>
    <w:rsid w:val="002A6FF1"/>
    <w:rsid w:val="002A70F7"/>
    <w:rsid w:val="002A76B0"/>
    <w:rsid w:val="002B0561"/>
    <w:rsid w:val="002B0B71"/>
    <w:rsid w:val="002B3442"/>
    <w:rsid w:val="002B34A8"/>
    <w:rsid w:val="002B4ABB"/>
    <w:rsid w:val="002B52A0"/>
    <w:rsid w:val="002B73C6"/>
    <w:rsid w:val="002C2119"/>
    <w:rsid w:val="002C2F1A"/>
    <w:rsid w:val="002C30C3"/>
    <w:rsid w:val="002C6A37"/>
    <w:rsid w:val="002C78AD"/>
    <w:rsid w:val="002D0246"/>
    <w:rsid w:val="002D0566"/>
    <w:rsid w:val="002D0B93"/>
    <w:rsid w:val="002D0BBC"/>
    <w:rsid w:val="002D2044"/>
    <w:rsid w:val="002D39FF"/>
    <w:rsid w:val="002D3C65"/>
    <w:rsid w:val="002D4AEA"/>
    <w:rsid w:val="002D57F1"/>
    <w:rsid w:val="002D72FA"/>
    <w:rsid w:val="002D740F"/>
    <w:rsid w:val="002E02C8"/>
    <w:rsid w:val="002E0C83"/>
    <w:rsid w:val="002E301E"/>
    <w:rsid w:val="002E36EF"/>
    <w:rsid w:val="002E523F"/>
    <w:rsid w:val="002E60E4"/>
    <w:rsid w:val="002F002E"/>
    <w:rsid w:val="002F1789"/>
    <w:rsid w:val="002F2C7D"/>
    <w:rsid w:val="002F36F7"/>
    <w:rsid w:val="002F3B90"/>
    <w:rsid w:val="002F4E40"/>
    <w:rsid w:val="002F644C"/>
    <w:rsid w:val="002F68EE"/>
    <w:rsid w:val="002F6CBD"/>
    <w:rsid w:val="002F7E2D"/>
    <w:rsid w:val="00300D3A"/>
    <w:rsid w:val="00300ED2"/>
    <w:rsid w:val="00301E1A"/>
    <w:rsid w:val="003021E8"/>
    <w:rsid w:val="00302329"/>
    <w:rsid w:val="00302DBF"/>
    <w:rsid w:val="00302E74"/>
    <w:rsid w:val="0030408B"/>
    <w:rsid w:val="0031112D"/>
    <w:rsid w:val="00311B09"/>
    <w:rsid w:val="00311DFC"/>
    <w:rsid w:val="003120EF"/>
    <w:rsid w:val="00314968"/>
    <w:rsid w:val="00315569"/>
    <w:rsid w:val="003173EA"/>
    <w:rsid w:val="00317BF3"/>
    <w:rsid w:val="00320CFE"/>
    <w:rsid w:val="00320F56"/>
    <w:rsid w:val="003211E8"/>
    <w:rsid w:val="00321B92"/>
    <w:rsid w:val="00322ADF"/>
    <w:rsid w:val="003233C4"/>
    <w:rsid w:val="00325487"/>
    <w:rsid w:val="00326573"/>
    <w:rsid w:val="003266F5"/>
    <w:rsid w:val="00326931"/>
    <w:rsid w:val="00326C35"/>
    <w:rsid w:val="00330871"/>
    <w:rsid w:val="00331496"/>
    <w:rsid w:val="00332C75"/>
    <w:rsid w:val="00333F0B"/>
    <w:rsid w:val="00333FD0"/>
    <w:rsid w:val="00334380"/>
    <w:rsid w:val="00336942"/>
    <w:rsid w:val="003369E9"/>
    <w:rsid w:val="00340172"/>
    <w:rsid w:val="003404C1"/>
    <w:rsid w:val="00342A6B"/>
    <w:rsid w:val="0034607A"/>
    <w:rsid w:val="00347882"/>
    <w:rsid w:val="0035269B"/>
    <w:rsid w:val="00352BA7"/>
    <w:rsid w:val="00353D81"/>
    <w:rsid w:val="0035432F"/>
    <w:rsid w:val="00355528"/>
    <w:rsid w:val="00357F00"/>
    <w:rsid w:val="00360A94"/>
    <w:rsid w:val="00360ABE"/>
    <w:rsid w:val="00360FD6"/>
    <w:rsid w:val="00361AA2"/>
    <w:rsid w:val="003625DA"/>
    <w:rsid w:val="00362BAB"/>
    <w:rsid w:val="003648C0"/>
    <w:rsid w:val="00364E3C"/>
    <w:rsid w:val="00365391"/>
    <w:rsid w:val="003668FA"/>
    <w:rsid w:val="00366A3A"/>
    <w:rsid w:val="003671A6"/>
    <w:rsid w:val="00372929"/>
    <w:rsid w:val="00373E05"/>
    <w:rsid w:val="003740DF"/>
    <w:rsid w:val="00374B2A"/>
    <w:rsid w:val="00377B55"/>
    <w:rsid w:val="00377F1B"/>
    <w:rsid w:val="0038094F"/>
    <w:rsid w:val="003813AA"/>
    <w:rsid w:val="00381627"/>
    <w:rsid w:val="0038281A"/>
    <w:rsid w:val="00383098"/>
    <w:rsid w:val="00383CCA"/>
    <w:rsid w:val="00384EFA"/>
    <w:rsid w:val="00387BC3"/>
    <w:rsid w:val="00390570"/>
    <w:rsid w:val="003915E8"/>
    <w:rsid w:val="003915EC"/>
    <w:rsid w:val="00391783"/>
    <w:rsid w:val="00391E76"/>
    <w:rsid w:val="00392439"/>
    <w:rsid w:val="003951A3"/>
    <w:rsid w:val="00396569"/>
    <w:rsid w:val="003972A3"/>
    <w:rsid w:val="00397CFE"/>
    <w:rsid w:val="003A1C23"/>
    <w:rsid w:val="003A288E"/>
    <w:rsid w:val="003A4223"/>
    <w:rsid w:val="003A5DC3"/>
    <w:rsid w:val="003B1521"/>
    <w:rsid w:val="003B1D40"/>
    <w:rsid w:val="003B1E48"/>
    <w:rsid w:val="003B2B95"/>
    <w:rsid w:val="003B3548"/>
    <w:rsid w:val="003B3DA4"/>
    <w:rsid w:val="003B4089"/>
    <w:rsid w:val="003B57C1"/>
    <w:rsid w:val="003B58E4"/>
    <w:rsid w:val="003C2537"/>
    <w:rsid w:val="003C3240"/>
    <w:rsid w:val="003C4B4A"/>
    <w:rsid w:val="003C57BF"/>
    <w:rsid w:val="003C7236"/>
    <w:rsid w:val="003D05EB"/>
    <w:rsid w:val="003D1211"/>
    <w:rsid w:val="003D1A9A"/>
    <w:rsid w:val="003D4014"/>
    <w:rsid w:val="003D4C88"/>
    <w:rsid w:val="003D50F5"/>
    <w:rsid w:val="003D7A2D"/>
    <w:rsid w:val="003D7B1B"/>
    <w:rsid w:val="003E1095"/>
    <w:rsid w:val="003E10B0"/>
    <w:rsid w:val="003E22BC"/>
    <w:rsid w:val="003E42CB"/>
    <w:rsid w:val="003E4730"/>
    <w:rsid w:val="003E4910"/>
    <w:rsid w:val="003E5ACB"/>
    <w:rsid w:val="003E5C7C"/>
    <w:rsid w:val="003E7674"/>
    <w:rsid w:val="003F17EA"/>
    <w:rsid w:val="003F1835"/>
    <w:rsid w:val="003F1E1C"/>
    <w:rsid w:val="003F3478"/>
    <w:rsid w:val="003F497E"/>
    <w:rsid w:val="003F56FC"/>
    <w:rsid w:val="003F5B06"/>
    <w:rsid w:val="003F74A6"/>
    <w:rsid w:val="004006A9"/>
    <w:rsid w:val="00401DD3"/>
    <w:rsid w:val="004059CE"/>
    <w:rsid w:val="00410CAC"/>
    <w:rsid w:val="00411EBA"/>
    <w:rsid w:val="004120AA"/>
    <w:rsid w:val="00413FCC"/>
    <w:rsid w:val="0041417E"/>
    <w:rsid w:val="00414260"/>
    <w:rsid w:val="0041506D"/>
    <w:rsid w:val="00416826"/>
    <w:rsid w:val="00417AA7"/>
    <w:rsid w:val="004200D8"/>
    <w:rsid w:val="00421244"/>
    <w:rsid w:val="00421CC4"/>
    <w:rsid w:val="0042238A"/>
    <w:rsid w:val="004224B5"/>
    <w:rsid w:val="00423CEB"/>
    <w:rsid w:val="00425ECE"/>
    <w:rsid w:val="00427248"/>
    <w:rsid w:val="004272F1"/>
    <w:rsid w:val="00430542"/>
    <w:rsid w:val="0043137E"/>
    <w:rsid w:val="004314DB"/>
    <w:rsid w:val="00431AC2"/>
    <w:rsid w:val="00431F41"/>
    <w:rsid w:val="004327E4"/>
    <w:rsid w:val="00432A05"/>
    <w:rsid w:val="0043351E"/>
    <w:rsid w:val="0043479A"/>
    <w:rsid w:val="00435554"/>
    <w:rsid w:val="00435B5D"/>
    <w:rsid w:val="00440178"/>
    <w:rsid w:val="00440D79"/>
    <w:rsid w:val="00440EA0"/>
    <w:rsid w:val="00441E43"/>
    <w:rsid w:val="0044238A"/>
    <w:rsid w:val="0044238B"/>
    <w:rsid w:val="00443F1D"/>
    <w:rsid w:val="00444D72"/>
    <w:rsid w:val="00445513"/>
    <w:rsid w:val="00446183"/>
    <w:rsid w:val="00447016"/>
    <w:rsid w:val="004471C6"/>
    <w:rsid w:val="004507C8"/>
    <w:rsid w:val="00452B2C"/>
    <w:rsid w:val="004536F0"/>
    <w:rsid w:val="00460E74"/>
    <w:rsid w:val="00462EF2"/>
    <w:rsid w:val="00466195"/>
    <w:rsid w:val="00467BB1"/>
    <w:rsid w:val="00470D45"/>
    <w:rsid w:val="0047290E"/>
    <w:rsid w:val="00472D8C"/>
    <w:rsid w:val="00472E32"/>
    <w:rsid w:val="00473C6B"/>
    <w:rsid w:val="00475892"/>
    <w:rsid w:val="00475894"/>
    <w:rsid w:val="00477A18"/>
    <w:rsid w:val="00480476"/>
    <w:rsid w:val="00480FD1"/>
    <w:rsid w:val="00482CF3"/>
    <w:rsid w:val="00484269"/>
    <w:rsid w:val="004865AD"/>
    <w:rsid w:val="00490E3F"/>
    <w:rsid w:val="00495121"/>
    <w:rsid w:val="00495C24"/>
    <w:rsid w:val="004976A4"/>
    <w:rsid w:val="00497F12"/>
    <w:rsid w:val="00497FAE"/>
    <w:rsid w:val="004A0C42"/>
    <w:rsid w:val="004A167B"/>
    <w:rsid w:val="004A21D9"/>
    <w:rsid w:val="004A35CE"/>
    <w:rsid w:val="004A50B8"/>
    <w:rsid w:val="004A5F2E"/>
    <w:rsid w:val="004A62B9"/>
    <w:rsid w:val="004A70E1"/>
    <w:rsid w:val="004A7C63"/>
    <w:rsid w:val="004B0DC8"/>
    <w:rsid w:val="004B16E4"/>
    <w:rsid w:val="004B1DDC"/>
    <w:rsid w:val="004B46A1"/>
    <w:rsid w:val="004B5E6B"/>
    <w:rsid w:val="004B658E"/>
    <w:rsid w:val="004B7EF2"/>
    <w:rsid w:val="004C1731"/>
    <w:rsid w:val="004C37F3"/>
    <w:rsid w:val="004C48F7"/>
    <w:rsid w:val="004C4C95"/>
    <w:rsid w:val="004C5FC3"/>
    <w:rsid w:val="004C61C4"/>
    <w:rsid w:val="004C6EAA"/>
    <w:rsid w:val="004C7021"/>
    <w:rsid w:val="004D09C7"/>
    <w:rsid w:val="004D0ED6"/>
    <w:rsid w:val="004D1B5E"/>
    <w:rsid w:val="004D3449"/>
    <w:rsid w:val="004D380C"/>
    <w:rsid w:val="004D4AA6"/>
    <w:rsid w:val="004D59DB"/>
    <w:rsid w:val="004D675B"/>
    <w:rsid w:val="004D6A56"/>
    <w:rsid w:val="004D6D2A"/>
    <w:rsid w:val="004E3313"/>
    <w:rsid w:val="004E3E98"/>
    <w:rsid w:val="004E48CE"/>
    <w:rsid w:val="004E4C29"/>
    <w:rsid w:val="004E57B4"/>
    <w:rsid w:val="004E686B"/>
    <w:rsid w:val="004E6AB0"/>
    <w:rsid w:val="004F00F0"/>
    <w:rsid w:val="004F0A79"/>
    <w:rsid w:val="004F18CA"/>
    <w:rsid w:val="004F262F"/>
    <w:rsid w:val="004F55A9"/>
    <w:rsid w:val="004F75A2"/>
    <w:rsid w:val="00501301"/>
    <w:rsid w:val="00505B8D"/>
    <w:rsid w:val="00505CF4"/>
    <w:rsid w:val="005060CB"/>
    <w:rsid w:val="00507492"/>
    <w:rsid w:val="00510B9E"/>
    <w:rsid w:val="005118C4"/>
    <w:rsid w:val="00513191"/>
    <w:rsid w:val="005138A4"/>
    <w:rsid w:val="00514047"/>
    <w:rsid w:val="00514324"/>
    <w:rsid w:val="00514888"/>
    <w:rsid w:val="00514C2F"/>
    <w:rsid w:val="00515695"/>
    <w:rsid w:val="00515AF0"/>
    <w:rsid w:val="00516197"/>
    <w:rsid w:val="00520728"/>
    <w:rsid w:val="005212A9"/>
    <w:rsid w:val="00522E79"/>
    <w:rsid w:val="005304E9"/>
    <w:rsid w:val="0053593A"/>
    <w:rsid w:val="005370B3"/>
    <w:rsid w:val="0053766F"/>
    <w:rsid w:val="0053782E"/>
    <w:rsid w:val="005420EB"/>
    <w:rsid w:val="005423DB"/>
    <w:rsid w:val="00542FB4"/>
    <w:rsid w:val="0054715F"/>
    <w:rsid w:val="0054722A"/>
    <w:rsid w:val="00547592"/>
    <w:rsid w:val="00547B8E"/>
    <w:rsid w:val="00547F5B"/>
    <w:rsid w:val="00550E30"/>
    <w:rsid w:val="005521FF"/>
    <w:rsid w:val="00552D76"/>
    <w:rsid w:val="0055553E"/>
    <w:rsid w:val="00555BC7"/>
    <w:rsid w:val="00557648"/>
    <w:rsid w:val="00557E15"/>
    <w:rsid w:val="00561E03"/>
    <w:rsid w:val="00566CB5"/>
    <w:rsid w:val="0058159A"/>
    <w:rsid w:val="00584556"/>
    <w:rsid w:val="00592225"/>
    <w:rsid w:val="005926D8"/>
    <w:rsid w:val="0059300E"/>
    <w:rsid w:val="0059362D"/>
    <w:rsid w:val="00593E8E"/>
    <w:rsid w:val="00595ED3"/>
    <w:rsid w:val="00597424"/>
    <w:rsid w:val="00597972"/>
    <w:rsid w:val="005A0AD2"/>
    <w:rsid w:val="005A1060"/>
    <w:rsid w:val="005A260F"/>
    <w:rsid w:val="005A4C6D"/>
    <w:rsid w:val="005A53AF"/>
    <w:rsid w:val="005A71D0"/>
    <w:rsid w:val="005A73DF"/>
    <w:rsid w:val="005A7C5F"/>
    <w:rsid w:val="005A7E9D"/>
    <w:rsid w:val="005B0B7F"/>
    <w:rsid w:val="005B4D91"/>
    <w:rsid w:val="005B5BBD"/>
    <w:rsid w:val="005B60BC"/>
    <w:rsid w:val="005C013E"/>
    <w:rsid w:val="005C0ACC"/>
    <w:rsid w:val="005C2743"/>
    <w:rsid w:val="005C53BD"/>
    <w:rsid w:val="005C5C42"/>
    <w:rsid w:val="005C641B"/>
    <w:rsid w:val="005C7271"/>
    <w:rsid w:val="005C7411"/>
    <w:rsid w:val="005C7A2C"/>
    <w:rsid w:val="005D017E"/>
    <w:rsid w:val="005D0EFB"/>
    <w:rsid w:val="005D20AB"/>
    <w:rsid w:val="005D43AF"/>
    <w:rsid w:val="005D4862"/>
    <w:rsid w:val="005D588D"/>
    <w:rsid w:val="005D6599"/>
    <w:rsid w:val="005D6BB4"/>
    <w:rsid w:val="005D79CF"/>
    <w:rsid w:val="005E17F6"/>
    <w:rsid w:val="005E25E7"/>
    <w:rsid w:val="005E3A67"/>
    <w:rsid w:val="005E3F2D"/>
    <w:rsid w:val="005E4602"/>
    <w:rsid w:val="005E5FED"/>
    <w:rsid w:val="005F0ADD"/>
    <w:rsid w:val="005F15E7"/>
    <w:rsid w:val="005F2773"/>
    <w:rsid w:val="005F3D7E"/>
    <w:rsid w:val="005F3FAD"/>
    <w:rsid w:val="005F4513"/>
    <w:rsid w:val="005F4B28"/>
    <w:rsid w:val="005F544E"/>
    <w:rsid w:val="005F629F"/>
    <w:rsid w:val="00601E95"/>
    <w:rsid w:val="006038C5"/>
    <w:rsid w:val="00604A13"/>
    <w:rsid w:val="0060573B"/>
    <w:rsid w:val="006064F1"/>
    <w:rsid w:val="0061064A"/>
    <w:rsid w:val="00610E08"/>
    <w:rsid w:val="00613647"/>
    <w:rsid w:val="006136E7"/>
    <w:rsid w:val="0061430F"/>
    <w:rsid w:val="006145AD"/>
    <w:rsid w:val="00616219"/>
    <w:rsid w:val="00616F57"/>
    <w:rsid w:val="00620E5C"/>
    <w:rsid w:val="00622D61"/>
    <w:rsid w:val="00622D88"/>
    <w:rsid w:val="0062355A"/>
    <w:rsid w:val="00624F03"/>
    <w:rsid w:val="00626053"/>
    <w:rsid w:val="00626EEB"/>
    <w:rsid w:val="0063199B"/>
    <w:rsid w:val="00631B32"/>
    <w:rsid w:val="00634327"/>
    <w:rsid w:val="00635D2B"/>
    <w:rsid w:val="00636511"/>
    <w:rsid w:val="00636789"/>
    <w:rsid w:val="0063679C"/>
    <w:rsid w:val="006415DB"/>
    <w:rsid w:val="0064174B"/>
    <w:rsid w:val="00644FA8"/>
    <w:rsid w:val="006463D0"/>
    <w:rsid w:val="00646702"/>
    <w:rsid w:val="006472C7"/>
    <w:rsid w:val="00653202"/>
    <w:rsid w:val="00654BCA"/>
    <w:rsid w:val="00655D9D"/>
    <w:rsid w:val="00657886"/>
    <w:rsid w:val="0065799C"/>
    <w:rsid w:val="00657DC6"/>
    <w:rsid w:val="00657DE8"/>
    <w:rsid w:val="00660F1C"/>
    <w:rsid w:val="0066103E"/>
    <w:rsid w:val="00661DF6"/>
    <w:rsid w:val="0066333E"/>
    <w:rsid w:val="00664D8D"/>
    <w:rsid w:val="006732E1"/>
    <w:rsid w:val="006736C6"/>
    <w:rsid w:val="00675DCA"/>
    <w:rsid w:val="00676186"/>
    <w:rsid w:val="0068010D"/>
    <w:rsid w:val="00680B4F"/>
    <w:rsid w:val="00680EA7"/>
    <w:rsid w:val="00681221"/>
    <w:rsid w:val="00681AE2"/>
    <w:rsid w:val="0068618D"/>
    <w:rsid w:val="00687EC9"/>
    <w:rsid w:val="006907CF"/>
    <w:rsid w:val="00690B59"/>
    <w:rsid w:val="00691018"/>
    <w:rsid w:val="00694B74"/>
    <w:rsid w:val="006973FB"/>
    <w:rsid w:val="006976E8"/>
    <w:rsid w:val="006A1D95"/>
    <w:rsid w:val="006A2683"/>
    <w:rsid w:val="006A35D9"/>
    <w:rsid w:val="006A4880"/>
    <w:rsid w:val="006A4FCE"/>
    <w:rsid w:val="006A6EDF"/>
    <w:rsid w:val="006A7614"/>
    <w:rsid w:val="006B0A00"/>
    <w:rsid w:val="006B1859"/>
    <w:rsid w:val="006B1D58"/>
    <w:rsid w:val="006B3564"/>
    <w:rsid w:val="006B50A0"/>
    <w:rsid w:val="006B5700"/>
    <w:rsid w:val="006B606A"/>
    <w:rsid w:val="006B73F8"/>
    <w:rsid w:val="006B7F2F"/>
    <w:rsid w:val="006C2830"/>
    <w:rsid w:val="006C3A8A"/>
    <w:rsid w:val="006C67F2"/>
    <w:rsid w:val="006C73EB"/>
    <w:rsid w:val="006D057D"/>
    <w:rsid w:val="006D3FCA"/>
    <w:rsid w:val="006D51EF"/>
    <w:rsid w:val="006D7B32"/>
    <w:rsid w:val="006E197C"/>
    <w:rsid w:val="006E1C99"/>
    <w:rsid w:val="006E6026"/>
    <w:rsid w:val="006F1748"/>
    <w:rsid w:val="006F2216"/>
    <w:rsid w:val="006F47AC"/>
    <w:rsid w:val="006F4EC3"/>
    <w:rsid w:val="006F4ED0"/>
    <w:rsid w:val="006F5712"/>
    <w:rsid w:val="006F6090"/>
    <w:rsid w:val="006F73AF"/>
    <w:rsid w:val="006F7AAA"/>
    <w:rsid w:val="00701599"/>
    <w:rsid w:val="007029FD"/>
    <w:rsid w:val="00702E59"/>
    <w:rsid w:val="007102BE"/>
    <w:rsid w:val="00713A8A"/>
    <w:rsid w:val="00715419"/>
    <w:rsid w:val="00715EC0"/>
    <w:rsid w:val="007164CC"/>
    <w:rsid w:val="007234A4"/>
    <w:rsid w:val="00724C3E"/>
    <w:rsid w:val="0072580B"/>
    <w:rsid w:val="0072729A"/>
    <w:rsid w:val="007301CA"/>
    <w:rsid w:val="00731804"/>
    <w:rsid w:val="00733687"/>
    <w:rsid w:val="007344E8"/>
    <w:rsid w:val="00734B27"/>
    <w:rsid w:val="00737B6B"/>
    <w:rsid w:val="00741EDE"/>
    <w:rsid w:val="00743649"/>
    <w:rsid w:val="007441C6"/>
    <w:rsid w:val="007448EB"/>
    <w:rsid w:val="00744F09"/>
    <w:rsid w:val="00745892"/>
    <w:rsid w:val="00751F6D"/>
    <w:rsid w:val="00752A3C"/>
    <w:rsid w:val="007530A6"/>
    <w:rsid w:val="00753826"/>
    <w:rsid w:val="00753D77"/>
    <w:rsid w:val="00754975"/>
    <w:rsid w:val="0075653B"/>
    <w:rsid w:val="00757A0F"/>
    <w:rsid w:val="00761F41"/>
    <w:rsid w:val="0076323C"/>
    <w:rsid w:val="007632D9"/>
    <w:rsid w:val="007660BE"/>
    <w:rsid w:val="00766A1C"/>
    <w:rsid w:val="00767489"/>
    <w:rsid w:val="007720A5"/>
    <w:rsid w:val="0077308F"/>
    <w:rsid w:val="00774E6F"/>
    <w:rsid w:val="00776C82"/>
    <w:rsid w:val="00776F14"/>
    <w:rsid w:val="00777649"/>
    <w:rsid w:val="007800CB"/>
    <w:rsid w:val="00781910"/>
    <w:rsid w:val="00782800"/>
    <w:rsid w:val="00783469"/>
    <w:rsid w:val="00783F50"/>
    <w:rsid w:val="007841E4"/>
    <w:rsid w:val="007855A4"/>
    <w:rsid w:val="007900A9"/>
    <w:rsid w:val="00791219"/>
    <w:rsid w:val="00791B97"/>
    <w:rsid w:val="00793866"/>
    <w:rsid w:val="00794A30"/>
    <w:rsid w:val="0079689F"/>
    <w:rsid w:val="007969AB"/>
    <w:rsid w:val="00797868"/>
    <w:rsid w:val="007A1422"/>
    <w:rsid w:val="007A2D66"/>
    <w:rsid w:val="007A3C4E"/>
    <w:rsid w:val="007A417C"/>
    <w:rsid w:val="007A41EF"/>
    <w:rsid w:val="007A5626"/>
    <w:rsid w:val="007A6557"/>
    <w:rsid w:val="007A778C"/>
    <w:rsid w:val="007B04E9"/>
    <w:rsid w:val="007B0F33"/>
    <w:rsid w:val="007B10E9"/>
    <w:rsid w:val="007B1BBE"/>
    <w:rsid w:val="007B3072"/>
    <w:rsid w:val="007B308E"/>
    <w:rsid w:val="007B5C22"/>
    <w:rsid w:val="007B5F94"/>
    <w:rsid w:val="007B64F1"/>
    <w:rsid w:val="007B6649"/>
    <w:rsid w:val="007B6DC6"/>
    <w:rsid w:val="007C1468"/>
    <w:rsid w:val="007C1536"/>
    <w:rsid w:val="007C22B1"/>
    <w:rsid w:val="007C3039"/>
    <w:rsid w:val="007C34FF"/>
    <w:rsid w:val="007C3B31"/>
    <w:rsid w:val="007C458F"/>
    <w:rsid w:val="007C6D23"/>
    <w:rsid w:val="007C78B7"/>
    <w:rsid w:val="007D03A6"/>
    <w:rsid w:val="007D2733"/>
    <w:rsid w:val="007D28ED"/>
    <w:rsid w:val="007D2ADE"/>
    <w:rsid w:val="007D680B"/>
    <w:rsid w:val="007D68FC"/>
    <w:rsid w:val="007E0796"/>
    <w:rsid w:val="007E1CEC"/>
    <w:rsid w:val="007E1EA3"/>
    <w:rsid w:val="007E46C4"/>
    <w:rsid w:val="007E5AC0"/>
    <w:rsid w:val="007E5DBB"/>
    <w:rsid w:val="007F1AD4"/>
    <w:rsid w:val="007F2415"/>
    <w:rsid w:val="007F45A3"/>
    <w:rsid w:val="007F4CF0"/>
    <w:rsid w:val="007F6809"/>
    <w:rsid w:val="007F6F0D"/>
    <w:rsid w:val="007F7986"/>
    <w:rsid w:val="007F7DB6"/>
    <w:rsid w:val="00800434"/>
    <w:rsid w:val="00801387"/>
    <w:rsid w:val="00801C7D"/>
    <w:rsid w:val="00802B14"/>
    <w:rsid w:val="00802B40"/>
    <w:rsid w:val="00804183"/>
    <w:rsid w:val="00805282"/>
    <w:rsid w:val="0080590E"/>
    <w:rsid w:val="00807B43"/>
    <w:rsid w:val="00807FEB"/>
    <w:rsid w:val="0081019F"/>
    <w:rsid w:val="00812EBD"/>
    <w:rsid w:val="008144BB"/>
    <w:rsid w:val="00817906"/>
    <w:rsid w:val="00817D21"/>
    <w:rsid w:val="0082074D"/>
    <w:rsid w:val="0082193C"/>
    <w:rsid w:val="00823F83"/>
    <w:rsid w:val="00824D4E"/>
    <w:rsid w:val="00825377"/>
    <w:rsid w:val="008254D3"/>
    <w:rsid w:val="008305AE"/>
    <w:rsid w:val="00832269"/>
    <w:rsid w:val="00832B74"/>
    <w:rsid w:val="0083366A"/>
    <w:rsid w:val="00833743"/>
    <w:rsid w:val="00833769"/>
    <w:rsid w:val="00835EE4"/>
    <w:rsid w:val="0083675E"/>
    <w:rsid w:val="00842037"/>
    <w:rsid w:val="00842B04"/>
    <w:rsid w:val="00844DEF"/>
    <w:rsid w:val="0084520B"/>
    <w:rsid w:val="00846010"/>
    <w:rsid w:val="0084777E"/>
    <w:rsid w:val="0085021F"/>
    <w:rsid w:val="008510C5"/>
    <w:rsid w:val="008526FA"/>
    <w:rsid w:val="00854E24"/>
    <w:rsid w:val="0085526E"/>
    <w:rsid w:val="008555DE"/>
    <w:rsid w:val="008558E6"/>
    <w:rsid w:val="0085772B"/>
    <w:rsid w:val="0086081B"/>
    <w:rsid w:val="008631CA"/>
    <w:rsid w:val="0086413D"/>
    <w:rsid w:val="008648FC"/>
    <w:rsid w:val="0086686E"/>
    <w:rsid w:val="00866A0E"/>
    <w:rsid w:val="00870962"/>
    <w:rsid w:val="00871C6E"/>
    <w:rsid w:val="00871FAB"/>
    <w:rsid w:val="0087210C"/>
    <w:rsid w:val="0087228F"/>
    <w:rsid w:val="0087241C"/>
    <w:rsid w:val="0087543E"/>
    <w:rsid w:val="00875AE9"/>
    <w:rsid w:val="00877413"/>
    <w:rsid w:val="00880415"/>
    <w:rsid w:val="008819E5"/>
    <w:rsid w:val="00883485"/>
    <w:rsid w:val="00887766"/>
    <w:rsid w:val="00890759"/>
    <w:rsid w:val="00891D97"/>
    <w:rsid w:val="00892B9B"/>
    <w:rsid w:val="00893A66"/>
    <w:rsid w:val="00894CE4"/>
    <w:rsid w:val="00897F06"/>
    <w:rsid w:val="008A2333"/>
    <w:rsid w:val="008A2BFC"/>
    <w:rsid w:val="008A2C53"/>
    <w:rsid w:val="008A3D68"/>
    <w:rsid w:val="008A463F"/>
    <w:rsid w:val="008A4B55"/>
    <w:rsid w:val="008A59D3"/>
    <w:rsid w:val="008A702B"/>
    <w:rsid w:val="008A706D"/>
    <w:rsid w:val="008A728A"/>
    <w:rsid w:val="008B002A"/>
    <w:rsid w:val="008B093C"/>
    <w:rsid w:val="008B1BA4"/>
    <w:rsid w:val="008B2E6C"/>
    <w:rsid w:val="008B3120"/>
    <w:rsid w:val="008B42B9"/>
    <w:rsid w:val="008B56FF"/>
    <w:rsid w:val="008B5F68"/>
    <w:rsid w:val="008C056C"/>
    <w:rsid w:val="008C3D5C"/>
    <w:rsid w:val="008C4814"/>
    <w:rsid w:val="008C4D9A"/>
    <w:rsid w:val="008C6678"/>
    <w:rsid w:val="008C69F9"/>
    <w:rsid w:val="008C728D"/>
    <w:rsid w:val="008C7609"/>
    <w:rsid w:val="008C7816"/>
    <w:rsid w:val="008C7FBB"/>
    <w:rsid w:val="008D11CF"/>
    <w:rsid w:val="008D11F3"/>
    <w:rsid w:val="008D3170"/>
    <w:rsid w:val="008D4330"/>
    <w:rsid w:val="008D6F8C"/>
    <w:rsid w:val="008D6FAC"/>
    <w:rsid w:val="008D7A13"/>
    <w:rsid w:val="008E1A35"/>
    <w:rsid w:val="008E1D4D"/>
    <w:rsid w:val="008E427B"/>
    <w:rsid w:val="008E467D"/>
    <w:rsid w:val="008E4764"/>
    <w:rsid w:val="008E52AF"/>
    <w:rsid w:val="008E5FF3"/>
    <w:rsid w:val="008F0B58"/>
    <w:rsid w:val="008F0CA0"/>
    <w:rsid w:val="008F15B6"/>
    <w:rsid w:val="008F54CB"/>
    <w:rsid w:val="00902344"/>
    <w:rsid w:val="0090365A"/>
    <w:rsid w:val="00903F2E"/>
    <w:rsid w:val="00907B18"/>
    <w:rsid w:val="00911A58"/>
    <w:rsid w:val="0091278F"/>
    <w:rsid w:val="00913132"/>
    <w:rsid w:val="00913B34"/>
    <w:rsid w:val="00913BF9"/>
    <w:rsid w:val="00914367"/>
    <w:rsid w:val="0091482A"/>
    <w:rsid w:val="00921F4D"/>
    <w:rsid w:val="0092336A"/>
    <w:rsid w:val="00924BA2"/>
    <w:rsid w:val="0092543A"/>
    <w:rsid w:val="0092552C"/>
    <w:rsid w:val="00927110"/>
    <w:rsid w:val="0092726A"/>
    <w:rsid w:val="00935029"/>
    <w:rsid w:val="00936611"/>
    <w:rsid w:val="0094025D"/>
    <w:rsid w:val="0094154F"/>
    <w:rsid w:val="009415FE"/>
    <w:rsid w:val="00941702"/>
    <w:rsid w:val="00942904"/>
    <w:rsid w:val="00942911"/>
    <w:rsid w:val="0094409C"/>
    <w:rsid w:val="009446B5"/>
    <w:rsid w:val="00945978"/>
    <w:rsid w:val="00945AEE"/>
    <w:rsid w:val="00945BCD"/>
    <w:rsid w:val="00945C48"/>
    <w:rsid w:val="00946EFA"/>
    <w:rsid w:val="009474BC"/>
    <w:rsid w:val="009545B1"/>
    <w:rsid w:val="009554CF"/>
    <w:rsid w:val="00955683"/>
    <w:rsid w:val="00955A51"/>
    <w:rsid w:val="00956DFE"/>
    <w:rsid w:val="0095781A"/>
    <w:rsid w:val="00961152"/>
    <w:rsid w:val="00962E0F"/>
    <w:rsid w:val="00964A47"/>
    <w:rsid w:val="009655D8"/>
    <w:rsid w:val="00966341"/>
    <w:rsid w:val="00970690"/>
    <w:rsid w:val="00970E39"/>
    <w:rsid w:val="0097423B"/>
    <w:rsid w:val="009744D9"/>
    <w:rsid w:val="00977CB1"/>
    <w:rsid w:val="009832C1"/>
    <w:rsid w:val="009862C8"/>
    <w:rsid w:val="009906BF"/>
    <w:rsid w:val="00991114"/>
    <w:rsid w:val="00991CFF"/>
    <w:rsid w:val="00992BB1"/>
    <w:rsid w:val="00993D9A"/>
    <w:rsid w:val="00997656"/>
    <w:rsid w:val="009A210F"/>
    <w:rsid w:val="009A3655"/>
    <w:rsid w:val="009A48A6"/>
    <w:rsid w:val="009A7382"/>
    <w:rsid w:val="009A7C84"/>
    <w:rsid w:val="009B0519"/>
    <w:rsid w:val="009B08E7"/>
    <w:rsid w:val="009B1FA5"/>
    <w:rsid w:val="009B31A9"/>
    <w:rsid w:val="009B3EE3"/>
    <w:rsid w:val="009B6340"/>
    <w:rsid w:val="009B7D7E"/>
    <w:rsid w:val="009B7E4A"/>
    <w:rsid w:val="009C00F5"/>
    <w:rsid w:val="009C096D"/>
    <w:rsid w:val="009C0BB0"/>
    <w:rsid w:val="009C1B49"/>
    <w:rsid w:val="009C1B7F"/>
    <w:rsid w:val="009C201E"/>
    <w:rsid w:val="009D105F"/>
    <w:rsid w:val="009D10EE"/>
    <w:rsid w:val="009D131C"/>
    <w:rsid w:val="009D2729"/>
    <w:rsid w:val="009D478D"/>
    <w:rsid w:val="009D6E80"/>
    <w:rsid w:val="009D77CD"/>
    <w:rsid w:val="009E1647"/>
    <w:rsid w:val="009E2419"/>
    <w:rsid w:val="009E2444"/>
    <w:rsid w:val="009E26DB"/>
    <w:rsid w:val="009E2BA4"/>
    <w:rsid w:val="009E3141"/>
    <w:rsid w:val="009E45D6"/>
    <w:rsid w:val="009F0632"/>
    <w:rsid w:val="009F0AF2"/>
    <w:rsid w:val="009F222E"/>
    <w:rsid w:val="009F2313"/>
    <w:rsid w:val="009F337D"/>
    <w:rsid w:val="009F3BDB"/>
    <w:rsid w:val="009F68DF"/>
    <w:rsid w:val="00A03C56"/>
    <w:rsid w:val="00A041C1"/>
    <w:rsid w:val="00A04796"/>
    <w:rsid w:val="00A06D8D"/>
    <w:rsid w:val="00A07C0C"/>
    <w:rsid w:val="00A10921"/>
    <w:rsid w:val="00A117FE"/>
    <w:rsid w:val="00A122DF"/>
    <w:rsid w:val="00A12C3E"/>
    <w:rsid w:val="00A130F8"/>
    <w:rsid w:val="00A13803"/>
    <w:rsid w:val="00A15674"/>
    <w:rsid w:val="00A20AE2"/>
    <w:rsid w:val="00A20BEC"/>
    <w:rsid w:val="00A20D8D"/>
    <w:rsid w:val="00A222DB"/>
    <w:rsid w:val="00A2276A"/>
    <w:rsid w:val="00A30D82"/>
    <w:rsid w:val="00A30F52"/>
    <w:rsid w:val="00A3216E"/>
    <w:rsid w:val="00A3379E"/>
    <w:rsid w:val="00A33B3C"/>
    <w:rsid w:val="00A34BAE"/>
    <w:rsid w:val="00A353AC"/>
    <w:rsid w:val="00A35E0E"/>
    <w:rsid w:val="00A40191"/>
    <w:rsid w:val="00A40E20"/>
    <w:rsid w:val="00A412FF"/>
    <w:rsid w:val="00A420B8"/>
    <w:rsid w:val="00A421A3"/>
    <w:rsid w:val="00A44881"/>
    <w:rsid w:val="00A459BC"/>
    <w:rsid w:val="00A50AAE"/>
    <w:rsid w:val="00A513D1"/>
    <w:rsid w:val="00A51F07"/>
    <w:rsid w:val="00A52A82"/>
    <w:rsid w:val="00A536B0"/>
    <w:rsid w:val="00A5480D"/>
    <w:rsid w:val="00A553A8"/>
    <w:rsid w:val="00A560DB"/>
    <w:rsid w:val="00A562CA"/>
    <w:rsid w:val="00A56649"/>
    <w:rsid w:val="00A572A7"/>
    <w:rsid w:val="00A6133D"/>
    <w:rsid w:val="00A6262F"/>
    <w:rsid w:val="00A636B6"/>
    <w:rsid w:val="00A63AB4"/>
    <w:rsid w:val="00A64013"/>
    <w:rsid w:val="00A6432F"/>
    <w:rsid w:val="00A64775"/>
    <w:rsid w:val="00A651CA"/>
    <w:rsid w:val="00A6621D"/>
    <w:rsid w:val="00A72E2D"/>
    <w:rsid w:val="00A7409B"/>
    <w:rsid w:val="00A749A4"/>
    <w:rsid w:val="00A75DF8"/>
    <w:rsid w:val="00A775D5"/>
    <w:rsid w:val="00A80BF1"/>
    <w:rsid w:val="00A80F8E"/>
    <w:rsid w:val="00A81308"/>
    <w:rsid w:val="00A818A0"/>
    <w:rsid w:val="00A819BA"/>
    <w:rsid w:val="00A81E8B"/>
    <w:rsid w:val="00A82308"/>
    <w:rsid w:val="00A82746"/>
    <w:rsid w:val="00A82D0B"/>
    <w:rsid w:val="00A84E18"/>
    <w:rsid w:val="00A85868"/>
    <w:rsid w:val="00A85932"/>
    <w:rsid w:val="00A85B8E"/>
    <w:rsid w:val="00A87486"/>
    <w:rsid w:val="00A91097"/>
    <w:rsid w:val="00A91129"/>
    <w:rsid w:val="00A917FE"/>
    <w:rsid w:val="00A924DC"/>
    <w:rsid w:val="00A92C8D"/>
    <w:rsid w:val="00A952ED"/>
    <w:rsid w:val="00A96ED7"/>
    <w:rsid w:val="00AA0B81"/>
    <w:rsid w:val="00AA10A5"/>
    <w:rsid w:val="00AA3011"/>
    <w:rsid w:val="00AA4008"/>
    <w:rsid w:val="00AA4EA0"/>
    <w:rsid w:val="00AA6909"/>
    <w:rsid w:val="00AA70DB"/>
    <w:rsid w:val="00AA7D58"/>
    <w:rsid w:val="00AB1181"/>
    <w:rsid w:val="00AB1B7F"/>
    <w:rsid w:val="00AB2A23"/>
    <w:rsid w:val="00AB74F0"/>
    <w:rsid w:val="00AC0278"/>
    <w:rsid w:val="00AC09EC"/>
    <w:rsid w:val="00AC0FFC"/>
    <w:rsid w:val="00AC1AF9"/>
    <w:rsid w:val="00AC633E"/>
    <w:rsid w:val="00AC68CB"/>
    <w:rsid w:val="00AC6913"/>
    <w:rsid w:val="00AC6B8A"/>
    <w:rsid w:val="00AC7551"/>
    <w:rsid w:val="00AC7EEF"/>
    <w:rsid w:val="00AD0585"/>
    <w:rsid w:val="00AD23E5"/>
    <w:rsid w:val="00AD290D"/>
    <w:rsid w:val="00AD563E"/>
    <w:rsid w:val="00AD761B"/>
    <w:rsid w:val="00AE0539"/>
    <w:rsid w:val="00AE0CB5"/>
    <w:rsid w:val="00AE22C0"/>
    <w:rsid w:val="00AE250D"/>
    <w:rsid w:val="00AE5191"/>
    <w:rsid w:val="00AE5205"/>
    <w:rsid w:val="00AE5CAA"/>
    <w:rsid w:val="00AE74AA"/>
    <w:rsid w:val="00AE7B97"/>
    <w:rsid w:val="00AF0D05"/>
    <w:rsid w:val="00AF5413"/>
    <w:rsid w:val="00AF5B5E"/>
    <w:rsid w:val="00B00336"/>
    <w:rsid w:val="00B02D42"/>
    <w:rsid w:val="00B030A2"/>
    <w:rsid w:val="00B06A77"/>
    <w:rsid w:val="00B06B07"/>
    <w:rsid w:val="00B10A4E"/>
    <w:rsid w:val="00B137DC"/>
    <w:rsid w:val="00B1740C"/>
    <w:rsid w:val="00B17DA6"/>
    <w:rsid w:val="00B212B4"/>
    <w:rsid w:val="00B2154C"/>
    <w:rsid w:val="00B22CEC"/>
    <w:rsid w:val="00B236C4"/>
    <w:rsid w:val="00B245A6"/>
    <w:rsid w:val="00B24ACE"/>
    <w:rsid w:val="00B25FEC"/>
    <w:rsid w:val="00B27267"/>
    <w:rsid w:val="00B278E1"/>
    <w:rsid w:val="00B27ACB"/>
    <w:rsid w:val="00B30F2E"/>
    <w:rsid w:val="00B325D0"/>
    <w:rsid w:val="00B3424E"/>
    <w:rsid w:val="00B346C1"/>
    <w:rsid w:val="00B34765"/>
    <w:rsid w:val="00B37F25"/>
    <w:rsid w:val="00B4072E"/>
    <w:rsid w:val="00B41523"/>
    <w:rsid w:val="00B42D95"/>
    <w:rsid w:val="00B42DD3"/>
    <w:rsid w:val="00B433AE"/>
    <w:rsid w:val="00B44299"/>
    <w:rsid w:val="00B462D8"/>
    <w:rsid w:val="00B4684C"/>
    <w:rsid w:val="00B528A4"/>
    <w:rsid w:val="00B54013"/>
    <w:rsid w:val="00B54627"/>
    <w:rsid w:val="00B604B3"/>
    <w:rsid w:val="00B60C0F"/>
    <w:rsid w:val="00B60E45"/>
    <w:rsid w:val="00B61493"/>
    <w:rsid w:val="00B61DC5"/>
    <w:rsid w:val="00B622CE"/>
    <w:rsid w:val="00B64336"/>
    <w:rsid w:val="00B67721"/>
    <w:rsid w:val="00B67976"/>
    <w:rsid w:val="00B67CBF"/>
    <w:rsid w:val="00B72347"/>
    <w:rsid w:val="00B73322"/>
    <w:rsid w:val="00B77280"/>
    <w:rsid w:val="00B77739"/>
    <w:rsid w:val="00B80DD2"/>
    <w:rsid w:val="00B81B9A"/>
    <w:rsid w:val="00B82EAE"/>
    <w:rsid w:val="00B83915"/>
    <w:rsid w:val="00B85B33"/>
    <w:rsid w:val="00B85E85"/>
    <w:rsid w:val="00B87C7A"/>
    <w:rsid w:val="00B90308"/>
    <w:rsid w:val="00B92248"/>
    <w:rsid w:val="00B92444"/>
    <w:rsid w:val="00B936EA"/>
    <w:rsid w:val="00B93CFE"/>
    <w:rsid w:val="00B93F08"/>
    <w:rsid w:val="00B949FE"/>
    <w:rsid w:val="00B94BB8"/>
    <w:rsid w:val="00B956F9"/>
    <w:rsid w:val="00B97600"/>
    <w:rsid w:val="00B976A6"/>
    <w:rsid w:val="00BA3D02"/>
    <w:rsid w:val="00BA3FD5"/>
    <w:rsid w:val="00BB01A2"/>
    <w:rsid w:val="00BB10E7"/>
    <w:rsid w:val="00BB2E8D"/>
    <w:rsid w:val="00BB43DC"/>
    <w:rsid w:val="00BB4EEA"/>
    <w:rsid w:val="00BB5CF2"/>
    <w:rsid w:val="00BB6112"/>
    <w:rsid w:val="00BB6B0B"/>
    <w:rsid w:val="00BC0C3A"/>
    <w:rsid w:val="00BC1768"/>
    <w:rsid w:val="00BC29FE"/>
    <w:rsid w:val="00BC3FB9"/>
    <w:rsid w:val="00BC4053"/>
    <w:rsid w:val="00BC41B7"/>
    <w:rsid w:val="00BC52C5"/>
    <w:rsid w:val="00BC56B7"/>
    <w:rsid w:val="00BC7A46"/>
    <w:rsid w:val="00BD0C1D"/>
    <w:rsid w:val="00BD1496"/>
    <w:rsid w:val="00BD1E09"/>
    <w:rsid w:val="00BD3B8C"/>
    <w:rsid w:val="00BD41C5"/>
    <w:rsid w:val="00BD6C6B"/>
    <w:rsid w:val="00BD734B"/>
    <w:rsid w:val="00BE0B67"/>
    <w:rsid w:val="00BE2066"/>
    <w:rsid w:val="00BE2377"/>
    <w:rsid w:val="00BE338E"/>
    <w:rsid w:val="00BE6DBE"/>
    <w:rsid w:val="00BF0A00"/>
    <w:rsid w:val="00BF1277"/>
    <w:rsid w:val="00BF1672"/>
    <w:rsid w:val="00BF1960"/>
    <w:rsid w:val="00BF27A0"/>
    <w:rsid w:val="00BF3174"/>
    <w:rsid w:val="00BF3F1C"/>
    <w:rsid w:val="00BF46F6"/>
    <w:rsid w:val="00BF4CAD"/>
    <w:rsid w:val="00BF4EC7"/>
    <w:rsid w:val="00BF7428"/>
    <w:rsid w:val="00BF770B"/>
    <w:rsid w:val="00C005C0"/>
    <w:rsid w:val="00C01100"/>
    <w:rsid w:val="00C0301A"/>
    <w:rsid w:val="00C03142"/>
    <w:rsid w:val="00C03208"/>
    <w:rsid w:val="00C035BB"/>
    <w:rsid w:val="00C059B2"/>
    <w:rsid w:val="00C06767"/>
    <w:rsid w:val="00C07131"/>
    <w:rsid w:val="00C0785D"/>
    <w:rsid w:val="00C1110E"/>
    <w:rsid w:val="00C11821"/>
    <w:rsid w:val="00C15D3E"/>
    <w:rsid w:val="00C1600D"/>
    <w:rsid w:val="00C1732F"/>
    <w:rsid w:val="00C203BA"/>
    <w:rsid w:val="00C2110E"/>
    <w:rsid w:val="00C23519"/>
    <w:rsid w:val="00C24E0F"/>
    <w:rsid w:val="00C31E88"/>
    <w:rsid w:val="00C31EF6"/>
    <w:rsid w:val="00C33384"/>
    <w:rsid w:val="00C36889"/>
    <w:rsid w:val="00C41A8E"/>
    <w:rsid w:val="00C4209B"/>
    <w:rsid w:val="00C4385E"/>
    <w:rsid w:val="00C446F3"/>
    <w:rsid w:val="00C45805"/>
    <w:rsid w:val="00C4582C"/>
    <w:rsid w:val="00C460D4"/>
    <w:rsid w:val="00C473C7"/>
    <w:rsid w:val="00C515F1"/>
    <w:rsid w:val="00C51969"/>
    <w:rsid w:val="00C57CAF"/>
    <w:rsid w:val="00C57F2D"/>
    <w:rsid w:val="00C603D1"/>
    <w:rsid w:val="00C625C1"/>
    <w:rsid w:val="00C62981"/>
    <w:rsid w:val="00C62D88"/>
    <w:rsid w:val="00C6447D"/>
    <w:rsid w:val="00C649C7"/>
    <w:rsid w:val="00C66C6F"/>
    <w:rsid w:val="00C67B6B"/>
    <w:rsid w:val="00C67FA8"/>
    <w:rsid w:val="00C72C4A"/>
    <w:rsid w:val="00C732C7"/>
    <w:rsid w:val="00C740C1"/>
    <w:rsid w:val="00C74568"/>
    <w:rsid w:val="00C74D25"/>
    <w:rsid w:val="00C75A01"/>
    <w:rsid w:val="00C76272"/>
    <w:rsid w:val="00C77A31"/>
    <w:rsid w:val="00C80A37"/>
    <w:rsid w:val="00C8254C"/>
    <w:rsid w:val="00C8407A"/>
    <w:rsid w:val="00C84D06"/>
    <w:rsid w:val="00C8689D"/>
    <w:rsid w:val="00C906EA"/>
    <w:rsid w:val="00C91D2A"/>
    <w:rsid w:val="00C921F7"/>
    <w:rsid w:val="00C922C3"/>
    <w:rsid w:val="00C92C76"/>
    <w:rsid w:val="00C92D75"/>
    <w:rsid w:val="00C96CDA"/>
    <w:rsid w:val="00C97946"/>
    <w:rsid w:val="00CA07E8"/>
    <w:rsid w:val="00CA1884"/>
    <w:rsid w:val="00CA22C4"/>
    <w:rsid w:val="00CA30F5"/>
    <w:rsid w:val="00CA5606"/>
    <w:rsid w:val="00CB1BBB"/>
    <w:rsid w:val="00CB2C29"/>
    <w:rsid w:val="00CB2C4D"/>
    <w:rsid w:val="00CB35A2"/>
    <w:rsid w:val="00CB520D"/>
    <w:rsid w:val="00CB52D2"/>
    <w:rsid w:val="00CB5B21"/>
    <w:rsid w:val="00CB6A7C"/>
    <w:rsid w:val="00CB7967"/>
    <w:rsid w:val="00CC0706"/>
    <w:rsid w:val="00CC0B4C"/>
    <w:rsid w:val="00CC1A21"/>
    <w:rsid w:val="00CC32E0"/>
    <w:rsid w:val="00CC3889"/>
    <w:rsid w:val="00CC64A9"/>
    <w:rsid w:val="00CC6D83"/>
    <w:rsid w:val="00CC6F49"/>
    <w:rsid w:val="00CD157E"/>
    <w:rsid w:val="00CD2B0F"/>
    <w:rsid w:val="00CD7443"/>
    <w:rsid w:val="00CE4458"/>
    <w:rsid w:val="00CF0213"/>
    <w:rsid w:val="00CF10A8"/>
    <w:rsid w:val="00CF1EE4"/>
    <w:rsid w:val="00CF4B34"/>
    <w:rsid w:val="00CF63D7"/>
    <w:rsid w:val="00D011BC"/>
    <w:rsid w:val="00D013F8"/>
    <w:rsid w:val="00D04855"/>
    <w:rsid w:val="00D07369"/>
    <w:rsid w:val="00D07695"/>
    <w:rsid w:val="00D138C4"/>
    <w:rsid w:val="00D13C9A"/>
    <w:rsid w:val="00D14775"/>
    <w:rsid w:val="00D14969"/>
    <w:rsid w:val="00D15BCB"/>
    <w:rsid w:val="00D17BEC"/>
    <w:rsid w:val="00D21E9B"/>
    <w:rsid w:val="00D22742"/>
    <w:rsid w:val="00D23018"/>
    <w:rsid w:val="00D232E8"/>
    <w:rsid w:val="00D25E86"/>
    <w:rsid w:val="00D25F1F"/>
    <w:rsid w:val="00D26058"/>
    <w:rsid w:val="00D30D24"/>
    <w:rsid w:val="00D33288"/>
    <w:rsid w:val="00D33F19"/>
    <w:rsid w:val="00D34E30"/>
    <w:rsid w:val="00D3566E"/>
    <w:rsid w:val="00D40C83"/>
    <w:rsid w:val="00D41F89"/>
    <w:rsid w:val="00D44C97"/>
    <w:rsid w:val="00D454EE"/>
    <w:rsid w:val="00D45FD5"/>
    <w:rsid w:val="00D46993"/>
    <w:rsid w:val="00D46F62"/>
    <w:rsid w:val="00D47069"/>
    <w:rsid w:val="00D47523"/>
    <w:rsid w:val="00D50D0F"/>
    <w:rsid w:val="00D51CB1"/>
    <w:rsid w:val="00D53098"/>
    <w:rsid w:val="00D54CCE"/>
    <w:rsid w:val="00D55B5B"/>
    <w:rsid w:val="00D570DF"/>
    <w:rsid w:val="00D57114"/>
    <w:rsid w:val="00D57E5F"/>
    <w:rsid w:val="00D60A1A"/>
    <w:rsid w:val="00D60D8E"/>
    <w:rsid w:val="00D61846"/>
    <w:rsid w:val="00D619C4"/>
    <w:rsid w:val="00D62D1D"/>
    <w:rsid w:val="00D63EB2"/>
    <w:rsid w:val="00D66369"/>
    <w:rsid w:val="00D66E23"/>
    <w:rsid w:val="00D670C2"/>
    <w:rsid w:val="00D72796"/>
    <w:rsid w:val="00D7375E"/>
    <w:rsid w:val="00D73F3B"/>
    <w:rsid w:val="00D751E2"/>
    <w:rsid w:val="00D751E5"/>
    <w:rsid w:val="00D7544C"/>
    <w:rsid w:val="00D76728"/>
    <w:rsid w:val="00D7697A"/>
    <w:rsid w:val="00D82716"/>
    <w:rsid w:val="00D82AC7"/>
    <w:rsid w:val="00D84EAF"/>
    <w:rsid w:val="00D865D2"/>
    <w:rsid w:val="00D86B80"/>
    <w:rsid w:val="00D87272"/>
    <w:rsid w:val="00D87333"/>
    <w:rsid w:val="00D900F9"/>
    <w:rsid w:val="00D9144A"/>
    <w:rsid w:val="00D92B6E"/>
    <w:rsid w:val="00D9578C"/>
    <w:rsid w:val="00D95F0C"/>
    <w:rsid w:val="00D9683B"/>
    <w:rsid w:val="00DA024F"/>
    <w:rsid w:val="00DA2547"/>
    <w:rsid w:val="00DA26F4"/>
    <w:rsid w:val="00DA37BF"/>
    <w:rsid w:val="00DA6912"/>
    <w:rsid w:val="00DA75C9"/>
    <w:rsid w:val="00DA7A7E"/>
    <w:rsid w:val="00DB501B"/>
    <w:rsid w:val="00DC0967"/>
    <w:rsid w:val="00DC0F6C"/>
    <w:rsid w:val="00DC22F0"/>
    <w:rsid w:val="00DC5837"/>
    <w:rsid w:val="00DC6A76"/>
    <w:rsid w:val="00DC7541"/>
    <w:rsid w:val="00DD10FB"/>
    <w:rsid w:val="00DD1635"/>
    <w:rsid w:val="00DD25C5"/>
    <w:rsid w:val="00DD458B"/>
    <w:rsid w:val="00DD4CD2"/>
    <w:rsid w:val="00DD688C"/>
    <w:rsid w:val="00DD742C"/>
    <w:rsid w:val="00DD782D"/>
    <w:rsid w:val="00DE0183"/>
    <w:rsid w:val="00DE1088"/>
    <w:rsid w:val="00DE2892"/>
    <w:rsid w:val="00DE2976"/>
    <w:rsid w:val="00DE3CB4"/>
    <w:rsid w:val="00DE54A5"/>
    <w:rsid w:val="00DE7140"/>
    <w:rsid w:val="00DF216E"/>
    <w:rsid w:val="00DF428C"/>
    <w:rsid w:val="00DF4C36"/>
    <w:rsid w:val="00DF4DBF"/>
    <w:rsid w:val="00DF752D"/>
    <w:rsid w:val="00E00CFB"/>
    <w:rsid w:val="00E03863"/>
    <w:rsid w:val="00E039FB"/>
    <w:rsid w:val="00E05C7E"/>
    <w:rsid w:val="00E0691F"/>
    <w:rsid w:val="00E07606"/>
    <w:rsid w:val="00E11424"/>
    <w:rsid w:val="00E12EB2"/>
    <w:rsid w:val="00E13C0C"/>
    <w:rsid w:val="00E15209"/>
    <w:rsid w:val="00E1526C"/>
    <w:rsid w:val="00E1676E"/>
    <w:rsid w:val="00E16EE3"/>
    <w:rsid w:val="00E178BF"/>
    <w:rsid w:val="00E22E22"/>
    <w:rsid w:val="00E2311D"/>
    <w:rsid w:val="00E242F2"/>
    <w:rsid w:val="00E24442"/>
    <w:rsid w:val="00E2448E"/>
    <w:rsid w:val="00E24976"/>
    <w:rsid w:val="00E24BB6"/>
    <w:rsid w:val="00E300DB"/>
    <w:rsid w:val="00E317AE"/>
    <w:rsid w:val="00E401E7"/>
    <w:rsid w:val="00E410F6"/>
    <w:rsid w:val="00E418DC"/>
    <w:rsid w:val="00E4223F"/>
    <w:rsid w:val="00E44F0F"/>
    <w:rsid w:val="00E4514A"/>
    <w:rsid w:val="00E462AF"/>
    <w:rsid w:val="00E47E0E"/>
    <w:rsid w:val="00E52C38"/>
    <w:rsid w:val="00E532AA"/>
    <w:rsid w:val="00E53309"/>
    <w:rsid w:val="00E537BB"/>
    <w:rsid w:val="00E56661"/>
    <w:rsid w:val="00E5744A"/>
    <w:rsid w:val="00E57FEC"/>
    <w:rsid w:val="00E60A26"/>
    <w:rsid w:val="00E625E2"/>
    <w:rsid w:val="00E63391"/>
    <w:rsid w:val="00E64191"/>
    <w:rsid w:val="00E66DB8"/>
    <w:rsid w:val="00E7003C"/>
    <w:rsid w:val="00E708EE"/>
    <w:rsid w:val="00E70A13"/>
    <w:rsid w:val="00E722D5"/>
    <w:rsid w:val="00E733E1"/>
    <w:rsid w:val="00E73EAD"/>
    <w:rsid w:val="00E76427"/>
    <w:rsid w:val="00E77072"/>
    <w:rsid w:val="00E80409"/>
    <w:rsid w:val="00E80D4E"/>
    <w:rsid w:val="00E830BD"/>
    <w:rsid w:val="00E8345A"/>
    <w:rsid w:val="00E849FF"/>
    <w:rsid w:val="00E85E90"/>
    <w:rsid w:val="00E86362"/>
    <w:rsid w:val="00E87562"/>
    <w:rsid w:val="00E8787E"/>
    <w:rsid w:val="00E90054"/>
    <w:rsid w:val="00E9128C"/>
    <w:rsid w:val="00E91D4C"/>
    <w:rsid w:val="00E92653"/>
    <w:rsid w:val="00E927DC"/>
    <w:rsid w:val="00E9348F"/>
    <w:rsid w:val="00E93E5C"/>
    <w:rsid w:val="00E95E47"/>
    <w:rsid w:val="00E96900"/>
    <w:rsid w:val="00E97E6D"/>
    <w:rsid w:val="00EA0E6C"/>
    <w:rsid w:val="00EA177D"/>
    <w:rsid w:val="00EA3655"/>
    <w:rsid w:val="00EA3E49"/>
    <w:rsid w:val="00EA47CC"/>
    <w:rsid w:val="00EA5626"/>
    <w:rsid w:val="00EA5BC5"/>
    <w:rsid w:val="00EA6A8A"/>
    <w:rsid w:val="00EA7FBB"/>
    <w:rsid w:val="00EB20BE"/>
    <w:rsid w:val="00EB2402"/>
    <w:rsid w:val="00EB2658"/>
    <w:rsid w:val="00EB52BB"/>
    <w:rsid w:val="00EB5B16"/>
    <w:rsid w:val="00EB5CB7"/>
    <w:rsid w:val="00EB693E"/>
    <w:rsid w:val="00EC1A02"/>
    <w:rsid w:val="00EC4FAA"/>
    <w:rsid w:val="00EC504C"/>
    <w:rsid w:val="00ED14D1"/>
    <w:rsid w:val="00ED1FBD"/>
    <w:rsid w:val="00ED6232"/>
    <w:rsid w:val="00ED6DEC"/>
    <w:rsid w:val="00ED6FDD"/>
    <w:rsid w:val="00EE007E"/>
    <w:rsid w:val="00EE3486"/>
    <w:rsid w:val="00EE4512"/>
    <w:rsid w:val="00EE698B"/>
    <w:rsid w:val="00EF0054"/>
    <w:rsid w:val="00EF0403"/>
    <w:rsid w:val="00EF05FA"/>
    <w:rsid w:val="00EF0AC4"/>
    <w:rsid w:val="00EF0C82"/>
    <w:rsid w:val="00EF0EA2"/>
    <w:rsid w:val="00EF101D"/>
    <w:rsid w:val="00EF1D91"/>
    <w:rsid w:val="00EF1F3A"/>
    <w:rsid w:val="00EF218E"/>
    <w:rsid w:val="00EF2A4E"/>
    <w:rsid w:val="00EF7502"/>
    <w:rsid w:val="00F000A2"/>
    <w:rsid w:val="00F01A1B"/>
    <w:rsid w:val="00F01E9E"/>
    <w:rsid w:val="00F02680"/>
    <w:rsid w:val="00F02E4A"/>
    <w:rsid w:val="00F07577"/>
    <w:rsid w:val="00F11205"/>
    <w:rsid w:val="00F1163B"/>
    <w:rsid w:val="00F11D34"/>
    <w:rsid w:val="00F120FD"/>
    <w:rsid w:val="00F1292A"/>
    <w:rsid w:val="00F12BA5"/>
    <w:rsid w:val="00F1591C"/>
    <w:rsid w:val="00F16329"/>
    <w:rsid w:val="00F1637E"/>
    <w:rsid w:val="00F16C2B"/>
    <w:rsid w:val="00F206A1"/>
    <w:rsid w:val="00F20B06"/>
    <w:rsid w:val="00F22251"/>
    <w:rsid w:val="00F22A0F"/>
    <w:rsid w:val="00F22C99"/>
    <w:rsid w:val="00F23D5D"/>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C86"/>
    <w:rsid w:val="00F45FFC"/>
    <w:rsid w:val="00F526E6"/>
    <w:rsid w:val="00F56404"/>
    <w:rsid w:val="00F56CAA"/>
    <w:rsid w:val="00F56E9E"/>
    <w:rsid w:val="00F57CF7"/>
    <w:rsid w:val="00F57D37"/>
    <w:rsid w:val="00F60C2E"/>
    <w:rsid w:val="00F62699"/>
    <w:rsid w:val="00F63092"/>
    <w:rsid w:val="00F63415"/>
    <w:rsid w:val="00F63447"/>
    <w:rsid w:val="00F64595"/>
    <w:rsid w:val="00F645CD"/>
    <w:rsid w:val="00F6530C"/>
    <w:rsid w:val="00F71B2F"/>
    <w:rsid w:val="00F72239"/>
    <w:rsid w:val="00F73098"/>
    <w:rsid w:val="00F75595"/>
    <w:rsid w:val="00F77760"/>
    <w:rsid w:val="00F801C6"/>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94E"/>
    <w:rsid w:val="00FA7EC9"/>
    <w:rsid w:val="00FB0581"/>
    <w:rsid w:val="00FB0BE4"/>
    <w:rsid w:val="00FB2F6F"/>
    <w:rsid w:val="00FB3034"/>
    <w:rsid w:val="00FB38D8"/>
    <w:rsid w:val="00FB6C97"/>
    <w:rsid w:val="00FB7745"/>
    <w:rsid w:val="00FC01E5"/>
    <w:rsid w:val="00FC439E"/>
    <w:rsid w:val="00FC662A"/>
    <w:rsid w:val="00FC6675"/>
    <w:rsid w:val="00FC6808"/>
    <w:rsid w:val="00FD039D"/>
    <w:rsid w:val="00FD134B"/>
    <w:rsid w:val="00FD2121"/>
    <w:rsid w:val="00FD28E0"/>
    <w:rsid w:val="00FD3185"/>
    <w:rsid w:val="00FD31EC"/>
    <w:rsid w:val="00FD5C5B"/>
    <w:rsid w:val="00FD7726"/>
    <w:rsid w:val="00FD7B66"/>
    <w:rsid w:val="00FE1417"/>
    <w:rsid w:val="00FE1AEF"/>
    <w:rsid w:val="00FE5930"/>
    <w:rsid w:val="00FE5C25"/>
    <w:rsid w:val="00FE5D1B"/>
    <w:rsid w:val="00FE60D1"/>
    <w:rsid w:val="00FE72A6"/>
    <w:rsid w:val="00FE7DFC"/>
    <w:rsid w:val="00FF3554"/>
    <w:rsid w:val="00FF4106"/>
    <w:rsid w:val="00FF4296"/>
    <w:rsid w:val="00FF6DA3"/>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800"/>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 w:type="character" w:customStyle="1" w:styleId="nounderlines">
    <w:name w:val="nounderlines"/>
    <w:basedOn w:val="DefaultParagraphFont"/>
    <w:rsid w:val="007B64F1"/>
  </w:style>
  <w:style w:type="paragraph" w:styleId="HTMLPreformatted">
    <w:name w:val="HTML Preformatted"/>
    <w:basedOn w:val="Normal"/>
    <w:link w:val="HTMLPreformattedChar"/>
    <w:uiPriority w:val="99"/>
    <w:semiHidden/>
    <w:unhideWhenUsed/>
    <w:rsid w:val="007B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lang w:val="sv-SE" w:eastAsia="sv-SE"/>
    </w:rPr>
  </w:style>
  <w:style w:type="character" w:customStyle="1" w:styleId="HTMLPreformattedChar">
    <w:name w:val="HTML Preformatted Char"/>
    <w:basedOn w:val="DefaultParagraphFont"/>
    <w:link w:val="HTMLPreformatted"/>
    <w:uiPriority w:val="99"/>
    <w:semiHidden/>
    <w:rsid w:val="007B64F1"/>
    <w:rPr>
      <w:rFonts w:ascii="Courier New" w:hAnsi="Courier New" w:cs="Courier New"/>
      <w:sz w:val="20"/>
      <w:szCs w:val="20"/>
      <w:lang w:val="sv-SE" w:eastAsia="sv-SE"/>
    </w:rPr>
  </w:style>
  <w:style w:type="character" w:customStyle="1" w:styleId="k">
    <w:name w:val="k"/>
    <w:basedOn w:val="DefaultParagraphFont"/>
    <w:rsid w:val="007B64F1"/>
  </w:style>
  <w:style w:type="character" w:customStyle="1" w:styleId="nb">
    <w:name w:val="nb"/>
    <w:basedOn w:val="DefaultParagraphFont"/>
    <w:rsid w:val="007B64F1"/>
  </w:style>
  <w:style w:type="character" w:customStyle="1" w:styleId="hgkelc">
    <w:name w:val="hgkelc"/>
    <w:basedOn w:val="DefaultParagraphFont"/>
    <w:rsid w:val="00833743"/>
  </w:style>
  <w:style w:type="paragraph" w:styleId="TOCHeading">
    <w:name w:val="TOC Heading"/>
    <w:basedOn w:val="Heading1"/>
    <w:next w:val="Normal"/>
    <w:uiPriority w:val="39"/>
    <w:unhideWhenUsed/>
    <w:qFormat/>
    <w:rsid w:val="00C92D75"/>
    <w:pPr>
      <w:pageBreakBefore w:val="0"/>
      <w:numPr>
        <w:numId w:val="0"/>
      </w:numPr>
      <w:spacing w:before="240" w:line="259" w:lineRule="auto"/>
      <w:jc w:val="left"/>
      <w:outlineLvl w:val="9"/>
    </w:pPr>
    <w:rPr>
      <w:rFonts w:asciiTheme="majorHAnsi" w:eastAsiaTheme="majorEastAsia" w:hAnsiTheme="majorHAnsi" w:cstheme="majorBidi"/>
      <w:b w:val="0"/>
      <w:smallCaps w:val="0"/>
      <w:color w:val="365F91" w:themeColor="accent1" w:themeShade="BF"/>
      <w:szCs w:val="32"/>
      <w:lang w:val="en-US" w:eastAsia="en-US"/>
    </w:rPr>
  </w:style>
  <w:style w:type="paragraph" w:customStyle="1" w:styleId="Style1-ContidoXeral">
    <w:name w:val="Style1-ContidoXeral"/>
    <w:basedOn w:val="Heading1"/>
    <w:link w:val="Style1-ContidoXeralChar"/>
    <w:qFormat/>
    <w:rsid w:val="00913BF9"/>
    <w:pPr>
      <w:numPr>
        <w:numId w:val="0"/>
      </w:numPr>
      <w:ind w:left="431" w:hanging="431"/>
      <w:outlineLvl w:val="9"/>
    </w:pPr>
  </w:style>
  <w:style w:type="character" w:customStyle="1" w:styleId="Style1-ContidoXeralChar">
    <w:name w:val="Style1-ContidoXeral Char"/>
    <w:basedOn w:val="Heading1Char"/>
    <w:link w:val="Style1-ContidoXeral"/>
    <w:rsid w:val="00913BF9"/>
    <w:rPr>
      <w:b/>
      <w:smallCaps/>
      <w:color w:val="0094E0"/>
      <w:sz w:val="32"/>
      <w:szCs w:val="20"/>
      <w:lang w:val="gl-ES"/>
    </w:rPr>
  </w:style>
  <w:style w:type="paragraph" w:styleId="TableofAuthorities">
    <w:name w:val="table of authorities"/>
    <w:basedOn w:val="Normal"/>
    <w:next w:val="Normal"/>
    <w:uiPriority w:val="99"/>
    <w:unhideWhenUsed/>
    <w:rsid w:val="00CB52D2"/>
    <w:pPr>
      <w:spacing w:before="0"/>
      <w:ind w:left="240" w:hanging="240"/>
      <w:jc w:val="left"/>
    </w:pPr>
    <w:rPr>
      <w:rFonts w:asciiTheme="minorHAnsi" w:hAnsiTheme="minorHAnsi" w:cstheme="minorHAnsi"/>
      <w:sz w:val="20"/>
    </w:rPr>
  </w:style>
  <w:style w:type="paragraph" w:styleId="TOAHeading">
    <w:name w:val="toa heading"/>
    <w:basedOn w:val="Normal"/>
    <w:next w:val="Normal"/>
    <w:uiPriority w:val="99"/>
    <w:unhideWhenUsed/>
    <w:rsid w:val="00CB52D2"/>
    <w:pPr>
      <w:spacing w:before="120" w:after="120"/>
      <w:jc w:val="left"/>
    </w:pPr>
    <w:rPr>
      <w:rFonts w:asciiTheme="minorHAnsi" w:hAnsiTheme="minorHAnsi" w:cstheme="minorHAnsi"/>
      <w:sz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8783211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39389205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768382745">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9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5.xml"/><Relationship Id="rId107" Type="http://schemas.openxmlformats.org/officeDocument/2006/relationships/image" Target="media/image89.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4.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jpe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image" Target="media/image100.png"/><Relationship Id="rId126" Type="http://schemas.openxmlformats.org/officeDocument/2006/relationships/footer" Target="footer5.xml"/><Relationship Id="rId8" Type="http://schemas.openxmlformats.org/officeDocument/2006/relationships/image" Target="media/image1.wmf"/><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github.com/google/automl/tree/master/efficientdet" TargetMode="External"/><Relationship Id="rId59" Type="http://schemas.openxmlformats.org/officeDocument/2006/relationships/image" Target="media/image41.jpeg"/><Relationship Id="rId67" Type="http://schemas.openxmlformats.org/officeDocument/2006/relationships/image" Target="media/image49.png"/><Relationship Id="rId103" Type="http://schemas.openxmlformats.org/officeDocument/2006/relationships/image" Target="media/image85.jpeg"/><Relationship Id="rId108" Type="http://schemas.openxmlformats.org/officeDocument/2006/relationships/image" Target="media/image90.png"/><Relationship Id="rId116" Type="http://schemas.openxmlformats.org/officeDocument/2006/relationships/image" Target="media/image98.png"/><Relationship Id="rId124" Type="http://schemas.openxmlformats.org/officeDocument/2006/relationships/image" Target="media/image106.png"/><Relationship Id="rId129" Type="http://schemas.openxmlformats.org/officeDocument/2006/relationships/header" Target="header9.xm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19" Type="http://schemas.openxmlformats.org/officeDocument/2006/relationships/image" Target="media/image101.png"/><Relationship Id="rId127" Type="http://schemas.openxmlformats.org/officeDocument/2006/relationships/header" Target="header8.xml"/><Relationship Id="rId10"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22.png"/><Relationship Id="rId109" Type="http://schemas.openxmlformats.org/officeDocument/2006/relationships/image" Target="media/image91.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theme" Target="theme/theme1.xml"/><Relationship Id="rId61" Type="http://schemas.openxmlformats.org/officeDocument/2006/relationships/image" Target="media/image43.png"/><Relationship Id="rId82"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5</TotalTime>
  <Pages>155</Pages>
  <Words>94462</Words>
  <Characters>538437</Characters>
  <Application>Microsoft Office Word</Application>
  <DocSecurity>0</DocSecurity>
  <Lines>4486</Lines>
  <Paragraphs>12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63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cp:lastModifiedBy>
  <cp:revision>335</cp:revision>
  <cp:lastPrinted>2021-05-05T20:57:00Z</cp:lastPrinted>
  <dcterms:created xsi:type="dcterms:W3CDTF">2021-06-05T17:26:00Z</dcterms:created>
  <dcterms:modified xsi:type="dcterms:W3CDTF">2021-06-1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